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6704"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6119C0" w:rsidRDefault="006119C0"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">
                <v:textbox>
                  <w:txbxContent>
                    <w:p w:rsidR="006119C0" w:rsidRDefault="006119C0" w:rsidP="00104240"/>
                  </w:txbxContent>
                </v:textbox>
              </v:shape>
            </w:pict>
          </mc:Fallback>
        </mc:AlternateContent>
      </w:r>
      <w:r>
        <w:rPr>
          <w:noProof/>
        </w:rPr>
        <mc:AlternateContent>
          <mc:Choice Requires="wps">
            <w:drawing>
              <wp:anchor distT="0" distB="0" distL="114300" distR="114300" simplePos="0" relativeHeight="251659776"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6119C0" w:rsidRDefault="006119C0"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">
                <v:textbox>
                  <w:txbxContent>
                    <w:p w:rsidR="006119C0" w:rsidRDefault="006119C0" w:rsidP="00EE6569"/>
                  </w:txbxContent>
                </v:textbox>
              </v:shape>
            </w:pict>
          </mc:Fallback>
        </mc:AlternateContent>
      </w:r>
      <w:r w:rsidR="00104240">
        <w:rPr>
          <w:noProof/>
        </w:rPr>
        <mc:AlternateContent>
          <mc:Choice Requires="wps">
            <w:drawing>
              <wp:anchor distT="0" distB="0" distL="114300" distR="114300" simplePos="0" relativeHeight="251655680"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6A96D66"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7728"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DB2ECE" id="Rectangle 87" o:spid="_x0000_s1026" alt="P97#y1" style="position:absolute;margin-left:78pt;margin-top:12.5pt;width:76.3pt;height:23.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306" w:type="pct"/>
        <w:tblBorders>
          <w:top w:val="single" w:sz="18" w:space="0" w:color="auto"/>
          <w:bottom w:val="single" w:sz="18" w:space="0" w:color="auto"/>
        </w:tblBorders>
        <w:tblLayout w:type="fixed"/>
        <w:tblLook w:val="04A0" w:firstRow="1" w:lastRow="0" w:firstColumn="1" w:lastColumn="0" w:noHBand="0" w:noVBand="1"/>
      </w:tblPr>
      <w:tblGrid>
        <w:gridCol w:w="1005"/>
        <w:gridCol w:w="2845"/>
        <w:gridCol w:w="1835"/>
        <w:gridCol w:w="1508"/>
        <w:gridCol w:w="1485"/>
        <w:gridCol w:w="1053"/>
      </w:tblGrid>
      <w:tr w:rsidR="00984C9D" w:rsidRPr="002A1299" w:rsidTr="00EE6569">
        <w:trPr>
          <w:trHeight w:val="746"/>
        </w:trPr>
        <w:tc>
          <w:tcPr>
            <w:tcW w:w="516"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rPr>
                <w:rFonts w:cs="B Nazanin"/>
                <w:b/>
                <w:bCs/>
                <w:sz w:val="28"/>
                <w:rtl/>
              </w:rPr>
            </w:pPr>
            <w:r w:rsidRPr="00984C9D">
              <w:rPr>
                <w:rFonts w:cs="B Nazanin" w:hint="cs"/>
                <w:b/>
                <w:bCs/>
                <w:sz w:val="28"/>
                <w:rtl/>
              </w:rPr>
              <w:t>ردیف</w:t>
            </w:r>
          </w:p>
        </w:tc>
        <w:tc>
          <w:tcPr>
            <w:tcW w:w="1462"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94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نام و نام خانوادگي</w:t>
            </w:r>
          </w:p>
        </w:tc>
        <w:tc>
          <w:tcPr>
            <w:tcW w:w="77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76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دانشگاه يا مؤسسه</w:t>
            </w:r>
          </w:p>
        </w:tc>
        <w:tc>
          <w:tcPr>
            <w:tcW w:w="541"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امضاء</w:t>
            </w:r>
          </w:p>
        </w:tc>
      </w:tr>
      <w:tr w:rsidR="00984C9D" w:rsidRPr="002A1299" w:rsidTr="00EE6569">
        <w:trPr>
          <w:trHeight w:val="1187"/>
        </w:trPr>
        <w:tc>
          <w:tcPr>
            <w:tcW w:w="516"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462"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94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08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35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44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lastRenderedPageBreak/>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6119C0"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6pt;height:115.3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317B5C">
      <w:pPr>
        <w:bidi/>
        <w:rPr>
          <w:rtl/>
          <w:lang w:bidi="fa-IR"/>
        </w:rPr>
      </w:pPr>
      <w:r>
        <w:rPr>
          <w:rFonts w:hint="cs"/>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hint="cs"/>
          <w:rtl/>
        </w:rPr>
        <w:t xml:space="preserve"> </w:t>
      </w:r>
      <w:r>
        <w:rPr>
          <w:rFonts w:hint="cs"/>
          <w:rtl/>
        </w:rPr>
        <w:t>است.</w:t>
      </w:r>
      <w:r w:rsidR="004D7236">
        <w:rPr>
          <w:rFonts w:hint="cs"/>
          <w:rtl/>
          <w:lang w:bidi="fa-IR"/>
        </w:rPr>
        <w:t xml:space="preserve"> همچنین با افزایش نقش ربات‌ها در زندگی بشر، </w:t>
      </w:r>
      <w:r w:rsidR="00951B86">
        <w:rPr>
          <w:rFonts w:hint="cs"/>
          <w:rtl/>
          <w:lang w:bidi="fa-IR"/>
        </w:rPr>
        <w:t>کنترل آن‌ها و چالش‌های آن نیز طبعاً مورد بحث</w:t>
      </w:r>
      <w:r w:rsidR="000826EC">
        <w:rPr>
          <w:rFonts w:hint="cs"/>
          <w:rtl/>
          <w:lang w:bidi="fa-IR"/>
        </w:rPr>
        <w:t xml:space="preserve"> و</w:t>
      </w:r>
      <w:r w:rsidR="00951B86">
        <w:rPr>
          <w:rFonts w:hint="cs"/>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hint="cs"/>
          <w:rtl/>
          <w:lang w:bidi="fa-IR"/>
        </w:rPr>
        <w:t xml:space="preserve">بنابراین کنترل ربات‌های چرخدار که موضوع بحث این تحقیق است بسیار حائز اهمیت است. </w:t>
      </w:r>
      <w:r w:rsidR="00951B86">
        <w:rPr>
          <w:rFonts w:hint="cs"/>
          <w:rtl/>
          <w:lang w:bidi="fa-IR"/>
        </w:rPr>
        <w:t>از سویی دیگر،‌ وظایفی</w:t>
      </w:r>
      <w:r w:rsidR="000826EC">
        <w:rPr>
          <w:rFonts w:hint="cs"/>
          <w:rtl/>
          <w:lang w:bidi="fa-IR"/>
        </w:rPr>
        <w:t xml:space="preserve"> </w:t>
      </w:r>
      <w:r w:rsidR="00951B86">
        <w:rPr>
          <w:rFonts w:hint="cs"/>
          <w:rtl/>
          <w:lang w:bidi="fa-IR"/>
        </w:rPr>
        <w:t>وجود دارند که نیازمند همکاری بیش از یک ربات، جهت ن</w:t>
      </w:r>
      <w:r w:rsidR="00F14EB5">
        <w:rPr>
          <w:rFonts w:hint="cs"/>
          <w:rtl/>
          <w:lang w:bidi="fa-IR"/>
        </w:rPr>
        <w:t xml:space="preserve">یل به هدف می ‌باشد. در اینجا به مساله‌ی </w:t>
      </w:r>
      <w:r w:rsidR="00951B86">
        <w:rPr>
          <w:rFonts w:hint="cs"/>
          <w:rtl/>
          <w:lang w:bidi="fa-IR"/>
        </w:rPr>
        <w:t>کنترل همکارانه‌ی ربات‌ها می‌رسیم که به طور کلی، چگونگی همکاری ربات‌ها در انجام یک وظیفه و چالش‌های کنترلی آن</w:t>
      </w:r>
      <w:r w:rsidR="00F14EB5">
        <w:rPr>
          <w:rFonts w:hint="cs"/>
          <w:rtl/>
          <w:lang w:bidi="fa-IR"/>
        </w:rPr>
        <w:t>‌ ر</w:t>
      </w:r>
      <w:r w:rsidR="00951B86">
        <w:rPr>
          <w:rFonts w:hint="cs"/>
          <w:rtl/>
          <w:lang w:bidi="fa-IR"/>
        </w:rPr>
        <w:t xml:space="preserve">ا شامل می‌شود. همانطور که گفته شد </w:t>
      </w:r>
      <w:r>
        <w:rPr>
          <w:rFonts w:hint="cs"/>
          <w:rtl/>
          <w:lang w:bidi="fa-IR"/>
        </w:rPr>
        <w:t xml:space="preserve">تا بحال الگوریتم‌های بسیاری جهت کنترل ربات چرخدار ارائه شده‌اند که هر یک دارای </w:t>
      </w:r>
      <w:r w:rsidR="00951B86">
        <w:rPr>
          <w:rFonts w:hint="cs"/>
          <w:rtl/>
          <w:lang w:bidi="fa-IR"/>
        </w:rPr>
        <w:t>نواقصی</w:t>
      </w:r>
      <w:r>
        <w:rPr>
          <w:rFonts w:hint="cs"/>
          <w:rtl/>
          <w:lang w:bidi="fa-IR"/>
        </w:rPr>
        <w:t xml:space="preserve"> هستند. در این تحقیق سعی شده است با در نظر گرفتن این نواقص،‌ راه حل جدیدی برای یک سیستم جدید</w:t>
      </w:r>
      <w:r w:rsidR="00951B86">
        <w:rPr>
          <w:rFonts w:hint="cs"/>
          <w:rtl/>
          <w:lang w:bidi="fa-IR"/>
        </w:rPr>
        <w:t xml:space="preserve"> چند رباته </w:t>
      </w:r>
      <w:r>
        <w:rPr>
          <w:rFonts w:hint="cs"/>
          <w:rtl/>
          <w:lang w:bidi="fa-IR"/>
        </w:rPr>
        <w:t>ارائه گردد</w:t>
      </w:r>
      <w:r w:rsidR="00951B86">
        <w:rPr>
          <w:rFonts w:hint="cs"/>
          <w:rtl/>
          <w:lang w:bidi="fa-IR"/>
        </w:rPr>
        <w:t xml:space="preserve"> و بر روی پلتفرم‌های واقعی پیاده سازی شود</w:t>
      </w:r>
      <w:r>
        <w:rPr>
          <w:rFonts w:hint="cs"/>
          <w:rtl/>
          <w:lang w:bidi="fa-IR"/>
        </w:rPr>
        <w:t>. ابتدا برای یک سیستم تک پلتفرم مدل سینماتیکی و دینامیکی استخراج می</w:t>
      </w:r>
      <w:r w:rsidR="007D2892">
        <w:rPr>
          <w:rFonts w:hint="cs"/>
          <w:rtl/>
          <w:lang w:bidi="fa-IR"/>
        </w:rPr>
        <w:t>‌</w:t>
      </w:r>
      <w:r>
        <w:rPr>
          <w:rFonts w:hint="cs"/>
          <w:rtl/>
          <w:lang w:bidi="fa-IR"/>
        </w:rPr>
        <w:t xml:space="preserve">شود. سپس مدل بدست آمده مورد شبیه سازی و </w:t>
      </w:r>
      <w:r w:rsidR="00C811A4">
        <w:rPr>
          <w:rFonts w:hint="cs"/>
          <w:rtl/>
          <w:lang w:bidi="fa-IR"/>
        </w:rPr>
        <w:t>آزمایش</w:t>
      </w:r>
      <w:r>
        <w:rPr>
          <w:rFonts w:hint="cs"/>
          <w:rtl/>
          <w:lang w:bidi="fa-IR"/>
        </w:rPr>
        <w:t xml:space="preserve"> قرار میگیرد. </w:t>
      </w:r>
      <w:r w:rsidRPr="0044784A">
        <w:rPr>
          <w:rFonts w:hint="cs"/>
          <w:rtl/>
          <w:lang w:bidi="fa-IR"/>
        </w:rPr>
        <w:t>می‌دانیم که در این مدل عدم قطعیت وجود دارد.</w:t>
      </w:r>
      <w:r>
        <w:rPr>
          <w:rFonts w:hint="cs"/>
          <w:rtl/>
          <w:lang w:bidi="fa-IR"/>
        </w:rPr>
        <w:t xml:space="preserve"> </w:t>
      </w:r>
      <w:r w:rsidR="007D2892">
        <w:rPr>
          <w:rFonts w:hint="cs"/>
          <w:rtl/>
          <w:lang w:bidi="fa-IR"/>
        </w:rPr>
        <w:t xml:space="preserve">برای رسیدن به مدل دقیق تر و حل مشکل عدم قطعیت، </w:t>
      </w:r>
      <w:r>
        <w:rPr>
          <w:rFonts w:hint="cs"/>
          <w:rtl/>
          <w:lang w:bidi="fa-IR"/>
        </w:rPr>
        <w:t xml:space="preserve">با استفاده از شبکه عصبی </w:t>
      </w:r>
      <w:r>
        <w:rPr>
          <w:lang w:bidi="fa-IR"/>
        </w:rPr>
        <w:t>RBF-NN</w:t>
      </w:r>
      <w:r w:rsidR="007D2892">
        <w:rPr>
          <w:rFonts w:hint="cs"/>
          <w:rtl/>
          <w:lang w:bidi="fa-IR"/>
        </w:rPr>
        <w:t xml:space="preserve"> به عنوان یک شبکه عصبی تخمینگر</w:t>
      </w:r>
      <w:r w:rsidR="000826EC">
        <w:rPr>
          <w:rFonts w:hint="cs"/>
          <w:rtl/>
          <w:lang w:bidi="fa-IR"/>
        </w:rPr>
        <w:t xml:space="preserve">، </w:t>
      </w:r>
      <w:r w:rsidR="007D2892">
        <w:rPr>
          <w:rFonts w:hint="cs"/>
          <w:rtl/>
          <w:lang w:bidi="fa-IR"/>
        </w:rPr>
        <w:t>مدل دینامیکی ربات در حال حرکت تخمین زده می‌شود و و</w:t>
      </w:r>
      <w:r w:rsidR="00F14EB5">
        <w:rPr>
          <w:rFonts w:hint="cs"/>
          <w:rtl/>
          <w:lang w:bidi="fa-IR"/>
        </w:rPr>
        <w:t>زن‌های شبکه عصبی بهبود می‌یابند</w:t>
      </w:r>
      <w:r>
        <w:rPr>
          <w:rFonts w:hint="cs"/>
          <w:rtl/>
          <w:lang w:bidi="fa-IR"/>
        </w:rPr>
        <w:t xml:space="preserve">. حال </w:t>
      </w:r>
      <w:r w:rsidR="007D2892">
        <w:rPr>
          <w:rFonts w:hint="cs"/>
          <w:rtl/>
          <w:lang w:bidi="fa-IR"/>
        </w:rPr>
        <w:t>این الگوریتم را</w:t>
      </w:r>
      <w:r>
        <w:rPr>
          <w:rFonts w:hint="cs"/>
          <w:rtl/>
          <w:lang w:bidi="fa-IR"/>
        </w:rPr>
        <w:t xml:space="preserve"> برای سیستم چند رباته با ربات‌های همگن </w:t>
      </w:r>
      <w:r w:rsidR="007D2892">
        <w:rPr>
          <w:rFonts w:hint="cs"/>
          <w:rtl/>
          <w:lang w:bidi="fa-IR"/>
        </w:rPr>
        <w:t xml:space="preserve">و یکسان </w:t>
      </w:r>
      <w:r>
        <w:rPr>
          <w:rFonts w:hint="cs"/>
          <w:rtl/>
          <w:lang w:bidi="fa-IR"/>
        </w:rPr>
        <w:t>تعمیم میدهیم</w:t>
      </w:r>
      <w:r w:rsidR="00F14EB5">
        <w:rPr>
          <w:rFonts w:hint="cs"/>
          <w:rtl/>
          <w:lang w:bidi="fa-IR"/>
        </w:rPr>
        <w:t xml:space="preserve"> و وزن‌های شبکه عصبی ربات‌ها بین آن‌ها به اشتراک گذاشته و رد و بدل می‌شوند</w:t>
      </w:r>
      <w:r>
        <w:rPr>
          <w:rFonts w:hint="cs"/>
          <w:rtl/>
          <w:lang w:bidi="fa-IR"/>
        </w:rPr>
        <w:t>. برای تک تک ربات‌های سیستم مسیر</w:t>
      </w:r>
      <w:r w:rsidR="00F14EB5">
        <w:rPr>
          <w:rFonts w:hint="cs"/>
          <w:rtl/>
          <w:lang w:bidi="fa-IR"/>
        </w:rPr>
        <w:t xml:space="preserve"> زمانی مرجع</w:t>
      </w:r>
      <w:r>
        <w:rPr>
          <w:rFonts w:hint="cs"/>
          <w:rtl/>
          <w:lang w:bidi="fa-IR"/>
        </w:rPr>
        <w:t xml:space="preserve"> خاص</w:t>
      </w:r>
      <w:r w:rsidR="00F14EB5">
        <w:rPr>
          <w:rFonts w:hint="cs"/>
          <w:rtl/>
          <w:lang w:bidi="fa-IR"/>
        </w:rPr>
        <w:t>ی</w:t>
      </w:r>
      <w:r>
        <w:rPr>
          <w:rFonts w:hint="cs"/>
          <w:rtl/>
          <w:lang w:bidi="fa-IR"/>
        </w:rPr>
        <w:t xml:space="preserve"> در نظر گرفته می</w:t>
      </w:r>
      <w:r w:rsidR="00F14EB5">
        <w:rPr>
          <w:rFonts w:hint="cs"/>
          <w:rtl/>
          <w:lang w:bidi="fa-IR"/>
        </w:rPr>
        <w:t>‌</w:t>
      </w:r>
      <w:r>
        <w:rPr>
          <w:rFonts w:hint="cs"/>
          <w:rtl/>
          <w:lang w:bidi="fa-IR"/>
        </w:rPr>
        <w:t>شود</w:t>
      </w:r>
      <w:r w:rsidR="007D2892">
        <w:rPr>
          <w:rFonts w:hint="cs"/>
          <w:rtl/>
          <w:lang w:bidi="fa-IR"/>
        </w:rPr>
        <w:t>،</w:t>
      </w:r>
      <w:r>
        <w:rPr>
          <w:rFonts w:hint="cs"/>
          <w:rtl/>
          <w:lang w:bidi="fa-IR"/>
        </w:rPr>
        <w:t xml:space="preserve"> سپس با ارائه‌ی الگوریتم مناسب کنترلی همکارانه، و اعمال الگوریتم به سیستم، عمل دنبال کردن مسیر را بررسی می</w:t>
      </w:r>
      <w:r w:rsidR="00F14EB5">
        <w:rPr>
          <w:rFonts w:hint="cs"/>
          <w:rtl/>
          <w:lang w:bidi="fa-IR"/>
        </w:rPr>
        <w:t>‌</w:t>
      </w:r>
      <w:r>
        <w:rPr>
          <w:rFonts w:hint="cs"/>
          <w:rtl/>
          <w:lang w:bidi="fa-IR"/>
        </w:rPr>
        <w:t>کنی</w:t>
      </w:r>
      <w:r w:rsidR="007D2892">
        <w:rPr>
          <w:rFonts w:hint="cs"/>
          <w:rtl/>
          <w:lang w:bidi="fa-IR"/>
        </w:rPr>
        <w:t xml:space="preserve">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w:t>
      </w:r>
      <w:r w:rsidR="00C811A4">
        <w:rPr>
          <w:rFonts w:hint="cs"/>
          <w:rtl/>
          <w:lang w:bidi="fa-IR"/>
        </w:rPr>
        <w:t>آزمایش</w:t>
      </w:r>
      <w:r w:rsidR="007D2892">
        <w:rPr>
          <w:rFonts w:hint="cs"/>
          <w:rtl/>
          <w:lang w:bidi="fa-IR"/>
        </w:rPr>
        <w:t xml:space="preserve">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C13E64" w:rsidRDefault="00104240" w:rsidP="00C13E64">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C13E64" w:rsidRDefault="006119C0" w:rsidP="00C13E64">
      <w:pPr>
        <w:pStyle w:val="TOC1"/>
        <w:rPr>
          <w:rFonts w:asciiTheme="minorHAnsi" w:eastAsiaTheme="minorEastAsia" w:hAnsiTheme="minorHAnsi" w:cstheme="minorBidi"/>
          <w:b w:val="0"/>
          <w:bCs w:val="0"/>
          <w:noProof/>
          <w:color w:val="auto"/>
          <w:sz w:val="22"/>
          <w:szCs w:val="22"/>
        </w:rPr>
      </w:pPr>
      <w:hyperlink w:anchor="_Toc157254821" w:history="1">
        <w:r w:rsidR="00C13E64" w:rsidRPr="00A541C8">
          <w:rPr>
            <w:rStyle w:val="Hyperlink"/>
            <w:noProof/>
            <w:snapToGrid w:val="0"/>
            <w:w w:val="0"/>
            <w:u w:color="000000"/>
            <w:rtl/>
            <w:lang w:bidi="fa-IR"/>
          </w:rPr>
          <w:t>1-</w:t>
        </w:r>
        <w:r w:rsidR="00C13E64" w:rsidRPr="00A541C8">
          <w:rPr>
            <w:rStyle w:val="Hyperlink"/>
            <w:noProof/>
            <w:rtl/>
            <w:lang w:bidi="fa-IR"/>
          </w:rPr>
          <w:t xml:space="preserve"> فصل اول</w:t>
        </w:r>
        <w:r w:rsidR="00C13E64">
          <w:rPr>
            <w:noProof/>
            <w:webHidden/>
          </w:rPr>
          <w:tab/>
        </w:r>
        <w:r w:rsidR="00C13E64">
          <w:rPr>
            <w:noProof/>
            <w:webHidden/>
          </w:rPr>
          <w:fldChar w:fldCharType="begin"/>
        </w:r>
        <w:r w:rsidR="00C13E64">
          <w:rPr>
            <w:noProof/>
            <w:webHidden/>
          </w:rPr>
          <w:instrText xml:space="preserve"> PAGEREF _Toc157254821 \h </w:instrText>
        </w:r>
        <w:r w:rsidR="00C13E64">
          <w:rPr>
            <w:noProof/>
            <w:webHidden/>
          </w:rPr>
        </w:r>
        <w:r w:rsidR="00C13E64">
          <w:rPr>
            <w:noProof/>
            <w:webHidden/>
          </w:rPr>
          <w:fldChar w:fldCharType="separate"/>
        </w:r>
        <w:r w:rsidR="00B07921">
          <w:rPr>
            <w:noProof/>
            <w:webHidden/>
            <w:rtl/>
          </w:rPr>
          <w:t>8</w:t>
        </w:r>
        <w:r w:rsidR="00C13E64">
          <w:rPr>
            <w:noProof/>
            <w:webHidden/>
          </w:rPr>
          <w:fldChar w:fldCharType="end"/>
        </w:r>
      </w:hyperlink>
    </w:p>
    <w:p w:rsidR="00C13E64" w:rsidRDefault="006119C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22"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22 \h </w:instrText>
        </w:r>
        <w:r w:rsidR="00C13E64">
          <w:rPr>
            <w:noProof/>
            <w:webHidden/>
          </w:rPr>
        </w:r>
        <w:r w:rsidR="00C13E64">
          <w:rPr>
            <w:noProof/>
            <w:webHidden/>
          </w:rPr>
          <w:fldChar w:fldCharType="separate"/>
        </w:r>
        <w:r w:rsidR="00B07921">
          <w:rPr>
            <w:noProof/>
            <w:webHidden/>
            <w:rtl/>
          </w:rPr>
          <w:t>9</w:t>
        </w:r>
        <w:r w:rsidR="00C13E64">
          <w:rPr>
            <w:noProof/>
            <w:webHidden/>
          </w:rPr>
          <w:fldChar w:fldCharType="end"/>
        </w:r>
      </w:hyperlink>
    </w:p>
    <w:p w:rsidR="00C13E64" w:rsidRDefault="006119C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23"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انواع ربات‌ها</w:t>
        </w:r>
        <w:r w:rsidR="00C13E64" w:rsidRPr="00A541C8">
          <w:rPr>
            <w:rStyle w:val="Hyperlink"/>
            <w:rFonts w:hint="cs"/>
            <w:noProof/>
            <w:rtl/>
            <w:lang w:bidi="fa-IR"/>
          </w:rPr>
          <w:t>ی</w:t>
        </w:r>
        <w:r w:rsidR="00C13E64" w:rsidRPr="00A541C8">
          <w:rPr>
            <w:rStyle w:val="Hyperlink"/>
            <w:noProof/>
            <w:rtl/>
            <w:lang w:bidi="fa-IR"/>
          </w:rPr>
          <w:t xml:space="preserve"> پا</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متحرک چرخدار</w:t>
        </w:r>
        <w:r w:rsidR="00C13E64">
          <w:rPr>
            <w:noProof/>
            <w:webHidden/>
          </w:rPr>
          <w:tab/>
        </w:r>
        <w:r w:rsidR="00C13E64">
          <w:rPr>
            <w:noProof/>
            <w:webHidden/>
          </w:rPr>
          <w:fldChar w:fldCharType="begin"/>
        </w:r>
        <w:r w:rsidR="00C13E64">
          <w:rPr>
            <w:noProof/>
            <w:webHidden/>
          </w:rPr>
          <w:instrText xml:space="preserve"> PAGEREF _Toc157254823 \h </w:instrText>
        </w:r>
        <w:r w:rsidR="00C13E64">
          <w:rPr>
            <w:noProof/>
            <w:webHidden/>
          </w:rPr>
        </w:r>
        <w:r w:rsidR="00C13E64">
          <w:rPr>
            <w:noProof/>
            <w:webHidden/>
          </w:rPr>
          <w:fldChar w:fldCharType="separate"/>
        </w:r>
        <w:r w:rsidR="00B07921">
          <w:rPr>
            <w:noProof/>
            <w:webHidden/>
            <w:rtl/>
          </w:rPr>
          <w:t>10</w:t>
        </w:r>
        <w:r w:rsidR="00C13E64">
          <w:rPr>
            <w:noProof/>
            <w:webHidden/>
          </w:rPr>
          <w:fldChar w:fldCharType="end"/>
        </w:r>
      </w:hyperlink>
    </w:p>
    <w:p w:rsidR="00C13E64" w:rsidRDefault="006119C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4"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noProof/>
            <w:rtl/>
            <w:lang w:bidi="fa-IR"/>
          </w:rPr>
          <w:t xml:space="preserve"> چرخ</w:t>
        </w:r>
        <w:r w:rsidR="00C13E64">
          <w:rPr>
            <w:noProof/>
            <w:webHidden/>
          </w:rPr>
          <w:tab/>
        </w:r>
        <w:r w:rsidR="00C13E64">
          <w:rPr>
            <w:noProof/>
            <w:webHidden/>
          </w:rPr>
          <w:fldChar w:fldCharType="begin"/>
        </w:r>
        <w:r w:rsidR="00C13E64">
          <w:rPr>
            <w:noProof/>
            <w:webHidden/>
          </w:rPr>
          <w:instrText xml:space="preserve"> PAGEREF _Toc157254824 \h </w:instrText>
        </w:r>
        <w:r w:rsidR="00C13E64">
          <w:rPr>
            <w:noProof/>
            <w:webHidden/>
          </w:rPr>
        </w:r>
        <w:r w:rsidR="00C13E64">
          <w:rPr>
            <w:noProof/>
            <w:webHidden/>
          </w:rPr>
          <w:fldChar w:fldCharType="separate"/>
        </w:r>
        <w:r w:rsidR="00B07921">
          <w:rPr>
            <w:noProof/>
            <w:webHidden/>
            <w:rtl/>
          </w:rPr>
          <w:t>10</w:t>
        </w:r>
        <w:r w:rsidR="00C13E64">
          <w:rPr>
            <w:noProof/>
            <w:webHidden/>
          </w:rPr>
          <w:fldChar w:fldCharType="end"/>
        </w:r>
      </w:hyperlink>
    </w:p>
    <w:p w:rsidR="00C13E64" w:rsidRDefault="006119C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5"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دو چرخ</w:t>
        </w:r>
        <w:r w:rsidR="00C13E64">
          <w:rPr>
            <w:noProof/>
            <w:webHidden/>
          </w:rPr>
          <w:tab/>
        </w:r>
        <w:r w:rsidR="00C13E64">
          <w:rPr>
            <w:noProof/>
            <w:webHidden/>
          </w:rPr>
          <w:fldChar w:fldCharType="begin"/>
        </w:r>
        <w:r w:rsidR="00C13E64">
          <w:rPr>
            <w:noProof/>
            <w:webHidden/>
          </w:rPr>
          <w:instrText xml:space="preserve"> PAGEREF _Toc157254825 \h </w:instrText>
        </w:r>
        <w:r w:rsidR="00C13E64">
          <w:rPr>
            <w:noProof/>
            <w:webHidden/>
          </w:rPr>
        </w:r>
        <w:r w:rsidR="00C13E64">
          <w:rPr>
            <w:noProof/>
            <w:webHidden/>
          </w:rPr>
          <w:fldChar w:fldCharType="separate"/>
        </w:r>
        <w:r w:rsidR="00B07921">
          <w:rPr>
            <w:noProof/>
            <w:webHidden/>
            <w:rtl/>
          </w:rPr>
          <w:t>10</w:t>
        </w:r>
        <w:r w:rsidR="00C13E64">
          <w:rPr>
            <w:noProof/>
            <w:webHidden/>
          </w:rPr>
          <w:fldChar w:fldCharType="end"/>
        </w:r>
      </w:hyperlink>
    </w:p>
    <w:p w:rsidR="00C13E64" w:rsidRDefault="006119C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6"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سه چرخ</w:t>
        </w:r>
        <w:r w:rsidR="00C13E64">
          <w:rPr>
            <w:noProof/>
            <w:webHidden/>
          </w:rPr>
          <w:tab/>
        </w:r>
        <w:r w:rsidR="00C13E64">
          <w:rPr>
            <w:noProof/>
            <w:webHidden/>
          </w:rPr>
          <w:fldChar w:fldCharType="begin"/>
        </w:r>
        <w:r w:rsidR="00C13E64">
          <w:rPr>
            <w:noProof/>
            <w:webHidden/>
          </w:rPr>
          <w:instrText xml:space="preserve"> PAGEREF _Toc157254826 \h </w:instrText>
        </w:r>
        <w:r w:rsidR="00C13E64">
          <w:rPr>
            <w:noProof/>
            <w:webHidden/>
          </w:rPr>
        </w:r>
        <w:r w:rsidR="00C13E64">
          <w:rPr>
            <w:noProof/>
            <w:webHidden/>
          </w:rPr>
          <w:fldChar w:fldCharType="separate"/>
        </w:r>
        <w:r w:rsidR="00B07921">
          <w:rPr>
            <w:noProof/>
            <w:webHidden/>
            <w:rtl/>
          </w:rPr>
          <w:t>11</w:t>
        </w:r>
        <w:r w:rsidR="00C13E64">
          <w:rPr>
            <w:noProof/>
            <w:webHidden/>
          </w:rPr>
          <w:fldChar w:fldCharType="end"/>
        </w:r>
      </w:hyperlink>
    </w:p>
    <w:p w:rsidR="00C13E64" w:rsidRDefault="006119C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7"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4</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چهار چرخ</w:t>
        </w:r>
        <w:r w:rsidR="00C13E64">
          <w:rPr>
            <w:noProof/>
            <w:webHidden/>
          </w:rPr>
          <w:tab/>
        </w:r>
        <w:r w:rsidR="00C13E64">
          <w:rPr>
            <w:noProof/>
            <w:webHidden/>
          </w:rPr>
          <w:fldChar w:fldCharType="begin"/>
        </w:r>
        <w:r w:rsidR="00C13E64">
          <w:rPr>
            <w:noProof/>
            <w:webHidden/>
          </w:rPr>
          <w:instrText xml:space="preserve"> PAGEREF _Toc157254827 \h </w:instrText>
        </w:r>
        <w:r w:rsidR="00C13E64">
          <w:rPr>
            <w:noProof/>
            <w:webHidden/>
          </w:rPr>
        </w:r>
        <w:r w:rsidR="00C13E64">
          <w:rPr>
            <w:noProof/>
            <w:webHidden/>
          </w:rPr>
          <w:fldChar w:fldCharType="separate"/>
        </w:r>
        <w:r w:rsidR="00B07921">
          <w:rPr>
            <w:noProof/>
            <w:webHidden/>
            <w:rtl/>
          </w:rPr>
          <w:t>12</w:t>
        </w:r>
        <w:r w:rsidR="00C13E64">
          <w:rPr>
            <w:noProof/>
            <w:webHidden/>
          </w:rPr>
          <w:fldChar w:fldCharType="end"/>
        </w:r>
      </w:hyperlink>
    </w:p>
    <w:p w:rsidR="00C13E64" w:rsidRDefault="006119C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28"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رور ادب</w:t>
        </w:r>
        <w:r w:rsidR="00C13E64" w:rsidRPr="00A541C8">
          <w:rPr>
            <w:rStyle w:val="Hyperlink"/>
            <w:rFonts w:hint="cs"/>
            <w:noProof/>
            <w:rtl/>
            <w:lang w:bidi="fa-IR"/>
          </w:rPr>
          <w:t>ی</w:t>
        </w:r>
        <w:r w:rsidR="00C13E64" w:rsidRPr="00A541C8">
          <w:rPr>
            <w:rStyle w:val="Hyperlink"/>
            <w:rFonts w:hint="eastAsia"/>
            <w:noProof/>
            <w:rtl/>
            <w:lang w:bidi="fa-IR"/>
          </w:rPr>
          <w:t>ات</w:t>
        </w:r>
        <w:r w:rsidR="00C13E64">
          <w:rPr>
            <w:noProof/>
            <w:webHidden/>
          </w:rPr>
          <w:tab/>
        </w:r>
        <w:r w:rsidR="00C13E64">
          <w:rPr>
            <w:noProof/>
            <w:webHidden/>
          </w:rPr>
          <w:fldChar w:fldCharType="begin"/>
        </w:r>
        <w:r w:rsidR="00C13E64">
          <w:rPr>
            <w:noProof/>
            <w:webHidden/>
          </w:rPr>
          <w:instrText xml:space="preserve"> PAGEREF _Toc157254828 \h </w:instrText>
        </w:r>
        <w:r w:rsidR="00C13E64">
          <w:rPr>
            <w:noProof/>
            <w:webHidden/>
          </w:rPr>
        </w:r>
        <w:r w:rsidR="00C13E64">
          <w:rPr>
            <w:noProof/>
            <w:webHidden/>
          </w:rPr>
          <w:fldChar w:fldCharType="separate"/>
        </w:r>
        <w:r w:rsidR="00B07921">
          <w:rPr>
            <w:noProof/>
            <w:webHidden/>
            <w:rtl/>
          </w:rPr>
          <w:t>15</w:t>
        </w:r>
        <w:r w:rsidR="00C13E64">
          <w:rPr>
            <w:noProof/>
            <w:webHidden/>
          </w:rPr>
          <w:fldChar w:fldCharType="end"/>
        </w:r>
      </w:hyperlink>
    </w:p>
    <w:p w:rsidR="00C13E64" w:rsidRDefault="006119C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9"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کنترل</w:t>
        </w:r>
        <w:r w:rsidR="00C13E64" w:rsidRPr="00A541C8">
          <w:rPr>
            <w:rStyle w:val="Hyperlink"/>
            <w:noProof/>
            <w:rtl/>
            <w:lang w:bidi="fa-IR"/>
          </w:rPr>
          <w:t xml:space="preserve"> </w:t>
        </w:r>
        <w:r w:rsidR="00C13E64" w:rsidRPr="00A541C8">
          <w:rPr>
            <w:rStyle w:val="Hyperlink"/>
            <w:rFonts w:hint="cs"/>
            <w:noProof/>
            <w:rtl/>
            <w:lang w:bidi="fa-IR"/>
          </w:rPr>
          <w:t>همکارانه‌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ستم</w:t>
        </w:r>
        <w:r w:rsidR="00C13E64" w:rsidRPr="00A541C8">
          <w:rPr>
            <w:rStyle w:val="Hyperlink"/>
            <w:noProof/>
            <w:rtl/>
            <w:lang w:bidi="fa-IR"/>
          </w:rPr>
          <w:t xml:space="preserve"> چند رباته</w:t>
        </w:r>
        <w:r w:rsidR="00C13E64">
          <w:rPr>
            <w:noProof/>
            <w:webHidden/>
          </w:rPr>
          <w:tab/>
        </w:r>
        <w:r w:rsidR="00C13E64">
          <w:rPr>
            <w:noProof/>
            <w:webHidden/>
          </w:rPr>
          <w:fldChar w:fldCharType="begin"/>
        </w:r>
        <w:r w:rsidR="00C13E64">
          <w:rPr>
            <w:noProof/>
            <w:webHidden/>
          </w:rPr>
          <w:instrText xml:space="preserve"> PAGEREF _Toc157254829 \h </w:instrText>
        </w:r>
        <w:r w:rsidR="00C13E64">
          <w:rPr>
            <w:noProof/>
            <w:webHidden/>
          </w:rPr>
        </w:r>
        <w:r w:rsidR="00C13E64">
          <w:rPr>
            <w:noProof/>
            <w:webHidden/>
          </w:rPr>
          <w:fldChar w:fldCharType="separate"/>
        </w:r>
        <w:r w:rsidR="00B07921">
          <w:rPr>
            <w:noProof/>
            <w:webHidden/>
            <w:rtl/>
          </w:rPr>
          <w:t>15</w:t>
        </w:r>
        <w:r w:rsidR="00C13E64">
          <w:rPr>
            <w:noProof/>
            <w:webHidden/>
          </w:rPr>
          <w:fldChar w:fldCharType="end"/>
        </w:r>
      </w:hyperlink>
    </w:p>
    <w:p w:rsidR="00C13E64" w:rsidRDefault="006119C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30" w:history="1">
        <w:r w:rsidR="00C13E64" w:rsidRPr="00A541C8">
          <w:rPr>
            <w:rStyle w:val="Hyperlink"/>
            <w:noProof/>
            <w:lang w:bidi="fa-IR"/>
          </w:rPr>
          <w:t>1˗3˗2˗</w:t>
        </w:r>
        <w:r w:rsidR="00C13E64" w:rsidRPr="00A541C8">
          <w:rPr>
            <w:rStyle w:val="Hyperlink"/>
            <w:noProof/>
            <w:rtl/>
            <w:lang w:bidi="fa-IR"/>
          </w:rPr>
          <w:t xml:space="preserve"> ق</w:t>
        </w:r>
        <w:r w:rsidR="00C13E64" w:rsidRPr="00A541C8">
          <w:rPr>
            <w:rStyle w:val="Hyperlink"/>
            <w:rFonts w:hint="cs"/>
            <w:noProof/>
            <w:rtl/>
            <w:lang w:bidi="fa-IR"/>
          </w:rPr>
          <w:t>ی</w:t>
        </w:r>
        <w:r w:rsidR="00C13E64" w:rsidRPr="00A541C8">
          <w:rPr>
            <w:rStyle w:val="Hyperlink"/>
            <w:rFonts w:hint="eastAsia"/>
            <w:noProof/>
            <w:rtl/>
            <w:lang w:bidi="fa-IR"/>
          </w:rPr>
          <w:t>ود</w:t>
        </w:r>
        <w:r w:rsidR="00C13E64" w:rsidRPr="00A541C8">
          <w:rPr>
            <w:rStyle w:val="Hyperlink"/>
            <w:noProof/>
            <w:rtl/>
            <w:lang w:bidi="fa-IR"/>
          </w:rPr>
          <w:t xml:space="preserve"> حالت</w:t>
        </w:r>
        <w:r w:rsidR="00C13E64">
          <w:rPr>
            <w:noProof/>
            <w:webHidden/>
          </w:rPr>
          <w:tab/>
        </w:r>
        <w:r w:rsidR="00C13E64">
          <w:rPr>
            <w:noProof/>
            <w:webHidden/>
          </w:rPr>
          <w:fldChar w:fldCharType="begin"/>
        </w:r>
        <w:r w:rsidR="00C13E64">
          <w:rPr>
            <w:noProof/>
            <w:webHidden/>
          </w:rPr>
          <w:instrText xml:space="preserve"> PAGEREF _Toc157254830 \h </w:instrText>
        </w:r>
        <w:r w:rsidR="00C13E64">
          <w:rPr>
            <w:noProof/>
            <w:webHidden/>
          </w:rPr>
        </w:r>
        <w:r w:rsidR="00C13E64">
          <w:rPr>
            <w:noProof/>
            <w:webHidden/>
          </w:rPr>
          <w:fldChar w:fldCharType="separate"/>
        </w:r>
        <w:r w:rsidR="00B07921">
          <w:rPr>
            <w:noProof/>
            <w:webHidden/>
            <w:rtl/>
          </w:rPr>
          <w:t>16</w:t>
        </w:r>
        <w:r w:rsidR="00C13E64">
          <w:rPr>
            <w:noProof/>
            <w:webHidden/>
          </w:rPr>
          <w:fldChar w:fldCharType="end"/>
        </w:r>
      </w:hyperlink>
    </w:p>
    <w:p w:rsidR="00C13E64" w:rsidRDefault="006119C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1"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نوآور</w:t>
        </w:r>
        <w:r w:rsidR="00C13E64" w:rsidRPr="00A541C8">
          <w:rPr>
            <w:rStyle w:val="Hyperlink"/>
            <w:rFonts w:hint="cs"/>
            <w:noProof/>
            <w:rtl/>
            <w:lang w:bidi="fa-IR"/>
          </w:rPr>
          <w:t>ی</w:t>
        </w:r>
        <w:r w:rsidR="00C13E64" w:rsidRPr="00A541C8">
          <w:rPr>
            <w:rStyle w:val="Hyperlink"/>
            <w:noProof/>
            <w:rtl/>
            <w:lang w:bidi="fa-IR"/>
          </w:rPr>
          <w:t xml:space="preserve"> تحق</w:t>
        </w:r>
        <w:r w:rsidR="00C13E64" w:rsidRPr="00A541C8">
          <w:rPr>
            <w:rStyle w:val="Hyperlink"/>
            <w:rFonts w:hint="cs"/>
            <w:noProof/>
            <w:rtl/>
            <w:lang w:bidi="fa-IR"/>
          </w:rPr>
          <w:t>ی</w:t>
        </w:r>
        <w:r w:rsidR="00C13E64" w:rsidRPr="00A541C8">
          <w:rPr>
            <w:rStyle w:val="Hyperlink"/>
            <w:rFonts w:hint="eastAsia"/>
            <w:noProof/>
            <w:rtl/>
            <w:lang w:bidi="fa-IR"/>
          </w:rPr>
          <w:t>ق</w:t>
        </w:r>
        <w:r w:rsidR="00C13E64">
          <w:rPr>
            <w:noProof/>
            <w:webHidden/>
          </w:rPr>
          <w:tab/>
        </w:r>
        <w:r w:rsidR="00C13E64">
          <w:rPr>
            <w:noProof/>
            <w:webHidden/>
          </w:rPr>
          <w:fldChar w:fldCharType="begin"/>
        </w:r>
        <w:r w:rsidR="00C13E64">
          <w:rPr>
            <w:noProof/>
            <w:webHidden/>
          </w:rPr>
          <w:instrText xml:space="preserve"> PAGEREF _Toc157254831 \h </w:instrText>
        </w:r>
        <w:r w:rsidR="00C13E64">
          <w:rPr>
            <w:noProof/>
            <w:webHidden/>
          </w:rPr>
        </w:r>
        <w:r w:rsidR="00C13E64">
          <w:rPr>
            <w:noProof/>
            <w:webHidden/>
          </w:rPr>
          <w:fldChar w:fldCharType="separate"/>
        </w:r>
        <w:r w:rsidR="00B07921">
          <w:rPr>
            <w:noProof/>
            <w:webHidden/>
            <w:rtl/>
          </w:rPr>
          <w:t>17</w:t>
        </w:r>
        <w:r w:rsidR="00C13E64">
          <w:rPr>
            <w:noProof/>
            <w:webHidden/>
          </w:rPr>
          <w:fldChar w:fldCharType="end"/>
        </w:r>
      </w:hyperlink>
    </w:p>
    <w:p w:rsidR="00C13E64" w:rsidRDefault="006119C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2"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خلاصه‌</w:t>
        </w:r>
        <w:r w:rsidR="00C13E64" w:rsidRPr="00A541C8">
          <w:rPr>
            <w:rStyle w:val="Hyperlink"/>
            <w:rFonts w:hint="cs"/>
            <w:noProof/>
            <w:rtl/>
            <w:lang w:bidi="fa-IR"/>
          </w:rPr>
          <w:t>ی</w:t>
        </w:r>
        <w:r w:rsidR="00C13E64" w:rsidRPr="00A541C8">
          <w:rPr>
            <w:rStyle w:val="Hyperlink"/>
            <w:noProof/>
            <w:rtl/>
            <w:lang w:bidi="fa-IR"/>
          </w:rPr>
          <w:t xml:space="preserve"> فصول</w:t>
        </w:r>
        <w:r w:rsidR="00C13E64">
          <w:rPr>
            <w:noProof/>
            <w:webHidden/>
          </w:rPr>
          <w:tab/>
        </w:r>
        <w:r w:rsidR="00C13E64">
          <w:rPr>
            <w:noProof/>
            <w:webHidden/>
          </w:rPr>
          <w:fldChar w:fldCharType="begin"/>
        </w:r>
        <w:r w:rsidR="00C13E64">
          <w:rPr>
            <w:noProof/>
            <w:webHidden/>
          </w:rPr>
          <w:instrText xml:space="preserve"> PAGEREF _Toc157254832 \h </w:instrText>
        </w:r>
        <w:r w:rsidR="00C13E64">
          <w:rPr>
            <w:noProof/>
            <w:webHidden/>
          </w:rPr>
        </w:r>
        <w:r w:rsidR="00C13E64">
          <w:rPr>
            <w:noProof/>
            <w:webHidden/>
          </w:rPr>
          <w:fldChar w:fldCharType="separate"/>
        </w:r>
        <w:r w:rsidR="00B07921">
          <w:rPr>
            <w:noProof/>
            <w:webHidden/>
            <w:rtl/>
          </w:rPr>
          <w:t>17</w:t>
        </w:r>
        <w:r w:rsidR="00C13E64">
          <w:rPr>
            <w:noProof/>
            <w:webHidden/>
          </w:rPr>
          <w:fldChar w:fldCharType="end"/>
        </w:r>
      </w:hyperlink>
    </w:p>
    <w:p w:rsidR="00C13E64" w:rsidRDefault="006119C0" w:rsidP="00C13E64">
      <w:pPr>
        <w:pStyle w:val="TOC1"/>
        <w:rPr>
          <w:rFonts w:asciiTheme="minorHAnsi" w:eastAsiaTheme="minorEastAsia" w:hAnsiTheme="minorHAnsi" w:cstheme="minorBidi"/>
          <w:b w:val="0"/>
          <w:bCs w:val="0"/>
          <w:noProof/>
          <w:color w:val="auto"/>
          <w:sz w:val="22"/>
          <w:szCs w:val="22"/>
        </w:rPr>
      </w:pPr>
      <w:hyperlink w:anchor="_Toc157254833" w:history="1">
        <w:r w:rsidR="00C13E64" w:rsidRPr="00A541C8">
          <w:rPr>
            <w:rStyle w:val="Hyperlink"/>
            <w:noProof/>
            <w:snapToGrid w:val="0"/>
            <w:w w:val="0"/>
            <w:u w:color="000000"/>
            <w:rtl/>
            <w:lang w:bidi="fa-IR"/>
          </w:rPr>
          <w:t>2-</w:t>
        </w:r>
        <w:r w:rsidR="00C13E64" w:rsidRPr="00A541C8">
          <w:rPr>
            <w:rStyle w:val="Hyperlink"/>
            <w:noProof/>
            <w:rtl/>
            <w:lang w:bidi="fa-IR"/>
          </w:rPr>
          <w:t xml:space="preserve"> فصل دوم</w:t>
        </w:r>
        <w:r w:rsidR="00C13E64">
          <w:rPr>
            <w:noProof/>
            <w:webHidden/>
          </w:rPr>
          <w:tab/>
        </w:r>
        <w:r w:rsidR="00C13E64">
          <w:rPr>
            <w:noProof/>
            <w:webHidden/>
          </w:rPr>
          <w:fldChar w:fldCharType="begin"/>
        </w:r>
        <w:r w:rsidR="00C13E64">
          <w:rPr>
            <w:noProof/>
            <w:webHidden/>
          </w:rPr>
          <w:instrText xml:space="preserve"> PAGEREF _Toc157254833 \h </w:instrText>
        </w:r>
        <w:r w:rsidR="00C13E64">
          <w:rPr>
            <w:noProof/>
            <w:webHidden/>
          </w:rPr>
        </w:r>
        <w:r w:rsidR="00C13E64">
          <w:rPr>
            <w:noProof/>
            <w:webHidden/>
          </w:rPr>
          <w:fldChar w:fldCharType="separate"/>
        </w:r>
        <w:r w:rsidR="00B07921">
          <w:rPr>
            <w:noProof/>
            <w:webHidden/>
            <w:rtl/>
          </w:rPr>
          <w:t>19</w:t>
        </w:r>
        <w:r w:rsidR="00C13E64">
          <w:rPr>
            <w:noProof/>
            <w:webHidden/>
          </w:rPr>
          <w:fldChar w:fldCharType="end"/>
        </w:r>
      </w:hyperlink>
    </w:p>
    <w:p w:rsidR="00C13E64" w:rsidRDefault="006119C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4"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34 \h </w:instrText>
        </w:r>
        <w:r w:rsidR="00C13E64">
          <w:rPr>
            <w:noProof/>
            <w:webHidden/>
          </w:rPr>
        </w:r>
        <w:r w:rsidR="00C13E64">
          <w:rPr>
            <w:noProof/>
            <w:webHidden/>
          </w:rPr>
          <w:fldChar w:fldCharType="separate"/>
        </w:r>
        <w:r w:rsidR="00B07921">
          <w:rPr>
            <w:noProof/>
            <w:webHidden/>
            <w:rtl/>
          </w:rPr>
          <w:t>20</w:t>
        </w:r>
        <w:r w:rsidR="00C13E64">
          <w:rPr>
            <w:noProof/>
            <w:webHidden/>
          </w:rPr>
          <w:fldChar w:fldCharType="end"/>
        </w:r>
      </w:hyperlink>
    </w:p>
    <w:p w:rsidR="00C13E64" w:rsidRDefault="006119C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5"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تابع ل</w:t>
        </w:r>
        <w:r w:rsidR="00C13E64" w:rsidRPr="00A541C8">
          <w:rPr>
            <w:rStyle w:val="Hyperlink"/>
            <w:rFonts w:hint="cs"/>
            <w:noProof/>
            <w:rtl/>
            <w:lang w:bidi="fa-IR"/>
          </w:rPr>
          <w:t>ی</w:t>
        </w:r>
        <w:r w:rsidR="00C13E64" w:rsidRPr="00A541C8">
          <w:rPr>
            <w:rStyle w:val="Hyperlink"/>
            <w:rFonts w:hint="eastAsia"/>
            <w:noProof/>
            <w:rtl/>
            <w:lang w:bidi="fa-IR"/>
          </w:rPr>
          <w:t>اپانوف</w:t>
        </w:r>
        <w:r w:rsidR="00C13E64">
          <w:rPr>
            <w:noProof/>
            <w:webHidden/>
          </w:rPr>
          <w:tab/>
        </w:r>
        <w:r w:rsidR="00C13E64">
          <w:rPr>
            <w:noProof/>
            <w:webHidden/>
          </w:rPr>
          <w:fldChar w:fldCharType="begin"/>
        </w:r>
        <w:r w:rsidR="00C13E64">
          <w:rPr>
            <w:noProof/>
            <w:webHidden/>
          </w:rPr>
          <w:instrText xml:space="preserve"> PAGEREF _Toc157254835 \h </w:instrText>
        </w:r>
        <w:r w:rsidR="00C13E64">
          <w:rPr>
            <w:noProof/>
            <w:webHidden/>
          </w:rPr>
        </w:r>
        <w:r w:rsidR="00C13E64">
          <w:rPr>
            <w:noProof/>
            <w:webHidden/>
          </w:rPr>
          <w:fldChar w:fldCharType="separate"/>
        </w:r>
        <w:r w:rsidR="00B07921">
          <w:rPr>
            <w:noProof/>
            <w:webHidden/>
            <w:rtl/>
          </w:rPr>
          <w:t>20</w:t>
        </w:r>
        <w:r w:rsidR="00C13E64">
          <w:rPr>
            <w:noProof/>
            <w:webHidden/>
          </w:rPr>
          <w:fldChar w:fldCharType="end"/>
        </w:r>
      </w:hyperlink>
    </w:p>
    <w:p w:rsidR="00C13E64" w:rsidRDefault="006119C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6" w:history="1">
        <w:r w:rsidR="00C13E64" w:rsidRPr="00A541C8">
          <w:rPr>
            <w:rStyle w:val="Hyperlink"/>
            <w:noProof/>
            <w:lang w:bidi="fa-IR"/>
            <w14:scene3d>
              <w14:camera w14:prst="orthographicFront"/>
              <w14:lightRig w14:rig="threePt" w14:dir="t">
                <w14:rot w14:lat="0" w14:lon="0" w14:rev="0"/>
              </w14:lightRig>
            </w14:scene3d>
          </w:rPr>
          <w:t>2˗3˗</w:t>
        </w:r>
        <w:r w:rsidR="00C13E64" w:rsidRPr="00A541C8">
          <w:rPr>
            <w:rStyle w:val="Hyperlink"/>
            <w:noProof/>
            <w:rtl/>
            <w:lang w:bidi="fa-IR"/>
          </w:rPr>
          <w:t xml:space="preserve"> تابع ل</w:t>
        </w:r>
        <w:r w:rsidR="00C13E64" w:rsidRPr="00A541C8">
          <w:rPr>
            <w:rStyle w:val="Hyperlink"/>
            <w:rFonts w:hint="cs"/>
            <w:noProof/>
            <w:rtl/>
            <w:lang w:bidi="fa-IR"/>
          </w:rPr>
          <w:t>ی</w:t>
        </w:r>
        <w:r w:rsidR="00C13E64" w:rsidRPr="00A541C8">
          <w:rPr>
            <w:rStyle w:val="Hyperlink"/>
            <w:rFonts w:hint="eastAsia"/>
            <w:noProof/>
            <w:rtl/>
            <w:lang w:bidi="fa-IR"/>
          </w:rPr>
          <w:t>اپانوف</w:t>
        </w:r>
        <w:r w:rsidR="00C13E64" w:rsidRPr="00A541C8">
          <w:rPr>
            <w:rStyle w:val="Hyperlink"/>
            <w:noProof/>
            <w:rtl/>
            <w:lang w:bidi="fa-IR"/>
          </w:rPr>
          <w:t xml:space="preserve"> مانع</w:t>
        </w:r>
        <w:r w:rsidR="00C13E64">
          <w:rPr>
            <w:noProof/>
            <w:webHidden/>
          </w:rPr>
          <w:tab/>
        </w:r>
        <w:r w:rsidR="00C13E64">
          <w:rPr>
            <w:noProof/>
            <w:webHidden/>
          </w:rPr>
          <w:fldChar w:fldCharType="begin"/>
        </w:r>
        <w:r w:rsidR="00C13E64">
          <w:rPr>
            <w:noProof/>
            <w:webHidden/>
          </w:rPr>
          <w:instrText xml:space="preserve"> PAGEREF _Toc157254836 \h </w:instrText>
        </w:r>
        <w:r w:rsidR="00C13E64">
          <w:rPr>
            <w:noProof/>
            <w:webHidden/>
          </w:rPr>
        </w:r>
        <w:r w:rsidR="00C13E64">
          <w:rPr>
            <w:noProof/>
            <w:webHidden/>
          </w:rPr>
          <w:fldChar w:fldCharType="separate"/>
        </w:r>
        <w:r w:rsidR="00B07921">
          <w:rPr>
            <w:noProof/>
            <w:webHidden/>
            <w:rtl/>
          </w:rPr>
          <w:t>21</w:t>
        </w:r>
        <w:r w:rsidR="00C13E64">
          <w:rPr>
            <w:noProof/>
            <w:webHidden/>
          </w:rPr>
          <w:fldChar w:fldCharType="end"/>
        </w:r>
      </w:hyperlink>
    </w:p>
    <w:p w:rsidR="00C13E64" w:rsidRDefault="006119C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7"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دل ساز</w:t>
        </w:r>
        <w:r w:rsidR="00C13E64" w:rsidRPr="00A541C8">
          <w:rPr>
            <w:rStyle w:val="Hyperlink"/>
            <w:rFonts w:hint="cs"/>
            <w:noProof/>
            <w:rtl/>
            <w:lang w:bidi="fa-IR"/>
          </w:rPr>
          <w:t>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37 \h </w:instrText>
        </w:r>
        <w:r w:rsidR="00C13E64">
          <w:rPr>
            <w:noProof/>
            <w:webHidden/>
          </w:rPr>
        </w:r>
        <w:r w:rsidR="00C13E64">
          <w:rPr>
            <w:noProof/>
            <w:webHidden/>
          </w:rPr>
          <w:fldChar w:fldCharType="separate"/>
        </w:r>
        <w:r w:rsidR="00B07921">
          <w:rPr>
            <w:noProof/>
            <w:webHidden/>
            <w:rtl/>
          </w:rPr>
          <w:t>23</w:t>
        </w:r>
        <w:r w:rsidR="00C13E64">
          <w:rPr>
            <w:noProof/>
            <w:webHidden/>
          </w:rPr>
          <w:fldChar w:fldCharType="end"/>
        </w:r>
      </w:hyperlink>
    </w:p>
    <w:p w:rsidR="00C13E64" w:rsidRDefault="006119C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8"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ر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38 \h </w:instrText>
        </w:r>
        <w:r w:rsidR="00C13E64">
          <w:rPr>
            <w:noProof/>
            <w:webHidden/>
          </w:rPr>
        </w:r>
        <w:r w:rsidR="00C13E64">
          <w:rPr>
            <w:noProof/>
            <w:webHidden/>
          </w:rPr>
          <w:fldChar w:fldCharType="separate"/>
        </w:r>
        <w:r w:rsidR="00B07921">
          <w:rPr>
            <w:noProof/>
            <w:webHidden/>
            <w:rtl/>
          </w:rPr>
          <w:t>25</w:t>
        </w:r>
        <w:r w:rsidR="00C13E64">
          <w:rPr>
            <w:noProof/>
            <w:webHidden/>
          </w:rPr>
          <w:fldChar w:fldCharType="end"/>
        </w:r>
      </w:hyperlink>
    </w:p>
    <w:p w:rsidR="00C13E64" w:rsidRDefault="006119C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9"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6</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39 \h </w:instrText>
        </w:r>
        <w:r w:rsidR="00C13E64">
          <w:rPr>
            <w:noProof/>
            <w:webHidden/>
          </w:rPr>
        </w:r>
        <w:r w:rsidR="00C13E64">
          <w:rPr>
            <w:noProof/>
            <w:webHidden/>
          </w:rPr>
          <w:fldChar w:fldCharType="separate"/>
        </w:r>
        <w:r w:rsidR="00B07921">
          <w:rPr>
            <w:noProof/>
            <w:webHidden/>
            <w:rtl/>
          </w:rPr>
          <w:t>28</w:t>
        </w:r>
        <w:r w:rsidR="00C13E64">
          <w:rPr>
            <w:noProof/>
            <w:webHidden/>
          </w:rPr>
          <w:fldChar w:fldCharType="end"/>
        </w:r>
      </w:hyperlink>
    </w:p>
    <w:p w:rsidR="00C13E64" w:rsidRDefault="006119C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40"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سی</w:t>
        </w:r>
        <w:r w:rsidR="00C13E64" w:rsidRPr="00A541C8">
          <w:rPr>
            <w:rStyle w:val="Hyperlink"/>
            <w:rFonts w:hint="eastAsia"/>
            <w:noProof/>
            <w:rtl/>
            <w:lang w:bidi="fa-IR"/>
          </w:rPr>
          <w:t>ر</w:t>
        </w:r>
        <w:r w:rsidR="00C13E64" w:rsidRPr="00A541C8">
          <w:rPr>
            <w:rStyle w:val="Hyperlink"/>
            <w:noProof/>
            <w:rtl/>
            <w:lang w:bidi="fa-IR"/>
          </w:rPr>
          <w:t xml:space="preserve"> زمان</w:t>
        </w:r>
        <w:r w:rsidR="00C13E64" w:rsidRPr="00A541C8">
          <w:rPr>
            <w:rStyle w:val="Hyperlink"/>
            <w:rFonts w:hint="cs"/>
            <w:noProof/>
            <w:rtl/>
            <w:lang w:bidi="fa-IR"/>
          </w:rPr>
          <w:t>ی</w:t>
        </w:r>
        <w:r w:rsidR="00C13E64" w:rsidRPr="00A541C8">
          <w:rPr>
            <w:rStyle w:val="Hyperlink"/>
            <w:noProof/>
            <w:rtl/>
            <w:lang w:bidi="fa-IR"/>
          </w:rPr>
          <w:t xml:space="preserve"> دا</w:t>
        </w:r>
        <w:r w:rsidR="00C13E64" w:rsidRPr="00A541C8">
          <w:rPr>
            <w:rStyle w:val="Hyperlink"/>
            <w:rFonts w:hint="cs"/>
            <w:noProof/>
            <w:rtl/>
            <w:lang w:bidi="fa-IR"/>
          </w:rPr>
          <w:t>ی</w:t>
        </w:r>
        <w:r w:rsidR="00C13E64" w:rsidRPr="00A541C8">
          <w:rPr>
            <w:rStyle w:val="Hyperlink"/>
            <w:rFonts w:hint="eastAsia"/>
            <w:noProof/>
            <w:rtl/>
            <w:lang w:bidi="fa-IR"/>
          </w:rPr>
          <w:t>ر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تک ربات</w:t>
        </w:r>
        <w:r w:rsidR="00C13E64">
          <w:rPr>
            <w:noProof/>
            <w:webHidden/>
          </w:rPr>
          <w:tab/>
        </w:r>
        <w:r w:rsidR="00C13E64">
          <w:rPr>
            <w:noProof/>
            <w:webHidden/>
          </w:rPr>
          <w:fldChar w:fldCharType="begin"/>
        </w:r>
        <w:r w:rsidR="00C13E64">
          <w:rPr>
            <w:noProof/>
            <w:webHidden/>
          </w:rPr>
          <w:instrText xml:space="preserve"> PAGEREF _Toc157254840 \h </w:instrText>
        </w:r>
        <w:r w:rsidR="00C13E64">
          <w:rPr>
            <w:noProof/>
            <w:webHidden/>
          </w:rPr>
        </w:r>
        <w:r w:rsidR="00C13E64">
          <w:rPr>
            <w:noProof/>
            <w:webHidden/>
          </w:rPr>
          <w:fldChar w:fldCharType="separate"/>
        </w:r>
        <w:r w:rsidR="00B07921">
          <w:rPr>
            <w:noProof/>
            <w:webHidden/>
            <w:rtl/>
          </w:rPr>
          <w:t>29</w:t>
        </w:r>
        <w:r w:rsidR="00C13E64">
          <w:rPr>
            <w:noProof/>
            <w:webHidden/>
          </w:rPr>
          <w:fldChar w:fldCharType="end"/>
        </w:r>
      </w:hyperlink>
    </w:p>
    <w:p w:rsidR="00C13E64" w:rsidRDefault="006119C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1"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1 \h </w:instrText>
        </w:r>
        <w:r w:rsidR="00C13E64">
          <w:rPr>
            <w:noProof/>
            <w:webHidden/>
          </w:rPr>
        </w:r>
        <w:r w:rsidR="00C13E64">
          <w:rPr>
            <w:noProof/>
            <w:webHidden/>
          </w:rPr>
          <w:fldChar w:fldCharType="separate"/>
        </w:r>
        <w:r w:rsidR="00B07921">
          <w:rPr>
            <w:noProof/>
            <w:webHidden/>
            <w:rtl/>
          </w:rPr>
          <w:t>29</w:t>
        </w:r>
        <w:r w:rsidR="00C13E64">
          <w:rPr>
            <w:noProof/>
            <w:webHidden/>
          </w:rPr>
          <w:fldChar w:fldCharType="end"/>
        </w:r>
      </w:hyperlink>
    </w:p>
    <w:p w:rsidR="00C13E64" w:rsidRDefault="006119C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2"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شب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2 \h </w:instrText>
        </w:r>
        <w:r w:rsidR="00C13E64">
          <w:rPr>
            <w:noProof/>
            <w:webHidden/>
          </w:rPr>
        </w:r>
        <w:r w:rsidR="00C13E64">
          <w:rPr>
            <w:noProof/>
            <w:webHidden/>
          </w:rPr>
          <w:fldChar w:fldCharType="separate"/>
        </w:r>
        <w:r w:rsidR="00B07921">
          <w:rPr>
            <w:noProof/>
            <w:webHidden/>
            <w:rtl/>
          </w:rPr>
          <w:t>30</w:t>
        </w:r>
        <w:r w:rsidR="00C13E64">
          <w:rPr>
            <w:noProof/>
            <w:webHidden/>
          </w:rPr>
          <w:fldChar w:fldCharType="end"/>
        </w:r>
      </w:hyperlink>
    </w:p>
    <w:p w:rsidR="00C13E64" w:rsidRDefault="006119C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43"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سی</w:t>
        </w:r>
        <w:r w:rsidR="00C13E64" w:rsidRPr="00A541C8">
          <w:rPr>
            <w:rStyle w:val="Hyperlink"/>
            <w:rFonts w:hint="eastAsia"/>
            <w:noProof/>
            <w:rtl/>
            <w:lang w:bidi="fa-IR"/>
          </w:rPr>
          <w:t>ر</w:t>
        </w:r>
        <w:r w:rsidR="00C13E64" w:rsidRPr="00A541C8">
          <w:rPr>
            <w:rStyle w:val="Hyperlink"/>
            <w:noProof/>
            <w:rtl/>
            <w:lang w:bidi="fa-IR"/>
          </w:rPr>
          <w:t xml:space="preserve"> زمان</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rFonts w:cs="Times New Roman"/>
            <w:noProof/>
            <w:rtl/>
            <w:lang w:bidi="fa-IR"/>
          </w:rPr>
          <w:t xml:space="preserve">∞ </w:t>
        </w:r>
        <w:r w:rsidR="00C13E64" w:rsidRPr="00A541C8">
          <w:rPr>
            <w:rStyle w:val="Hyperlink"/>
            <w:noProof/>
            <w:rtl/>
            <w:lang w:bidi="fa-IR"/>
          </w:rPr>
          <w:t>برا</w:t>
        </w:r>
        <w:r w:rsidR="00C13E64" w:rsidRPr="00A541C8">
          <w:rPr>
            <w:rStyle w:val="Hyperlink"/>
            <w:rFonts w:hint="cs"/>
            <w:noProof/>
            <w:rtl/>
            <w:lang w:bidi="fa-IR"/>
          </w:rPr>
          <w:t>ی</w:t>
        </w:r>
        <w:r w:rsidR="00C13E64" w:rsidRPr="00A541C8">
          <w:rPr>
            <w:rStyle w:val="Hyperlink"/>
            <w:noProof/>
            <w:rtl/>
            <w:lang w:bidi="fa-IR"/>
          </w:rPr>
          <w:t xml:space="preserve"> تک ربات</w:t>
        </w:r>
        <w:r w:rsidR="00C13E64">
          <w:rPr>
            <w:noProof/>
            <w:webHidden/>
          </w:rPr>
          <w:tab/>
        </w:r>
        <w:r w:rsidR="00C13E64">
          <w:rPr>
            <w:noProof/>
            <w:webHidden/>
          </w:rPr>
          <w:fldChar w:fldCharType="begin"/>
        </w:r>
        <w:r w:rsidR="00C13E64">
          <w:rPr>
            <w:noProof/>
            <w:webHidden/>
          </w:rPr>
          <w:instrText xml:space="preserve"> PAGEREF _Toc157254843 \h </w:instrText>
        </w:r>
        <w:r w:rsidR="00C13E64">
          <w:rPr>
            <w:noProof/>
            <w:webHidden/>
          </w:rPr>
        </w:r>
        <w:r w:rsidR="00C13E64">
          <w:rPr>
            <w:noProof/>
            <w:webHidden/>
          </w:rPr>
          <w:fldChar w:fldCharType="separate"/>
        </w:r>
        <w:r w:rsidR="00B07921">
          <w:rPr>
            <w:noProof/>
            <w:webHidden/>
            <w:rtl/>
          </w:rPr>
          <w:t>31</w:t>
        </w:r>
        <w:r w:rsidR="00C13E64">
          <w:rPr>
            <w:noProof/>
            <w:webHidden/>
          </w:rPr>
          <w:fldChar w:fldCharType="end"/>
        </w:r>
      </w:hyperlink>
    </w:p>
    <w:p w:rsidR="00C13E64" w:rsidRDefault="006119C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4"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4 \h </w:instrText>
        </w:r>
        <w:r w:rsidR="00C13E64">
          <w:rPr>
            <w:noProof/>
            <w:webHidden/>
          </w:rPr>
        </w:r>
        <w:r w:rsidR="00C13E64">
          <w:rPr>
            <w:noProof/>
            <w:webHidden/>
          </w:rPr>
          <w:fldChar w:fldCharType="separate"/>
        </w:r>
        <w:r w:rsidR="00B07921">
          <w:rPr>
            <w:noProof/>
            <w:webHidden/>
            <w:rtl/>
          </w:rPr>
          <w:t>31</w:t>
        </w:r>
        <w:r w:rsidR="00C13E64">
          <w:rPr>
            <w:noProof/>
            <w:webHidden/>
          </w:rPr>
          <w:fldChar w:fldCharType="end"/>
        </w:r>
      </w:hyperlink>
    </w:p>
    <w:p w:rsidR="00C13E64" w:rsidRDefault="006119C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5"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5 \h </w:instrText>
        </w:r>
        <w:r w:rsidR="00C13E64">
          <w:rPr>
            <w:noProof/>
            <w:webHidden/>
          </w:rPr>
        </w:r>
        <w:r w:rsidR="00C13E64">
          <w:rPr>
            <w:noProof/>
            <w:webHidden/>
          </w:rPr>
          <w:fldChar w:fldCharType="separate"/>
        </w:r>
        <w:r w:rsidR="00B07921">
          <w:rPr>
            <w:noProof/>
            <w:webHidden/>
            <w:rtl/>
          </w:rPr>
          <w:t>32</w:t>
        </w:r>
        <w:r w:rsidR="00C13E64">
          <w:rPr>
            <w:noProof/>
            <w:webHidden/>
          </w:rPr>
          <w:fldChar w:fldCharType="end"/>
        </w:r>
      </w:hyperlink>
    </w:p>
    <w:p w:rsidR="00C13E64" w:rsidRDefault="006119C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46" w:history="1">
        <w:r w:rsidR="00C13E64" w:rsidRPr="00A541C8">
          <w:rPr>
            <w:rStyle w:val="Hyperlink"/>
            <w:noProof/>
            <w:lang w:bidi="fa-IR"/>
          </w:rPr>
          <w:t>2˗6˗3˗</w:t>
        </w:r>
        <w:r w:rsidR="00C13E64" w:rsidRPr="00A541C8">
          <w:rPr>
            <w:rStyle w:val="Hyperlink"/>
            <w:noProof/>
            <w:rtl/>
            <w:lang w:bidi="fa-IR"/>
          </w:rPr>
          <w:t xml:space="preserve"> مس</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noProof/>
            <w:rtl/>
            <w:lang w:bidi="fa-IR"/>
          </w:rPr>
          <w:t xml:space="preserve"> زمان</w:t>
        </w:r>
        <w:r w:rsidR="00C13E64" w:rsidRPr="00A541C8">
          <w:rPr>
            <w:rStyle w:val="Hyperlink"/>
            <w:rFonts w:hint="cs"/>
            <w:noProof/>
            <w:rtl/>
            <w:lang w:bidi="fa-IR"/>
          </w:rPr>
          <w:t>ی</w:t>
        </w:r>
        <w:r w:rsidR="00C13E64" w:rsidRPr="00A541C8">
          <w:rPr>
            <w:rStyle w:val="Hyperlink"/>
            <w:noProof/>
            <w:rtl/>
            <w:lang w:bidi="fa-IR"/>
          </w:rPr>
          <w:t xml:space="preserve"> ب</w:t>
        </w:r>
        <w:r w:rsidR="00C13E64" w:rsidRPr="00A541C8">
          <w:rPr>
            <w:rStyle w:val="Hyperlink"/>
            <w:rFonts w:hint="cs"/>
            <w:noProof/>
            <w:rtl/>
            <w:lang w:bidi="fa-IR"/>
          </w:rPr>
          <w:t>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سه ربات</w:t>
        </w:r>
        <w:r w:rsidR="00C13E64">
          <w:rPr>
            <w:noProof/>
            <w:webHidden/>
          </w:rPr>
          <w:tab/>
        </w:r>
        <w:r w:rsidR="00C13E64">
          <w:rPr>
            <w:noProof/>
            <w:webHidden/>
          </w:rPr>
          <w:fldChar w:fldCharType="begin"/>
        </w:r>
        <w:r w:rsidR="00C13E64">
          <w:rPr>
            <w:noProof/>
            <w:webHidden/>
          </w:rPr>
          <w:instrText xml:space="preserve"> PAGEREF _Toc157254846 \h </w:instrText>
        </w:r>
        <w:r w:rsidR="00C13E64">
          <w:rPr>
            <w:noProof/>
            <w:webHidden/>
          </w:rPr>
        </w:r>
        <w:r w:rsidR="00C13E64">
          <w:rPr>
            <w:noProof/>
            <w:webHidden/>
          </w:rPr>
          <w:fldChar w:fldCharType="separate"/>
        </w:r>
        <w:r w:rsidR="00B07921">
          <w:rPr>
            <w:noProof/>
            <w:webHidden/>
            <w:rtl/>
          </w:rPr>
          <w:t>34</w:t>
        </w:r>
        <w:r w:rsidR="00C13E64">
          <w:rPr>
            <w:noProof/>
            <w:webHidden/>
          </w:rPr>
          <w:fldChar w:fldCharType="end"/>
        </w:r>
      </w:hyperlink>
    </w:p>
    <w:p w:rsidR="00C13E64" w:rsidRDefault="006119C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7"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7 \h </w:instrText>
        </w:r>
        <w:r w:rsidR="00C13E64">
          <w:rPr>
            <w:noProof/>
            <w:webHidden/>
          </w:rPr>
        </w:r>
        <w:r w:rsidR="00C13E64">
          <w:rPr>
            <w:noProof/>
            <w:webHidden/>
          </w:rPr>
          <w:fldChar w:fldCharType="separate"/>
        </w:r>
        <w:r w:rsidR="00B07921">
          <w:rPr>
            <w:noProof/>
            <w:webHidden/>
            <w:rtl/>
          </w:rPr>
          <w:t>34</w:t>
        </w:r>
        <w:r w:rsidR="00C13E64">
          <w:rPr>
            <w:noProof/>
            <w:webHidden/>
          </w:rPr>
          <w:fldChar w:fldCharType="end"/>
        </w:r>
      </w:hyperlink>
    </w:p>
    <w:p w:rsidR="00C13E64" w:rsidRDefault="006119C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8"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8 \h </w:instrText>
        </w:r>
        <w:r w:rsidR="00C13E64">
          <w:rPr>
            <w:noProof/>
            <w:webHidden/>
          </w:rPr>
        </w:r>
        <w:r w:rsidR="00C13E64">
          <w:rPr>
            <w:noProof/>
            <w:webHidden/>
          </w:rPr>
          <w:fldChar w:fldCharType="separate"/>
        </w:r>
        <w:r w:rsidR="00B07921">
          <w:rPr>
            <w:noProof/>
            <w:webHidden/>
            <w:rtl/>
          </w:rPr>
          <w:t>36</w:t>
        </w:r>
        <w:r w:rsidR="00C13E64">
          <w:rPr>
            <w:noProof/>
            <w:webHidden/>
          </w:rPr>
          <w:fldChar w:fldCharType="end"/>
        </w:r>
      </w:hyperlink>
    </w:p>
    <w:p w:rsidR="00C13E64" w:rsidRDefault="006119C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49" w:history="1">
        <w:r w:rsidR="00C13E64" w:rsidRPr="00A541C8">
          <w:rPr>
            <w:rStyle w:val="Hyperlink"/>
            <w:noProof/>
            <w:lang w:bidi="fa-IR"/>
            <w14:scene3d>
              <w14:camera w14:prst="orthographicFront"/>
              <w14:lightRig w14:rig="threePt" w14:dir="t">
                <w14:rot w14:lat="0" w14:lon="0" w14:rev="0"/>
              </w14:lightRig>
            </w14:scene3d>
          </w:rPr>
          <w:t>2˗7˗</w:t>
        </w:r>
        <w:r w:rsidR="00C13E64" w:rsidRPr="00A541C8">
          <w:rPr>
            <w:rStyle w:val="Hyperlink"/>
            <w:noProof/>
            <w:rtl/>
            <w:lang w:bidi="fa-IR"/>
          </w:rPr>
          <w:t xml:space="preserve"> نت</w:t>
        </w:r>
        <w:r w:rsidR="00C13E64" w:rsidRPr="00A541C8">
          <w:rPr>
            <w:rStyle w:val="Hyperlink"/>
            <w:rFonts w:hint="cs"/>
            <w:noProof/>
            <w:rtl/>
            <w:lang w:bidi="fa-IR"/>
          </w:rPr>
          <w:t>ی</w:t>
        </w:r>
        <w:r w:rsidR="00C13E64" w:rsidRPr="00A541C8">
          <w:rPr>
            <w:rStyle w:val="Hyperlink"/>
            <w:rFonts w:hint="eastAsia"/>
            <w:noProof/>
            <w:rtl/>
            <w:lang w:bidi="fa-IR"/>
          </w:rPr>
          <w:t>جه</w:t>
        </w:r>
        <w:r w:rsidR="00C13E64" w:rsidRPr="00A541C8">
          <w:rPr>
            <w:rStyle w:val="Hyperlink"/>
            <w:noProof/>
            <w:rtl/>
            <w:lang w:bidi="fa-IR"/>
          </w:rPr>
          <w:t xml:space="preserve"> 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9 \h </w:instrText>
        </w:r>
        <w:r w:rsidR="00C13E64">
          <w:rPr>
            <w:noProof/>
            <w:webHidden/>
          </w:rPr>
        </w:r>
        <w:r w:rsidR="00C13E64">
          <w:rPr>
            <w:noProof/>
            <w:webHidden/>
          </w:rPr>
          <w:fldChar w:fldCharType="separate"/>
        </w:r>
        <w:r w:rsidR="00B07921">
          <w:rPr>
            <w:noProof/>
            <w:webHidden/>
            <w:rtl/>
          </w:rPr>
          <w:t>39</w:t>
        </w:r>
        <w:r w:rsidR="00C13E64">
          <w:rPr>
            <w:noProof/>
            <w:webHidden/>
          </w:rPr>
          <w:fldChar w:fldCharType="end"/>
        </w:r>
      </w:hyperlink>
    </w:p>
    <w:p w:rsidR="00C13E64" w:rsidRDefault="006119C0" w:rsidP="00C13E64">
      <w:pPr>
        <w:pStyle w:val="TOC1"/>
        <w:rPr>
          <w:rFonts w:asciiTheme="minorHAnsi" w:eastAsiaTheme="minorEastAsia" w:hAnsiTheme="minorHAnsi" w:cstheme="minorBidi"/>
          <w:b w:val="0"/>
          <w:bCs w:val="0"/>
          <w:noProof/>
          <w:color w:val="auto"/>
          <w:sz w:val="22"/>
          <w:szCs w:val="22"/>
        </w:rPr>
      </w:pPr>
      <w:hyperlink w:anchor="_Toc157254850" w:history="1">
        <w:r w:rsidR="00C13E64" w:rsidRPr="00A541C8">
          <w:rPr>
            <w:rStyle w:val="Hyperlink"/>
            <w:noProof/>
            <w:snapToGrid w:val="0"/>
            <w:w w:val="0"/>
            <w:u w:color="000000"/>
            <w:rtl/>
            <w:lang w:bidi="fa-IR"/>
          </w:rPr>
          <w:t>3-</w:t>
        </w:r>
        <w:r w:rsidR="00C13E64" w:rsidRPr="00A541C8">
          <w:rPr>
            <w:rStyle w:val="Hyperlink"/>
            <w:noProof/>
            <w:rtl/>
            <w:lang w:bidi="fa-IR"/>
          </w:rPr>
          <w:t xml:space="preserve"> فصل سوم</w:t>
        </w:r>
        <w:r w:rsidR="00C13E64">
          <w:rPr>
            <w:noProof/>
            <w:webHidden/>
          </w:rPr>
          <w:tab/>
        </w:r>
        <w:r w:rsidR="00C13E64">
          <w:rPr>
            <w:noProof/>
            <w:webHidden/>
          </w:rPr>
          <w:fldChar w:fldCharType="begin"/>
        </w:r>
        <w:r w:rsidR="00C13E64">
          <w:rPr>
            <w:noProof/>
            <w:webHidden/>
          </w:rPr>
          <w:instrText xml:space="preserve"> PAGEREF _Toc157254850 \h </w:instrText>
        </w:r>
        <w:r w:rsidR="00C13E64">
          <w:rPr>
            <w:noProof/>
            <w:webHidden/>
          </w:rPr>
        </w:r>
        <w:r w:rsidR="00C13E64">
          <w:rPr>
            <w:noProof/>
            <w:webHidden/>
          </w:rPr>
          <w:fldChar w:fldCharType="separate"/>
        </w:r>
        <w:r w:rsidR="00B07921">
          <w:rPr>
            <w:noProof/>
            <w:webHidden/>
            <w:rtl/>
          </w:rPr>
          <w:t>40</w:t>
        </w:r>
        <w:r w:rsidR="00C13E64">
          <w:rPr>
            <w:noProof/>
            <w:webHidden/>
          </w:rPr>
          <w:fldChar w:fldCharType="end"/>
        </w:r>
      </w:hyperlink>
    </w:p>
    <w:p w:rsidR="00C13E64" w:rsidRDefault="006119C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1" w:history="1">
        <w:r w:rsidR="00C13E64" w:rsidRPr="00A541C8">
          <w:rPr>
            <w:rStyle w:val="Hyperlink"/>
            <w:noProof/>
            <w:lang w:bidi="fa-IR"/>
            <w14:scene3d>
              <w14:camera w14:prst="orthographicFront"/>
              <w14:lightRig w14:rig="threePt" w14:dir="t">
                <w14:rot w14:lat="0" w14:lon="0" w14:rev="0"/>
              </w14:lightRig>
            </w14:scene3d>
          </w:rPr>
          <w:t>3˗1˗</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51 \h </w:instrText>
        </w:r>
        <w:r w:rsidR="00C13E64">
          <w:rPr>
            <w:noProof/>
            <w:webHidden/>
          </w:rPr>
        </w:r>
        <w:r w:rsidR="00C13E64">
          <w:rPr>
            <w:noProof/>
            <w:webHidden/>
          </w:rPr>
          <w:fldChar w:fldCharType="separate"/>
        </w:r>
        <w:r w:rsidR="00B07921">
          <w:rPr>
            <w:noProof/>
            <w:webHidden/>
            <w:rtl/>
          </w:rPr>
          <w:t>41</w:t>
        </w:r>
        <w:r w:rsidR="00C13E64">
          <w:rPr>
            <w:noProof/>
            <w:webHidden/>
          </w:rPr>
          <w:fldChar w:fldCharType="end"/>
        </w:r>
      </w:hyperlink>
    </w:p>
    <w:p w:rsidR="00C13E64" w:rsidRDefault="006119C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2"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 همکارانه</w:t>
        </w:r>
        <w:r w:rsidR="00C13E64">
          <w:rPr>
            <w:noProof/>
            <w:webHidden/>
          </w:rPr>
          <w:tab/>
        </w:r>
        <w:r w:rsidR="00C13E64">
          <w:rPr>
            <w:noProof/>
            <w:webHidden/>
          </w:rPr>
          <w:fldChar w:fldCharType="begin"/>
        </w:r>
        <w:r w:rsidR="00C13E64">
          <w:rPr>
            <w:noProof/>
            <w:webHidden/>
          </w:rPr>
          <w:instrText xml:space="preserve"> PAGEREF _Toc157254852 \h </w:instrText>
        </w:r>
        <w:r w:rsidR="00C13E64">
          <w:rPr>
            <w:noProof/>
            <w:webHidden/>
          </w:rPr>
        </w:r>
        <w:r w:rsidR="00C13E64">
          <w:rPr>
            <w:noProof/>
            <w:webHidden/>
          </w:rPr>
          <w:fldChar w:fldCharType="separate"/>
        </w:r>
        <w:r w:rsidR="00B07921">
          <w:rPr>
            <w:noProof/>
            <w:webHidden/>
            <w:rtl/>
          </w:rPr>
          <w:t>41</w:t>
        </w:r>
        <w:r w:rsidR="00C13E64">
          <w:rPr>
            <w:noProof/>
            <w:webHidden/>
          </w:rPr>
          <w:fldChar w:fldCharType="end"/>
        </w:r>
      </w:hyperlink>
    </w:p>
    <w:p w:rsidR="00C13E64" w:rsidRDefault="006119C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53"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قوانی</w:t>
        </w:r>
        <w:r w:rsidR="00C13E64" w:rsidRPr="00A541C8">
          <w:rPr>
            <w:rStyle w:val="Hyperlink"/>
            <w:rFonts w:hint="eastAsia"/>
            <w:noProof/>
            <w:rtl/>
            <w:lang w:bidi="fa-IR"/>
          </w:rPr>
          <w:t>ن</w:t>
        </w:r>
        <w:r w:rsidR="00C13E64" w:rsidRPr="00A541C8">
          <w:rPr>
            <w:rStyle w:val="Hyperlink"/>
            <w:noProof/>
            <w:rtl/>
            <w:lang w:bidi="fa-IR"/>
          </w:rPr>
          <w:t xml:space="preserve"> حرکت</w:t>
        </w:r>
        <w:r w:rsidR="00C13E64" w:rsidRPr="00A541C8">
          <w:rPr>
            <w:rStyle w:val="Hyperlink"/>
            <w:rFonts w:hint="cs"/>
            <w:noProof/>
            <w:rtl/>
            <w:lang w:bidi="fa-IR"/>
          </w:rPr>
          <w:t>ی</w:t>
        </w:r>
        <w:r w:rsidR="00C13E64" w:rsidRPr="00A541C8">
          <w:rPr>
            <w:rStyle w:val="Hyperlink"/>
            <w:noProof/>
            <w:rtl/>
            <w:lang w:bidi="fa-IR"/>
          </w:rPr>
          <w:t xml:space="preserve"> ر</w:t>
        </w:r>
        <w:r w:rsidR="00C13E64" w:rsidRPr="00A541C8">
          <w:rPr>
            <w:rStyle w:val="Hyperlink"/>
            <w:rFonts w:hint="cs"/>
            <w:noProof/>
            <w:rtl/>
            <w:lang w:bidi="fa-IR"/>
          </w:rPr>
          <w:t>ی</w:t>
        </w:r>
        <w:r w:rsidR="00C13E64" w:rsidRPr="00A541C8">
          <w:rPr>
            <w:rStyle w:val="Hyperlink"/>
            <w:rFonts w:hint="eastAsia"/>
            <w:noProof/>
            <w:rtl/>
            <w:lang w:bidi="fa-IR"/>
          </w:rPr>
          <w:t>نولدز</w:t>
        </w:r>
        <w:r w:rsidR="00C13E64">
          <w:rPr>
            <w:noProof/>
            <w:webHidden/>
          </w:rPr>
          <w:tab/>
        </w:r>
        <w:r w:rsidR="00C13E64">
          <w:rPr>
            <w:noProof/>
            <w:webHidden/>
          </w:rPr>
          <w:fldChar w:fldCharType="begin"/>
        </w:r>
        <w:r w:rsidR="00C13E64">
          <w:rPr>
            <w:noProof/>
            <w:webHidden/>
          </w:rPr>
          <w:instrText xml:space="preserve"> PAGEREF _Toc157254853 \h </w:instrText>
        </w:r>
        <w:r w:rsidR="00C13E64">
          <w:rPr>
            <w:noProof/>
            <w:webHidden/>
          </w:rPr>
        </w:r>
        <w:r w:rsidR="00C13E64">
          <w:rPr>
            <w:noProof/>
            <w:webHidden/>
          </w:rPr>
          <w:fldChar w:fldCharType="separate"/>
        </w:r>
        <w:r w:rsidR="00B07921">
          <w:rPr>
            <w:noProof/>
            <w:webHidden/>
            <w:rtl/>
          </w:rPr>
          <w:t>43</w:t>
        </w:r>
        <w:r w:rsidR="00C13E64">
          <w:rPr>
            <w:noProof/>
            <w:webHidden/>
          </w:rPr>
          <w:fldChar w:fldCharType="end"/>
        </w:r>
      </w:hyperlink>
    </w:p>
    <w:p w:rsidR="00C13E64" w:rsidRDefault="006119C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54"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گراف‌ها</w:t>
        </w:r>
        <w:r w:rsidR="00C13E64">
          <w:rPr>
            <w:noProof/>
            <w:webHidden/>
          </w:rPr>
          <w:tab/>
        </w:r>
        <w:r w:rsidR="00C13E64">
          <w:rPr>
            <w:noProof/>
            <w:webHidden/>
          </w:rPr>
          <w:fldChar w:fldCharType="begin"/>
        </w:r>
        <w:r w:rsidR="00C13E64">
          <w:rPr>
            <w:noProof/>
            <w:webHidden/>
          </w:rPr>
          <w:instrText xml:space="preserve"> PAGEREF _Toc157254854 \h </w:instrText>
        </w:r>
        <w:r w:rsidR="00C13E64">
          <w:rPr>
            <w:noProof/>
            <w:webHidden/>
          </w:rPr>
        </w:r>
        <w:r w:rsidR="00C13E64">
          <w:rPr>
            <w:noProof/>
            <w:webHidden/>
          </w:rPr>
          <w:fldChar w:fldCharType="separate"/>
        </w:r>
        <w:r w:rsidR="00B07921">
          <w:rPr>
            <w:noProof/>
            <w:webHidden/>
            <w:rtl/>
          </w:rPr>
          <w:t>43</w:t>
        </w:r>
        <w:r w:rsidR="00C13E64">
          <w:rPr>
            <w:noProof/>
            <w:webHidden/>
          </w:rPr>
          <w:fldChar w:fldCharType="end"/>
        </w:r>
      </w:hyperlink>
    </w:p>
    <w:p w:rsidR="00C13E64" w:rsidRDefault="006119C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55"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پی</w:t>
        </w:r>
        <w:r w:rsidR="00C13E64" w:rsidRPr="00A541C8">
          <w:rPr>
            <w:rStyle w:val="Hyperlink"/>
            <w:rFonts w:hint="eastAsia"/>
            <w:noProof/>
            <w:rtl/>
            <w:lang w:bidi="fa-IR"/>
          </w:rPr>
          <w:t>اد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قوان</w:t>
        </w:r>
        <w:r w:rsidR="00C13E64" w:rsidRPr="00A541C8">
          <w:rPr>
            <w:rStyle w:val="Hyperlink"/>
            <w:rFonts w:hint="cs"/>
            <w:noProof/>
            <w:rtl/>
            <w:lang w:bidi="fa-IR"/>
          </w:rPr>
          <w:t>ی</w:t>
        </w:r>
        <w:r w:rsidR="00C13E64" w:rsidRPr="00A541C8">
          <w:rPr>
            <w:rStyle w:val="Hyperlink"/>
            <w:rFonts w:hint="eastAsia"/>
            <w:noProof/>
            <w:rtl/>
            <w:lang w:bidi="fa-IR"/>
          </w:rPr>
          <w:t>ن</w:t>
        </w:r>
        <w:r w:rsidR="00C13E64" w:rsidRPr="00A541C8">
          <w:rPr>
            <w:rStyle w:val="Hyperlink"/>
            <w:noProof/>
            <w:rtl/>
            <w:lang w:bidi="fa-IR"/>
          </w:rPr>
          <w:t xml:space="preserve"> ر</w:t>
        </w:r>
        <w:r w:rsidR="00C13E64" w:rsidRPr="00A541C8">
          <w:rPr>
            <w:rStyle w:val="Hyperlink"/>
            <w:rFonts w:hint="cs"/>
            <w:noProof/>
            <w:rtl/>
            <w:lang w:bidi="fa-IR"/>
          </w:rPr>
          <w:t>ی</w:t>
        </w:r>
        <w:r w:rsidR="00C13E64" w:rsidRPr="00A541C8">
          <w:rPr>
            <w:rStyle w:val="Hyperlink"/>
            <w:rFonts w:hint="eastAsia"/>
            <w:noProof/>
            <w:rtl/>
            <w:lang w:bidi="fa-IR"/>
          </w:rPr>
          <w:t>نولدز</w:t>
        </w:r>
        <w:r w:rsidR="00C13E64" w:rsidRPr="00A541C8">
          <w:rPr>
            <w:rStyle w:val="Hyperlink"/>
            <w:noProof/>
            <w:rtl/>
            <w:lang w:bidi="fa-IR"/>
          </w:rPr>
          <w:t xml:space="preserve"> و نظر</w:t>
        </w:r>
        <w:r w:rsidR="00C13E64" w:rsidRPr="00A541C8">
          <w:rPr>
            <w:rStyle w:val="Hyperlink"/>
            <w:rFonts w:hint="cs"/>
            <w:noProof/>
            <w:rtl/>
            <w:lang w:bidi="fa-IR"/>
          </w:rPr>
          <w:t>ی</w:t>
        </w:r>
        <w:r w:rsidR="00C13E64" w:rsidRPr="00A541C8">
          <w:rPr>
            <w:rStyle w:val="Hyperlink"/>
            <w:rFonts w:hint="eastAsia"/>
            <w:noProof/>
            <w:rtl/>
            <w:lang w:bidi="fa-IR"/>
          </w:rPr>
          <w:t>ه‌ي</w:t>
        </w:r>
        <w:r w:rsidR="00C13E64" w:rsidRPr="00A541C8">
          <w:rPr>
            <w:rStyle w:val="Hyperlink"/>
            <w:noProof/>
            <w:rtl/>
            <w:lang w:bidi="fa-IR"/>
          </w:rPr>
          <w:t xml:space="preserve"> وفاق</w:t>
        </w:r>
        <w:r w:rsidR="00C13E64">
          <w:rPr>
            <w:noProof/>
            <w:webHidden/>
          </w:rPr>
          <w:tab/>
        </w:r>
        <w:r w:rsidR="00C13E64">
          <w:rPr>
            <w:noProof/>
            <w:webHidden/>
          </w:rPr>
          <w:fldChar w:fldCharType="begin"/>
        </w:r>
        <w:r w:rsidR="00C13E64">
          <w:rPr>
            <w:noProof/>
            <w:webHidden/>
          </w:rPr>
          <w:instrText xml:space="preserve"> PAGEREF _Toc157254855 \h </w:instrText>
        </w:r>
        <w:r w:rsidR="00C13E64">
          <w:rPr>
            <w:noProof/>
            <w:webHidden/>
          </w:rPr>
        </w:r>
        <w:r w:rsidR="00C13E64">
          <w:rPr>
            <w:noProof/>
            <w:webHidden/>
          </w:rPr>
          <w:fldChar w:fldCharType="separate"/>
        </w:r>
        <w:r w:rsidR="00B07921">
          <w:rPr>
            <w:noProof/>
            <w:webHidden/>
            <w:rtl/>
          </w:rPr>
          <w:t>45</w:t>
        </w:r>
        <w:r w:rsidR="00C13E64">
          <w:rPr>
            <w:noProof/>
            <w:webHidden/>
          </w:rPr>
          <w:fldChar w:fldCharType="end"/>
        </w:r>
      </w:hyperlink>
    </w:p>
    <w:p w:rsidR="00C13E64" w:rsidRDefault="006119C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6"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شبکه عصب</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noProof/>
            <w:lang w:bidi="fa-IR"/>
          </w:rPr>
          <w:t>RBF</w:t>
        </w:r>
        <w:r w:rsidR="00C13E64">
          <w:rPr>
            <w:noProof/>
            <w:webHidden/>
          </w:rPr>
          <w:tab/>
        </w:r>
        <w:r w:rsidR="00C13E64">
          <w:rPr>
            <w:noProof/>
            <w:webHidden/>
          </w:rPr>
          <w:fldChar w:fldCharType="begin"/>
        </w:r>
        <w:r w:rsidR="00C13E64">
          <w:rPr>
            <w:noProof/>
            <w:webHidden/>
          </w:rPr>
          <w:instrText xml:space="preserve"> PAGEREF _Toc157254856 \h </w:instrText>
        </w:r>
        <w:r w:rsidR="00C13E64">
          <w:rPr>
            <w:noProof/>
            <w:webHidden/>
          </w:rPr>
        </w:r>
        <w:r w:rsidR="00C13E64">
          <w:rPr>
            <w:noProof/>
            <w:webHidden/>
          </w:rPr>
          <w:fldChar w:fldCharType="separate"/>
        </w:r>
        <w:r w:rsidR="00B07921">
          <w:rPr>
            <w:noProof/>
            <w:webHidden/>
            <w:rtl/>
          </w:rPr>
          <w:t>47</w:t>
        </w:r>
        <w:r w:rsidR="00C13E64">
          <w:rPr>
            <w:noProof/>
            <w:webHidden/>
          </w:rPr>
          <w:fldChar w:fldCharType="end"/>
        </w:r>
      </w:hyperlink>
    </w:p>
    <w:p w:rsidR="00C13E64" w:rsidRDefault="006119C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7"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دلساز</w:t>
        </w:r>
        <w:r w:rsidR="00C13E64" w:rsidRPr="00A541C8">
          <w:rPr>
            <w:rStyle w:val="Hyperlink"/>
            <w:rFonts w:hint="cs"/>
            <w:noProof/>
            <w:rtl/>
            <w:lang w:bidi="fa-IR"/>
          </w:rPr>
          <w:t>ی</w:t>
        </w:r>
        <w:r w:rsidR="00C13E64" w:rsidRPr="00A541C8">
          <w:rPr>
            <w:rStyle w:val="Hyperlink"/>
            <w:noProof/>
            <w:rtl/>
            <w:lang w:bidi="fa-IR"/>
          </w:rPr>
          <w:t xml:space="preserve">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57 \h </w:instrText>
        </w:r>
        <w:r w:rsidR="00C13E64">
          <w:rPr>
            <w:noProof/>
            <w:webHidden/>
          </w:rPr>
        </w:r>
        <w:r w:rsidR="00C13E64">
          <w:rPr>
            <w:noProof/>
            <w:webHidden/>
          </w:rPr>
          <w:fldChar w:fldCharType="separate"/>
        </w:r>
        <w:r w:rsidR="00B07921">
          <w:rPr>
            <w:noProof/>
            <w:webHidden/>
            <w:rtl/>
          </w:rPr>
          <w:t>49</w:t>
        </w:r>
        <w:r w:rsidR="00C13E64">
          <w:rPr>
            <w:noProof/>
            <w:webHidden/>
          </w:rPr>
          <w:fldChar w:fldCharType="end"/>
        </w:r>
      </w:hyperlink>
    </w:p>
    <w:p w:rsidR="00C13E64" w:rsidRDefault="006119C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8"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ر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58 \h </w:instrText>
        </w:r>
        <w:r w:rsidR="00C13E64">
          <w:rPr>
            <w:noProof/>
            <w:webHidden/>
          </w:rPr>
        </w:r>
        <w:r w:rsidR="00C13E64">
          <w:rPr>
            <w:noProof/>
            <w:webHidden/>
          </w:rPr>
          <w:fldChar w:fldCharType="separate"/>
        </w:r>
        <w:r w:rsidR="00B07921">
          <w:rPr>
            <w:noProof/>
            <w:webHidden/>
            <w:rtl/>
          </w:rPr>
          <w:t>52</w:t>
        </w:r>
        <w:r w:rsidR="00C13E64">
          <w:rPr>
            <w:noProof/>
            <w:webHidden/>
          </w:rPr>
          <w:fldChar w:fldCharType="end"/>
        </w:r>
      </w:hyperlink>
    </w:p>
    <w:p w:rsidR="00C13E64" w:rsidRDefault="006119C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9"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6</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ر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sidRPr="00A541C8">
          <w:rPr>
            <w:rStyle w:val="Hyperlink"/>
            <w:noProof/>
            <w:rtl/>
            <w:lang w:bidi="fa-IR"/>
          </w:rPr>
          <w:t xml:space="preserve"> بر پا</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rFonts w:hint="cs"/>
            <w:noProof/>
            <w:rtl/>
            <w:lang w:bidi="fa-IR"/>
          </w:rPr>
          <w:t>ی</w:t>
        </w:r>
        <w:r w:rsidR="00C13E64" w:rsidRPr="00A541C8">
          <w:rPr>
            <w:rStyle w:val="Hyperlink"/>
            <w:rFonts w:hint="eastAsia"/>
            <w:noProof/>
            <w:rtl/>
            <w:lang w:bidi="fa-IR"/>
          </w:rPr>
          <w:t>اد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59 \h </w:instrText>
        </w:r>
        <w:r w:rsidR="00C13E64">
          <w:rPr>
            <w:noProof/>
            <w:webHidden/>
          </w:rPr>
        </w:r>
        <w:r w:rsidR="00C13E64">
          <w:rPr>
            <w:noProof/>
            <w:webHidden/>
          </w:rPr>
          <w:fldChar w:fldCharType="separate"/>
        </w:r>
        <w:r w:rsidR="00B07921">
          <w:rPr>
            <w:noProof/>
            <w:webHidden/>
            <w:rtl/>
          </w:rPr>
          <w:t>56</w:t>
        </w:r>
        <w:r w:rsidR="00C13E64">
          <w:rPr>
            <w:noProof/>
            <w:webHidden/>
          </w:rPr>
          <w:fldChar w:fldCharType="end"/>
        </w:r>
      </w:hyperlink>
    </w:p>
    <w:p w:rsidR="00C13E64" w:rsidRDefault="006119C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60"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7</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0 \h </w:instrText>
        </w:r>
        <w:r w:rsidR="00C13E64">
          <w:rPr>
            <w:noProof/>
            <w:webHidden/>
          </w:rPr>
        </w:r>
        <w:r w:rsidR="00C13E64">
          <w:rPr>
            <w:noProof/>
            <w:webHidden/>
          </w:rPr>
          <w:fldChar w:fldCharType="separate"/>
        </w:r>
        <w:r w:rsidR="00B07921">
          <w:rPr>
            <w:noProof/>
            <w:webHidden/>
            <w:rtl/>
          </w:rPr>
          <w:t>57</w:t>
        </w:r>
        <w:r w:rsidR="00C13E64">
          <w:rPr>
            <w:noProof/>
            <w:webHidden/>
          </w:rPr>
          <w:fldChar w:fldCharType="end"/>
        </w:r>
      </w:hyperlink>
    </w:p>
    <w:p w:rsidR="00C13E64" w:rsidRDefault="006119C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61"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ستم</w:t>
        </w:r>
        <w:r w:rsidR="00C13E64" w:rsidRPr="00A541C8">
          <w:rPr>
            <w:rStyle w:val="Hyperlink"/>
            <w:noProof/>
            <w:rtl/>
            <w:lang w:bidi="fa-IR"/>
          </w:rPr>
          <w:t xml:space="preserve"> سه رباته</w:t>
        </w:r>
        <w:r w:rsidR="00C13E64">
          <w:rPr>
            <w:noProof/>
            <w:webHidden/>
          </w:rPr>
          <w:tab/>
        </w:r>
        <w:r w:rsidR="00C13E64">
          <w:rPr>
            <w:noProof/>
            <w:webHidden/>
          </w:rPr>
          <w:fldChar w:fldCharType="begin"/>
        </w:r>
        <w:r w:rsidR="00C13E64">
          <w:rPr>
            <w:noProof/>
            <w:webHidden/>
          </w:rPr>
          <w:instrText xml:space="preserve"> PAGEREF _Toc157254861 \h </w:instrText>
        </w:r>
        <w:r w:rsidR="00C13E64">
          <w:rPr>
            <w:noProof/>
            <w:webHidden/>
          </w:rPr>
        </w:r>
        <w:r w:rsidR="00C13E64">
          <w:rPr>
            <w:noProof/>
            <w:webHidden/>
          </w:rPr>
          <w:fldChar w:fldCharType="separate"/>
        </w:r>
        <w:r w:rsidR="00B07921">
          <w:rPr>
            <w:noProof/>
            <w:webHidden/>
            <w:rtl/>
          </w:rPr>
          <w:t>58</w:t>
        </w:r>
        <w:r w:rsidR="00C13E64">
          <w:rPr>
            <w:noProof/>
            <w:webHidden/>
          </w:rPr>
          <w:fldChar w:fldCharType="end"/>
        </w:r>
      </w:hyperlink>
    </w:p>
    <w:p w:rsidR="00C13E64" w:rsidRDefault="006119C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2"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2 \h </w:instrText>
        </w:r>
        <w:r w:rsidR="00C13E64">
          <w:rPr>
            <w:noProof/>
            <w:webHidden/>
          </w:rPr>
        </w:r>
        <w:r w:rsidR="00C13E64">
          <w:rPr>
            <w:noProof/>
            <w:webHidden/>
          </w:rPr>
          <w:fldChar w:fldCharType="separate"/>
        </w:r>
        <w:r w:rsidR="00B07921">
          <w:rPr>
            <w:noProof/>
            <w:webHidden/>
            <w:rtl/>
          </w:rPr>
          <w:t>58</w:t>
        </w:r>
        <w:r w:rsidR="00C13E64">
          <w:rPr>
            <w:noProof/>
            <w:webHidden/>
          </w:rPr>
          <w:fldChar w:fldCharType="end"/>
        </w:r>
      </w:hyperlink>
    </w:p>
    <w:p w:rsidR="00C13E64" w:rsidRDefault="006119C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3"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توپولوژ</w:t>
        </w:r>
        <w:r w:rsidR="00C13E64" w:rsidRPr="00A541C8">
          <w:rPr>
            <w:rStyle w:val="Hyperlink"/>
            <w:rFonts w:hint="cs"/>
            <w:noProof/>
            <w:rtl/>
            <w:lang w:bidi="fa-IR"/>
          </w:rPr>
          <w:t>ی</w:t>
        </w:r>
        <w:r w:rsidR="00C13E64" w:rsidRPr="00A541C8">
          <w:rPr>
            <w:rStyle w:val="Hyperlink"/>
            <w:noProof/>
            <w:rtl/>
            <w:lang w:bidi="fa-IR"/>
          </w:rPr>
          <w:t xml:space="preserve"> خط</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3 \h </w:instrText>
        </w:r>
        <w:r w:rsidR="00C13E64">
          <w:rPr>
            <w:noProof/>
            <w:webHidden/>
          </w:rPr>
        </w:r>
        <w:r w:rsidR="00C13E64">
          <w:rPr>
            <w:noProof/>
            <w:webHidden/>
          </w:rPr>
          <w:fldChar w:fldCharType="separate"/>
        </w:r>
        <w:r w:rsidR="00B07921">
          <w:rPr>
            <w:noProof/>
            <w:webHidden/>
            <w:rtl/>
          </w:rPr>
          <w:t>61</w:t>
        </w:r>
        <w:r w:rsidR="00C13E64">
          <w:rPr>
            <w:noProof/>
            <w:webHidden/>
          </w:rPr>
          <w:fldChar w:fldCharType="end"/>
        </w:r>
      </w:hyperlink>
    </w:p>
    <w:p w:rsidR="00C13E64" w:rsidRDefault="006119C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4"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توپولوژ</w:t>
        </w:r>
        <w:r w:rsidR="00C13E64" w:rsidRPr="00A541C8">
          <w:rPr>
            <w:rStyle w:val="Hyperlink"/>
            <w:rFonts w:hint="cs"/>
            <w:noProof/>
            <w:rtl/>
            <w:lang w:bidi="fa-IR"/>
          </w:rPr>
          <w:t>ی</w:t>
        </w:r>
        <w:r w:rsidR="00C13E64" w:rsidRPr="00A541C8">
          <w:rPr>
            <w:rStyle w:val="Hyperlink"/>
            <w:noProof/>
            <w:rtl/>
            <w:lang w:bidi="fa-IR"/>
          </w:rPr>
          <w:t xml:space="preserve"> مثلث</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4 \h </w:instrText>
        </w:r>
        <w:r w:rsidR="00C13E64">
          <w:rPr>
            <w:noProof/>
            <w:webHidden/>
          </w:rPr>
        </w:r>
        <w:r w:rsidR="00C13E64">
          <w:rPr>
            <w:noProof/>
            <w:webHidden/>
          </w:rPr>
          <w:fldChar w:fldCharType="separate"/>
        </w:r>
        <w:r w:rsidR="00B07921">
          <w:rPr>
            <w:noProof/>
            <w:webHidden/>
            <w:rtl/>
          </w:rPr>
          <w:t>66</w:t>
        </w:r>
        <w:r w:rsidR="00C13E64">
          <w:rPr>
            <w:noProof/>
            <w:webHidden/>
          </w:rPr>
          <w:fldChar w:fldCharType="end"/>
        </w:r>
      </w:hyperlink>
    </w:p>
    <w:p w:rsidR="00C13E64" w:rsidRDefault="006119C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5" w:history="1">
        <w:r w:rsidR="00C13E64" w:rsidRPr="00A541C8">
          <w:rPr>
            <w:rStyle w:val="Hyperlink"/>
            <w:noProof/>
            <w:lang w:bidi="fa-IR"/>
          </w:rPr>
          <w:t>3˗7˗1˗4˗</w:t>
        </w:r>
        <w:r w:rsidR="00C13E64" w:rsidRPr="00A541C8">
          <w:rPr>
            <w:rStyle w:val="Hyperlink"/>
            <w:noProof/>
            <w:rtl/>
            <w:lang w:bidi="fa-IR"/>
          </w:rPr>
          <w:t xml:space="preserve"> نتا</w:t>
        </w:r>
        <w:r w:rsidR="00C13E64" w:rsidRPr="00A541C8">
          <w:rPr>
            <w:rStyle w:val="Hyperlink"/>
            <w:rFonts w:hint="cs"/>
            <w:noProof/>
            <w:rtl/>
            <w:lang w:bidi="fa-IR"/>
          </w:rPr>
          <w:t>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کنترلر بر پا</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rFonts w:hint="cs"/>
            <w:noProof/>
            <w:rtl/>
            <w:lang w:bidi="fa-IR"/>
          </w:rPr>
          <w:t>ی</w:t>
        </w:r>
        <w:r w:rsidR="00C13E64" w:rsidRPr="00A541C8">
          <w:rPr>
            <w:rStyle w:val="Hyperlink"/>
            <w:rFonts w:hint="eastAsia"/>
            <w:noProof/>
            <w:rtl/>
            <w:lang w:bidi="fa-IR"/>
          </w:rPr>
          <w:t>اد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5 \h </w:instrText>
        </w:r>
        <w:r w:rsidR="00C13E64">
          <w:rPr>
            <w:noProof/>
            <w:webHidden/>
          </w:rPr>
        </w:r>
        <w:r w:rsidR="00C13E64">
          <w:rPr>
            <w:noProof/>
            <w:webHidden/>
          </w:rPr>
          <w:fldChar w:fldCharType="separate"/>
        </w:r>
        <w:r w:rsidR="00B07921">
          <w:rPr>
            <w:noProof/>
            <w:webHidden/>
            <w:rtl/>
          </w:rPr>
          <w:t>69</w:t>
        </w:r>
        <w:r w:rsidR="00C13E64">
          <w:rPr>
            <w:noProof/>
            <w:webHidden/>
          </w:rPr>
          <w:fldChar w:fldCharType="end"/>
        </w:r>
      </w:hyperlink>
    </w:p>
    <w:p w:rsidR="00C13E64" w:rsidRDefault="006119C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6"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ی</w:t>
        </w:r>
        <w:r w:rsidR="00C13E64" w:rsidRPr="00A541C8">
          <w:rPr>
            <w:rStyle w:val="Hyperlink"/>
            <w:rFonts w:hint="eastAsia"/>
            <w:noProof/>
            <w:rtl/>
            <w:lang w:bidi="fa-IR"/>
          </w:rPr>
          <w:t>جه</w:t>
        </w:r>
        <w:r w:rsidR="00C13E64" w:rsidRPr="00A541C8">
          <w:rPr>
            <w:rStyle w:val="Hyperlink"/>
            <w:noProof/>
            <w:rtl/>
            <w:lang w:bidi="fa-IR"/>
          </w:rPr>
          <w:t xml:space="preserve"> 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6 \h </w:instrText>
        </w:r>
        <w:r w:rsidR="00C13E64">
          <w:rPr>
            <w:noProof/>
            <w:webHidden/>
          </w:rPr>
        </w:r>
        <w:r w:rsidR="00C13E64">
          <w:rPr>
            <w:noProof/>
            <w:webHidden/>
          </w:rPr>
          <w:fldChar w:fldCharType="separate"/>
        </w:r>
        <w:r w:rsidR="00B07921">
          <w:rPr>
            <w:noProof/>
            <w:webHidden/>
            <w:rtl/>
          </w:rPr>
          <w:t>72</w:t>
        </w:r>
        <w:r w:rsidR="00C13E64">
          <w:rPr>
            <w:noProof/>
            <w:webHidden/>
          </w:rPr>
          <w:fldChar w:fldCharType="end"/>
        </w:r>
      </w:hyperlink>
    </w:p>
    <w:p w:rsidR="00C13E64" w:rsidRDefault="006119C0" w:rsidP="00C13E64">
      <w:pPr>
        <w:pStyle w:val="TOC1"/>
        <w:rPr>
          <w:rFonts w:asciiTheme="minorHAnsi" w:eastAsiaTheme="minorEastAsia" w:hAnsiTheme="minorHAnsi" w:cstheme="minorBidi"/>
          <w:b w:val="0"/>
          <w:bCs w:val="0"/>
          <w:noProof/>
          <w:color w:val="auto"/>
          <w:sz w:val="22"/>
          <w:szCs w:val="22"/>
        </w:rPr>
      </w:pPr>
      <w:hyperlink w:anchor="_Toc157254867" w:history="1">
        <w:r w:rsidR="00C13E64" w:rsidRPr="00A541C8">
          <w:rPr>
            <w:rStyle w:val="Hyperlink"/>
            <w:rFonts w:eastAsia="Arial"/>
            <w:noProof/>
            <w:snapToGrid w:val="0"/>
            <w:w w:val="0"/>
            <w:u w:color="000000"/>
            <w:rtl/>
            <w:lang w:bidi="fa-IR"/>
          </w:rPr>
          <w:t>4-</w:t>
        </w:r>
        <w:r w:rsidR="00C13E64" w:rsidRPr="00A541C8">
          <w:rPr>
            <w:rStyle w:val="Hyperlink"/>
            <w:rFonts w:eastAsia="Arial"/>
            <w:noProof/>
            <w:rtl/>
            <w:lang w:bidi="fa-IR"/>
          </w:rPr>
          <w:t xml:space="preserve"> فصل چهارم</w:t>
        </w:r>
        <w:r w:rsidR="00C13E64">
          <w:rPr>
            <w:noProof/>
            <w:webHidden/>
          </w:rPr>
          <w:tab/>
        </w:r>
        <w:r w:rsidR="00C13E64">
          <w:rPr>
            <w:noProof/>
            <w:webHidden/>
          </w:rPr>
          <w:fldChar w:fldCharType="begin"/>
        </w:r>
        <w:r w:rsidR="00C13E64">
          <w:rPr>
            <w:noProof/>
            <w:webHidden/>
          </w:rPr>
          <w:instrText xml:space="preserve"> PAGEREF _Toc157254867 \h </w:instrText>
        </w:r>
        <w:r w:rsidR="00C13E64">
          <w:rPr>
            <w:noProof/>
            <w:webHidden/>
          </w:rPr>
        </w:r>
        <w:r w:rsidR="00C13E64">
          <w:rPr>
            <w:noProof/>
            <w:webHidden/>
          </w:rPr>
          <w:fldChar w:fldCharType="separate"/>
        </w:r>
        <w:r w:rsidR="00B07921">
          <w:rPr>
            <w:noProof/>
            <w:webHidden/>
            <w:rtl/>
          </w:rPr>
          <w:t>73</w:t>
        </w:r>
        <w:r w:rsidR="00C13E64">
          <w:rPr>
            <w:noProof/>
            <w:webHidden/>
          </w:rPr>
          <w:fldChar w:fldCharType="end"/>
        </w:r>
      </w:hyperlink>
    </w:p>
    <w:p w:rsidR="00C13E64" w:rsidRDefault="006119C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68" w:history="1">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68 \h </w:instrText>
        </w:r>
        <w:r w:rsidR="00C13E64">
          <w:rPr>
            <w:noProof/>
            <w:webHidden/>
          </w:rPr>
        </w:r>
        <w:r w:rsidR="00C13E64">
          <w:rPr>
            <w:noProof/>
            <w:webHidden/>
          </w:rPr>
          <w:fldChar w:fldCharType="separate"/>
        </w:r>
        <w:r w:rsidR="00B07921">
          <w:rPr>
            <w:noProof/>
            <w:webHidden/>
            <w:rtl/>
          </w:rPr>
          <w:t>74</w:t>
        </w:r>
        <w:r w:rsidR="00C13E64">
          <w:rPr>
            <w:noProof/>
            <w:webHidden/>
          </w:rPr>
          <w:fldChar w:fldCharType="end"/>
        </w:r>
      </w:hyperlink>
    </w:p>
    <w:p w:rsidR="00C13E64" w:rsidRDefault="006119C0" w:rsidP="00C13E64">
      <w:pPr>
        <w:pStyle w:val="TOC1"/>
        <w:rPr>
          <w:rFonts w:asciiTheme="minorHAnsi" w:eastAsiaTheme="minorEastAsia" w:hAnsiTheme="minorHAnsi" w:cstheme="minorBidi"/>
          <w:b w:val="0"/>
          <w:bCs w:val="0"/>
          <w:noProof/>
          <w:color w:val="auto"/>
          <w:sz w:val="22"/>
          <w:szCs w:val="22"/>
        </w:rPr>
      </w:pPr>
      <w:hyperlink w:anchor="_Toc157254869" w:history="1">
        <w:r w:rsidR="00C13E64" w:rsidRPr="00A541C8">
          <w:rPr>
            <w:rStyle w:val="Hyperlink"/>
            <w:noProof/>
            <w:snapToGrid w:val="0"/>
            <w:w w:val="0"/>
            <w:u w:color="000000"/>
            <w:rtl/>
            <w:lang w:bidi="fa-IR"/>
          </w:rPr>
          <w:t>5-</w:t>
        </w:r>
        <w:r w:rsidR="00C13E64" w:rsidRPr="00A541C8">
          <w:rPr>
            <w:rStyle w:val="Hyperlink"/>
            <w:noProof/>
            <w:rtl/>
            <w:lang w:bidi="fa-IR"/>
          </w:rPr>
          <w:t xml:space="preserve"> فصل پنجم</w:t>
        </w:r>
        <w:r w:rsidR="00C13E64">
          <w:rPr>
            <w:noProof/>
            <w:webHidden/>
          </w:rPr>
          <w:tab/>
        </w:r>
        <w:r w:rsidR="00C13E64">
          <w:rPr>
            <w:noProof/>
            <w:webHidden/>
          </w:rPr>
          <w:fldChar w:fldCharType="begin"/>
        </w:r>
        <w:r w:rsidR="00C13E64">
          <w:rPr>
            <w:noProof/>
            <w:webHidden/>
          </w:rPr>
          <w:instrText xml:space="preserve"> PAGEREF _Toc157254869 \h </w:instrText>
        </w:r>
        <w:r w:rsidR="00C13E64">
          <w:rPr>
            <w:noProof/>
            <w:webHidden/>
          </w:rPr>
        </w:r>
        <w:r w:rsidR="00C13E64">
          <w:rPr>
            <w:noProof/>
            <w:webHidden/>
          </w:rPr>
          <w:fldChar w:fldCharType="separate"/>
        </w:r>
        <w:r w:rsidR="00B07921">
          <w:rPr>
            <w:noProof/>
            <w:webHidden/>
            <w:rtl/>
          </w:rPr>
          <w:t>75</w:t>
        </w:r>
        <w:r w:rsidR="00C13E64">
          <w:rPr>
            <w:noProof/>
            <w:webHidden/>
          </w:rPr>
          <w:fldChar w:fldCharType="end"/>
        </w:r>
      </w:hyperlink>
    </w:p>
    <w:p w:rsidR="00C13E64" w:rsidRDefault="006119C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0"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70 \h </w:instrText>
        </w:r>
        <w:r w:rsidR="00C13E64">
          <w:rPr>
            <w:noProof/>
            <w:webHidden/>
          </w:rPr>
        </w:r>
        <w:r w:rsidR="00C13E64">
          <w:rPr>
            <w:noProof/>
            <w:webHidden/>
          </w:rPr>
          <w:fldChar w:fldCharType="separate"/>
        </w:r>
        <w:r w:rsidR="00B07921">
          <w:rPr>
            <w:noProof/>
            <w:webHidden/>
            <w:rtl/>
          </w:rPr>
          <w:t>76</w:t>
        </w:r>
        <w:r w:rsidR="00C13E64">
          <w:rPr>
            <w:noProof/>
            <w:webHidden/>
          </w:rPr>
          <w:fldChar w:fldCharType="end"/>
        </w:r>
      </w:hyperlink>
    </w:p>
    <w:p w:rsidR="00C13E64" w:rsidRDefault="006119C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1"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ذخ</w:t>
        </w:r>
        <w:r w:rsidR="00C13E64" w:rsidRPr="00A541C8">
          <w:rPr>
            <w:rStyle w:val="Hyperlink"/>
            <w:rFonts w:hint="cs"/>
            <w:noProof/>
            <w:rtl/>
            <w:lang w:bidi="fa-IR"/>
          </w:rPr>
          <w:t>ی</w:t>
        </w:r>
        <w:r w:rsidR="00C13E64" w:rsidRPr="00A541C8">
          <w:rPr>
            <w:rStyle w:val="Hyperlink"/>
            <w:rFonts w:hint="eastAsia"/>
            <w:noProof/>
            <w:rtl/>
            <w:lang w:bidi="fa-IR"/>
          </w:rPr>
          <w:t>ره‌</w:t>
        </w:r>
        <w:r w:rsidR="00C13E64" w:rsidRPr="00A541C8">
          <w:rPr>
            <w:rStyle w:val="Hyperlink"/>
            <w:rFonts w:hint="cs"/>
            <w:noProof/>
            <w:rtl/>
            <w:lang w:bidi="fa-IR"/>
          </w:rPr>
          <w:t>ی</w:t>
        </w:r>
        <w:r w:rsidR="00C13E64" w:rsidRPr="00A541C8">
          <w:rPr>
            <w:rStyle w:val="Hyperlink"/>
            <w:noProof/>
            <w:rtl/>
            <w:lang w:bidi="fa-IR"/>
          </w:rPr>
          <w:t xml:space="preserve"> پس‌خور مکان</w:t>
        </w:r>
        <w:r w:rsidR="00C13E64">
          <w:rPr>
            <w:noProof/>
            <w:webHidden/>
          </w:rPr>
          <w:tab/>
        </w:r>
        <w:r w:rsidR="00C13E64">
          <w:rPr>
            <w:noProof/>
            <w:webHidden/>
          </w:rPr>
          <w:fldChar w:fldCharType="begin"/>
        </w:r>
        <w:r w:rsidR="00C13E64">
          <w:rPr>
            <w:noProof/>
            <w:webHidden/>
          </w:rPr>
          <w:instrText xml:space="preserve"> PAGEREF _Toc157254871 \h </w:instrText>
        </w:r>
        <w:r w:rsidR="00C13E64">
          <w:rPr>
            <w:noProof/>
            <w:webHidden/>
          </w:rPr>
        </w:r>
        <w:r w:rsidR="00C13E64">
          <w:rPr>
            <w:noProof/>
            <w:webHidden/>
          </w:rPr>
          <w:fldChar w:fldCharType="separate"/>
        </w:r>
        <w:r w:rsidR="00B07921">
          <w:rPr>
            <w:noProof/>
            <w:webHidden/>
            <w:rtl/>
          </w:rPr>
          <w:t>76</w:t>
        </w:r>
        <w:r w:rsidR="00C13E64">
          <w:rPr>
            <w:noProof/>
            <w:webHidden/>
          </w:rPr>
          <w:fldChar w:fldCharType="end"/>
        </w:r>
      </w:hyperlink>
    </w:p>
    <w:p w:rsidR="00C13E64" w:rsidRDefault="006119C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2"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نتا</w:t>
        </w:r>
        <w:r w:rsidR="00C13E64" w:rsidRPr="00A541C8">
          <w:rPr>
            <w:rStyle w:val="Hyperlink"/>
            <w:rFonts w:hint="cs"/>
            <w:noProof/>
            <w:rtl/>
            <w:lang w:bidi="fa-IR"/>
          </w:rPr>
          <w:t>ی</w:t>
        </w:r>
        <w:r w:rsidR="00C13E64" w:rsidRPr="00A541C8">
          <w:rPr>
            <w:rStyle w:val="Hyperlink"/>
            <w:rFonts w:hint="eastAsia"/>
            <w:noProof/>
            <w:rtl/>
            <w:lang w:bidi="fa-IR"/>
          </w:rPr>
          <w:t>ج</w:t>
        </w:r>
        <w:r w:rsidR="00C13E64" w:rsidRPr="00A541C8">
          <w:rPr>
            <w:rStyle w:val="Hyperlink"/>
            <w:noProof/>
            <w:rtl/>
            <w:lang w:bidi="fa-IR"/>
          </w:rPr>
          <w:t xml:space="preserve"> پ</w:t>
        </w:r>
        <w:r w:rsidR="00C13E64" w:rsidRPr="00A541C8">
          <w:rPr>
            <w:rStyle w:val="Hyperlink"/>
            <w:rFonts w:hint="cs"/>
            <w:noProof/>
            <w:rtl/>
            <w:lang w:bidi="fa-IR"/>
          </w:rPr>
          <w:t>ی</w:t>
        </w:r>
        <w:r w:rsidR="00C13E64" w:rsidRPr="00A541C8">
          <w:rPr>
            <w:rStyle w:val="Hyperlink"/>
            <w:rFonts w:hint="eastAsia"/>
            <w:noProof/>
            <w:rtl/>
            <w:lang w:bidi="fa-IR"/>
          </w:rPr>
          <w:t>اد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کنترلر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72 \h </w:instrText>
        </w:r>
        <w:r w:rsidR="00C13E64">
          <w:rPr>
            <w:noProof/>
            <w:webHidden/>
          </w:rPr>
        </w:r>
        <w:r w:rsidR="00C13E64">
          <w:rPr>
            <w:noProof/>
            <w:webHidden/>
          </w:rPr>
          <w:fldChar w:fldCharType="separate"/>
        </w:r>
        <w:r w:rsidR="00B07921">
          <w:rPr>
            <w:noProof/>
            <w:webHidden/>
            <w:rtl/>
          </w:rPr>
          <w:t>79</w:t>
        </w:r>
        <w:r w:rsidR="00C13E64">
          <w:rPr>
            <w:noProof/>
            <w:webHidden/>
          </w:rPr>
          <w:fldChar w:fldCharType="end"/>
        </w:r>
      </w:hyperlink>
    </w:p>
    <w:p w:rsidR="00C13E64" w:rsidRDefault="006119C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73"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دای</w:t>
        </w:r>
        <w:r w:rsidR="00C13E64" w:rsidRPr="00A541C8">
          <w:rPr>
            <w:rStyle w:val="Hyperlink"/>
            <w:rFonts w:hint="eastAsia"/>
            <w:noProof/>
            <w:rtl/>
            <w:lang w:bidi="fa-IR"/>
          </w:rPr>
          <w:t>ره‌</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حرکت تک ربات</w:t>
        </w:r>
        <w:r w:rsidR="00C13E64">
          <w:rPr>
            <w:noProof/>
            <w:webHidden/>
          </w:rPr>
          <w:tab/>
        </w:r>
        <w:r w:rsidR="00C13E64">
          <w:rPr>
            <w:noProof/>
            <w:webHidden/>
          </w:rPr>
          <w:fldChar w:fldCharType="begin"/>
        </w:r>
        <w:r w:rsidR="00C13E64">
          <w:rPr>
            <w:noProof/>
            <w:webHidden/>
          </w:rPr>
          <w:instrText xml:space="preserve"> PAGEREF _Toc157254873 \h </w:instrText>
        </w:r>
        <w:r w:rsidR="00C13E64">
          <w:rPr>
            <w:noProof/>
            <w:webHidden/>
          </w:rPr>
        </w:r>
        <w:r w:rsidR="00C13E64">
          <w:rPr>
            <w:noProof/>
            <w:webHidden/>
          </w:rPr>
          <w:fldChar w:fldCharType="separate"/>
        </w:r>
        <w:r w:rsidR="00B07921">
          <w:rPr>
            <w:noProof/>
            <w:webHidden/>
            <w:rtl/>
          </w:rPr>
          <w:t>80</w:t>
        </w:r>
        <w:r w:rsidR="00C13E64">
          <w:rPr>
            <w:noProof/>
            <w:webHidden/>
          </w:rPr>
          <w:fldChar w:fldCharType="end"/>
        </w:r>
      </w:hyperlink>
    </w:p>
    <w:p w:rsidR="00C13E64" w:rsidRDefault="006119C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74"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حرکت تک ربات</w:t>
        </w:r>
        <w:r w:rsidR="00C13E64">
          <w:rPr>
            <w:noProof/>
            <w:webHidden/>
          </w:rPr>
          <w:tab/>
        </w:r>
        <w:r w:rsidR="00C13E64">
          <w:rPr>
            <w:noProof/>
            <w:webHidden/>
          </w:rPr>
          <w:fldChar w:fldCharType="begin"/>
        </w:r>
        <w:r w:rsidR="00C13E64">
          <w:rPr>
            <w:noProof/>
            <w:webHidden/>
          </w:rPr>
          <w:instrText xml:space="preserve"> PAGEREF _Toc157254874 \h </w:instrText>
        </w:r>
        <w:r w:rsidR="00C13E64">
          <w:rPr>
            <w:noProof/>
            <w:webHidden/>
          </w:rPr>
        </w:r>
        <w:r w:rsidR="00C13E64">
          <w:rPr>
            <w:noProof/>
            <w:webHidden/>
          </w:rPr>
          <w:fldChar w:fldCharType="separate"/>
        </w:r>
        <w:r w:rsidR="00B07921">
          <w:rPr>
            <w:noProof/>
            <w:webHidden/>
            <w:rtl/>
          </w:rPr>
          <w:t>83</w:t>
        </w:r>
        <w:r w:rsidR="00C13E64">
          <w:rPr>
            <w:noProof/>
            <w:webHidden/>
          </w:rPr>
          <w:fldChar w:fldCharType="end"/>
        </w:r>
      </w:hyperlink>
    </w:p>
    <w:p w:rsidR="00C13E64" w:rsidRDefault="006119C0"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75"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سه ربات</w:t>
        </w:r>
        <w:r w:rsidR="00C13E64">
          <w:rPr>
            <w:noProof/>
            <w:webHidden/>
          </w:rPr>
          <w:tab/>
        </w:r>
        <w:r w:rsidR="00C13E64">
          <w:rPr>
            <w:noProof/>
            <w:webHidden/>
          </w:rPr>
          <w:fldChar w:fldCharType="begin"/>
        </w:r>
        <w:r w:rsidR="00C13E64">
          <w:rPr>
            <w:noProof/>
            <w:webHidden/>
          </w:rPr>
          <w:instrText xml:space="preserve"> PAGEREF _Toc157254875 \h </w:instrText>
        </w:r>
        <w:r w:rsidR="00C13E64">
          <w:rPr>
            <w:noProof/>
            <w:webHidden/>
          </w:rPr>
        </w:r>
        <w:r w:rsidR="00C13E64">
          <w:rPr>
            <w:noProof/>
            <w:webHidden/>
          </w:rPr>
          <w:fldChar w:fldCharType="separate"/>
        </w:r>
        <w:r w:rsidR="00B07921">
          <w:rPr>
            <w:noProof/>
            <w:webHidden/>
            <w:rtl/>
          </w:rPr>
          <w:t>86</w:t>
        </w:r>
        <w:r w:rsidR="00C13E64">
          <w:rPr>
            <w:noProof/>
            <w:webHidden/>
          </w:rPr>
          <w:fldChar w:fldCharType="end"/>
        </w:r>
      </w:hyperlink>
    </w:p>
    <w:p w:rsidR="00C13E64" w:rsidRDefault="006119C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76"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ا شعاع </w:t>
        </w:r>
        <w:r w:rsidR="00C13E64" w:rsidRPr="00A541C8">
          <w:rPr>
            <w:rStyle w:val="Hyperlink"/>
            <w:rFonts w:hint="cs"/>
            <w:noProof/>
            <w:rtl/>
            <w:lang w:bidi="fa-IR"/>
          </w:rPr>
          <w:t>ی</w:t>
        </w:r>
        <w:r w:rsidR="00C13E64" w:rsidRPr="00A541C8">
          <w:rPr>
            <w:rStyle w:val="Hyperlink"/>
            <w:rFonts w:hint="eastAsia"/>
            <w:noProof/>
            <w:rtl/>
            <w:lang w:bidi="fa-IR"/>
          </w:rPr>
          <w:t>کسان</w:t>
        </w:r>
        <w:r w:rsidR="00C13E64">
          <w:rPr>
            <w:noProof/>
            <w:webHidden/>
          </w:rPr>
          <w:tab/>
        </w:r>
        <w:r w:rsidR="00C13E64">
          <w:rPr>
            <w:noProof/>
            <w:webHidden/>
          </w:rPr>
          <w:fldChar w:fldCharType="begin"/>
        </w:r>
        <w:r w:rsidR="00C13E64">
          <w:rPr>
            <w:noProof/>
            <w:webHidden/>
          </w:rPr>
          <w:instrText xml:space="preserve"> PAGEREF _Toc157254876 \h </w:instrText>
        </w:r>
        <w:r w:rsidR="00C13E64">
          <w:rPr>
            <w:noProof/>
            <w:webHidden/>
          </w:rPr>
        </w:r>
        <w:r w:rsidR="00C13E64">
          <w:rPr>
            <w:noProof/>
            <w:webHidden/>
          </w:rPr>
          <w:fldChar w:fldCharType="separate"/>
        </w:r>
        <w:r w:rsidR="00B07921">
          <w:rPr>
            <w:noProof/>
            <w:webHidden/>
            <w:rtl/>
          </w:rPr>
          <w:t>86</w:t>
        </w:r>
        <w:r w:rsidR="00C13E64">
          <w:rPr>
            <w:noProof/>
            <w:webHidden/>
          </w:rPr>
          <w:fldChar w:fldCharType="end"/>
        </w:r>
      </w:hyperlink>
    </w:p>
    <w:p w:rsidR="00C13E64" w:rsidRDefault="006119C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77"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ا شعاع متفاوت</w:t>
        </w:r>
        <w:r w:rsidR="00C13E64">
          <w:rPr>
            <w:noProof/>
            <w:webHidden/>
          </w:rPr>
          <w:tab/>
        </w:r>
        <w:r w:rsidR="00C13E64">
          <w:rPr>
            <w:noProof/>
            <w:webHidden/>
          </w:rPr>
          <w:fldChar w:fldCharType="begin"/>
        </w:r>
        <w:r w:rsidR="00C13E64">
          <w:rPr>
            <w:noProof/>
            <w:webHidden/>
          </w:rPr>
          <w:instrText xml:space="preserve"> PAGEREF _Toc157254877 \h </w:instrText>
        </w:r>
        <w:r w:rsidR="00C13E64">
          <w:rPr>
            <w:noProof/>
            <w:webHidden/>
          </w:rPr>
        </w:r>
        <w:r w:rsidR="00C13E64">
          <w:rPr>
            <w:noProof/>
            <w:webHidden/>
          </w:rPr>
          <w:fldChar w:fldCharType="separate"/>
        </w:r>
        <w:r w:rsidR="00B07921">
          <w:rPr>
            <w:noProof/>
            <w:webHidden/>
            <w:rtl/>
          </w:rPr>
          <w:t>94</w:t>
        </w:r>
        <w:r w:rsidR="00C13E64">
          <w:rPr>
            <w:noProof/>
            <w:webHidden/>
          </w:rPr>
          <w:fldChar w:fldCharType="end"/>
        </w:r>
      </w:hyperlink>
    </w:p>
    <w:p w:rsidR="00C13E64" w:rsidRDefault="006119C0"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78"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کنترلی</w:t>
        </w:r>
        <w:r w:rsidR="00C13E64" w:rsidRPr="00A541C8">
          <w:rPr>
            <w:rStyle w:val="Hyperlink"/>
            <w:noProof/>
            <w:rtl/>
            <w:lang w:bidi="fa-IR"/>
          </w:rPr>
          <w:t xml:space="preserve"> آرا</w:t>
        </w:r>
        <w:r w:rsidR="00C13E64" w:rsidRPr="00A541C8">
          <w:rPr>
            <w:rStyle w:val="Hyperlink"/>
            <w:rFonts w:hint="cs"/>
            <w:noProof/>
            <w:rtl/>
            <w:lang w:bidi="fa-IR"/>
          </w:rPr>
          <w:t>ی</w:t>
        </w:r>
        <w:r w:rsidR="00C13E64" w:rsidRPr="00A541C8">
          <w:rPr>
            <w:rStyle w:val="Hyperlink"/>
            <w:rFonts w:hint="eastAsia"/>
            <w:noProof/>
            <w:rtl/>
            <w:lang w:bidi="fa-IR"/>
          </w:rPr>
          <w:t>ش</w:t>
        </w:r>
        <w:r w:rsidR="00C13E64" w:rsidRPr="00A541C8">
          <w:rPr>
            <w:rStyle w:val="Hyperlink"/>
            <w:noProof/>
            <w:rtl/>
            <w:lang w:bidi="fa-IR"/>
          </w:rPr>
          <w:t xml:space="preserve"> ب</w:t>
        </w:r>
        <w:r w:rsidR="00C13E64" w:rsidRPr="00A541C8">
          <w:rPr>
            <w:rStyle w:val="Hyperlink"/>
            <w:rFonts w:hint="cs"/>
            <w:noProof/>
            <w:rtl/>
            <w:lang w:bidi="fa-IR"/>
          </w:rPr>
          <w:t>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همزمان</w:t>
        </w:r>
        <w:r w:rsidR="00C13E64">
          <w:rPr>
            <w:noProof/>
            <w:webHidden/>
          </w:rPr>
          <w:tab/>
        </w:r>
        <w:r w:rsidR="00C13E64">
          <w:rPr>
            <w:noProof/>
            <w:webHidden/>
          </w:rPr>
          <w:fldChar w:fldCharType="begin"/>
        </w:r>
        <w:r w:rsidR="00C13E64">
          <w:rPr>
            <w:noProof/>
            <w:webHidden/>
          </w:rPr>
          <w:instrText xml:space="preserve"> PAGEREF _Toc157254878 \h </w:instrText>
        </w:r>
        <w:r w:rsidR="00C13E64">
          <w:rPr>
            <w:noProof/>
            <w:webHidden/>
          </w:rPr>
        </w:r>
        <w:r w:rsidR="00C13E64">
          <w:rPr>
            <w:noProof/>
            <w:webHidden/>
          </w:rPr>
          <w:fldChar w:fldCharType="separate"/>
        </w:r>
        <w:r w:rsidR="00B07921">
          <w:rPr>
            <w:noProof/>
            <w:webHidden/>
            <w:rtl/>
          </w:rPr>
          <w:t>102</w:t>
        </w:r>
        <w:r w:rsidR="00C13E64">
          <w:rPr>
            <w:noProof/>
            <w:webHidden/>
          </w:rPr>
          <w:fldChar w:fldCharType="end"/>
        </w:r>
      </w:hyperlink>
    </w:p>
    <w:p w:rsidR="00C13E64" w:rsidRDefault="006119C0"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9"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نتا</w:t>
        </w:r>
        <w:r w:rsidR="00C13E64" w:rsidRPr="00A541C8">
          <w:rPr>
            <w:rStyle w:val="Hyperlink"/>
            <w:rFonts w:hint="cs"/>
            <w:noProof/>
            <w:rtl/>
            <w:lang w:bidi="fa-IR"/>
          </w:rPr>
          <w:t>ی</w:t>
        </w:r>
        <w:r w:rsidR="00C13E64" w:rsidRPr="00A541C8">
          <w:rPr>
            <w:rStyle w:val="Hyperlink"/>
            <w:rFonts w:hint="eastAsia"/>
            <w:noProof/>
            <w:rtl/>
            <w:lang w:bidi="fa-IR"/>
          </w:rPr>
          <w:t>ج</w:t>
        </w:r>
        <w:r w:rsidR="00C13E64" w:rsidRPr="00A541C8">
          <w:rPr>
            <w:rStyle w:val="Hyperlink"/>
            <w:noProof/>
            <w:rtl/>
            <w:lang w:bidi="fa-IR"/>
          </w:rPr>
          <w:t xml:space="preserve"> پ</w:t>
        </w:r>
        <w:r w:rsidR="00C13E64" w:rsidRPr="00A541C8">
          <w:rPr>
            <w:rStyle w:val="Hyperlink"/>
            <w:rFonts w:hint="cs"/>
            <w:noProof/>
            <w:rtl/>
            <w:lang w:bidi="fa-IR"/>
          </w:rPr>
          <w:t>ی</w:t>
        </w:r>
        <w:r w:rsidR="00C13E64" w:rsidRPr="00A541C8">
          <w:rPr>
            <w:rStyle w:val="Hyperlink"/>
            <w:rFonts w:hint="eastAsia"/>
            <w:noProof/>
            <w:rtl/>
            <w:lang w:bidi="fa-IR"/>
          </w:rPr>
          <w:t>اد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کنترلر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79 \h </w:instrText>
        </w:r>
        <w:r w:rsidR="00C13E64">
          <w:rPr>
            <w:noProof/>
            <w:webHidden/>
          </w:rPr>
        </w:r>
        <w:r w:rsidR="00C13E64">
          <w:rPr>
            <w:noProof/>
            <w:webHidden/>
          </w:rPr>
          <w:fldChar w:fldCharType="separate"/>
        </w:r>
        <w:r w:rsidR="00B07921">
          <w:rPr>
            <w:noProof/>
            <w:webHidden/>
            <w:rtl/>
          </w:rPr>
          <w:t>102</w:t>
        </w:r>
        <w:r w:rsidR="00C13E64">
          <w:rPr>
            <w:noProof/>
            <w:webHidden/>
          </w:rPr>
          <w:fldChar w:fldCharType="end"/>
        </w:r>
      </w:hyperlink>
    </w:p>
    <w:p w:rsidR="00C13E64" w:rsidRDefault="006119C0" w:rsidP="00C13E64">
      <w:pPr>
        <w:pStyle w:val="TOC1"/>
        <w:rPr>
          <w:rFonts w:asciiTheme="minorHAnsi" w:eastAsiaTheme="minorEastAsia" w:hAnsiTheme="minorHAnsi" w:cstheme="minorBidi"/>
          <w:b w:val="0"/>
          <w:bCs w:val="0"/>
          <w:noProof/>
          <w:color w:val="auto"/>
          <w:sz w:val="22"/>
          <w:szCs w:val="22"/>
        </w:rPr>
      </w:pPr>
      <w:hyperlink w:anchor="_Toc157254880" w:history="1">
        <w:r w:rsidR="00C13E64" w:rsidRPr="00A541C8">
          <w:rPr>
            <w:rStyle w:val="Hyperlink"/>
            <w:rFonts w:cs="Times New Roman"/>
            <w:noProof/>
            <w:snapToGrid w:val="0"/>
            <w:w w:val="0"/>
            <w:u w:color="000000"/>
            <w:rtl/>
            <w:lang w:bidi="fa-IR"/>
          </w:rPr>
          <w:t>6-</w:t>
        </w:r>
        <w:r w:rsidR="00C13E64" w:rsidRPr="00A541C8">
          <w:rPr>
            <w:rStyle w:val="Hyperlink"/>
            <w:noProof/>
            <w:rtl/>
            <w:lang w:bidi="fa-IR"/>
          </w:rPr>
          <w:t xml:space="preserve"> مراجع</w:t>
        </w:r>
        <w:r w:rsidR="00C13E64">
          <w:rPr>
            <w:noProof/>
            <w:webHidden/>
          </w:rPr>
          <w:tab/>
        </w:r>
        <w:r w:rsidR="00C13E64">
          <w:rPr>
            <w:noProof/>
            <w:webHidden/>
          </w:rPr>
          <w:fldChar w:fldCharType="begin"/>
        </w:r>
        <w:r w:rsidR="00C13E64">
          <w:rPr>
            <w:noProof/>
            <w:webHidden/>
          </w:rPr>
          <w:instrText xml:space="preserve"> PAGEREF _Toc157254880 \h </w:instrText>
        </w:r>
        <w:r w:rsidR="00C13E64">
          <w:rPr>
            <w:noProof/>
            <w:webHidden/>
          </w:rPr>
        </w:r>
        <w:r w:rsidR="00C13E64">
          <w:rPr>
            <w:noProof/>
            <w:webHidden/>
          </w:rPr>
          <w:fldChar w:fldCharType="separate"/>
        </w:r>
        <w:r w:rsidR="00B07921">
          <w:rPr>
            <w:noProof/>
            <w:webHidden/>
            <w:rtl/>
          </w:rPr>
          <w:t>103</w:t>
        </w:r>
        <w:r w:rsidR="00C13E64">
          <w:rPr>
            <w:noProof/>
            <w:webHidden/>
          </w:rPr>
          <w:fldChar w:fldCharType="end"/>
        </w:r>
      </w:hyperlink>
    </w:p>
    <w:p w:rsidR="00C13E64" w:rsidRDefault="006119C0" w:rsidP="00C13E64">
      <w:pPr>
        <w:pStyle w:val="TOC1"/>
        <w:rPr>
          <w:rFonts w:asciiTheme="minorHAnsi" w:eastAsiaTheme="minorEastAsia" w:hAnsiTheme="minorHAnsi" w:cstheme="minorBidi"/>
          <w:b w:val="0"/>
          <w:bCs w:val="0"/>
          <w:noProof/>
          <w:color w:val="auto"/>
          <w:sz w:val="22"/>
          <w:szCs w:val="22"/>
        </w:rPr>
      </w:pPr>
      <w:hyperlink w:anchor="_Toc157254881" w:history="1">
        <w:r w:rsidR="00C13E64" w:rsidRPr="00A541C8">
          <w:rPr>
            <w:rStyle w:val="Hyperlink"/>
            <w:noProof/>
            <w:snapToGrid w:val="0"/>
            <w:w w:val="0"/>
            <w:u w:color="000000"/>
            <w:rtl/>
            <w:lang w:bidi="fa-IR"/>
          </w:rPr>
          <w:t>7-</w:t>
        </w:r>
        <w:r w:rsidR="00C13E64" w:rsidRPr="00A541C8">
          <w:rPr>
            <w:rStyle w:val="Hyperlink"/>
            <w:noProof/>
            <w:rtl/>
            <w:lang w:bidi="fa-IR"/>
          </w:rPr>
          <w:t xml:space="preserve"> واژه نامه</w:t>
        </w:r>
        <w:r w:rsidR="00C13E64">
          <w:rPr>
            <w:noProof/>
            <w:webHidden/>
          </w:rPr>
          <w:tab/>
        </w:r>
        <w:r w:rsidR="00C13E64">
          <w:rPr>
            <w:noProof/>
            <w:webHidden/>
          </w:rPr>
          <w:fldChar w:fldCharType="begin"/>
        </w:r>
        <w:r w:rsidR="00C13E64">
          <w:rPr>
            <w:noProof/>
            <w:webHidden/>
          </w:rPr>
          <w:instrText xml:space="preserve"> PAGEREF _Toc157254881 \h </w:instrText>
        </w:r>
        <w:r w:rsidR="00C13E64">
          <w:rPr>
            <w:noProof/>
            <w:webHidden/>
          </w:rPr>
        </w:r>
        <w:r w:rsidR="00C13E64">
          <w:rPr>
            <w:noProof/>
            <w:webHidden/>
          </w:rPr>
          <w:fldChar w:fldCharType="separate"/>
        </w:r>
        <w:r w:rsidR="00B07921">
          <w:rPr>
            <w:noProof/>
            <w:webHidden/>
            <w:rtl/>
          </w:rPr>
          <w:t>110</w:t>
        </w:r>
        <w:r w:rsidR="00C13E64">
          <w:rPr>
            <w:noProof/>
            <w:webHidden/>
          </w:rPr>
          <w:fldChar w:fldCharType="end"/>
        </w:r>
      </w:hyperlink>
    </w:p>
    <w:p w:rsidR="00B07921" w:rsidRDefault="009D1F27" w:rsidP="00B07921">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2" w:history="1">
        <w:r w:rsidR="00B07921" w:rsidRPr="00B62106">
          <w:rPr>
            <w:rStyle w:val="Hyperlink"/>
            <w:noProof/>
            <w:rtl/>
            <w:lang w:bidi="ar-BH"/>
          </w:rPr>
          <w:t>شکل</w:t>
        </w:r>
        <w:r w:rsidR="00B07921" w:rsidRPr="00B62106">
          <w:rPr>
            <w:rStyle w:val="Hyperlink"/>
            <w:noProof/>
            <w:rtl/>
          </w:rPr>
          <w:t xml:space="preserve"> ‏1</w:t>
        </w:r>
        <w:r w:rsidR="00B07921" w:rsidRPr="00B62106">
          <w:rPr>
            <w:rStyle w:val="Hyperlink"/>
            <w:noProof/>
            <w:rtl/>
          </w:rPr>
          <w:noBreakHyphen/>
          <w:t>1</w:t>
        </w:r>
        <w:r w:rsidR="00B07921" w:rsidRPr="00B62106">
          <w:rPr>
            <w:rStyle w:val="Hyperlink"/>
            <w:noProof/>
          </w:rPr>
          <w:t xml:space="preserve"> </w:t>
        </w:r>
        <w:r w:rsidR="00B07921" w:rsidRPr="00B62106">
          <w:rPr>
            <w:rStyle w:val="Hyperlink"/>
            <w:rFonts w:hint="cs"/>
            <w:noProof/>
            <w:rtl/>
          </w:rPr>
          <w:t>ی</w:t>
        </w:r>
        <w:r w:rsidR="00B07921" w:rsidRPr="00B62106">
          <w:rPr>
            <w:rStyle w:val="Hyperlink"/>
            <w:rFonts w:hint="eastAsia"/>
            <w:noProof/>
            <w:rtl/>
          </w:rPr>
          <w:t>ک</w:t>
        </w:r>
        <w:r w:rsidR="00B07921" w:rsidRPr="00B62106">
          <w:rPr>
            <w:rStyle w:val="Hyperlink"/>
            <w:noProof/>
            <w:rtl/>
          </w:rPr>
          <w:t xml:space="preserve"> ربات تک چرخ </w:t>
        </w:r>
        <w:r w:rsidR="00B07921" w:rsidRPr="00B62106">
          <w:rPr>
            <w:rStyle w:val="Hyperlink"/>
            <w:noProof/>
          </w:rPr>
          <w:t>Unicycle</w:t>
        </w:r>
        <w:r w:rsidR="00B07921">
          <w:rPr>
            <w:noProof/>
            <w:webHidden/>
          </w:rPr>
          <w:tab/>
        </w:r>
        <w:r w:rsidR="00B07921">
          <w:rPr>
            <w:noProof/>
            <w:webHidden/>
          </w:rPr>
          <w:fldChar w:fldCharType="begin"/>
        </w:r>
        <w:r w:rsidR="00B07921">
          <w:rPr>
            <w:noProof/>
            <w:webHidden/>
          </w:rPr>
          <w:instrText xml:space="preserve"> PAGEREF _Toc157254922 \h </w:instrText>
        </w:r>
        <w:r w:rsidR="00B07921">
          <w:rPr>
            <w:noProof/>
            <w:webHidden/>
          </w:rPr>
        </w:r>
        <w:r w:rsidR="00B07921">
          <w:rPr>
            <w:noProof/>
            <w:webHidden/>
          </w:rPr>
          <w:fldChar w:fldCharType="separate"/>
        </w:r>
        <w:r w:rsidR="00B07921">
          <w:rPr>
            <w:noProof/>
            <w:webHidden/>
          </w:rPr>
          <w:t>11</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3" w:history="1">
        <w:r w:rsidR="00B07921" w:rsidRPr="00B62106">
          <w:rPr>
            <w:rStyle w:val="Hyperlink"/>
            <w:noProof/>
            <w:rtl/>
          </w:rPr>
          <w:t>شکل ‏1</w:t>
        </w:r>
        <w:r w:rsidR="00B07921" w:rsidRPr="00B62106">
          <w:rPr>
            <w:rStyle w:val="Hyperlink"/>
            <w:noProof/>
            <w:rtl/>
          </w:rPr>
          <w:noBreakHyphen/>
          <w:t>2</w:t>
        </w:r>
        <w:r w:rsidR="00B07921" w:rsidRPr="00B62106">
          <w:rPr>
            <w:rStyle w:val="Hyperlink"/>
            <w:noProof/>
            <w:rtl/>
            <w:lang w:bidi="fa-IR"/>
          </w:rPr>
          <w:t xml:space="preserve"> ربات دو چرخ ساده</w:t>
        </w:r>
        <w:r w:rsidR="00B07921">
          <w:rPr>
            <w:noProof/>
            <w:webHidden/>
          </w:rPr>
          <w:tab/>
        </w:r>
        <w:r w:rsidR="00B07921">
          <w:rPr>
            <w:noProof/>
            <w:webHidden/>
          </w:rPr>
          <w:fldChar w:fldCharType="begin"/>
        </w:r>
        <w:r w:rsidR="00B07921">
          <w:rPr>
            <w:noProof/>
            <w:webHidden/>
          </w:rPr>
          <w:instrText xml:space="preserve"> PAGEREF _Toc157254923 \h </w:instrText>
        </w:r>
        <w:r w:rsidR="00B07921">
          <w:rPr>
            <w:noProof/>
            <w:webHidden/>
          </w:rPr>
        </w:r>
        <w:r w:rsidR="00B07921">
          <w:rPr>
            <w:noProof/>
            <w:webHidden/>
          </w:rPr>
          <w:fldChar w:fldCharType="separate"/>
        </w:r>
        <w:r w:rsidR="00B07921">
          <w:rPr>
            <w:noProof/>
            <w:webHidden/>
          </w:rPr>
          <w:t>11</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4" w:history="1">
        <w:r w:rsidR="00B07921" w:rsidRPr="00B62106">
          <w:rPr>
            <w:rStyle w:val="Hyperlink"/>
            <w:noProof/>
            <w:rtl/>
          </w:rPr>
          <w:t>شکل ‏1</w:t>
        </w:r>
        <w:r w:rsidR="00B07921" w:rsidRPr="00B62106">
          <w:rPr>
            <w:rStyle w:val="Hyperlink"/>
            <w:noProof/>
            <w:rtl/>
          </w:rPr>
          <w:noBreakHyphen/>
          <w:t>3</w:t>
        </w:r>
        <w:r w:rsidR="00B07921" w:rsidRPr="00B62106">
          <w:rPr>
            <w:rStyle w:val="Hyperlink"/>
            <w:noProof/>
            <w:rtl/>
            <w:lang w:bidi="fa-IR"/>
          </w:rPr>
          <w:t xml:space="preserve"> ربات سه چرخ با سه موتور</w:t>
        </w:r>
        <w:r w:rsidR="00B07921">
          <w:rPr>
            <w:noProof/>
            <w:webHidden/>
          </w:rPr>
          <w:tab/>
        </w:r>
        <w:r w:rsidR="00B07921">
          <w:rPr>
            <w:noProof/>
            <w:webHidden/>
          </w:rPr>
          <w:fldChar w:fldCharType="begin"/>
        </w:r>
        <w:r w:rsidR="00B07921">
          <w:rPr>
            <w:noProof/>
            <w:webHidden/>
          </w:rPr>
          <w:instrText xml:space="preserve"> PAGEREF _Toc157254924 \h </w:instrText>
        </w:r>
        <w:r w:rsidR="00B07921">
          <w:rPr>
            <w:noProof/>
            <w:webHidden/>
          </w:rPr>
        </w:r>
        <w:r w:rsidR="00B07921">
          <w:rPr>
            <w:noProof/>
            <w:webHidden/>
          </w:rPr>
          <w:fldChar w:fldCharType="separate"/>
        </w:r>
        <w:r w:rsidR="00B07921">
          <w:rPr>
            <w:noProof/>
            <w:webHidden/>
          </w:rPr>
          <w:t>12</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5" w:history="1">
        <w:r w:rsidR="00B07921" w:rsidRPr="00B62106">
          <w:rPr>
            <w:rStyle w:val="Hyperlink"/>
            <w:noProof/>
            <w:rtl/>
          </w:rPr>
          <w:t>شکل ‏1</w:t>
        </w:r>
        <w:r w:rsidR="00B07921" w:rsidRPr="00B62106">
          <w:rPr>
            <w:rStyle w:val="Hyperlink"/>
            <w:noProof/>
            <w:rtl/>
          </w:rPr>
          <w:noBreakHyphen/>
          <w:t>4</w:t>
        </w:r>
        <w:r w:rsidR="00B07921" w:rsidRPr="00B62106">
          <w:rPr>
            <w:rStyle w:val="Hyperlink"/>
            <w:noProof/>
            <w:rtl/>
            <w:lang w:bidi="fa-IR"/>
          </w:rPr>
          <w:t xml:space="preserve"> ربات سه چرخ با دو موتور و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چرخ هرزگرد</w:t>
        </w:r>
        <w:r w:rsidR="00B07921">
          <w:rPr>
            <w:noProof/>
            <w:webHidden/>
          </w:rPr>
          <w:tab/>
        </w:r>
        <w:r w:rsidR="00B07921">
          <w:rPr>
            <w:noProof/>
            <w:webHidden/>
          </w:rPr>
          <w:fldChar w:fldCharType="begin"/>
        </w:r>
        <w:r w:rsidR="00B07921">
          <w:rPr>
            <w:noProof/>
            <w:webHidden/>
          </w:rPr>
          <w:instrText xml:space="preserve"> PAGEREF _Toc157254925 \h </w:instrText>
        </w:r>
        <w:r w:rsidR="00B07921">
          <w:rPr>
            <w:noProof/>
            <w:webHidden/>
          </w:rPr>
        </w:r>
        <w:r w:rsidR="00B07921">
          <w:rPr>
            <w:noProof/>
            <w:webHidden/>
          </w:rPr>
          <w:fldChar w:fldCharType="separate"/>
        </w:r>
        <w:r w:rsidR="00B07921">
          <w:rPr>
            <w:noProof/>
            <w:webHidden/>
          </w:rPr>
          <w:t>12</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19" w:anchor="_Toc157254926" w:history="1">
        <w:r w:rsidR="00B07921" w:rsidRPr="00B62106">
          <w:rPr>
            <w:rStyle w:val="Hyperlink"/>
            <w:noProof/>
            <w:rtl/>
          </w:rPr>
          <w:t>شکل ‏1</w:t>
        </w:r>
        <w:r w:rsidR="00B07921" w:rsidRPr="00B62106">
          <w:rPr>
            <w:rStyle w:val="Hyperlink"/>
            <w:noProof/>
            <w:rtl/>
          </w:rPr>
          <w:noBreakHyphen/>
          <w:t>5</w:t>
        </w:r>
        <w:r w:rsidR="00B07921" w:rsidRPr="00B62106">
          <w:rPr>
            <w:rStyle w:val="Hyperlink"/>
            <w:noProof/>
            <w:rtl/>
            <w:lang w:bidi="fa-IR"/>
          </w:rPr>
          <w:t xml:space="preserve"> ربات چهار چرخ با ۴ موتور مجزا</w:t>
        </w:r>
        <w:r w:rsidR="00B07921">
          <w:rPr>
            <w:noProof/>
            <w:webHidden/>
          </w:rPr>
          <w:tab/>
        </w:r>
        <w:r w:rsidR="00B07921">
          <w:rPr>
            <w:noProof/>
            <w:webHidden/>
          </w:rPr>
          <w:fldChar w:fldCharType="begin"/>
        </w:r>
        <w:r w:rsidR="00B07921">
          <w:rPr>
            <w:noProof/>
            <w:webHidden/>
          </w:rPr>
          <w:instrText xml:space="preserve"> PAGEREF _Toc157254926 \h </w:instrText>
        </w:r>
        <w:r w:rsidR="00B07921">
          <w:rPr>
            <w:noProof/>
            <w:webHidden/>
          </w:rPr>
        </w:r>
        <w:r w:rsidR="00B07921">
          <w:rPr>
            <w:noProof/>
            <w:webHidden/>
          </w:rPr>
          <w:fldChar w:fldCharType="separate"/>
        </w:r>
        <w:r w:rsidR="00B07921">
          <w:rPr>
            <w:noProof/>
            <w:webHidden/>
          </w:rPr>
          <w:t>13</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0" w:anchor="_Toc157254927" w:history="1">
        <w:r w:rsidR="00B07921" w:rsidRPr="00B62106">
          <w:rPr>
            <w:rStyle w:val="Hyperlink"/>
            <w:noProof/>
            <w:rtl/>
          </w:rPr>
          <w:t>شکل ‏1</w:t>
        </w:r>
        <w:r w:rsidR="00B07921" w:rsidRPr="00B62106">
          <w:rPr>
            <w:rStyle w:val="Hyperlink"/>
            <w:noProof/>
            <w:rtl/>
          </w:rPr>
          <w:noBreakHyphen/>
          <w:t>6</w:t>
        </w:r>
        <w:r w:rsidR="00B07921" w:rsidRPr="00B62106">
          <w:rPr>
            <w:rStyle w:val="Hyperlink"/>
            <w:noProof/>
            <w:rtl/>
            <w:lang w:bidi="fa-IR"/>
          </w:rPr>
          <w:t xml:space="preserve"> ربات چهار چرخ با س</w:t>
        </w:r>
        <w:r w:rsidR="00B07921" w:rsidRPr="00B62106">
          <w:rPr>
            <w:rStyle w:val="Hyperlink"/>
            <w:rFonts w:hint="cs"/>
            <w:noProof/>
            <w:rtl/>
            <w:lang w:bidi="fa-IR"/>
          </w:rPr>
          <w:t>ی</w:t>
        </w:r>
        <w:r w:rsidR="00B07921" w:rsidRPr="00B62106">
          <w:rPr>
            <w:rStyle w:val="Hyperlink"/>
            <w:noProof/>
            <w:rtl/>
            <w:lang w:bidi="fa-IR"/>
          </w:rPr>
          <w:t>ستم حرکت</w:t>
        </w:r>
        <w:r w:rsidR="00B07921" w:rsidRPr="00B62106">
          <w:rPr>
            <w:rStyle w:val="Hyperlink"/>
            <w:rFonts w:hint="cs"/>
            <w:noProof/>
            <w:rtl/>
            <w:lang w:bidi="fa-IR"/>
          </w:rPr>
          <w:t>ی</w:t>
        </w:r>
        <w:r w:rsidR="00B07921" w:rsidRPr="00B62106">
          <w:rPr>
            <w:rStyle w:val="Hyperlink"/>
            <w:noProof/>
            <w:rtl/>
            <w:lang w:bidi="fa-IR"/>
          </w:rPr>
          <w:t xml:space="preserve"> تانک</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27 \h </w:instrText>
        </w:r>
        <w:r w:rsidR="00B07921">
          <w:rPr>
            <w:noProof/>
            <w:webHidden/>
          </w:rPr>
        </w:r>
        <w:r w:rsidR="00B07921">
          <w:rPr>
            <w:noProof/>
            <w:webHidden/>
          </w:rPr>
          <w:fldChar w:fldCharType="separate"/>
        </w:r>
        <w:r w:rsidR="00B07921">
          <w:rPr>
            <w:noProof/>
            <w:webHidden/>
          </w:rPr>
          <w:t>14</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1" w:anchor="_Toc157254928" w:history="1">
        <w:r w:rsidR="00B07921" w:rsidRPr="00B62106">
          <w:rPr>
            <w:rStyle w:val="Hyperlink"/>
            <w:noProof/>
            <w:rtl/>
          </w:rPr>
          <w:t>شکل ‏1</w:t>
        </w:r>
        <w:r w:rsidR="00B07921" w:rsidRPr="00B62106">
          <w:rPr>
            <w:rStyle w:val="Hyperlink"/>
            <w:noProof/>
            <w:rtl/>
          </w:rPr>
          <w:noBreakHyphen/>
          <w:t>7</w:t>
        </w:r>
        <w:r w:rsidR="00B07921" w:rsidRPr="00B62106">
          <w:rPr>
            <w:rStyle w:val="Hyperlink"/>
            <w:noProof/>
            <w:rtl/>
            <w:lang w:bidi="fa-IR"/>
          </w:rPr>
          <w:t xml:space="preserve"> ربات چهار چرخ با س</w:t>
        </w:r>
        <w:r w:rsidR="00B07921" w:rsidRPr="00B62106">
          <w:rPr>
            <w:rStyle w:val="Hyperlink"/>
            <w:rFonts w:hint="cs"/>
            <w:noProof/>
            <w:rtl/>
            <w:lang w:bidi="fa-IR"/>
          </w:rPr>
          <w:t>ی</w:t>
        </w:r>
        <w:r w:rsidR="00B07921" w:rsidRPr="00B62106">
          <w:rPr>
            <w:rStyle w:val="Hyperlink"/>
            <w:rFonts w:hint="eastAsia"/>
            <w:noProof/>
            <w:rtl/>
            <w:lang w:bidi="fa-IR"/>
          </w:rPr>
          <w:t>ستم</w:t>
        </w:r>
        <w:r w:rsidR="00B07921" w:rsidRPr="00B62106">
          <w:rPr>
            <w:rStyle w:val="Hyperlink"/>
            <w:noProof/>
            <w:rtl/>
            <w:lang w:bidi="fa-IR"/>
          </w:rPr>
          <w:t xml:space="preserve"> حرکت</w:t>
        </w:r>
        <w:r w:rsidR="00B07921" w:rsidRPr="00B62106">
          <w:rPr>
            <w:rStyle w:val="Hyperlink"/>
            <w:rFonts w:hint="cs"/>
            <w:noProof/>
            <w:rtl/>
            <w:lang w:bidi="fa-IR"/>
          </w:rPr>
          <w:t>ی</w:t>
        </w:r>
        <w:r w:rsidR="00B07921" w:rsidRPr="00B62106">
          <w:rPr>
            <w:rStyle w:val="Hyperlink"/>
            <w:noProof/>
            <w:rtl/>
            <w:lang w:bidi="fa-IR"/>
          </w:rPr>
          <w:t xml:space="preserve"> دو موتور و فرمان</w:t>
        </w:r>
        <w:r w:rsidR="00B07921">
          <w:rPr>
            <w:noProof/>
            <w:webHidden/>
          </w:rPr>
          <w:tab/>
        </w:r>
        <w:r w:rsidR="00B07921">
          <w:rPr>
            <w:noProof/>
            <w:webHidden/>
          </w:rPr>
          <w:fldChar w:fldCharType="begin"/>
        </w:r>
        <w:r w:rsidR="00B07921">
          <w:rPr>
            <w:noProof/>
            <w:webHidden/>
          </w:rPr>
          <w:instrText xml:space="preserve"> PAGEREF _Toc157254928 \h </w:instrText>
        </w:r>
        <w:r w:rsidR="00B07921">
          <w:rPr>
            <w:noProof/>
            <w:webHidden/>
          </w:rPr>
        </w:r>
        <w:r w:rsidR="00B07921">
          <w:rPr>
            <w:noProof/>
            <w:webHidden/>
          </w:rPr>
          <w:fldChar w:fldCharType="separate"/>
        </w:r>
        <w:r w:rsidR="00B07921">
          <w:rPr>
            <w:noProof/>
            <w:webHidden/>
          </w:rPr>
          <w:t>14</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9" w:history="1">
        <w:r w:rsidR="00B07921" w:rsidRPr="00B62106">
          <w:rPr>
            <w:rStyle w:val="Hyperlink"/>
            <w:noProof/>
            <w:rtl/>
          </w:rPr>
          <w:t>شکل ‏2</w:t>
        </w:r>
        <w:r w:rsidR="00B07921" w:rsidRPr="00B62106">
          <w:rPr>
            <w:rStyle w:val="Hyperlink"/>
            <w:noProof/>
            <w:rtl/>
          </w:rPr>
          <w:noBreakHyphen/>
          <w:t>1</w:t>
        </w:r>
        <w:r w:rsidR="00B07921" w:rsidRPr="00B62106">
          <w:rPr>
            <w:rStyle w:val="Hyperlink"/>
            <w:noProof/>
            <w:rtl/>
            <w:lang w:bidi="fa-IR"/>
          </w:rPr>
          <w:t xml:space="preserve"> تابع ل</w:t>
        </w:r>
        <w:r w:rsidR="00B07921" w:rsidRPr="00B62106">
          <w:rPr>
            <w:rStyle w:val="Hyperlink"/>
            <w:rFonts w:hint="cs"/>
            <w:noProof/>
            <w:rtl/>
            <w:lang w:bidi="fa-IR"/>
          </w:rPr>
          <w:t>ی</w:t>
        </w:r>
        <w:r w:rsidR="00B07921" w:rsidRPr="00B62106">
          <w:rPr>
            <w:rStyle w:val="Hyperlink"/>
            <w:rFonts w:hint="eastAsia"/>
            <w:noProof/>
            <w:rtl/>
            <w:lang w:bidi="fa-IR"/>
          </w:rPr>
          <w:t>اپانوف</w:t>
        </w:r>
        <w:r w:rsidR="00B07921" w:rsidRPr="00B62106">
          <w:rPr>
            <w:rStyle w:val="Hyperlink"/>
            <w:noProof/>
            <w:rtl/>
            <w:lang w:bidi="fa-IR"/>
          </w:rPr>
          <w:t xml:space="preserve"> مانع. سمت راست نامتقارن. سمت چپ متقارن</w:t>
        </w:r>
        <w:r w:rsidR="00B07921">
          <w:rPr>
            <w:noProof/>
            <w:webHidden/>
          </w:rPr>
          <w:tab/>
        </w:r>
        <w:r w:rsidR="00B07921">
          <w:rPr>
            <w:noProof/>
            <w:webHidden/>
          </w:rPr>
          <w:fldChar w:fldCharType="begin"/>
        </w:r>
        <w:r w:rsidR="00B07921">
          <w:rPr>
            <w:noProof/>
            <w:webHidden/>
          </w:rPr>
          <w:instrText xml:space="preserve"> PAGEREF _Toc157254929 \h </w:instrText>
        </w:r>
        <w:r w:rsidR="00B07921">
          <w:rPr>
            <w:noProof/>
            <w:webHidden/>
          </w:rPr>
        </w:r>
        <w:r w:rsidR="00B07921">
          <w:rPr>
            <w:noProof/>
            <w:webHidden/>
          </w:rPr>
          <w:fldChar w:fldCharType="separate"/>
        </w:r>
        <w:r w:rsidR="00B07921">
          <w:rPr>
            <w:noProof/>
            <w:webHidden/>
          </w:rPr>
          <w:t>22</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0" w:history="1">
        <w:r w:rsidR="00B07921" w:rsidRPr="00B62106">
          <w:rPr>
            <w:rStyle w:val="Hyperlink"/>
            <w:noProof/>
            <w:rtl/>
          </w:rPr>
          <w:t>شکل ‏2</w:t>
        </w:r>
        <w:r w:rsidR="00B07921" w:rsidRPr="00B62106">
          <w:rPr>
            <w:rStyle w:val="Hyperlink"/>
            <w:noProof/>
            <w:rtl/>
          </w:rPr>
          <w:noBreakHyphen/>
          <w:t>2</w:t>
        </w:r>
        <w:r w:rsidR="00B07921" w:rsidRPr="00B62106">
          <w:rPr>
            <w:rStyle w:val="Hyperlink"/>
            <w:noProof/>
            <w:rtl/>
            <w:lang w:bidi="fa-IR"/>
          </w:rPr>
          <w:t xml:space="preserve"> تابع مربع تانژانت که به از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π</m:t>
          </m:r>
          <m:r>
            <m:rPr>
              <m:sty m:val="bi"/>
            </m:rPr>
            <w:rPr>
              <w:rStyle w:val="Hyperlink"/>
              <w:rFonts w:ascii="Cambria Math" w:hAnsi="Cambria Math"/>
              <w:noProof/>
              <w:lang w:bidi="fa-IR"/>
            </w:rPr>
            <m:t>2±kπ</m:t>
          </m:r>
        </m:oMath>
        <w:r w:rsidR="00B07921" w:rsidRPr="00B62106">
          <w:rPr>
            <w:rStyle w:val="Hyperlink"/>
            <w:noProof/>
            <w:rtl/>
            <w:lang w:bidi="fa-IR"/>
          </w:rPr>
          <w:t xml:space="preserve"> به ب</w:t>
        </w:r>
        <w:r w:rsidR="00B07921" w:rsidRPr="00B62106">
          <w:rPr>
            <w:rStyle w:val="Hyperlink"/>
            <w:rFonts w:hint="cs"/>
            <w:noProof/>
            <w:rtl/>
            <w:lang w:bidi="fa-IR"/>
          </w:rPr>
          <w:t>ی</w:t>
        </w:r>
        <w:r w:rsidR="00B07921" w:rsidRPr="00B62106">
          <w:rPr>
            <w:rStyle w:val="Hyperlink"/>
            <w:rFonts w:hint="eastAsia"/>
            <w:noProof/>
            <w:rtl/>
            <w:lang w:bidi="fa-IR"/>
          </w:rPr>
          <w:t>نها</w:t>
        </w:r>
        <w:r w:rsidR="00B07921" w:rsidRPr="00B62106">
          <w:rPr>
            <w:rStyle w:val="Hyperlink"/>
            <w:rFonts w:hint="cs"/>
            <w:noProof/>
            <w:rtl/>
            <w:lang w:bidi="fa-IR"/>
          </w:rPr>
          <w:t>ی</w:t>
        </w:r>
        <w:r w:rsidR="00B07921" w:rsidRPr="00B62106">
          <w:rPr>
            <w:rStyle w:val="Hyperlink"/>
            <w:rFonts w:hint="eastAsia"/>
            <w:noProof/>
            <w:rtl/>
            <w:lang w:bidi="fa-IR"/>
          </w:rPr>
          <w:t>ت</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کند</w:t>
        </w:r>
        <w:r w:rsidR="00B07921">
          <w:rPr>
            <w:noProof/>
            <w:webHidden/>
          </w:rPr>
          <w:tab/>
        </w:r>
        <w:r w:rsidR="00B07921">
          <w:rPr>
            <w:noProof/>
            <w:webHidden/>
          </w:rPr>
          <w:fldChar w:fldCharType="begin"/>
        </w:r>
        <w:r w:rsidR="00B07921">
          <w:rPr>
            <w:noProof/>
            <w:webHidden/>
          </w:rPr>
          <w:instrText xml:space="preserve"> PAGEREF _Toc157254930 \h </w:instrText>
        </w:r>
        <w:r w:rsidR="00B07921">
          <w:rPr>
            <w:noProof/>
            <w:webHidden/>
          </w:rPr>
        </w:r>
        <w:r w:rsidR="00B07921">
          <w:rPr>
            <w:noProof/>
            <w:webHidden/>
          </w:rPr>
          <w:fldChar w:fldCharType="separate"/>
        </w:r>
        <w:r w:rsidR="00B07921">
          <w:rPr>
            <w:noProof/>
            <w:webHidden/>
          </w:rPr>
          <w:t>23</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1" w:history="1">
        <w:r w:rsidR="00B07921" w:rsidRPr="00B62106">
          <w:rPr>
            <w:rStyle w:val="Hyperlink"/>
            <w:noProof/>
            <w:rtl/>
          </w:rPr>
          <w:t>شکل ‏2</w:t>
        </w:r>
        <w:r w:rsidR="00B07921" w:rsidRPr="00B62106">
          <w:rPr>
            <w:rStyle w:val="Hyperlink"/>
            <w:noProof/>
            <w:rtl/>
          </w:rPr>
          <w:noBreakHyphen/>
          <w:t>3</w:t>
        </w:r>
        <w:r w:rsidR="00B07921" w:rsidRPr="00B62106">
          <w:rPr>
            <w:rStyle w:val="Hyperlink"/>
            <w:noProof/>
            <w:rtl/>
            <w:lang w:bidi="fa-IR"/>
          </w:rPr>
          <w:t xml:space="preserve"> تابع مربع لگار</w:t>
        </w:r>
        <w:r w:rsidR="00B07921" w:rsidRPr="00B62106">
          <w:rPr>
            <w:rStyle w:val="Hyperlink"/>
            <w:rFonts w:hint="cs"/>
            <w:noProof/>
            <w:rtl/>
            <w:lang w:bidi="fa-IR"/>
          </w:rPr>
          <w:t>ی</w:t>
        </w:r>
        <w:r w:rsidR="00B07921" w:rsidRPr="00B62106">
          <w:rPr>
            <w:rStyle w:val="Hyperlink"/>
            <w:rFonts w:hint="eastAsia"/>
            <w:noProof/>
            <w:rtl/>
            <w:lang w:bidi="fa-IR"/>
          </w:rPr>
          <w:t>تم</w:t>
        </w:r>
        <w:r w:rsidR="00B07921" w:rsidRPr="00B62106">
          <w:rPr>
            <w:rStyle w:val="Hyperlink"/>
            <w:noProof/>
            <w:rtl/>
            <w:lang w:bidi="fa-IR"/>
          </w:rPr>
          <w:t xml:space="preserve"> که به ازا</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noProof/>
            <w:lang w:bidi="fa-IR"/>
          </w:rPr>
          <w:t>x = 0</w:t>
        </w:r>
        <w:r w:rsidR="00B07921" w:rsidRPr="00B62106">
          <w:rPr>
            <w:rStyle w:val="Hyperlink"/>
            <w:noProof/>
            <w:rtl/>
            <w:lang w:bidi="fa-IR"/>
          </w:rPr>
          <w:t xml:space="preserve"> به ب</w:t>
        </w:r>
        <w:r w:rsidR="00B07921" w:rsidRPr="00B62106">
          <w:rPr>
            <w:rStyle w:val="Hyperlink"/>
            <w:rFonts w:hint="cs"/>
            <w:noProof/>
            <w:rtl/>
            <w:lang w:bidi="fa-IR"/>
          </w:rPr>
          <w:t>ی</w:t>
        </w:r>
        <w:r w:rsidR="00B07921" w:rsidRPr="00B62106">
          <w:rPr>
            <w:rStyle w:val="Hyperlink"/>
            <w:rFonts w:hint="eastAsia"/>
            <w:noProof/>
            <w:rtl/>
            <w:lang w:bidi="fa-IR"/>
          </w:rPr>
          <w:t>نها</w:t>
        </w:r>
        <w:r w:rsidR="00B07921" w:rsidRPr="00B62106">
          <w:rPr>
            <w:rStyle w:val="Hyperlink"/>
            <w:rFonts w:hint="cs"/>
            <w:noProof/>
            <w:rtl/>
            <w:lang w:bidi="fa-IR"/>
          </w:rPr>
          <w:t>ی</w:t>
        </w:r>
        <w:r w:rsidR="00B07921" w:rsidRPr="00B62106">
          <w:rPr>
            <w:rStyle w:val="Hyperlink"/>
            <w:rFonts w:hint="eastAsia"/>
            <w:noProof/>
            <w:rtl/>
            <w:lang w:bidi="fa-IR"/>
          </w:rPr>
          <w:t>ت</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کند</w:t>
        </w:r>
        <w:r w:rsidR="00B07921">
          <w:rPr>
            <w:noProof/>
            <w:webHidden/>
          </w:rPr>
          <w:tab/>
        </w:r>
        <w:r w:rsidR="00B07921">
          <w:rPr>
            <w:noProof/>
            <w:webHidden/>
          </w:rPr>
          <w:fldChar w:fldCharType="begin"/>
        </w:r>
        <w:r w:rsidR="00B07921">
          <w:rPr>
            <w:noProof/>
            <w:webHidden/>
          </w:rPr>
          <w:instrText xml:space="preserve"> PAGEREF _Toc157254931 \h </w:instrText>
        </w:r>
        <w:r w:rsidR="00B07921">
          <w:rPr>
            <w:noProof/>
            <w:webHidden/>
          </w:rPr>
        </w:r>
        <w:r w:rsidR="00B07921">
          <w:rPr>
            <w:noProof/>
            <w:webHidden/>
          </w:rPr>
          <w:fldChar w:fldCharType="separate"/>
        </w:r>
        <w:r w:rsidR="00B07921">
          <w:rPr>
            <w:noProof/>
            <w:webHidden/>
          </w:rPr>
          <w:t>23</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2" w:history="1">
        <w:r w:rsidR="00B07921" w:rsidRPr="00B62106">
          <w:rPr>
            <w:rStyle w:val="Hyperlink"/>
            <w:noProof/>
            <w:rtl/>
          </w:rPr>
          <w:t>شکل ‏2</w:t>
        </w:r>
        <w:r w:rsidR="00B07921" w:rsidRPr="00B62106">
          <w:rPr>
            <w:rStyle w:val="Hyperlink"/>
            <w:noProof/>
            <w:rtl/>
          </w:rPr>
          <w:noBreakHyphen/>
          <w:t>4</w:t>
        </w:r>
        <w:r w:rsidR="00B07921" w:rsidRPr="00B62106">
          <w:rPr>
            <w:rStyle w:val="Hyperlink"/>
            <w:noProof/>
            <w:rtl/>
            <w:lang w:bidi="fa-IR"/>
          </w:rPr>
          <w:t xml:space="preserve"> نمون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پلتفرم ربات چرخ دار غ</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هولونوم</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با سه چرخ</w:t>
        </w:r>
        <w:r w:rsidR="00B07921">
          <w:rPr>
            <w:noProof/>
            <w:webHidden/>
          </w:rPr>
          <w:tab/>
        </w:r>
        <w:r w:rsidR="00B07921">
          <w:rPr>
            <w:noProof/>
            <w:webHidden/>
          </w:rPr>
          <w:fldChar w:fldCharType="begin"/>
        </w:r>
        <w:r w:rsidR="00B07921">
          <w:rPr>
            <w:noProof/>
            <w:webHidden/>
          </w:rPr>
          <w:instrText xml:space="preserve"> PAGEREF _Toc157254932 \h </w:instrText>
        </w:r>
        <w:r w:rsidR="00B07921">
          <w:rPr>
            <w:noProof/>
            <w:webHidden/>
          </w:rPr>
        </w:r>
        <w:r w:rsidR="00B07921">
          <w:rPr>
            <w:noProof/>
            <w:webHidden/>
          </w:rPr>
          <w:fldChar w:fldCharType="separate"/>
        </w:r>
        <w:r w:rsidR="00B07921">
          <w:rPr>
            <w:noProof/>
            <w:webHidden/>
          </w:rPr>
          <w:t>24</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3" w:history="1">
        <w:r w:rsidR="00B07921" w:rsidRPr="00B62106">
          <w:rPr>
            <w:rStyle w:val="Hyperlink"/>
            <w:noProof/>
            <w:rtl/>
          </w:rPr>
          <w:t>شکل ‏2</w:t>
        </w:r>
        <w:r w:rsidR="00B07921" w:rsidRPr="00B62106">
          <w:rPr>
            <w:rStyle w:val="Hyperlink"/>
            <w:noProof/>
            <w:rtl/>
          </w:rPr>
          <w:noBreakHyphen/>
          <w:t>5</w:t>
        </w:r>
        <w:r w:rsidR="00B07921" w:rsidRPr="00B62106">
          <w:rPr>
            <w:rStyle w:val="Hyperlink"/>
            <w:noProof/>
            <w:rtl/>
            <w:lang w:bidi="fa-IR"/>
          </w:rPr>
          <w:t xml:space="preserve"> نحوه </w:t>
        </w:r>
        <w:r w:rsidR="00B07921" w:rsidRPr="00B62106">
          <w:rPr>
            <w:rStyle w:val="Hyperlink"/>
            <w:rFonts w:ascii="Arial" w:hAnsi="Arial"/>
            <w:noProof/>
            <w:rtl/>
            <w:lang w:bidi="fa-IR"/>
          </w:rPr>
          <w:t>عملکرد کنترلر س</w:t>
        </w:r>
        <w:r w:rsidR="00B07921" w:rsidRPr="00B62106">
          <w:rPr>
            <w:rStyle w:val="Hyperlink"/>
            <w:rFonts w:ascii="Arial" w:hAnsi="Arial" w:hint="cs"/>
            <w:noProof/>
            <w:rtl/>
            <w:lang w:bidi="fa-IR"/>
          </w:rPr>
          <w:t>ی</w:t>
        </w:r>
        <w:r w:rsidR="00B07921" w:rsidRPr="00B62106">
          <w:rPr>
            <w:rStyle w:val="Hyperlink"/>
            <w:rFonts w:ascii="Arial" w:hAnsi="Arial" w:hint="eastAsia"/>
            <w:noProof/>
            <w:rtl/>
            <w:lang w:bidi="fa-IR"/>
          </w:rPr>
          <w:t>نمات</w:t>
        </w:r>
        <w:r w:rsidR="00B07921" w:rsidRPr="00B62106">
          <w:rPr>
            <w:rStyle w:val="Hyperlink"/>
            <w:rFonts w:ascii="Arial" w:hAnsi="Arial" w:hint="cs"/>
            <w:noProof/>
            <w:rtl/>
            <w:lang w:bidi="fa-IR"/>
          </w:rPr>
          <w:t>ی</w:t>
        </w:r>
        <w:r w:rsidR="00B07921" w:rsidRPr="00B62106">
          <w:rPr>
            <w:rStyle w:val="Hyperlink"/>
            <w:rFonts w:ascii="Arial" w:hAnsi="Arial" w:hint="eastAsia"/>
            <w:noProof/>
            <w:rtl/>
            <w:lang w:bidi="fa-IR"/>
          </w:rPr>
          <w:t>ک</w:t>
        </w:r>
        <w:r w:rsidR="00B07921" w:rsidRPr="00B62106">
          <w:rPr>
            <w:rStyle w:val="Hyperlink"/>
            <w:rFonts w:ascii="Arial" w:hAnsi="Arial"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33 \h </w:instrText>
        </w:r>
        <w:r w:rsidR="00B07921">
          <w:rPr>
            <w:noProof/>
            <w:webHidden/>
          </w:rPr>
        </w:r>
        <w:r w:rsidR="00B07921">
          <w:rPr>
            <w:noProof/>
            <w:webHidden/>
          </w:rPr>
          <w:fldChar w:fldCharType="separate"/>
        </w:r>
        <w:r w:rsidR="00B07921">
          <w:rPr>
            <w:noProof/>
            <w:webHidden/>
          </w:rPr>
          <w:t>28</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4" w:history="1">
        <w:r w:rsidR="00B07921" w:rsidRPr="00B62106">
          <w:rPr>
            <w:rStyle w:val="Hyperlink"/>
            <w:noProof/>
            <w:rtl/>
          </w:rPr>
          <w:t>شکل ‏2</w:t>
        </w:r>
        <w:r w:rsidR="00B07921" w:rsidRPr="00B62106">
          <w:rPr>
            <w:rStyle w:val="Hyperlink"/>
            <w:noProof/>
            <w:rtl/>
          </w:rPr>
          <w:noBreakHyphen/>
          <w:t xml:space="preserve">6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ربات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همومورف</w:t>
        </w:r>
        <w:r w:rsidR="00B07921" w:rsidRPr="00B62106">
          <w:rPr>
            <w:rStyle w:val="Hyperlink"/>
            <w:rFonts w:hint="cs"/>
            <w:noProof/>
            <w:rtl/>
            <w:lang w:bidi="fa-IR"/>
          </w:rPr>
          <w:t>ی</w:t>
        </w:r>
        <w:r w:rsidR="00B07921" w:rsidRPr="00B62106">
          <w:rPr>
            <w:rStyle w:val="Hyperlink"/>
            <w:rFonts w:hint="eastAsia"/>
            <w:noProof/>
            <w:rtl/>
            <w:lang w:bidi="fa-IR"/>
          </w:rPr>
          <w:t>سم</w:t>
        </w:r>
        <w:r w:rsidR="00B07921">
          <w:rPr>
            <w:noProof/>
            <w:webHidden/>
          </w:rPr>
          <w:tab/>
        </w:r>
        <w:r w:rsidR="00B07921">
          <w:rPr>
            <w:noProof/>
            <w:webHidden/>
          </w:rPr>
          <w:fldChar w:fldCharType="begin"/>
        </w:r>
        <w:r w:rsidR="00B07921">
          <w:rPr>
            <w:noProof/>
            <w:webHidden/>
          </w:rPr>
          <w:instrText xml:space="preserve"> PAGEREF _Toc157254934 \h </w:instrText>
        </w:r>
        <w:r w:rsidR="00B07921">
          <w:rPr>
            <w:noProof/>
            <w:webHidden/>
          </w:rPr>
        </w:r>
        <w:r w:rsidR="00B07921">
          <w:rPr>
            <w:noProof/>
            <w:webHidden/>
          </w:rPr>
          <w:fldChar w:fldCharType="separate"/>
        </w:r>
        <w:r w:rsidR="00B07921">
          <w:rPr>
            <w:noProof/>
            <w:webHidden/>
          </w:rPr>
          <w:t>30</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5" w:history="1">
        <w:r w:rsidR="00B07921" w:rsidRPr="00B62106">
          <w:rPr>
            <w:rStyle w:val="Hyperlink"/>
            <w:noProof/>
            <w:rtl/>
          </w:rPr>
          <w:t>شکل ‏2</w:t>
        </w:r>
        <w:r w:rsidR="00B07921" w:rsidRPr="00B62106">
          <w:rPr>
            <w:rStyle w:val="Hyperlink"/>
            <w:noProof/>
            <w:rtl/>
          </w:rPr>
          <w:noBreakHyphen/>
          <w:t xml:space="preserve">7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تبد</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شده</w:t>
        </w:r>
        <w:r w:rsidR="00B07921">
          <w:rPr>
            <w:noProof/>
            <w:webHidden/>
          </w:rPr>
          <w:tab/>
        </w:r>
        <w:r w:rsidR="00B07921">
          <w:rPr>
            <w:noProof/>
            <w:webHidden/>
          </w:rPr>
          <w:fldChar w:fldCharType="begin"/>
        </w:r>
        <w:r w:rsidR="00B07921">
          <w:rPr>
            <w:noProof/>
            <w:webHidden/>
          </w:rPr>
          <w:instrText xml:space="preserve"> PAGEREF _Toc157254935 \h </w:instrText>
        </w:r>
        <w:r w:rsidR="00B07921">
          <w:rPr>
            <w:noProof/>
            <w:webHidden/>
          </w:rPr>
        </w:r>
        <w:r w:rsidR="00B07921">
          <w:rPr>
            <w:noProof/>
            <w:webHidden/>
          </w:rPr>
          <w:fldChar w:fldCharType="separate"/>
        </w:r>
        <w:r w:rsidR="00B07921">
          <w:rPr>
            <w:noProof/>
            <w:webHidden/>
          </w:rPr>
          <w:t>30</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6" w:history="1">
        <w:r w:rsidR="00B07921" w:rsidRPr="00B62106">
          <w:rPr>
            <w:rStyle w:val="Hyperlink"/>
            <w:noProof/>
            <w:rtl/>
          </w:rPr>
          <w:t>شکل ‏2</w:t>
        </w:r>
        <w:r w:rsidR="00B07921" w:rsidRPr="00B62106">
          <w:rPr>
            <w:rStyle w:val="Hyperlink"/>
            <w:noProof/>
            <w:rtl/>
          </w:rPr>
          <w:noBreakHyphen/>
          <w:t>8</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36 \h </w:instrText>
        </w:r>
        <w:r w:rsidR="00B07921">
          <w:rPr>
            <w:noProof/>
            <w:webHidden/>
          </w:rPr>
        </w:r>
        <w:r w:rsidR="00B07921">
          <w:rPr>
            <w:noProof/>
            <w:webHidden/>
          </w:rPr>
          <w:fldChar w:fldCharType="separate"/>
        </w:r>
        <w:r w:rsidR="00B07921">
          <w:rPr>
            <w:noProof/>
            <w:webHidden/>
          </w:rPr>
          <w:t>31</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7" w:history="1">
        <w:r w:rsidR="00B07921" w:rsidRPr="00B62106">
          <w:rPr>
            <w:rStyle w:val="Hyperlink"/>
            <w:noProof/>
            <w:rtl/>
          </w:rPr>
          <w:t>شکل ‏2</w:t>
        </w:r>
        <w:r w:rsidR="00B07921" w:rsidRPr="00B62106">
          <w:rPr>
            <w:rStyle w:val="Hyperlink"/>
            <w:noProof/>
            <w:rtl/>
          </w:rPr>
          <w:noBreakHyphen/>
          <w:t xml:space="preserve">9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37 \h </w:instrText>
        </w:r>
        <w:r w:rsidR="00B07921">
          <w:rPr>
            <w:noProof/>
            <w:webHidden/>
          </w:rPr>
        </w:r>
        <w:r w:rsidR="00B07921">
          <w:rPr>
            <w:noProof/>
            <w:webHidden/>
          </w:rPr>
          <w:fldChar w:fldCharType="separate"/>
        </w:r>
        <w:r w:rsidR="00B07921">
          <w:rPr>
            <w:noProof/>
            <w:webHidden/>
          </w:rPr>
          <w:t>32</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8" w:history="1">
        <w:r w:rsidR="00B07921" w:rsidRPr="00B62106">
          <w:rPr>
            <w:rStyle w:val="Hyperlink"/>
            <w:noProof/>
            <w:rtl/>
          </w:rPr>
          <w:t>شکل ‏2</w:t>
        </w:r>
        <w:r w:rsidR="00B07921" w:rsidRPr="00B62106">
          <w:rPr>
            <w:rStyle w:val="Hyperlink"/>
            <w:noProof/>
            <w:rtl/>
          </w:rPr>
          <w:noBreakHyphen/>
          <w:t>10</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زاو</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noProof/>
            <w:rtl/>
            <w:lang w:bidi="fa-IR"/>
          </w:rPr>
          <w:t xml:space="preserve">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38 \h </w:instrText>
        </w:r>
        <w:r w:rsidR="00B07921">
          <w:rPr>
            <w:noProof/>
            <w:webHidden/>
          </w:rPr>
        </w:r>
        <w:r w:rsidR="00B07921">
          <w:rPr>
            <w:noProof/>
            <w:webHidden/>
          </w:rPr>
          <w:fldChar w:fldCharType="separate"/>
        </w:r>
        <w:r w:rsidR="00B07921">
          <w:rPr>
            <w:noProof/>
            <w:webHidden/>
          </w:rPr>
          <w:t>32</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9" w:history="1">
        <w:r w:rsidR="00B07921" w:rsidRPr="00B62106">
          <w:rPr>
            <w:rStyle w:val="Hyperlink"/>
            <w:noProof/>
            <w:rtl/>
          </w:rPr>
          <w:t>شکل ‏2</w:t>
        </w:r>
        <w:r w:rsidR="00B07921" w:rsidRPr="00B62106">
          <w:rPr>
            <w:rStyle w:val="Hyperlink"/>
            <w:noProof/>
            <w:rtl/>
          </w:rPr>
          <w:noBreakHyphen/>
          <w:t>11</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زاو</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noProof/>
            <w:rtl/>
            <w:lang w:bidi="fa-IR"/>
          </w:rPr>
          <w:t xml:space="preserve">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تا زمان 10 ثان</w:t>
        </w:r>
        <w:r w:rsidR="00B07921" w:rsidRPr="00B62106">
          <w:rPr>
            <w:rStyle w:val="Hyperlink"/>
            <w:rFonts w:hint="cs"/>
            <w:noProof/>
            <w:rtl/>
            <w:lang w:bidi="fa-IR"/>
          </w:rPr>
          <w:t>ی</w:t>
        </w:r>
        <w:r w:rsidR="00B07921" w:rsidRPr="00B62106">
          <w:rPr>
            <w:rStyle w:val="Hyperlink"/>
            <w:rFonts w:hint="eastAsia"/>
            <w:noProof/>
            <w:rtl/>
            <w:lang w:bidi="fa-IR"/>
          </w:rPr>
          <w:t>ه</w:t>
        </w:r>
        <w:r w:rsidR="00B07921">
          <w:rPr>
            <w:noProof/>
            <w:webHidden/>
          </w:rPr>
          <w:tab/>
        </w:r>
        <w:r w:rsidR="00B07921">
          <w:rPr>
            <w:noProof/>
            <w:webHidden/>
          </w:rPr>
          <w:fldChar w:fldCharType="begin"/>
        </w:r>
        <w:r w:rsidR="00B07921">
          <w:rPr>
            <w:noProof/>
            <w:webHidden/>
          </w:rPr>
          <w:instrText xml:space="preserve"> PAGEREF _Toc157254939 \h </w:instrText>
        </w:r>
        <w:r w:rsidR="00B07921">
          <w:rPr>
            <w:noProof/>
            <w:webHidden/>
          </w:rPr>
        </w:r>
        <w:r w:rsidR="00B07921">
          <w:rPr>
            <w:noProof/>
            <w:webHidden/>
          </w:rPr>
          <w:fldChar w:fldCharType="separate"/>
        </w:r>
        <w:r w:rsidR="00B07921">
          <w:rPr>
            <w:noProof/>
            <w:webHidden/>
          </w:rPr>
          <w:t>33</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0" w:history="1">
        <w:r w:rsidR="00B07921" w:rsidRPr="00B62106">
          <w:rPr>
            <w:rStyle w:val="Hyperlink"/>
            <w:noProof/>
            <w:rtl/>
          </w:rPr>
          <w:t>شکل ‏2</w:t>
        </w:r>
        <w:r w:rsidR="00B07921" w:rsidRPr="00B62106">
          <w:rPr>
            <w:rStyle w:val="Hyperlink"/>
            <w:noProof/>
            <w:rtl/>
          </w:rPr>
          <w:noBreakHyphen/>
          <w:t>12</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تبد</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شده</w:t>
        </w:r>
        <w:r w:rsidR="00B07921">
          <w:rPr>
            <w:noProof/>
            <w:webHidden/>
          </w:rPr>
          <w:tab/>
        </w:r>
        <w:r w:rsidR="00B07921">
          <w:rPr>
            <w:noProof/>
            <w:webHidden/>
          </w:rPr>
          <w:fldChar w:fldCharType="begin"/>
        </w:r>
        <w:r w:rsidR="00B07921">
          <w:rPr>
            <w:noProof/>
            <w:webHidden/>
          </w:rPr>
          <w:instrText xml:space="preserve"> PAGEREF _Toc157254940 \h </w:instrText>
        </w:r>
        <w:r w:rsidR="00B07921">
          <w:rPr>
            <w:noProof/>
            <w:webHidden/>
          </w:rPr>
        </w:r>
        <w:r w:rsidR="00B07921">
          <w:rPr>
            <w:noProof/>
            <w:webHidden/>
          </w:rPr>
          <w:fldChar w:fldCharType="separate"/>
        </w:r>
        <w:r w:rsidR="00B07921">
          <w:rPr>
            <w:noProof/>
            <w:webHidden/>
          </w:rPr>
          <w:t>33</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1" w:history="1">
        <w:r w:rsidR="00B07921" w:rsidRPr="00B62106">
          <w:rPr>
            <w:rStyle w:val="Hyperlink"/>
            <w:noProof/>
            <w:rtl/>
          </w:rPr>
          <w:t>شکل ‏2</w:t>
        </w:r>
        <w:r w:rsidR="00B07921" w:rsidRPr="00B62106">
          <w:rPr>
            <w:rStyle w:val="Hyperlink"/>
            <w:noProof/>
            <w:rtl/>
          </w:rPr>
          <w:noBreakHyphen/>
          <w:t>13</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41 \h </w:instrText>
        </w:r>
        <w:r w:rsidR="00B07921">
          <w:rPr>
            <w:noProof/>
            <w:webHidden/>
          </w:rPr>
        </w:r>
        <w:r w:rsidR="00B07921">
          <w:rPr>
            <w:noProof/>
            <w:webHidden/>
          </w:rPr>
          <w:fldChar w:fldCharType="separate"/>
        </w:r>
        <w:r w:rsidR="00B07921">
          <w:rPr>
            <w:noProof/>
            <w:webHidden/>
          </w:rPr>
          <w:t>34</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2" w:history="1">
        <w:r w:rsidR="00B07921" w:rsidRPr="00B62106">
          <w:rPr>
            <w:rStyle w:val="Hyperlink"/>
            <w:noProof/>
            <w:rtl/>
          </w:rPr>
          <w:t>شکل ‏2</w:t>
        </w:r>
        <w:r w:rsidR="00B07921" w:rsidRPr="00B62106">
          <w:rPr>
            <w:rStyle w:val="Hyperlink"/>
            <w:noProof/>
            <w:rtl/>
          </w:rPr>
          <w:noBreakHyphen/>
          <w:t>14</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42 \h </w:instrText>
        </w:r>
        <w:r w:rsidR="00B07921">
          <w:rPr>
            <w:noProof/>
            <w:webHidden/>
          </w:rPr>
        </w:r>
        <w:r w:rsidR="00B07921">
          <w:rPr>
            <w:noProof/>
            <w:webHidden/>
          </w:rPr>
          <w:fldChar w:fldCharType="separate"/>
        </w:r>
        <w:r w:rsidR="00B07921">
          <w:rPr>
            <w:noProof/>
            <w:webHidden/>
          </w:rPr>
          <w:t>36</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3" w:history="1">
        <w:r w:rsidR="00B07921" w:rsidRPr="00B62106">
          <w:rPr>
            <w:rStyle w:val="Hyperlink"/>
            <w:noProof/>
            <w:rtl/>
          </w:rPr>
          <w:t>شکل ‏2</w:t>
        </w:r>
        <w:r w:rsidR="00B07921" w:rsidRPr="00B62106">
          <w:rPr>
            <w:rStyle w:val="Hyperlink"/>
            <w:noProof/>
            <w:rtl/>
          </w:rPr>
          <w:noBreakHyphen/>
          <w:t>15</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2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43 \h </w:instrText>
        </w:r>
        <w:r w:rsidR="00B07921">
          <w:rPr>
            <w:noProof/>
            <w:webHidden/>
          </w:rPr>
        </w:r>
        <w:r w:rsidR="00B07921">
          <w:rPr>
            <w:noProof/>
            <w:webHidden/>
          </w:rPr>
          <w:fldChar w:fldCharType="separate"/>
        </w:r>
        <w:r w:rsidR="00B07921">
          <w:rPr>
            <w:noProof/>
            <w:webHidden/>
          </w:rPr>
          <w:t>36</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4" w:history="1">
        <w:r w:rsidR="00B07921" w:rsidRPr="00B62106">
          <w:rPr>
            <w:rStyle w:val="Hyperlink"/>
            <w:noProof/>
            <w:rtl/>
          </w:rPr>
          <w:t>شکل ‏2</w:t>
        </w:r>
        <w:r w:rsidR="00B07921" w:rsidRPr="00B62106">
          <w:rPr>
            <w:rStyle w:val="Hyperlink"/>
            <w:noProof/>
            <w:rtl/>
          </w:rPr>
          <w:noBreakHyphen/>
          <w:t>16</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3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44 \h </w:instrText>
        </w:r>
        <w:r w:rsidR="00B07921">
          <w:rPr>
            <w:noProof/>
            <w:webHidden/>
          </w:rPr>
        </w:r>
        <w:r w:rsidR="00B07921">
          <w:rPr>
            <w:noProof/>
            <w:webHidden/>
          </w:rPr>
          <w:fldChar w:fldCharType="separate"/>
        </w:r>
        <w:r w:rsidR="00B07921">
          <w:rPr>
            <w:noProof/>
            <w:webHidden/>
          </w:rPr>
          <w:t>37</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5" w:history="1">
        <w:r w:rsidR="00B07921" w:rsidRPr="00B62106">
          <w:rPr>
            <w:rStyle w:val="Hyperlink"/>
            <w:noProof/>
            <w:rtl/>
          </w:rPr>
          <w:t>شکل ‏2</w:t>
        </w:r>
        <w:r w:rsidR="00B07921" w:rsidRPr="00B62106">
          <w:rPr>
            <w:rStyle w:val="Hyperlink"/>
            <w:noProof/>
            <w:rtl/>
          </w:rPr>
          <w:noBreakHyphen/>
          <w:t xml:space="preserve">17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noProof/>
            <w:rtl/>
            <w:lang w:bidi="fa-IR"/>
          </w:rPr>
          <w:t>رات زاو</w:t>
        </w:r>
        <w:r w:rsidR="00B07921" w:rsidRPr="00B62106">
          <w:rPr>
            <w:rStyle w:val="Hyperlink"/>
            <w:rFonts w:hint="cs"/>
            <w:noProof/>
            <w:rtl/>
            <w:lang w:bidi="fa-IR"/>
          </w:rPr>
          <w:t>ی</w:t>
        </w:r>
        <w:r w:rsidR="00B07921" w:rsidRPr="00B62106">
          <w:rPr>
            <w:rStyle w:val="Hyperlink"/>
            <w:noProof/>
            <w:rtl/>
            <w:lang w:bidi="fa-IR"/>
          </w:rPr>
          <w:t>ه،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ربات 1 تا زمان 10 ثان</w:t>
        </w:r>
        <w:r w:rsidR="00B07921" w:rsidRPr="00B62106">
          <w:rPr>
            <w:rStyle w:val="Hyperlink"/>
            <w:rFonts w:hint="cs"/>
            <w:noProof/>
            <w:rtl/>
            <w:lang w:bidi="fa-IR"/>
          </w:rPr>
          <w:t>ی</w:t>
        </w:r>
        <w:r w:rsidR="00B07921" w:rsidRPr="00B62106">
          <w:rPr>
            <w:rStyle w:val="Hyperlink"/>
            <w:noProof/>
            <w:rtl/>
            <w:lang w:bidi="fa-IR"/>
          </w:rPr>
          <w:t>ه</w:t>
        </w:r>
        <w:r w:rsidR="00B07921">
          <w:rPr>
            <w:noProof/>
            <w:webHidden/>
          </w:rPr>
          <w:tab/>
        </w:r>
        <w:r w:rsidR="00B07921">
          <w:rPr>
            <w:noProof/>
            <w:webHidden/>
          </w:rPr>
          <w:fldChar w:fldCharType="begin"/>
        </w:r>
        <w:r w:rsidR="00B07921">
          <w:rPr>
            <w:noProof/>
            <w:webHidden/>
          </w:rPr>
          <w:instrText xml:space="preserve"> PAGEREF _Toc157254945 \h </w:instrText>
        </w:r>
        <w:r w:rsidR="00B07921">
          <w:rPr>
            <w:noProof/>
            <w:webHidden/>
          </w:rPr>
        </w:r>
        <w:r w:rsidR="00B07921">
          <w:rPr>
            <w:noProof/>
            <w:webHidden/>
          </w:rPr>
          <w:fldChar w:fldCharType="separate"/>
        </w:r>
        <w:r w:rsidR="00B07921">
          <w:rPr>
            <w:noProof/>
            <w:webHidden/>
          </w:rPr>
          <w:t>37</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6" w:history="1">
        <w:r w:rsidR="00B07921" w:rsidRPr="00B62106">
          <w:rPr>
            <w:rStyle w:val="Hyperlink"/>
            <w:noProof/>
            <w:rtl/>
          </w:rPr>
          <w:t>شکل ‏2</w:t>
        </w:r>
        <w:r w:rsidR="00B07921" w:rsidRPr="00B62106">
          <w:rPr>
            <w:rStyle w:val="Hyperlink"/>
            <w:noProof/>
            <w:rtl/>
          </w:rPr>
          <w:noBreakHyphen/>
          <w:t>18</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noProof/>
            <w:rtl/>
            <w:lang w:bidi="fa-IR"/>
          </w:rPr>
          <w:t>رات زاو</w:t>
        </w:r>
        <w:r w:rsidR="00B07921" w:rsidRPr="00B62106">
          <w:rPr>
            <w:rStyle w:val="Hyperlink"/>
            <w:rFonts w:hint="cs"/>
            <w:noProof/>
            <w:rtl/>
            <w:lang w:bidi="fa-IR"/>
          </w:rPr>
          <w:t>ی</w:t>
        </w:r>
        <w:r w:rsidR="00B07921" w:rsidRPr="00B62106">
          <w:rPr>
            <w:rStyle w:val="Hyperlink"/>
            <w:noProof/>
            <w:rtl/>
            <w:lang w:bidi="fa-IR"/>
          </w:rPr>
          <w:t>ه،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ربات 2 تا زمان 10 ثان</w:t>
        </w:r>
        <w:r w:rsidR="00B07921" w:rsidRPr="00B62106">
          <w:rPr>
            <w:rStyle w:val="Hyperlink"/>
            <w:rFonts w:hint="cs"/>
            <w:noProof/>
            <w:rtl/>
            <w:lang w:bidi="fa-IR"/>
          </w:rPr>
          <w:t>ی</w:t>
        </w:r>
        <w:r w:rsidR="00B07921" w:rsidRPr="00B62106">
          <w:rPr>
            <w:rStyle w:val="Hyperlink"/>
            <w:noProof/>
            <w:rtl/>
            <w:lang w:bidi="fa-IR"/>
          </w:rPr>
          <w:t>ه</w:t>
        </w:r>
        <w:r w:rsidR="00B07921">
          <w:rPr>
            <w:noProof/>
            <w:webHidden/>
          </w:rPr>
          <w:tab/>
        </w:r>
        <w:r w:rsidR="00B07921">
          <w:rPr>
            <w:noProof/>
            <w:webHidden/>
          </w:rPr>
          <w:fldChar w:fldCharType="begin"/>
        </w:r>
        <w:r w:rsidR="00B07921">
          <w:rPr>
            <w:noProof/>
            <w:webHidden/>
          </w:rPr>
          <w:instrText xml:space="preserve"> PAGEREF _Toc157254946 \h </w:instrText>
        </w:r>
        <w:r w:rsidR="00B07921">
          <w:rPr>
            <w:noProof/>
            <w:webHidden/>
          </w:rPr>
        </w:r>
        <w:r w:rsidR="00B07921">
          <w:rPr>
            <w:noProof/>
            <w:webHidden/>
          </w:rPr>
          <w:fldChar w:fldCharType="separate"/>
        </w:r>
        <w:r w:rsidR="00B07921">
          <w:rPr>
            <w:noProof/>
            <w:webHidden/>
          </w:rPr>
          <w:t>38</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7" w:history="1">
        <w:r w:rsidR="00B07921" w:rsidRPr="00B62106">
          <w:rPr>
            <w:rStyle w:val="Hyperlink"/>
            <w:noProof/>
            <w:rtl/>
          </w:rPr>
          <w:t>شکل ‏2</w:t>
        </w:r>
        <w:r w:rsidR="00B07921" w:rsidRPr="00B62106">
          <w:rPr>
            <w:rStyle w:val="Hyperlink"/>
            <w:noProof/>
            <w:rtl/>
          </w:rPr>
          <w:noBreakHyphen/>
          <w:t>19</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noProof/>
            <w:rtl/>
            <w:lang w:bidi="fa-IR"/>
          </w:rPr>
          <w:t>رات زاو</w:t>
        </w:r>
        <w:r w:rsidR="00B07921" w:rsidRPr="00B62106">
          <w:rPr>
            <w:rStyle w:val="Hyperlink"/>
            <w:rFonts w:hint="cs"/>
            <w:noProof/>
            <w:rtl/>
            <w:lang w:bidi="fa-IR"/>
          </w:rPr>
          <w:t>ی</w:t>
        </w:r>
        <w:r w:rsidR="00B07921" w:rsidRPr="00B62106">
          <w:rPr>
            <w:rStyle w:val="Hyperlink"/>
            <w:noProof/>
            <w:rtl/>
            <w:lang w:bidi="fa-IR"/>
          </w:rPr>
          <w:t>ه،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ربات 3 تا زمان 10 ثان</w:t>
        </w:r>
        <w:r w:rsidR="00B07921" w:rsidRPr="00B62106">
          <w:rPr>
            <w:rStyle w:val="Hyperlink"/>
            <w:rFonts w:hint="cs"/>
            <w:noProof/>
            <w:rtl/>
            <w:lang w:bidi="fa-IR"/>
          </w:rPr>
          <w:t>ی</w:t>
        </w:r>
        <w:r w:rsidR="00B07921" w:rsidRPr="00B62106">
          <w:rPr>
            <w:rStyle w:val="Hyperlink"/>
            <w:noProof/>
            <w:rtl/>
            <w:lang w:bidi="fa-IR"/>
          </w:rPr>
          <w:t>ه</w:t>
        </w:r>
        <w:r w:rsidR="00B07921">
          <w:rPr>
            <w:noProof/>
            <w:webHidden/>
          </w:rPr>
          <w:tab/>
        </w:r>
        <w:r w:rsidR="00B07921">
          <w:rPr>
            <w:noProof/>
            <w:webHidden/>
          </w:rPr>
          <w:fldChar w:fldCharType="begin"/>
        </w:r>
        <w:r w:rsidR="00B07921">
          <w:rPr>
            <w:noProof/>
            <w:webHidden/>
          </w:rPr>
          <w:instrText xml:space="preserve"> PAGEREF _Toc157254947 \h </w:instrText>
        </w:r>
        <w:r w:rsidR="00B07921">
          <w:rPr>
            <w:noProof/>
            <w:webHidden/>
          </w:rPr>
        </w:r>
        <w:r w:rsidR="00B07921">
          <w:rPr>
            <w:noProof/>
            <w:webHidden/>
          </w:rPr>
          <w:fldChar w:fldCharType="separate"/>
        </w:r>
        <w:r w:rsidR="00B07921">
          <w:rPr>
            <w:noProof/>
            <w:webHidden/>
          </w:rPr>
          <w:t>38</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8" w:history="1">
        <w:r w:rsidR="00B07921" w:rsidRPr="00B62106">
          <w:rPr>
            <w:rStyle w:val="Hyperlink"/>
            <w:noProof/>
            <w:rtl/>
          </w:rPr>
          <w:t>شکل ‏2</w:t>
        </w:r>
        <w:r w:rsidR="00B07921" w:rsidRPr="00B62106">
          <w:rPr>
            <w:rStyle w:val="Hyperlink"/>
            <w:noProof/>
            <w:rtl/>
          </w:rPr>
          <w:noBreakHyphen/>
          <w:t>20</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w:t>
        </w:r>
        <w:r w:rsidR="00B07921" w:rsidRPr="00B62106">
          <w:rPr>
            <w:rStyle w:val="Hyperlink"/>
            <w:rFonts w:hint="cs"/>
            <w:noProof/>
            <w:rtl/>
            <w:lang w:bidi="fa-IR"/>
          </w:rPr>
          <w:t>ی</w:t>
        </w:r>
        <w:r w:rsidR="00B07921" w:rsidRPr="00B62106">
          <w:rPr>
            <w:rStyle w:val="Hyperlink"/>
            <w:noProof/>
            <w:rtl/>
            <w:lang w:bidi="fa-IR"/>
          </w:rPr>
          <w:t xml:space="preserve"> هر سه ربات در مختصات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48 \h </w:instrText>
        </w:r>
        <w:r w:rsidR="00B07921">
          <w:rPr>
            <w:noProof/>
            <w:webHidden/>
          </w:rPr>
        </w:r>
        <w:r w:rsidR="00B07921">
          <w:rPr>
            <w:noProof/>
            <w:webHidden/>
          </w:rPr>
          <w:fldChar w:fldCharType="separate"/>
        </w:r>
        <w:r w:rsidR="00B07921">
          <w:rPr>
            <w:noProof/>
            <w:webHidden/>
          </w:rPr>
          <w:t>39</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9" w:history="1">
        <w:r w:rsidR="00B07921" w:rsidRPr="00B62106">
          <w:rPr>
            <w:rStyle w:val="Hyperlink"/>
            <w:noProof/>
            <w:rtl/>
          </w:rPr>
          <w:t>شکل ‏3</w:t>
        </w:r>
        <w:r w:rsidR="00B07921" w:rsidRPr="00B62106">
          <w:rPr>
            <w:rStyle w:val="Hyperlink"/>
            <w:noProof/>
            <w:rtl/>
          </w:rPr>
          <w:noBreakHyphen/>
          <w:t>1</w:t>
        </w:r>
        <w:r w:rsidR="00B07921" w:rsidRPr="00B62106">
          <w:rPr>
            <w:rStyle w:val="Hyperlink"/>
            <w:noProof/>
            <w:rtl/>
            <w:lang w:bidi="fa-IR"/>
          </w:rPr>
          <w:t>حرکت جمع</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دسته پرنده‌</w:t>
        </w:r>
        <w:r w:rsidR="00B07921" w:rsidRPr="00B62106">
          <w:rPr>
            <w:rStyle w:val="Hyperlink"/>
            <w:rFonts w:hint="cs"/>
            <w:noProof/>
            <w:rtl/>
            <w:lang w:bidi="fa-IR"/>
          </w:rPr>
          <w:t>ی</w:t>
        </w:r>
        <w:r w:rsidR="00B07921" w:rsidRPr="00B62106">
          <w:rPr>
            <w:rStyle w:val="Hyperlink"/>
            <w:noProof/>
            <w:rtl/>
            <w:lang w:bidi="fa-IR"/>
          </w:rPr>
          <w:t xml:space="preserve"> سار</w:t>
        </w:r>
        <w:r w:rsidR="00B07921">
          <w:rPr>
            <w:noProof/>
            <w:webHidden/>
          </w:rPr>
          <w:tab/>
        </w:r>
        <w:r w:rsidR="00B07921">
          <w:rPr>
            <w:noProof/>
            <w:webHidden/>
          </w:rPr>
          <w:fldChar w:fldCharType="begin"/>
        </w:r>
        <w:r w:rsidR="00B07921">
          <w:rPr>
            <w:noProof/>
            <w:webHidden/>
          </w:rPr>
          <w:instrText xml:space="preserve"> PAGEREF _Toc157254949 \h </w:instrText>
        </w:r>
        <w:r w:rsidR="00B07921">
          <w:rPr>
            <w:noProof/>
            <w:webHidden/>
          </w:rPr>
        </w:r>
        <w:r w:rsidR="00B07921">
          <w:rPr>
            <w:noProof/>
            <w:webHidden/>
          </w:rPr>
          <w:fldChar w:fldCharType="separate"/>
        </w:r>
        <w:r w:rsidR="00B07921">
          <w:rPr>
            <w:noProof/>
            <w:webHidden/>
          </w:rPr>
          <w:t>42</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0" w:history="1">
        <w:r w:rsidR="00B07921" w:rsidRPr="00B62106">
          <w:rPr>
            <w:rStyle w:val="Hyperlink"/>
            <w:noProof/>
            <w:rtl/>
          </w:rPr>
          <w:t>شکل ‏3</w:t>
        </w:r>
        <w:r w:rsidR="00B07921" w:rsidRPr="00B62106">
          <w:rPr>
            <w:rStyle w:val="Hyperlink"/>
            <w:noProof/>
            <w:rtl/>
          </w:rPr>
          <w:noBreakHyphen/>
          <w:t>2</w:t>
        </w:r>
        <w:r w:rsidR="00B07921" w:rsidRPr="00B62106">
          <w:rPr>
            <w:rStyle w:val="Hyperlink"/>
            <w:noProof/>
            <w:rtl/>
            <w:lang w:bidi="fa-IR"/>
          </w:rPr>
          <w:t xml:space="preserve"> حرکت جمع</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دسته ماه</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50 \h </w:instrText>
        </w:r>
        <w:r w:rsidR="00B07921">
          <w:rPr>
            <w:noProof/>
            <w:webHidden/>
          </w:rPr>
        </w:r>
        <w:r w:rsidR="00B07921">
          <w:rPr>
            <w:noProof/>
            <w:webHidden/>
          </w:rPr>
          <w:fldChar w:fldCharType="separate"/>
        </w:r>
        <w:r w:rsidR="00B07921">
          <w:rPr>
            <w:noProof/>
            <w:webHidden/>
          </w:rPr>
          <w:t>42</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1" w:history="1">
        <w:r w:rsidR="00B07921" w:rsidRPr="00B62106">
          <w:rPr>
            <w:rStyle w:val="Hyperlink"/>
            <w:noProof/>
            <w:rtl/>
          </w:rPr>
          <w:t>شکل ‏3</w:t>
        </w:r>
        <w:r w:rsidR="00B07921" w:rsidRPr="00B62106">
          <w:rPr>
            <w:rStyle w:val="Hyperlink"/>
            <w:noProof/>
            <w:rtl/>
          </w:rPr>
          <w:noBreakHyphen/>
          <w:t>3</w:t>
        </w:r>
        <w:r w:rsidR="00B07921" w:rsidRPr="00B62106">
          <w:rPr>
            <w:rStyle w:val="Hyperlink"/>
            <w:noProof/>
            <w:rtl/>
            <w:lang w:bidi="fa-IR"/>
          </w:rPr>
          <w:t xml:space="preserve">گراف بدون جهت </w:t>
        </w:r>
        <w:r w:rsidR="00B07921" w:rsidRPr="00B62106">
          <w:rPr>
            <w:rStyle w:val="Hyperlink"/>
            <w:noProof/>
            <w:lang w:bidi="fa-IR"/>
          </w:rPr>
          <w:t>Undirected Graph</w:t>
        </w:r>
        <w:r w:rsidR="00B07921">
          <w:rPr>
            <w:noProof/>
            <w:webHidden/>
          </w:rPr>
          <w:tab/>
        </w:r>
        <w:r w:rsidR="00B07921">
          <w:rPr>
            <w:noProof/>
            <w:webHidden/>
          </w:rPr>
          <w:fldChar w:fldCharType="begin"/>
        </w:r>
        <w:r w:rsidR="00B07921">
          <w:rPr>
            <w:noProof/>
            <w:webHidden/>
          </w:rPr>
          <w:instrText xml:space="preserve"> PAGEREF _Toc157254951 \h </w:instrText>
        </w:r>
        <w:r w:rsidR="00B07921">
          <w:rPr>
            <w:noProof/>
            <w:webHidden/>
          </w:rPr>
        </w:r>
        <w:r w:rsidR="00B07921">
          <w:rPr>
            <w:noProof/>
            <w:webHidden/>
          </w:rPr>
          <w:fldChar w:fldCharType="separate"/>
        </w:r>
        <w:r w:rsidR="00B07921">
          <w:rPr>
            <w:noProof/>
            <w:webHidden/>
          </w:rPr>
          <w:t>45</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2" w:history="1">
        <w:r w:rsidR="00B07921" w:rsidRPr="00B62106">
          <w:rPr>
            <w:rStyle w:val="Hyperlink"/>
            <w:noProof/>
            <w:rtl/>
          </w:rPr>
          <w:t>شکل ‏3</w:t>
        </w:r>
        <w:r w:rsidR="00B07921" w:rsidRPr="00B62106">
          <w:rPr>
            <w:rStyle w:val="Hyperlink"/>
            <w:noProof/>
            <w:rtl/>
          </w:rPr>
          <w:noBreakHyphen/>
          <w:t>4</w:t>
        </w:r>
        <w:r w:rsidR="00B07921" w:rsidRPr="00B62106">
          <w:rPr>
            <w:rStyle w:val="Hyperlink"/>
            <w:noProof/>
            <w:rtl/>
            <w:lang w:bidi="fa-IR"/>
          </w:rPr>
          <w:t xml:space="preserve"> گراف جهت دار </w:t>
        </w:r>
        <w:r w:rsidR="00B07921" w:rsidRPr="00B62106">
          <w:rPr>
            <w:rStyle w:val="Hyperlink"/>
            <w:noProof/>
            <w:lang w:bidi="fa-IR"/>
          </w:rPr>
          <w:t>Directed Graph</w:t>
        </w:r>
        <w:r w:rsidR="00B07921">
          <w:rPr>
            <w:noProof/>
            <w:webHidden/>
          </w:rPr>
          <w:tab/>
        </w:r>
        <w:r w:rsidR="00B07921">
          <w:rPr>
            <w:noProof/>
            <w:webHidden/>
          </w:rPr>
          <w:fldChar w:fldCharType="begin"/>
        </w:r>
        <w:r w:rsidR="00B07921">
          <w:rPr>
            <w:noProof/>
            <w:webHidden/>
          </w:rPr>
          <w:instrText xml:space="preserve"> PAGEREF _Toc157254952 \h </w:instrText>
        </w:r>
        <w:r w:rsidR="00B07921">
          <w:rPr>
            <w:noProof/>
            <w:webHidden/>
          </w:rPr>
        </w:r>
        <w:r w:rsidR="00B07921">
          <w:rPr>
            <w:noProof/>
            <w:webHidden/>
          </w:rPr>
          <w:fldChar w:fldCharType="separate"/>
        </w:r>
        <w:r w:rsidR="00B07921">
          <w:rPr>
            <w:noProof/>
            <w:webHidden/>
          </w:rPr>
          <w:t>45</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3" w:history="1">
        <w:r w:rsidR="00B07921" w:rsidRPr="00B62106">
          <w:rPr>
            <w:rStyle w:val="Hyperlink"/>
            <w:noProof/>
            <w:rtl/>
          </w:rPr>
          <w:t>شکل ‏3</w:t>
        </w:r>
        <w:r w:rsidR="00B07921" w:rsidRPr="00B62106">
          <w:rPr>
            <w:rStyle w:val="Hyperlink"/>
            <w:noProof/>
            <w:rtl/>
          </w:rPr>
          <w:noBreakHyphen/>
          <w:t xml:space="preserve">5 </w:t>
        </w:r>
        <w:r w:rsidR="00B07921" w:rsidRPr="00B62106">
          <w:rPr>
            <w:rStyle w:val="Hyperlink"/>
            <w:noProof/>
            <w:rtl/>
            <w:lang w:bidi="fa-IR"/>
          </w:rPr>
          <w:t>ساختار شبکه عصب</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noProof/>
            <w:lang w:bidi="fa-IR"/>
          </w:rPr>
          <w:t>RBF</w:t>
        </w:r>
        <w:r w:rsidR="00B07921">
          <w:rPr>
            <w:noProof/>
            <w:webHidden/>
          </w:rPr>
          <w:tab/>
        </w:r>
        <w:r w:rsidR="00B07921">
          <w:rPr>
            <w:noProof/>
            <w:webHidden/>
          </w:rPr>
          <w:fldChar w:fldCharType="begin"/>
        </w:r>
        <w:r w:rsidR="00B07921">
          <w:rPr>
            <w:noProof/>
            <w:webHidden/>
          </w:rPr>
          <w:instrText xml:space="preserve"> PAGEREF _Toc157254953 \h </w:instrText>
        </w:r>
        <w:r w:rsidR="00B07921">
          <w:rPr>
            <w:noProof/>
            <w:webHidden/>
          </w:rPr>
        </w:r>
        <w:r w:rsidR="00B07921">
          <w:rPr>
            <w:noProof/>
            <w:webHidden/>
          </w:rPr>
          <w:fldChar w:fldCharType="separate"/>
        </w:r>
        <w:r w:rsidR="00B07921">
          <w:rPr>
            <w:noProof/>
            <w:webHidden/>
          </w:rPr>
          <w:t>47</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4" w:history="1">
        <w:r w:rsidR="00B07921" w:rsidRPr="00B62106">
          <w:rPr>
            <w:rStyle w:val="Hyperlink"/>
            <w:noProof/>
            <w:rtl/>
          </w:rPr>
          <w:t>شکل ‏3</w:t>
        </w:r>
        <w:r w:rsidR="00B07921" w:rsidRPr="00B62106">
          <w:rPr>
            <w:rStyle w:val="Hyperlink"/>
            <w:noProof/>
            <w:rtl/>
          </w:rPr>
          <w:noBreakHyphen/>
          <w:t>6 تابع فعال</w:t>
        </w:r>
        <w:r w:rsidR="00B07921" w:rsidRPr="00B62106">
          <w:rPr>
            <w:rStyle w:val="Hyperlink"/>
            <w:rFonts w:hint="cs"/>
            <w:noProof/>
            <w:rtl/>
          </w:rPr>
          <w:t>ی</w:t>
        </w:r>
        <w:r w:rsidR="00B07921" w:rsidRPr="00B62106">
          <w:rPr>
            <w:rStyle w:val="Hyperlink"/>
            <w:rFonts w:hint="eastAsia"/>
            <w:noProof/>
            <w:rtl/>
          </w:rPr>
          <w:t>ت</w:t>
        </w:r>
        <w:r w:rsidR="00B07921" w:rsidRPr="00B62106">
          <w:rPr>
            <w:rStyle w:val="Hyperlink"/>
            <w:noProof/>
            <w:rtl/>
          </w:rPr>
          <w:t xml:space="preserve"> شبکه عصب</w:t>
        </w:r>
        <w:r w:rsidR="00B07921" w:rsidRPr="00B62106">
          <w:rPr>
            <w:rStyle w:val="Hyperlink"/>
            <w:rFonts w:hint="cs"/>
            <w:noProof/>
            <w:rtl/>
          </w:rPr>
          <w:t>ی</w:t>
        </w:r>
        <w:r w:rsidR="00B07921" w:rsidRPr="00B62106">
          <w:rPr>
            <w:rStyle w:val="Hyperlink"/>
            <w:noProof/>
            <w:rtl/>
          </w:rPr>
          <w:t xml:space="preserve"> </w:t>
        </w:r>
        <w:r w:rsidR="00B07921" w:rsidRPr="00B62106">
          <w:rPr>
            <w:rStyle w:val="Hyperlink"/>
            <w:noProof/>
          </w:rPr>
          <w:t>RBF</w:t>
        </w:r>
        <w:r w:rsidR="00B07921">
          <w:rPr>
            <w:noProof/>
            <w:webHidden/>
          </w:rPr>
          <w:tab/>
        </w:r>
        <w:r w:rsidR="00B07921">
          <w:rPr>
            <w:noProof/>
            <w:webHidden/>
          </w:rPr>
          <w:fldChar w:fldCharType="begin"/>
        </w:r>
        <w:r w:rsidR="00B07921">
          <w:rPr>
            <w:noProof/>
            <w:webHidden/>
          </w:rPr>
          <w:instrText xml:space="preserve"> PAGEREF _Toc157254954 \h </w:instrText>
        </w:r>
        <w:r w:rsidR="00B07921">
          <w:rPr>
            <w:noProof/>
            <w:webHidden/>
          </w:rPr>
        </w:r>
        <w:r w:rsidR="00B07921">
          <w:rPr>
            <w:noProof/>
            <w:webHidden/>
          </w:rPr>
          <w:fldChar w:fldCharType="separate"/>
        </w:r>
        <w:r w:rsidR="00B07921">
          <w:rPr>
            <w:noProof/>
            <w:webHidden/>
          </w:rPr>
          <w:t>48</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5" w:history="1">
        <w:r w:rsidR="00B07921" w:rsidRPr="00B62106">
          <w:rPr>
            <w:rStyle w:val="Hyperlink"/>
            <w:noProof/>
            <w:rtl/>
          </w:rPr>
          <w:t>شکل ‏3</w:t>
        </w:r>
        <w:r w:rsidR="00B07921" w:rsidRPr="00B62106">
          <w:rPr>
            <w:rStyle w:val="Hyperlink"/>
            <w:noProof/>
            <w:rtl/>
          </w:rPr>
          <w:noBreakHyphen/>
          <w:t>7 عملکرد کنترلر د</w:t>
        </w:r>
        <w:r w:rsidR="00B07921" w:rsidRPr="00B62106">
          <w:rPr>
            <w:rStyle w:val="Hyperlink"/>
            <w:rFonts w:hint="cs"/>
            <w:noProof/>
            <w:rtl/>
          </w:rPr>
          <w:t>ی</w:t>
        </w:r>
        <w:r w:rsidR="00B07921" w:rsidRPr="00B62106">
          <w:rPr>
            <w:rStyle w:val="Hyperlink"/>
            <w:rFonts w:hint="eastAsia"/>
            <w:noProof/>
            <w:rtl/>
          </w:rPr>
          <w:t>نام</w:t>
        </w:r>
        <w:r w:rsidR="00B07921" w:rsidRPr="00B62106">
          <w:rPr>
            <w:rStyle w:val="Hyperlink"/>
            <w:rFonts w:hint="cs"/>
            <w:noProof/>
            <w:rtl/>
          </w:rPr>
          <w:t>ی</w:t>
        </w:r>
        <w:r w:rsidR="00B07921" w:rsidRPr="00B62106">
          <w:rPr>
            <w:rStyle w:val="Hyperlink"/>
            <w:rFonts w:hint="eastAsia"/>
            <w:noProof/>
            <w:rtl/>
          </w:rPr>
          <w:t>ک</w:t>
        </w:r>
        <w:r w:rsidR="00B07921" w:rsidRPr="00B62106">
          <w:rPr>
            <w:rStyle w:val="Hyperlink"/>
            <w:rFonts w:hint="cs"/>
            <w:noProof/>
            <w:rtl/>
          </w:rPr>
          <w:t>ی</w:t>
        </w:r>
        <w:r w:rsidR="00B07921">
          <w:rPr>
            <w:noProof/>
            <w:webHidden/>
          </w:rPr>
          <w:tab/>
        </w:r>
        <w:r w:rsidR="00B07921">
          <w:rPr>
            <w:noProof/>
            <w:webHidden/>
          </w:rPr>
          <w:fldChar w:fldCharType="begin"/>
        </w:r>
        <w:r w:rsidR="00B07921">
          <w:rPr>
            <w:noProof/>
            <w:webHidden/>
          </w:rPr>
          <w:instrText xml:space="preserve"> PAGEREF _Toc157254955 \h </w:instrText>
        </w:r>
        <w:r w:rsidR="00B07921">
          <w:rPr>
            <w:noProof/>
            <w:webHidden/>
          </w:rPr>
        </w:r>
        <w:r w:rsidR="00B07921">
          <w:rPr>
            <w:noProof/>
            <w:webHidden/>
          </w:rPr>
          <w:fldChar w:fldCharType="separate"/>
        </w:r>
        <w:r w:rsidR="00B07921">
          <w:rPr>
            <w:noProof/>
            <w:webHidden/>
          </w:rPr>
          <w:t>56</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6" w:history="1">
        <w:r w:rsidR="00B07921" w:rsidRPr="00B62106">
          <w:rPr>
            <w:rStyle w:val="Hyperlink"/>
            <w:noProof/>
            <w:rtl/>
          </w:rPr>
          <w:t>شکل ‏3</w:t>
        </w:r>
        <w:r w:rsidR="00B07921" w:rsidRPr="00B62106">
          <w:rPr>
            <w:rStyle w:val="Hyperlink"/>
            <w:noProof/>
            <w:rtl/>
          </w:rPr>
          <w:noBreakHyphen/>
          <w:t xml:space="preserve">8 </w:t>
        </w:r>
        <w:r w:rsidR="00B07921" w:rsidRPr="00B62106">
          <w:rPr>
            <w:rStyle w:val="Hyperlink"/>
            <w:noProof/>
            <w:rtl/>
            <w:lang w:bidi="fa-IR"/>
          </w:rPr>
          <w:t>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56 \h </w:instrText>
        </w:r>
        <w:r w:rsidR="00B07921">
          <w:rPr>
            <w:noProof/>
            <w:webHidden/>
          </w:rPr>
        </w:r>
        <w:r w:rsidR="00B07921">
          <w:rPr>
            <w:noProof/>
            <w:webHidden/>
          </w:rPr>
          <w:fldChar w:fldCharType="separate"/>
        </w:r>
        <w:r w:rsidR="00B07921">
          <w:rPr>
            <w:noProof/>
            <w:webHidden/>
          </w:rPr>
          <w:t>61</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7" w:history="1">
        <w:r w:rsidR="00B07921" w:rsidRPr="00B62106">
          <w:rPr>
            <w:rStyle w:val="Hyperlink"/>
            <w:noProof/>
            <w:rtl/>
          </w:rPr>
          <w:t>شکل ‏3</w:t>
        </w:r>
        <w:r w:rsidR="00B07921" w:rsidRPr="00B62106">
          <w:rPr>
            <w:rStyle w:val="Hyperlink"/>
            <w:noProof/>
            <w:rtl/>
          </w:rPr>
          <w:noBreakHyphen/>
          <w:t>9</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57 \h </w:instrText>
        </w:r>
        <w:r w:rsidR="00B07921">
          <w:rPr>
            <w:noProof/>
            <w:webHidden/>
          </w:rPr>
        </w:r>
        <w:r w:rsidR="00B07921">
          <w:rPr>
            <w:noProof/>
            <w:webHidden/>
          </w:rPr>
          <w:fldChar w:fldCharType="separate"/>
        </w:r>
        <w:r w:rsidR="00B07921">
          <w:rPr>
            <w:noProof/>
            <w:webHidden/>
          </w:rPr>
          <w:t>62</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8" w:history="1">
        <w:r w:rsidR="00B07921" w:rsidRPr="00B62106">
          <w:rPr>
            <w:rStyle w:val="Hyperlink"/>
            <w:noProof/>
            <w:rtl/>
          </w:rPr>
          <w:t>شکل ‏3</w:t>
        </w:r>
        <w:r w:rsidR="00B07921" w:rsidRPr="00B62106">
          <w:rPr>
            <w:rStyle w:val="Hyperlink"/>
            <w:noProof/>
            <w:rtl/>
          </w:rPr>
          <w:noBreakHyphen/>
          <w:t>10</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2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58 \h </w:instrText>
        </w:r>
        <w:r w:rsidR="00B07921">
          <w:rPr>
            <w:noProof/>
            <w:webHidden/>
          </w:rPr>
        </w:r>
        <w:r w:rsidR="00B07921">
          <w:rPr>
            <w:noProof/>
            <w:webHidden/>
          </w:rPr>
          <w:fldChar w:fldCharType="separate"/>
        </w:r>
        <w:r w:rsidR="00B07921">
          <w:rPr>
            <w:noProof/>
            <w:webHidden/>
          </w:rPr>
          <w:t>62</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9" w:history="1">
        <w:r w:rsidR="00B07921" w:rsidRPr="00B62106">
          <w:rPr>
            <w:rStyle w:val="Hyperlink"/>
            <w:noProof/>
            <w:rtl/>
          </w:rPr>
          <w:t>شکل ‏3</w:t>
        </w:r>
        <w:r w:rsidR="00B07921" w:rsidRPr="00B62106">
          <w:rPr>
            <w:rStyle w:val="Hyperlink"/>
            <w:noProof/>
            <w:rtl/>
          </w:rPr>
          <w:noBreakHyphen/>
          <w:t>11</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3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59 \h </w:instrText>
        </w:r>
        <w:r w:rsidR="00B07921">
          <w:rPr>
            <w:noProof/>
            <w:webHidden/>
          </w:rPr>
        </w:r>
        <w:r w:rsidR="00B07921">
          <w:rPr>
            <w:noProof/>
            <w:webHidden/>
          </w:rPr>
          <w:fldChar w:fldCharType="separate"/>
        </w:r>
        <w:r w:rsidR="00B07921">
          <w:rPr>
            <w:noProof/>
            <w:webHidden/>
          </w:rPr>
          <w:t>63</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0" w:history="1">
        <w:r w:rsidR="00B07921" w:rsidRPr="00B62106">
          <w:rPr>
            <w:rStyle w:val="Hyperlink"/>
            <w:noProof/>
            <w:rtl/>
          </w:rPr>
          <w:t>شکل ‏3</w:t>
        </w:r>
        <w:r w:rsidR="00B07921" w:rsidRPr="00B62106">
          <w:rPr>
            <w:rStyle w:val="Hyperlink"/>
            <w:noProof/>
            <w:rtl/>
          </w:rPr>
          <w:noBreakHyphen/>
          <w:t>12</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2</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60 \h </w:instrText>
        </w:r>
        <w:r w:rsidR="00B07921">
          <w:rPr>
            <w:noProof/>
            <w:webHidden/>
          </w:rPr>
        </w:r>
        <w:r w:rsidR="00B07921">
          <w:rPr>
            <w:noProof/>
            <w:webHidden/>
          </w:rPr>
          <w:fldChar w:fldCharType="separate"/>
        </w:r>
        <w:r w:rsidR="00B07921">
          <w:rPr>
            <w:noProof/>
            <w:webHidden/>
          </w:rPr>
          <w:t>63</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1" w:history="1">
        <w:r w:rsidR="00B07921" w:rsidRPr="00B62106">
          <w:rPr>
            <w:rStyle w:val="Hyperlink"/>
            <w:noProof/>
            <w:rtl/>
          </w:rPr>
          <w:t>شکل ‏3</w:t>
        </w:r>
        <w:r w:rsidR="00B07921" w:rsidRPr="00B62106">
          <w:rPr>
            <w:rStyle w:val="Hyperlink"/>
            <w:noProof/>
            <w:rtl/>
          </w:rPr>
          <w:noBreakHyphen/>
          <w:t xml:space="preserve">13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3</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61 \h </w:instrText>
        </w:r>
        <w:r w:rsidR="00B07921">
          <w:rPr>
            <w:noProof/>
            <w:webHidden/>
          </w:rPr>
        </w:r>
        <w:r w:rsidR="00B07921">
          <w:rPr>
            <w:noProof/>
            <w:webHidden/>
          </w:rPr>
          <w:fldChar w:fldCharType="separate"/>
        </w:r>
        <w:r w:rsidR="00B07921">
          <w:rPr>
            <w:noProof/>
            <w:webHidden/>
          </w:rPr>
          <w:t>64</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2" w:history="1">
        <w:r w:rsidR="00B07921" w:rsidRPr="00B62106">
          <w:rPr>
            <w:rStyle w:val="Hyperlink"/>
            <w:noProof/>
            <w:rtl/>
          </w:rPr>
          <w:t>شکل ‏3</w:t>
        </w:r>
        <w:r w:rsidR="00B07921" w:rsidRPr="00B62106">
          <w:rPr>
            <w:rStyle w:val="Hyperlink"/>
            <w:noProof/>
            <w:rtl/>
          </w:rPr>
          <w:noBreakHyphen/>
          <w:t>14</w:t>
        </w:r>
        <w:r w:rsidR="00B07921" w:rsidRPr="00B62106">
          <w:rPr>
            <w:rStyle w:val="Hyperlink"/>
            <w:noProof/>
            <w:rtl/>
            <w:lang w:bidi="fa-IR"/>
          </w:rPr>
          <w:t xml:space="preserve"> مقا</w:t>
        </w:r>
        <w:r w:rsidR="00B07921" w:rsidRPr="00B62106">
          <w:rPr>
            <w:rStyle w:val="Hyperlink"/>
            <w:rFonts w:hint="cs"/>
            <w:noProof/>
            <w:rtl/>
            <w:lang w:bidi="fa-IR"/>
          </w:rPr>
          <w:t>ی</w:t>
        </w:r>
        <w:r w:rsidR="00B07921" w:rsidRPr="00B62106">
          <w:rPr>
            <w:rStyle w:val="Hyperlink"/>
            <w:rFonts w:hint="eastAsia"/>
            <w:noProof/>
            <w:rtl/>
            <w:lang w:bidi="fa-IR"/>
          </w:rPr>
          <w:t>سه‌</w:t>
        </w:r>
        <w:r w:rsidR="00B07921" w:rsidRPr="00B62106">
          <w:rPr>
            <w:rStyle w:val="Hyperlink"/>
            <w:rFonts w:hint="cs"/>
            <w:noProof/>
            <w:rtl/>
            <w:lang w:bidi="fa-IR"/>
          </w:rPr>
          <w:t>ی</w:t>
        </w:r>
        <w:r w:rsidR="00B07921" w:rsidRPr="00B62106">
          <w:rPr>
            <w:rStyle w:val="Hyperlink"/>
            <w:noProof/>
            <w:rtl/>
            <w:lang w:bidi="fa-IR"/>
          </w:rPr>
          <w:t xml:space="preserve"> تخم</w:t>
        </w:r>
        <w:r w:rsidR="00B07921" w:rsidRPr="00B62106">
          <w:rPr>
            <w:rStyle w:val="Hyperlink"/>
            <w:rFonts w:hint="cs"/>
            <w:noProof/>
            <w:rtl/>
            <w:lang w:bidi="fa-IR"/>
          </w:rPr>
          <w:t>ی</w:t>
        </w:r>
        <w:r w:rsidR="00B07921" w:rsidRPr="00B62106">
          <w:rPr>
            <w:rStyle w:val="Hyperlink"/>
            <w:rFonts w:hint="eastAsia"/>
            <w:noProof/>
            <w:rtl/>
            <w:lang w:bidi="fa-IR"/>
          </w:rPr>
          <w:t>ن</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و مقدار واقع</w:t>
        </w:r>
        <w:r w:rsidR="00B07921" w:rsidRPr="00B62106">
          <w:rPr>
            <w:rStyle w:val="Hyperlink"/>
            <w:rFonts w:hint="cs"/>
            <w:noProof/>
            <w:rtl/>
            <w:lang w:bidi="fa-IR"/>
          </w:rPr>
          <w:t>ی</w:t>
        </w:r>
        <w:r w:rsidR="00B07921" w:rsidRPr="00B62106">
          <w:rPr>
            <w:rStyle w:val="Hyperlink"/>
            <w:noProof/>
            <w:rtl/>
            <w:lang w:bidi="fa-IR"/>
          </w:rPr>
          <w:t xml:space="preserve"> ربات 1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B07921" w:rsidRPr="00B62106">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B07921">
          <w:rPr>
            <w:noProof/>
            <w:webHidden/>
          </w:rPr>
          <w:tab/>
        </w:r>
        <w:r w:rsidR="00B07921">
          <w:rPr>
            <w:noProof/>
            <w:webHidden/>
          </w:rPr>
          <w:fldChar w:fldCharType="begin"/>
        </w:r>
        <w:r w:rsidR="00B07921">
          <w:rPr>
            <w:noProof/>
            <w:webHidden/>
          </w:rPr>
          <w:instrText xml:space="preserve"> PAGEREF _Toc157254962 \h </w:instrText>
        </w:r>
        <w:r w:rsidR="00B07921">
          <w:rPr>
            <w:noProof/>
            <w:webHidden/>
          </w:rPr>
        </w:r>
        <w:r w:rsidR="00B07921">
          <w:rPr>
            <w:noProof/>
            <w:webHidden/>
          </w:rPr>
          <w:fldChar w:fldCharType="separate"/>
        </w:r>
        <w:r w:rsidR="00B07921">
          <w:rPr>
            <w:noProof/>
            <w:webHidden/>
          </w:rPr>
          <w:t>64</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3" w:history="1">
        <w:r w:rsidR="00B07921" w:rsidRPr="00B62106">
          <w:rPr>
            <w:rStyle w:val="Hyperlink"/>
            <w:noProof/>
            <w:rtl/>
          </w:rPr>
          <w:t>شکل ‏3</w:t>
        </w:r>
        <w:r w:rsidR="00B07921" w:rsidRPr="00B62106">
          <w:rPr>
            <w:rStyle w:val="Hyperlink"/>
            <w:noProof/>
            <w:rtl/>
          </w:rPr>
          <w:noBreakHyphen/>
          <w:t xml:space="preserve">15 </w:t>
        </w:r>
        <w:r w:rsidR="00B07921" w:rsidRPr="00B62106">
          <w:rPr>
            <w:rStyle w:val="Hyperlink"/>
            <w:noProof/>
            <w:rtl/>
            <w:lang w:bidi="fa-IR"/>
          </w:rPr>
          <w:t>مقا</w:t>
        </w:r>
        <w:r w:rsidR="00B07921" w:rsidRPr="00B62106">
          <w:rPr>
            <w:rStyle w:val="Hyperlink"/>
            <w:rFonts w:hint="cs"/>
            <w:noProof/>
            <w:rtl/>
            <w:lang w:bidi="fa-IR"/>
          </w:rPr>
          <w:t>ی</w:t>
        </w:r>
        <w:r w:rsidR="00B07921" w:rsidRPr="00B62106">
          <w:rPr>
            <w:rStyle w:val="Hyperlink"/>
            <w:rFonts w:hint="eastAsia"/>
            <w:noProof/>
            <w:rtl/>
            <w:lang w:bidi="fa-IR"/>
          </w:rPr>
          <w:t>سه‌</w:t>
        </w:r>
        <w:r w:rsidR="00B07921" w:rsidRPr="00B62106">
          <w:rPr>
            <w:rStyle w:val="Hyperlink"/>
            <w:rFonts w:hint="cs"/>
            <w:noProof/>
            <w:rtl/>
            <w:lang w:bidi="fa-IR"/>
          </w:rPr>
          <w:t>ی</w:t>
        </w:r>
        <w:r w:rsidR="00B07921" w:rsidRPr="00B62106">
          <w:rPr>
            <w:rStyle w:val="Hyperlink"/>
            <w:noProof/>
            <w:rtl/>
            <w:lang w:bidi="fa-IR"/>
          </w:rPr>
          <w:t xml:space="preserve"> تخم</w:t>
        </w:r>
        <w:r w:rsidR="00B07921" w:rsidRPr="00B62106">
          <w:rPr>
            <w:rStyle w:val="Hyperlink"/>
            <w:rFonts w:hint="cs"/>
            <w:noProof/>
            <w:rtl/>
            <w:lang w:bidi="fa-IR"/>
          </w:rPr>
          <w:t>ی</w:t>
        </w:r>
        <w:r w:rsidR="00B07921" w:rsidRPr="00B62106">
          <w:rPr>
            <w:rStyle w:val="Hyperlink"/>
            <w:rFonts w:hint="eastAsia"/>
            <w:noProof/>
            <w:rtl/>
            <w:lang w:bidi="fa-IR"/>
          </w:rPr>
          <w:t>ن</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و مقدار واقع</w:t>
        </w:r>
        <w:r w:rsidR="00B07921" w:rsidRPr="00B62106">
          <w:rPr>
            <w:rStyle w:val="Hyperlink"/>
            <w:rFonts w:hint="cs"/>
            <w:noProof/>
            <w:rtl/>
            <w:lang w:bidi="fa-IR"/>
          </w:rPr>
          <w:t>ی</w:t>
        </w:r>
        <w:r w:rsidR="00B07921" w:rsidRPr="00B62106">
          <w:rPr>
            <w:rStyle w:val="Hyperlink"/>
            <w:noProof/>
            <w:rtl/>
            <w:lang w:bidi="fa-IR"/>
          </w:rPr>
          <w:t xml:space="preserve"> ربات 2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B07921" w:rsidRPr="00B62106">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B07921">
          <w:rPr>
            <w:noProof/>
            <w:webHidden/>
          </w:rPr>
          <w:tab/>
        </w:r>
        <w:r w:rsidR="00B07921">
          <w:rPr>
            <w:noProof/>
            <w:webHidden/>
          </w:rPr>
          <w:fldChar w:fldCharType="begin"/>
        </w:r>
        <w:r w:rsidR="00B07921">
          <w:rPr>
            <w:noProof/>
            <w:webHidden/>
          </w:rPr>
          <w:instrText xml:space="preserve"> PAGEREF _Toc157254963 \h </w:instrText>
        </w:r>
        <w:r w:rsidR="00B07921">
          <w:rPr>
            <w:noProof/>
            <w:webHidden/>
          </w:rPr>
        </w:r>
        <w:r w:rsidR="00B07921">
          <w:rPr>
            <w:noProof/>
            <w:webHidden/>
          </w:rPr>
          <w:fldChar w:fldCharType="separate"/>
        </w:r>
        <w:r w:rsidR="00B07921">
          <w:rPr>
            <w:noProof/>
            <w:webHidden/>
          </w:rPr>
          <w:t>65</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4" w:history="1">
        <w:r w:rsidR="00B07921" w:rsidRPr="00B62106">
          <w:rPr>
            <w:rStyle w:val="Hyperlink"/>
            <w:noProof/>
            <w:rtl/>
          </w:rPr>
          <w:t>شکل ‏3</w:t>
        </w:r>
        <w:r w:rsidR="00B07921" w:rsidRPr="00B62106">
          <w:rPr>
            <w:rStyle w:val="Hyperlink"/>
            <w:noProof/>
            <w:rtl/>
          </w:rPr>
          <w:noBreakHyphen/>
          <w:t xml:space="preserve">16 </w:t>
        </w:r>
        <w:r w:rsidR="00B07921" w:rsidRPr="00B62106">
          <w:rPr>
            <w:rStyle w:val="Hyperlink"/>
            <w:noProof/>
            <w:rtl/>
            <w:lang w:bidi="fa-IR"/>
          </w:rPr>
          <w:t>مقا</w:t>
        </w:r>
        <w:r w:rsidR="00B07921" w:rsidRPr="00B62106">
          <w:rPr>
            <w:rStyle w:val="Hyperlink"/>
            <w:rFonts w:hint="cs"/>
            <w:noProof/>
            <w:rtl/>
            <w:lang w:bidi="fa-IR"/>
          </w:rPr>
          <w:t>ی</w:t>
        </w:r>
        <w:r w:rsidR="00B07921" w:rsidRPr="00B62106">
          <w:rPr>
            <w:rStyle w:val="Hyperlink"/>
            <w:rFonts w:hint="eastAsia"/>
            <w:noProof/>
            <w:rtl/>
            <w:lang w:bidi="fa-IR"/>
          </w:rPr>
          <w:t>سه‌</w:t>
        </w:r>
        <w:r w:rsidR="00B07921" w:rsidRPr="00B62106">
          <w:rPr>
            <w:rStyle w:val="Hyperlink"/>
            <w:rFonts w:hint="cs"/>
            <w:noProof/>
            <w:rtl/>
            <w:lang w:bidi="fa-IR"/>
          </w:rPr>
          <w:t>ی</w:t>
        </w:r>
        <w:r w:rsidR="00B07921" w:rsidRPr="00B62106">
          <w:rPr>
            <w:rStyle w:val="Hyperlink"/>
            <w:noProof/>
            <w:rtl/>
            <w:lang w:bidi="fa-IR"/>
          </w:rPr>
          <w:t xml:space="preserve"> تخم</w:t>
        </w:r>
        <w:r w:rsidR="00B07921" w:rsidRPr="00B62106">
          <w:rPr>
            <w:rStyle w:val="Hyperlink"/>
            <w:rFonts w:hint="cs"/>
            <w:noProof/>
            <w:rtl/>
            <w:lang w:bidi="fa-IR"/>
          </w:rPr>
          <w:t>ی</w:t>
        </w:r>
        <w:r w:rsidR="00B07921" w:rsidRPr="00B62106">
          <w:rPr>
            <w:rStyle w:val="Hyperlink"/>
            <w:rFonts w:hint="eastAsia"/>
            <w:noProof/>
            <w:rtl/>
            <w:lang w:bidi="fa-IR"/>
          </w:rPr>
          <w:t>ن</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و مقدار واقع</w:t>
        </w:r>
        <w:r w:rsidR="00B07921" w:rsidRPr="00B62106">
          <w:rPr>
            <w:rStyle w:val="Hyperlink"/>
            <w:rFonts w:hint="cs"/>
            <w:noProof/>
            <w:rtl/>
            <w:lang w:bidi="fa-IR"/>
          </w:rPr>
          <w:t>ی</w:t>
        </w:r>
        <w:r w:rsidR="00B07921" w:rsidRPr="00B62106">
          <w:rPr>
            <w:rStyle w:val="Hyperlink"/>
            <w:noProof/>
            <w:rtl/>
            <w:lang w:bidi="fa-IR"/>
          </w:rPr>
          <w:t xml:space="preserve"> ربات 3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B07921" w:rsidRPr="00B62106">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B07921">
          <w:rPr>
            <w:noProof/>
            <w:webHidden/>
          </w:rPr>
          <w:tab/>
        </w:r>
        <w:r w:rsidR="00B07921">
          <w:rPr>
            <w:noProof/>
            <w:webHidden/>
          </w:rPr>
          <w:fldChar w:fldCharType="begin"/>
        </w:r>
        <w:r w:rsidR="00B07921">
          <w:rPr>
            <w:noProof/>
            <w:webHidden/>
          </w:rPr>
          <w:instrText xml:space="preserve"> PAGEREF _Toc157254964 \h </w:instrText>
        </w:r>
        <w:r w:rsidR="00B07921">
          <w:rPr>
            <w:noProof/>
            <w:webHidden/>
          </w:rPr>
        </w:r>
        <w:r w:rsidR="00B07921">
          <w:rPr>
            <w:noProof/>
            <w:webHidden/>
          </w:rPr>
          <w:fldChar w:fldCharType="separate"/>
        </w:r>
        <w:r w:rsidR="00B07921">
          <w:rPr>
            <w:noProof/>
            <w:webHidden/>
          </w:rPr>
          <w:t>65</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5" w:history="1">
        <w:r w:rsidR="00B07921" w:rsidRPr="00B62106">
          <w:rPr>
            <w:rStyle w:val="Hyperlink"/>
            <w:noProof/>
            <w:rtl/>
          </w:rPr>
          <w:t>شکل ‏3</w:t>
        </w:r>
        <w:r w:rsidR="00B07921" w:rsidRPr="00B62106">
          <w:rPr>
            <w:rStyle w:val="Hyperlink"/>
            <w:noProof/>
            <w:rtl/>
          </w:rPr>
          <w:noBreakHyphen/>
          <w:t>17</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ورود</w:t>
        </w:r>
        <w:r w:rsidR="00B07921" w:rsidRPr="00B62106">
          <w:rPr>
            <w:rStyle w:val="Hyperlink"/>
            <w:rFonts w:hint="cs"/>
            <w:noProof/>
            <w:rtl/>
            <w:lang w:bidi="fa-IR"/>
          </w:rPr>
          <w:t>ی</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m:t>
          </m:r>
        </m:oMath>
        <w:r w:rsidR="00B07921" w:rsidRPr="00B62106">
          <w:rPr>
            <w:rStyle w:val="Hyperlink"/>
            <w:noProof/>
            <w:rtl/>
            <w:lang w:bidi="fa-IR"/>
          </w:rPr>
          <w:t xml:space="preserve"> در 50 ثان</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noProof/>
            <w:rtl/>
            <w:lang w:bidi="fa-IR"/>
          </w:rPr>
          <w:t xml:space="preserve"> آخر الف) ربات 1 ب) ربات 2 ج) ربات 3</w:t>
        </w:r>
        <w:r w:rsidR="00B07921">
          <w:rPr>
            <w:noProof/>
            <w:webHidden/>
          </w:rPr>
          <w:tab/>
        </w:r>
        <w:r w:rsidR="00B07921">
          <w:rPr>
            <w:noProof/>
            <w:webHidden/>
          </w:rPr>
          <w:fldChar w:fldCharType="begin"/>
        </w:r>
        <w:r w:rsidR="00B07921">
          <w:rPr>
            <w:noProof/>
            <w:webHidden/>
          </w:rPr>
          <w:instrText xml:space="preserve"> PAGEREF _Toc157254965 \h </w:instrText>
        </w:r>
        <w:r w:rsidR="00B07921">
          <w:rPr>
            <w:noProof/>
            <w:webHidden/>
          </w:rPr>
        </w:r>
        <w:r w:rsidR="00B07921">
          <w:rPr>
            <w:noProof/>
            <w:webHidden/>
          </w:rPr>
          <w:fldChar w:fldCharType="separate"/>
        </w:r>
        <w:r w:rsidR="00B07921">
          <w:rPr>
            <w:noProof/>
            <w:webHidden/>
          </w:rPr>
          <w:t>66</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6" w:history="1">
        <w:r w:rsidR="00B07921" w:rsidRPr="00B62106">
          <w:rPr>
            <w:rStyle w:val="Hyperlink"/>
            <w:noProof/>
            <w:rtl/>
          </w:rPr>
          <w:t>شکل ‏3</w:t>
        </w:r>
        <w:r w:rsidR="00B07921" w:rsidRPr="00B62106">
          <w:rPr>
            <w:rStyle w:val="Hyperlink"/>
            <w:noProof/>
            <w:rtl/>
          </w:rPr>
          <w:noBreakHyphen/>
          <w:t>18</w:t>
        </w:r>
        <w:r w:rsidR="00B07921" w:rsidRPr="00B62106">
          <w:rPr>
            <w:rStyle w:val="Hyperlink"/>
            <w:noProof/>
            <w:rtl/>
            <w:lang w:bidi="fa-IR"/>
          </w:rPr>
          <w:t xml:space="preserve">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66 \h </w:instrText>
        </w:r>
        <w:r w:rsidR="00B07921">
          <w:rPr>
            <w:noProof/>
            <w:webHidden/>
          </w:rPr>
        </w:r>
        <w:r w:rsidR="00B07921">
          <w:rPr>
            <w:noProof/>
            <w:webHidden/>
          </w:rPr>
          <w:fldChar w:fldCharType="separate"/>
        </w:r>
        <w:r w:rsidR="00B07921">
          <w:rPr>
            <w:noProof/>
            <w:webHidden/>
          </w:rPr>
          <w:t>66</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7" w:history="1">
        <w:r w:rsidR="00B07921" w:rsidRPr="00B62106">
          <w:rPr>
            <w:rStyle w:val="Hyperlink"/>
            <w:noProof/>
            <w:rtl/>
          </w:rPr>
          <w:t>شکل ‏3</w:t>
        </w:r>
        <w:r w:rsidR="00B07921" w:rsidRPr="00B62106">
          <w:rPr>
            <w:rStyle w:val="Hyperlink"/>
            <w:noProof/>
            <w:rtl/>
          </w:rPr>
          <w:noBreakHyphen/>
          <w:t>19</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67 \h </w:instrText>
        </w:r>
        <w:r w:rsidR="00B07921">
          <w:rPr>
            <w:noProof/>
            <w:webHidden/>
          </w:rPr>
        </w:r>
        <w:r w:rsidR="00B07921">
          <w:rPr>
            <w:noProof/>
            <w:webHidden/>
          </w:rPr>
          <w:fldChar w:fldCharType="separate"/>
        </w:r>
        <w:r w:rsidR="00B07921">
          <w:rPr>
            <w:noProof/>
            <w:webHidden/>
          </w:rPr>
          <w:t>67</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8" w:history="1">
        <w:r w:rsidR="00B07921" w:rsidRPr="00B62106">
          <w:rPr>
            <w:rStyle w:val="Hyperlink"/>
            <w:noProof/>
            <w:rtl/>
          </w:rPr>
          <w:t>شکل ‏3</w:t>
        </w:r>
        <w:r w:rsidR="00B07921" w:rsidRPr="00B62106">
          <w:rPr>
            <w:rStyle w:val="Hyperlink"/>
            <w:noProof/>
            <w:rtl/>
          </w:rPr>
          <w:noBreakHyphen/>
          <w:t xml:space="preserve">20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2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68 \h </w:instrText>
        </w:r>
        <w:r w:rsidR="00B07921">
          <w:rPr>
            <w:noProof/>
            <w:webHidden/>
          </w:rPr>
        </w:r>
        <w:r w:rsidR="00B07921">
          <w:rPr>
            <w:noProof/>
            <w:webHidden/>
          </w:rPr>
          <w:fldChar w:fldCharType="separate"/>
        </w:r>
        <w:r w:rsidR="00B07921">
          <w:rPr>
            <w:noProof/>
            <w:webHidden/>
          </w:rPr>
          <w:t>67</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9" w:history="1">
        <w:r w:rsidR="00B07921" w:rsidRPr="00B62106">
          <w:rPr>
            <w:rStyle w:val="Hyperlink"/>
            <w:noProof/>
            <w:rtl/>
          </w:rPr>
          <w:t>شکل ‏3</w:t>
        </w:r>
        <w:r w:rsidR="00B07921" w:rsidRPr="00B62106">
          <w:rPr>
            <w:rStyle w:val="Hyperlink"/>
            <w:noProof/>
            <w:rtl/>
          </w:rPr>
          <w:noBreakHyphen/>
          <w:t xml:space="preserve">21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3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69 \h </w:instrText>
        </w:r>
        <w:r w:rsidR="00B07921">
          <w:rPr>
            <w:noProof/>
            <w:webHidden/>
          </w:rPr>
        </w:r>
        <w:r w:rsidR="00B07921">
          <w:rPr>
            <w:noProof/>
            <w:webHidden/>
          </w:rPr>
          <w:fldChar w:fldCharType="separate"/>
        </w:r>
        <w:r w:rsidR="00B07921">
          <w:rPr>
            <w:noProof/>
            <w:webHidden/>
          </w:rPr>
          <w:t>68</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0" w:history="1">
        <w:r w:rsidR="00B07921" w:rsidRPr="00B62106">
          <w:rPr>
            <w:rStyle w:val="Hyperlink"/>
            <w:noProof/>
            <w:rtl/>
          </w:rPr>
          <w:t>شکل ‏3</w:t>
        </w:r>
        <w:r w:rsidR="00B07921" w:rsidRPr="00B62106">
          <w:rPr>
            <w:rStyle w:val="Hyperlink"/>
            <w:noProof/>
            <w:rtl/>
          </w:rPr>
          <w:noBreakHyphen/>
          <w:t>22</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2</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0 \h </w:instrText>
        </w:r>
        <w:r w:rsidR="00B07921">
          <w:rPr>
            <w:noProof/>
            <w:webHidden/>
          </w:rPr>
        </w:r>
        <w:r w:rsidR="00B07921">
          <w:rPr>
            <w:noProof/>
            <w:webHidden/>
          </w:rPr>
          <w:fldChar w:fldCharType="separate"/>
        </w:r>
        <w:r w:rsidR="00B07921">
          <w:rPr>
            <w:noProof/>
            <w:webHidden/>
          </w:rPr>
          <w:t>68</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1" w:history="1">
        <w:r w:rsidR="00B07921" w:rsidRPr="00B62106">
          <w:rPr>
            <w:rStyle w:val="Hyperlink"/>
            <w:noProof/>
            <w:rtl/>
          </w:rPr>
          <w:t>شکل ‏3</w:t>
        </w:r>
        <w:r w:rsidR="00B07921" w:rsidRPr="00B62106">
          <w:rPr>
            <w:rStyle w:val="Hyperlink"/>
            <w:noProof/>
            <w:rtl/>
          </w:rPr>
          <w:noBreakHyphen/>
          <w:t xml:space="preserve">23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3</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1 \h </w:instrText>
        </w:r>
        <w:r w:rsidR="00B07921">
          <w:rPr>
            <w:noProof/>
            <w:webHidden/>
          </w:rPr>
        </w:r>
        <w:r w:rsidR="00B07921">
          <w:rPr>
            <w:noProof/>
            <w:webHidden/>
          </w:rPr>
          <w:fldChar w:fldCharType="separate"/>
        </w:r>
        <w:r w:rsidR="00B07921">
          <w:rPr>
            <w:noProof/>
            <w:webHidden/>
          </w:rPr>
          <w:t>69</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2" w:history="1">
        <w:r w:rsidR="00B07921" w:rsidRPr="00B62106">
          <w:rPr>
            <w:rStyle w:val="Hyperlink"/>
            <w:noProof/>
            <w:rtl/>
          </w:rPr>
          <w:t>شکل ‏3</w:t>
        </w:r>
        <w:r w:rsidR="00B07921" w:rsidRPr="00B62106">
          <w:rPr>
            <w:rStyle w:val="Hyperlink"/>
            <w:noProof/>
            <w:rtl/>
          </w:rPr>
          <w:noBreakHyphen/>
          <w:t>24</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با کنترلر بر پا</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اد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72 \h </w:instrText>
        </w:r>
        <w:r w:rsidR="00B07921">
          <w:rPr>
            <w:noProof/>
            <w:webHidden/>
          </w:rPr>
        </w:r>
        <w:r w:rsidR="00B07921">
          <w:rPr>
            <w:noProof/>
            <w:webHidden/>
          </w:rPr>
          <w:fldChar w:fldCharType="separate"/>
        </w:r>
        <w:r w:rsidR="00B07921">
          <w:rPr>
            <w:noProof/>
            <w:webHidden/>
          </w:rPr>
          <w:t>70</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3" w:history="1">
        <w:r w:rsidR="00B07921" w:rsidRPr="00B62106">
          <w:rPr>
            <w:rStyle w:val="Hyperlink"/>
            <w:noProof/>
            <w:rtl/>
          </w:rPr>
          <w:t>شکل ‏3</w:t>
        </w:r>
        <w:r w:rsidR="00B07921" w:rsidRPr="00B62106">
          <w:rPr>
            <w:rStyle w:val="Hyperlink"/>
            <w:noProof/>
            <w:rtl/>
          </w:rPr>
          <w:noBreakHyphen/>
          <w:t>25</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2 با کنترلر بر پا</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اد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73 \h </w:instrText>
        </w:r>
        <w:r w:rsidR="00B07921">
          <w:rPr>
            <w:noProof/>
            <w:webHidden/>
          </w:rPr>
        </w:r>
        <w:r w:rsidR="00B07921">
          <w:rPr>
            <w:noProof/>
            <w:webHidden/>
          </w:rPr>
          <w:fldChar w:fldCharType="separate"/>
        </w:r>
        <w:r w:rsidR="00B07921">
          <w:rPr>
            <w:noProof/>
            <w:webHidden/>
          </w:rPr>
          <w:t>70</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4" w:history="1">
        <w:r w:rsidR="00B07921" w:rsidRPr="00B62106">
          <w:rPr>
            <w:rStyle w:val="Hyperlink"/>
            <w:noProof/>
            <w:rtl/>
          </w:rPr>
          <w:t>شکل ‏3</w:t>
        </w:r>
        <w:r w:rsidR="00B07921" w:rsidRPr="00B62106">
          <w:rPr>
            <w:rStyle w:val="Hyperlink"/>
            <w:noProof/>
            <w:rtl/>
          </w:rPr>
          <w:noBreakHyphen/>
          <w:t xml:space="preserve">26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3 با کنترلر بر پا</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اد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74 \h </w:instrText>
        </w:r>
        <w:r w:rsidR="00B07921">
          <w:rPr>
            <w:noProof/>
            <w:webHidden/>
          </w:rPr>
        </w:r>
        <w:r w:rsidR="00B07921">
          <w:rPr>
            <w:noProof/>
            <w:webHidden/>
          </w:rPr>
          <w:fldChar w:fldCharType="separate"/>
        </w:r>
        <w:r w:rsidR="00B07921">
          <w:rPr>
            <w:noProof/>
            <w:webHidden/>
          </w:rPr>
          <w:t>71</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5" w:history="1">
        <w:r w:rsidR="00B07921" w:rsidRPr="00B62106">
          <w:rPr>
            <w:rStyle w:val="Hyperlink"/>
            <w:noProof/>
            <w:rtl/>
          </w:rPr>
          <w:t>شکل ‏3</w:t>
        </w:r>
        <w:r w:rsidR="00B07921" w:rsidRPr="00B62106">
          <w:rPr>
            <w:rStyle w:val="Hyperlink"/>
            <w:noProof/>
            <w:rtl/>
          </w:rPr>
          <w:noBreakHyphen/>
          <w:t xml:space="preserve">27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2</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5 \h </w:instrText>
        </w:r>
        <w:r w:rsidR="00B07921">
          <w:rPr>
            <w:noProof/>
            <w:webHidden/>
          </w:rPr>
        </w:r>
        <w:r w:rsidR="00B07921">
          <w:rPr>
            <w:noProof/>
            <w:webHidden/>
          </w:rPr>
          <w:fldChar w:fldCharType="separate"/>
        </w:r>
        <w:r w:rsidR="00B07921">
          <w:rPr>
            <w:noProof/>
            <w:webHidden/>
          </w:rPr>
          <w:t>71</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6" w:history="1">
        <w:r w:rsidR="00B07921" w:rsidRPr="00B62106">
          <w:rPr>
            <w:rStyle w:val="Hyperlink"/>
            <w:noProof/>
            <w:rtl/>
          </w:rPr>
          <w:t>شکل ‏3</w:t>
        </w:r>
        <w:r w:rsidR="00B07921" w:rsidRPr="00B62106">
          <w:rPr>
            <w:rStyle w:val="Hyperlink"/>
            <w:noProof/>
            <w:rtl/>
          </w:rPr>
          <w:noBreakHyphen/>
          <w:t xml:space="preserve">28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3</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6 \h </w:instrText>
        </w:r>
        <w:r w:rsidR="00B07921">
          <w:rPr>
            <w:noProof/>
            <w:webHidden/>
          </w:rPr>
        </w:r>
        <w:r w:rsidR="00B07921">
          <w:rPr>
            <w:noProof/>
            <w:webHidden/>
          </w:rPr>
          <w:fldChar w:fldCharType="separate"/>
        </w:r>
        <w:r w:rsidR="00B07921">
          <w:rPr>
            <w:noProof/>
            <w:webHidden/>
          </w:rPr>
          <w:t>72</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7" w:history="1">
        <w:r w:rsidR="00B07921" w:rsidRPr="00B62106">
          <w:rPr>
            <w:rStyle w:val="Hyperlink"/>
            <w:noProof/>
            <w:rtl/>
          </w:rPr>
          <w:t>شکل ‏5</w:t>
        </w:r>
        <w:r w:rsidR="00B07921" w:rsidRPr="00B62106">
          <w:rPr>
            <w:rStyle w:val="Hyperlink"/>
            <w:noProof/>
            <w:rtl/>
          </w:rPr>
          <w:noBreakHyphen/>
          <w:t xml:space="preserve">1 </w:t>
        </w:r>
        <w:r w:rsidR="00B07921" w:rsidRPr="00B62106">
          <w:rPr>
            <w:rStyle w:val="Hyperlink"/>
            <w:noProof/>
            <w:rtl/>
            <w:lang w:bidi="fa-IR"/>
          </w:rPr>
          <w:t>ساختار کل</w:t>
        </w:r>
        <w:r w:rsidR="00B07921" w:rsidRPr="00B62106">
          <w:rPr>
            <w:rStyle w:val="Hyperlink"/>
            <w:rFonts w:hint="cs"/>
            <w:noProof/>
            <w:rtl/>
            <w:lang w:bidi="fa-IR"/>
          </w:rPr>
          <w:t>ی</w:t>
        </w:r>
        <w:r w:rsidR="00B07921" w:rsidRPr="00B62106">
          <w:rPr>
            <w:rStyle w:val="Hyperlink"/>
            <w:noProof/>
            <w:rtl/>
            <w:lang w:bidi="fa-IR"/>
          </w:rPr>
          <w:t xml:space="preserve"> ذخ</w:t>
        </w:r>
        <w:r w:rsidR="00B07921" w:rsidRPr="00B62106">
          <w:rPr>
            <w:rStyle w:val="Hyperlink"/>
            <w:rFonts w:hint="cs"/>
            <w:noProof/>
            <w:rtl/>
            <w:lang w:bidi="fa-IR"/>
          </w:rPr>
          <w:t>ی</w:t>
        </w:r>
        <w:r w:rsidR="00B07921" w:rsidRPr="00B62106">
          <w:rPr>
            <w:rStyle w:val="Hyperlink"/>
            <w:rFonts w:hint="eastAsia"/>
            <w:noProof/>
            <w:rtl/>
            <w:lang w:bidi="fa-IR"/>
          </w:rPr>
          <w:t>ره‌</w:t>
        </w:r>
        <w:r w:rsidR="00B07921" w:rsidRPr="00B62106">
          <w:rPr>
            <w:rStyle w:val="Hyperlink"/>
            <w:rFonts w:hint="cs"/>
            <w:noProof/>
            <w:rtl/>
            <w:lang w:bidi="fa-IR"/>
          </w:rPr>
          <w:t>ی</w:t>
        </w:r>
        <w:r w:rsidR="00B07921" w:rsidRPr="00B62106">
          <w:rPr>
            <w:rStyle w:val="Hyperlink"/>
            <w:noProof/>
            <w:rtl/>
            <w:lang w:bidi="fa-IR"/>
          </w:rPr>
          <w:t xml:space="preserve"> پس‌خور در نرم افزار </w:t>
        </w:r>
        <w:r w:rsidR="00B07921" w:rsidRPr="00B62106">
          <w:rPr>
            <w:rStyle w:val="Hyperlink"/>
            <w:noProof/>
            <w:lang w:bidi="fa-IR"/>
          </w:rPr>
          <w:t>Excel</w:t>
        </w:r>
        <w:r w:rsidR="00B07921">
          <w:rPr>
            <w:noProof/>
            <w:webHidden/>
          </w:rPr>
          <w:tab/>
        </w:r>
        <w:r w:rsidR="00B07921">
          <w:rPr>
            <w:noProof/>
            <w:webHidden/>
          </w:rPr>
          <w:fldChar w:fldCharType="begin"/>
        </w:r>
        <w:r w:rsidR="00B07921">
          <w:rPr>
            <w:noProof/>
            <w:webHidden/>
          </w:rPr>
          <w:instrText xml:space="preserve"> PAGEREF _Toc157254977 \h </w:instrText>
        </w:r>
        <w:r w:rsidR="00B07921">
          <w:rPr>
            <w:noProof/>
            <w:webHidden/>
          </w:rPr>
        </w:r>
        <w:r w:rsidR="00B07921">
          <w:rPr>
            <w:noProof/>
            <w:webHidden/>
          </w:rPr>
          <w:fldChar w:fldCharType="separate"/>
        </w:r>
        <w:r w:rsidR="00B07921">
          <w:rPr>
            <w:noProof/>
            <w:webHidden/>
          </w:rPr>
          <w:t>76</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8" w:history="1">
        <w:r w:rsidR="00B07921" w:rsidRPr="00B62106">
          <w:rPr>
            <w:rStyle w:val="Hyperlink"/>
            <w:noProof/>
            <w:rtl/>
          </w:rPr>
          <w:t>شکل ‏5</w:t>
        </w:r>
        <w:r w:rsidR="00B07921" w:rsidRPr="00B62106">
          <w:rPr>
            <w:rStyle w:val="Hyperlink"/>
            <w:noProof/>
            <w:rtl/>
          </w:rPr>
          <w:noBreakHyphen/>
          <w:t xml:space="preserve">2 </w:t>
        </w:r>
        <w:r w:rsidR="00B07921" w:rsidRPr="00B62106">
          <w:rPr>
            <w:rStyle w:val="Hyperlink"/>
            <w:noProof/>
            <w:rtl/>
            <w:lang w:bidi="fa-IR"/>
          </w:rPr>
          <w:t>مقا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مختلف ذخ</w:t>
        </w:r>
        <w:r w:rsidR="00B07921" w:rsidRPr="00B62106">
          <w:rPr>
            <w:rStyle w:val="Hyperlink"/>
            <w:rFonts w:hint="cs"/>
            <w:noProof/>
            <w:rtl/>
            <w:lang w:bidi="fa-IR"/>
          </w:rPr>
          <w:t>ی</w:t>
        </w:r>
        <w:r w:rsidR="00B07921" w:rsidRPr="00B62106">
          <w:rPr>
            <w:rStyle w:val="Hyperlink"/>
            <w:rFonts w:hint="eastAsia"/>
            <w:noProof/>
            <w:rtl/>
            <w:lang w:bidi="fa-IR"/>
          </w:rPr>
          <w:t>ره</w:t>
        </w:r>
        <w:r w:rsidR="00B07921" w:rsidRPr="00B62106">
          <w:rPr>
            <w:rStyle w:val="Hyperlink"/>
            <w:noProof/>
            <w:rtl/>
            <w:lang w:bidi="fa-IR"/>
          </w:rPr>
          <w:t xml:space="preserve"> شده در پرونده</w:t>
        </w:r>
        <w:r w:rsidR="00B07921">
          <w:rPr>
            <w:noProof/>
            <w:webHidden/>
          </w:rPr>
          <w:tab/>
        </w:r>
        <w:r w:rsidR="00B07921">
          <w:rPr>
            <w:noProof/>
            <w:webHidden/>
          </w:rPr>
          <w:fldChar w:fldCharType="begin"/>
        </w:r>
        <w:r w:rsidR="00B07921">
          <w:rPr>
            <w:noProof/>
            <w:webHidden/>
          </w:rPr>
          <w:instrText xml:space="preserve"> PAGEREF _Toc157254978 \h </w:instrText>
        </w:r>
        <w:r w:rsidR="00B07921">
          <w:rPr>
            <w:noProof/>
            <w:webHidden/>
          </w:rPr>
        </w:r>
        <w:r w:rsidR="00B07921">
          <w:rPr>
            <w:noProof/>
            <w:webHidden/>
          </w:rPr>
          <w:fldChar w:fldCharType="separate"/>
        </w:r>
        <w:r w:rsidR="00B07921">
          <w:rPr>
            <w:noProof/>
            <w:webHidden/>
          </w:rPr>
          <w:t>77</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9" w:history="1">
        <w:r w:rsidR="00B07921" w:rsidRPr="00B62106">
          <w:rPr>
            <w:rStyle w:val="Hyperlink"/>
            <w:noProof/>
            <w:rtl/>
          </w:rPr>
          <w:t>شکل ‏5</w:t>
        </w:r>
        <w:r w:rsidR="00B07921" w:rsidRPr="00B62106">
          <w:rPr>
            <w:rStyle w:val="Hyperlink"/>
            <w:noProof/>
            <w:rtl/>
          </w:rPr>
          <w:noBreakHyphen/>
          <w:t>3</w:t>
        </w:r>
        <w:r w:rsidR="00B07921" w:rsidRPr="00B62106">
          <w:rPr>
            <w:rStyle w:val="Hyperlink"/>
            <w:noProof/>
            <w:rtl/>
            <w:lang w:bidi="fa-IR"/>
          </w:rPr>
          <w:t xml:space="preserve"> نمودارها</w:t>
        </w:r>
        <w:r w:rsidR="00B07921" w:rsidRPr="00B62106">
          <w:rPr>
            <w:rStyle w:val="Hyperlink"/>
            <w:rFonts w:hint="cs"/>
            <w:noProof/>
            <w:rtl/>
            <w:lang w:bidi="fa-IR"/>
          </w:rPr>
          <w:t>ی</w:t>
        </w:r>
        <w:r w:rsidR="00B07921" w:rsidRPr="00B62106">
          <w:rPr>
            <w:rStyle w:val="Hyperlink"/>
            <w:noProof/>
            <w:rtl/>
            <w:lang w:bidi="fa-IR"/>
          </w:rPr>
          <w:t xml:space="preserve"> پرونده‌</w:t>
        </w:r>
        <w:r w:rsidR="00B07921" w:rsidRPr="00B62106">
          <w:rPr>
            <w:rStyle w:val="Hyperlink"/>
            <w:rFonts w:hint="cs"/>
            <w:noProof/>
            <w:rtl/>
            <w:lang w:bidi="fa-IR"/>
          </w:rPr>
          <w:t>ی</w:t>
        </w:r>
        <w:r w:rsidR="00B07921" w:rsidRPr="00B62106">
          <w:rPr>
            <w:rStyle w:val="Hyperlink"/>
            <w:noProof/>
            <w:rtl/>
            <w:lang w:bidi="fa-IR"/>
          </w:rPr>
          <w:t xml:space="preserve"> نتا</w:t>
        </w:r>
        <w:r w:rsidR="00B07921" w:rsidRPr="00B62106">
          <w:rPr>
            <w:rStyle w:val="Hyperlink"/>
            <w:rFonts w:hint="cs"/>
            <w:noProof/>
            <w:rtl/>
            <w:lang w:bidi="fa-IR"/>
          </w:rPr>
          <w:t>ی</w:t>
        </w:r>
        <w:r w:rsidR="00B07921" w:rsidRPr="00B62106">
          <w:rPr>
            <w:rStyle w:val="Hyperlink"/>
            <w:rFonts w:hint="eastAsia"/>
            <w:noProof/>
            <w:rtl/>
            <w:lang w:bidi="fa-IR"/>
          </w:rPr>
          <w:t>ج</w:t>
        </w:r>
        <w:r w:rsidR="00B07921" w:rsidRPr="00B62106">
          <w:rPr>
            <w:rStyle w:val="Hyperlink"/>
            <w:noProof/>
            <w:rtl/>
            <w:lang w:bidi="fa-IR"/>
          </w:rPr>
          <w:t xml:space="preserve">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شامل الف)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xcd</m:t>
          </m:r>
        </m:oMath>
        <w:r w:rsidR="00B07921" w:rsidRPr="00B62106">
          <w:rPr>
            <w:rStyle w:val="Hyperlink"/>
            <w:noProof/>
            <w:rtl/>
            <w:lang w:bidi="fa-IR"/>
          </w:rPr>
          <w:t xml:space="preserve"> و </w:t>
        </w:r>
        <m:oMath>
          <m:r>
            <m:rPr>
              <m:sty m:val="bi"/>
            </m:rPr>
            <w:rPr>
              <w:rStyle w:val="Hyperlink"/>
              <w:rFonts w:ascii="Cambria Math" w:hAnsi="Cambria Math"/>
              <w:noProof/>
              <w:lang w:bidi="fa-IR"/>
            </w:rPr>
            <m:t>xc</m:t>
          </m:r>
        </m:oMath>
        <w:r w:rsidR="00B07921" w:rsidRPr="00B62106">
          <w:rPr>
            <w:rStyle w:val="Hyperlink"/>
            <w:noProof/>
            <w:rtl/>
            <w:lang w:bidi="fa-IR"/>
          </w:rPr>
          <w:t xml:space="preserve"> برحسب زمان ب)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ycd</m:t>
          </m:r>
        </m:oMath>
        <w:r w:rsidR="00B07921" w:rsidRPr="00B62106">
          <w:rPr>
            <w:rStyle w:val="Hyperlink"/>
            <w:noProof/>
            <w:rtl/>
            <w:lang w:bidi="fa-IR"/>
          </w:rPr>
          <w:t xml:space="preserve"> و </w:t>
        </w:r>
        <m:oMath>
          <m:r>
            <m:rPr>
              <m:sty m:val="bi"/>
            </m:rPr>
            <w:rPr>
              <w:rStyle w:val="Hyperlink"/>
              <w:rFonts w:ascii="Cambria Math" w:hAnsi="Cambria Math"/>
              <w:noProof/>
              <w:lang w:bidi="fa-IR"/>
            </w:rPr>
            <m:t>yc</m:t>
          </m:r>
        </m:oMath>
        <w:r w:rsidR="00B07921" w:rsidRPr="00B62106">
          <w:rPr>
            <w:rStyle w:val="Hyperlink"/>
            <w:noProof/>
            <w:rtl/>
            <w:lang w:bidi="fa-IR"/>
          </w:rPr>
          <w:t xml:space="preserve"> برحسب زمان ج)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ه)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θd</m:t>
          </m:r>
        </m:oMath>
        <w:r w:rsidR="00B07921" w:rsidRPr="00B62106">
          <w:rPr>
            <w:rStyle w:val="Hyperlink"/>
            <w:noProof/>
            <w:rtl/>
            <w:lang w:bidi="fa-IR"/>
          </w:rPr>
          <w:t xml:space="preserve"> و </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و)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θe</m:t>
          </m:r>
        </m:oMath>
        <w:r w:rsidR="00B07921" w:rsidRPr="00B62106">
          <w:rPr>
            <w:rStyle w:val="Hyperlink"/>
            <w:noProof/>
            <w:rtl/>
            <w:lang w:bidi="fa-IR"/>
          </w:rPr>
          <w:t xml:space="preserve"> برحسب زمان ز) حرکت واقع</w:t>
        </w:r>
        <w:r w:rsidR="00B07921" w:rsidRPr="00B62106">
          <w:rPr>
            <w:rStyle w:val="Hyperlink"/>
            <w:rFonts w:hint="cs"/>
            <w:noProof/>
            <w:rtl/>
            <w:lang w:bidi="fa-IR"/>
          </w:rPr>
          <w:t>ی</w:t>
        </w:r>
        <w:r w:rsidR="00B07921" w:rsidRPr="00B62106">
          <w:rPr>
            <w:rStyle w:val="Hyperlink"/>
            <w:noProof/>
            <w:rtl/>
            <w:lang w:bidi="fa-IR"/>
          </w:rPr>
          <w:t xml:space="preserve"> و دلخواه ربات</w:t>
        </w:r>
        <w:r w:rsidR="00B07921">
          <w:rPr>
            <w:noProof/>
            <w:webHidden/>
          </w:rPr>
          <w:tab/>
        </w:r>
        <w:r w:rsidR="00B07921">
          <w:rPr>
            <w:noProof/>
            <w:webHidden/>
          </w:rPr>
          <w:fldChar w:fldCharType="begin"/>
        </w:r>
        <w:r w:rsidR="00B07921">
          <w:rPr>
            <w:noProof/>
            <w:webHidden/>
          </w:rPr>
          <w:instrText xml:space="preserve"> PAGEREF _Toc157254979 \h </w:instrText>
        </w:r>
        <w:r w:rsidR="00B07921">
          <w:rPr>
            <w:noProof/>
            <w:webHidden/>
          </w:rPr>
        </w:r>
        <w:r w:rsidR="00B07921">
          <w:rPr>
            <w:noProof/>
            <w:webHidden/>
          </w:rPr>
          <w:fldChar w:fldCharType="separate"/>
        </w:r>
        <w:r w:rsidR="00B07921">
          <w:rPr>
            <w:noProof/>
            <w:webHidden/>
          </w:rPr>
          <w:t>79</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0" w:history="1">
        <w:r w:rsidR="00B07921" w:rsidRPr="00B62106">
          <w:rPr>
            <w:rStyle w:val="Hyperlink"/>
            <w:noProof/>
            <w:rtl/>
          </w:rPr>
          <w:t>شکل ‏5</w:t>
        </w:r>
        <w:r w:rsidR="00B07921" w:rsidRPr="00B62106">
          <w:rPr>
            <w:rStyle w:val="Hyperlink"/>
            <w:noProof/>
            <w:rtl/>
          </w:rPr>
          <w:noBreakHyphen/>
          <w:t>4</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0 \h </w:instrText>
        </w:r>
        <w:r w:rsidR="00B07921">
          <w:rPr>
            <w:noProof/>
            <w:webHidden/>
          </w:rPr>
        </w:r>
        <w:r w:rsidR="00B07921">
          <w:rPr>
            <w:noProof/>
            <w:webHidden/>
          </w:rPr>
          <w:fldChar w:fldCharType="separate"/>
        </w:r>
        <w:r w:rsidR="00B07921">
          <w:rPr>
            <w:noProof/>
            <w:webHidden/>
          </w:rPr>
          <w:t>81</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1" w:history="1">
        <w:r w:rsidR="00B07921" w:rsidRPr="00B62106">
          <w:rPr>
            <w:rStyle w:val="Hyperlink"/>
            <w:noProof/>
            <w:rtl/>
          </w:rPr>
          <w:t>شکل ‏5</w:t>
        </w:r>
        <w:r w:rsidR="00B07921" w:rsidRPr="00B62106">
          <w:rPr>
            <w:rStyle w:val="Hyperlink"/>
            <w:noProof/>
            <w:rtl/>
          </w:rPr>
          <w:noBreakHyphen/>
          <w:t>5</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1 \h </w:instrText>
        </w:r>
        <w:r w:rsidR="00B07921">
          <w:rPr>
            <w:noProof/>
            <w:webHidden/>
          </w:rPr>
        </w:r>
        <w:r w:rsidR="00B07921">
          <w:rPr>
            <w:noProof/>
            <w:webHidden/>
          </w:rPr>
          <w:fldChar w:fldCharType="separate"/>
        </w:r>
        <w:r w:rsidR="00B07921">
          <w:rPr>
            <w:noProof/>
            <w:webHidden/>
          </w:rPr>
          <w:t>81</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2" w:history="1">
        <w:r w:rsidR="00B07921" w:rsidRPr="00B62106">
          <w:rPr>
            <w:rStyle w:val="Hyperlink"/>
            <w:noProof/>
            <w:rtl/>
          </w:rPr>
          <w:t>شکل ‏5</w:t>
        </w:r>
        <w:r w:rsidR="00B07921" w:rsidRPr="00B62106">
          <w:rPr>
            <w:rStyle w:val="Hyperlink"/>
            <w:noProof/>
            <w:rtl/>
          </w:rPr>
          <w:noBreakHyphen/>
          <w:t xml:space="preserve">6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2 \h </w:instrText>
        </w:r>
        <w:r w:rsidR="00B07921">
          <w:rPr>
            <w:noProof/>
            <w:webHidden/>
          </w:rPr>
        </w:r>
        <w:r w:rsidR="00B07921">
          <w:rPr>
            <w:noProof/>
            <w:webHidden/>
          </w:rPr>
          <w:fldChar w:fldCharType="separate"/>
        </w:r>
        <w:r w:rsidR="00B07921">
          <w:rPr>
            <w:noProof/>
            <w:webHidden/>
          </w:rPr>
          <w:t>82</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3" w:history="1">
        <w:r w:rsidR="00B07921" w:rsidRPr="00B62106">
          <w:rPr>
            <w:rStyle w:val="Hyperlink"/>
            <w:noProof/>
            <w:rtl/>
          </w:rPr>
          <w:t>شکل ‏5</w:t>
        </w:r>
        <w:r w:rsidR="00B07921" w:rsidRPr="00B62106">
          <w:rPr>
            <w:rStyle w:val="Hyperlink"/>
            <w:noProof/>
            <w:rtl/>
          </w:rPr>
          <w:noBreakHyphen/>
          <w:t xml:space="preserve">7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3 \h </w:instrText>
        </w:r>
        <w:r w:rsidR="00B07921">
          <w:rPr>
            <w:noProof/>
            <w:webHidden/>
          </w:rPr>
        </w:r>
        <w:r w:rsidR="00B07921">
          <w:rPr>
            <w:noProof/>
            <w:webHidden/>
          </w:rPr>
          <w:fldChar w:fldCharType="separate"/>
        </w:r>
        <w:r w:rsidR="00B07921">
          <w:rPr>
            <w:noProof/>
            <w:webHidden/>
          </w:rPr>
          <w:t>82</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4" w:history="1">
        <w:r w:rsidR="00B07921" w:rsidRPr="00B62106">
          <w:rPr>
            <w:rStyle w:val="Hyperlink"/>
            <w:noProof/>
            <w:rtl/>
          </w:rPr>
          <w:t>شکل ‏5</w:t>
        </w:r>
        <w:r w:rsidR="00B07921" w:rsidRPr="00B62106">
          <w:rPr>
            <w:rStyle w:val="Hyperlink"/>
            <w:noProof/>
            <w:rtl/>
          </w:rPr>
          <w:noBreakHyphen/>
          <w:t xml:space="preserve">8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4 \h </w:instrText>
        </w:r>
        <w:r w:rsidR="00B07921">
          <w:rPr>
            <w:noProof/>
            <w:webHidden/>
          </w:rPr>
        </w:r>
        <w:r w:rsidR="00B07921">
          <w:rPr>
            <w:noProof/>
            <w:webHidden/>
          </w:rPr>
          <w:fldChar w:fldCharType="separate"/>
        </w:r>
        <w:r w:rsidR="00B07921">
          <w:rPr>
            <w:noProof/>
            <w:webHidden/>
          </w:rPr>
          <w:t>84</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5" w:history="1">
        <w:r w:rsidR="00B07921" w:rsidRPr="00B62106">
          <w:rPr>
            <w:rStyle w:val="Hyperlink"/>
            <w:noProof/>
            <w:rtl/>
          </w:rPr>
          <w:t>شکل ‏5</w:t>
        </w:r>
        <w:r w:rsidR="00B07921" w:rsidRPr="00B62106">
          <w:rPr>
            <w:rStyle w:val="Hyperlink"/>
            <w:noProof/>
            <w:rtl/>
          </w:rPr>
          <w:noBreakHyphen/>
          <w:t xml:space="preserve">9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5 \h </w:instrText>
        </w:r>
        <w:r w:rsidR="00B07921">
          <w:rPr>
            <w:noProof/>
            <w:webHidden/>
          </w:rPr>
        </w:r>
        <w:r w:rsidR="00B07921">
          <w:rPr>
            <w:noProof/>
            <w:webHidden/>
          </w:rPr>
          <w:fldChar w:fldCharType="separate"/>
        </w:r>
        <w:r w:rsidR="00B07921">
          <w:rPr>
            <w:noProof/>
            <w:webHidden/>
          </w:rPr>
          <w:t>84</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6" w:history="1">
        <w:r w:rsidR="00B07921" w:rsidRPr="00B62106">
          <w:rPr>
            <w:rStyle w:val="Hyperlink"/>
            <w:noProof/>
            <w:rtl/>
          </w:rPr>
          <w:t>شکل ‏5</w:t>
        </w:r>
        <w:r w:rsidR="00B07921" w:rsidRPr="00B62106">
          <w:rPr>
            <w:rStyle w:val="Hyperlink"/>
            <w:noProof/>
            <w:rtl/>
          </w:rPr>
          <w:noBreakHyphen/>
          <w:t xml:space="preserve">10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6 \h </w:instrText>
        </w:r>
        <w:r w:rsidR="00B07921">
          <w:rPr>
            <w:noProof/>
            <w:webHidden/>
          </w:rPr>
        </w:r>
        <w:r w:rsidR="00B07921">
          <w:rPr>
            <w:noProof/>
            <w:webHidden/>
          </w:rPr>
          <w:fldChar w:fldCharType="separate"/>
        </w:r>
        <w:r w:rsidR="00B07921">
          <w:rPr>
            <w:noProof/>
            <w:webHidden/>
          </w:rPr>
          <w:t>85</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7" w:history="1">
        <w:r w:rsidR="00B07921" w:rsidRPr="00B62106">
          <w:rPr>
            <w:rStyle w:val="Hyperlink"/>
            <w:noProof/>
            <w:rtl/>
          </w:rPr>
          <w:t>شکل ‏5</w:t>
        </w:r>
        <w:r w:rsidR="00B07921" w:rsidRPr="00B62106">
          <w:rPr>
            <w:rStyle w:val="Hyperlink"/>
            <w:noProof/>
            <w:rtl/>
          </w:rPr>
          <w:noBreakHyphen/>
          <w:t>11</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7 \h </w:instrText>
        </w:r>
        <w:r w:rsidR="00B07921">
          <w:rPr>
            <w:noProof/>
            <w:webHidden/>
          </w:rPr>
        </w:r>
        <w:r w:rsidR="00B07921">
          <w:rPr>
            <w:noProof/>
            <w:webHidden/>
          </w:rPr>
          <w:fldChar w:fldCharType="separate"/>
        </w:r>
        <w:r w:rsidR="00B07921">
          <w:rPr>
            <w:noProof/>
            <w:webHidden/>
          </w:rPr>
          <w:t>85</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8" w:history="1">
        <w:r w:rsidR="00B07921" w:rsidRPr="00B62106">
          <w:rPr>
            <w:rStyle w:val="Hyperlink"/>
            <w:noProof/>
            <w:rtl/>
          </w:rPr>
          <w:t>شکل ‏5</w:t>
        </w:r>
        <w:r w:rsidR="00B07921" w:rsidRPr="00B62106">
          <w:rPr>
            <w:rStyle w:val="Hyperlink"/>
            <w:noProof/>
            <w:rtl/>
          </w:rPr>
          <w:noBreakHyphen/>
          <w:t>12</w:t>
        </w:r>
        <w:r w:rsidR="00B07921" w:rsidRPr="00B62106">
          <w:rPr>
            <w:rStyle w:val="Hyperlink"/>
            <w:noProof/>
            <w:rtl/>
            <w:lang w:bidi="fa-IR"/>
          </w:rPr>
          <w:t xml:space="preserve"> نحوه‌</w:t>
        </w:r>
        <w:r w:rsidR="00B07921" w:rsidRPr="00B62106">
          <w:rPr>
            <w:rStyle w:val="Hyperlink"/>
            <w:rFonts w:hint="cs"/>
            <w:noProof/>
            <w:rtl/>
            <w:lang w:bidi="fa-IR"/>
          </w:rPr>
          <w:t>ی</w:t>
        </w:r>
        <w:r w:rsidR="00B07921" w:rsidRPr="00B62106">
          <w:rPr>
            <w:rStyle w:val="Hyperlink"/>
            <w:noProof/>
            <w:rtl/>
            <w:lang w:bidi="fa-IR"/>
          </w:rPr>
          <w:t xml:space="preserve"> قرار 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ه ربات در کنار </w:t>
        </w:r>
        <w:r w:rsidR="00B07921" w:rsidRPr="00B62106">
          <w:rPr>
            <w:rStyle w:val="Hyperlink"/>
            <w:rFonts w:hint="cs"/>
            <w:noProof/>
            <w:rtl/>
            <w:lang w:bidi="fa-IR"/>
          </w:rPr>
          <w:t>ی</w:t>
        </w:r>
        <w:r w:rsidR="00B07921" w:rsidRPr="00B62106">
          <w:rPr>
            <w:rStyle w:val="Hyperlink"/>
            <w:rFonts w:hint="eastAsia"/>
            <w:noProof/>
            <w:rtl/>
            <w:lang w:bidi="fa-IR"/>
          </w:rPr>
          <w:t>کد</w:t>
        </w:r>
        <w:r w:rsidR="00B07921" w:rsidRPr="00B62106">
          <w:rPr>
            <w:rStyle w:val="Hyperlink"/>
            <w:rFonts w:hint="cs"/>
            <w:noProof/>
            <w:rtl/>
            <w:lang w:bidi="fa-IR"/>
          </w:rPr>
          <w:t>ی</w:t>
        </w:r>
        <w:r w:rsidR="00B07921" w:rsidRPr="00B62106">
          <w:rPr>
            <w:rStyle w:val="Hyperlink"/>
            <w:rFonts w:hint="eastAsia"/>
            <w:noProof/>
            <w:rtl/>
            <w:lang w:bidi="fa-IR"/>
          </w:rPr>
          <w:t>گر</w:t>
        </w:r>
        <w:r w:rsidR="00B07921" w:rsidRPr="00B62106">
          <w:rPr>
            <w:rStyle w:val="Hyperlink"/>
            <w:noProof/>
            <w:rtl/>
            <w:lang w:bidi="fa-IR"/>
          </w:rPr>
          <w:t xml:space="preserve">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همزمان</w:t>
        </w:r>
        <w:r w:rsidR="00B07921">
          <w:rPr>
            <w:noProof/>
            <w:webHidden/>
          </w:rPr>
          <w:tab/>
        </w:r>
        <w:r w:rsidR="00B07921">
          <w:rPr>
            <w:noProof/>
            <w:webHidden/>
          </w:rPr>
          <w:fldChar w:fldCharType="begin"/>
        </w:r>
        <w:r w:rsidR="00B07921">
          <w:rPr>
            <w:noProof/>
            <w:webHidden/>
          </w:rPr>
          <w:instrText xml:space="preserve"> PAGEREF _Toc157254988 \h </w:instrText>
        </w:r>
        <w:r w:rsidR="00B07921">
          <w:rPr>
            <w:noProof/>
            <w:webHidden/>
          </w:rPr>
        </w:r>
        <w:r w:rsidR="00B07921">
          <w:rPr>
            <w:noProof/>
            <w:webHidden/>
          </w:rPr>
          <w:fldChar w:fldCharType="separate"/>
        </w:r>
        <w:r w:rsidR="00B07921">
          <w:rPr>
            <w:noProof/>
            <w:webHidden/>
          </w:rPr>
          <w:t>86</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9" w:history="1">
        <w:r w:rsidR="00B07921" w:rsidRPr="00B62106">
          <w:rPr>
            <w:rStyle w:val="Hyperlink"/>
            <w:noProof/>
            <w:rtl/>
          </w:rPr>
          <w:t>شکل ‏5</w:t>
        </w:r>
        <w:r w:rsidR="00B07921" w:rsidRPr="00B62106">
          <w:rPr>
            <w:rStyle w:val="Hyperlink"/>
            <w:noProof/>
            <w:rtl/>
          </w:rPr>
          <w:noBreakHyphen/>
          <w:t xml:space="preserve">13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w:t>
        </w:r>
        <w:r w:rsidR="00B07921" w:rsidRPr="00B62106">
          <w:rPr>
            <w:rStyle w:val="Hyperlink"/>
            <w:noProof/>
            <w:rtl/>
            <w:lang w:bidi="fa-IR"/>
          </w:rPr>
          <w:t>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89 \h </w:instrText>
        </w:r>
        <w:r w:rsidR="00B07921">
          <w:rPr>
            <w:noProof/>
            <w:webHidden/>
          </w:rPr>
        </w:r>
        <w:r w:rsidR="00B07921">
          <w:rPr>
            <w:noProof/>
            <w:webHidden/>
          </w:rPr>
          <w:fldChar w:fldCharType="separate"/>
        </w:r>
        <w:r w:rsidR="00B07921">
          <w:rPr>
            <w:noProof/>
            <w:webHidden/>
          </w:rPr>
          <w:t>88</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0" w:history="1">
        <w:r w:rsidR="00B07921" w:rsidRPr="00B62106">
          <w:rPr>
            <w:rStyle w:val="Hyperlink"/>
            <w:noProof/>
            <w:rtl/>
          </w:rPr>
          <w:t>شکل ‏5</w:t>
        </w:r>
        <w:r w:rsidR="00B07921" w:rsidRPr="00B62106">
          <w:rPr>
            <w:rStyle w:val="Hyperlink"/>
            <w:noProof/>
            <w:rtl/>
          </w:rPr>
          <w:noBreakHyphen/>
          <w:t>14</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90 \h </w:instrText>
        </w:r>
        <w:r w:rsidR="00B07921">
          <w:rPr>
            <w:noProof/>
            <w:webHidden/>
          </w:rPr>
        </w:r>
        <w:r w:rsidR="00B07921">
          <w:rPr>
            <w:noProof/>
            <w:webHidden/>
          </w:rPr>
          <w:fldChar w:fldCharType="separate"/>
        </w:r>
        <w:r w:rsidR="00B07921">
          <w:rPr>
            <w:noProof/>
            <w:webHidden/>
          </w:rPr>
          <w:t>88</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1" w:history="1">
        <w:r w:rsidR="00B07921" w:rsidRPr="00B62106">
          <w:rPr>
            <w:rStyle w:val="Hyperlink"/>
            <w:noProof/>
            <w:rtl/>
          </w:rPr>
          <w:t>شکل ‏5</w:t>
        </w:r>
        <w:r w:rsidR="00B07921" w:rsidRPr="00B62106">
          <w:rPr>
            <w:rStyle w:val="Hyperlink"/>
            <w:noProof/>
            <w:rtl/>
          </w:rPr>
          <w:noBreakHyphen/>
          <w:t xml:space="preserve">15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91 \h </w:instrText>
        </w:r>
        <w:r w:rsidR="00B07921">
          <w:rPr>
            <w:noProof/>
            <w:webHidden/>
          </w:rPr>
        </w:r>
        <w:r w:rsidR="00B07921">
          <w:rPr>
            <w:noProof/>
            <w:webHidden/>
          </w:rPr>
          <w:fldChar w:fldCharType="separate"/>
        </w:r>
        <w:r w:rsidR="00B07921">
          <w:rPr>
            <w:noProof/>
            <w:webHidden/>
          </w:rPr>
          <w:t>89</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2" w:history="1">
        <w:r w:rsidR="00B07921" w:rsidRPr="00B62106">
          <w:rPr>
            <w:rStyle w:val="Hyperlink"/>
            <w:noProof/>
            <w:rtl/>
          </w:rPr>
          <w:t>شکل ‏5</w:t>
        </w:r>
        <w:r w:rsidR="00B07921" w:rsidRPr="00B62106">
          <w:rPr>
            <w:rStyle w:val="Hyperlink"/>
            <w:noProof/>
            <w:rtl/>
          </w:rPr>
          <w:noBreakHyphen/>
          <w:t xml:space="preserve">16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92 \h </w:instrText>
        </w:r>
        <w:r w:rsidR="00B07921">
          <w:rPr>
            <w:noProof/>
            <w:webHidden/>
          </w:rPr>
        </w:r>
        <w:r w:rsidR="00B07921">
          <w:rPr>
            <w:noProof/>
            <w:webHidden/>
          </w:rPr>
          <w:fldChar w:fldCharType="separate"/>
        </w:r>
        <w:r w:rsidR="00B07921">
          <w:rPr>
            <w:noProof/>
            <w:webHidden/>
          </w:rPr>
          <w:t>89</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3" w:history="1">
        <w:r w:rsidR="00B07921" w:rsidRPr="00B62106">
          <w:rPr>
            <w:rStyle w:val="Hyperlink"/>
            <w:noProof/>
            <w:rtl/>
          </w:rPr>
          <w:t>شکل ‏5</w:t>
        </w:r>
        <w:r w:rsidR="00B07921" w:rsidRPr="00B62106">
          <w:rPr>
            <w:rStyle w:val="Hyperlink"/>
            <w:noProof/>
            <w:rtl/>
          </w:rPr>
          <w:noBreakHyphen/>
          <w:t xml:space="preserve">17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3 \h </w:instrText>
        </w:r>
        <w:r w:rsidR="00B07921">
          <w:rPr>
            <w:noProof/>
            <w:webHidden/>
          </w:rPr>
        </w:r>
        <w:r w:rsidR="00B07921">
          <w:rPr>
            <w:noProof/>
            <w:webHidden/>
          </w:rPr>
          <w:fldChar w:fldCharType="separate"/>
        </w:r>
        <w:r w:rsidR="00B07921">
          <w:rPr>
            <w:noProof/>
            <w:webHidden/>
          </w:rPr>
          <w:t>90</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4" w:history="1">
        <w:r w:rsidR="00B07921" w:rsidRPr="00B62106">
          <w:rPr>
            <w:rStyle w:val="Hyperlink"/>
            <w:noProof/>
            <w:rtl/>
          </w:rPr>
          <w:t>شکل ‏5</w:t>
        </w:r>
        <w:r w:rsidR="00B07921" w:rsidRPr="00B62106">
          <w:rPr>
            <w:rStyle w:val="Hyperlink"/>
            <w:noProof/>
            <w:rtl/>
          </w:rPr>
          <w:noBreakHyphen/>
          <w:t xml:space="preserve">18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4 \h </w:instrText>
        </w:r>
        <w:r w:rsidR="00B07921">
          <w:rPr>
            <w:noProof/>
            <w:webHidden/>
          </w:rPr>
        </w:r>
        <w:r w:rsidR="00B07921">
          <w:rPr>
            <w:noProof/>
            <w:webHidden/>
          </w:rPr>
          <w:fldChar w:fldCharType="separate"/>
        </w:r>
        <w:r w:rsidR="00B07921">
          <w:rPr>
            <w:noProof/>
            <w:webHidden/>
          </w:rPr>
          <w:t>90</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5" w:history="1">
        <w:r w:rsidR="00B07921" w:rsidRPr="00B62106">
          <w:rPr>
            <w:rStyle w:val="Hyperlink"/>
            <w:noProof/>
            <w:rtl/>
          </w:rPr>
          <w:t>شکل ‏5</w:t>
        </w:r>
        <w:r w:rsidR="00B07921" w:rsidRPr="00B62106">
          <w:rPr>
            <w:rStyle w:val="Hyperlink"/>
            <w:noProof/>
            <w:rtl/>
          </w:rPr>
          <w:noBreakHyphen/>
          <w:t xml:space="preserve">19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5 \h </w:instrText>
        </w:r>
        <w:r w:rsidR="00B07921">
          <w:rPr>
            <w:noProof/>
            <w:webHidden/>
          </w:rPr>
        </w:r>
        <w:r w:rsidR="00B07921">
          <w:rPr>
            <w:noProof/>
            <w:webHidden/>
          </w:rPr>
          <w:fldChar w:fldCharType="separate"/>
        </w:r>
        <w:r w:rsidR="00B07921">
          <w:rPr>
            <w:noProof/>
            <w:webHidden/>
          </w:rPr>
          <w:t>91</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6" w:history="1">
        <w:r w:rsidR="00B07921" w:rsidRPr="00B62106">
          <w:rPr>
            <w:rStyle w:val="Hyperlink"/>
            <w:noProof/>
            <w:rtl/>
          </w:rPr>
          <w:t>شکل ‏5</w:t>
        </w:r>
        <w:r w:rsidR="00B07921" w:rsidRPr="00B62106">
          <w:rPr>
            <w:rStyle w:val="Hyperlink"/>
            <w:noProof/>
            <w:rtl/>
          </w:rPr>
          <w:noBreakHyphen/>
          <w:t xml:space="preserve">20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6 \h </w:instrText>
        </w:r>
        <w:r w:rsidR="00B07921">
          <w:rPr>
            <w:noProof/>
            <w:webHidden/>
          </w:rPr>
        </w:r>
        <w:r w:rsidR="00B07921">
          <w:rPr>
            <w:noProof/>
            <w:webHidden/>
          </w:rPr>
          <w:fldChar w:fldCharType="separate"/>
        </w:r>
        <w:r w:rsidR="00B07921">
          <w:rPr>
            <w:noProof/>
            <w:webHidden/>
          </w:rPr>
          <w:t>91</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7" w:history="1">
        <w:r w:rsidR="00B07921" w:rsidRPr="00B62106">
          <w:rPr>
            <w:rStyle w:val="Hyperlink"/>
            <w:noProof/>
            <w:rtl/>
          </w:rPr>
          <w:t>شکل ‏5</w:t>
        </w:r>
        <w:r w:rsidR="00B07921" w:rsidRPr="00B62106">
          <w:rPr>
            <w:rStyle w:val="Hyperlink"/>
            <w:noProof/>
            <w:rtl/>
          </w:rPr>
          <w:noBreakHyphen/>
          <w:t xml:space="preserve">21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97 \h </w:instrText>
        </w:r>
        <w:r w:rsidR="00B07921">
          <w:rPr>
            <w:noProof/>
            <w:webHidden/>
          </w:rPr>
        </w:r>
        <w:r w:rsidR="00B07921">
          <w:rPr>
            <w:noProof/>
            <w:webHidden/>
          </w:rPr>
          <w:fldChar w:fldCharType="separate"/>
        </w:r>
        <w:r w:rsidR="00B07921">
          <w:rPr>
            <w:noProof/>
            <w:webHidden/>
          </w:rPr>
          <w:t>92</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8" w:history="1">
        <w:r w:rsidR="00B07921" w:rsidRPr="00B62106">
          <w:rPr>
            <w:rStyle w:val="Hyperlink"/>
            <w:noProof/>
            <w:rtl/>
          </w:rPr>
          <w:t>شکل ‏5</w:t>
        </w:r>
        <w:r w:rsidR="00B07921" w:rsidRPr="00B62106">
          <w:rPr>
            <w:rStyle w:val="Hyperlink"/>
            <w:noProof/>
            <w:rtl/>
          </w:rPr>
          <w:noBreakHyphen/>
          <w:t xml:space="preserve">22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noProof/>
            <w:rtl/>
            <w:lang w:bidi="fa-IR"/>
          </w:rPr>
          <w:t>کسان، ربات 3</w:t>
        </w:r>
        <w:r w:rsidR="00B07921">
          <w:rPr>
            <w:noProof/>
            <w:webHidden/>
          </w:rPr>
          <w:tab/>
        </w:r>
        <w:r w:rsidR="00B07921">
          <w:rPr>
            <w:noProof/>
            <w:webHidden/>
          </w:rPr>
          <w:fldChar w:fldCharType="begin"/>
        </w:r>
        <w:r w:rsidR="00B07921">
          <w:rPr>
            <w:noProof/>
            <w:webHidden/>
          </w:rPr>
          <w:instrText xml:space="preserve"> PAGEREF _Toc157254998 \h </w:instrText>
        </w:r>
        <w:r w:rsidR="00B07921">
          <w:rPr>
            <w:noProof/>
            <w:webHidden/>
          </w:rPr>
        </w:r>
        <w:r w:rsidR="00B07921">
          <w:rPr>
            <w:noProof/>
            <w:webHidden/>
          </w:rPr>
          <w:fldChar w:fldCharType="separate"/>
        </w:r>
        <w:r w:rsidR="00B07921">
          <w:rPr>
            <w:noProof/>
            <w:webHidden/>
          </w:rPr>
          <w:t>92</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9" w:history="1">
        <w:r w:rsidR="00B07921" w:rsidRPr="00B62106">
          <w:rPr>
            <w:rStyle w:val="Hyperlink"/>
            <w:noProof/>
            <w:rtl/>
          </w:rPr>
          <w:t>شکل ‏5</w:t>
        </w:r>
        <w:r w:rsidR="00B07921" w:rsidRPr="00B62106">
          <w:rPr>
            <w:rStyle w:val="Hyperlink"/>
            <w:noProof/>
            <w:rtl/>
          </w:rPr>
          <w:noBreakHyphen/>
          <w:t xml:space="preserve">23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99 \h </w:instrText>
        </w:r>
        <w:r w:rsidR="00B07921">
          <w:rPr>
            <w:noProof/>
            <w:webHidden/>
          </w:rPr>
        </w:r>
        <w:r w:rsidR="00B07921">
          <w:rPr>
            <w:noProof/>
            <w:webHidden/>
          </w:rPr>
          <w:fldChar w:fldCharType="separate"/>
        </w:r>
        <w:r w:rsidR="00B07921">
          <w:rPr>
            <w:noProof/>
            <w:webHidden/>
          </w:rPr>
          <w:t>93</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0" w:history="1">
        <w:r w:rsidR="00B07921" w:rsidRPr="00B62106">
          <w:rPr>
            <w:rStyle w:val="Hyperlink"/>
            <w:noProof/>
            <w:rtl/>
          </w:rPr>
          <w:t>شکل ‏5</w:t>
        </w:r>
        <w:r w:rsidR="00B07921" w:rsidRPr="00B62106">
          <w:rPr>
            <w:rStyle w:val="Hyperlink"/>
            <w:noProof/>
            <w:rtl/>
          </w:rPr>
          <w:noBreakHyphen/>
          <w:t xml:space="preserve">24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5000 \h </w:instrText>
        </w:r>
        <w:r w:rsidR="00B07921">
          <w:rPr>
            <w:noProof/>
            <w:webHidden/>
          </w:rPr>
        </w:r>
        <w:r w:rsidR="00B07921">
          <w:rPr>
            <w:noProof/>
            <w:webHidden/>
          </w:rPr>
          <w:fldChar w:fldCharType="separate"/>
        </w:r>
        <w:r w:rsidR="00B07921">
          <w:rPr>
            <w:noProof/>
            <w:webHidden/>
          </w:rPr>
          <w:t>93</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1" w:history="1">
        <w:r w:rsidR="00B07921" w:rsidRPr="00B62106">
          <w:rPr>
            <w:rStyle w:val="Hyperlink"/>
            <w:noProof/>
            <w:rtl/>
          </w:rPr>
          <w:t>شکل ‏5</w:t>
        </w:r>
        <w:r w:rsidR="00B07921" w:rsidRPr="00B62106">
          <w:rPr>
            <w:rStyle w:val="Hyperlink"/>
            <w:noProof/>
            <w:rtl/>
          </w:rPr>
          <w:noBreakHyphen/>
          <w:t>25</w:t>
        </w:r>
        <w:r w:rsidR="00B07921" w:rsidRPr="00B62106">
          <w:rPr>
            <w:rStyle w:val="Hyperlink"/>
            <w:noProof/>
            <w:rtl/>
            <w:lang w:bidi="fa-IR"/>
          </w:rPr>
          <w:t xml:space="preserve"> نحوه‌</w:t>
        </w:r>
        <w:r w:rsidR="00B07921" w:rsidRPr="00B62106">
          <w:rPr>
            <w:rStyle w:val="Hyperlink"/>
            <w:rFonts w:hint="cs"/>
            <w:noProof/>
            <w:rtl/>
            <w:lang w:bidi="fa-IR"/>
          </w:rPr>
          <w:t>ی</w:t>
        </w:r>
        <w:r w:rsidR="00B07921" w:rsidRPr="00B62106">
          <w:rPr>
            <w:rStyle w:val="Hyperlink"/>
            <w:noProof/>
            <w:rtl/>
            <w:lang w:bidi="fa-IR"/>
          </w:rPr>
          <w:t xml:space="preserve"> قرار 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ه ربات در کنار </w:t>
        </w:r>
        <w:r w:rsidR="00B07921" w:rsidRPr="00B62106">
          <w:rPr>
            <w:rStyle w:val="Hyperlink"/>
            <w:rFonts w:hint="cs"/>
            <w:noProof/>
            <w:rtl/>
            <w:lang w:bidi="fa-IR"/>
          </w:rPr>
          <w:t>ی</w:t>
        </w:r>
        <w:r w:rsidR="00B07921" w:rsidRPr="00B62106">
          <w:rPr>
            <w:rStyle w:val="Hyperlink"/>
            <w:rFonts w:hint="eastAsia"/>
            <w:noProof/>
            <w:rtl/>
            <w:lang w:bidi="fa-IR"/>
          </w:rPr>
          <w:t>کد</w:t>
        </w:r>
        <w:r w:rsidR="00B07921" w:rsidRPr="00B62106">
          <w:rPr>
            <w:rStyle w:val="Hyperlink"/>
            <w:rFonts w:hint="cs"/>
            <w:noProof/>
            <w:rtl/>
            <w:lang w:bidi="fa-IR"/>
          </w:rPr>
          <w:t>ی</w:t>
        </w:r>
        <w:r w:rsidR="00B07921" w:rsidRPr="00B62106">
          <w:rPr>
            <w:rStyle w:val="Hyperlink"/>
            <w:rFonts w:hint="eastAsia"/>
            <w:noProof/>
            <w:rtl/>
            <w:lang w:bidi="fa-IR"/>
          </w:rPr>
          <w:t>گر</w:t>
        </w:r>
        <w:r w:rsidR="00B07921" w:rsidRPr="00B62106">
          <w:rPr>
            <w:rStyle w:val="Hyperlink"/>
            <w:noProof/>
            <w:rtl/>
            <w:lang w:bidi="fa-IR"/>
          </w:rPr>
          <w:t xml:space="preserve"> در حرکت ب</w:t>
        </w:r>
        <w:r w:rsidR="00B07921" w:rsidRPr="00B62106">
          <w:rPr>
            <w:rStyle w:val="Hyperlink"/>
            <w:rFonts w:hint="cs"/>
            <w:noProof/>
            <w:rtl/>
            <w:lang w:bidi="fa-IR"/>
          </w:rPr>
          <w:t>ی</w:t>
        </w:r>
        <w:r w:rsidR="00B07921" w:rsidRPr="00B62106">
          <w:rPr>
            <w:rStyle w:val="Hyperlink"/>
            <w:rFonts w:hint="eastAsia"/>
            <w:noProof/>
            <w:rtl/>
            <w:lang w:bidi="fa-IR"/>
          </w:rPr>
          <w:t>ض</w:t>
        </w:r>
        <w:r w:rsidR="00B07921" w:rsidRPr="00B62106">
          <w:rPr>
            <w:rStyle w:val="Hyperlink"/>
            <w:rFonts w:hint="cs"/>
            <w:noProof/>
            <w:rtl/>
            <w:lang w:bidi="fa-IR"/>
          </w:rPr>
          <w:t>ی</w:t>
        </w:r>
        <w:r w:rsidR="00B07921" w:rsidRPr="00B62106">
          <w:rPr>
            <w:rStyle w:val="Hyperlink"/>
            <w:noProof/>
            <w:rtl/>
            <w:lang w:bidi="fa-IR"/>
          </w:rPr>
          <w:t xml:space="preserve"> همزمان</w:t>
        </w:r>
        <w:r w:rsidR="00B07921">
          <w:rPr>
            <w:noProof/>
            <w:webHidden/>
          </w:rPr>
          <w:tab/>
        </w:r>
        <w:r w:rsidR="00B07921">
          <w:rPr>
            <w:noProof/>
            <w:webHidden/>
          </w:rPr>
          <w:fldChar w:fldCharType="begin"/>
        </w:r>
        <w:r w:rsidR="00B07921">
          <w:rPr>
            <w:noProof/>
            <w:webHidden/>
          </w:rPr>
          <w:instrText xml:space="preserve"> PAGEREF _Toc157255001 \h </w:instrText>
        </w:r>
        <w:r w:rsidR="00B07921">
          <w:rPr>
            <w:noProof/>
            <w:webHidden/>
          </w:rPr>
        </w:r>
        <w:r w:rsidR="00B07921">
          <w:rPr>
            <w:noProof/>
            <w:webHidden/>
          </w:rPr>
          <w:fldChar w:fldCharType="separate"/>
        </w:r>
        <w:r w:rsidR="00B07921">
          <w:rPr>
            <w:noProof/>
            <w:webHidden/>
          </w:rPr>
          <w:t>94</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2" w:history="1">
        <w:r w:rsidR="00B07921" w:rsidRPr="00B62106">
          <w:rPr>
            <w:rStyle w:val="Hyperlink"/>
            <w:noProof/>
            <w:rtl/>
          </w:rPr>
          <w:t>شکل ‏5</w:t>
        </w:r>
        <w:r w:rsidR="00B07921" w:rsidRPr="00B62106">
          <w:rPr>
            <w:rStyle w:val="Hyperlink"/>
            <w:noProof/>
            <w:rtl/>
          </w:rPr>
          <w:noBreakHyphen/>
          <w:t xml:space="preserve">26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2 \h </w:instrText>
        </w:r>
        <w:r w:rsidR="00B07921">
          <w:rPr>
            <w:noProof/>
            <w:webHidden/>
          </w:rPr>
        </w:r>
        <w:r w:rsidR="00B07921">
          <w:rPr>
            <w:noProof/>
            <w:webHidden/>
          </w:rPr>
          <w:fldChar w:fldCharType="separate"/>
        </w:r>
        <w:r w:rsidR="00B07921">
          <w:rPr>
            <w:noProof/>
            <w:webHidden/>
          </w:rPr>
          <w:t>96</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3" w:history="1">
        <w:r w:rsidR="00B07921" w:rsidRPr="00B62106">
          <w:rPr>
            <w:rStyle w:val="Hyperlink"/>
            <w:noProof/>
            <w:rtl/>
          </w:rPr>
          <w:t>شکل ‏5</w:t>
        </w:r>
        <w:r w:rsidR="00B07921" w:rsidRPr="00B62106">
          <w:rPr>
            <w:rStyle w:val="Hyperlink"/>
            <w:noProof/>
            <w:rtl/>
          </w:rPr>
          <w:noBreakHyphen/>
          <w:t>27</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3 \h </w:instrText>
        </w:r>
        <w:r w:rsidR="00B07921">
          <w:rPr>
            <w:noProof/>
            <w:webHidden/>
          </w:rPr>
        </w:r>
        <w:r w:rsidR="00B07921">
          <w:rPr>
            <w:noProof/>
            <w:webHidden/>
          </w:rPr>
          <w:fldChar w:fldCharType="separate"/>
        </w:r>
        <w:r w:rsidR="00B07921">
          <w:rPr>
            <w:noProof/>
            <w:webHidden/>
          </w:rPr>
          <w:t>96</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4" w:history="1">
        <w:r w:rsidR="00B07921" w:rsidRPr="00B62106">
          <w:rPr>
            <w:rStyle w:val="Hyperlink"/>
            <w:noProof/>
            <w:rtl/>
          </w:rPr>
          <w:t>شکل ‏5</w:t>
        </w:r>
        <w:r w:rsidR="00B07921" w:rsidRPr="00B62106">
          <w:rPr>
            <w:rStyle w:val="Hyperlink"/>
            <w:noProof/>
            <w:rtl/>
          </w:rPr>
          <w:noBreakHyphen/>
          <w:t xml:space="preserve">28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4 \h </w:instrText>
        </w:r>
        <w:r w:rsidR="00B07921">
          <w:rPr>
            <w:noProof/>
            <w:webHidden/>
          </w:rPr>
        </w:r>
        <w:r w:rsidR="00B07921">
          <w:rPr>
            <w:noProof/>
            <w:webHidden/>
          </w:rPr>
          <w:fldChar w:fldCharType="separate"/>
        </w:r>
        <w:r w:rsidR="00B07921">
          <w:rPr>
            <w:noProof/>
            <w:webHidden/>
          </w:rPr>
          <w:t>97</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5" w:history="1">
        <w:r w:rsidR="00B07921" w:rsidRPr="00B62106">
          <w:rPr>
            <w:rStyle w:val="Hyperlink"/>
            <w:noProof/>
            <w:rtl/>
          </w:rPr>
          <w:t>شکل ‏5</w:t>
        </w:r>
        <w:r w:rsidR="00B07921" w:rsidRPr="00B62106">
          <w:rPr>
            <w:rStyle w:val="Hyperlink"/>
            <w:noProof/>
            <w:rtl/>
          </w:rPr>
          <w:noBreakHyphen/>
          <w:t xml:space="preserve">29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5 \h </w:instrText>
        </w:r>
        <w:r w:rsidR="00B07921">
          <w:rPr>
            <w:noProof/>
            <w:webHidden/>
          </w:rPr>
        </w:r>
        <w:r w:rsidR="00B07921">
          <w:rPr>
            <w:noProof/>
            <w:webHidden/>
          </w:rPr>
          <w:fldChar w:fldCharType="separate"/>
        </w:r>
        <w:r w:rsidR="00B07921">
          <w:rPr>
            <w:noProof/>
            <w:webHidden/>
          </w:rPr>
          <w:t>97</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6" w:history="1">
        <w:r w:rsidR="00B07921" w:rsidRPr="00B62106">
          <w:rPr>
            <w:rStyle w:val="Hyperlink"/>
            <w:noProof/>
            <w:rtl/>
          </w:rPr>
          <w:t>شکل ‏5</w:t>
        </w:r>
        <w:r w:rsidR="00B07921" w:rsidRPr="00B62106">
          <w:rPr>
            <w:rStyle w:val="Hyperlink"/>
            <w:noProof/>
            <w:rtl/>
          </w:rPr>
          <w:noBreakHyphen/>
          <w:t xml:space="preserve">30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6 \h </w:instrText>
        </w:r>
        <w:r w:rsidR="00B07921">
          <w:rPr>
            <w:noProof/>
            <w:webHidden/>
          </w:rPr>
        </w:r>
        <w:r w:rsidR="00B07921">
          <w:rPr>
            <w:noProof/>
            <w:webHidden/>
          </w:rPr>
          <w:fldChar w:fldCharType="separate"/>
        </w:r>
        <w:r w:rsidR="00B07921">
          <w:rPr>
            <w:noProof/>
            <w:webHidden/>
          </w:rPr>
          <w:t>98</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7" w:history="1">
        <w:r w:rsidR="00B07921" w:rsidRPr="00B62106">
          <w:rPr>
            <w:rStyle w:val="Hyperlink"/>
            <w:noProof/>
            <w:rtl/>
          </w:rPr>
          <w:t>شکل ‏5</w:t>
        </w:r>
        <w:r w:rsidR="00B07921" w:rsidRPr="00B62106">
          <w:rPr>
            <w:rStyle w:val="Hyperlink"/>
            <w:noProof/>
            <w:rtl/>
          </w:rPr>
          <w:noBreakHyphen/>
          <w:t xml:space="preserve">31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w:t>
        </w:r>
        <w:r w:rsidR="00B07921" w:rsidRPr="00B62106">
          <w:rPr>
            <w:rStyle w:val="Hyperlink"/>
            <w:noProof/>
            <w:rtl/>
            <w:lang w:bidi="fa-IR"/>
          </w:rPr>
          <w:t>ه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7 \h </w:instrText>
        </w:r>
        <w:r w:rsidR="00B07921">
          <w:rPr>
            <w:noProof/>
            <w:webHidden/>
          </w:rPr>
        </w:r>
        <w:r w:rsidR="00B07921">
          <w:rPr>
            <w:noProof/>
            <w:webHidden/>
          </w:rPr>
          <w:fldChar w:fldCharType="separate"/>
        </w:r>
        <w:r w:rsidR="00B07921">
          <w:rPr>
            <w:noProof/>
            <w:webHidden/>
          </w:rPr>
          <w:t>98</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8" w:history="1">
        <w:r w:rsidR="00B07921" w:rsidRPr="00B62106">
          <w:rPr>
            <w:rStyle w:val="Hyperlink"/>
            <w:noProof/>
            <w:rtl/>
          </w:rPr>
          <w:t>شکل ‏5</w:t>
        </w:r>
        <w:r w:rsidR="00B07921" w:rsidRPr="00B62106">
          <w:rPr>
            <w:rStyle w:val="Hyperlink"/>
            <w:noProof/>
            <w:rtl/>
          </w:rPr>
          <w:noBreakHyphen/>
          <w:t xml:space="preserve">32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8 \h </w:instrText>
        </w:r>
        <w:r w:rsidR="00B07921">
          <w:rPr>
            <w:noProof/>
            <w:webHidden/>
          </w:rPr>
        </w:r>
        <w:r w:rsidR="00B07921">
          <w:rPr>
            <w:noProof/>
            <w:webHidden/>
          </w:rPr>
          <w:fldChar w:fldCharType="separate"/>
        </w:r>
        <w:r w:rsidR="00B07921">
          <w:rPr>
            <w:noProof/>
            <w:webHidden/>
          </w:rPr>
          <w:t>99</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9" w:history="1">
        <w:r w:rsidR="00B07921" w:rsidRPr="00B62106">
          <w:rPr>
            <w:rStyle w:val="Hyperlink"/>
            <w:noProof/>
            <w:rtl/>
          </w:rPr>
          <w:t>شکل ‏5</w:t>
        </w:r>
        <w:r w:rsidR="00B07921" w:rsidRPr="00B62106">
          <w:rPr>
            <w:rStyle w:val="Hyperlink"/>
            <w:noProof/>
            <w:rtl/>
          </w:rPr>
          <w:noBreakHyphen/>
          <w:t xml:space="preserve">33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9 \h </w:instrText>
        </w:r>
        <w:r w:rsidR="00B07921">
          <w:rPr>
            <w:noProof/>
            <w:webHidden/>
          </w:rPr>
        </w:r>
        <w:r w:rsidR="00B07921">
          <w:rPr>
            <w:noProof/>
            <w:webHidden/>
          </w:rPr>
          <w:fldChar w:fldCharType="separate"/>
        </w:r>
        <w:r w:rsidR="00B07921">
          <w:rPr>
            <w:noProof/>
            <w:webHidden/>
          </w:rPr>
          <w:t>99</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0" w:history="1">
        <w:r w:rsidR="00B07921" w:rsidRPr="00B62106">
          <w:rPr>
            <w:rStyle w:val="Hyperlink"/>
            <w:noProof/>
            <w:rtl/>
          </w:rPr>
          <w:t>شکل ‏5</w:t>
        </w:r>
        <w:r w:rsidR="00B07921" w:rsidRPr="00B62106">
          <w:rPr>
            <w:rStyle w:val="Hyperlink"/>
            <w:noProof/>
            <w:rtl/>
          </w:rPr>
          <w:noBreakHyphen/>
          <w:t xml:space="preserve">34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0 \h </w:instrText>
        </w:r>
        <w:r w:rsidR="00B07921">
          <w:rPr>
            <w:noProof/>
            <w:webHidden/>
          </w:rPr>
        </w:r>
        <w:r w:rsidR="00B07921">
          <w:rPr>
            <w:noProof/>
            <w:webHidden/>
          </w:rPr>
          <w:fldChar w:fldCharType="separate"/>
        </w:r>
        <w:r w:rsidR="00B07921">
          <w:rPr>
            <w:noProof/>
            <w:webHidden/>
          </w:rPr>
          <w:t>100</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1" w:history="1">
        <w:r w:rsidR="00B07921" w:rsidRPr="00B62106">
          <w:rPr>
            <w:rStyle w:val="Hyperlink"/>
            <w:noProof/>
            <w:rtl/>
          </w:rPr>
          <w:t>شکل ‏5</w:t>
        </w:r>
        <w:r w:rsidR="00B07921" w:rsidRPr="00B62106">
          <w:rPr>
            <w:rStyle w:val="Hyperlink"/>
            <w:noProof/>
            <w:rtl/>
          </w:rPr>
          <w:noBreakHyphen/>
          <w:t xml:space="preserve">35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1 \h </w:instrText>
        </w:r>
        <w:r w:rsidR="00B07921">
          <w:rPr>
            <w:noProof/>
            <w:webHidden/>
          </w:rPr>
        </w:r>
        <w:r w:rsidR="00B07921">
          <w:rPr>
            <w:noProof/>
            <w:webHidden/>
          </w:rPr>
          <w:fldChar w:fldCharType="separate"/>
        </w:r>
        <w:r w:rsidR="00B07921">
          <w:rPr>
            <w:noProof/>
            <w:webHidden/>
          </w:rPr>
          <w:t>100</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2" w:history="1">
        <w:r w:rsidR="00B07921" w:rsidRPr="00B62106">
          <w:rPr>
            <w:rStyle w:val="Hyperlink"/>
            <w:noProof/>
            <w:rtl/>
          </w:rPr>
          <w:t>شکل ‏5</w:t>
        </w:r>
        <w:r w:rsidR="00B07921" w:rsidRPr="00B62106">
          <w:rPr>
            <w:rStyle w:val="Hyperlink"/>
            <w:noProof/>
            <w:rtl/>
          </w:rPr>
          <w:noBreakHyphen/>
          <w:t xml:space="preserve">36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2 \h </w:instrText>
        </w:r>
        <w:r w:rsidR="00B07921">
          <w:rPr>
            <w:noProof/>
            <w:webHidden/>
          </w:rPr>
        </w:r>
        <w:r w:rsidR="00B07921">
          <w:rPr>
            <w:noProof/>
            <w:webHidden/>
          </w:rPr>
          <w:fldChar w:fldCharType="separate"/>
        </w:r>
        <w:r w:rsidR="00B07921">
          <w:rPr>
            <w:noProof/>
            <w:webHidden/>
          </w:rPr>
          <w:t>101</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3" w:history="1">
        <w:r w:rsidR="00B07921" w:rsidRPr="00B62106">
          <w:rPr>
            <w:rStyle w:val="Hyperlink"/>
            <w:noProof/>
            <w:rtl/>
          </w:rPr>
          <w:t>شکل ‏5</w:t>
        </w:r>
        <w:r w:rsidR="00B07921" w:rsidRPr="00B62106">
          <w:rPr>
            <w:rStyle w:val="Hyperlink"/>
            <w:noProof/>
            <w:rtl/>
          </w:rPr>
          <w:noBreakHyphen/>
          <w:t xml:space="preserve">37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3 \h </w:instrText>
        </w:r>
        <w:r w:rsidR="00B07921">
          <w:rPr>
            <w:noProof/>
            <w:webHidden/>
          </w:rPr>
        </w:r>
        <w:r w:rsidR="00B07921">
          <w:rPr>
            <w:noProof/>
            <w:webHidden/>
          </w:rPr>
          <w:fldChar w:fldCharType="separate"/>
        </w:r>
        <w:r w:rsidR="00B07921">
          <w:rPr>
            <w:noProof/>
            <w:webHidden/>
          </w:rPr>
          <w:t>101</w:t>
        </w:r>
        <w:r w:rsidR="00B07921">
          <w:rPr>
            <w:noProof/>
            <w:webHidden/>
          </w:rPr>
          <w:fldChar w:fldCharType="end"/>
        </w:r>
      </w:hyperlink>
    </w:p>
    <w:p w:rsidR="00B07921" w:rsidRDefault="00DC613B" w:rsidP="00B07921">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4" w:history="1">
        <w:r w:rsidR="00B07921" w:rsidRPr="007001BD">
          <w:rPr>
            <w:rStyle w:val="Hyperlink"/>
            <w:noProof/>
            <w:rtl/>
          </w:rPr>
          <w:t>جدول ‏2</w:t>
        </w:r>
        <w:r w:rsidR="00B07921" w:rsidRPr="007001BD">
          <w:rPr>
            <w:rStyle w:val="Hyperlink"/>
            <w:noProof/>
            <w:rtl/>
          </w:rPr>
          <w:noBreakHyphen/>
          <w:t>1</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شب</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14 \h </w:instrText>
        </w:r>
        <w:r w:rsidR="00B07921">
          <w:rPr>
            <w:noProof/>
            <w:webHidden/>
          </w:rPr>
        </w:r>
        <w:r w:rsidR="00B07921">
          <w:rPr>
            <w:noProof/>
            <w:webHidden/>
          </w:rPr>
          <w:fldChar w:fldCharType="separate"/>
        </w:r>
        <w:r w:rsidR="00B07921">
          <w:rPr>
            <w:noProof/>
            <w:webHidden/>
          </w:rPr>
          <w:t>29</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5" w:history="1">
        <w:r w:rsidR="00B07921" w:rsidRPr="007001BD">
          <w:rPr>
            <w:rStyle w:val="Hyperlink"/>
            <w:noProof/>
            <w:rtl/>
          </w:rPr>
          <w:t>جدول ‏2</w:t>
        </w:r>
        <w:r w:rsidR="00B07921" w:rsidRPr="007001BD">
          <w:rPr>
            <w:rStyle w:val="Hyperlink"/>
            <w:noProof/>
            <w:rtl/>
          </w:rPr>
          <w:noBreakHyphen/>
          <w:t>2</w:t>
        </w:r>
        <w:r w:rsidR="00B07921" w:rsidRPr="007001BD">
          <w:rPr>
            <w:rStyle w:val="Hyperlink"/>
            <w:noProof/>
            <w:rtl/>
            <w:lang w:bidi="fa-IR"/>
          </w:rPr>
          <w:t xml:space="preserve"> مس</w:t>
        </w:r>
        <w:r w:rsidR="00B07921" w:rsidRPr="007001BD">
          <w:rPr>
            <w:rStyle w:val="Hyperlink"/>
            <w:rFonts w:hint="cs"/>
            <w:noProof/>
            <w:rtl/>
            <w:lang w:bidi="fa-IR"/>
          </w:rPr>
          <w:t>ی</w:t>
        </w:r>
        <w:r w:rsidR="00B07921" w:rsidRPr="007001BD">
          <w:rPr>
            <w:rStyle w:val="Hyperlink"/>
            <w:rFonts w:hint="eastAsia"/>
            <w:noProof/>
            <w:rtl/>
            <w:lang w:bidi="fa-IR"/>
          </w:rPr>
          <w:t>رها</w:t>
        </w:r>
        <w:r w:rsidR="00B07921" w:rsidRPr="007001BD">
          <w:rPr>
            <w:rStyle w:val="Hyperlink"/>
            <w:rFonts w:hint="cs"/>
            <w:noProof/>
            <w:rtl/>
            <w:lang w:bidi="fa-IR"/>
          </w:rPr>
          <w:t>ی</w:t>
        </w:r>
        <w:r w:rsidR="00B07921" w:rsidRPr="007001BD">
          <w:rPr>
            <w:rStyle w:val="Hyperlink"/>
            <w:noProof/>
            <w:rtl/>
            <w:lang w:bidi="fa-IR"/>
          </w:rPr>
          <w:t xml:space="preserve"> زمان</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ربات‌ها</w:t>
        </w:r>
        <w:r w:rsidR="00B07921" w:rsidRPr="007001BD">
          <w:rPr>
            <w:rStyle w:val="Hyperlink"/>
            <w:rFonts w:hint="cs"/>
            <w:noProof/>
            <w:rtl/>
            <w:lang w:bidi="fa-IR"/>
          </w:rPr>
          <w:t>ی</w:t>
        </w:r>
        <w:r w:rsidR="00B07921" w:rsidRPr="007001BD">
          <w:rPr>
            <w:rStyle w:val="Hyperlink"/>
            <w:noProof/>
            <w:rtl/>
            <w:lang w:bidi="fa-IR"/>
          </w:rPr>
          <w:t xml:space="preserve"> 1، 2 و 3</w:t>
        </w:r>
        <w:r w:rsidR="00B07921">
          <w:rPr>
            <w:noProof/>
            <w:webHidden/>
          </w:rPr>
          <w:tab/>
        </w:r>
        <w:r w:rsidR="00B07921">
          <w:rPr>
            <w:noProof/>
            <w:webHidden/>
          </w:rPr>
          <w:fldChar w:fldCharType="begin"/>
        </w:r>
        <w:r w:rsidR="00B07921">
          <w:rPr>
            <w:noProof/>
            <w:webHidden/>
          </w:rPr>
          <w:instrText xml:space="preserve"> PAGEREF _Toc157255015 \h </w:instrText>
        </w:r>
        <w:r w:rsidR="00B07921">
          <w:rPr>
            <w:noProof/>
            <w:webHidden/>
          </w:rPr>
        </w:r>
        <w:r w:rsidR="00B07921">
          <w:rPr>
            <w:noProof/>
            <w:webHidden/>
          </w:rPr>
          <w:fldChar w:fldCharType="separate"/>
        </w:r>
        <w:r w:rsidR="00B07921">
          <w:rPr>
            <w:noProof/>
            <w:webHidden/>
          </w:rPr>
          <w:t>35</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6" w:history="1">
        <w:r w:rsidR="00B07921" w:rsidRPr="007001BD">
          <w:rPr>
            <w:rStyle w:val="Hyperlink"/>
            <w:noProof/>
            <w:rtl/>
          </w:rPr>
          <w:t>جدول ‏3</w:t>
        </w:r>
        <w:r w:rsidR="00B07921" w:rsidRPr="007001BD">
          <w:rPr>
            <w:rStyle w:val="Hyperlink"/>
            <w:noProof/>
            <w:rtl/>
          </w:rPr>
          <w:noBreakHyphen/>
          <w:t>1</w:t>
        </w:r>
        <w:r w:rsidR="00B07921" w:rsidRPr="007001BD">
          <w:rPr>
            <w:rStyle w:val="Hyperlink"/>
            <w:noProof/>
            <w:rtl/>
            <w:lang w:bidi="fa-IR"/>
          </w:rPr>
          <w:t xml:space="preserve"> عناو</w:t>
        </w:r>
        <w:r w:rsidR="00B07921" w:rsidRPr="007001BD">
          <w:rPr>
            <w:rStyle w:val="Hyperlink"/>
            <w:rFonts w:hint="cs"/>
            <w:noProof/>
            <w:rtl/>
            <w:lang w:bidi="fa-IR"/>
          </w:rPr>
          <w:t>ی</w:t>
        </w:r>
        <w:r w:rsidR="00B07921" w:rsidRPr="007001BD">
          <w:rPr>
            <w:rStyle w:val="Hyperlink"/>
            <w:rFonts w:hint="eastAsia"/>
            <w:noProof/>
            <w:rtl/>
            <w:lang w:bidi="fa-IR"/>
          </w:rPr>
          <w:t>ن</w:t>
        </w:r>
        <w:r w:rsidR="00B07921" w:rsidRPr="007001BD">
          <w:rPr>
            <w:rStyle w:val="Hyperlink"/>
            <w:noProof/>
            <w:rtl/>
            <w:lang w:bidi="fa-IR"/>
          </w:rPr>
          <w:t xml:space="preserve"> ماتر</w:t>
        </w:r>
        <w:r w:rsidR="00B07921" w:rsidRPr="007001BD">
          <w:rPr>
            <w:rStyle w:val="Hyperlink"/>
            <w:rFonts w:hint="cs"/>
            <w:noProof/>
            <w:rtl/>
            <w:lang w:bidi="fa-IR"/>
          </w:rPr>
          <w:t>ی</w:t>
        </w:r>
        <w:r w:rsidR="00B07921" w:rsidRPr="007001BD">
          <w:rPr>
            <w:rStyle w:val="Hyperlink"/>
            <w:rFonts w:hint="eastAsia"/>
            <w:noProof/>
            <w:rtl/>
            <w:lang w:bidi="fa-IR"/>
          </w:rPr>
          <w:t>س</w:t>
        </w:r>
        <w:r w:rsidR="00B07921" w:rsidRPr="007001BD">
          <w:rPr>
            <w:rStyle w:val="Hyperlink"/>
            <w:noProof/>
            <w:rtl/>
            <w:lang w:bidi="fa-IR"/>
          </w:rPr>
          <w:t xml:space="preserve"> مدل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ربات</w:t>
        </w:r>
        <w:r w:rsidR="00B07921">
          <w:rPr>
            <w:noProof/>
            <w:webHidden/>
          </w:rPr>
          <w:tab/>
        </w:r>
        <w:r w:rsidR="00B07921">
          <w:rPr>
            <w:noProof/>
            <w:webHidden/>
          </w:rPr>
          <w:fldChar w:fldCharType="begin"/>
        </w:r>
        <w:r w:rsidR="00B07921">
          <w:rPr>
            <w:noProof/>
            <w:webHidden/>
          </w:rPr>
          <w:instrText xml:space="preserve"> PAGEREF _Toc157255016 \h </w:instrText>
        </w:r>
        <w:r w:rsidR="00B07921">
          <w:rPr>
            <w:noProof/>
            <w:webHidden/>
          </w:rPr>
        </w:r>
        <w:r w:rsidR="00B07921">
          <w:rPr>
            <w:noProof/>
            <w:webHidden/>
          </w:rPr>
          <w:fldChar w:fldCharType="separate"/>
        </w:r>
        <w:r w:rsidR="00B07921">
          <w:rPr>
            <w:noProof/>
            <w:webHidden/>
          </w:rPr>
          <w:t>50</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7" w:history="1">
        <w:r w:rsidR="00B07921" w:rsidRPr="007001BD">
          <w:rPr>
            <w:rStyle w:val="Hyperlink"/>
            <w:noProof/>
            <w:rtl/>
          </w:rPr>
          <w:t>جدول ‏3</w:t>
        </w:r>
        <w:r w:rsidR="00B07921" w:rsidRPr="007001BD">
          <w:rPr>
            <w:rStyle w:val="Hyperlink"/>
            <w:noProof/>
            <w:rtl/>
          </w:rPr>
          <w:noBreakHyphen/>
          <w:t>2</w:t>
        </w:r>
        <w:r w:rsidR="00B07921" w:rsidRPr="007001BD">
          <w:rPr>
            <w:rStyle w:val="Hyperlink"/>
            <w:noProof/>
            <w:rtl/>
            <w:lang w:bidi="fa-IR"/>
          </w:rPr>
          <w:t xml:space="preserve"> نمادها و پارامترها</w:t>
        </w:r>
        <w:r w:rsidR="00B07921" w:rsidRPr="007001BD">
          <w:rPr>
            <w:rStyle w:val="Hyperlink"/>
            <w:rFonts w:hint="cs"/>
            <w:noProof/>
            <w:rtl/>
            <w:lang w:bidi="fa-IR"/>
          </w:rPr>
          <w:t>ی</w:t>
        </w:r>
        <w:r w:rsidR="00B07921" w:rsidRPr="007001BD">
          <w:rPr>
            <w:rStyle w:val="Hyperlink"/>
            <w:noProof/>
            <w:rtl/>
            <w:lang w:bidi="fa-IR"/>
          </w:rPr>
          <w:t xml:space="preserve"> ف</w:t>
        </w:r>
        <w:r w:rsidR="00B07921" w:rsidRPr="007001BD">
          <w:rPr>
            <w:rStyle w:val="Hyperlink"/>
            <w:rFonts w:hint="cs"/>
            <w:noProof/>
            <w:rtl/>
            <w:lang w:bidi="fa-IR"/>
          </w:rPr>
          <w:t>ی</w:t>
        </w:r>
        <w:r w:rsidR="00B07921" w:rsidRPr="007001BD">
          <w:rPr>
            <w:rStyle w:val="Hyperlink"/>
            <w:rFonts w:hint="eastAsia"/>
            <w:noProof/>
            <w:rtl/>
            <w:lang w:bidi="fa-IR"/>
          </w:rPr>
          <w:t>ز</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مدل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17 \h </w:instrText>
        </w:r>
        <w:r w:rsidR="00B07921">
          <w:rPr>
            <w:noProof/>
            <w:webHidden/>
          </w:rPr>
        </w:r>
        <w:r w:rsidR="00B07921">
          <w:rPr>
            <w:noProof/>
            <w:webHidden/>
          </w:rPr>
          <w:fldChar w:fldCharType="separate"/>
        </w:r>
        <w:r w:rsidR="00B07921">
          <w:rPr>
            <w:noProof/>
            <w:webHidden/>
          </w:rPr>
          <w:t>50</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8" w:history="1">
        <w:r w:rsidR="00B07921" w:rsidRPr="007001BD">
          <w:rPr>
            <w:rStyle w:val="Hyperlink"/>
            <w:noProof/>
            <w:rtl/>
          </w:rPr>
          <w:t>جدول ‏3</w:t>
        </w:r>
        <w:r w:rsidR="00B07921" w:rsidRPr="007001BD">
          <w:rPr>
            <w:rStyle w:val="Hyperlink"/>
            <w:noProof/>
            <w:rtl/>
          </w:rPr>
          <w:noBreakHyphen/>
          <w:t>3</w:t>
        </w:r>
        <w:r w:rsidR="00B07921" w:rsidRPr="007001BD">
          <w:rPr>
            <w:rStyle w:val="Hyperlink"/>
            <w:noProof/>
            <w:rtl/>
            <w:lang w:bidi="fa-IR"/>
          </w:rPr>
          <w:t xml:space="preserve"> عناو</w:t>
        </w:r>
        <w:r w:rsidR="00B07921" w:rsidRPr="007001BD">
          <w:rPr>
            <w:rStyle w:val="Hyperlink"/>
            <w:rFonts w:hint="cs"/>
            <w:noProof/>
            <w:rtl/>
            <w:lang w:bidi="fa-IR"/>
          </w:rPr>
          <w:t>ی</w:t>
        </w:r>
        <w:r w:rsidR="00B07921" w:rsidRPr="007001BD">
          <w:rPr>
            <w:rStyle w:val="Hyperlink"/>
            <w:noProof/>
            <w:rtl/>
            <w:lang w:bidi="fa-IR"/>
          </w:rPr>
          <w:t>ن ماتر</w:t>
        </w:r>
        <w:r w:rsidR="00B07921" w:rsidRPr="007001BD">
          <w:rPr>
            <w:rStyle w:val="Hyperlink"/>
            <w:rFonts w:hint="cs"/>
            <w:noProof/>
            <w:rtl/>
            <w:lang w:bidi="fa-IR"/>
          </w:rPr>
          <w:t>ی</w:t>
        </w:r>
        <w:r w:rsidR="00B07921" w:rsidRPr="007001BD">
          <w:rPr>
            <w:rStyle w:val="Hyperlink"/>
            <w:noProof/>
            <w:rtl/>
            <w:lang w:bidi="fa-IR"/>
          </w:rPr>
          <w:t>س مدل د</w:t>
        </w:r>
        <w:r w:rsidR="00B07921" w:rsidRPr="007001BD">
          <w:rPr>
            <w:rStyle w:val="Hyperlink"/>
            <w:rFonts w:hint="cs"/>
            <w:noProof/>
            <w:rtl/>
            <w:lang w:bidi="fa-IR"/>
          </w:rPr>
          <w:t>ی</w:t>
        </w:r>
        <w:r w:rsidR="00B07921" w:rsidRPr="007001BD">
          <w:rPr>
            <w:rStyle w:val="Hyperlink"/>
            <w:noProof/>
            <w:rtl/>
            <w:lang w:bidi="fa-IR"/>
          </w:rPr>
          <w:t>نام</w:t>
        </w:r>
        <w:r w:rsidR="00B07921" w:rsidRPr="007001BD">
          <w:rPr>
            <w:rStyle w:val="Hyperlink"/>
            <w:rFonts w:hint="cs"/>
            <w:noProof/>
            <w:rtl/>
            <w:lang w:bidi="fa-IR"/>
          </w:rPr>
          <w:t>ی</w:t>
        </w:r>
        <w:r w:rsidR="00B07921" w:rsidRPr="007001BD">
          <w:rPr>
            <w:rStyle w:val="Hyperlink"/>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ربات پس از تبد</w:t>
        </w:r>
        <w:r w:rsidR="00B07921" w:rsidRPr="007001BD">
          <w:rPr>
            <w:rStyle w:val="Hyperlink"/>
            <w:rFonts w:hint="cs"/>
            <w:noProof/>
            <w:rtl/>
            <w:lang w:bidi="fa-IR"/>
          </w:rPr>
          <w:t>ی</w:t>
        </w:r>
        <w:r w:rsidR="00B07921" w:rsidRPr="007001BD">
          <w:rPr>
            <w:rStyle w:val="Hyperlink"/>
            <w:rFonts w:hint="eastAsia"/>
            <w:noProof/>
            <w:rtl/>
            <w:lang w:bidi="fa-IR"/>
          </w:rPr>
          <w:t>ل</w:t>
        </w:r>
        <w:r w:rsidR="00B07921" w:rsidRPr="007001BD">
          <w:rPr>
            <w:rStyle w:val="Hyperlink"/>
            <w:noProof/>
            <w:rtl/>
            <w:lang w:bidi="fa-IR"/>
          </w:rPr>
          <w:t xml:space="preserve"> </w:t>
        </w:r>
        <m:oMath>
          <m:r>
            <m:rPr>
              <m:sty m:val="b"/>
            </m:rPr>
            <w:rPr>
              <w:rStyle w:val="Hyperlink"/>
              <w:rFonts w:ascii="Cambria Math" w:hAnsi="Cambria Math"/>
              <w:noProof/>
            </w:rPr>
            <m:t xml:space="preserve"> Λ</m:t>
          </m:r>
        </m:oMath>
        <w:r w:rsidR="00B07921">
          <w:rPr>
            <w:noProof/>
            <w:webHidden/>
          </w:rPr>
          <w:tab/>
        </w:r>
        <w:r w:rsidR="00B07921">
          <w:rPr>
            <w:noProof/>
            <w:webHidden/>
          </w:rPr>
          <w:fldChar w:fldCharType="begin"/>
        </w:r>
        <w:r w:rsidR="00B07921">
          <w:rPr>
            <w:noProof/>
            <w:webHidden/>
          </w:rPr>
          <w:instrText xml:space="preserve"> PAGEREF _Toc157255018 \h </w:instrText>
        </w:r>
        <w:r w:rsidR="00B07921">
          <w:rPr>
            <w:noProof/>
            <w:webHidden/>
          </w:rPr>
        </w:r>
        <w:r w:rsidR="00B07921">
          <w:rPr>
            <w:noProof/>
            <w:webHidden/>
          </w:rPr>
          <w:fldChar w:fldCharType="separate"/>
        </w:r>
        <w:r w:rsidR="00B07921">
          <w:rPr>
            <w:noProof/>
            <w:webHidden/>
          </w:rPr>
          <w:t>51</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9" w:history="1">
        <w:r w:rsidR="00B07921" w:rsidRPr="007001BD">
          <w:rPr>
            <w:rStyle w:val="Hyperlink"/>
            <w:noProof/>
            <w:rtl/>
          </w:rPr>
          <w:t>جدول ‏3</w:t>
        </w:r>
        <w:r w:rsidR="00B07921" w:rsidRPr="007001BD">
          <w:rPr>
            <w:rStyle w:val="Hyperlink"/>
            <w:noProof/>
            <w:rtl/>
          </w:rPr>
          <w:noBreakHyphen/>
          <w:t>4</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متغ</w:t>
        </w:r>
        <w:r w:rsidR="00B07921" w:rsidRPr="007001BD">
          <w:rPr>
            <w:rStyle w:val="Hyperlink"/>
            <w:rFonts w:hint="cs"/>
            <w:noProof/>
            <w:rtl/>
            <w:lang w:bidi="fa-IR"/>
          </w:rPr>
          <w:t>ی</w:t>
        </w:r>
        <w:r w:rsidR="00B07921" w:rsidRPr="007001BD">
          <w:rPr>
            <w:rStyle w:val="Hyperlink"/>
            <w:rFonts w:hint="eastAsia"/>
            <w:noProof/>
            <w:rtl/>
            <w:lang w:bidi="fa-IR"/>
          </w:rPr>
          <w:t>رها</w:t>
        </w:r>
        <w:r w:rsidR="00B07921" w:rsidRPr="007001BD">
          <w:rPr>
            <w:rStyle w:val="Hyperlink"/>
            <w:rFonts w:hint="cs"/>
            <w:noProof/>
            <w:rtl/>
            <w:lang w:bidi="fa-IR"/>
          </w:rPr>
          <w:t>ی</w:t>
        </w:r>
        <w:r w:rsidR="00B07921" w:rsidRPr="007001BD">
          <w:rPr>
            <w:rStyle w:val="Hyperlink"/>
            <w:noProof/>
            <w:rtl/>
            <w:lang w:bidi="fa-IR"/>
          </w:rPr>
          <w:t xml:space="preserve"> ف</w:t>
        </w:r>
        <w:r w:rsidR="00B07921" w:rsidRPr="007001BD">
          <w:rPr>
            <w:rStyle w:val="Hyperlink"/>
            <w:rFonts w:hint="cs"/>
            <w:noProof/>
            <w:rtl/>
            <w:lang w:bidi="fa-IR"/>
          </w:rPr>
          <w:t>ی</w:t>
        </w:r>
        <w:r w:rsidR="00B07921" w:rsidRPr="007001BD">
          <w:rPr>
            <w:rStyle w:val="Hyperlink"/>
            <w:rFonts w:hint="eastAsia"/>
            <w:noProof/>
            <w:rtl/>
            <w:lang w:bidi="fa-IR"/>
          </w:rPr>
          <w:t>ز</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19 \h </w:instrText>
        </w:r>
        <w:r w:rsidR="00B07921">
          <w:rPr>
            <w:noProof/>
            <w:webHidden/>
          </w:rPr>
        </w:r>
        <w:r w:rsidR="00B07921">
          <w:rPr>
            <w:noProof/>
            <w:webHidden/>
          </w:rPr>
          <w:fldChar w:fldCharType="separate"/>
        </w:r>
        <w:r w:rsidR="00B07921">
          <w:rPr>
            <w:noProof/>
            <w:webHidden/>
          </w:rPr>
          <w:t>58</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0" w:history="1">
        <w:r w:rsidR="00B07921" w:rsidRPr="007001BD">
          <w:rPr>
            <w:rStyle w:val="Hyperlink"/>
            <w:noProof/>
            <w:rtl/>
          </w:rPr>
          <w:t>جدول ‏3</w:t>
        </w:r>
        <w:r w:rsidR="00B07921" w:rsidRPr="007001BD">
          <w:rPr>
            <w:rStyle w:val="Hyperlink"/>
            <w:noProof/>
            <w:rtl/>
          </w:rPr>
          <w:noBreakHyphen/>
          <w:t xml:space="preserve">5 </w:t>
        </w:r>
        <w:r w:rsidR="00B07921" w:rsidRPr="007001BD">
          <w:rPr>
            <w:rStyle w:val="Hyperlink"/>
            <w:noProof/>
            <w:rtl/>
            <w:lang w:bidi="fa-IR"/>
          </w:rPr>
          <w:t>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شب</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20 \h </w:instrText>
        </w:r>
        <w:r w:rsidR="00B07921">
          <w:rPr>
            <w:noProof/>
            <w:webHidden/>
          </w:rPr>
        </w:r>
        <w:r w:rsidR="00B07921">
          <w:rPr>
            <w:noProof/>
            <w:webHidden/>
          </w:rPr>
          <w:fldChar w:fldCharType="separate"/>
        </w:r>
        <w:r w:rsidR="00B07921">
          <w:rPr>
            <w:noProof/>
            <w:webHidden/>
          </w:rPr>
          <w:t>58</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1" w:history="1">
        <w:r w:rsidR="00B07921" w:rsidRPr="007001BD">
          <w:rPr>
            <w:rStyle w:val="Hyperlink"/>
            <w:noProof/>
            <w:rtl/>
          </w:rPr>
          <w:t>جدول ‏3</w:t>
        </w:r>
        <w:r w:rsidR="00B07921" w:rsidRPr="007001BD">
          <w:rPr>
            <w:rStyle w:val="Hyperlink"/>
            <w:noProof/>
            <w:rtl/>
          </w:rPr>
          <w:noBreakHyphen/>
          <w:t>6</w:t>
        </w:r>
        <w:r w:rsidR="00B07921" w:rsidRPr="007001BD">
          <w:rPr>
            <w:rStyle w:val="Hyperlink"/>
            <w:noProof/>
            <w:rtl/>
            <w:lang w:bidi="fa-IR"/>
          </w:rPr>
          <w:t xml:space="preserve"> مرکزها</w:t>
        </w:r>
        <w:r w:rsidR="00B07921" w:rsidRPr="007001BD">
          <w:rPr>
            <w:rStyle w:val="Hyperlink"/>
            <w:rFonts w:hint="cs"/>
            <w:noProof/>
            <w:rtl/>
            <w:lang w:bidi="fa-IR"/>
          </w:rPr>
          <w:t>ی</w:t>
        </w:r>
        <w:r w:rsidR="00B07921" w:rsidRPr="007001BD">
          <w:rPr>
            <w:rStyle w:val="Hyperlink"/>
            <w:noProof/>
            <w:rtl/>
            <w:lang w:bidi="fa-IR"/>
          </w:rPr>
          <w:t xml:space="preserve"> انتخاب</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شبکه عصب</w:t>
        </w:r>
        <w:r w:rsidR="00B07921" w:rsidRPr="007001BD">
          <w:rPr>
            <w:rStyle w:val="Hyperlink"/>
            <w:rFonts w:hint="cs"/>
            <w:noProof/>
            <w:rtl/>
            <w:lang w:bidi="fa-IR"/>
          </w:rPr>
          <w:t>ی</w:t>
        </w:r>
        <w:r w:rsidR="00B07921" w:rsidRPr="007001BD">
          <w:rPr>
            <w:rStyle w:val="Hyperlink"/>
            <w:noProof/>
            <w:rtl/>
            <w:lang w:bidi="fa-IR"/>
          </w:rPr>
          <w:t xml:space="preserve"> </w:t>
        </w:r>
        <w:r w:rsidR="00B07921" w:rsidRPr="007001BD">
          <w:rPr>
            <w:rStyle w:val="Hyperlink"/>
            <w:noProof/>
            <w:lang w:bidi="fa-IR"/>
          </w:rPr>
          <w:t>RBF</w:t>
        </w:r>
        <w:r w:rsidR="00B07921">
          <w:rPr>
            <w:noProof/>
            <w:webHidden/>
          </w:rPr>
          <w:tab/>
        </w:r>
        <w:r w:rsidR="00B07921">
          <w:rPr>
            <w:noProof/>
            <w:webHidden/>
          </w:rPr>
          <w:fldChar w:fldCharType="begin"/>
        </w:r>
        <w:r w:rsidR="00B07921">
          <w:rPr>
            <w:noProof/>
            <w:webHidden/>
          </w:rPr>
          <w:instrText xml:space="preserve"> PAGEREF _Toc157255021 \h </w:instrText>
        </w:r>
        <w:r w:rsidR="00B07921">
          <w:rPr>
            <w:noProof/>
            <w:webHidden/>
          </w:rPr>
        </w:r>
        <w:r w:rsidR="00B07921">
          <w:rPr>
            <w:noProof/>
            <w:webHidden/>
          </w:rPr>
          <w:fldChar w:fldCharType="separate"/>
        </w:r>
        <w:r w:rsidR="00B07921">
          <w:rPr>
            <w:noProof/>
            <w:webHidden/>
          </w:rPr>
          <w:t>59</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2" w:history="1">
        <w:r w:rsidR="00B07921" w:rsidRPr="007001BD">
          <w:rPr>
            <w:rStyle w:val="Hyperlink"/>
            <w:noProof/>
            <w:rtl/>
          </w:rPr>
          <w:t>جدول ‏3</w:t>
        </w:r>
        <w:r w:rsidR="00B07921" w:rsidRPr="007001BD">
          <w:rPr>
            <w:rStyle w:val="Hyperlink"/>
            <w:noProof/>
            <w:rtl/>
          </w:rPr>
          <w:noBreakHyphen/>
          <w:t>7</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شب</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rFonts w:hint="eastAsia"/>
            <w:noProof/>
            <w:rtl/>
            <w:lang w:bidi="fa-IR"/>
          </w:rPr>
          <w:t>،</w:t>
        </w:r>
        <w:r w:rsidR="00B07921" w:rsidRPr="007001BD">
          <w:rPr>
            <w:rStyle w:val="Hyperlink"/>
            <w:noProof/>
            <w:rtl/>
            <w:lang w:bidi="fa-IR"/>
          </w:rPr>
          <w:t xml:space="preserve"> مربوط به شبکه عصب</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22 \h </w:instrText>
        </w:r>
        <w:r w:rsidR="00B07921">
          <w:rPr>
            <w:noProof/>
            <w:webHidden/>
          </w:rPr>
        </w:r>
        <w:r w:rsidR="00B07921">
          <w:rPr>
            <w:noProof/>
            <w:webHidden/>
          </w:rPr>
          <w:fldChar w:fldCharType="separate"/>
        </w:r>
        <w:r w:rsidR="00B07921">
          <w:rPr>
            <w:noProof/>
            <w:webHidden/>
          </w:rPr>
          <w:t>59</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3" w:history="1">
        <w:r w:rsidR="00B07921" w:rsidRPr="007001BD">
          <w:rPr>
            <w:rStyle w:val="Hyperlink"/>
            <w:noProof/>
            <w:rtl/>
          </w:rPr>
          <w:t>جدول ‏3</w:t>
        </w:r>
        <w:r w:rsidR="00B07921" w:rsidRPr="007001BD">
          <w:rPr>
            <w:rStyle w:val="Hyperlink"/>
            <w:noProof/>
            <w:rtl/>
          </w:rPr>
          <w:noBreakHyphen/>
          <w:t>8</w:t>
        </w:r>
        <w:r w:rsidR="00B07921" w:rsidRPr="007001BD">
          <w:rPr>
            <w:rStyle w:val="Hyperlink"/>
            <w:noProof/>
            <w:rtl/>
            <w:lang w:bidi="fa-IR"/>
          </w:rPr>
          <w:t xml:space="preserve"> مس</w:t>
        </w:r>
        <w:r w:rsidR="00B07921" w:rsidRPr="007001BD">
          <w:rPr>
            <w:rStyle w:val="Hyperlink"/>
            <w:rFonts w:hint="cs"/>
            <w:noProof/>
            <w:rtl/>
            <w:lang w:bidi="fa-IR"/>
          </w:rPr>
          <w:t>ی</w:t>
        </w:r>
        <w:r w:rsidR="00B07921" w:rsidRPr="007001BD">
          <w:rPr>
            <w:rStyle w:val="Hyperlink"/>
            <w:rFonts w:hint="eastAsia"/>
            <w:noProof/>
            <w:rtl/>
            <w:lang w:bidi="fa-IR"/>
          </w:rPr>
          <w:t>رها</w:t>
        </w:r>
        <w:r w:rsidR="00B07921" w:rsidRPr="007001BD">
          <w:rPr>
            <w:rStyle w:val="Hyperlink"/>
            <w:rFonts w:hint="cs"/>
            <w:noProof/>
            <w:rtl/>
            <w:lang w:bidi="fa-IR"/>
          </w:rPr>
          <w:t>ی</w:t>
        </w:r>
        <w:r w:rsidR="00B07921" w:rsidRPr="007001BD">
          <w:rPr>
            <w:rStyle w:val="Hyperlink"/>
            <w:noProof/>
            <w:rtl/>
            <w:lang w:bidi="fa-IR"/>
          </w:rPr>
          <w:t xml:space="preserve"> زمان</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ربات‌ها</w:t>
        </w:r>
        <w:r w:rsidR="00B07921" w:rsidRPr="007001BD">
          <w:rPr>
            <w:rStyle w:val="Hyperlink"/>
            <w:rFonts w:hint="cs"/>
            <w:noProof/>
            <w:rtl/>
            <w:lang w:bidi="fa-IR"/>
          </w:rPr>
          <w:t>ی</w:t>
        </w:r>
        <w:r w:rsidR="00B07921" w:rsidRPr="007001BD">
          <w:rPr>
            <w:rStyle w:val="Hyperlink"/>
            <w:noProof/>
            <w:rtl/>
            <w:lang w:bidi="fa-IR"/>
          </w:rPr>
          <w:t xml:space="preserve"> 1، 2 و 3</w:t>
        </w:r>
        <w:r w:rsidR="00B07921">
          <w:rPr>
            <w:noProof/>
            <w:webHidden/>
          </w:rPr>
          <w:tab/>
        </w:r>
        <w:r w:rsidR="00B07921">
          <w:rPr>
            <w:noProof/>
            <w:webHidden/>
          </w:rPr>
          <w:fldChar w:fldCharType="begin"/>
        </w:r>
        <w:r w:rsidR="00B07921">
          <w:rPr>
            <w:noProof/>
            <w:webHidden/>
          </w:rPr>
          <w:instrText xml:space="preserve"> PAGEREF _Toc157255023 \h </w:instrText>
        </w:r>
        <w:r w:rsidR="00B07921">
          <w:rPr>
            <w:noProof/>
            <w:webHidden/>
          </w:rPr>
        </w:r>
        <w:r w:rsidR="00B07921">
          <w:rPr>
            <w:noProof/>
            <w:webHidden/>
          </w:rPr>
          <w:fldChar w:fldCharType="separate"/>
        </w:r>
        <w:r w:rsidR="00B07921">
          <w:rPr>
            <w:noProof/>
            <w:webHidden/>
          </w:rPr>
          <w:t>60</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4" w:history="1">
        <w:r w:rsidR="00B07921" w:rsidRPr="007001BD">
          <w:rPr>
            <w:rStyle w:val="Hyperlink"/>
            <w:noProof/>
            <w:rtl/>
          </w:rPr>
          <w:t>جدول ‏3</w:t>
        </w:r>
        <w:r w:rsidR="00B07921" w:rsidRPr="007001BD">
          <w:rPr>
            <w:rStyle w:val="Hyperlink"/>
            <w:noProof/>
            <w:rtl/>
          </w:rPr>
          <w:noBreakHyphen/>
          <w:t>9</w:t>
        </w:r>
        <w:r w:rsidR="00B07921" w:rsidRPr="007001BD">
          <w:rPr>
            <w:rStyle w:val="Hyperlink"/>
            <w:noProof/>
            <w:rtl/>
            <w:lang w:bidi="fa-IR"/>
          </w:rPr>
          <w:t xml:space="preserve"> شرا</w:t>
        </w:r>
        <w:r w:rsidR="00B07921" w:rsidRPr="007001BD">
          <w:rPr>
            <w:rStyle w:val="Hyperlink"/>
            <w:rFonts w:hint="cs"/>
            <w:noProof/>
            <w:rtl/>
            <w:lang w:bidi="fa-IR"/>
          </w:rPr>
          <w:t>ی</w:t>
        </w:r>
        <w:r w:rsidR="00B07921" w:rsidRPr="007001BD">
          <w:rPr>
            <w:rStyle w:val="Hyperlink"/>
            <w:rFonts w:hint="eastAsia"/>
            <w:noProof/>
            <w:rtl/>
            <w:lang w:bidi="fa-IR"/>
          </w:rPr>
          <w:t>ط</w:t>
        </w:r>
        <w:r w:rsidR="00B07921" w:rsidRPr="007001BD">
          <w:rPr>
            <w:rStyle w:val="Hyperlink"/>
            <w:noProof/>
            <w:rtl/>
            <w:lang w:bidi="fa-IR"/>
          </w:rPr>
          <w:t xml:space="preserve"> اول</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حرکت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هر سه ربات</w:t>
        </w:r>
        <w:r w:rsidR="00B07921">
          <w:rPr>
            <w:noProof/>
            <w:webHidden/>
          </w:rPr>
          <w:tab/>
        </w:r>
        <w:r w:rsidR="00B07921">
          <w:rPr>
            <w:noProof/>
            <w:webHidden/>
          </w:rPr>
          <w:fldChar w:fldCharType="begin"/>
        </w:r>
        <w:r w:rsidR="00B07921">
          <w:rPr>
            <w:noProof/>
            <w:webHidden/>
          </w:rPr>
          <w:instrText xml:space="preserve"> PAGEREF _Toc157255024 \h </w:instrText>
        </w:r>
        <w:r w:rsidR="00B07921">
          <w:rPr>
            <w:noProof/>
            <w:webHidden/>
          </w:rPr>
        </w:r>
        <w:r w:rsidR="00B07921">
          <w:rPr>
            <w:noProof/>
            <w:webHidden/>
          </w:rPr>
          <w:fldChar w:fldCharType="separate"/>
        </w:r>
        <w:r w:rsidR="00B07921">
          <w:rPr>
            <w:noProof/>
            <w:webHidden/>
          </w:rPr>
          <w:t>61</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5" w:history="1">
        <w:r w:rsidR="00B07921" w:rsidRPr="007001BD">
          <w:rPr>
            <w:rStyle w:val="Hyperlink"/>
            <w:noProof/>
            <w:rtl/>
          </w:rPr>
          <w:t>جدول ‏3</w:t>
        </w:r>
        <w:r w:rsidR="00B07921" w:rsidRPr="007001BD">
          <w:rPr>
            <w:rStyle w:val="Hyperlink"/>
            <w:noProof/>
            <w:rtl/>
          </w:rPr>
          <w:noBreakHyphen/>
          <w:t>10</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زمان</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رابطه‌ي 3-32</w:t>
        </w:r>
        <w:r w:rsidR="00B07921">
          <w:rPr>
            <w:noProof/>
            <w:webHidden/>
          </w:rPr>
          <w:tab/>
        </w:r>
        <w:r w:rsidR="00B07921">
          <w:rPr>
            <w:noProof/>
            <w:webHidden/>
          </w:rPr>
          <w:fldChar w:fldCharType="begin"/>
        </w:r>
        <w:r w:rsidR="00B07921">
          <w:rPr>
            <w:noProof/>
            <w:webHidden/>
          </w:rPr>
          <w:instrText xml:space="preserve"> PAGEREF _Toc157255025 \h </w:instrText>
        </w:r>
        <w:r w:rsidR="00B07921">
          <w:rPr>
            <w:noProof/>
            <w:webHidden/>
          </w:rPr>
        </w:r>
        <w:r w:rsidR="00B07921">
          <w:rPr>
            <w:noProof/>
            <w:webHidden/>
          </w:rPr>
          <w:fldChar w:fldCharType="separate"/>
        </w:r>
        <w:r w:rsidR="00B07921">
          <w:rPr>
            <w:noProof/>
            <w:webHidden/>
          </w:rPr>
          <w:t>69</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6" w:history="1">
        <w:r w:rsidR="00B07921" w:rsidRPr="007001BD">
          <w:rPr>
            <w:rStyle w:val="Hyperlink"/>
            <w:noProof/>
            <w:rtl/>
          </w:rPr>
          <w:t>جدول ‏5</w:t>
        </w:r>
        <w:r w:rsidR="00B07921" w:rsidRPr="007001BD">
          <w:rPr>
            <w:rStyle w:val="Hyperlink"/>
            <w:noProof/>
            <w:rtl/>
          </w:rPr>
          <w:noBreakHyphen/>
          <w:t>1 مقاد</w:t>
        </w:r>
        <w:r w:rsidR="00B07921" w:rsidRPr="007001BD">
          <w:rPr>
            <w:rStyle w:val="Hyperlink"/>
            <w:rFonts w:hint="cs"/>
            <w:noProof/>
            <w:rtl/>
          </w:rPr>
          <w:t>ی</w:t>
        </w:r>
        <w:r w:rsidR="00B07921" w:rsidRPr="007001BD">
          <w:rPr>
            <w:rStyle w:val="Hyperlink"/>
            <w:rFonts w:hint="eastAsia"/>
            <w:noProof/>
            <w:rtl/>
          </w:rPr>
          <w:t>ر</w:t>
        </w:r>
        <w:r w:rsidR="00B07921" w:rsidRPr="007001BD">
          <w:rPr>
            <w:rStyle w:val="Hyperlink"/>
            <w:noProof/>
            <w:rtl/>
          </w:rPr>
          <w:t xml:space="preserve"> ستون‌ها</w:t>
        </w:r>
        <w:r w:rsidR="00B07921" w:rsidRPr="007001BD">
          <w:rPr>
            <w:rStyle w:val="Hyperlink"/>
            <w:rFonts w:hint="cs"/>
            <w:noProof/>
            <w:rtl/>
          </w:rPr>
          <w:t>ی</w:t>
        </w:r>
        <w:r w:rsidR="00B07921" w:rsidRPr="007001BD">
          <w:rPr>
            <w:rStyle w:val="Hyperlink"/>
            <w:noProof/>
            <w:rtl/>
          </w:rPr>
          <w:t xml:space="preserve"> پرونده‌ي ذخ</w:t>
        </w:r>
        <w:r w:rsidR="00B07921" w:rsidRPr="007001BD">
          <w:rPr>
            <w:rStyle w:val="Hyperlink"/>
            <w:rFonts w:hint="cs"/>
            <w:noProof/>
            <w:rtl/>
          </w:rPr>
          <w:t>ی</w:t>
        </w:r>
        <w:r w:rsidR="00B07921" w:rsidRPr="007001BD">
          <w:rPr>
            <w:rStyle w:val="Hyperlink"/>
            <w:rFonts w:hint="eastAsia"/>
            <w:noProof/>
            <w:rtl/>
          </w:rPr>
          <w:t>ره‌</w:t>
        </w:r>
        <w:r w:rsidR="00B07921" w:rsidRPr="007001BD">
          <w:rPr>
            <w:rStyle w:val="Hyperlink"/>
            <w:rFonts w:hint="cs"/>
            <w:noProof/>
            <w:rtl/>
          </w:rPr>
          <w:t>ی</w:t>
        </w:r>
        <w:r w:rsidR="00B07921" w:rsidRPr="007001BD">
          <w:rPr>
            <w:rStyle w:val="Hyperlink"/>
            <w:noProof/>
            <w:rtl/>
          </w:rPr>
          <w:t xml:space="preserve"> پس‌خورها</w:t>
        </w:r>
        <w:r w:rsidR="00B07921">
          <w:rPr>
            <w:noProof/>
            <w:webHidden/>
          </w:rPr>
          <w:tab/>
        </w:r>
        <w:r w:rsidR="00B07921">
          <w:rPr>
            <w:noProof/>
            <w:webHidden/>
          </w:rPr>
          <w:fldChar w:fldCharType="begin"/>
        </w:r>
        <w:r w:rsidR="00B07921">
          <w:rPr>
            <w:noProof/>
            <w:webHidden/>
          </w:rPr>
          <w:instrText xml:space="preserve"> PAGEREF _Toc157255026 \h </w:instrText>
        </w:r>
        <w:r w:rsidR="00B07921">
          <w:rPr>
            <w:noProof/>
            <w:webHidden/>
          </w:rPr>
        </w:r>
        <w:r w:rsidR="00B07921">
          <w:rPr>
            <w:noProof/>
            <w:webHidden/>
          </w:rPr>
          <w:fldChar w:fldCharType="separate"/>
        </w:r>
        <w:r w:rsidR="00B07921">
          <w:rPr>
            <w:noProof/>
            <w:webHidden/>
          </w:rPr>
          <w:t>77</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7" w:history="1">
        <w:r w:rsidR="00B07921" w:rsidRPr="007001BD">
          <w:rPr>
            <w:rStyle w:val="Hyperlink"/>
            <w:noProof/>
            <w:rtl/>
          </w:rPr>
          <w:t>جدول ‏5</w:t>
        </w:r>
        <w:r w:rsidR="00B07921" w:rsidRPr="007001BD">
          <w:rPr>
            <w:rStyle w:val="Hyperlink"/>
            <w:noProof/>
            <w:rtl/>
          </w:rPr>
          <w:noBreakHyphen/>
          <w:t>2</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ا</w:t>
        </w:r>
        <w:r w:rsidR="00B07921" w:rsidRPr="007001BD">
          <w:rPr>
            <w:rStyle w:val="Hyperlink"/>
            <w:rFonts w:hint="cs"/>
            <w:noProof/>
            <w:rtl/>
            <w:lang w:bidi="fa-IR"/>
          </w:rPr>
          <w:t>ی</w:t>
        </w:r>
        <w:r w:rsidR="00B07921" w:rsidRPr="007001BD">
          <w:rPr>
            <w:rStyle w:val="Hyperlink"/>
            <w:rFonts w:hint="eastAsia"/>
            <w:noProof/>
            <w:rtl/>
            <w:lang w:bidi="fa-IR"/>
          </w:rPr>
          <w:t>ره</w:t>
        </w:r>
        <w:r w:rsidR="00B07921">
          <w:rPr>
            <w:noProof/>
            <w:webHidden/>
          </w:rPr>
          <w:tab/>
        </w:r>
        <w:r w:rsidR="00B07921">
          <w:rPr>
            <w:noProof/>
            <w:webHidden/>
          </w:rPr>
          <w:fldChar w:fldCharType="begin"/>
        </w:r>
        <w:r w:rsidR="00B07921">
          <w:rPr>
            <w:noProof/>
            <w:webHidden/>
          </w:rPr>
          <w:instrText xml:space="preserve"> PAGEREF _Toc157255027 \h </w:instrText>
        </w:r>
        <w:r w:rsidR="00B07921">
          <w:rPr>
            <w:noProof/>
            <w:webHidden/>
          </w:rPr>
        </w:r>
        <w:r w:rsidR="00B07921">
          <w:rPr>
            <w:noProof/>
            <w:webHidden/>
          </w:rPr>
          <w:fldChar w:fldCharType="separate"/>
        </w:r>
        <w:r w:rsidR="00B07921">
          <w:rPr>
            <w:noProof/>
            <w:webHidden/>
          </w:rPr>
          <w:t>80</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8" w:history="1">
        <w:r w:rsidR="00B07921" w:rsidRPr="007001BD">
          <w:rPr>
            <w:rStyle w:val="Hyperlink"/>
            <w:noProof/>
            <w:rtl/>
          </w:rPr>
          <w:t>جدول ‏5</w:t>
        </w:r>
        <w:r w:rsidR="00B07921" w:rsidRPr="007001BD">
          <w:rPr>
            <w:rStyle w:val="Hyperlink"/>
            <w:noProof/>
            <w:rtl/>
          </w:rPr>
          <w:noBreakHyphen/>
          <w:t>3</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دا</w:t>
        </w:r>
        <w:r w:rsidR="00B07921" w:rsidRPr="007001BD">
          <w:rPr>
            <w:rStyle w:val="Hyperlink"/>
            <w:rFonts w:hint="cs"/>
            <w:noProof/>
            <w:rtl/>
            <w:lang w:bidi="fa-IR"/>
          </w:rPr>
          <w:t>ی</w:t>
        </w:r>
        <w:r w:rsidR="00B07921" w:rsidRPr="007001BD">
          <w:rPr>
            <w:rStyle w:val="Hyperlink"/>
            <w:rFonts w:hint="eastAsia"/>
            <w:noProof/>
            <w:rtl/>
            <w:lang w:bidi="fa-IR"/>
          </w:rPr>
          <w:t>رو</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28 \h </w:instrText>
        </w:r>
        <w:r w:rsidR="00B07921">
          <w:rPr>
            <w:noProof/>
            <w:webHidden/>
          </w:rPr>
        </w:r>
        <w:r w:rsidR="00B07921">
          <w:rPr>
            <w:noProof/>
            <w:webHidden/>
          </w:rPr>
          <w:fldChar w:fldCharType="separate"/>
        </w:r>
        <w:r w:rsidR="00B07921">
          <w:rPr>
            <w:noProof/>
            <w:webHidden/>
          </w:rPr>
          <w:t>82</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9" w:history="1">
        <w:r w:rsidR="00B07921" w:rsidRPr="007001BD">
          <w:rPr>
            <w:rStyle w:val="Hyperlink"/>
            <w:noProof/>
            <w:rtl/>
          </w:rPr>
          <w:t>جدول ‏5</w:t>
        </w:r>
        <w:r w:rsidR="00B07921" w:rsidRPr="007001BD">
          <w:rPr>
            <w:rStyle w:val="Hyperlink"/>
            <w:noProof/>
            <w:rtl/>
          </w:rPr>
          <w:noBreakHyphen/>
          <w:t>4</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ا</w:t>
        </w:r>
        <w:r w:rsidR="00B07921" w:rsidRPr="007001BD">
          <w:rPr>
            <w:rStyle w:val="Hyperlink"/>
            <w:rFonts w:hint="cs"/>
            <w:noProof/>
            <w:rtl/>
            <w:lang w:bidi="fa-IR"/>
          </w:rPr>
          <w:t>ی</w:t>
        </w:r>
        <w:r w:rsidR="00B07921" w:rsidRPr="007001BD">
          <w:rPr>
            <w:rStyle w:val="Hyperlink"/>
            <w:rFonts w:hint="eastAsia"/>
            <w:noProof/>
            <w:rtl/>
            <w:lang w:bidi="fa-IR"/>
          </w:rPr>
          <w:t>ره</w:t>
        </w:r>
        <w:r w:rsidR="00B07921">
          <w:rPr>
            <w:noProof/>
            <w:webHidden/>
          </w:rPr>
          <w:tab/>
        </w:r>
        <w:r w:rsidR="00B07921">
          <w:rPr>
            <w:noProof/>
            <w:webHidden/>
          </w:rPr>
          <w:fldChar w:fldCharType="begin"/>
        </w:r>
        <w:r w:rsidR="00B07921">
          <w:rPr>
            <w:noProof/>
            <w:webHidden/>
          </w:rPr>
          <w:instrText xml:space="preserve"> PAGEREF _Toc157255029 \h </w:instrText>
        </w:r>
        <w:r w:rsidR="00B07921">
          <w:rPr>
            <w:noProof/>
            <w:webHidden/>
          </w:rPr>
        </w:r>
        <w:r w:rsidR="00B07921">
          <w:rPr>
            <w:noProof/>
            <w:webHidden/>
          </w:rPr>
          <w:fldChar w:fldCharType="separate"/>
        </w:r>
        <w:r w:rsidR="00B07921">
          <w:rPr>
            <w:noProof/>
            <w:webHidden/>
          </w:rPr>
          <w:t>83</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0" w:history="1">
        <w:r w:rsidR="00B07921" w:rsidRPr="007001BD">
          <w:rPr>
            <w:rStyle w:val="Hyperlink"/>
            <w:noProof/>
            <w:rtl/>
          </w:rPr>
          <w:t>جدول ‏5</w:t>
        </w:r>
        <w:r w:rsidR="00B07921" w:rsidRPr="007001BD">
          <w:rPr>
            <w:rStyle w:val="Hyperlink"/>
            <w:noProof/>
            <w:rtl/>
          </w:rPr>
          <w:noBreakHyphen/>
          <w:t xml:space="preserve">5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30 \h </w:instrText>
        </w:r>
        <w:r w:rsidR="00B07921">
          <w:rPr>
            <w:noProof/>
            <w:webHidden/>
          </w:rPr>
        </w:r>
        <w:r w:rsidR="00B07921">
          <w:rPr>
            <w:noProof/>
            <w:webHidden/>
          </w:rPr>
          <w:fldChar w:fldCharType="separate"/>
        </w:r>
        <w:r w:rsidR="00B07921">
          <w:rPr>
            <w:noProof/>
            <w:webHidden/>
          </w:rPr>
          <w:t>85</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1" w:history="1">
        <w:r w:rsidR="00B07921" w:rsidRPr="007001BD">
          <w:rPr>
            <w:rStyle w:val="Hyperlink"/>
            <w:noProof/>
            <w:rtl/>
          </w:rPr>
          <w:t>جدول ‏5</w:t>
        </w:r>
        <w:r w:rsidR="00B07921" w:rsidRPr="007001BD">
          <w:rPr>
            <w:rStyle w:val="Hyperlink"/>
            <w:noProof/>
            <w:rtl/>
          </w:rPr>
          <w:noBreakHyphen/>
          <w:t>6</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سه ربات به طور همزمان</w:t>
        </w:r>
        <w:r w:rsidR="00B07921">
          <w:rPr>
            <w:noProof/>
            <w:webHidden/>
          </w:rPr>
          <w:tab/>
        </w:r>
        <w:r w:rsidR="00B07921">
          <w:rPr>
            <w:noProof/>
            <w:webHidden/>
          </w:rPr>
          <w:fldChar w:fldCharType="begin"/>
        </w:r>
        <w:r w:rsidR="00B07921">
          <w:rPr>
            <w:noProof/>
            <w:webHidden/>
          </w:rPr>
          <w:instrText xml:space="preserve"> PAGEREF _Toc157255031 \h </w:instrText>
        </w:r>
        <w:r w:rsidR="00B07921">
          <w:rPr>
            <w:noProof/>
            <w:webHidden/>
          </w:rPr>
        </w:r>
        <w:r w:rsidR="00B07921">
          <w:rPr>
            <w:noProof/>
            <w:webHidden/>
          </w:rPr>
          <w:fldChar w:fldCharType="separate"/>
        </w:r>
        <w:r w:rsidR="00B07921">
          <w:rPr>
            <w:noProof/>
            <w:webHidden/>
          </w:rPr>
          <w:t>87</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2" w:history="1">
        <w:r w:rsidR="00B07921" w:rsidRPr="007001BD">
          <w:rPr>
            <w:rStyle w:val="Hyperlink"/>
            <w:noProof/>
            <w:rtl/>
          </w:rPr>
          <w:t>جدول ‏5</w:t>
        </w:r>
        <w:r w:rsidR="00B07921" w:rsidRPr="007001BD">
          <w:rPr>
            <w:rStyle w:val="Hyperlink"/>
            <w:noProof/>
            <w:rtl/>
          </w:rPr>
          <w:noBreakHyphen/>
          <w:t xml:space="preserve">7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w:t>
        </w:r>
        <w:r w:rsidR="00B07921" w:rsidRPr="007001BD">
          <w:rPr>
            <w:rStyle w:val="Hyperlink"/>
            <w:rFonts w:hint="cs"/>
            <w:noProof/>
            <w:rtl/>
            <w:lang w:bidi="fa-IR"/>
          </w:rPr>
          <w:t>ی</w:t>
        </w:r>
        <w:r w:rsidR="00B07921" w:rsidRPr="007001BD">
          <w:rPr>
            <w:rStyle w:val="Hyperlink"/>
            <w:rFonts w:hint="eastAsia"/>
            <w:noProof/>
            <w:rtl/>
            <w:lang w:bidi="fa-IR"/>
          </w:rPr>
          <w:t>کسان</w:t>
        </w:r>
        <w:r w:rsidR="00B07921" w:rsidRPr="007001BD">
          <w:rPr>
            <w:rStyle w:val="Hyperlink"/>
            <w:noProof/>
            <w:rtl/>
            <w:lang w:bidi="fa-IR"/>
          </w:rPr>
          <w:t>، ربات 1</w:t>
        </w:r>
        <w:r w:rsidR="00B07921">
          <w:rPr>
            <w:noProof/>
            <w:webHidden/>
          </w:rPr>
          <w:tab/>
        </w:r>
        <w:r w:rsidR="00B07921">
          <w:rPr>
            <w:noProof/>
            <w:webHidden/>
          </w:rPr>
          <w:fldChar w:fldCharType="begin"/>
        </w:r>
        <w:r w:rsidR="00B07921">
          <w:rPr>
            <w:noProof/>
            <w:webHidden/>
          </w:rPr>
          <w:instrText xml:space="preserve"> PAGEREF _Toc157255032 \h </w:instrText>
        </w:r>
        <w:r w:rsidR="00B07921">
          <w:rPr>
            <w:noProof/>
            <w:webHidden/>
          </w:rPr>
        </w:r>
        <w:r w:rsidR="00B07921">
          <w:rPr>
            <w:noProof/>
            <w:webHidden/>
          </w:rPr>
          <w:fldChar w:fldCharType="separate"/>
        </w:r>
        <w:r w:rsidR="00B07921">
          <w:rPr>
            <w:noProof/>
            <w:webHidden/>
          </w:rPr>
          <w:t>89</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3" w:history="1">
        <w:r w:rsidR="00B07921" w:rsidRPr="007001BD">
          <w:rPr>
            <w:rStyle w:val="Hyperlink"/>
            <w:noProof/>
            <w:rtl/>
          </w:rPr>
          <w:t>جدول ‏5</w:t>
        </w:r>
        <w:r w:rsidR="00B07921" w:rsidRPr="007001BD">
          <w:rPr>
            <w:rStyle w:val="Hyperlink"/>
            <w:noProof/>
            <w:rtl/>
          </w:rPr>
          <w:noBreakHyphen/>
          <w:t xml:space="preserve">8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w:t>
        </w:r>
        <w:r w:rsidR="00B07921" w:rsidRPr="007001BD">
          <w:rPr>
            <w:rStyle w:val="Hyperlink"/>
            <w:rFonts w:hint="cs"/>
            <w:noProof/>
            <w:rtl/>
            <w:lang w:bidi="fa-IR"/>
          </w:rPr>
          <w:t>ی</w:t>
        </w:r>
        <w:r w:rsidR="00B07921" w:rsidRPr="007001BD">
          <w:rPr>
            <w:rStyle w:val="Hyperlink"/>
            <w:rFonts w:hint="eastAsia"/>
            <w:noProof/>
            <w:rtl/>
            <w:lang w:bidi="fa-IR"/>
          </w:rPr>
          <w:t>کسان</w:t>
        </w:r>
        <w:r w:rsidR="00B07921" w:rsidRPr="007001BD">
          <w:rPr>
            <w:rStyle w:val="Hyperlink"/>
            <w:noProof/>
            <w:rtl/>
            <w:lang w:bidi="fa-IR"/>
          </w:rPr>
          <w:t>، ربات 2</w:t>
        </w:r>
        <w:r w:rsidR="00B07921">
          <w:rPr>
            <w:noProof/>
            <w:webHidden/>
          </w:rPr>
          <w:tab/>
        </w:r>
        <w:r w:rsidR="00B07921">
          <w:rPr>
            <w:noProof/>
            <w:webHidden/>
          </w:rPr>
          <w:fldChar w:fldCharType="begin"/>
        </w:r>
        <w:r w:rsidR="00B07921">
          <w:rPr>
            <w:noProof/>
            <w:webHidden/>
          </w:rPr>
          <w:instrText xml:space="preserve"> PAGEREF _Toc157255033 \h </w:instrText>
        </w:r>
        <w:r w:rsidR="00B07921">
          <w:rPr>
            <w:noProof/>
            <w:webHidden/>
          </w:rPr>
        </w:r>
        <w:r w:rsidR="00B07921">
          <w:rPr>
            <w:noProof/>
            <w:webHidden/>
          </w:rPr>
          <w:fldChar w:fldCharType="separate"/>
        </w:r>
        <w:r w:rsidR="00B07921">
          <w:rPr>
            <w:noProof/>
            <w:webHidden/>
          </w:rPr>
          <w:t>91</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4" w:history="1">
        <w:r w:rsidR="00B07921" w:rsidRPr="007001BD">
          <w:rPr>
            <w:rStyle w:val="Hyperlink"/>
            <w:noProof/>
            <w:rtl/>
          </w:rPr>
          <w:t>جدول ‏5</w:t>
        </w:r>
        <w:r w:rsidR="00B07921" w:rsidRPr="007001BD">
          <w:rPr>
            <w:rStyle w:val="Hyperlink"/>
            <w:noProof/>
            <w:rtl/>
          </w:rPr>
          <w:noBreakHyphen/>
          <w:t xml:space="preserve">9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w:t>
        </w:r>
        <w:r w:rsidR="00B07921" w:rsidRPr="007001BD">
          <w:rPr>
            <w:rStyle w:val="Hyperlink"/>
            <w:rFonts w:hint="cs"/>
            <w:noProof/>
            <w:rtl/>
            <w:lang w:bidi="fa-IR"/>
          </w:rPr>
          <w:t>ی</w:t>
        </w:r>
        <w:r w:rsidR="00B07921" w:rsidRPr="007001BD">
          <w:rPr>
            <w:rStyle w:val="Hyperlink"/>
            <w:rFonts w:hint="eastAsia"/>
            <w:noProof/>
            <w:rtl/>
            <w:lang w:bidi="fa-IR"/>
          </w:rPr>
          <w:t>کسان</w:t>
        </w:r>
        <w:r w:rsidR="00B07921" w:rsidRPr="007001BD">
          <w:rPr>
            <w:rStyle w:val="Hyperlink"/>
            <w:noProof/>
            <w:rtl/>
            <w:lang w:bidi="fa-IR"/>
          </w:rPr>
          <w:t>، ربات 3</w:t>
        </w:r>
        <w:r w:rsidR="00B07921">
          <w:rPr>
            <w:noProof/>
            <w:webHidden/>
          </w:rPr>
          <w:tab/>
        </w:r>
        <w:r w:rsidR="00B07921">
          <w:rPr>
            <w:noProof/>
            <w:webHidden/>
          </w:rPr>
          <w:fldChar w:fldCharType="begin"/>
        </w:r>
        <w:r w:rsidR="00B07921">
          <w:rPr>
            <w:noProof/>
            <w:webHidden/>
          </w:rPr>
          <w:instrText xml:space="preserve"> PAGEREF _Toc157255034 \h </w:instrText>
        </w:r>
        <w:r w:rsidR="00B07921">
          <w:rPr>
            <w:noProof/>
            <w:webHidden/>
          </w:rPr>
        </w:r>
        <w:r w:rsidR="00B07921">
          <w:rPr>
            <w:noProof/>
            <w:webHidden/>
          </w:rPr>
          <w:fldChar w:fldCharType="separate"/>
        </w:r>
        <w:r w:rsidR="00B07921">
          <w:rPr>
            <w:noProof/>
            <w:webHidden/>
          </w:rPr>
          <w:t>93</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5" w:history="1">
        <w:r w:rsidR="00B07921" w:rsidRPr="007001BD">
          <w:rPr>
            <w:rStyle w:val="Hyperlink"/>
            <w:noProof/>
            <w:rtl/>
          </w:rPr>
          <w:t>جدول ‏5</w:t>
        </w:r>
        <w:r w:rsidR="00B07921" w:rsidRPr="007001BD">
          <w:rPr>
            <w:rStyle w:val="Hyperlink"/>
            <w:noProof/>
            <w:rtl/>
          </w:rPr>
          <w:noBreakHyphen/>
          <w:t>10</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با شعاع متفاوت سه ربات به طور همزمان</w:t>
        </w:r>
        <w:r w:rsidR="00B07921">
          <w:rPr>
            <w:noProof/>
            <w:webHidden/>
          </w:rPr>
          <w:tab/>
        </w:r>
        <w:r w:rsidR="00B07921">
          <w:rPr>
            <w:noProof/>
            <w:webHidden/>
          </w:rPr>
          <w:fldChar w:fldCharType="begin"/>
        </w:r>
        <w:r w:rsidR="00B07921">
          <w:rPr>
            <w:noProof/>
            <w:webHidden/>
          </w:rPr>
          <w:instrText xml:space="preserve"> PAGEREF _Toc157255035 \h </w:instrText>
        </w:r>
        <w:r w:rsidR="00B07921">
          <w:rPr>
            <w:noProof/>
            <w:webHidden/>
          </w:rPr>
        </w:r>
        <w:r w:rsidR="00B07921">
          <w:rPr>
            <w:noProof/>
            <w:webHidden/>
          </w:rPr>
          <w:fldChar w:fldCharType="separate"/>
        </w:r>
        <w:r w:rsidR="00B07921">
          <w:rPr>
            <w:noProof/>
            <w:webHidden/>
          </w:rPr>
          <w:t>95</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6" w:history="1">
        <w:r w:rsidR="00B07921" w:rsidRPr="007001BD">
          <w:rPr>
            <w:rStyle w:val="Hyperlink"/>
            <w:noProof/>
            <w:rtl/>
          </w:rPr>
          <w:t>جدول ‏5</w:t>
        </w:r>
        <w:r w:rsidR="00B07921" w:rsidRPr="007001BD">
          <w:rPr>
            <w:rStyle w:val="Hyperlink"/>
            <w:noProof/>
            <w:rtl/>
          </w:rPr>
          <w:noBreakHyphen/>
          <w:t xml:space="preserve">11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36 \h </w:instrText>
        </w:r>
        <w:r w:rsidR="00B07921">
          <w:rPr>
            <w:noProof/>
            <w:webHidden/>
          </w:rPr>
        </w:r>
        <w:r w:rsidR="00B07921">
          <w:rPr>
            <w:noProof/>
            <w:webHidden/>
          </w:rPr>
          <w:fldChar w:fldCharType="separate"/>
        </w:r>
        <w:r w:rsidR="00B07921">
          <w:rPr>
            <w:noProof/>
            <w:webHidden/>
          </w:rPr>
          <w:t>97</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7" w:history="1">
        <w:r w:rsidR="00B07921" w:rsidRPr="007001BD">
          <w:rPr>
            <w:rStyle w:val="Hyperlink"/>
            <w:noProof/>
            <w:rtl/>
          </w:rPr>
          <w:t>جدول ‏5</w:t>
        </w:r>
        <w:r w:rsidR="00B07921" w:rsidRPr="007001BD">
          <w:rPr>
            <w:rStyle w:val="Hyperlink"/>
            <w:noProof/>
            <w:rtl/>
          </w:rPr>
          <w:noBreakHyphen/>
          <w:t xml:space="preserve">12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37 \h </w:instrText>
        </w:r>
        <w:r w:rsidR="00B07921">
          <w:rPr>
            <w:noProof/>
            <w:webHidden/>
          </w:rPr>
        </w:r>
        <w:r w:rsidR="00B07921">
          <w:rPr>
            <w:noProof/>
            <w:webHidden/>
          </w:rPr>
          <w:fldChar w:fldCharType="separate"/>
        </w:r>
        <w:r w:rsidR="00B07921">
          <w:rPr>
            <w:noProof/>
            <w:webHidden/>
          </w:rPr>
          <w:t>99</w:t>
        </w:r>
        <w:r w:rsidR="00B07921">
          <w:rPr>
            <w:noProof/>
            <w:webHidden/>
          </w:rPr>
          <w:fldChar w:fldCharType="end"/>
        </w:r>
      </w:hyperlink>
    </w:p>
    <w:p w:rsidR="00B07921" w:rsidRDefault="006119C0"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8" w:history="1">
        <w:r w:rsidR="00B07921" w:rsidRPr="007001BD">
          <w:rPr>
            <w:rStyle w:val="Hyperlink"/>
            <w:noProof/>
            <w:rtl/>
          </w:rPr>
          <w:t>جدول ‏5</w:t>
        </w:r>
        <w:r w:rsidR="00B07921" w:rsidRPr="007001BD">
          <w:rPr>
            <w:rStyle w:val="Hyperlink"/>
            <w:noProof/>
            <w:rtl/>
          </w:rPr>
          <w:noBreakHyphen/>
          <w:t xml:space="preserve">13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38 \h </w:instrText>
        </w:r>
        <w:r w:rsidR="00B07921">
          <w:rPr>
            <w:noProof/>
            <w:webHidden/>
          </w:rPr>
        </w:r>
        <w:r w:rsidR="00B07921">
          <w:rPr>
            <w:noProof/>
            <w:webHidden/>
          </w:rPr>
          <w:fldChar w:fldCharType="separate"/>
        </w:r>
        <w:r w:rsidR="00B07921">
          <w:rPr>
            <w:noProof/>
            <w:webHidden/>
          </w:rPr>
          <w:t>101</w:t>
        </w:r>
        <w:r w:rsidR="00B07921">
          <w:rPr>
            <w:noProof/>
            <w:webHidden/>
          </w:rPr>
          <w:fldChar w:fldCharType="end"/>
        </w:r>
      </w:hyperlink>
    </w:p>
    <w:p w:rsidR="00104240" w:rsidRDefault="00782A87" w:rsidP="00B07921">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22"/>
          <w:footerReference w:type="default" r:id="rId23"/>
          <w:footnotePr>
            <w:numRestart w:val="eachPage"/>
          </w:footnotePr>
          <w:pgSz w:w="11906" w:h="16838" w:code="9"/>
          <w:pgMar w:top="1440" w:right="1440" w:bottom="1152" w:left="1296" w:header="720" w:footer="720" w:gutter="0"/>
          <w:pgNumType w:start="1"/>
          <w:cols w:space="720"/>
          <w:docGrid w:linePitch="360"/>
        </w:sectPr>
      </w:pPr>
      <w:r>
        <w:rPr>
          <w:rFonts w:cs="B Titr"/>
          <w:b w:val="0"/>
          <w:sz w:val="36"/>
          <w:szCs w:val="40"/>
          <w:rtl/>
          <w:lang w:bidi="fa-IR"/>
        </w:rPr>
        <w:fldChar w:fldCharType="end"/>
      </w:r>
    </w:p>
    <w:p w:rsidR="00104240" w:rsidRPr="00DF7FA9" w:rsidRDefault="00104240" w:rsidP="00065905">
      <w:pPr>
        <w:pStyle w:val="Heading1"/>
        <w:ind w:left="-10" w:firstLine="0"/>
        <w:rPr>
          <w:rtl/>
        </w:rPr>
      </w:pPr>
      <w:bookmarkStart w:id="0" w:name="_Toc144724463"/>
      <w:bookmarkStart w:id="1" w:name="_Toc144737812"/>
      <w:bookmarkStart w:id="2" w:name="_Toc157254821"/>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097A2C">
      <w:pPr>
        <w:pStyle w:val="Heading2"/>
        <w:rPr>
          <w:rtl/>
        </w:rPr>
      </w:pPr>
      <w:bookmarkStart w:id="3" w:name="_Toc144724464"/>
      <w:bookmarkStart w:id="4" w:name="_Toc144737813"/>
      <w:bookmarkStart w:id="5" w:name="_Toc157254822"/>
      <w:r w:rsidRPr="004067D9">
        <w:rPr>
          <w:rFonts w:hint="cs"/>
          <w:rtl/>
        </w:rPr>
        <w:lastRenderedPageBreak/>
        <w:t>مقدمه</w:t>
      </w:r>
      <w:bookmarkEnd w:id="3"/>
      <w:bookmarkEnd w:id="4"/>
      <w:bookmarkEnd w:id="5"/>
    </w:p>
    <w:p w:rsidR="007F1133" w:rsidRDefault="007F1133" w:rsidP="00317B5C">
      <w:pPr>
        <w:bidi/>
        <w:rPr>
          <w:lang w:bidi="fa-IR"/>
        </w:rPr>
      </w:pPr>
      <w:r>
        <w:rPr>
          <w:rFonts w:hint="cs"/>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hint="cs"/>
          <w:rtl/>
          <w:lang w:bidi="fa-IR"/>
        </w:rPr>
        <w:t xml:space="preserve"> یا انجام آن برای انسان دشوار است،</w:t>
      </w:r>
      <w:r>
        <w:rPr>
          <w:rFonts w:hint="cs"/>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hint="cs"/>
          <w:rtl/>
          <w:lang w:bidi="fa-IR"/>
        </w:rPr>
        <w:t xml:space="preserve"> به صورت همکارانه</w:t>
      </w:r>
      <w:r>
        <w:rPr>
          <w:rStyle w:val="FootnoteReference"/>
          <w:rFonts w:cs="B Nazanin"/>
          <w:rtl/>
          <w:lang w:bidi="fa-IR"/>
        </w:rPr>
        <w:footnoteReference w:id="2"/>
      </w:r>
      <w:r>
        <w:rPr>
          <w:rFonts w:hint="cs"/>
          <w:rtl/>
          <w:lang w:bidi="fa-IR"/>
        </w:rPr>
        <w:t xml:space="preserve"> می‌باشد به طوری که ربات‌ها بتوانند مسیر مورد نظر را </w:t>
      </w:r>
      <w:r w:rsidR="0069313A">
        <w:rPr>
          <w:rFonts w:hint="cs"/>
          <w:rtl/>
          <w:lang w:bidi="fa-IR"/>
        </w:rPr>
        <w:t xml:space="preserve">با دقت مناسب </w:t>
      </w:r>
      <w:r>
        <w:rPr>
          <w:rFonts w:hint="cs"/>
          <w:rtl/>
          <w:lang w:bidi="fa-IR"/>
        </w:rPr>
        <w:t>دنبال کنند</w:t>
      </w:r>
      <w:r>
        <w:rPr>
          <w:rStyle w:val="FootnoteReference"/>
          <w:rFonts w:cs="B Nazanin"/>
          <w:rtl/>
          <w:lang w:bidi="fa-IR"/>
        </w:rPr>
        <w:footnoteReference w:id="3"/>
      </w:r>
      <w:r>
        <w:rPr>
          <w:rFonts w:hint="cs"/>
          <w:rtl/>
          <w:lang w:bidi="fa-IR"/>
        </w:rPr>
        <w:t>. این همکاری توسط یک شبکه</w:t>
      </w:r>
      <w:r w:rsidR="0069313A">
        <w:rPr>
          <w:rStyle w:val="FootnoteReference"/>
          <w:rFonts w:cs="B Nazanin"/>
          <w:rtl/>
          <w:lang w:bidi="fa-IR"/>
        </w:rPr>
        <w:footnoteReference w:id="4"/>
      </w:r>
      <w:r>
        <w:rPr>
          <w:rFonts w:hint="cs"/>
          <w:rtl/>
          <w:lang w:bidi="fa-IR"/>
        </w:rPr>
        <w:t xml:space="preserve"> با جابجایی اطلاعات بین ربات‌ها تعریف می‌شود.</w:t>
      </w:r>
      <w:r w:rsidRPr="0044784A">
        <w:rPr>
          <w:rFonts w:hint="cs"/>
          <w:rtl/>
          <w:lang w:bidi="fa-IR"/>
        </w:rPr>
        <w:t xml:space="preserve"> </w:t>
      </w:r>
      <w:r w:rsidRPr="00710E42">
        <w:rPr>
          <w:rFonts w:hint="cs"/>
          <w:rtl/>
          <w:lang w:bidi="fa-IR"/>
        </w:rPr>
        <w:t>می‌دانیم که در مدلسازی</w:t>
      </w:r>
      <w:r w:rsidR="0003320C">
        <w:rPr>
          <w:rFonts w:hint="cs"/>
          <w:rtl/>
          <w:lang w:bidi="fa-IR"/>
        </w:rPr>
        <w:t xml:space="preserve"> و اندازه‌گیری پارامترهای فیزیکی</w:t>
      </w:r>
      <w:r w:rsidRPr="00710E42">
        <w:rPr>
          <w:rFonts w:hint="cs"/>
          <w:rtl/>
          <w:lang w:bidi="fa-IR"/>
        </w:rPr>
        <w:t xml:space="preserve"> ربات عدم قطعیت</w:t>
      </w:r>
      <w:r w:rsidR="0003320C">
        <w:rPr>
          <w:rStyle w:val="FootnoteReference"/>
          <w:rFonts w:cs="B Nazanin"/>
          <w:rtl/>
          <w:lang w:bidi="fa-IR"/>
        </w:rPr>
        <w:footnoteReference w:id="5"/>
      </w:r>
      <w:r w:rsidRPr="00710E42">
        <w:rPr>
          <w:rFonts w:hint="cs"/>
          <w:rtl/>
          <w:lang w:bidi="fa-IR"/>
        </w:rPr>
        <w:t xml:space="preserve"> وجود دارد.</w:t>
      </w:r>
      <w:r w:rsidR="0003320C">
        <w:rPr>
          <w:rFonts w:hint="cs"/>
          <w:rtl/>
          <w:lang w:bidi="fa-IR"/>
        </w:rPr>
        <w:t xml:space="preserve"> چرا که دقت اندازه گیری تابع مستقیمی از ابزار اندازه گیری و دقت شخص اندازه گیرنده است.</w:t>
      </w:r>
      <w:r w:rsidRPr="00710E42">
        <w:rPr>
          <w:rFonts w:hint="cs"/>
          <w:rtl/>
          <w:lang w:bidi="fa-IR"/>
        </w:rPr>
        <w:t xml:space="preserve"> </w:t>
      </w:r>
      <w:r w:rsidR="0003320C">
        <w:rPr>
          <w:rFonts w:hint="cs"/>
          <w:rtl/>
          <w:lang w:bidi="fa-IR"/>
        </w:rPr>
        <w:t xml:space="preserve">بنابراین </w:t>
      </w:r>
      <w:r w:rsidRPr="00710E42">
        <w:rPr>
          <w:rFonts w:hint="cs"/>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hint="cs"/>
          <w:rtl/>
          <w:lang w:bidi="fa-IR"/>
        </w:rPr>
        <w:t xml:space="preserve"> دینامیک ربات و چیره‌گی بر</w:t>
      </w:r>
      <w:r w:rsidRPr="00710E42">
        <w:rPr>
          <w:rFonts w:hint="cs"/>
          <w:rtl/>
          <w:lang w:bidi="fa-IR"/>
        </w:rPr>
        <w:t xml:space="preserve"> عدم قطعیت در مدل سیستم (عدم دقت در اندازه گیری پارامترهای فیزیکی در مدلسازی دینامیکی) از شبکه عصبی </w:t>
      </w:r>
      <w:r w:rsidRPr="00710E42">
        <w:rPr>
          <w:lang w:bidi="fa-IR"/>
        </w:rPr>
        <w:t>RBF-NN</w:t>
      </w:r>
      <w:r w:rsidRPr="00710E42">
        <w:rPr>
          <w:rFonts w:hint="cs"/>
          <w:rtl/>
          <w:lang w:bidi="fa-IR"/>
        </w:rPr>
        <w:t xml:space="preserve"> </w:t>
      </w:r>
      <w:r w:rsidR="0003320C">
        <w:rPr>
          <w:rFonts w:hint="cs"/>
          <w:rtl/>
          <w:lang w:bidi="fa-IR"/>
        </w:rPr>
        <w:t xml:space="preserve">که نوعاً یک شبکه عصبی تخمینگر است </w:t>
      </w:r>
      <w:r w:rsidRPr="00710E42">
        <w:rPr>
          <w:rFonts w:hint="cs"/>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lang w:bidi="fa-IR"/>
        </w:rPr>
        <w:t>RBF-NN</w:t>
      </w:r>
      <w:r w:rsidRPr="00710E42">
        <w:rPr>
          <w:rFonts w:hint="cs"/>
          <w:rtl/>
          <w:lang w:bidi="fa-IR"/>
        </w:rPr>
        <w:t xml:space="preserve"> تخمین زده میشود و مدل دینامیکی ربات را تکمیل می‌کند. ورودی این شبکه عصبی مکان، سرعت و شتاب لحظه‌ای ربات</w:t>
      </w:r>
      <w:r w:rsidR="0003320C">
        <w:rPr>
          <w:rFonts w:hint="cs"/>
          <w:rtl/>
          <w:lang w:bidi="fa-IR"/>
        </w:rPr>
        <w:t xml:space="preserve"> است که با </w:t>
      </w:r>
      <w:r w:rsidR="0028761A">
        <w:rPr>
          <w:rFonts w:hint="cs"/>
          <w:rtl/>
          <w:lang w:bidi="fa-IR"/>
        </w:rPr>
        <w:t>پس‌خور</w:t>
      </w:r>
      <w:r w:rsidR="0003320C">
        <w:rPr>
          <w:rFonts w:hint="cs"/>
          <w:rtl/>
          <w:lang w:bidi="fa-IR"/>
        </w:rPr>
        <w:t xml:space="preserve"> بدست می‌آیند</w:t>
      </w:r>
      <w:r w:rsidRPr="00710E42">
        <w:rPr>
          <w:rFonts w:hint="cs"/>
          <w:rtl/>
          <w:lang w:bidi="fa-IR"/>
        </w:rPr>
        <w:t xml:space="preserve"> و خروجی آن تکمیل مدل دینامیکی است[1].</w:t>
      </w:r>
    </w:p>
    <w:p w:rsidR="007F1133" w:rsidRDefault="007F1133" w:rsidP="00317B5C">
      <w:pPr>
        <w:bidi/>
        <w:rPr>
          <w:rtl/>
          <w:lang w:bidi="fa-IR"/>
        </w:rPr>
      </w:pPr>
      <w:r>
        <w:rPr>
          <w:rFonts w:hint="cs"/>
          <w:rtl/>
          <w:lang w:bidi="fa-IR"/>
        </w:rPr>
        <w:t>هدف از انجام این تحقیق حصول و تولید یک کنترل کننده است که ربات‌ها در سیستم چند رباته بتوانند با دقت بال</w:t>
      </w:r>
      <w:r w:rsidR="0003320C">
        <w:rPr>
          <w:rFonts w:hint="cs"/>
          <w:rtl/>
          <w:lang w:bidi="fa-IR"/>
        </w:rPr>
        <w:t>ایی مسیر مورد نظر را دنبال کنند و این الگوریتم بر روی یک سیستم ۳ رباته واقعی پیاده سازی شود.</w:t>
      </w:r>
    </w:p>
    <w:p w:rsidR="007F1133" w:rsidRDefault="007F1133" w:rsidP="00317B5C">
      <w:pPr>
        <w:bidi/>
        <w:rPr>
          <w:rtl/>
        </w:rPr>
      </w:pPr>
    </w:p>
    <w:p w:rsidR="00A4502D" w:rsidRDefault="00A4502D" w:rsidP="007F1133">
      <w:pPr>
        <w:bidi/>
      </w:pPr>
    </w:p>
    <w:p w:rsidR="00080263" w:rsidRDefault="00080263" w:rsidP="008C5240">
      <w:pPr>
        <w:bidi/>
        <w:rPr>
          <w:rtl/>
        </w:rPr>
      </w:pPr>
      <w:r>
        <w:rPr>
          <w:rFonts w:hint="cs"/>
          <w:rtl/>
        </w:rPr>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 xml:space="preserve">پایه </w:t>
      </w:r>
      <w:r>
        <w:rPr>
          <w:rFonts w:hint="cs"/>
          <w:rtl/>
        </w:rPr>
        <w:lastRenderedPageBreak/>
        <w:t>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097A2C">
      <w:pPr>
        <w:pStyle w:val="Heading2"/>
        <w:rPr>
          <w:rtl/>
        </w:rPr>
      </w:pPr>
      <w:bookmarkStart w:id="6" w:name="_Toc157254823"/>
      <w:r>
        <w:rPr>
          <w:rFonts w:hint="cs"/>
          <w:rtl/>
        </w:rPr>
        <w:t>انواع ربات‌های پایه متحرک چرخدار</w:t>
      </w:r>
      <w:bookmarkEnd w:id="6"/>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bookmarkStart w:id="7" w:name="_Toc157254824"/>
      <w:r>
        <w:rPr>
          <w:rFonts w:hint="cs"/>
          <w:rtl/>
        </w:rPr>
        <w:t>ربات‌های یک چرخ</w:t>
      </w:r>
      <w:bookmarkEnd w:id="7"/>
    </w:p>
    <w:p w:rsidR="00200AE5" w:rsidRDefault="00200AE5" w:rsidP="00E86765">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 xml:space="preserve">ینه‌ی مناسبی باشد. با این حال رواج استفاده از چرخ استوانه‌ای و تایر بیشتر است. به این علت که حرکت دادن تایر توسط یک موتور بسیار ساده تر است. در شکل </w:t>
      </w:r>
      <w:r w:rsidR="00E86765">
        <w:rPr>
          <w:rFonts w:hint="cs"/>
          <w:rtl/>
          <w:lang w:bidi="ar-BH"/>
        </w:rPr>
        <w:t>1-1</w:t>
      </w:r>
      <w:r w:rsidR="0032696F">
        <w:rPr>
          <w:rFonts w:hint="cs"/>
          <w:rtl/>
          <w:lang w:bidi="ar-BH"/>
        </w:rPr>
        <w:t xml:space="preserve"> یک نمونه ربات تک چرخ دیده می‌شود که تعادل خود را حفظ نموده است.</w:t>
      </w:r>
    </w:p>
    <w:p w:rsidR="0032696F" w:rsidRDefault="00AF5289" w:rsidP="00AF5289">
      <w:pPr>
        <w:pStyle w:val="Heading3"/>
        <w:rPr>
          <w:rtl/>
        </w:rPr>
      </w:pPr>
      <w:bookmarkStart w:id="8" w:name="_Toc157254825"/>
      <w:r>
        <w:rPr>
          <w:rFonts w:hint="cs"/>
          <w:rtl/>
        </w:rPr>
        <w:t>ربات‌های دو چرخ</w:t>
      </w:r>
      <w:bookmarkEnd w:id="8"/>
    </w:p>
    <w:p w:rsidR="00E86765" w:rsidRDefault="00894863" w:rsidP="00751B49">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w:t>
      </w:r>
    </w:p>
    <w:p w:rsidR="00E86765" w:rsidRDefault="00E86765" w:rsidP="00E86765">
      <w:pPr>
        <w:pStyle w:val="a"/>
        <w:keepNext/>
        <w:jc w:val="center"/>
      </w:pPr>
      <w:r>
        <w:rPr>
          <w:noProof/>
          <w:lang w:bidi="ar-SA"/>
        </w:rPr>
        <w:lastRenderedPageBreak/>
        <w:drawing>
          <wp:inline distT="0" distB="0" distL="0" distR="0" wp14:anchorId="75AF39BD" wp14:editId="5E46F85A">
            <wp:extent cx="1704975" cy="1638300"/>
            <wp:effectExtent l="0" t="0" r="9525" b="0"/>
            <wp:docPr id="24" name="Picture 24" descr="uni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unicycl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04975" cy="1638300"/>
                    </a:xfrm>
                    <a:prstGeom prst="rect">
                      <a:avLst/>
                    </a:prstGeom>
                    <a:noFill/>
                    <a:ln>
                      <a:noFill/>
                    </a:ln>
                  </pic:spPr>
                </pic:pic>
              </a:graphicData>
            </a:graphic>
          </wp:inline>
        </w:drawing>
      </w:r>
    </w:p>
    <w:p w:rsidR="00E86765" w:rsidRDefault="00E86765" w:rsidP="00E86765">
      <w:pPr>
        <w:pStyle w:val="Caption"/>
        <w:bidi/>
        <w:jc w:val="center"/>
        <w:rPr>
          <w:rtl/>
        </w:rPr>
      </w:pPr>
      <w:bookmarkStart w:id="9" w:name="_Toc157254922"/>
      <w:r w:rsidRPr="00AF5289">
        <w:rPr>
          <w:rtl/>
          <w:lang w:bidi="ar-BH"/>
        </w:rPr>
        <w:t>شکل</w:t>
      </w:r>
      <w:r w:rsidRPr="00AF5289">
        <w:rPr>
          <w:rtl/>
        </w:rPr>
        <w:t xml:space="preserve">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1</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w:t>
      </w:r>
      <w:r w:rsidR="00DA77A6">
        <w:rPr>
          <w:rtl/>
        </w:rPr>
        <w:fldChar w:fldCharType="end"/>
      </w:r>
      <w:r w:rsidRPr="00AF5289">
        <w:t xml:space="preserve"> </w:t>
      </w:r>
      <w:r w:rsidRPr="00AF5289">
        <w:rPr>
          <w:rFonts w:hint="cs"/>
          <w:rtl/>
        </w:rPr>
        <w:t xml:space="preserve">یک ربات تک چرخ </w:t>
      </w:r>
      <w:r w:rsidRPr="00AF5289">
        <w:t>Unicycle</w:t>
      </w:r>
      <w:bookmarkEnd w:id="9"/>
    </w:p>
    <w:p w:rsidR="00AF5289" w:rsidRDefault="00894863" w:rsidP="00E86765">
      <w:pPr>
        <w:bidi/>
        <w:rPr>
          <w:rtl/>
          <w:lang w:bidi="fa-IR"/>
        </w:rPr>
      </w:pPr>
      <w:r>
        <w:rPr>
          <w:rFonts w:hint="cs"/>
          <w:rtl/>
          <w:lang w:bidi="fa-IR"/>
        </w:rPr>
        <w:t>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751B49">
      <w:pPr>
        <w:bidi/>
        <w:rPr>
          <w:rtl/>
          <w:lang w:bidi="fa-IR"/>
        </w:rPr>
      </w:pPr>
      <w:r>
        <w:rPr>
          <w:rFonts w:hint="cs"/>
          <w:rtl/>
          <w:lang w:bidi="fa-IR"/>
        </w:rPr>
        <w:t xml:space="preserve">شکل </w:t>
      </w:r>
      <w:r w:rsidR="00751B49">
        <w:rPr>
          <w:rFonts w:hint="cs"/>
          <w:rtl/>
          <w:lang w:bidi="fa-IR"/>
        </w:rPr>
        <w:t>2-1</w:t>
      </w:r>
      <w:r>
        <w:rPr>
          <w:rFonts w:hint="cs"/>
          <w:rtl/>
          <w:lang w:bidi="fa-IR"/>
        </w:rPr>
        <w:t xml:space="preserve"> یک نمونه ربات دو چرخ را نمایش می‌دهد.</w:t>
      </w:r>
    </w:p>
    <w:p w:rsidR="00E968DD" w:rsidRDefault="006119C0" w:rsidP="00E968DD">
      <w:pPr>
        <w:keepNext/>
        <w:bidi/>
        <w:jc w:val="center"/>
      </w:pPr>
      <w:r>
        <w:rPr>
          <w:lang w:bidi="fa-IR"/>
        </w:rPr>
        <w:pict>
          <v:shape id="_x0000_i1026" type="#_x0000_t75" style="width:289.45pt;height:184.6pt">
            <v:imagedata r:id="rId25" o:title="2wheels robot"/>
          </v:shape>
        </w:pict>
      </w:r>
    </w:p>
    <w:p w:rsidR="00894863" w:rsidRPr="00AF5289" w:rsidRDefault="00E968DD" w:rsidP="00E968DD">
      <w:pPr>
        <w:pStyle w:val="Caption"/>
        <w:bidi/>
        <w:jc w:val="center"/>
        <w:rPr>
          <w:lang w:bidi="fa-IR"/>
        </w:rPr>
      </w:pPr>
      <w:bookmarkStart w:id="10" w:name="_Toc157254923"/>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1</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w:t>
      </w:r>
      <w:r w:rsidR="00DA77A6">
        <w:rPr>
          <w:rtl/>
        </w:rPr>
        <w:fldChar w:fldCharType="end"/>
      </w:r>
      <w:r>
        <w:rPr>
          <w:rFonts w:hint="cs"/>
          <w:rtl/>
          <w:lang w:bidi="fa-IR"/>
        </w:rPr>
        <w:t xml:space="preserve"> ربات دو چرخ ساده</w:t>
      </w:r>
      <w:bookmarkEnd w:id="10"/>
    </w:p>
    <w:p w:rsidR="00080263" w:rsidRDefault="00080263" w:rsidP="00491463">
      <w:pPr>
        <w:bidi/>
        <w:rPr>
          <w:lang w:bidi="fa-IR"/>
        </w:rPr>
      </w:pPr>
    </w:p>
    <w:p w:rsidR="00E968DD" w:rsidRDefault="00E968DD" w:rsidP="00E968DD">
      <w:pPr>
        <w:pStyle w:val="Heading3"/>
        <w:rPr>
          <w:rtl/>
        </w:rPr>
      </w:pPr>
      <w:bookmarkStart w:id="11" w:name="_Toc157254826"/>
      <w:r>
        <w:rPr>
          <w:rFonts w:hint="cs"/>
          <w:rtl/>
        </w:rPr>
        <w:t>ربات‌های سه چرخ</w:t>
      </w:r>
      <w:bookmarkEnd w:id="11"/>
    </w:p>
    <w:p w:rsidR="006645F1" w:rsidRDefault="006645F1" w:rsidP="00751B49">
      <w:pPr>
        <w:bidi/>
        <w:rPr>
          <w:rtl/>
          <w:lang w:bidi="fa-IR"/>
        </w:rPr>
      </w:pPr>
      <w:r>
        <w:rPr>
          <w:rFonts w:hint="cs"/>
          <w:rtl/>
          <w:lang w:bidi="fa-IR"/>
        </w:rPr>
        <w:t xml:space="preserve">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w:t>
      </w:r>
      <w:r w:rsidR="00751B49">
        <w:rPr>
          <w:rFonts w:hint="cs"/>
          <w:rtl/>
          <w:lang w:bidi="fa-IR"/>
        </w:rPr>
        <w:t>1-3</w:t>
      </w:r>
    </w:p>
    <w:p w:rsidR="006645F1" w:rsidRDefault="006119C0" w:rsidP="006645F1">
      <w:pPr>
        <w:keepNext/>
        <w:bidi/>
        <w:jc w:val="center"/>
      </w:pPr>
      <w:r>
        <w:rPr>
          <w:lang w:bidi="fa-IR"/>
        </w:rPr>
        <w:lastRenderedPageBreak/>
        <w:pict>
          <v:shape id="_x0000_i1027" type="#_x0000_t75" style="width:211.8pt;height:211.8pt">
            <v:imagedata r:id="rId26" o:title="3wheels robot"/>
          </v:shape>
        </w:pict>
      </w:r>
    </w:p>
    <w:p w:rsidR="006645F1" w:rsidRPr="006645F1" w:rsidRDefault="006645F1" w:rsidP="00317B5C">
      <w:pPr>
        <w:pStyle w:val="Caption"/>
        <w:bidi/>
        <w:jc w:val="center"/>
        <w:rPr>
          <w:rtl/>
          <w:lang w:bidi="fa-IR"/>
        </w:rPr>
      </w:pPr>
      <w:bookmarkStart w:id="12" w:name="_Toc157254924"/>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1</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3</w:t>
      </w:r>
      <w:r w:rsidR="00DA77A6">
        <w:rPr>
          <w:rtl/>
        </w:rPr>
        <w:fldChar w:fldCharType="end"/>
      </w:r>
      <w:r>
        <w:rPr>
          <w:rFonts w:hint="cs"/>
          <w:rtl/>
          <w:lang w:bidi="fa-IR"/>
        </w:rPr>
        <w:t xml:space="preserve"> ربات سه چرخ </w:t>
      </w:r>
      <w:r w:rsidR="00317B5C">
        <w:rPr>
          <w:rFonts w:hint="cs"/>
          <w:rtl/>
          <w:lang w:bidi="fa-IR"/>
        </w:rPr>
        <w:t>با سه موتور</w:t>
      </w:r>
      <w:bookmarkEnd w:id="12"/>
    </w:p>
    <w:p w:rsidR="00E968DD" w:rsidRDefault="00E968DD" w:rsidP="00E968DD">
      <w:pPr>
        <w:bidi/>
        <w:rPr>
          <w:rtl/>
          <w:lang w:bidi="fa-IR"/>
        </w:rPr>
      </w:pPr>
    </w:p>
    <w:p w:rsidR="00E968DD" w:rsidRDefault="006645F1" w:rsidP="00751B49">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 xml:space="preserve">نوعی ست که دو چرخ متصل به موتور در عقب ربات قرار دارند. و یک چرخ هرزگرد که وظیفه‌ی حفظ تعادل ربات را بر عهده دارد، در جلوی ربات قرار دارد. مانند شکل </w:t>
      </w:r>
      <w:r w:rsidR="00751B49">
        <w:rPr>
          <w:rFonts w:hint="cs"/>
          <w:rtl/>
          <w:lang w:bidi="fa-IR"/>
        </w:rPr>
        <w:t>1-4</w:t>
      </w:r>
    </w:p>
    <w:p w:rsidR="0086364C" w:rsidRDefault="006119C0" w:rsidP="0086364C">
      <w:pPr>
        <w:keepNext/>
        <w:bidi/>
        <w:jc w:val="center"/>
      </w:pPr>
      <w:r>
        <w:rPr>
          <w:lang w:bidi="fa-IR"/>
        </w:rPr>
        <w:pict>
          <v:shape id="_x0000_i1028" type="#_x0000_t75" style="width:191.8pt;height:143.85pt">
            <v:imagedata r:id="rId27" o:title="31wheels robot"/>
          </v:shape>
        </w:pict>
      </w:r>
    </w:p>
    <w:p w:rsidR="0086364C" w:rsidRDefault="0086364C" w:rsidP="00317B5C">
      <w:pPr>
        <w:pStyle w:val="Caption"/>
        <w:bidi/>
        <w:jc w:val="center"/>
        <w:rPr>
          <w:rtl/>
          <w:lang w:bidi="fa-IR"/>
        </w:rPr>
      </w:pPr>
      <w:bookmarkStart w:id="13" w:name="_Toc157254925"/>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1</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4</w:t>
      </w:r>
      <w:r w:rsidR="00DA77A6">
        <w:rPr>
          <w:rtl/>
        </w:rPr>
        <w:fldChar w:fldCharType="end"/>
      </w:r>
      <w:r>
        <w:rPr>
          <w:rFonts w:hint="cs"/>
          <w:rtl/>
          <w:lang w:bidi="fa-IR"/>
        </w:rPr>
        <w:t xml:space="preserve"> ربات سه چرخ </w:t>
      </w:r>
      <w:r w:rsidR="00317B5C">
        <w:rPr>
          <w:rFonts w:hint="cs"/>
          <w:rtl/>
          <w:lang w:bidi="fa-IR"/>
        </w:rPr>
        <w:t>با دو موتور و یک چرخ هرزگرد</w:t>
      </w:r>
      <w:bookmarkEnd w:id="13"/>
    </w:p>
    <w:p w:rsidR="00E968DD" w:rsidRDefault="0086364C" w:rsidP="0086364C">
      <w:pPr>
        <w:pStyle w:val="Heading3"/>
        <w:rPr>
          <w:rtl/>
        </w:rPr>
      </w:pPr>
      <w:bookmarkStart w:id="14" w:name="_Toc157254827"/>
      <w:r>
        <w:rPr>
          <w:rFonts w:hint="cs"/>
          <w:rtl/>
        </w:rPr>
        <w:t>ربات‌های چهار چرخ</w:t>
      </w:r>
      <w:bookmarkEnd w:id="14"/>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lastRenderedPageBreak/>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61824" behindDoc="0" locked="0" layoutInCell="1" allowOverlap="1" wp14:anchorId="63B275BA" wp14:editId="505B4307">
                <wp:simplePos x="0" y="0"/>
                <wp:positionH relativeFrom="margin">
                  <wp:align>center</wp:align>
                </wp:positionH>
                <wp:positionV relativeFrom="paragraph">
                  <wp:posOffset>7620</wp:posOffset>
                </wp:positionV>
                <wp:extent cx="1664208" cy="2350008"/>
                <wp:effectExtent l="0" t="0" r="12700" b="31750"/>
                <wp:wrapNone/>
                <wp:docPr id="155" name="Group 17"/>
                <wp:cNvGraphicFramePr/>
                <a:graphic xmlns:a="http://schemas.openxmlformats.org/drawingml/2006/main">
                  <a:graphicData uri="http://schemas.microsoft.com/office/word/2010/wordprocessingGroup">
                    <wpg:wgp>
                      <wpg:cNvGrpSpPr/>
                      <wpg:grpSpPr>
                        <a:xfrm>
                          <a:off x="0" y="0"/>
                          <a:ext cx="1664208" cy="2350008"/>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7"/>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144856" y="1411401"/>
                            <a:ext cx="1073928" cy="595980"/>
                          </a:xfrm>
                          <a:prstGeom prst="rect">
                            <a:avLst/>
                          </a:prstGeom>
                          <a:noFill/>
                        </wps:spPr>
                        <wps:txbx>
                          <w:txbxContent>
                            <w:p w:rsidR="006119C0" w:rsidRDefault="006119C0"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3B275BA" id="_x0000_s1028" style="position:absolute;left:0;text-align:left;margin-left:0;margin-top:.6pt;width:131.05pt;height:185.05pt;z-index:251661824;mso-position-horizontal:center;mso-position-horizontal-relative:margin;mso-width-relative:margin;mso-height-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1448;top:14114;width:10739;height:5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6119C0" w:rsidRDefault="006119C0"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F701B1" w:rsidRDefault="00737309" w:rsidP="006808A2">
      <w:pPr>
        <w:bidi/>
        <w:rPr>
          <w:rtl/>
          <w:lang w:bidi="fa-IR"/>
        </w:rPr>
      </w:pPr>
      <w:r>
        <w:rPr>
          <w:noProof/>
        </w:rPr>
        <mc:AlternateContent>
          <mc:Choice Requires="wps">
            <w:drawing>
              <wp:anchor distT="0" distB="0" distL="114300" distR="114300" simplePos="0" relativeHeight="251663872" behindDoc="0" locked="0" layoutInCell="1" allowOverlap="1" wp14:anchorId="582730F1" wp14:editId="728D7FBD">
                <wp:simplePos x="0" y="0"/>
                <wp:positionH relativeFrom="page">
                  <wp:posOffset>2622431</wp:posOffset>
                </wp:positionH>
                <wp:positionV relativeFrom="paragraph">
                  <wp:posOffset>169269</wp:posOffset>
                </wp:positionV>
                <wp:extent cx="2174468" cy="635"/>
                <wp:effectExtent l="0" t="0" r="0" b="2540"/>
                <wp:wrapNone/>
                <wp:docPr id="168" name="Text Box 168"/>
                <wp:cNvGraphicFramePr/>
                <a:graphic xmlns:a="http://schemas.openxmlformats.org/drawingml/2006/main">
                  <a:graphicData uri="http://schemas.microsoft.com/office/word/2010/wordprocessingShape">
                    <wps:wsp>
                      <wps:cNvSpPr txBox="1"/>
                      <wps:spPr>
                        <a:xfrm>
                          <a:off x="0" y="0"/>
                          <a:ext cx="2174468" cy="635"/>
                        </a:xfrm>
                        <a:prstGeom prst="rect">
                          <a:avLst/>
                        </a:prstGeom>
                        <a:solidFill>
                          <a:prstClr val="white"/>
                        </a:solidFill>
                        <a:ln>
                          <a:noFill/>
                        </a:ln>
                      </wps:spPr>
                      <wps:txbx>
                        <w:txbxContent>
                          <w:p w:rsidR="006119C0" w:rsidRPr="0008093D" w:rsidRDefault="006119C0" w:rsidP="00737309">
                            <w:pPr>
                              <w:pStyle w:val="Caption"/>
                              <w:bidi/>
                              <w:jc w:val="center"/>
                              <w:rPr>
                                <w:color w:val="000000"/>
                                <w:szCs w:val="28"/>
                                <w:lang w:bidi="fa-IR"/>
                              </w:rPr>
                            </w:pPr>
                            <w:bookmarkStart w:id="15" w:name="_Toc15725492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2730F1" id="Text Box 168" o:spid="_x0000_s1041" type="#_x0000_t202" style="position:absolute;left:0;text-align:left;margin-left:206.5pt;margin-top:13.35pt;width:171.2pt;height:.05pt;z-index:25166387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" stroked="f">
                <v:textbox style="mso-fit-shape-to-text:t" inset="0,0,0,0">
                  <w:txbxContent>
                    <w:p w:rsidR="006119C0" w:rsidRPr="0008093D" w:rsidRDefault="006119C0" w:rsidP="00737309">
                      <w:pPr>
                        <w:pStyle w:val="Caption"/>
                        <w:bidi/>
                        <w:jc w:val="center"/>
                        <w:rPr>
                          <w:color w:val="000000"/>
                          <w:szCs w:val="28"/>
                          <w:lang w:bidi="fa-IR"/>
                        </w:rPr>
                      </w:pPr>
                      <w:bookmarkStart w:id="16" w:name="_Toc15725492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6"/>
                    </w:p>
                  </w:txbxContent>
                </v:textbox>
                <w10:wrap anchorx="page"/>
              </v:shape>
            </w:pict>
          </mc:Fallback>
        </mc:AlternateContent>
      </w:r>
    </w:p>
    <w:p w:rsidR="002569BF" w:rsidRDefault="002569BF" w:rsidP="002569BF">
      <w:pPr>
        <w:bidi/>
        <w:rPr>
          <w:rtl/>
          <w:lang w:bidi="fa-IR"/>
        </w:rPr>
      </w:pPr>
    </w:p>
    <w:p w:rsidR="002569BF" w:rsidRDefault="002569BF" w:rsidP="009654A7">
      <w:pPr>
        <w:bidi/>
        <w:rPr>
          <w:rtl/>
          <w:lang w:bidi="fa-IR"/>
        </w:rPr>
      </w:pPr>
      <w:r>
        <w:rPr>
          <w:rFonts w:hint="cs"/>
          <w:rtl/>
          <w:lang w:bidi="fa-IR"/>
        </w:rPr>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2569BF" w:rsidRDefault="007F26B6" w:rsidP="007F26B6">
      <w:pPr>
        <w:bidi/>
        <w:rPr>
          <w:rtl/>
          <w:lang w:bidi="fa-IR"/>
        </w:rPr>
      </w:pPr>
      <w:r w:rsidRPr="007F26B6">
        <w:rPr>
          <w:noProof/>
        </w:rPr>
        <w:lastRenderedPageBreak/>
        <mc:AlternateContent>
          <mc:Choice Requires="wpg">
            <w:drawing>
              <wp:anchor distT="0" distB="0" distL="114300" distR="114300" simplePos="0" relativeHeight="251670016" behindDoc="0" locked="0" layoutInCell="1" allowOverlap="1" wp14:anchorId="396A6EF8" wp14:editId="432FFCEE">
                <wp:simplePos x="0" y="0"/>
                <wp:positionH relativeFrom="margin">
                  <wp:align>center</wp:align>
                </wp:positionH>
                <wp:positionV relativeFrom="paragraph">
                  <wp:posOffset>5080</wp:posOffset>
                </wp:positionV>
                <wp:extent cx="1666398" cy="2346385"/>
                <wp:effectExtent l="0" t="0" r="10160" b="34925"/>
                <wp:wrapNone/>
                <wp:docPr id="184" name="Group 54"/>
                <wp:cNvGraphicFramePr/>
                <a:graphic xmlns:a="http://schemas.openxmlformats.org/drawingml/2006/main">
                  <a:graphicData uri="http://schemas.microsoft.com/office/word/2010/wordprocessingGroup">
                    <wpg:wgp>
                      <wpg:cNvGrpSpPr/>
                      <wpg:grpSpPr>
                        <a:xfrm>
                          <a:off x="0" y="0"/>
                          <a:ext cx="1666398" cy="2346385"/>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05550" y="1290466"/>
                            <a:ext cx="699013" cy="309327"/>
                          </a:xfrm>
                          <a:prstGeom prst="rect">
                            <a:avLst/>
                          </a:prstGeom>
                          <a:noFill/>
                        </wps:spPr>
                        <wps:txbx>
                          <w:txbxContent>
                            <w:p w:rsidR="006119C0" w:rsidRDefault="006119C0"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396A6EF8" id="Group 54" o:spid="_x0000_s1042" style="position:absolute;left:0;text-align:left;margin-left:0;margin-top:.4pt;width:131.2pt;height:184.75pt;z-index:251670016;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055;top:12904;width:6990;height:3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6119C0" w:rsidRDefault="006119C0"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margin"/>
              </v:group>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6808A2" w:rsidRDefault="009E6AE1" w:rsidP="006808A2">
      <w:pPr>
        <w:bidi/>
        <w:rPr>
          <w:rtl/>
          <w:lang w:bidi="ar-BH"/>
        </w:rPr>
      </w:pPr>
      <w:r>
        <w:rPr>
          <w:noProof/>
        </w:rPr>
        <mc:AlternateContent>
          <mc:Choice Requires="wps">
            <w:drawing>
              <wp:anchor distT="0" distB="0" distL="114300" distR="114300" simplePos="0" relativeHeight="251672064" behindDoc="0" locked="0" layoutInCell="1" allowOverlap="1" wp14:anchorId="23071253" wp14:editId="6156C827">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6119C0" w:rsidRPr="00A311A5" w:rsidRDefault="006119C0" w:rsidP="007F26B6">
                            <w:pPr>
                              <w:pStyle w:val="Caption"/>
                              <w:bidi/>
                              <w:rPr>
                                <w:color w:val="000000"/>
                                <w:szCs w:val="28"/>
                                <w:lang w:bidi="fa-IR"/>
                              </w:rPr>
                            </w:pPr>
                            <w:bookmarkStart w:id="17" w:name="_Toc15725492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071253" id="Text Box 204" o:spid="_x0000_s1062" type="#_x0000_t202" style="position:absolute;left:0;text-align:left;margin-left:0;margin-top:6.2pt;width:184.65pt;height:.05pt;z-index:251672064;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" stroked="f">
                <v:textbox style="mso-fit-shape-to-text:t" inset="0,0,0,0">
                  <w:txbxContent>
                    <w:p w:rsidR="006119C0" w:rsidRPr="00A311A5" w:rsidRDefault="006119C0" w:rsidP="007F26B6">
                      <w:pPr>
                        <w:pStyle w:val="Caption"/>
                        <w:bidi/>
                        <w:rPr>
                          <w:color w:val="000000"/>
                          <w:szCs w:val="28"/>
                          <w:lang w:bidi="fa-IR"/>
                        </w:rPr>
                      </w:pPr>
                      <w:bookmarkStart w:id="18" w:name="_Toc15725492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8"/>
                    </w:p>
                  </w:txbxContent>
                </v:textbox>
                <w10:wrap anchorx="page"/>
              </v:shape>
            </w:pict>
          </mc:Fallback>
        </mc:AlternateContent>
      </w:r>
    </w:p>
    <w:p w:rsidR="006808A2" w:rsidRDefault="006808A2" w:rsidP="006808A2">
      <w:pPr>
        <w:bidi/>
        <w:rPr>
          <w:rtl/>
          <w:lang w:bidi="ar-BH"/>
        </w:rPr>
      </w:pPr>
    </w:p>
    <w:p w:rsidR="009E6AE1" w:rsidRPr="009E6AE1" w:rsidRDefault="00FE5D3B" w:rsidP="006808A2">
      <w:pPr>
        <w:bidi/>
        <w:rPr>
          <w:rtl/>
          <w:lang w:bidi="ar-BH"/>
        </w:rPr>
      </w:pPr>
      <w:r>
        <w:rPr>
          <w:rtl/>
          <w:lang w:bidi="ar-BH"/>
        </w:rPr>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4112" behindDoc="0" locked="0" layoutInCell="1" allowOverlap="1" wp14:anchorId="59495D61" wp14:editId="6E902A94">
                <wp:simplePos x="0" y="0"/>
                <wp:positionH relativeFrom="margin">
                  <wp:align>center</wp:align>
                </wp:positionH>
                <wp:positionV relativeFrom="paragraph">
                  <wp:posOffset>57832</wp:posOffset>
                </wp:positionV>
                <wp:extent cx="1664208" cy="2350008"/>
                <wp:effectExtent l="0" t="0" r="12700" b="31750"/>
                <wp:wrapNone/>
                <wp:docPr id="205" name="Group 55"/>
                <wp:cNvGraphicFramePr/>
                <a:graphic xmlns:a="http://schemas.openxmlformats.org/drawingml/2006/main">
                  <a:graphicData uri="http://schemas.microsoft.com/office/word/2010/wordprocessingGroup">
                    <wpg:wgp>
                      <wpg:cNvGrpSpPr/>
                      <wpg:grpSpPr>
                        <a:xfrm>
                          <a:off x="0" y="0"/>
                          <a:ext cx="1664208" cy="2350008"/>
                          <a:chOff x="0" y="0"/>
                          <a:chExt cx="2036618" cy="2881745"/>
                        </a:xfrm>
                      </wpg:grpSpPr>
                      <wps:wsp>
                        <wps:cNvPr id="206" name="Rounded Rectangle 206"/>
                        <wps:cNvSpPr/>
                        <wps:spPr>
                          <a:xfrm>
                            <a:off x="144865"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38736" y="683649"/>
                            <a:ext cx="697834" cy="309137"/>
                          </a:xfrm>
                          <a:prstGeom prst="rect">
                            <a:avLst/>
                          </a:prstGeom>
                          <a:noFill/>
                        </wps:spPr>
                        <wps:txbx>
                          <w:txbxContent>
                            <w:p w:rsidR="006119C0" w:rsidRDefault="006119C0"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59495D61" id="Group 55" o:spid="_x0000_s1063" style="position:absolute;left:0;text-align:left;margin-left:0;margin-top:4.55pt;width:131.05pt;height:185.05pt;z-index:251674112;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">
                <v:roundrect id="Rounded Rectangle 206" o:spid="_x0000_s1064"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5"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6"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7"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8"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69"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0"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1"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2" type="#_x0000_t202" style="position:absolute;left:13387;top:6836;width:6978;height:3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6119C0" w:rsidRDefault="006119C0"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6160" behindDoc="0" locked="0" layoutInCell="1" allowOverlap="1" wp14:anchorId="2BBE4F87" wp14:editId="3EFDA6EA">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6119C0" w:rsidRPr="00414D39" w:rsidRDefault="006119C0" w:rsidP="009327A5">
                            <w:pPr>
                              <w:pStyle w:val="Caption"/>
                              <w:bidi/>
                              <w:rPr>
                                <w:color w:val="000000"/>
                                <w:szCs w:val="28"/>
                                <w:lang w:bidi="ar-BH"/>
                              </w:rPr>
                            </w:pPr>
                            <w:bookmarkStart w:id="19" w:name="_Toc15725492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BE4F87" id="Text Box 215" o:spid="_x0000_s1073" type="#_x0000_t202" style="position:absolute;left:0;text-align:left;margin-left:0;margin-top:10.2pt;width:223.15pt;height:.05pt;z-index:2516761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GBgBWjMCAABoBAAADgAAAAAAAAAAAAAAAAAu&#10;AgAAZHJzL2Uyb0RvYy54bWxQSwECLQAUAAYACAAAACEAZZ+Qdd0AAAAGAQAADwAAAAAAAAAAAAAA&#10;AACNBAAAZHJzL2Rvd25yZXYueG1sUEsFBgAAAAAEAAQA8wAAAJcFAAAAAA==&#10;" stroked="f">
                <v:textbox style="mso-fit-shape-to-text:t" inset="0,0,0,0">
                  <w:txbxContent>
                    <w:p w:rsidR="006119C0" w:rsidRPr="00414D39" w:rsidRDefault="006119C0" w:rsidP="009327A5">
                      <w:pPr>
                        <w:pStyle w:val="Caption"/>
                        <w:bidi/>
                        <w:rPr>
                          <w:color w:val="000000"/>
                          <w:szCs w:val="28"/>
                          <w:lang w:bidi="ar-BH"/>
                        </w:rPr>
                      </w:pPr>
                      <w:bookmarkStart w:id="20" w:name="_Toc15725492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20"/>
                    </w:p>
                  </w:txbxContent>
                </v:textbox>
                <w10:wrap anchorx="margin"/>
              </v:shape>
            </w:pict>
          </mc:Fallback>
        </mc:AlternateContent>
      </w:r>
    </w:p>
    <w:p w:rsidR="00E968DD" w:rsidRDefault="00751E8D" w:rsidP="00097A2C">
      <w:pPr>
        <w:pStyle w:val="Heading2"/>
        <w:rPr>
          <w:rtl/>
        </w:rPr>
      </w:pPr>
      <w:bookmarkStart w:id="21" w:name="_Toc157254828"/>
      <w:r>
        <w:rPr>
          <w:rFonts w:hint="cs"/>
          <w:rtl/>
        </w:rPr>
        <w:lastRenderedPageBreak/>
        <w:t>مرور ادبیات</w:t>
      </w:r>
      <w:bookmarkEnd w:id="21"/>
    </w:p>
    <w:p w:rsidR="00BC4DF7" w:rsidRDefault="00BC4DF7" w:rsidP="00BC4DF7">
      <w:pPr>
        <w:pStyle w:val="Heading3"/>
        <w:rPr>
          <w:rtl/>
        </w:rPr>
      </w:pPr>
      <w:bookmarkStart w:id="22" w:name="_Toc157254829"/>
      <w:r>
        <w:rPr>
          <w:rFonts w:hint="cs"/>
          <w:rtl/>
        </w:rPr>
        <w:t>کنترل همکارانه‌ی سیستم چند رباته</w:t>
      </w:r>
      <w:bookmarkEnd w:id="22"/>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2C5308">
        <w:rPr>
          <w:rFonts w:hint="cs"/>
          <w:rtl/>
          <w:lang w:bidi="fa-IR"/>
        </w:rPr>
        <w:t xml:space="preserve"> </w:t>
      </w:r>
      <w:r w:rsidR="004C712D">
        <w:rPr>
          <w:rtl/>
          <w:lang w:bidi="fa-IR"/>
        </w:rPr>
        <w:t>[1-6]</w:t>
      </w:r>
    </w:p>
    <w:p w:rsidR="00751E8D" w:rsidRDefault="00751E8D" w:rsidP="005F0CCC">
      <w:pPr>
        <w:bidi/>
        <w:rPr>
          <w:lang w:bidi="fa-IR"/>
        </w:rPr>
      </w:pPr>
      <w:r>
        <w:rPr>
          <w:rFonts w:hint="eastAsia"/>
          <w:rtl/>
          <w:lang w:bidi="fa-IR"/>
        </w:rPr>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350D2C">
      <w:pPr>
        <w:bidi/>
        <w:rPr>
          <w:rtl/>
          <w:lang w:bidi="fa-IR"/>
        </w:rPr>
      </w:pPr>
      <w:r>
        <w:rPr>
          <w:rFonts w:hint="cs"/>
          <w:rtl/>
          <w:lang w:bidi="fa-IR"/>
        </w:rPr>
        <w:lastRenderedPageBreak/>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1F04C3">
      <w:pPr>
        <w:pStyle w:val="Heading3"/>
      </w:pPr>
      <w:bookmarkStart w:id="23" w:name="_Toc157254830"/>
      <w:r>
        <w:rPr>
          <w:rFonts w:hint="cs"/>
          <w:rtl/>
        </w:rPr>
        <w:t>قیود حالت</w:t>
      </w:r>
      <w:bookmarkEnd w:id="23"/>
    </w:p>
    <w:p w:rsidR="00240ADA" w:rsidRDefault="00751E8D" w:rsidP="0028761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28761A">
        <w:rPr>
          <w:rFonts w:hint="cs"/>
          <w:rtl/>
          <w:lang w:bidi="fa-IR"/>
        </w:rPr>
        <w:t>پس‌خور</w:t>
      </w:r>
      <w:r w:rsidR="0028761A">
        <w:rPr>
          <w:rStyle w:val="FootnoteReference"/>
          <w:rtl/>
          <w:lang w:bidi="fa-IR"/>
        </w:rPr>
        <w:footnoteReference w:id="24"/>
      </w:r>
      <w:r w:rsidR="008B0281">
        <w:rPr>
          <w:rFonts w:hint="cs"/>
          <w:rtl/>
          <w:lang w:bidi="fa-IR"/>
        </w:rPr>
        <w:t xml:space="preserve">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w:t>
      </w:r>
      <w:r>
        <w:rPr>
          <w:rtl/>
          <w:lang w:bidi="fa-IR"/>
        </w:rPr>
        <w:lastRenderedPageBreak/>
        <w:t>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000B40" w:rsidRDefault="00000B40" w:rsidP="00097A2C">
      <w:pPr>
        <w:pStyle w:val="Heading2"/>
        <w:rPr>
          <w:rtl/>
        </w:rPr>
      </w:pPr>
      <w:bookmarkStart w:id="24" w:name="_Toc157254831"/>
      <w:r>
        <w:rPr>
          <w:rFonts w:hint="cs"/>
          <w:rtl/>
        </w:rPr>
        <w:t>نوآوری تحقیق</w:t>
      </w:r>
      <w:bookmarkEnd w:id="24"/>
    </w:p>
    <w:p w:rsidR="00644FB0" w:rsidRDefault="00156D35" w:rsidP="0028761A">
      <w:pPr>
        <w:bidi/>
        <w:rPr>
          <w:rFonts w:cs="B Nazanin"/>
          <w:sz w:val="28"/>
          <w:rtl/>
          <w:lang w:bidi="fa-IR"/>
        </w:rPr>
      </w:pPr>
      <w:r>
        <w:rPr>
          <w:rFonts w:cs="B Nazanin" w:hint="cs"/>
          <w:sz w:val="28"/>
          <w:rtl/>
          <w:lang w:bidi="fa-IR"/>
        </w:rPr>
        <w:t>نوآوری این تحقیق</w:t>
      </w:r>
      <w:r w:rsidR="00B56F7C">
        <w:rPr>
          <w:rFonts w:cs="B Nazanin" w:hint="cs"/>
          <w:sz w:val="28"/>
          <w:rtl/>
          <w:lang w:bidi="fa-IR"/>
        </w:rPr>
        <w:t xml:space="preserve"> شامل موارد پیش رو است. ابتدا از روش‌های ارائه‌ی کنترلر در تحقیقات پیشین استفاده شده و برای مسیرهای زمانی مرجع پیچیده مثل حرکت </w:t>
      </w:r>
      <w:r w:rsidR="00B56F7C">
        <w:rPr>
          <w:rFonts w:cs="Times New Roman"/>
          <w:sz w:val="28"/>
          <w:rtl/>
          <w:lang w:bidi="fa-IR"/>
        </w:rPr>
        <w:t>∞</w:t>
      </w:r>
      <w:r>
        <w:rPr>
          <w:rFonts w:cs="B Nazanin" w:hint="cs"/>
          <w:sz w:val="28"/>
          <w:rtl/>
          <w:lang w:bidi="fa-IR"/>
        </w:rPr>
        <w:t xml:space="preserve"> </w:t>
      </w:r>
      <w:r w:rsidR="00B56F7C">
        <w:rPr>
          <w:rFonts w:cs="B Nazanin" w:hint="cs"/>
          <w:sz w:val="28"/>
          <w:rtl/>
          <w:lang w:bidi="fa-IR"/>
        </w:rPr>
        <w:t xml:space="preserve">مانند، شبیه سازی آورده شده و جامعیت کنترلر ارائه شده را افزایش داده است. سپس </w:t>
      </w:r>
      <w:r>
        <w:rPr>
          <w:rFonts w:cs="B Nazanin" w:hint="cs"/>
          <w:sz w:val="28"/>
          <w:rtl/>
          <w:lang w:bidi="fa-IR"/>
        </w:rPr>
        <w:t>پیاده سازی</w:t>
      </w:r>
      <w:r>
        <w:rPr>
          <w:rStyle w:val="FootnoteReference"/>
          <w:rFonts w:cs="B Nazanin"/>
          <w:rtl/>
          <w:lang w:bidi="fa-IR"/>
        </w:rPr>
        <w:footnoteReference w:id="25"/>
      </w:r>
      <w:r w:rsidR="00644FB0">
        <w:rPr>
          <w:rFonts w:cs="B Nazanin" w:hint="cs"/>
          <w:sz w:val="28"/>
          <w:rtl/>
          <w:lang w:bidi="fa-IR"/>
        </w:rPr>
        <w:t xml:space="preserve"> </w:t>
      </w:r>
      <w:r>
        <w:rPr>
          <w:rFonts w:cs="B Nazanin" w:hint="cs"/>
          <w:sz w:val="28"/>
          <w:rtl/>
          <w:lang w:bidi="fa-IR"/>
        </w:rPr>
        <w:t xml:space="preserve">فیزیکی یک کنترلر ارائه شده در تحقیقات پیشین در زمینه‌ی کنترل همکارانه‌ی سیستم چند رباته‌ی چرخدار </w:t>
      </w:r>
      <w:r w:rsidR="00B56F7C">
        <w:rPr>
          <w:rFonts w:cs="B Nazanin" w:hint="cs"/>
          <w:sz w:val="28"/>
          <w:rtl/>
          <w:lang w:bidi="fa-IR"/>
        </w:rPr>
        <w:t>انجام پذیرفته است</w:t>
      </w:r>
      <w:r>
        <w:rPr>
          <w:rFonts w:cs="B Nazanin" w:hint="cs"/>
          <w:sz w:val="28"/>
          <w:rtl/>
          <w:lang w:bidi="fa-IR"/>
        </w:rPr>
        <w:t>.</w:t>
      </w:r>
      <w:r w:rsidR="00B56F7C">
        <w:rPr>
          <w:rFonts w:cs="B Nazanin" w:hint="cs"/>
          <w:sz w:val="28"/>
          <w:rtl/>
          <w:lang w:bidi="fa-IR"/>
        </w:rPr>
        <w:t xml:space="preserve"> این پیاده سازی بر روی 3 پلتفرم چر</w:t>
      </w:r>
      <w:r w:rsidR="00E86765">
        <w:rPr>
          <w:rFonts w:cs="B Nazanin" w:hint="cs"/>
          <w:sz w:val="28"/>
          <w:rtl/>
          <w:lang w:bidi="fa-IR"/>
        </w:rPr>
        <w:t xml:space="preserve">خدار دارای 3 چرخ انجام شده است </w:t>
      </w:r>
      <w:r w:rsidR="00B56F7C">
        <w:rPr>
          <w:rFonts w:cs="B Nazanin" w:hint="cs"/>
          <w:sz w:val="28"/>
          <w:rtl/>
          <w:lang w:bidi="fa-IR"/>
        </w:rPr>
        <w:t xml:space="preserve">و </w:t>
      </w:r>
      <w:r w:rsidR="00F57CB8">
        <w:rPr>
          <w:rFonts w:cs="B Nazanin" w:hint="cs"/>
          <w:sz w:val="28"/>
          <w:rtl/>
          <w:lang w:bidi="fa-IR"/>
        </w:rPr>
        <w:t>نیز</w:t>
      </w:r>
      <w:r w:rsidR="00B56F7C">
        <w:rPr>
          <w:rFonts w:cs="B Nazanin" w:hint="cs"/>
          <w:sz w:val="28"/>
          <w:rtl/>
          <w:lang w:bidi="fa-IR"/>
        </w:rPr>
        <w:t xml:space="preserve"> صحت عملکرد فیزیکی این سیستم سه رباته بررسی و خطای حرکتی آن</w:t>
      </w:r>
      <w:r w:rsidR="00F57CB8">
        <w:rPr>
          <w:rFonts w:cs="B Nazanin" w:hint="cs"/>
          <w:sz w:val="28"/>
          <w:rtl/>
          <w:lang w:bidi="fa-IR"/>
        </w:rPr>
        <w:t>‌</w:t>
      </w:r>
      <w:r w:rsidR="00B56F7C">
        <w:rPr>
          <w:rFonts w:cs="B Nazanin" w:hint="cs"/>
          <w:sz w:val="28"/>
          <w:rtl/>
          <w:lang w:bidi="fa-IR"/>
        </w:rPr>
        <w:t>ها آورده شده است.</w:t>
      </w:r>
      <w:r>
        <w:rPr>
          <w:rFonts w:cs="B Nazanin" w:hint="cs"/>
          <w:sz w:val="28"/>
          <w:rtl/>
          <w:lang w:bidi="fa-IR"/>
        </w:rPr>
        <w:t xml:space="preserve"> </w:t>
      </w:r>
      <w:r w:rsidR="00644FB0">
        <w:rPr>
          <w:rFonts w:cs="B Nazanin" w:hint="cs"/>
          <w:sz w:val="28"/>
          <w:rtl/>
          <w:lang w:bidi="fa-IR"/>
        </w:rPr>
        <w:t xml:space="preserve">نهایتاً با توجه به اینکه برای دریافت مکان حرکت ربات نیازمند پس‌خور از مختصات ربات بر روی زمین هست، و شرایط نوری در محیط آزمایشگاهی می‌تواند تغییر کند، از روشی مناسب برای تفکیک رنگ و مکان یابی ربات‌ها با استفاده از پردازش تصویر </w:t>
      </w:r>
      <w:r w:rsidR="00F57CB8">
        <w:rPr>
          <w:rFonts w:cs="B Nazanin" w:hint="cs"/>
          <w:sz w:val="28"/>
          <w:rtl/>
          <w:lang w:bidi="fa-IR"/>
        </w:rPr>
        <w:t>بهره برداری شده است.</w:t>
      </w:r>
    </w:p>
    <w:p w:rsidR="00240ADA" w:rsidRDefault="00240ADA" w:rsidP="00097A2C">
      <w:pPr>
        <w:pStyle w:val="Heading2"/>
        <w:rPr>
          <w:rtl/>
        </w:rPr>
      </w:pPr>
      <w:bookmarkStart w:id="25" w:name="_Toc157254832"/>
      <w:r>
        <w:rPr>
          <w:rFonts w:hint="cs"/>
          <w:rtl/>
        </w:rPr>
        <w:t>خلاصه‌ی فصول</w:t>
      </w:r>
      <w:bookmarkEnd w:id="25"/>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6"/>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7"/>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28761A">
      <w:pPr>
        <w:bidi/>
        <w:rPr>
          <w:rtl/>
          <w:lang w:bidi="fa-IR"/>
        </w:rPr>
      </w:pPr>
      <w:r>
        <w:rPr>
          <w:rFonts w:hint="cs"/>
          <w:rtl/>
          <w:lang w:bidi="fa-IR"/>
        </w:rPr>
        <w:lastRenderedPageBreak/>
        <w:t xml:space="preserve">در فصل چهارم به طراحی مکانیکی و الکترونیکی ۳ پلتفرم ربات چرخدار، و چگونگی ایجاد </w:t>
      </w:r>
      <w:r w:rsidR="0028761A">
        <w:rPr>
          <w:rFonts w:hint="cs"/>
          <w:rtl/>
          <w:lang w:bidi="fa-IR"/>
        </w:rPr>
        <w:t>پس‌خور</w:t>
      </w:r>
      <w:r>
        <w:rPr>
          <w:rFonts w:hint="cs"/>
          <w:rtl/>
          <w:lang w:bidi="fa-IR"/>
        </w:rPr>
        <w:t xml:space="preserve">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28"/>
          <w:footnotePr>
            <w:numRestart w:val="eachPage"/>
          </w:footnotePr>
          <w:pgSz w:w="11906" w:h="16838" w:code="9"/>
          <w:pgMar w:top="1440" w:right="1440" w:bottom="1152" w:left="1296" w:header="720" w:footer="720" w:gutter="0"/>
          <w:cols w:space="720"/>
          <w:docGrid w:linePitch="360"/>
        </w:sectPr>
      </w:pPr>
    </w:p>
    <w:p w:rsidR="00772F4F" w:rsidRDefault="00772F4F" w:rsidP="00065905">
      <w:pPr>
        <w:pStyle w:val="Heading1"/>
        <w:ind w:left="-10" w:firstLine="0"/>
        <w:rPr>
          <w:rtl/>
        </w:rPr>
      </w:pPr>
      <w:bookmarkStart w:id="26" w:name="_Toc71413454"/>
      <w:bookmarkStart w:id="27" w:name="_Toc144724472"/>
      <w:bookmarkStart w:id="28" w:name="_Toc144737821"/>
      <w:bookmarkStart w:id="29" w:name="_Toc157254833"/>
      <w:r>
        <w:rPr>
          <w:rtl/>
        </w:rPr>
        <w:lastRenderedPageBreak/>
        <w:t>فصل دوم</w:t>
      </w:r>
      <w:bookmarkEnd w:id="26"/>
      <w:bookmarkEnd w:id="27"/>
      <w:bookmarkEnd w:id="28"/>
      <w:bookmarkEnd w:id="29"/>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097A2C">
      <w:pPr>
        <w:pStyle w:val="Heading2"/>
        <w:rPr>
          <w:rtl/>
        </w:rPr>
      </w:pPr>
      <w:bookmarkStart w:id="30" w:name="_Toc144724473"/>
      <w:bookmarkStart w:id="31" w:name="_Toc144737822"/>
      <w:bookmarkStart w:id="32" w:name="_Toc157254834"/>
      <w:r>
        <w:rPr>
          <w:rFonts w:hint="cs"/>
          <w:rtl/>
        </w:rPr>
        <w:lastRenderedPageBreak/>
        <w:t>مقدمه</w:t>
      </w:r>
      <w:bookmarkEnd w:id="30"/>
      <w:bookmarkEnd w:id="31"/>
      <w:bookmarkEnd w:id="32"/>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097A2C">
      <w:pPr>
        <w:pStyle w:val="Heading2"/>
        <w:rPr>
          <w:rtl/>
        </w:rPr>
      </w:pPr>
      <w:bookmarkStart w:id="33" w:name="_Toc157254835"/>
      <w:r>
        <w:rPr>
          <w:rFonts w:hint="cs"/>
          <w:rtl/>
        </w:rPr>
        <w:t>تابع لیاپانوف</w:t>
      </w:r>
      <w:bookmarkEnd w:id="33"/>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8"/>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9"/>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30"/>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31"/>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2"/>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FD04B4" w:rsidRDefault="006A4DB5" w:rsidP="00751B49">
      <w:pPr>
        <w:bidi/>
        <w:rPr>
          <w:rtl/>
          <w:lang w:bidi="fa-IR"/>
        </w:rPr>
      </w:pPr>
      <w:r>
        <w:rPr>
          <w:rFonts w:hint="cs"/>
          <w:rtl/>
          <w:lang w:bidi="fa-IR"/>
        </w:rPr>
        <w:t xml:space="preserve">اگر سیستم ما به صورت </w:t>
      </w:r>
      <w:r w:rsidR="00751B49">
        <w:rPr>
          <w:rFonts w:hint="cs"/>
          <w:rtl/>
          <w:lang w:bidi="fa-IR"/>
        </w:rPr>
        <w:t>2-1</w:t>
      </w:r>
      <w:r>
        <w:rPr>
          <w:rFonts w:hint="cs"/>
          <w:rtl/>
          <w:lang w:bidi="fa-IR"/>
        </w:rPr>
        <w:t xml:space="preserve"> باشد</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7546"/>
      </w:tblGrid>
      <w:tr w:rsidR="00FD04B4" w:rsidTr="000B486B">
        <w:tc>
          <w:tcPr>
            <w:tcW w:w="1776" w:type="dxa"/>
            <w:vAlign w:val="center"/>
          </w:tcPr>
          <w:p w:rsidR="00FD04B4" w:rsidRDefault="005D72C5" w:rsidP="00EF074E">
            <w:pPr>
              <w:bidi/>
              <w:ind w:firstLine="0"/>
              <w:jc w:val="left"/>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w:t>
            </w:r>
            <w:r w:rsidRPr="00A44011">
              <w:rPr>
                <w:sz w:val="20"/>
                <w:szCs w:val="24"/>
                <w:rtl/>
              </w:rPr>
              <w:fldChar w:fldCharType="end"/>
            </w:r>
            <w:r w:rsidRPr="00A44011">
              <w:rPr>
                <w:rFonts w:hint="cs"/>
                <w:sz w:val="20"/>
                <w:szCs w:val="24"/>
                <w:rtl/>
              </w:rPr>
              <w:t>)</w:t>
            </w:r>
          </w:p>
        </w:tc>
        <w:tc>
          <w:tcPr>
            <w:tcW w:w="7546" w:type="dxa"/>
            <w:vAlign w:val="center"/>
          </w:tcPr>
          <w:p w:rsidR="00FD04B4" w:rsidRPr="000B486B" w:rsidRDefault="006119C0" w:rsidP="000B486B">
            <w:pPr>
              <w:bidi/>
              <w:ind w:left="4744" w:hanging="1440"/>
              <w:jc w:val="right"/>
              <w:rPr>
                <w:rtl/>
                <w:lang w:bidi="fa-IR"/>
              </w:rPr>
            </w:pPr>
            <m:oMathPara>
              <m:oMathParaPr>
                <m:jc m:val="left"/>
              </m:oMathParaPr>
              <m:oMath>
                <m:d>
                  <m:dPr>
                    <m:begChr m:val="{"/>
                    <m:endChr m:val=""/>
                    <m:ctrlPr>
                      <w:rPr>
                        <w:rFonts w:ascii="Cambria Math" w:hAnsi="Cambria Math"/>
                        <w:szCs w:val="24"/>
                        <w:lang w:bidi="fa-IR"/>
                      </w:rPr>
                    </m:ctrlPr>
                  </m:dPr>
                  <m:e>
                    <m:eqArr>
                      <m:eqArrPr>
                        <m:ctrlPr>
                          <w:rPr>
                            <w:rFonts w:ascii="Cambria Math" w:hAnsi="Cambria Math"/>
                            <w:szCs w:val="24"/>
                            <w:lang w:bidi="fa-IR"/>
                          </w:rPr>
                        </m:ctrlPr>
                      </m:eqArrPr>
                      <m:e>
                        <m:r>
                          <w:rPr>
                            <w:rFonts w:ascii="Cambria Math" w:hAnsi="Cambria Math"/>
                            <w:szCs w:val="24"/>
                            <w:lang w:bidi="fa-IR"/>
                          </w:rPr>
                          <m:t>f:</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r>
                          <w:rPr>
                            <w:rFonts w:ascii="Cambria Math" w:hAnsi="Cambria Math"/>
                            <w:szCs w:val="24"/>
                            <w:lang w:bidi="fa-IR"/>
                          </w:rPr>
                          <m:t>→</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e>
                      <m:e>
                        <m:acc>
                          <m:accPr>
                            <m:chr m:val="̇"/>
                            <m:ctrlPr>
                              <w:rPr>
                                <w:rFonts w:ascii="Cambria Math" w:hAnsi="Cambria Math"/>
                                <w:i/>
                                <w:szCs w:val="24"/>
                                <w:lang w:bidi="fa-IR"/>
                              </w:rPr>
                            </m:ctrlPr>
                          </m:accPr>
                          <m:e>
                            <m:r>
                              <w:rPr>
                                <w:rFonts w:ascii="Cambria Math" w:hAnsi="Cambria Math"/>
                                <w:szCs w:val="24"/>
                                <w:lang w:bidi="fa-IR"/>
                              </w:rPr>
                              <m:t>x</m:t>
                            </m:r>
                          </m:e>
                        </m:acc>
                        <m:r>
                          <w:rPr>
                            <w:rFonts w:ascii="Cambria Math" w:hAnsi="Cambria Math"/>
                            <w:szCs w:val="24"/>
                            <w:lang w:bidi="fa-IR"/>
                          </w:rPr>
                          <m:t>=f(x)</m:t>
                        </m:r>
                      </m:e>
                    </m:eqArr>
                  </m:e>
                </m:d>
              </m:oMath>
            </m:oMathPara>
          </w:p>
        </w:tc>
      </w:tr>
    </w:tbl>
    <w:p w:rsidR="00201A29" w:rsidRDefault="00201A29" w:rsidP="005545FA">
      <w:pPr>
        <w:bidi/>
        <w:rPr>
          <w:rFonts w:eastAsiaTheme="minorEastAsia"/>
          <w:rtl/>
          <w:lang w:bidi="fa-IR"/>
        </w:rPr>
      </w:pPr>
      <w:r>
        <w:rPr>
          <w:rFonts w:eastAsiaTheme="minorEastAsia" w:hint="cs"/>
          <w:rtl/>
          <w:lang w:bidi="fa-IR"/>
        </w:rPr>
        <w:lastRenderedPageBreak/>
        <w:t xml:space="preserve">آنگاه اگر نقطه‌ی </w:t>
      </w:r>
      <m:oMath>
        <m:r>
          <w:rPr>
            <w:rFonts w:ascii="Cambria Math" w:eastAsiaTheme="minorEastAsia" w:hAnsi="Cambria Math"/>
            <w:lang w:bidi="fa-IR"/>
          </w:rPr>
          <m:t>x=0</m:t>
        </m:r>
      </m:oMath>
      <w:r>
        <w:rPr>
          <w:rFonts w:eastAsiaTheme="minorEastAsia" w:hint="cs"/>
          <w:rtl/>
          <w:lang w:bidi="fa-IR"/>
        </w:rPr>
        <w:t xml:space="preserve">، نقطه‌ی تعادل سیستم باشد تابع لیاپانوف </w:t>
      </w:r>
      <m:oMath>
        <m:r>
          <w:rPr>
            <w:rFonts w:ascii="Cambria Math" w:eastAsiaTheme="minorEastAsia" w:hAnsi="Cambria Math"/>
            <w:lang w:bidi="fa-IR"/>
          </w:rPr>
          <m:t>V(x)</m:t>
        </m:r>
      </m:oMath>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m:oMath>
        <m:r>
          <w:rPr>
            <w:rFonts w:ascii="Cambria Math" w:eastAsiaTheme="minorEastAsia" w:hAnsi="Cambria Math"/>
            <w:lang w:bidi="fa-IR"/>
          </w:rPr>
          <m:t>x≠0</m:t>
        </m:r>
      </m:oMath>
      <w:r w:rsidR="005545FA">
        <w:rPr>
          <w:rFonts w:eastAsiaTheme="minorEastAsia"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w:t>
      </w:r>
      <w:r w:rsidR="005545FA">
        <w:rPr>
          <w:rFonts w:eastAsiaTheme="minorEastAsia" w:hint="cs"/>
          <w:rtl/>
          <w:lang w:bidi="fa-IR"/>
        </w:rPr>
        <w:t>2-2</w:t>
      </w:r>
      <w:r w:rsidR="00F112B0">
        <w:rPr>
          <w:rFonts w:eastAsiaTheme="minorEastAsia" w:hint="cs"/>
          <w:rtl/>
          <w:lang w:bidi="fa-IR"/>
        </w:rPr>
        <w:t xml:space="preserve"> به عنوان تابع </w:t>
      </w:r>
      <w:r w:rsidR="00BA2A56">
        <w:rPr>
          <w:rFonts w:eastAsiaTheme="minorEastAsia" w:hint="cs"/>
          <w:rtl/>
          <w:lang w:bidi="fa-IR"/>
        </w:rPr>
        <w:t>نامحدود شعاعی مطرح است.</w:t>
      </w:r>
    </w:p>
    <w:tbl>
      <w:tblPr>
        <w:tblStyle w:val="TableGrid"/>
        <w:bidiVisual/>
        <w:tblW w:w="9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3"/>
      </w:tblGrid>
      <w:tr w:rsidR="00FD04B4" w:rsidTr="000B486B">
        <w:tc>
          <w:tcPr>
            <w:tcW w:w="4580" w:type="dxa"/>
            <w:vAlign w:val="center"/>
          </w:tcPr>
          <w:p w:rsidR="00FD04B4" w:rsidRDefault="005D72C5" w:rsidP="003B3F5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763" w:type="dxa"/>
            <w:vAlign w:val="center"/>
          </w:tcPr>
          <w:p w:rsidR="00FD04B4" w:rsidRPr="000B486B" w:rsidRDefault="006119C0" w:rsidP="000B486B">
            <w:pPr>
              <w:bidi/>
              <w:ind w:left="970" w:firstLine="0"/>
              <w:jc w:val="right"/>
              <w:rPr>
                <w:rFonts w:eastAsiaTheme="minorEastAsia"/>
                <w:rtl/>
                <w:lang w:bidi="fa-IR"/>
              </w:rPr>
            </w:pPr>
            <m:oMathPara>
              <m:oMathParaPr>
                <m:jc m:val="left"/>
              </m:oMathParaPr>
              <m:oMath>
                <m:d>
                  <m:dPr>
                    <m:begChr m:val="‖"/>
                    <m:endChr m:val="‖"/>
                    <m:ctrlPr>
                      <w:rPr>
                        <w:rFonts w:ascii="Cambria Math" w:eastAsiaTheme="minorEastAsia" w:hAnsi="Cambria Math"/>
                        <w:i/>
                        <w:lang w:bidi="fa-IR"/>
                      </w:rPr>
                    </m:ctrlPr>
                  </m:dPr>
                  <m:e>
                    <m:r>
                      <w:rPr>
                        <w:rFonts w:ascii="Cambria Math" w:eastAsiaTheme="minorEastAsia" w:hAnsi="Cambria Math"/>
                        <w:lang w:bidi="fa-IR"/>
                      </w:rPr>
                      <m:t>x</m:t>
                    </m:r>
                  </m:e>
                </m:d>
                <m:r>
                  <w:rPr>
                    <w:rFonts w:ascii="Cambria Math" w:hAnsi="Cambria Math"/>
                    <w:szCs w:val="24"/>
                    <w:lang w:bidi="fa-IR"/>
                  </w:rPr>
                  <m:t>→</m:t>
                </m:r>
                <m:r>
                  <w:rPr>
                    <w:rFonts w:ascii="Cambria Math" w:hAnsi="Cambria Math" w:cs="Times New Roman" w:hint="cs"/>
                    <w:szCs w:val="24"/>
                    <w:rtl/>
                    <w:lang w:bidi="fa-IR"/>
                  </w:rPr>
                  <m:t>∞</m:t>
                </m:r>
                <m:r>
                  <w:rPr>
                    <w:rFonts w:ascii="Cambria Math" w:hAnsi="Cambria Math" w:cs="Cambria Math" w:hint="cs"/>
                    <w:szCs w:val="24"/>
                    <w:rtl/>
                    <w:lang w:bidi="fa-IR"/>
                  </w:rPr>
                  <m:t>⇒</m:t>
                </m:r>
                <m:r>
                  <w:rPr>
                    <w:rFonts w:ascii="Cambria Math" w:eastAsiaTheme="minorEastAsia" w:hAnsi="Cambria Math"/>
                    <w:lang w:bidi="fa-IR"/>
                  </w:rPr>
                  <m:t>V(x)</m:t>
                </m:r>
                <m:r>
                  <w:rPr>
                    <w:rFonts w:ascii="Cambria Math" w:hAnsi="Cambria Math"/>
                    <w:szCs w:val="24"/>
                    <w:lang w:bidi="fa-IR"/>
                  </w:rPr>
                  <m:t>→</m:t>
                </m:r>
                <m:r>
                  <w:rPr>
                    <w:rFonts w:ascii="Cambria Math" w:hAnsi="Cambria Math" w:cs="Times New Roman" w:hint="cs"/>
                    <w:szCs w:val="24"/>
                    <w:rtl/>
                    <w:lang w:bidi="fa-IR"/>
                  </w:rPr>
                  <m:t>∞</m:t>
                </m:r>
              </m:oMath>
            </m:oMathPara>
          </w:p>
        </w:tc>
      </w:tr>
    </w:tbl>
    <w:p w:rsidR="00201A29" w:rsidRDefault="00201A29" w:rsidP="00300F7D">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300F7D">
        <w:rPr>
          <w:rFonts w:eastAsiaTheme="minorEastAsia" w:hint="cs"/>
          <w:rtl/>
          <w:lang w:bidi="fa-IR"/>
        </w:rPr>
        <w:t>عام سراسری</w:t>
      </w:r>
      <w:r w:rsidR="00300F7D">
        <w:rPr>
          <w:rStyle w:val="FootnoteReference"/>
          <w:rFonts w:eastAsiaTheme="minorEastAsia"/>
          <w:rtl/>
          <w:lang w:bidi="fa-IR"/>
        </w:rPr>
        <w:footnoteReference w:id="33"/>
      </w:r>
      <w:r w:rsidR="00A61F86">
        <w:rPr>
          <w:rFonts w:eastAsiaTheme="minorEastAsia" w:hint="cs"/>
          <w:rtl/>
          <w:lang w:bidi="fa-IR"/>
        </w:rPr>
        <w:t xml:space="preserve">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23403C" w:rsidTr="000B486B">
        <w:tc>
          <w:tcPr>
            <w:tcW w:w="4580" w:type="dxa"/>
            <w:vAlign w:val="center"/>
          </w:tcPr>
          <w:p w:rsidR="0023403C" w:rsidRDefault="005D72C5" w:rsidP="00EF074E">
            <w:pPr>
              <w:bidi/>
              <w:ind w:firstLine="0"/>
              <w:rPr>
                <w:rFonts w:eastAsiaTheme="minorEastAsia"/>
                <w:i/>
                <w:sz w:val="28"/>
                <w:szCs w:val="32"/>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766" w:type="dxa"/>
            <w:vAlign w:val="center"/>
          </w:tcPr>
          <w:p w:rsidR="0023403C" w:rsidRPr="000B486B" w:rsidRDefault="006119C0" w:rsidP="00300F7D">
            <w:pPr>
              <w:bidi/>
              <w:ind w:firstLine="0"/>
              <w:jc w:val="right"/>
              <w:rPr>
                <w:rFonts w:eastAsiaTheme="minorEastAsia"/>
                <w:i/>
                <w:sz w:val="28"/>
                <w:szCs w:val="32"/>
                <w:rtl/>
                <w:lang w:bidi="fa-IR"/>
              </w:rPr>
            </w:pPr>
            <m:oMathPara>
              <m:oMathParaPr>
                <m:jc m:val="left"/>
              </m:oMathParaPr>
              <m:oMath>
                <m:acc>
                  <m:accPr>
                    <m:chr m:val="̇"/>
                    <m:ctrlPr>
                      <w:rPr>
                        <w:rFonts w:ascii="Cambria Math" w:hAnsi="Cambria Math"/>
                        <w:lang w:bidi="fa-IR"/>
                      </w:rPr>
                    </m:ctrlPr>
                  </m:accPr>
                  <m:e>
                    <m:r>
                      <w:rPr>
                        <w:rFonts w:ascii="Cambria Math" w:hAnsi="Cambria Math"/>
                        <w:lang w:bidi="fa-IR"/>
                      </w:rPr>
                      <m:t>V</m:t>
                    </m:r>
                  </m:e>
                </m:acc>
                <m:d>
                  <m:dPr>
                    <m:ctrlPr>
                      <w:rPr>
                        <w:rFonts w:ascii="Cambria Math" w:hAnsi="Cambria Math"/>
                        <w:i/>
                        <w:lang w:bidi="fa-IR"/>
                      </w:rPr>
                    </m:ctrlPr>
                  </m:dPr>
                  <m:e>
                    <m:r>
                      <w:rPr>
                        <w:rFonts w:ascii="Cambria Math" w:hAnsi="Cambria Math"/>
                        <w:lang w:bidi="fa-IR"/>
                      </w:rPr>
                      <m:t>x</m:t>
                    </m:r>
                  </m:e>
                </m:d>
                <m:r>
                  <w:rPr>
                    <w:rFonts w:ascii="Cambria Math" w:hAnsi="Cambria Math"/>
                    <w:lang w:bidi="fa-IR"/>
                  </w:rPr>
                  <m:t>&lt;0   ∀x∈</m:t>
                </m:r>
                <m:sSup>
                  <m:sSupPr>
                    <m:ctrlPr>
                      <w:rPr>
                        <w:rFonts w:ascii="Cambria Math" w:hAnsi="Cambria Math"/>
                        <w:i/>
                        <w:lang w:bidi="fa-IR"/>
                      </w:rPr>
                    </m:ctrlPr>
                  </m:sSupPr>
                  <m:e>
                    <m:r>
                      <m:rPr>
                        <m:scr m:val="double-struck"/>
                      </m:rPr>
                      <w:rPr>
                        <w:rFonts w:ascii="Cambria Math" w:hAnsi="Cambria Math" w:cs="Times New Roman"/>
                        <w:szCs w:val="24"/>
                        <w:lang w:bidi="fa-IR"/>
                      </w:rPr>
                      <m:t>R</m:t>
                    </m:r>
                  </m:e>
                  <m:sup>
                    <m:r>
                      <w:rPr>
                        <w:rFonts w:ascii="Cambria Math" w:hAnsi="Cambria Math"/>
                        <w:lang w:bidi="fa-IR"/>
                      </w:rPr>
                      <m:t>n</m:t>
                    </m:r>
                  </m:sup>
                </m:sSup>
                <m:r>
                  <w:rPr>
                    <w:rFonts w:ascii="Cambria Math" w:hAnsi="Cambria Math"/>
                    <w:lang w:bidi="fa-IR"/>
                  </w:rPr>
                  <m:t>/{0}</m:t>
                </m:r>
              </m:oMath>
            </m:oMathPara>
          </w:p>
        </w:tc>
      </w:tr>
    </w:tbl>
    <w:p w:rsidR="000E6F7B" w:rsidRPr="000E6F7B" w:rsidRDefault="000E6F7B" w:rsidP="00097A2C">
      <w:pPr>
        <w:pStyle w:val="Heading2"/>
      </w:pPr>
      <w:bookmarkStart w:id="34" w:name="_Toc157254836"/>
      <w:r>
        <w:rPr>
          <w:rFonts w:hint="cs"/>
          <w:rtl/>
        </w:rPr>
        <w:t>تابع لیاپانوف مانع</w:t>
      </w:r>
      <w:bookmarkEnd w:id="34"/>
    </w:p>
    <w:p w:rsidR="00B90447" w:rsidRDefault="000E6F7B" w:rsidP="005545FA">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sidRPr="005545FA">
        <w:rPr>
          <w:szCs w:val="24"/>
          <w:lang w:bidi="ar-BH"/>
        </w:rPr>
        <w:t>BLF</w:t>
      </w:r>
      <w:r w:rsidR="005545FA">
        <w:rPr>
          <w:rFonts w:hint="cs"/>
          <w:sz w:val="28"/>
          <w:rtl/>
          <w:lang w:bidi="ar-BH"/>
        </w:rPr>
        <w:t>ها</w:t>
      </w:r>
      <w:r w:rsidR="00B90447">
        <w:rPr>
          <w:rFonts w:hint="cs"/>
          <w:sz w:val="28"/>
          <w:rtl/>
          <w:lang w:bidi="fa-IR"/>
        </w:rPr>
        <w:t xml:space="preserve">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8226AD">
        <w:rPr>
          <w:sz w:val="28"/>
          <w:lang w:bidi="fa-IR"/>
        </w:rPr>
        <w:t>[32]</w:t>
      </w:r>
      <w:r w:rsidR="008226AD">
        <w:rPr>
          <w:rFonts w:hint="cs"/>
          <w:sz w:val="28"/>
          <w:rtl/>
          <w:lang w:bidi="fa-IR"/>
        </w:rPr>
        <w:t xml:space="preserve"> مطرح شد و پس از آن در مقالات بسیاری به آن ارجاع داده شد. بنابراین این توابع نقش مهمی را در تولید کنترلرهای مبتنی بر رعایت قیود ایفا می‌کنند.</w:t>
      </w:r>
    </w:p>
    <w:p w:rsidR="008226AD" w:rsidRDefault="008226AD" w:rsidP="005545FA">
      <w:pPr>
        <w:bidi/>
        <w:rPr>
          <w:rtl/>
          <w:lang w:bidi="fa-IR"/>
        </w:rPr>
      </w:pPr>
      <w:r>
        <w:rPr>
          <w:rFonts w:hint="cs"/>
          <w:rtl/>
          <w:lang w:bidi="fa-IR"/>
        </w:rPr>
        <w:t xml:space="preserve">برای تعریف این توابع باید گفت </w:t>
      </w:r>
      <w:r w:rsidRPr="008226AD">
        <w:rPr>
          <w:rFonts w:hint="cs"/>
          <w:rtl/>
          <w:lang w:bidi="fa-IR"/>
        </w:rPr>
        <w:t>ی</w:t>
      </w:r>
      <w:r w:rsidRPr="008226AD">
        <w:rPr>
          <w:rFonts w:hint="eastAsia"/>
          <w:rtl/>
          <w:lang w:bidi="fa-IR"/>
        </w:rPr>
        <w:t>ک</w:t>
      </w:r>
      <w:r w:rsidRPr="008226AD">
        <w:rPr>
          <w:rtl/>
          <w:lang w:bidi="fa-IR"/>
        </w:rPr>
        <w:t xml:space="preserve"> تابع ل</w:t>
      </w:r>
      <w:r w:rsidRPr="008226AD">
        <w:rPr>
          <w:rFonts w:hint="cs"/>
          <w:rtl/>
          <w:lang w:bidi="fa-IR"/>
        </w:rPr>
        <w:t>ی</w:t>
      </w:r>
      <w:r w:rsidRPr="008226AD">
        <w:rPr>
          <w:rFonts w:hint="eastAsia"/>
          <w:rtl/>
          <w:lang w:bidi="fa-IR"/>
        </w:rPr>
        <w:t>اپانوف</w:t>
      </w:r>
      <w:r w:rsidRPr="008226AD">
        <w:rPr>
          <w:rtl/>
          <w:lang w:bidi="fa-IR"/>
        </w:rPr>
        <w:t xml:space="preserve"> مانع </w:t>
      </w:r>
      <w:r w:rsidRPr="008226AD">
        <w:rPr>
          <w:rFonts w:hint="cs"/>
          <w:rtl/>
          <w:lang w:bidi="fa-IR"/>
        </w:rPr>
        <w:t>ی</w:t>
      </w:r>
      <w:r w:rsidRPr="008226AD">
        <w:rPr>
          <w:rFonts w:hint="eastAsia"/>
          <w:rtl/>
          <w:lang w:bidi="fa-IR"/>
        </w:rPr>
        <w:t>ک</w:t>
      </w:r>
      <w:r w:rsidRPr="008226AD">
        <w:rPr>
          <w:rtl/>
          <w:lang w:bidi="fa-IR"/>
        </w:rPr>
        <w:t xml:space="preserve"> تابع اسکالر</w:t>
      </w:r>
      <w:r w:rsidRPr="008226AD">
        <w:rPr>
          <w:lang w:bidi="fa-IR"/>
        </w:rPr>
        <w:t xml:space="preserve"> </w:t>
      </w:r>
      <m:oMath>
        <m:r>
          <w:rPr>
            <w:rFonts w:ascii="Cambria Math" w:eastAsiaTheme="minorEastAsia" w:hAnsi="Cambria Math"/>
            <w:lang w:bidi="fa-IR"/>
          </w:rPr>
          <m:t>V(x)</m:t>
        </m:r>
      </m:oMath>
      <w:r w:rsidRPr="008226AD">
        <w:rPr>
          <w:lang w:bidi="fa-IR"/>
        </w:rPr>
        <w:t xml:space="preserve"> </w:t>
      </w:r>
      <w:r w:rsidRPr="008226AD">
        <w:rPr>
          <w:rtl/>
          <w:lang w:bidi="fa-IR"/>
        </w:rPr>
        <w:t>است که با توجه به س</w:t>
      </w:r>
      <w:r w:rsidRPr="008226AD">
        <w:rPr>
          <w:rFonts w:hint="cs"/>
          <w:rtl/>
          <w:lang w:bidi="fa-IR"/>
        </w:rPr>
        <w:t>ی</w:t>
      </w:r>
      <w:r w:rsidRPr="008226AD">
        <w:rPr>
          <w:rFonts w:hint="eastAsia"/>
          <w:rtl/>
          <w:lang w:bidi="fa-IR"/>
        </w:rPr>
        <w:t>ستم</w:t>
      </w:r>
      <w:r w:rsidR="005545FA">
        <w:rPr>
          <w:rFonts w:hint="cs"/>
          <w:rtl/>
          <w:lang w:bidi="fa-IR"/>
        </w:rPr>
        <w:t xml:space="preserve"> </w:t>
      </w:r>
      <w:r w:rsidRPr="008226AD">
        <w:rPr>
          <w:lang w:bidi="fa-IR"/>
        </w:rPr>
        <w:t xml:space="preserve"> </w:t>
      </w:r>
      <m:oMath>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x</m:t>
            </m:r>
          </m:sub>
        </m:sSub>
        <m:r>
          <w:rPr>
            <w:rFonts w:ascii="Cambria Math" w:hAnsi="Cambria Math"/>
            <w:lang w:bidi="fa-IR"/>
          </w:rPr>
          <m:t>=f(x)</m:t>
        </m:r>
      </m:oMath>
      <w:r w:rsidRPr="008226AD">
        <w:rPr>
          <w:lang w:bidi="fa-IR"/>
        </w:rPr>
        <w:t xml:space="preserve"> </w:t>
      </w:r>
      <w:r w:rsidR="005545FA">
        <w:rPr>
          <w:rFonts w:hint="cs"/>
          <w:rtl/>
          <w:lang w:bidi="fa-IR"/>
        </w:rPr>
        <w:t xml:space="preserve"> </w:t>
      </w:r>
      <w:r w:rsidRPr="008226AD">
        <w:rPr>
          <w:rtl/>
          <w:lang w:bidi="fa-IR"/>
        </w:rPr>
        <w:t xml:space="preserve">در </w:t>
      </w:r>
      <w:r w:rsidRPr="008226AD">
        <w:rPr>
          <w:rFonts w:hint="cs"/>
          <w:rtl/>
          <w:lang w:bidi="fa-IR"/>
        </w:rPr>
        <w:t>ی</w:t>
      </w:r>
      <w:r w:rsidRPr="008226AD">
        <w:rPr>
          <w:rFonts w:hint="eastAsia"/>
          <w:rtl/>
          <w:lang w:bidi="fa-IR"/>
        </w:rPr>
        <w:t>ک</w:t>
      </w:r>
      <w:r w:rsidRPr="008226AD">
        <w:rPr>
          <w:rtl/>
          <w:lang w:bidi="fa-IR"/>
        </w:rPr>
        <w:t xml:space="preserve"> منطقه باز</w:t>
      </w:r>
      <w:r w:rsidRPr="008226AD">
        <w:rPr>
          <w:lang w:bidi="fa-IR"/>
        </w:rPr>
        <w:t xml:space="preserve"> D </w:t>
      </w:r>
      <w:r w:rsidRPr="008226AD">
        <w:rPr>
          <w:rtl/>
          <w:lang w:bidi="fa-IR"/>
        </w:rPr>
        <w:t>که مبتن</w:t>
      </w:r>
      <w:r w:rsidRPr="008226AD">
        <w:rPr>
          <w:rFonts w:hint="cs"/>
          <w:rtl/>
          <w:lang w:bidi="fa-IR"/>
        </w:rPr>
        <w:t>ی</w:t>
      </w:r>
      <w:r w:rsidRPr="008226AD">
        <w:rPr>
          <w:rtl/>
          <w:lang w:bidi="fa-IR"/>
        </w:rPr>
        <w:t xml:space="preserve"> بر</w:t>
      </w:r>
      <w:r w:rsidRPr="008226AD">
        <w:rPr>
          <w:lang w:bidi="fa-IR"/>
        </w:rPr>
        <w:t xml:space="preserve"> </w:t>
      </w:r>
      <m:oMath>
        <m:r>
          <w:rPr>
            <w:rFonts w:ascii="Cambria Math" w:hAnsi="Cambria Math"/>
            <w:lang w:bidi="fa-IR"/>
          </w:rPr>
          <m:t>x</m:t>
        </m:r>
      </m:oMath>
      <w:r w:rsidRPr="008226AD">
        <w:rPr>
          <w:lang w:bidi="fa-IR"/>
        </w:rPr>
        <w:t xml:space="preserve"> </w:t>
      </w:r>
      <w:r w:rsidRPr="008226AD">
        <w:rPr>
          <w:rtl/>
          <w:lang w:bidi="fa-IR"/>
        </w:rPr>
        <w:t>است، تعر</w:t>
      </w:r>
      <w:r w:rsidRPr="008226AD">
        <w:rPr>
          <w:rFonts w:hint="cs"/>
          <w:rtl/>
          <w:lang w:bidi="fa-IR"/>
        </w:rPr>
        <w:t>ی</w:t>
      </w:r>
      <w:r w:rsidRPr="008226AD">
        <w:rPr>
          <w:rFonts w:hint="eastAsia"/>
          <w:rtl/>
          <w:lang w:bidi="fa-IR"/>
        </w:rPr>
        <w:t>ف</w:t>
      </w:r>
      <w:r w:rsidRPr="008226AD">
        <w:rPr>
          <w:rtl/>
          <w:lang w:bidi="fa-IR"/>
        </w:rPr>
        <w:t xml:space="preserve"> م</w:t>
      </w:r>
      <w:r w:rsidRPr="008226AD">
        <w:rPr>
          <w:rFonts w:hint="cs"/>
          <w:rtl/>
          <w:lang w:bidi="fa-IR"/>
        </w:rPr>
        <w:t>ی‌</w:t>
      </w:r>
      <w:r w:rsidRPr="008226AD">
        <w:rPr>
          <w:rFonts w:hint="eastAsia"/>
          <w:rtl/>
          <w:lang w:bidi="fa-IR"/>
        </w:rPr>
        <w:t>شود</w:t>
      </w:r>
      <w:r w:rsidRPr="008226AD">
        <w:rPr>
          <w:rtl/>
          <w:lang w:bidi="fa-IR"/>
        </w:rPr>
        <w:t>. ا</w:t>
      </w:r>
      <w:r w:rsidRPr="008226AD">
        <w:rPr>
          <w:rFonts w:hint="cs"/>
          <w:rtl/>
          <w:lang w:bidi="fa-IR"/>
        </w:rPr>
        <w:t>ی</w:t>
      </w:r>
      <w:r w:rsidRPr="008226AD">
        <w:rPr>
          <w:rFonts w:hint="eastAsia"/>
          <w:rtl/>
          <w:lang w:bidi="fa-IR"/>
        </w:rPr>
        <w:t>ن</w:t>
      </w:r>
      <w:r w:rsidRPr="008226AD">
        <w:rPr>
          <w:rtl/>
          <w:lang w:bidi="fa-IR"/>
        </w:rPr>
        <w:t xml:space="preserve"> تابع </w:t>
      </w:r>
      <w:r w:rsidR="009635BE">
        <w:rPr>
          <w:rFonts w:hint="cs"/>
          <w:rtl/>
          <w:lang w:bidi="fa-IR"/>
        </w:rPr>
        <w:t>پیوسته</w:t>
      </w:r>
      <w:r>
        <w:rPr>
          <w:rStyle w:val="FootnoteReference"/>
          <w:rtl/>
          <w:lang w:bidi="fa-IR"/>
        </w:rPr>
        <w:footnoteReference w:id="34"/>
      </w:r>
      <w:r w:rsidRPr="008226AD">
        <w:rPr>
          <w:rtl/>
          <w:lang w:bidi="fa-IR"/>
        </w:rPr>
        <w:t xml:space="preserve">، مثبت </w:t>
      </w:r>
      <w:r>
        <w:rPr>
          <w:rFonts w:hint="cs"/>
          <w:rtl/>
          <w:lang w:bidi="fa-IR"/>
        </w:rPr>
        <w:t>معین</w:t>
      </w:r>
      <w:r w:rsidRPr="008226AD">
        <w:rPr>
          <w:rtl/>
          <w:lang w:bidi="fa-IR"/>
        </w:rPr>
        <w:t xml:space="preserve">، </w:t>
      </w:r>
      <w:r>
        <w:rPr>
          <w:rFonts w:hint="cs"/>
          <w:rtl/>
          <w:lang w:bidi="fa-IR"/>
        </w:rPr>
        <w:t xml:space="preserve">دارای </w:t>
      </w:r>
      <w:r w:rsidRPr="008226AD">
        <w:rPr>
          <w:rtl/>
          <w:lang w:bidi="fa-IR"/>
        </w:rPr>
        <w:t>مشتقات جزئ</w:t>
      </w:r>
      <w:r w:rsidRPr="008226AD">
        <w:rPr>
          <w:rFonts w:hint="cs"/>
          <w:rtl/>
          <w:lang w:bidi="fa-IR"/>
        </w:rPr>
        <w:t>ی</w:t>
      </w:r>
      <w:r w:rsidRPr="008226AD">
        <w:rPr>
          <w:rtl/>
          <w:lang w:bidi="fa-IR"/>
        </w:rPr>
        <w:t xml:space="preserve"> </w:t>
      </w:r>
      <w:r>
        <w:rPr>
          <w:rFonts w:hint="cs"/>
          <w:rtl/>
          <w:lang w:bidi="fa-IR"/>
        </w:rPr>
        <w:t>م</w:t>
      </w:r>
      <w:r w:rsidRPr="008226AD">
        <w:rPr>
          <w:rtl/>
          <w:lang w:bidi="fa-IR"/>
        </w:rPr>
        <w:t>رتبه اول در هر نقطه از</w:t>
      </w:r>
      <w:r w:rsidRPr="008226AD">
        <w:rPr>
          <w:lang w:bidi="fa-IR"/>
        </w:rPr>
        <w:t xml:space="preserve"> D </w:t>
      </w:r>
      <w:r>
        <w:rPr>
          <w:rFonts w:hint="cs"/>
          <w:rtl/>
          <w:lang w:bidi="fa-IR"/>
        </w:rPr>
        <w:t>است. خاصیت بسیار مهم این تابع این است که</w:t>
      </w:r>
      <w:r w:rsidR="008F1582">
        <w:rPr>
          <w:rFonts w:hint="cs"/>
          <w:rtl/>
          <w:lang w:bidi="fa-IR"/>
        </w:rPr>
        <w:t xml:space="preserve"> هر گاه</w:t>
      </w:r>
      <w:r w:rsidR="008F1582" w:rsidRPr="008226AD">
        <w:rPr>
          <w:lang w:bidi="fa-IR"/>
        </w:rPr>
        <w:t xml:space="preserve"> x </w:t>
      </w:r>
      <w:r w:rsidR="008F1582">
        <w:rPr>
          <w:rFonts w:hint="cs"/>
          <w:rtl/>
          <w:lang w:bidi="fa-IR"/>
        </w:rPr>
        <w:t xml:space="preserve">به عنوان ورودی تابع،‌ </w:t>
      </w:r>
      <w:r w:rsidR="008F1582" w:rsidRPr="008226AD">
        <w:rPr>
          <w:rtl/>
          <w:lang w:bidi="fa-IR"/>
        </w:rPr>
        <w:t>به مرز</w:t>
      </w:r>
      <w:r w:rsidR="008F1582" w:rsidRPr="008226AD">
        <w:rPr>
          <w:lang w:bidi="fa-IR"/>
        </w:rPr>
        <w:t xml:space="preserve"> D </w:t>
      </w:r>
      <w:r w:rsidR="008F1582" w:rsidRPr="008226AD">
        <w:rPr>
          <w:rtl/>
          <w:lang w:bidi="fa-IR"/>
        </w:rPr>
        <w:t>نزد</w:t>
      </w:r>
      <w:r w:rsidR="008F1582" w:rsidRPr="008226AD">
        <w:rPr>
          <w:rFonts w:hint="cs"/>
          <w:rtl/>
          <w:lang w:bidi="fa-IR"/>
        </w:rPr>
        <w:t>ی</w:t>
      </w:r>
      <w:r w:rsidR="008F1582" w:rsidRPr="008226AD">
        <w:rPr>
          <w:rFonts w:hint="eastAsia"/>
          <w:rtl/>
          <w:lang w:bidi="fa-IR"/>
        </w:rPr>
        <w:t>ک</w:t>
      </w:r>
      <w:r w:rsidR="008F1582" w:rsidRPr="008226AD">
        <w:rPr>
          <w:rtl/>
          <w:lang w:bidi="fa-IR"/>
        </w:rPr>
        <w:t xml:space="preserve"> م</w:t>
      </w:r>
      <w:r w:rsidR="008F1582" w:rsidRPr="008226AD">
        <w:rPr>
          <w:rFonts w:hint="cs"/>
          <w:rtl/>
          <w:lang w:bidi="fa-IR"/>
        </w:rPr>
        <w:t>ی‌</w:t>
      </w:r>
      <w:r w:rsidR="008F1582" w:rsidRPr="008226AD">
        <w:rPr>
          <w:rtl/>
          <w:lang w:bidi="fa-IR"/>
        </w:rPr>
        <w:t>شود</w:t>
      </w:r>
      <w:r w:rsidR="008F1582">
        <w:rPr>
          <w:rFonts w:hint="cs"/>
          <w:rtl/>
          <w:lang w:bidi="fa-IR"/>
        </w:rPr>
        <w:t>،</w:t>
      </w:r>
      <w:r w:rsidRPr="008226AD">
        <w:rPr>
          <w:lang w:bidi="fa-IR"/>
        </w:rPr>
        <w:t xml:space="preserve">V(x) </w:t>
      </w:r>
      <w:r w:rsidR="008F1582">
        <w:rPr>
          <w:rFonts w:hint="cs"/>
          <w:rtl/>
          <w:lang w:bidi="fa-IR"/>
        </w:rPr>
        <w:t xml:space="preserve"> به </w:t>
      </w:r>
      <w:r w:rsidR="008F1582">
        <w:rPr>
          <w:rFonts w:cs="Times New Roman"/>
          <w:rtl/>
          <w:lang w:bidi="fa-IR"/>
        </w:rPr>
        <w:t>∞</w:t>
      </w:r>
      <w:r w:rsidRPr="008226AD">
        <w:rPr>
          <w:rtl/>
          <w:lang w:bidi="fa-IR"/>
        </w:rPr>
        <w:t xml:space="preserve"> </w:t>
      </w:r>
      <w:r w:rsidR="008F1582">
        <w:rPr>
          <w:rFonts w:hint="cs"/>
          <w:rtl/>
          <w:lang w:bidi="fa-IR"/>
        </w:rPr>
        <w:t xml:space="preserve">میل می‌کند. همچنین به ازای یک مقدار مثبت ثابت </w:t>
      </w:r>
      <w:r w:rsidR="008F1582">
        <w:rPr>
          <w:lang w:bidi="fa-IR"/>
        </w:rPr>
        <w:t>b</w:t>
      </w:r>
      <w:r w:rsidRPr="008226AD">
        <w:rPr>
          <w:rtl/>
          <w:lang w:bidi="fa-IR"/>
        </w:rPr>
        <w:t xml:space="preserve"> شرط</w:t>
      </w:r>
      <m:oMath>
        <m:r>
          <m:rPr>
            <m:sty m:val="p"/>
          </m:rPr>
          <w:rPr>
            <w:rFonts w:ascii="Cambria Math" w:hAnsi="Cambria Math"/>
            <w:lang w:bidi="fa-IR"/>
          </w:rPr>
          <m:t>-</m:t>
        </m:r>
        <m:r>
          <w:rPr>
            <w:rFonts w:ascii="Cambria Math" w:hAnsi="Cambria Math"/>
            <w:lang w:bidi="fa-IR"/>
          </w:rPr>
          <m:t>b≤V(x(t))≤b</m:t>
        </m:r>
        <m:r>
          <m:rPr>
            <m:sty m:val="p"/>
          </m:rPr>
          <w:rPr>
            <w:rFonts w:ascii="Cambria Math" w:hAnsi="Cambria Math"/>
            <w:lang w:bidi="fa-IR"/>
          </w:rPr>
          <m:t xml:space="preserve"> </m:t>
        </m:r>
      </m:oMath>
      <w:r w:rsidR="005545FA">
        <w:rPr>
          <w:lang w:bidi="fa-IR"/>
        </w:rPr>
        <w:t xml:space="preserve"> </w:t>
      </w:r>
      <w:r w:rsidRPr="008226AD">
        <w:rPr>
          <w:rtl/>
          <w:lang w:bidi="fa-IR"/>
        </w:rPr>
        <w:t>برا</w:t>
      </w:r>
      <w:r w:rsidRPr="008226AD">
        <w:rPr>
          <w:rFonts w:hint="cs"/>
          <w:rtl/>
          <w:lang w:bidi="fa-IR"/>
        </w:rPr>
        <w:t>ی</w:t>
      </w:r>
      <w:r w:rsidRPr="008226AD">
        <w:rPr>
          <w:rtl/>
          <w:lang w:bidi="fa-IR"/>
        </w:rPr>
        <w:t xml:space="preserve"> </w:t>
      </w:r>
      <w:r w:rsidR="005545FA">
        <w:rPr>
          <w:rFonts w:hint="cs"/>
          <w:rtl/>
          <w:lang w:bidi="fa-IR"/>
        </w:rPr>
        <w:t xml:space="preserve">تمام </w:t>
      </w:r>
      <m:oMath>
        <m:r>
          <w:rPr>
            <w:rFonts w:ascii="Cambria Math" w:hAnsi="Cambria Math"/>
            <w:lang w:bidi="fa-IR"/>
          </w:rPr>
          <m:t>t≥0</m:t>
        </m:r>
      </m:oMath>
      <w:r w:rsidR="008F1582">
        <w:rPr>
          <w:rFonts w:hint="cs"/>
          <w:rtl/>
          <w:lang w:bidi="fa-IR"/>
        </w:rPr>
        <w:t xml:space="preserve"> د</w:t>
      </w:r>
      <w:r w:rsidRPr="008226AD">
        <w:rPr>
          <w:rtl/>
          <w:lang w:bidi="fa-IR"/>
        </w:rPr>
        <w:t xml:space="preserve">ر </w:t>
      </w:r>
      <m:oMath>
        <m:r>
          <w:rPr>
            <w:rFonts w:ascii="Cambria Math" w:hAnsi="Cambria Math" w:cstheme="majorBidi"/>
            <w:lang w:bidi="fa-IR"/>
          </w:rPr>
          <m:t>x</m:t>
        </m:r>
      </m:oMath>
      <w:r w:rsidR="008F1582">
        <w:rPr>
          <w:rFonts w:hint="cs"/>
          <w:rtl/>
          <w:lang w:bidi="fa-IR"/>
        </w:rPr>
        <w:t>های حاصل از</w:t>
      </w:r>
      <w:r w:rsidRPr="008226AD">
        <w:rPr>
          <w:rtl/>
          <w:lang w:bidi="fa-IR"/>
        </w:rPr>
        <w:t xml:space="preserve"> حل</w:t>
      </w:r>
      <m:oMath>
        <m:acc>
          <m:accPr>
            <m:chr m:val="̇"/>
            <m:ctrlPr>
              <w:rPr>
                <w:rFonts w:ascii="Cambria Math" w:hAnsi="Cambria Math" w:cstheme="majorBidi"/>
                <w:lang w:bidi="fa-IR"/>
              </w:rPr>
            </m:ctrlPr>
          </m:accPr>
          <m:e>
            <m:r>
              <w:rPr>
                <w:rFonts w:ascii="Cambria Math" w:hAnsi="Cambria Math" w:cstheme="majorBidi"/>
                <w:lang w:bidi="fa-IR"/>
              </w:rPr>
              <m:t>x</m:t>
            </m:r>
          </m:e>
        </m:acc>
        <m:r>
          <m:rPr>
            <m:sty m:val="p"/>
          </m:rPr>
          <w:rPr>
            <w:rFonts w:ascii="Cambria Math" w:hAnsi="Cambria Math" w:cstheme="majorBidi"/>
            <w:lang w:bidi="fa-IR"/>
          </w:rPr>
          <m:t>=</m:t>
        </m:r>
        <m:r>
          <w:rPr>
            <w:rFonts w:ascii="Cambria Math" w:hAnsi="Cambria Math" w:cstheme="majorBidi"/>
            <w:lang w:bidi="fa-IR"/>
          </w:rPr>
          <m:t>f</m:t>
        </m:r>
        <m:r>
          <m:rPr>
            <m:sty m:val="p"/>
          </m:rPr>
          <w:rPr>
            <w:rFonts w:ascii="Cambria Math" w:hAnsi="Cambria Math" w:cstheme="majorBidi"/>
            <w:lang w:bidi="fa-IR"/>
          </w:rPr>
          <m:t>(</m:t>
        </m:r>
        <m:r>
          <w:rPr>
            <w:rFonts w:ascii="Cambria Math" w:hAnsi="Cambria Math" w:cstheme="majorBidi"/>
            <w:lang w:bidi="fa-IR"/>
          </w:rPr>
          <m:t>x)</m:t>
        </m:r>
      </m:oMath>
      <w:r w:rsidRPr="008226AD">
        <w:rPr>
          <w:lang w:bidi="fa-IR"/>
        </w:rPr>
        <w:t xml:space="preserve"> </w:t>
      </w:r>
      <w:r w:rsidR="008F1582">
        <w:rPr>
          <w:rFonts w:hint="cs"/>
          <w:rtl/>
          <w:lang w:bidi="fa-IR"/>
        </w:rPr>
        <w:t>برقرار است. همچنین می‌بایست شرط</w:t>
      </w:r>
      <w:r w:rsidR="005545FA">
        <w:rPr>
          <w:rFonts w:hint="cs"/>
          <w:rtl/>
          <w:lang w:bidi="fa-IR"/>
        </w:rPr>
        <w:t xml:space="preserve"> </w:t>
      </w:r>
      <m:oMath>
        <m:r>
          <w:rPr>
            <w:rFonts w:ascii="Cambria Math" w:hAnsi="Cambria Math"/>
            <w:szCs w:val="24"/>
            <w:lang w:bidi="fa-IR"/>
          </w:rPr>
          <m:t>x(0)</m:t>
        </m:r>
        <m:r>
          <w:rPr>
            <w:rFonts w:ascii="Cambria Math" w:hAnsi="Cambria Math" w:cs="Times New Roman"/>
            <w:szCs w:val="24"/>
            <w:lang w:bidi="fa-IR"/>
          </w:rPr>
          <m:t>∈</m:t>
        </m:r>
        <m:r>
          <w:rPr>
            <w:rFonts w:ascii="Cambria Math" w:eastAsiaTheme="minorEastAsia" w:hAnsi="Cambria Math"/>
            <w:szCs w:val="24"/>
            <w:lang w:bidi="fa-IR"/>
          </w:rPr>
          <m:t>D</m:t>
        </m:r>
      </m:oMath>
      <w:r w:rsidR="005545FA">
        <w:rPr>
          <w:rFonts w:hint="cs"/>
          <w:rtl/>
          <w:lang w:bidi="fa-IR"/>
        </w:rPr>
        <w:t xml:space="preserve"> </w:t>
      </w:r>
      <w:r w:rsidR="008F1582">
        <w:rPr>
          <w:rFonts w:hint="cs"/>
          <w:rtl/>
          <w:lang w:bidi="fa-IR"/>
        </w:rPr>
        <w:t>برقر</w:t>
      </w:r>
      <w:r w:rsidR="005545FA">
        <w:rPr>
          <w:rFonts w:hint="cs"/>
          <w:rtl/>
          <w:lang w:bidi="fa-IR"/>
        </w:rPr>
        <w:t xml:space="preserve">ار باشد و مقدار ورودی در لحظه‌ی </w:t>
      </w:r>
      <m:oMath>
        <m:r>
          <w:rPr>
            <w:rFonts w:ascii="Cambria Math" w:hAnsi="Cambria Math"/>
            <w:lang w:bidi="fa-IR"/>
          </w:rPr>
          <m:t>t=0</m:t>
        </m:r>
      </m:oMath>
      <w:r w:rsidR="008F1582">
        <w:rPr>
          <w:rFonts w:hint="cs"/>
          <w:rtl/>
          <w:lang w:bidi="fa-IR"/>
        </w:rPr>
        <w:t xml:space="preserve"> عضوی از بازه‌ی </w:t>
      </w:r>
      <m:oMath>
        <m:r>
          <w:rPr>
            <w:rFonts w:ascii="Cambria Math" w:eastAsiaTheme="minorEastAsia" w:hAnsi="Cambria Math"/>
            <w:szCs w:val="24"/>
            <w:lang w:bidi="fa-IR"/>
          </w:rPr>
          <m:t>D</m:t>
        </m:r>
      </m:oMath>
      <w:r w:rsidR="008F1582">
        <w:rPr>
          <w:rFonts w:hint="cs"/>
          <w:rtl/>
          <w:lang w:bidi="fa-IR"/>
        </w:rPr>
        <w:t xml:space="preserve"> باشد</w:t>
      </w:r>
      <w:r w:rsidR="002E2FE9">
        <w:rPr>
          <w:rFonts w:hint="cs"/>
          <w:rtl/>
          <w:lang w:bidi="fa-IR"/>
        </w:rPr>
        <w:t>.</w:t>
      </w:r>
    </w:p>
    <w:tbl>
      <w:tblPr>
        <w:tblStyle w:val="TableGrid"/>
        <w:bidiVisual/>
        <w:tblW w:w="9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5032"/>
      </w:tblGrid>
      <w:tr w:rsidR="0023403C" w:rsidTr="000B486B">
        <w:tc>
          <w:tcPr>
            <w:tcW w:w="4296" w:type="dxa"/>
            <w:vAlign w:val="center"/>
          </w:tcPr>
          <w:p w:rsidR="0023403C" w:rsidRDefault="005D72C5" w:rsidP="00EF074E">
            <w:pPr>
              <w:bidi/>
              <w:ind w:firstLine="0"/>
              <w:jc w:val="left"/>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5032" w:type="dxa"/>
            <w:vAlign w:val="center"/>
          </w:tcPr>
          <w:p w:rsidR="0023403C" w:rsidRPr="000B486B" w:rsidRDefault="0023403C" w:rsidP="00300F7D">
            <w:pPr>
              <w:bidi/>
              <w:jc w:val="right"/>
              <w:rPr>
                <w:rFonts w:ascii="Cambria Math" w:cs="Times New Roman"/>
                <w:i/>
                <w:sz w:val="28"/>
                <w:rtl/>
                <w:lang w:bidi="fa-IR"/>
              </w:rPr>
            </w:pPr>
            <m:oMathPara>
              <m:oMathParaPr>
                <m:jc m:val="left"/>
              </m:oMathParaPr>
              <m:oMath>
                <m:r>
                  <w:rPr>
                    <w:rFonts w:ascii="Cambria Math" w:hAnsi="Cambria Math" w:cs="Times New Roman"/>
                    <w:szCs w:val="24"/>
                    <w:lang w:bidi="fa-IR"/>
                  </w:rPr>
                  <m:t>D=</m:t>
                </m:r>
                <m:d>
                  <m:dPr>
                    <m:begChr m:val="{"/>
                    <m:endChr m:val="|"/>
                    <m:ctrlPr>
                      <w:rPr>
                        <w:rFonts w:ascii="Cambria Math" w:hAnsi="Cambria Math" w:cs="Times New Roman"/>
                        <w:i/>
                        <w:szCs w:val="24"/>
                        <w:lang w:bidi="fa-IR"/>
                      </w:rPr>
                    </m:ctrlPr>
                  </m:dPr>
                  <m:e>
                    <m:r>
                      <w:rPr>
                        <w:rFonts w:ascii="Cambria Math" w:hAnsi="Cambria Math" w:cs="Times New Roman"/>
                        <w:szCs w:val="24"/>
                        <w:lang w:bidi="fa-IR"/>
                      </w:rPr>
                      <m:t>x</m:t>
                    </m:r>
                    <m:r>
                      <m:rPr>
                        <m:scr m:val="double-struck"/>
                      </m:rPr>
                      <w:rPr>
                        <w:rFonts w:ascii="Cambria Math" w:hAnsi="Cambria Math" w:cs="Times New Roman"/>
                        <w:szCs w:val="24"/>
                        <w:lang w:bidi="fa-IR"/>
                      </w:rPr>
                      <m:t xml:space="preserve">∈R </m:t>
                    </m:r>
                  </m:e>
                </m:d>
                <m:r>
                  <w:rPr>
                    <w:rFonts w:ascii="Cambria Math" w:hAnsi="Cambria Math" w:cs="Times New Roman"/>
                    <w:szCs w:val="24"/>
                    <w:lang w:bidi="fa-IR"/>
                  </w:rPr>
                  <m:t>-b≤x≤</m:t>
                </m:r>
                <m:r>
                  <w:rPr>
                    <w:rFonts w:ascii="Cambria Math" w:cs="Times New Roman"/>
                    <w:szCs w:val="24"/>
                    <w:lang w:bidi="fa-IR"/>
                  </w:rPr>
                  <m:t>b}</m:t>
                </m:r>
              </m:oMath>
            </m:oMathPara>
          </w:p>
        </w:tc>
      </w:tr>
      <w:tr w:rsidR="0023403C" w:rsidTr="000B486B">
        <w:tc>
          <w:tcPr>
            <w:tcW w:w="4296" w:type="dxa"/>
          </w:tcPr>
          <w:p w:rsidR="0023403C" w:rsidRDefault="005D72C5" w:rsidP="00397ECC">
            <w:pPr>
              <w:bidi/>
              <w:ind w:firstLine="0"/>
              <w:jc w:val="mediumKashida"/>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5032" w:type="dxa"/>
          </w:tcPr>
          <w:p w:rsidR="0023403C" w:rsidRPr="000B486B" w:rsidRDefault="0023403C" w:rsidP="00397ECC">
            <w:pPr>
              <w:bidi/>
              <w:ind w:firstLine="0"/>
              <w:jc w:val="mediumKashida"/>
              <w:rPr>
                <w:sz w:val="28"/>
                <w:rtl/>
                <w:lang w:bidi="fa-IR"/>
              </w:rPr>
            </w:pPr>
            <m:oMathPara>
              <m:oMathParaPr>
                <m:jc m:val="left"/>
              </m:oMathParaPr>
              <m:oMath>
                <m:r>
                  <w:rPr>
                    <w:rFonts w:ascii="Cambria Math" w:hAnsi="Cambria Math"/>
                    <w:szCs w:val="24"/>
                    <w:lang w:bidi="fa-IR"/>
                  </w:rPr>
                  <m:t>x(t)→</m:t>
                </m:r>
                <m:r>
                  <w:rPr>
                    <w:rFonts w:ascii="Cambria Math" w:cs="Times New Roman"/>
                    <w:szCs w:val="24"/>
                    <w:lang w:bidi="fa-IR"/>
                  </w:rPr>
                  <m:t>b</m:t>
                </m:r>
                <m:r>
                  <w:rPr>
                    <w:rFonts w:ascii="Cambria Math" w:hAnsi="Cambria Math" w:cs="Cambria Math" w:hint="cs"/>
                    <w:szCs w:val="24"/>
                    <w:rtl/>
                    <w:lang w:bidi="fa-IR"/>
                  </w:rPr>
                  <m:t>⇒</m:t>
                </m:r>
                <m:r>
                  <w:rPr>
                    <w:rFonts w:ascii="Cambria Math" w:hAnsi="Cambria Math"/>
                    <w:szCs w:val="24"/>
                    <w:lang w:bidi="fa-IR"/>
                  </w:rPr>
                  <m:t>V</m:t>
                </m:r>
                <m:d>
                  <m:dPr>
                    <m:ctrlPr>
                      <w:rPr>
                        <w:rFonts w:ascii="Cambria Math" w:hAnsi="Cambria Math"/>
                        <w:i/>
                        <w:szCs w:val="24"/>
                        <w:lang w:bidi="fa-IR"/>
                      </w:rPr>
                    </m:ctrlPr>
                  </m:dPr>
                  <m:e>
                    <m:r>
                      <w:rPr>
                        <w:rFonts w:ascii="Cambria Math" w:hAnsi="Cambria Math"/>
                        <w:szCs w:val="24"/>
                        <w:lang w:bidi="fa-IR"/>
                      </w:rPr>
                      <m:t>x</m:t>
                    </m:r>
                    <m:d>
                      <m:dPr>
                        <m:ctrlPr>
                          <w:rPr>
                            <w:rFonts w:ascii="Cambria Math" w:hAnsi="Cambria Math"/>
                            <w:i/>
                            <w:szCs w:val="24"/>
                            <w:lang w:bidi="fa-IR"/>
                          </w:rPr>
                        </m:ctrlPr>
                      </m:dPr>
                      <m:e>
                        <m:r>
                          <w:rPr>
                            <w:rFonts w:ascii="Cambria Math" w:hAnsi="Cambria Math"/>
                            <w:szCs w:val="24"/>
                            <w:lang w:bidi="fa-IR"/>
                          </w:rPr>
                          <m:t>t</m:t>
                        </m:r>
                      </m:e>
                    </m:d>
                  </m:e>
                </m:d>
                <m:r>
                  <w:rPr>
                    <w:rFonts w:ascii="Cambria Math" w:hAnsi="Cambria Math"/>
                    <w:szCs w:val="24"/>
                    <w:lang w:bidi="fa-IR"/>
                  </w:rPr>
                  <m:t>→</m:t>
                </m:r>
                <m:r>
                  <w:rPr>
                    <w:rFonts w:ascii="Cambria Math" w:hAnsi="Cambria Math" w:cs="Times New Roman" w:hint="cs"/>
                    <w:szCs w:val="24"/>
                    <w:rtl/>
                    <w:lang w:bidi="fa-IR"/>
                  </w:rPr>
                  <m:t>∞</m:t>
                </m:r>
              </m:oMath>
            </m:oMathPara>
          </w:p>
        </w:tc>
      </w:tr>
    </w:tbl>
    <w:p w:rsidR="00044D1A" w:rsidRDefault="002E2FE9" w:rsidP="0023403C">
      <w:pPr>
        <w:bidi/>
        <w:rPr>
          <w:sz w:val="28"/>
          <w:rtl/>
          <w:lang w:bidi="fa-IR"/>
        </w:rPr>
      </w:pPr>
      <w:r>
        <w:rPr>
          <w:sz w:val="28"/>
          <w:rtl/>
          <w:lang w:bidi="fa-IR"/>
        </w:rPr>
        <w:t>همانطور که در شکل</w:t>
      </w:r>
      <w:r>
        <w:rPr>
          <w:rFonts w:hint="cs"/>
          <w:sz w:val="28"/>
          <w:rtl/>
          <w:lang w:bidi="fa-IR"/>
        </w:rPr>
        <w:t xml:space="preserve"> </w:t>
      </w:r>
      <w:r w:rsidR="0023403C">
        <w:rPr>
          <w:rFonts w:hint="cs"/>
          <w:sz w:val="28"/>
          <w:rtl/>
          <w:lang w:bidi="fa-IR"/>
        </w:rPr>
        <w:t>2-1</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p>
    <w:p w:rsidR="00044D1A" w:rsidRDefault="006119C0" w:rsidP="00044D1A">
      <w:pPr>
        <w:keepNext/>
        <w:bidi/>
        <w:jc w:val="center"/>
      </w:pPr>
      <w:r>
        <w:rPr>
          <w:sz w:val="28"/>
          <w:lang w:bidi="fa-IR"/>
        </w:rPr>
        <w:lastRenderedPageBreak/>
        <w:pict>
          <v:shape id="_x0000_i1029" type="#_x0000_t75" style="width:457.35pt;height:319.5pt">
            <v:imagedata r:id="rId29" o:title="BLF"/>
          </v:shape>
        </w:pict>
      </w:r>
    </w:p>
    <w:p w:rsidR="00044D1A" w:rsidRDefault="00044D1A" w:rsidP="00044D1A">
      <w:pPr>
        <w:pStyle w:val="Caption"/>
        <w:bidi/>
        <w:jc w:val="center"/>
        <w:rPr>
          <w:sz w:val="28"/>
          <w:lang w:bidi="ar-BH"/>
        </w:rPr>
      </w:pPr>
      <w:bookmarkStart w:id="35" w:name="_Toc157254929"/>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w:t>
      </w:r>
      <w:r w:rsidR="00DA77A6">
        <w:rPr>
          <w:rtl/>
        </w:rPr>
        <w:fldChar w:fldCharType="end"/>
      </w:r>
      <w:r>
        <w:rPr>
          <w:rFonts w:hint="cs"/>
          <w:rtl/>
          <w:lang w:bidi="fa-IR"/>
        </w:rPr>
        <w:t xml:space="preserve"> تابع لیاپانوف مانع. سمت راست نامتقارن. سمت چپ متقارن</w:t>
      </w:r>
      <w:bookmarkEnd w:id="35"/>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 همچنین می‌دانیم انتخاب </w:t>
      </w:r>
      <w:r w:rsidR="00397ECC">
        <w:rPr>
          <w:rFonts w:hint="cs"/>
          <w:sz w:val="28"/>
          <w:rtl/>
          <w:lang w:bidi="fa-IR"/>
        </w:rPr>
        <w:t>تابع کاندید لیاپانوف بسته به نوع معادلات سیستم می‌تواند متفاوت باشد. از همین روی انواع مختلفی از توابع لیاپانوف مانع قابل انتخاب هستند.</w:t>
      </w:r>
    </w:p>
    <w:p w:rsidR="00397ECC" w:rsidRDefault="00397ECC" w:rsidP="00397ECC">
      <w:pPr>
        <w:bidi/>
        <w:rPr>
          <w:sz w:val="28"/>
          <w:rtl/>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r w:rsidR="00B870E5">
        <w:rPr>
          <w:rFonts w:hint="cs"/>
          <w:sz w:val="28"/>
          <w:rtl/>
          <w:lang w:bidi="fa-IR"/>
        </w:rPr>
        <w:t xml:space="preserve"> مانند شکل 2-2 و 2-3. </w:t>
      </w:r>
    </w:p>
    <w:p w:rsidR="00B870E5" w:rsidRDefault="00B870E5" w:rsidP="00B870E5">
      <w:pPr>
        <w:bidi/>
        <w:rPr>
          <w:sz w:val="28"/>
          <w:rtl/>
          <w:lang w:bidi="ar-BH"/>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w:t>
      </w:r>
      <m:oMath>
        <m:r>
          <w:rPr>
            <w:rFonts w:ascii="Cambria Math" w:hAnsi="Cambria Math"/>
            <w:sz w:val="28"/>
            <w:lang w:bidi="fa-IR"/>
          </w:rPr>
          <m:t>V(x)</m:t>
        </m:r>
        <m:r>
          <w:rPr>
            <w:rFonts w:ascii="Cambria Math" w:hAnsi="Cambria Math" w:hint="cs"/>
            <w:sz w:val="28"/>
            <w:rtl/>
            <w:lang w:bidi="fa-IR"/>
          </w:rPr>
          <m:t xml:space="preserve"> </m:t>
        </m:r>
      </m:oMath>
      <w:r>
        <w:rPr>
          <w:rFonts w:eastAsiaTheme="minorEastAsia" w:hint="cs"/>
          <w:iCs/>
          <w:sz w:val="28"/>
          <w:rtl/>
          <w:lang w:bidi="fa-IR"/>
        </w:rPr>
        <w:t xml:space="preserve"> </w:t>
      </w:r>
      <w:r>
        <w:rPr>
          <w:rFonts w:hint="cs"/>
          <w:sz w:val="28"/>
          <w:rtl/>
          <w:lang w:bidi="fa-IR"/>
        </w:rPr>
        <w:t xml:space="preserve">به بینهایت میل می‌کند. همچنین این تابع مثبت معین است. </w:t>
      </w:r>
      <w:r>
        <w:rPr>
          <w:rFonts w:hint="cs"/>
          <w:sz w:val="28"/>
          <w:rtl/>
          <w:lang w:bidi="ar-BH"/>
        </w:rPr>
        <w:t>بعنوان مثال تابع 2-6 می‌تواند یک تابع کاندید لیاپانوف مانع باش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B870E5" w:rsidTr="00271424">
        <w:tc>
          <w:tcPr>
            <w:tcW w:w="4580" w:type="dxa"/>
          </w:tcPr>
          <w:p w:rsidR="00B870E5" w:rsidRDefault="00B870E5" w:rsidP="00271424">
            <w:pPr>
              <w:bidi/>
              <w:ind w:firstLine="0"/>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6</w:t>
            </w:r>
            <w:r w:rsidRPr="00A44011">
              <w:rPr>
                <w:sz w:val="20"/>
                <w:szCs w:val="24"/>
                <w:rtl/>
              </w:rPr>
              <w:fldChar w:fldCharType="end"/>
            </w:r>
            <w:r w:rsidRPr="00A44011">
              <w:rPr>
                <w:rFonts w:hint="cs"/>
                <w:sz w:val="20"/>
                <w:szCs w:val="24"/>
                <w:rtl/>
              </w:rPr>
              <w:t>)</w:t>
            </w:r>
          </w:p>
        </w:tc>
        <w:tc>
          <w:tcPr>
            <w:tcW w:w="4676" w:type="dxa"/>
            <w:vAlign w:val="center"/>
          </w:tcPr>
          <w:p w:rsidR="00B870E5" w:rsidRPr="000B486B" w:rsidRDefault="00B870E5" w:rsidP="00271424">
            <w:pPr>
              <w:bidi/>
              <w:ind w:firstLine="0"/>
              <w:jc w:val="right"/>
              <w:rPr>
                <w:sz w:val="28"/>
                <w:rtl/>
                <w:lang w:bidi="fa-IR"/>
              </w:rPr>
            </w:pPr>
            <m:oMathPara>
              <m:oMathParaPr>
                <m:jc m:val="left"/>
              </m:oMathParaPr>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tc>
      </w:tr>
    </w:tbl>
    <w:p w:rsidR="00B870E5" w:rsidRDefault="00B870E5" w:rsidP="00B870E5">
      <w:pPr>
        <w:bidi/>
        <w:rPr>
          <w:sz w:val="28"/>
          <w:rtl/>
          <w:lang w:bidi="fa-IR"/>
        </w:rPr>
      </w:pPr>
    </w:p>
    <w:p w:rsidR="00B870E5" w:rsidRDefault="00B870E5" w:rsidP="00B870E5">
      <w:pPr>
        <w:bidi/>
        <w:rPr>
          <w:sz w:val="28"/>
          <w:rtl/>
          <w:lang w:bidi="fa-IR"/>
        </w:rPr>
      </w:pPr>
    </w:p>
    <w:p w:rsidR="00397ECC" w:rsidRDefault="006119C0" w:rsidP="00397ECC">
      <w:pPr>
        <w:keepNext/>
        <w:bidi/>
        <w:jc w:val="center"/>
      </w:pPr>
      <w:r>
        <w:rPr>
          <w:sz w:val="28"/>
          <w:lang w:bidi="fa-IR"/>
        </w:rPr>
        <w:lastRenderedPageBreak/>
        <w:pict>
          <v:shape id="_x0000_i1030" type="#_x0000_t75" style="width:347.85pt;height:281.2pt">
            <v:imagedata r:id="rId30" o:title="tangent2"/>
          </v:shape>
        </w:pict>
      </w:r>
    </w:p>
    <w:p w:rsidR="00397ECC" w:rsidRDefault="00397ECC" w:rsidP="00397ECC">
      <w:pPr>
        <w:pStyle w:val="Caption"/>
        <w:bidi/>
        <w:jc w:val="center"/>
        <w:rPr>
          <w:lang w:bidi="fa-IR"/>
        </w:rPr>
      </w:pPr>
      <w:bookmarkStart w:id="36" w:name="_Toc157254930"/>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w:t>
      </w:r>
      <w:r w:rsidR="00DA77A6">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bookmarkEnd w:id="36"/>
    </w:p>
    <w:p w:rsidR="003920AA" w:rsidRPr="003920AA" w:rsidRDefault="003920AA" w:rsidP="003920AA">
      <w:pPr>
        <w:bidi/>
        <w:rPr>
          <w:lang w:bidi="fa-IR"/>
        </w:rPr>
      </w:pPr>
    </w:p>
    <w:p w:rsidR="003920AA" w:rsidRDefault="006119C0" w:rsidP="003920AA">
      <w:pPr>
        <w:keepNext/>
        <w:bidi/>
        <w:jc w:val="center"/>
      </w:pPr>
      <w:r>
        <w:rPr>
          <w:sz w:val="28"/>
          <w:lang w:bidi="ar-BH"/>
        </w:rPr>
        <w:pict>
          <v:shape id="_x0000_i1031" type="#_x0000_t75" style="width:340.55pt;height:222.15pt">
            <v:imagedata r:id="rId31" o:title="log2"/>
          </v:shape>
        </w:pict>
      </w:r>
    </w:p>
    <w:p w:rsidR="00000B40" w:rsidRDefault="003920AA" w:rsidP="00B870E5">
      <w:pPr>
        <w:pStyle w:val="Caption"/>
        <w:bidi/>
        <w:jc w:val="center"/>
        <w:rPr>
          <w:sz w:val="28"/>
          <w:rtl/>
          <w:lang w:bidi="ar-BH"/>
        </w:rPr>
      </w:pPr>
      <w:bookmarkStart w:id="37" w:name="_Toc157254931"/>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3</w:t>
      </w:r>
      <w:r w:rsidR="00DA77A6">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bookmarkEnd w:id="37"/>
    </w:p>
    <w:p w:rsidR="00C67AEC" w:rsidRDefault="000A6915" w:rsidP="00097A2C">
      <w:pPr>
        <w:pStyle w:val="Heading2"/>
        <w:rPr>
          <w:rtl/>
        </w:rPr>
      </w:pPr>
      <w:bookmarkStart w:id="38" w:name="_Toc157254837"/>
      <w:r>
        <w:rPr>
          <w:rFonts w:hint="cs"/>
          <w:rtl/>
        </w:rPr>
        <w:t>مدل سازی سینماتیکی</w:t>
      </w:r>
      <w:bookmarkEnd w:id="38"/>
    </w:p>
    <w:p w:rsidR="000A6915" w:rsidRDefault="000A6915" w:rsidP="00751B49">
      <w:pPr>
        <w:bidi/>
        <w:rPr>
          <w:sz w:val="28"/>
          <w:rtl/>
          <w:lang w:bidi="ar-BH"/>
        </w:rPr>
      </w:pPr>
      <w:r>
        <w:rPr>
          <w:rFonts w:hint="cs"/>
          <w:sz w:val="28"/>
          <w:rtl/>
          <w:lang w:bidi="ar-BH"/>
        </w:rPr>
        <w:t xml:space="preserve">برای ارائه‌ی کنترلر سینماتیکی ابتدا می‌بایست پلتفرم را در فضای سینماتیک مدل سازی کنیم. برای این مقصود یک پلتفرم را به شکل </w:t>
      </w:r>
      <w:r w:rsidR="00751B49">
        <w:rPr>
          <w:rFonts w:hint="cs"/>
          <w:sz w:val="28"/>
          <w:rtl/>
          <w:lang w:bidi="ar-BH"/>
        </w:rPr>
        <w:t>2-4</w:t>
      </w:r>
      <w:r>
        <w:rPr>
          <w:rFonts w:hint="cs"/>
          <w:sz w:val="28"/>
          <w:rtl/>
          <w:lang w:bidi="ar-BH"/>
        </w:rPr>
        <w:t xml:space="preserve"> در صفحه‌ی مختصات دکارتی در نظر می‌گیریم.</w:t>
      </w:r>
    </w:p>
    <w:p w:rsidR="000A6915" w:rsidRDefault="006119C0" w:rsidP="000A6915">
      <w:pPr>
        <w:keepNext/>
        <w:bidi/>
        <w:jc w:val="center"/>
      </w:pPr>
      <w:r>
        <w:rPr>
          <w:sz w:val="28"/>
          <w:lang w:bidi="ar-BH"/>
        </w:rPr>
        <w:lastRenderedPageBreak/>
        <w:pict>
          <v:shape id="_x0000_i1032" type="#_x0000_t75" style="width:383.3pt;height:261.7pt">
            <v:imagedata r:id="rId32" o:title="kinematic model" cropbottom="1820f" cropright="-646f"/>
          </v:shape>
        </w:pict>
      </w:r>
    </w:p>
    <w:p w:rsidR="000A6915" w:rsidRDefault="000A6915" w:rsidP="000A6915">
      <w:pPr>
        <w:pStyle w:val="Caption"/>
        <w:bidi/>
        <w:jc w:val="center"/>
        <w:rPr>
          <w:sz w:val="28"/>
          <w:lang w:bidi="ar-BH"/>
        </w:rPr>
      </w:pPr>
      <w:bookmarkStart w:id="39" w:name="_Toc157254932"/>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4</w:t>
      </w:r>
      <w:r w:rsidR="00DA77A6">
        <w:rPr>
          <w:rtl/>
        </w:rPr>
        <w:fldChar w:fldCharType="end"/>
      </w:r>
      <w:r>
        <w:rPr>
          <w:rFonts w:hint="cs"/>
          <w:rtl/>
          <w:lang w:bidi="fa-IR"/>
        </w:rPr>
        <w:t xml:space="preserve"> نمونه‌ی یک پلتفرم ربات چرخ دار غیر هولونومیک با سه چرخ</w:t>
      </w:r>
      <w:bookmarkEnd w:id="39"/>
    </w:p>
    <w:p w:rsidR="000A6915" w:rsidRDefault="000A6915" w:rsidP="00B870E5">
      <w:pPr>
        <w:bidi/>
        <w:rPr>
          <w:rFonts w:eastAsiaTheme="minorEastAsia"/>
          <w:rtl/>
          <w:lang w:bidi="fa-IR"/>
        </w:rPr>
      </w:pPr>
      <w:r>
        <w:rPr>
          <w:rFonts w:hint="cs"/>
          <w:rtl/>
          <w:lang w:bidi="ar-BH"/>
        </w:rPr>
        <w:t xml:space="preserve">در این شکل </w:t>
      </w:r>
      <w:r w:rsidRPr="000A6915">
        <w:rPr>
          <w:rFonts w:hint="cs"/>
          <w:rtl/>
          <w:lang w:bidi="fa-IR"/>
        </w:rPr>
        <w:t>نمونه‌ی یک پلتفرم ربات چرخ دار غیر هولونومیک با سه چرخ</w:t>
      </w:r>
      <w:r>
        <w:rPr>
          <w:rFonts w:hint="cs"/>
          <w:rtl/>
          <w:lang w:bidi="fa-IR"/>
        </w:rPr>
        <w:t xml:space="preserve"> مشاهده می‌شود. نقطه‌ی </w:t>
      </w:r>
      <w:r w:rsidRPr="00B870E5">
        <w:rPr>
          <w:szCs w:val="24"/>
          <w:lang w:bidi="fa-IR"/>
        </w:rPr>
        <w:t>C</w:t>
      </w:r>
      <w:r>
        <w:rPr>
          <w:rFonts w:hint="cs"/>
          <w:rtl/>
          <w:lang w:bidi="fa-IR"/>
        </w:rPr>
        <w:t xml:space="preserve"> مرکز ثقل ربات </w:t>
      </w:r>
      <w:r w:rsidR="008D7C74">
        <w:rPr>
          <w:rFonts w:hint="cs"/>
          <w:rtl/>
          <w:lang w:bidi="fa-IR"/>
        </w:rPr>
        <w:t>که</w:t>
      </w:r>
      <w:r>
        <w:rPr>
          <w:rFonts w:hint="cs"/>
          <w:rtl/>
          <w:lang w:bidi="fa-IR"/>
        </w:rPr>
        <w:t xml:space="preserve"> در نقطه‌ی </w:t>
      </w:r>
      <m:oMath>
        <m:sSub>
          <m:sSubPr>
            <m:ctrlPr>
              <w:rPr>
                <w:rFonts w:ascii="Cambria Math" w:hAnsi="Cambria Math"/>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m:t>
        </m:r>
      </m:oMath>
      <w:r>
        <w:rPr>
          <w:rFonts w:eastAsiaTheme="minorEastAsia"/>
          <w:lang w:bidi="fa-IR"/>
        </w:rPr>
        <w:t>(</w:t>
      </w:r>
      <w:r w:rsidR="008D7C74">
        <w:rPr>
          <w:rFonts w:eastAsiaTheme="minorEastAsia" w:hint="cs"/>
          <w:rtl/>
          <w:lang w:bidi="fa-IR"/>
        </w:rPr>
        <w:t xml:space="preserve"> واقع است </w:t>
      </w:r>
      <w:r>
        <w:rPr>
          <w:rFonts w:hint="cs"/>
          <w:rtl/>
          <w:lang w:bidi="fa-IR"/>
        </w:rPr>
        <w:t xml:space="preserve">در نظر گرفته می‌شود. دو چرخ عقب متصل به موتور و برای انتقال قدرت به سیستم و چرخ جلو هرزگرد می‌باشد. مقدار </w:t>
      </w:r>
      <w:r>
        <w:rPr>
          <w:lang w:bidi="fa-IR"/>
        </w:rPr>
        <w:t>r</w:t>
      </w:r>
      <w:r>
        <w:rPr>
          <w:rFonts w:hint="cs"/>
          <w:rtl/>
          <w:lang w:bidi="fa-IR"/>
        </w:rPr>
        <w:t xml:space="preserve"> شعاع چرخ و </w:t>
      </w:r>
      <w:r>
        <w:rPr>
          <w:lang w:bidi="fa-IR"/>
        </w:rPr>
        <w:t>2R</w:t>
      </w:r>
      <w:r>
        <w:rPr>
          <w:rFonts w:hint="cs"/>
          <w:rtl/>
          <w:lang w:bidi="fa-IR"/>
        </w:rPr>
        <w:t xml:space="preserve"> برابر با عرض ربات می‌باشد. مقدار </w:t>
      </w:r>
      <m:oMath>
        <m:r>
          <w:rPr>
            <w:rFonts w:ascii="Cambria Math" w:hAnsi="Cambria Math" w:cs="Cambria Math" w:hint="cs"/>
            <w:sz w:val="22"/>
            <w:szCs w:val="24"/>
            <w:rtl/>
            <w:lang w:bidi="fa-IR"/>
          </w:rPr>
          <m:t>θ</m:t>
        </m:r>
      </m:oMath>
      <w:r>
        <w:rPr>
          <w:rFonts w:eastAsiaTheme="minorEastAsia" w:hint="cs"/>
          <w:rtl/>
          <w:lang w:bidi="fa-IR"/>
        </w:rPr>
        <w:t xml:space="preserve"> برابر با زاویه‌ی چرخش ربات و در جهت پادساعتگرد مثبت است. بنابراین در این جهت سرعت زاویه‌ای </w:t>
      </w:r>
      <m:oMath>
        <m:r>
          <w:rPr>
            <w:rFonts w:ascii="Cambria Math" w:eastAsiaTheme="minorEastAsia" w:hAnsi="Cambria Math" w:cs="Cambria Math" w:hint="cs"/>
            <w:sz w:val="22"/>
            <w:szCs w:val="24"/>
            <w:rtl/>
            <w:lang w:bidi="fa-IR"/>
          </w:rPr>
          <m:t>ω</m:t>
        </m:r>
      </m:oMath>
      <w:r>
        <w:rPr>
          <w:rFonts w:eastAsiaTheme="minorEastAsia" w:hint="cs"/>
          <w:rtl/>
          <w:lang w:bidi="fa-IR"/>
        </w:rPr>
        <w:t xml:space="preserve"> مثبت خواهد بود. </w:t>
      </w:r>
      <w:r w:rsidR="008D7C74">
        <w:rPr>
          <w:rFonts w:eastAsiaTheme="minorEastAsia" w:hint="cs"/>
          <w:rtl/>
          <w:lang w:bidi="fa-IR"/>
        </w:rPr>
        <w:t xml:space="preserve">همچنین سرعت خطی </w:t>
      </w:r>
      <m:oMath>
        <m:r>
          <w:rPr>
            <w:rFonts w:ascii="Cambria Math" w:eastAsiaTheme="minorEastAsia" w:hAnsi="Cambria Math"/>
            <w:lang w:bidi="fa-IR"/>
          </w:rPr>
          <m:t>v</m:t>
        </m:r>
      </m:oMath>
      <w:r w:rsidR="00B870E5">
        <w:rPr>
          <w:rFonts w:eastAsiaTheme="minorEastAsia" w:hint="cs"/>
          <w:rtl/>
          <w:lang w:bidi="fa-IR"/>
        </w:rPr>
        <w:t xml:space="preserve"> </w:t>
      </w:r>
      <w:r w:rsidR="008D7C74">
        <w:rPr>
          <w:rFonts w:eastAsiaTheme="minorEastAsia" w:hint="cs"/>
          <w:rtl/>
          <w:lang w:bidi="fa-IR"/>
        </w:rPr>
        <w:t xml:space="preserve">در جهت بردار </w:t>
      </w:r>
      <m:oMath>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c</m:t>
            </m:r>
          </m:sub>
        </m:sSub>
      </m:oMath>
      <w:r w:rsidR="008D7C74">
        <w:rPr>
          <w:rFonts w:eastAsiaTheme="minorEastAsia" w:hint="cs"/>
          <w:rtl/>
          <w:lang w:bidi="fa-IR"/>
        </w:rPr>
        <w:t xml:space="preserve"> است.</w:t>
      </w:r>
    </w:p>
    <w:p w:rsidR="00000B40" w:rsidRDefault="008D7C74" w:rsidP="00751B49">
      <w:pPr>
        <w:bidi/>
        <w:rPr>
          <w:rFonts w:eastAsiaTheme="minorEastAsia"/>
          <w:lang w:bidi="fa-IR"/>
        </w:rPr>
      </w:pPr>
      <w:r>
        <w:rPr>
          <w:rFonts w:eastAsiaTheme="minorEastAsia" w:hint="cs"/>
          <w:rtl/>
          <w:lang w:bidi="fa-IR"/>
        </w:rPr>
        <w:t>بنابرای</w:t>
      </w:r>
      <w:r w:rsidR="00751B49">
        <w:rPr>
          <w:rFonts w:eastAsiaTheme="minorEastAsia" w:hint="cs"/>
          <w:rtl/>
          <w:lang w:bidi="fa-IR"/>
        </w:rPr>
        <w:t>ن برای مدلسازی سینماتیکی، معادلات</w:t>
      </w:r>
      <w:r>
        <w:rPr>
          <w:rFonts w:eastAsiaTheme="minorEastAsia" w:hint="cs"/>
          <w:rtl/>
          <w:lang w:bidi="fa-IR"/>
        </w:rPr>
        <w:t xml:space="preserve"> ماتریسی </w:t>
      </w:r>
      <w:r w:rsidR="00751B49">
        <w:rPr>
          <w:rFonts w:eastAsiaTheme="minorEastAsia" w:hint="cs"/>
          <w:rtl/>
          <w:lang w:bidi="fa-IR"/>
        </w:rPr>
        <w:t>2-7 تا 2-9</w:t>
      </w:r>
      <w:r>
        <w:rPr>
          <w:rFonts w:eastAsiaTheme="minorEastAsia" w:hint="cs"/>
          <w:rtl/>
          <w:lang w:bidi="fa-IR"/>
        </w:rPr>
        <w:t xml:space="preserve"> مطرح می‌شو</w:t>
      </w:r>
      <w:r w:rsidR="00751B49">
        <w:rPr>
          <w:rFonts w:eastAsiaTheme="minorEastAsia" w:hint="cs"/>
          <w:rtl/>
          <w:lang w:bidi="fa-IR"/>
        </w:rPr>
        <w:t>ن</w:t>
      </w:r>
      <w:r>
        <w:rPr>
          <w:rFonts w:eastAsiaTheme="minorEastAsia" w:hint="cs"/>
          <w:rtl/>
          <w:lang w:bidi="fa-IR"/>
        </w:rPr>
        <w:t>د</w:t>
      </w:r>
    </w:p>
    <w:p w:rsidR="002A5342" w:rsidRDefault="002A5342" w:rsidP="002A5342">
      <w:pPr>
        <w:bidi/>
        <w:rPr>
          <w:rFonts w:eastAsiaTheme="minorEastAsia"/>
          <w:sz w:val="28"/>
          <w:rtl/>
          <w:lang w:bidi="fa-IR"/>
        </w:rPr>
      </w:pP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7</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6119C0" w:rsidP="005D72C5">
            <w:pPr>
              <w:bidi/>
              <w:ind w:left="2496"/>
              <w:jc w:val="right"/>
              <w:rPr>
                <w:rFonts w:eastAsiaTheme="minorEastAsia"/>
                <w:szCs w:val="24"/>
                <w:rtl/>
                <w:lang w:bidi="fa-IR"/>
              </w:rPr>
            </w:pPr>
            <m:oMathPara>
              <m:oMathParaPr>
                <m:jc m:val="left"/>
              </m:oMathParaPr>
              <m:oMath>
                <m:acc>
                  <m:accPr>
                    <m:chr m:val="̇"/>
                    <m:ctrlPr>
                      <w:rPr>
                        <w:rFonts w:ascii="Cambria Math" w:hAnsi="Cambria Math"/>
                        <w:szCs w:val="24"/>
                        <w:lang w:bidi="fa-IR"/>
                      </w:rPr>
                    </m:ctrlPr>
                  </m:accPr>
                  <m:e>
                    <m:r>
                      <w:rPr>
                        <w:rFonts w:ascii="Cambria Math" w:hAnsi="Cambria Math"/>
                        <w:szCs w:val="24"/>
                        <w:lang w:bidi="fa-IR"/>
                      </w:rPr>
                      <m:t>q</m:t>
                    </m:r>
                  </m:e>
                </m:acc>
                <m:r>
                  <w:rPr>
                    <w:rFonts w:ascii="Cambria Math" w:hAnsi="Cambria Math"/>
                    <w:szCs w:val="24"/>
                    <w:lang w:bidi="fa-IR"/>
                  </w:rPr>
                  <m:t>=S</m:t>
                </m:r>
                <m:d>
                  <m:dPr>
                    <m:ctrlPr>
                      <w:rPr>
                        <w:rFonts w:ascii="Cambria Math" w:hAnsi="Cambria Math"/>
                        <w:i/>
                        <w:szCs w:val="24"/>
                        <w:lang w:bidi="fa-IR"/>
                      </w:rPr>
                    </m:ctrlPr>
                  </m:dPr>
                  <m:e>
                    <m:r>
                      <w:rPr>
                        <w:rFonts w:ascii="Cambria Math" w:eastAsia="Cambria Math" w:hAnsi="Cambria Math" w:cs="Cambria Math"/>
                        <w:szCs w:val="24"/>
                        <w:lang w:bidi="fa-IR"/>
                      </w:rPr>
                      <m:t>θ</m:t>
                    </m:r>
                  </m:e>
                </m:d>
                <m:r>
                  <w:rPr>
                    <w:rFonts w:ascii="Cambria Math" w:hAnsi="Cambria Math"/>
                    <w:szCs w:val="24"/>
                    <w:lang w:bidi="fa-IR"/>
                  </w:rPr>
                  <m:t>η</m:t>
                </m:r>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8</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2766" w:firstLine="0"/>
              <w:jc w:val="right"/>
              <w:rPr>
                <w:rFonts w:eastAsiaTheme="minorEastAsia"/>
                <w:szCs w:val="24"/>
                <w:rtl/>
                <w:lang w:bidi="fa-IR"/>
              </w:rPr>
            </w:pPr>
            <m:oMathPara>
              <m:oMathParaPr>
                <m:jc m:val="left"/>
              </m:oMathParaPr>
              <m:oMath>
                <m:r>
                  <w:rPr>
                    <w:rFonts w:ascii="Cambria Math" w:eastAsiaTheme="minorEastAsia" w:hAnsi="Cambria Math" w:cs="Cambria Math"/>
                    <w:szCs w:val="24"/>
                    <w:lang w:bidi="fa-IR"/>
                  </w:rPr>
                  <m:t>η</m:t>
                </m:r>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v</m:t>
                          </m:r>
                        </m:e>
                      </m:mr>
                      <m:mr>
                        <m:e>
                          <m:r>
                            <w:rPr>
                              <w:rFonts w:ascii="Cambria Math" w:eastAsiaTheme="minorEastAsia" w:hAnsi="Cambria Math"/>
                              <w:szCs w:val="24"/>
                              <w:lang w:bidi="fa-IR"/>
                            </w:rPr>
                            <m:t>ω</m:t>
                          </m:r>
                        </m:e>
                      </m:mr>
                    </m:m>
                  </m:e>
                </m:d>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9</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1416" w:firstLine="0"/>
              <w:jc w:val="right"/>
              <w:rPr>
                <w:rFonts w:eastAsiaTheme="minorEastAsia"/>
                <w:szCs w:val="24"/>
                <w:rtl/>
                <w:lang w:bidi="fa-IR"/>
              </w:rPr>
            </w:pPr>
            <m:oMathPara>
              <m:oMathParaPr>
                <m:jc m:val="left"/>
              </m:oMathParaPr>
              <m:oMath>
                <m:r>
                  <w:rPr>
                    <w:rFonts w:ascii="Cambria Math" w:eastAsiaTheme="minorEastAsia" w:hAnsi="Cambria Math"/>
                    <w:szCs w:val="24"/>
                    <w:lang w:bidi="fa-IR"/>
                  </w:rPr>
                  <m:t>S</m:t>
                </m:r>
                <m:d>
                  <m:dPr>
                    <m:ctrlPr>
                      <w:rPr>
                        <w:rFonts w:ascii="Cambria Math" w:eastAsiaTheme="minorEastAsia" w:hAnsi="Cambria Math"/>
                        <w:i/>
                        <w:szCs w:val="24"/>
                        <w:lang w:bidi="fa-IR"/>
                      </w:rPr>
                    </m:ctrlPr>
                  </m:dPr>
                  <m:e>
                    <m:r>
                      <w:rPr>
                        <w:rFonts w:ascii="Cambria Math" w:eastAsia="Cambria Math" w:hAnsi="Cambria Math" w:cs="Cambria Math"/>
                        <w:szCs w:val="24"/>
                        <w:lang w:bidi="fa-IR"/>
                      </w:rPr>
                      <m:t>θ</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2"/>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cos(</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e>
                      </m:mr>
                      <m:mr>
                        <m:e>
                          <m:r>
                            <w:rPr>
                              <w:rFonts w:ascii="Cambria Math" w:eastAsiaTheme="minorEastAsia" w:hAnsi="Cambria Math"/>
                              <w:szCs w:val="24"/>
                              <w:lang w:bidi="fa-IR"/>
                            </w:rPr>
                            <m:t>sin(</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ctrlPr>
                            <w:rPr>
                              <w:rFonts w:ascii="Cambria Math" w:eastAsia="Cambria Math" w:hAnsi="Cambria Math" w:cs="Cambria Math"/>
                              <w:i/>
                              <w:szCs w:val="24"/>
                              <w:lang w:bidi="fa-IR"/>
                            </w:rPr>
                          </m:ctrlPr>
                        </m:e>
                        <m:e>
                          <m:r>
                            <w:rPr>
                              <w:rFonts w:ascii="Cambria Math" w:eastAsia="Cambria Math" w:hAnsi="Cambria Math" w:cs="Cambria Math"/>
                              <w:szCs w:val="24"/>
                              <w:lang w:bidi="fa-IR"/>
                            </w:rPr>
                            <m:t>1</m:t>
                          </m:r>
                        </m:e>
                      </m:mr>
                    </m:m>
                  </m:e>
                </m:d>
              </m:oMath>
            </m:oMathPara>
          </w:p>
        </w:tc>
      </w:tr>
    </w:tbl>
    <w:p w:rsidR="000A6915" w:rsidRDefault="005F3CEF" w:rsidP="005F3CEF">
      <w:pPr>
        <w:bidi/>
        <w:rPr>
          <w:sz w:val="28"/>
          <w:rtl/>
          <w:lang w:bidi="fa-IR"/>
        </w:rPr>
      </w:pPr>
      <w:r>
        <w:rPr>
          <w:rFonts w:hint="cs"/>
          <w:sz w:val="28"/>
          <w:rtl/>
          <w:lang w:bidi="fa-IR"/>
        </w:rPr>
        <w:t xml:space="preserve">که در آن </w:t>
      </w:r>
      <m:oMath>
        <m:r>
          <w:rPr>
            <w:rFonts w:ascii="Cambria Math" w:hAnsi="Cambria Math"/>
            <w:szCs w:val="24"/>
            <w:lang w:bidi="fa-IR"/>
          </w:rPr>
          <m:t>q=</m:t>
        </m:r>
        <m:sSup>
          <m:sSupPr>
            <m:ctrlPr>
              <w:rPr>
                <w:rFonts w:ascii="Cambria Math" w:hAnsi="Cambria Math"/>
                <w:i/>
                <w:szCs w:val="24"/>
                <w:lang w:bidi="fa-IR"/>
              </w:rPr>
            </m:ctrlPr>
          </m:sSupPr>
          <m:e>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 xml:space="preserve">. </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 xml:space="preserve">. θ] </m:t>
            </m:r>
          </m:e>
          <m:sup>
            <m:r>
              <w:rPr>
                <w:rFonts w:ascii="Cambria Math" w:hAnsi="Cambria Math"/>
                <w:szCs w:val="24"/>
                <w:lang w:bidi="fa-IR"/>
              </w:rPr>
              <m:t>T</m:t>
            </m:r>
          </m:sup>
        </m:sSup>
      </m:oMath>
      <w:r>
        <w:rPr>
          <w:rFonts w:eastAsiaTheme="minorEastAsia" w:hint="cs"/>
          <w:sz w:val="28"/>
          <w:rtl/>
          <w:lang w:bidi="fa-IR"/>
        </w:rPr>
        <w:t xml:space="preserve">. </w:t>
      </w:r>
      <w:r w:rsidR="007B1264">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B870E5">
      <w:pPr>
        <w:bidi/>
        <w:rPr>
          <w:rtl/>
          <w:lang w:bidi="fa-IR"/>
        </w:rPr>
      </w:pPr>
      <w:r>
        <w:rPr>
          <w:rFonts w:hint="cs"/>
          <w:rtl/>
          <w:lang w:bidi="fa-IR"/>
        </w:rPr>
        <w:lastRenderedPageBreak/>
        <w:t>در اینجا برای تسهیل ادامه‌ی روند و ارائه‌ي کنترلر سینماتیکی، از یک تبدیل همومورفیسم</w:t>
      </w:r>
      <w:r>
        <w:rPr>
          <w:rStyle w:val="FootnoteReference"/>
          <w:rtl/>
          <w:lang w:bidi="fa-IR"/>
        </w:rPr>
        <w:footnoteReference w:id="35"/>
      </w:r>
      <w:r>
        <w:rPr>
          <w:rFonts w:hint="cs"/>
          <w:rtl/>
          <w:lang w:bidi="fa-IR"/>
        </w:rPr>
        <w:t xml:space="preserve"> برای تبدیل المان‌های مکانی سیستم</w:t>
      </w:r>
      <w:r w:rsidR="004B7F80">
        <w:rPr>
          <w:rFonts w:hint="cs"/>
          <w:rtl/>
          <w:lang w:bidi="fa-IR"/>
        </w:rPr>
        <w:t xml:space="preserve"> به صورت </w:t>
      </w:r>
      <m:oMath>
        <m:sSup>
          <m:sSupPr>
            <m:ctrlPr>
              <w:rPr>
                <w:rFonts w:ascii="Cambria Math" w:hAnsi="Cambria Math"/>
                <w:lang w:bidi="fa-IR"/>
              </w:rPr>
            </m:ctrlPr>
          </m:sSupPr>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e>
          <m:sup>
            <m:r>
              <w:rPr>
                <w:rFonts w:ascii="Cambria Math" w:hAnsi="Cambria Math"/>
                <w:lang w:bidi="fa-IR"/>
              </w:rPr>
              <m:t>T</m:t>
            </m:r>
          </m:sup>
        </m:sSup>
        <m:r>
          <w:rPr>
            <w:rFonts w:ascii="Cambria Math" w:hAnsi="Cambria Math"/>
            <w:lang w:bidi="fa-IR"/>
          </w:rPr>
          <m:t>=</m:t>
        </m:r>
        <m:r>
          <m:rPr>
            <m:sty m:val="p"/>
          </m:rPr>
          <w:rPr>
            <w:rFonts w:ascii="Cambria Math" w:hAnsi="Cambria Math"/>
            <w:lang w:bidi="fa-IR"/>
          </w:rPr>
          <m:t>Ω</m:t>
        </m:r>
        <m:r>
          <w:rPr>
            <w:rFonts w:ascii="Cambria Math" w:hAnsi="Cambria Math"/>
            <w:lang w:bidi="fa-IR"/>
          </w:rPr>
          <m:t>(q)</m:t>
        </m:r>
      </m:oMath>
      <w:r>
        <w:rPr>
          <w:rFonts w:hint="cs"/>
          <w:rtl/>
          <w:lang w:bidi="fa-IR"/>
        </w:rPr>
        <w:t xml:space="preserve">، و یک </w:t>
      </w:r>
      <w:r w:rsidR="00257E74">
        <w:rPr>
          <w:rFonts w:hint="cs"/>
          <w:rtl/>
          <w:lang w:bidi="fa-IR"/>
        </w:rPr>
        <w:t xml:space="preserve">ماتریس </w:t>
      </w:r>
      <w:r>
        <w:rPr>
          <w:rFonts w:hint="cs"/>
          <w:rtl/>
          <w:lang w:bidi="fa-IR"/>
        </w:rPr>
        <w:t>تبدیل</w:t>
      </w:r>
      <w:r w:rsidR="00257E74">
        <w:rPr>
          <w:rFonts w:hint="cs"/>
          <w:rtl/>
          <w:lang w:bidi="fa-IR"/>
        </w:rPr>
        <w:t xml:space="preserve"> حالت برای تبدیل سرعت‌های خطی و دورانی سیستم بهره می‌گیریم.</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5203"/>
      </w:tblGrid>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0</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تبدیل همومورفیسم</w:t>
            </w:r>
          </w:p>
        </w:tc>
        <w:tc>
          <w:tcPr>
            <w:tcW w:w="5203" w:type="dxa"/>
          </w:tcPr>
          <w:p w:rsidR="00CC1C52" w:rsidRPr="000B486B" w:rsidRDefault="006119C0"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qArr>
                  </m:e>
                </m:d>
              </m:oMath>
            </m:oMathPara>
          </w:p>
        </w:tc>
      </w:tr>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1</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ماتریس تبدیل حالت</w:t>
            </w:r>
          </w:p>
        </w:tc>
        <w:tc>
          <w:tcPr>
            <w:tcW w:w="5203" w:type="dxa"/>
          </w:tcPr>
          <w:p w:rsidR="00CC1C52" w:rsidRPr="000B486B" w:rsidRDefault="00CC1C52" w:rsidP="00B870E5">
            <w:pPr>
              <w:bidi/>
              <w:rPr>
                <w:rtl/>
                <w:lang w:bidi="fa-IR"/>
              </w:rPr>
            </w:pPr>
            <m:oMathPara>
              <m:oMathParaPr>
                <m:jc m:val="left"/>
              </m:oMathParaPr>
              <m:oMath>
                <m:r>
                  <w:rPr>
                    <w:rFonts w:ascii="Cambria Math" w:eastAsiaTheme="minorEastAsia" w:hAnsi="Cambria Math" w:cs="Cambria Math"/>
                    <w:rtl/>
                    <w:lang w:bidi="fa-IR"/>
                  </w:rPr>
                  <m:t>η</m:t>
                </m:r>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ctrlPr>
                            <w:rPr>
                              <w:rFonts w:ascii="Cambria Math" w:eastAsia="Cambria Math" w:hAnsi="Cambria Math"/>
                              <w:i/>
                              <w:lang w:bidi="fa-IR"/>
                            </w:rPr>
                          </m:ctrlPr>
                        </m:e>
                        <m:e>
                          <m:r>
                            <w:rPr>
                              <w:rFonts w:ascii="Cambria Math" w:eastAsiaTheme="minorEastAsia" w:hAnsi="Cambria Math"/>
                              <w:lang w:bidi="fa-IR"/>
                            </w:rPr>
                            <m:t>1</m:t>
                          </m:r>
                        </m:e>
                      </m:mr>
                      <m:mr>
                        <m:e>
                          <m:r>
                            <w:rPr>
                              <w:rFonts w:ascii="Cambria Math" w:eastAsia="Cambria Math" w:hAnsi="Cambria Math"/>
                              <w:lang w:bidi="fa-IR"/>
                            </w:rPr>
                            <m:t>1</m:t>
                          </m:r>
                          <m:ctrlPr>
                            <w:rPr>
                              <w:rFonts w:ascii="Cambria Math" w:eastAsia="Cambria Math" w:hAnsi="Cambria Math"/>
                              <w:i/>
                              <w:lang w:bidi="fa-IR"/>
                            </w:rPr>
                          </m:ctrlPr>
                        </m:e>
                        <m:e>
                          <m:r>
                            <w:rPr>
                              <w:rFonts w:ascii="Cambria Math" w:eastAsia="Cambria Math" w:hAnsi="Cambria Math"/>
                              <w:lang w:bidi="fa-IR"/>
                            </w:rPr>
                            <m:t>0</m:t>
                          </m:r>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ctrlPr>
                            <w:rPr>
                              <w:rFonts w:ascii="Cambria Math" w:eastAsia="Cambria Math" w:hAnsi="Cambria Math"/>
                              <w:i/>
                              <w:lang w:bidi="fa-IR"/>
                            </w:rPr>
                          </m:ctrlPr>
                        </m:e>
                      </m:mr>
                      <m:mr>
                        <m:e>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mr>
                    </m:m>
                  </m:e>
                </m:d>
                <m:r>
                  <w:rPr>
                    <w:rFonts w:ascii="Cambria Math" w:eastAsiaTheme="minorEastAsia" w:hAnsi="Cambria Math"/>
                    <w:lang w:bidi="fa-IR"/>
                  </w:rPr>
                  <m:t>=</m:t>
                </m:r>
                <m:r>
                  <m:rPr>
                    <m:sty m:val="p"/>
                  </m:rPr>
                  <w:rPr>
                    <w:rFonts w:ascii="Cambria Math" w:eastAsiaTheme="minorEastAsia" w:hAnsi="Cambria Math"/>
                    <w:lang w:bidi="fa-IR"/>
                  </w:rPr>
                  <m:t>Λ</m:t>
                </m:r>
                <m:r>
                  <w:rPr>
                    <w:rFonts w:ascii="Cambria Math" w:eastAsiaTheme="minorEastAsia" w:hAnsi="Cambria Math"/>
                    <w:lang w:bidi="fa-IR"/>
                  </w:rPr>
                  <m:t>(q)</m:t>
                </m:r>
                <m:r>
                  <w:rPr>
                    <w:rFonts w:ascii="Cambria Math" w:hAnsi="Cambria Math"/>
                    <w:lang w:bidi="fa-IR"/>
                  </w:rPr>
                  <m:t>ξ</m:t>
                </m:r>
              </m:oMath>
            </m:oMathPara>
          </w:p>
        </w:tc>
      </w:tr>
    </w:tbl>
    <w:p w:rsidR="000A6915" w:rsidRDefault="00446E65" w:rsidP="00B870E5">
      <w:pPr>
        <w:bidi/>
        <w:rPr>
          <w:rtl/>
          <w:lang w:bidi="fa-IR"/>
        </w:rPr>
      </w:pPr>
      <w:r>
        <w:rPr>
          <w:rFonts w:hint="cs"/>
          <w:rtl/>
          <w:lang w:bidi="fa-IR"/>
        </w:rPr>
        <w:t xml:space="preserve">در این صورت سیستم می‌تواند به حالت معادلات زنجیری </w:t>
      </w:r>
      <w:r w:rsidR="00B870E5">
        <w:rPr>
          <w:rFonts w:hint="cs"/>
          <w:rtl/>
          <w:lang w:bidi="fa-IR"/>
        </w:rPr>
        <w:t>2-12</w:t>
      </w:r>
      <w:r>
        <w:rPr>
          <w:rFonts w:hint="cs"/>
          <w:rtl/>
          <w:lang w:bidi="fa-IR"/>
        </w:rPr>
        <w:t xml:space="preserve"> در بیاید</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4"/>
      </w:tblGrid>
      <w:tr w:rsidR="00CC1C52" w:rsidTr="000B486B">
        <w:tc>
          <w:tcPr>
            <w:tcW w:w="4580" w:type="dxa"/>
            <w:vAlign w:val="center"/>
          </w:tcPr>
          <w:p w:rsidR="00CC1C52"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4764" w:type="dxa"/>
          </w:tcPr>
          <w:p w:rsidR="00CC1C52" w:rsidRPr="000B486B" w:rsidRDefault="006119C0"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bl>
    <w:p w:rsidR="00037DD3" w:rsidRDefault="00037DD3" w:rsidP="00097A2C">
      <w:pPr>
        <w:pStyle w:val="Heading2"/>
        <w:rPr>
          <w:rtl/>
        </w:rPr>
      </w:pPr>
      <w:bookmarkStart w:id="40" w:name="_Toc157254838"/>
      <w:r>
        <w:rPr>
          <w:rFonts w:hint="cs"/>
          <w:rtl/>
        </w:rPr>
        <w:t>کنترلر سینماتیکی</w:t>
      </w:r>
      <w:bookmarkEnd w:id="40"/>
    </w:p>
    <w:p w:rsidR="00257E74" w:rsidRDefault="00EE266A" w:rsidP="00751B49">
      <w:pPr>
        <w:bidi/>
        <w:rPr>
          <w:rtl/>
          <w:lang w:bidi="fa-IR"/>
        </w:rPr>
      </w:pPr>
      <w:r>
        <w:rPr>
          <w:rFonts w:hint="cs"/>
          <w:rtl/>
          <w:lang w:bidi="fa-IR"/>
        </w:rPr>
        <w:t xml:space="preserve">حال برای ارائه‌ي کنترلر سینماتیکی،‌ ابتدا باید خطاهای حرکتی را تعریف کنیم. اگر مقدار دلخواه را با اندیس </w:t>
      </w:r>
      <w:r>
        <w:rPr>
          <w:lang w:bidi="fa-IR"/>
        </w:rPr>
        <w:t>d</w:t>
      </w:r>
      <w:r>
        <w:rPr>
          <w:rFonts w:hint="cs"/>
          <w:rtl/>
          <w:lang w:bidi="fa-IR"/>
        </w:rPr>
        <w:t xml:space="preserve"> نشان دهیم،‌ خطاهای سرعت تبدیل شده به صورت </w:t>
      </w:r>
      <w:r w:rsidR="00751B49">
        <w:rPr>
          <w:rFonts w:hint="cs"/>
          <w:rtl/>
          <w:lang w:bidi="fa-IR"/>
        </w:rPr>
        <w:t>روابط 2-13 و 2-14</w:t>
      </w:r>
      <w:r>
        <w:rPr>
          <w:rFonts w:hint="cs"/>
          <w:rtl/>
          <w:lang w:bidi="fa-IR"/>
        </w:rPr>
        <w:t xml:space="preserve"> تعریف می‌شوند</w:t>
      </w:r>
    </w:p>
    <w:tbl>
      <w:tblPr>
        <w:tblStyle w:val="TableGrid"/>
        <w:bidiVisual/>
        <w:tblW w:w="92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9"/>
      </w:tblGrid>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3</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6119C0"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d</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m:oMathPara>
          </w:p>
        </w:tc>
      </w:tr>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4</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6119C0"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α-</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000B40" w:rsidRDefault="00000B40" w:rsidP="00B870E5">
      <w:pPr>
        <w:bidi/>
        <w:rPr>
          <w:rtl/>
          <w:lang w:bidi="fa-IR"/>
        </w:rPr>
      </w:pPr>
    </w:p>
    <w:p w:rsidR="00EE266A" w:rsidRDefault="00EE266A" w:rsidP="00B870E5">
      <w:pPr>
        <w:bidi/>
        <w:rPr>
          <w:rFonts w:eastAsiaTheme="minorEastAsia"/>
          <w:rtl/>
          <w:lang w:bidi="fa-IR"/>
        </w:rPr>
      </w:pPr>
      <w:r>
        <w:rPr>
          <w:rFonts w:hint="cs"/>
          <w:rtl/>
          <w:lang w:bidi="fa-IR"/>
        </w:rPr>
        <w:t xml:space="preserve">که در </w:t>
      </w:r>
      <w:r w:rsidR="00F77702">
        <w:rPr>
          <w:rFonts w:hint="cs"/>
          <w:rtl/>
          <w:lang w:bidi="fa-IR"/>
        </w:rPr>
        <w:t>رابطه 2-14</w:t>
      </w:r>
      <w:r>
        <w:rPr>
          <w:rFonts w:hint="cs"/>
          <w:rtl/>
          <w:lang w:bidi="fa-IR"/>
        </w:rPr>
        <w:t xml:space="preserve"> </w:t>
      </w:r>
      <m:oMath>
        <m:r>
          <w:rPr>
            <w:rFonts w:ascii="Cambria Math" w:hAnsi="Cambria Math"/>
            <w:lang w:bidi="fa-IR"/>
          </w:rPr>
          <m:t>α</m:t>
        </m:r>
      </m:oMath>
      <w:r>
        <w:rPr>
          <w:rFonts w:eastAsiaTheme="minorEastAsia" w:hint="cs"/>
          <w:rtl/>
          <w:lang w:bidi="fa-IR"/>
        </w:rPr>
        <w:t xml:space="preserve"> یک متغیر واسط و شامل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d</m:t>
            </m:r>
          </m:sub>
        </m:sSub>
      </m:oMath>
      <w:r w:rsidR="00FC43E2">
        <w:rPr>
          <w:rFonts w:eastAsiaTheme="minorEastAsia" w:hint="cs"/>
          <w:rtl/>
          <w:lang w:bidi="fa-IR"/>
        </w:rPr>
        <w:t xml:space="preserve"> می‌باشد که تعریف آن ارائه خواهد شد.</w:t>
      </w:r>
    </w:p>
    <w:p w:rsidR="00FC43E2" w:rsidRDefault="00EE266A" w:rsidP="00B870E5">
      <w:pPr>
        <w:bidi/>
        <w:rPr>
          <w:rFonts w:eastAsiaTheme="minorEastAsia"/>
          <w:rtl/>
          <w:lang w:bidi="fa-IR"/>
        </w:rPr>
      </w:pPr>
      <w:r>
        <w:rPr>
          <w:rFonts w:eastAsiaTheme="minorEastAsia" w:hint="cs"/>
          <w:rtl/>
          <w:lang w:bidi="fa-IR"/>
        </w:rPr>
        <w:t xml:space="preserve">حال </w:t>
      </w:r>
      <w:r w:rsidR="00FC43E2">
        <w:rPr>
          <w:rFonts w:eastAsiaTheme="minorEastAsia" w:hint="cs"/>
          <w:rtl/>
          <w:lang w:bidi="fa-IR"/>
        </w:rPr>
        <w:t xml:space="preserve">به سراغ تعریف مقادیر قیود متغیرهای حالت بر رو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w:r w:rsidR="00FC43E2">
        <w:rPr>
          <w:rFonts w:eastAsiaTheme="minorEastAsia" w:hint="cs"/>
          <w:rtl/>
          <w:lang w:bidi="fa-IR"/>
        </w:rPr>
        <w:t xml:space="preserve"> می‌رویم. همانطور که مشخص است از آنجا که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FC43E2">
        <w:rPr>
          <w:rFonts w:eastAsiaTheme="minorEastAsia" w:hint="cs"/>
          <w:rtl/>
          <w:lang w:bidi="fa-IR"/>
        </w:rPr>
        <w:t xml:space="preserve"> و قیدی بر روی </w:t>
      </w:r>
      <w:r w:rsidR="00B870E5">
        <w:rPr>
          <w:rFonts w:eastAsiaTheme="minorEastAsia" w:hint="cs"/>
          <w:rtl/>
          <w:lang w:bidi="fa-IR"/>
        </w:rPr>
        <w:t>مقدار</w:t>
      </w:r>
      <w:r w:rsidR="00FC43E2">
        <w:rPr>
          <w:rFonts w:eastAsiaTheme="minorEastAsia" w:hint="cs"/>
          <w:rtl/>
          <w:lang w:bidi="fa-IR"/>
        </w:rPr>
        <w:t xml:space="preserve"> </w:t>
      </w:r>
      <m:oMath>
        <m:r>
          <w:rPr>
            <w:rFonts w:ascii="Cambria Math" w:hAnsi="Cambria Math"/>
            <w:lang w:bidi="fa-IR"/>
          </w:rPr>
          <m:t>θ</m:t>
        </m:r>
      </m:oMath>
      <w:r w:rsidR="00FC43E2">
        <w:rPr>
          <w:rFonts w:eastAsiaTheme="minorEastAsia" w:hint="cs"/>
          <w:rtl/>
          <w:lang w:bidi="fa-IR"/>
        </w:rPr>
        <w:t xml:space="preserve"> نخواهیم داشت، پس قیود روی دو حالت دیگر تعریف می‌شوند. حال معادلات </w:t>
      </w:r>
      <w:r w:rsidR="00B870E5">
        <w:rPr>
          <w:rFonts w:eastAsiaTheme="minorEastAsia" w:hint="cs"/>
          <w:rtl/>
          <w:lang w:bidi="fa-IR"/>
        </w:rPr>
        <w:t>2-15 و 2-16</w:t>
      </w:r>
      <w:r w:rsidR="00FC43E2">
        <w:rPr>
          <w:rFonts w:eastAsiaTheme="minorEastAsia" w:hint="cs"/>
          <w:rtl/>
          <w:lang w:bidi="fa-IR"/>
        </w:rPr>
        <w:t xml:space="preserve"> را </w:t>
      </w:r>
      <w:r w:rsidR="00841297">
        <w:rPr>
          <w:rFonts w:eastAsiaTheme="minorEastAsia" w:hint="cs"/>
          <w:rtl/>
          <w:lang w:bidi="fa-IR"/>
        </w:rPr>
        <w:t>فرض</w:t>
      </w:r>
      <w:r w:rsidR="00FC43E2">
        <w:rPr>
          <w:rFonts w:eastAsiaTheme="minorEastAsia" w:hint="cs"/>
          <w:rtl/>
          <w:lang w:bidi="fa-IR"/>
        </w:rPr>
        <w:t xml:space="preserve"> می‌گیریم.</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5</w:t>
            </w:r>
            <w:r w:rsidRPr="003D2B8A">
              <w:rPr>
                <w:sz w:val="20"/>
                <w:szCs w:val="24"/>
                <w:rtl/>
              </w:rPr>
              <w:fldChar w:fldCharType="end"/>
            </w:r>
            <w:r w:rsidRPr="003D2B8A">
              <w:rPr>
                <w:rFonts w:hint="cs"/>
                <w:sz w:val="20"/>
                <w:szCs w:val="24"/>
                <w:rtl/>
              </w:rPr>
              <w:t>)</w:t>
            </w:r>
          </w:p>
        </w:tc>
        <w:tc>
          <w:tcPr>
            <w:tcW w:w="4766" w:type="dxa"/>
          </w:tcPr>
          <w:p w:rsidR="005D72C5" w:rsidRPr="000B486B" w:rsidRDefault="006119C0"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3</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m:oMathPara>
          </w:p>
        </w:tc>
      </w:tr>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6</w:t>
            </w:r>
            <w:r w:rsidRPr="003D2B8A">
              <w:rPr>
                <w:sz w:val="20"/>
                <w:szCs w:val="24"/>
                <w:rtl/>
              </w:rPr>
              <w:fldChar w:fldCharType="end"/>
            </w:r>
            <w:r w:rsidRPr="003D2B8A">
              <w:rPr>
                <w:rFonts w:hint="cs"/>
                <w:sz w:val="20"/>
                <w:szCs w:val="24"/>
                <w:rtl/>
              </w:rPr>
              <w:t>)</w:t>
            </w:r>
          </w:p>
        </w:tc>
        <w:tc>
          <w:tcPr>
            <w:tcW w:w="4766" w:type="dxa"/>
          </w:tcPr>
          <w:p w:rsidR="005D72C5" w:rsidRPr="000B486B" w:rsidRDefault="006119C0"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2</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m:oMathPara>
          </w:p>
        </w:tc>
      </w:tr>
    </w:tbl>
    <w:p w:rsidR="00FC43E2" w:rsidRDefault="00FC43E2" w:rsidP="00B870E5">
      <w:pPr>
        <w:bidi/>
        <w:rPr>
          <w:rFonts w:eastAsiaTheme="minorEastAsia"/>
          <w:rtl/>
          <w:lang w:bidi="fa-IR"/>
        </w:rPr>
      </w:pPr>
      <w:r>
        <w:rPr>
          <w:rFonts w:eastAsiaTheme="minorEastAsia" w:hint="cs"/>
          <w:rtl/>
          <w:lang w:bidi="fa-IR"/>
        </w:rPr>
        <w:t xml:space="preserve">که در آنها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w:r w:rsidR="008412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w:r w:rsidR="00841297">
        <w:rPr>
          <w:rFonts w:eastAsiaTheme="minorEastAsia" w:hint="cs"/>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tbl>
      <w:tblPr>
        <w:tblStyle w:val="TableGrid"/>
        <w:bidiVisual/>
        <w:tblW w:w="9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0"/>
      </w:tblGrid>
      <w:tr w:rsidR="005D72C5" w:rsidTr="000B486B">
        <w:tc>
          <w:tcPr>
            <w:tcW w:w="4580" w:type="dxa"/>
          </w:tcPr>
          <w:p w:rsidR="005D72C5" w:rsidRDefault="005D72C5" w:rsidP="00B870E5">
            <w:pPr>
              <w:bidi/>
            </w:pPr>
            <w:r w:rsidRPr="00421BBB">
              <w:rPr>
                <w:rFonts w:hint="cs"/>
                <w:sz w:val="20"/>
                <w:szCs w:val="24"/>
                <w:rtl/>
              </w:rPr>
              <w:t>(</w:t>
            </w:r>
            <w:r w:rsidRPr="00421BBB">
              <w:rPr>
                <w:sz w:val="20"/>
                <w:szCs w:val="24"/>
                <w:rtl/>
              </w:rPr>
              <w:fldChar w:fldCharType="begin"/>
            </w:r>
            <w:r w:rsidRPr="00421BBB">
              <w:rPr>
                <w:sz w:val="20"/>
                <w:szCs w:val="24"/>
                <w:rtl/>
              </w:rPr>
              <w:instrText xml:space="preserve"> </w:instrText>
            </w:r>
            <w:r w:rsidRPr="00421BBB">
              <w:rPr>
                <w:sz w:val="20"/>
                <w:szCs w:val="24"/>
              </w:rPr>
              <w:instrText>STYLEREF</w:instrText>
            </w:r>
            <w:r w:rsidRPr="00421BBB">
              <w:rPr>
                <w:sz w:val="20"/>
                <w:szCs w:val="24"/>
                <w:rtl/>
              </w:rPr>
              <w:instrText xml:space="preserve"> 1 \</w:instrText>
            </w:r>
            <w:r w:rsidRPr="00421BBB">
              <w:rPr>
                <w:sz w:val="20"/>
                <w:szCs w:val="24"/>
              </w:rPr>
              <w:instrText>s</w:instrText>
            </w:r>
            <w:r w:rsidRPr="00421BBB">
              <w:rPr>
                <w:sz w:val="20"/>
                <w:szCs w:val="24"/>
                <w:rtl/>
              </w:rPr>
              <w:instrText xml:space="preserve"> </w:instrText>
            </w:r>
            <w:r w:rsidRPr="00421BBB">
              <w:rPr>
                <w:sz w:val="20"/>
                <w:szCs w:val="24"/>
                <w:rtl/>
              </w:rPr>
              <w:fldChar w:fldCharType="separate"/>
            </w:r>
            <w:r w:rsidR="00506975">
              <w:rPr>
                <w:noProof/>
                <w:sz w:val="20"/>
                <w:szCs w:val="24"/>
                <w:rtl/>
              </w:rPr>
              <w:t>‏2</w:t>
            </w:r>
            <w:r w:rsidRPr="00421BBB">
              <w:rPr>
                <w:sz w:val="20"/>
                <w:szCs w:val="24"/>
                <w:rtl/>
              </w:rPr>
              <w:fldChar w:fldCharType="end"/>
            </w:r>
            <w:r w:rsidRPr="00421BBB">
              <w:rPr>
                <w:sz w:val="20"/>
                <w:szCs w:val="24"/>
                <w:rtl/>
              </w:rPr>
              <w:noBreakHyphen/>
            </w:r>
            <w:r w:rsidRPr="00421BBB">
              <w:rPr>
                <w:rFonts w:hint="cs"/>
                <w:sz w:val="20"/>
                <w:szCs w:val="24"/>
                <w:rtl/>
                <w:lang w:bidi="fa-IR"/>
              </w:rPr>
              <w:t>‌</w:t>
            </w:r>
            <w:r w:rsidRPr="00421BBB">
              <w:rPr>
                <w:sz w:val="20"/>
                <w:szCs w:val="24"/>
                <w:rtl/>
              </w:rPr>
              <w:fldChar w:fldCharType="begin"/>
            </w:r>
            <w:r w:rsidRPr="00421BBB">
              <w:rPr>
                <w:sz w:val="20"/>
                <w:szCs w:val="24"/>
                <w:rtl/>
              </w:rPr>
              <w:instrText xml:space="preserve"> </w:instrText>
            </w:r>
            <w:r w:rsidRPr="00421BBB">
              <w:rPr>
                <w:sz w:val="20"/>
                <w:szCs w:val="24"/>
              </w:rPr>
              <w:instrText>SEQ</w:instrText>
            </w:r>
            <w:r w:rsidRPr="00421BBB">
              <w:rPr>
                <w:sz w:val="20"/>
                <w:szCs w:val="24"/>
                <w:rtl/>
              </w:rPr>
              <w:instrText xml:space="preserve"> فرمول \* </w:instrText>
            </w:r>
            <w:r w:rsidRPr="00421BBB">
              <w:rPr>
                <w:sz w:val="20"/>
                <w:szCs w:val="24"/>
              </w:rPr>
              <w:instrText>ARABIC \s 1</w:instrText>
            </w:r>
            <w:r w:rsidRPr="00421BBB">
              <w:rPr>
                <w:sz w:val="20"/>
                <w:szCs w:val="24"/>
                <w:rtl/>
              </w:rPr>
              <w:instrText xml:space="preserve"> </w:instrText>
            </w:r>
            <w:r w:rsidRPr="00421BBB">
              <w:rPr>
                <w:sz w:val="20"/>
                <w:szCs w:val="24"/>
                <w:rtl/>
              </w:rPr>
              <w:fldChar w:fldCharType="separate"/>
            </w:r>
            <w:r w:rsidR="00506975">
              <w:rPr>
                <w:noProof/>
                <w:sz w:val="20"/>
                <w:szCs w:val="24"/>
                <w:rtl/>
              </w:rPr>
              <w:t>17</w:t>
            </w:r>
            <w:r w:rsidRPr="00421BBB">
              <w:rPr>
                <w:sz w:val="20"/>
                <w:szCs w:val="24"/>
                <w:rtl/>
              </w:rPr>
              <w:fldChar w:fldCharType="end"/>
            </w:r>
            <w:r w:rsidRPr="00421BBB">
              <w:rPr>
                <w:rFonts w:hint="cs"/>
                <w:sz w:val="20"/>
                <w:szCs w:val="24"/>
                <w:rtl/>
              </w:rPr>
              <w:t>)</w:t>
            </w:r>
          </w:p>
        </w:tc>
        <w:tc>
          <w:tcPr>
            <w:tcW w:w="4680" w:type="dxa"/>
            <w:vAlign w:val="center"/>
          </w:tcPr>
          <w:p w:rsidR="005D72C5" w:rsidRPr="000B486B" w:rsidRDefault="006119C0"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r>
                      <w:rPr>
                        <w:rFonts w:ascii="Cambria Math" w:eastAsiaTheme="minorEastAsia" w:hAnsi="Cambria Math"/>
                        <w:lang w:bidi="fa-IR"/>
                      </w:rPr>
                      <m:t>α</m:t>
                    </m:r>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r w:rsidR="005D72C5" w:rsidTr="000B486B">
        <w:tc>
          <w:tcPr>
            <w:tcW w:w="4580" w:type="dxa"/>
          </w:tcPr>
          <w:p w:rsidR="005D72C5" w:rsidRPr="00B870E5" w:rsidRDefault="005D72C5" w:rsidP="00B870E5">
            <w:pPr>
              <w:bidi/>
              <w:rPr>
                <w:szCs w:val="24"/>
              </w:rPr>
            </w:pPr>
            <w:r w:rsidRPr="00B870E5">
              <w:rPr>
                <w:rFonts w:hint="cs"/>
                <w:szCs w:val="24"/>
                <w:rtl/>
              </w:rPr>
              <w:lastRenderedPageBreak/>
              <w:t>(</w:t>
            </w:r>
            <w:r w:rsidRPr="00B870E5">
              <w:rPr>
                <w:szCs w:val="24"/>
                <w:rtl/>
              </w:rPr>
              <w:fldChar w:fldCharType="begin"/>
            </w:r>
            <w:r w:rsidRPr="00B870E5">
              <w:rPr>
                <w:szCs w:val="24"/>
                <w:rtl/>
              </w:rPr>
              <w:instrText xml:space="preserve"> </w:instrText>
            </w:r>
            <w:r w:rsidRPr="00B870E5">
              <w:rPr>
                <w:szCs w:val="24"/>
              </w:rPr>
              <w:instrText>STYLEREF</w:instrText>
            </w:r>
            <w:r w:rsidRPr="00B870E5">
              <w:rPr>
                <w:szCs w:val="24"/>
                <w:rtl/>
              </w:rPr>
              <w:instrText xml:space="preserve"> 1 \</w:instrText>
            </w:r>
            <w:r w:rsidRPr="00B870E5">
              <w:rPr>
                <w:szCs w:val="24"/>
              </w:rPr>
              <w:instrText>s</w:instrText>
            </w:r>
            <w:r w:rsidRPr="00B870E5">
              <w:rPr>
                <w:szCs w:val="24"/>
                <w:rtl/>
              </w:rPr>
              <w:instrText xml:space="preserve"> </w:instrText>
            </w:r>
            <w:r w:rsidRPr="00B870E5">
              <w:rPr>
                <w:szCs w:val="24"/>
                <w:rtl/>
              </w:rPr>
              <w:fldChar w:fldCharType="separate"/>
            </w:r>
            <w:r w:rsidR="00506975" w:rsidRPr="00B870E5">
              <w:rPr>
                <w:noProof/>
                <w:szCs w:val="24"/>
                <w:rtl/>
              </w:rPr>
              <w:t>‏2</w:t>
            </w:r>
            <w:r w:rsidRPr="00B870E5">
              <w:rPr>
                <w:szCs w:val="24"/>
                <w:rtl/>
              </w:rPr>
              <w:fldChar w:fldCharType="end"/>
            </w:r>
            <w:r w:rsidRPr="00B870E5">
              <w:rPr>
                <w:szCs w:val="24"/>
                <w:rtl/>
              </w:rPr>
              <w:noBreakHyphen/>
            </w:r>
            <w:r w:rsidRPr="00B870E5">
              <w:rPr>
                <w:rFonts w:hint="cs"/>
                <w:szCs w:val="24"/>
                <w:rtl/>
                <w:lang w:bidi="fa-IR"/>
              </w:rPr>
              <w:t>‌</w:t>
            </w:r>
            <w:r w:rsidRPr="00B870E5">
              <w:rPr>
                <w:szCs w:val="24"/>
                <w:rtl/>
              </w:rPr>
              <w:fldChar w:fldCharType="begin"/>
            </w:r>
            <w:r w:rsidRPr="00B870E5">
              <w:rPr>
                <w:szCs w:val="24"/>
                <w:rtl/>
              </w:rPr>
              <w:instrText xml:space="preserve"> </w:instrText>
            </w:r>
            <w:r w:rsidRPr="00B870E5">
              <w:rPr>
                <w:szCs w:val="24"/>
              </w:rPr>
              <w:instrText>SEQ</w:instrText>
            </w:r>
            <w:r w:rsidRPr="00B870E5">
              <w:rPr>
                <w:szCs w:val="24"/>
                <w:rtl/>
              </w:rPr>
              <w:instrText xml:space="preserve"> فرمول \* </w:instrText>
            </w:r>
            <w:r w:rsidRPr="00B870E5">
              <w:rPr>
                <w:szCs w:val="24"/>
              </w:rPr>
              <w:instrText>ARABIC \s 1</w:instrText>
            </w:r>
            <w:r w:rsidRPr="00B870E5">
              <w:rPr>
                <w:szCs w:val="24"/>
                <w:rtl/>
              </w:rPr>
              <w:instrText xml:space="preserve"> </w:instrText>
            </w:r>
            <w:r w:rsidRPr="00B870E5">
              <w:rPr>
                <w:szCs w:val="24"/>
                <w:rtl/>
              </w:rPr>
              <w:fldChar w:fldCharType="separate"/>
            </w:r>
            <w:r w:rsidR="00506975" w:rsidRPr="00B870E5">
              <w:rPr>
                <w:noProof/>
                <w:szCs w:val="24"/>
                <w:rtl/>
              </w:rPr>
              <w:t>18</w:t>
            </w:r>
            <w:r w:rsidRPr="00B870E5">
              <w:rPr>
                <w:szCs w:val="24"/>
                <w:rtl/>
              </w:rPr>
              <w:fldChar w:fldCharType="end"/>
            </w:r>
            <w:r w:rsidRPr="00B870E5">
              <w:rPr>
                <w:rFonts w:hint="cs"/>
                <w:szCs w:val="24"/>
                <w:rtl/>
              </w:rPr>
              <w:t>)</w:t>
            </w:r>
          </w:p>
        </w:tc>
        <w:tc>
          <w:tcPr>
            <w:tcW w:w="4680" w:type="dxa"/>
            <w:vAlign w:val="center"/>
          </w:tcPr>
          <w:p w:rsidR="005D72C5" w:rsidRPr="000B486B" w:rsidRDefault="006119C0" w:rsidP="00B870E5">
            <w:pPr>
              <w:bidi/>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d</m:t>
                        </m:r>
                      </m:sub>
                    </m:sSub>
                  </m:e>
                </m:d>
                <m:r>
                  <w:rPr>
                    <w:rFonts w:ascii="Cambria Math" w:eastAsiaTheme="minorEastAsia"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1</m:t>
                    </m:r>
                  </m:sub>
                </m:sSub>
              </m:oMath>
            </m:oMathPara>
          </w:p>
        </w:tc>
      </w:tr>
    </w:tbl>
    <w:p w:rsidR="00841297" w:rsidRPr="003B3F5B" w:rsidRDefault="00841297" w:rsidP="00751B49">
      <w:pPr>
        <w:bidi/>
        <w:rPr>
          <w:rtl/>
          <w:lang w:bidi="fa-IR"/>
        </w:rPr>
      </w:pPr>
      <w:r w:rsidRPr="003B3F5B">
        <w:rPr>
          <w:rFonts w:hint="cs"/>
          <w:rtl/>
          <w:lang w:bidi="fa-IR"/>
        </w:rPr>
        <w:t xml:space="preserve">بنابراین، می‌توان از معادلات </w:t>
      </w:r>
      <w:r w:rsidR="00751B49">
        <w:rPr>
          <w:rFonts w:hint="cs"/>
          <w:rtl/>
          <w:lang w:bidi="fa-IR"/>
        </w:rPr>
        <w:t>2-17 و 2-18</w:t>
      </w:r>
      <w:r w:rsidR="00ED39BA" w:rsidRPr="003B3F5B">
        <w:rPr>
          <w:rFonts w:hint="cs"/>
          <w:rtl/>
          <w:lang w:bidi="fa-IR"/>
        </w:rPr>
        <w:t xml:space="preserve"> </w:t>
      </w:r>
      <w:r w:rsidR="00751B49">
        <w:rPr>
          <w:rFonts w:hint="cs"/>
          <w:rtl/>
          <w:lang w:bidi="fa-IR"/>
        </w:rPr>
        <w:t xml:space="preserve">و </w:t>
      </w:r>
      <w:r w:rsidR="00ED39BA" w:rsidRPr="003B3F5B">
        <w:rPr>
          <w:rFonts w:hint="cs"/>
          <w:rtl/>
          <w:lang w:bidi="fa-IR"/>
        </w:rPr>
        <w:t>با توجه به روابط 2-13 و 2-14</w:t>
      </w:r>
      <w:r w:rsidRPr="003B3F5B">
        <w:rPr>
          <w:rFonts w:hint="cs"/>
          <w:rtl/>
          <w:lang w:bidi="fa-IR"/>
        </w:rPr>
        <w:t xml:space="preserve"> به قیودی رو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رسید.</w:t>
      </w:r>
    </w:p>
    <w:tbl>
      <w:tblPr>
        <w:tblStyle w:val="TableGrid"/>
        <w:bidiVisual/>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5"/>
      </w:tblGrid>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19</w:t>
            </w:r>
            <w:r w:rsidRPr="00B870E5">
              <w:rPr>
                <w:sz w:val="22"/>
                <w:szCs w:val="24"/>
                <w:rtl/>
              </w:rPr>
              <w:fldChar w:fldCharType="end"/>
            </w:r>
            <w:r w:rsidRPr="00B870E5">
              <w:rPr>
                <w:rFonts w:hint="cs"/>
                <w:sz w:val="22"/>
                <w:szCs w:val="24"/>
                <w:rtl/>
              </w:rPr>
              <w:t>)</w:t>
            </w:r>
          </w:p>
        </w:tc>
        <w:tc>
          <w:tcPr>
            <w:tcW w:w="4685" w:type="dxa"/>
          </w:tcPr>
          <w:p w:rsidR="005D72C5" w:rsidRPr="000B486B" w:rsidRDefault="006119C0"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m:oMathPara>
          </w:p>
        </w:tc>
      </w:tr>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0</w:t>
            </w:r>
            <w:r w:rsidRPr="00B870E5">
              <w:rPr>
                <w:sz w:val="22"/>
                <w:szCs w:val="24"/>
                <w:rtl/>
              </w:rPr>
              <w:fldChar w:fldCharType="end"/>
            </w:r>
            <w:r w:rsidRPr="00B870E5">
              <w:rPr>
                <w:rFonts w:hint="cs"/>
                <w:sz w:val="22"/>
                <w:szCs w:val="24"/>
                <w:rtl/>
              </w:rPr>
              <w:t>)</w:t>
            </w:r>
          </w:p>
        </w:tc>
        <w:tc>
          <w:tcPr>
            <w:tcW w:w="4685" w:type="dxa"/>
          </w:tcPr>
          <w:p w:rsidR="005D72C5" w:rsidRPr="000B486B" w:rsidRDefault="006119C0"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FC43E2" w:rsidRPr="003B3F5B" w:rsidRDefault="00841297" w:rsidP="00B870E5">
      <w:pPr>
        <w:bidi/>
        <w:rPr>
          <w:rtl/>
          <w:lang w:bidi="fa-IR"/>
        </w:rPr>
      </w:pPr>
      <w:r w:rsidRPr="003B3F5B">
        <w:rPr>
          <w:rFonts w:hint="cs"/>
          <w:rtl/>
          <w:lang w:bidi="fa-IR"/>
        </w:rPr>
        <w:t xml:space="preserve">بنابراین، مشخص نمودیم که میخواهیم خطاه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از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تجاوز نکنند.</w:t>
      </w:r>
    </w:p>
    <w:p w:rsidR="006C5FD5" w:rsidRPr="003B3F5B" w:rsidRDefault="006C5FD5" w:rsidP="00B870E5">
      <w:pPr>
        <w:bidi/>
        <w:rPr>
          <w:rtl/>
          <w:lang w:bidi="fa-IR"/>
        </w:rPr>
      </w:pPr>
      <w:r w:rsidRPr="003B3F5B">
        <w:rPr>
          <w:rFonts w:hint="cs"/>
          <w:rtl/>
          <w:lang w:bidi="fa-IR"/>
        </w:rPr>
        <w:t xml:space="preserve">همچنین با توجه به معادلات </w:t>
      </w:r>
      <w:r w:rsidR="00B870E5">
        <w:rPr>
          <w:rFonts w:hint="cs"/>
          <w:rtl/>
          <w:lang w:bidi="fa-IR"/>
        </w:rPr>
        <w:t>2-21 و 2-22</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296"/>
      </w:tblGrid>
      <w:tr w:rsidR="005D72C5" w:rsidRPr="003B3F5B" w:rsidTr="005D72C5">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1</w:t>
            </w:r>
            <w:r w:rsidRPr="00B870E5">
              <w:rPr>
                <w:sz w:val="22"/>
                <w:szCs w:val="24"/>
                <w:rtl/>
              </w:rPr>
              <w:fldChar w:fldCharType="end"/>
            </w:r>
            <w:r w:rsidRPr="00B870E5">
              <w:rPr>
                <w:rFonts w:hint="cs"/>
                <w:sz w:val="22"/>
                <w:szCs w:val="24"/>
                <w:rtl/>
              </w:rPr>
              <w:t>)</w:t>
            </w:r>
          </w:p>
        </w:tc>
        <w:tc>
          <w:tcPr>
            <w:tcW w:w="5296" w:type="dxa"/>
          </w:tcPr>
          <w:p w:rsidR="005D72C5" w:rsidRPr="000B486B" w:rsidRDefault="006119C0"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r w:rsidR="005D72C5" w:rsidRPr="003B3F5B" w:rsidTr="000B486B">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2</w:t>
            </w:r>
            <w:r w:rsidRPr="00B870E5">
              <w:rPr>
                <w:sz w:val="22"/>
                <w:szCs w:val="24"/>
                <w:rtl/>
              </w:rPr>
              <w:fldChar w:fldCharType="end"/>
            </w:r>
            <w:r w:rsidRPr="00B870E5">
              <w:rPr>
                <w:rFonts w:hint="cs"/>
                <w:sz w:val="22"/>
                <w:szCs w:val="24"/>
                <w:rtl/>
              </w:rPr>
              <w:t>)</w:t>
            </w:r>
          </w:p>
        </w:tc>
        <w:tc>
          <w:tcPr>
            <w:tcW w:w="5296" w:type="dxa"/>
          </w:tcPr>
          <w:p w:rsidR="005D72C5" w:rsidRPr="000B486B" w:rsidRDefault="006119C0"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e</m:t>
                    </m:r>
                  </m:sub>
                </m:sSub>
                <m:r>
                  <w:rPr>
                    <w:rFonts w:ascii="Cambria Math" w:hAnsi="Cambria Math"/>
                    <w:lang w:bidi="fa-IR"/>
                  </w:rPr>
                  <m:t>(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d</m:t>
                    </m:r>
                  </m:sub>
                </m:sSub>
                <m:r>
                  <w:rPr>
                    <w:rFonts w:ascii="Cambria Math" w:hAnsi="Cambria Math"/>
                    <w:lang w:bidi="fa-IR"/>
                  </w:rPr>
                  <m:t>(t)-x(t)</m:t>
                </m:r>
              </m:oMath>
            </m:oMathPara>
          </w:p>
        </w:tc>
      </w:tr>
    </w:tbl>
    <w:p w:rsidR="006C5FD5" w:rsidRPr="003B3F5B" w:rsidRDefault="006C5FD5" w:rsidP="00B870E5">
      <w:pPr>
        <w:bidi/>
        <w:rPr>
          <w:rtl/>
          <w:lang w:bidi="fa-IR"/>
        </w:rPr>
      </w:pPr>
      <w:r w:rsidRPr="003B3F5B">
        <w:rPr>
          <w:rFonts w:hint="cs"/>
          <w:rtl/>
          <w:lang w:bidi="fa-IR"/>
        </w:rPr>
        <w:t xml:space="preserve">      و مشتق گیری از طرفین</w:t>
      </w:r>
      <w:r w:rsidR="00ED39BA" w:rsidRPr="003B3F5B">
        <w:rPr>
          <w:rFonts w:hint="cs"/>
          <w:rtl/>
          <w:lang w:bidi="fa-IR"/>
        </w:rPr>
        <w:t>،</w:t>
      </w:r>
      <w:r w:rsidRPr="003B3F5B">
        <w:rPr>
          <w:rFonts w:hint="cs"/>
          <w:rtl/>
          <w:lang w:bidi="fa-IR"/>
        </w:rPr>
        <w:t xml:space="preserve"> معادلات </w:t>
      </w:r>
      <w:r w:rsidR="00B870E5">
        <w:rPr>
          <w:rFonts w:hint="cs"/>
          <w:rtl/>
          <w:lang w:bidi="fa-IR"/>
        </w:rPr>
        <w:t xml:space="preserve">2-23 </w:t>
      </w:r>
      <w:r w:rsidRPr="003B3F5B">
        <w:rPr>
          <w:rFonts w:hint="cs"/>
          <w:rtl/>
          <w:lang w:bidi="fa-IR"/>
        </w:rPr>
        <w:t>را داریم</w:t>
      </w:r>
    </w:p>
    <w:tbl>
      <w:tblPr>
        <w:tblStyle w:val="TableGrid"/>
        <w:bidiVisual/>
        <w:tblW w:w="95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568"/>
      </w:tblGrid>
      <w:tr w:rsidR="00ED39BA" w:rsidRPr="003B3F5B" w:rsidTr="000B486B">
        <w:tc>
          <w:tcPr>
            <w:tcW w:w="4026" w:type="dxa"/>
            <w:vAlign w:val="center"/>
          </w:tcPr>
          <w:p w:rsidR="00ED39BA"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3</w:t>
            </w:r>
            <w:r w:rsidRPr="00B870E5">
              <w:rPr>
                <w:sz w:val="22"/>
                <w:szCs w:val="24"/>
                <w:rtl/>
              </w:rPr>
              <w:fldChar w:fldCharType="end"/>
            </w:r>
            <w:r w:rsidRPr="00B870E5">
              <w:rPr>
                <w:rFonts w:hint="cs"/>
                <w:sz w:val="22"/>
                <w:szCs w:val="24"/>
                <w:rtl/>
              </w:rPr>
              <w:t>)</w:t>
            </w:r>
          </w:p>
        </w:tc>
        <w:tc>
          <w:tcPr>
            <w:tcW w:w="5568" w:type="dxa"/>
          </w:tcPr>
          <w:p w:rsidR="00ED39BA" w:rsidRPr="000B486B" w:rsidRDefault="006119C0"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2</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3</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d>
                    </m:e>
                  </m:mr>
                </m:m>
              </m:oMath>
            </m:oMathPara>
          </w:p>
        </w:tc>
      </w:tr>
    </w:tbl>
    <w:p w:rsidR="00EE266A" w:rsidRPr="003B3F5B" w:rsidRDefault="00FC43E2" w:rsidP="00B870E5">
      <w:pPr>
        <w:bidi/>
        <w:rPr>
          <w:rtl/>
          <w:lang w:bidi="fa-IR"/>
        </w:rPr>
      </w:pPr>
      <w:r w:rsidRPr="003B3F5B">
        <w:rPr>
          <w:rFonts w:hint="cs"/>
          <w:rtl/>
          <w:lang w:bidi="fa-IR"/>
        </w:rPr>
        <w:t xml:space="preserve">حال </w:t>
      </w:r>
      <w:r w:rsidR="00EE266A" w:rsidRPr="003B3F5B">
        <w:rPr>
          <w:rFonts w:hint="cs"/>
          <w:rtl/>
          <w:lang w:bidi="fa-IR"/>
        </w:rPr>
        <w:t xml:space="preserve">یک تابع کاندید لیاپانوف مانع به صورت </w:t>
      </w:r>
      <w:r w:rsidR="00B870E5">
        <w:rPr>
          <w:rFonts w:hint="cs"/>
          <w:rtl/>
          <w:lang w:bidi="fa-IR"/>
        </w:rPr>
        <w:t>2-24</w:t>
      </w:r>
      <w:r w:rsidR="00EE266A" w:rsidRPr="003B3F5B">
        <w:rPr>
          <w:rFonts w:hint="cs"/>
          <w:rtl/>
          <w:lang w:bidi="fa-IR"/>
        </w:rPr>
        <w:t xml:space="preserve"> تعریف می‌کنیم.</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9"/>
        <w:gridCol w:w="6405"/>
      </w:tblGrid>
      <w:tr w:rsidR="00D879BC" w:rsidRPr="003B3F5B" w:rsidTr="000B486B">
        <w:tc>
          <w:tcPr>
            <w:tcW w:w="2939" w:type="dxa"/>
            <w:vAlign w:val="center"/>
          </w:tcPr>
          <w:p w:rsidR="00D879BC" w:rsidRPr="003B3F5B" w:rsidRDefault="005D72C5" w:rsidP="00B870E5">
            <w:pPr>
              <w:bidi/>
              <w:rPr>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4</w:t>
            </w:r>
            <w:r w:rsidRPr="00B870E5">
              <w:rPr>
                <w:sz w:val="22"/>
                <w:szCs w:val="24"/>
                <w:rtl/>
              </w:rPr>
              <w:fldChar w:fldCharType="end"/>
            </w:r>
            <w:r w:rsidRPr="00B870E5">
              <w:rPr>
                <w:rFonts w:hint="cs"/>
                <w:sz w:val="22"/>
                <w:szCs w:val="24"/>
                <w:rtl/>
              </w:rPr>
              <w:t>)</w:t>
            </w:r>
          </w:p>
        </w:tc>
        <w:tc>
          <w:tcPr>
            <w:tcW w:w="6405" w:type="dxa"/>
          </w:tcPr>
          <w:p w:rsidR="00D879BC" w:rsidRPr="000B486B" w:rsidRDefault="006119C0"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e>
                          <m:sup>
                            <m:r>
                              <w:rPr>
                                <w:rFonts w:ascii="Cambria Math" w:hAnsi="Cambria Math"/>
                                <w:lang w:bidi="fa-IR"/>
                              </w:rPr>
                              <m:t>2</m:t>
                            </m:r>
                          </m:sup>
                        </m:sSup>
                      </m:den>
                    </m:f>
                  </m:e>
                </m:d>
              </m:oMath>
            </m:oMathPara>
          </w:p>
        </w:tc>
      </w:tr>
    </w:tbl>
    <w:p w:rsidR="00D879BC" w:rsidRPr="003B3F5B" w:rsidRDefault="00D879BC" w:rsidP="00B870E5">
      <w:pPr>
        <w:bidi/>
        <w:rPr>
          <w:rtl/>
          <w:lang w:bidi="fa-IR"/>
        </w:rPr>
      </w:pPr>
    </w:p>
    <w:p w:rsidR="00037DD3" w:rsidRPr="003B3F5B" w:rsidRDefault="00037DD3" w:rsidP="00751B49">
      <w:pPr>
        <w:bidi/>
        <w:rPr>
          <w:rtl/>
          <w:lang w:bidi="fa-IR"/>
        </w:rPr>
      </w:pPr>
      <w:r w:rsidRPr="003B3F5B">
        <w:rPr>
          <w:rFonts w:hint="cs"/>
          <w:rtl/>
          <w:lang w:bidi="fa-IR"/>
        </w:rPr>
        <w:t xml:space="preserve">در </w:t>
      </w:r>
      <w:r w:rsidR="00751B49">
        <w:rPr>
          <w:rFonts w:hint="cs"/>
          <w:rtl/>
          <w:lang w:bidi="fa-IR"/>
        </w:rPr>
        <w:t>رابطه 2-24</w:t>
      </w:r>
      <w:r w:rsidRPr="003B3F5B">
        <w:rPr>
          <w:rFonts w:hint="cs"/>
          <w:rtl/>
          <w:lang w:bidi="fa-IR"/>
        </w:rPr>
        <w:t xml:space="preserve"> همانطور که مشخص است،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مثبت معین بوده و اگر خطای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یا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به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نزدیک شوند،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به بینهایت میل می‌کند.</w:t>
      </w:r>
    </w:p>
    <w:tbl>
      <w:tblPr>
        <w:tblStyle w:val="TableGrid"/>
        <w:bidiVisual/>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6"/>
        <w:gridCol w:w="3861"/>
      </w:tblGrid>
      <w:tr w:rsidR="001B20A3" w:rsidRPr="003B3F5B" w:rsidTr="000B486B">
        <w:tc>
          <w:tcPr>
            <w:tcW w:w="547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5</w:t>
            </w:r>
            <w:r w:rsidRPr="00B870E5">
              <w:rPr>
                <w:sz w:val="22"/>
                <w:szCs w:val="24"/>
                <w:rtl/>
              </w:rPr>
              <w:fldChar w:fldCharType="end"/>
            </w:r>
            <w:r w:rsidRPr="00B870E5">
              <w:rPr>
                <w:rFonts w:hint="cs"/>
                <w:sz w:val="22"/>
                <w:szCs w:val="24"/>
                <w:rtl/>
              </w:rPr>
              <w:t>)</w:t>
            </w:r>
          </w:p>
        </w:tc>
        <w:tc>
          <w:tcPr>
            <w:tcW w:w="3861" w:type="dxa"/>
          </w:tcPr>
          <w:p w:rsidR="001B20A3" w:rsidRPr="000B486B" w:rsidRDefault="006119C0"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eqArr>
                    <m:r>
                      <w:rPr>
                        <w:rFonts w:ascii="Cambria Math" w:hAnsi="Cambria Math"/>
                        <w:lang w:bidi="fa-IR"/>
                      </w:rPr>
                      <m:t>⇒</m:t>
                    </m:r>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e>
                </m:d>
              </m:oMath>
            </m:oMathPara>
          </w:p>
        </w:tc>
      </w:tr>
    </w:tbl>
    <w:p w:rsidR="006B4F56" w:rsidRPr="003B3F5B" w:rsidRDefault="00037DD3" w:rsidP="00B870E5">
      <w:pPr>
        <w:bidi/>
        <w:rPr>
          <w:rtl/>
          <w:lang w:bidi="fa-IR"/>
        </w:rPr>
      </w:pPr>
      <w:r w:rsidRPr="003B3F5B">
        <w:rPr>
          <w:rFonts w:hint="cs"/>
          <w:rtl/>
          <w:lang w:bidi="fa-IR"/>
        </w:rPr>
        <w:t>همچنین این تابع پیوسته و دارای مشتق مرتبه اول است. بنابراین یک کاندید مناسب به عنوان تابع لیاپانوف مانع محسوب می‌شود.</w:t>
      </w:r>
      <w:r w:rsidR="006B4F56" w:rsidRPr="003B3F5B">
        <w:rPr>
          <w:rFonts w:hint="cs"/>
          <w:rtl/>
          <w:lang w:bidi="fa-IR"/>
        </w:rPr>
        <w:t xml:space="preserve"> علاوه براین،‌ با توجه به یکسان بودن </w:t>
      </w:r>
      <w:r w:rsidR="006B4F56" w:rsidRPr="003B3F5B">
        <w:rPr>
          <w:lang w:bidi="fa-IR"/>
        </w:rPr>
        <w:t>L</w:t>
      </w:r>
      <w:r w:rsidR="006B4F56" w:rsidRPr="003B3F5B">
        <w:rPr>
          <w:rFonts w:hint="cs"/>
          <w:rtl/>
          <w:lang w:bidi="fa-IR"/>
        </w:rPr>
        <w:t xml:space="preserve"> پلتفرمی که کنترل همکارانه را بر روی آن‌ها اعمال خواهیم کرد، میتوان این معادلات را به شکل </w:t>
      </w:r>
      <w:r w:rsidR="00B870E5">
        <w:rPr>
          <w:rFonts w:hint="cs"/>
          <w:rtl/>
          <w:lang w:bidi="fa-IR"/>
        </w:rPr>
        <w:t>2-26</w:t>
      </w:r>
      <w:r w:rsidR="006B4F56" w:rsidRPr="003B3F5B">
        <w:rPr>
          <w:rFonts w:hint="cs"/>
          <w:rtl/>
          <w:lang w:bidi="fa-IR"/>
        </w:rPr>
        <w:t xml:space="preserve"> برای </w:t>
      </w:r>
      <w:r w:rsidR="006B4F56" w:rsidRPr="003B3F5B">
        <w:rPr>
          <w:lang w:bidi="fa-IR"/>
        </w:rPr>
        <w:t>L</w:t>
      </w:r>
      <w:r w:rsidR="006B4F56" w:rsidRPr="003B3F5B">
        <w:rPr>
          <w:rFonts w:hint="cs"/>
          <w:rtl/>
          <w:lang w:bidi="fa-IR"/>
        </w:rPr>
        <w:t xml:space="preserve"> پلتفرم تعمیم داد.</w:t>
      </w:r>
    </w:p>
    <w:tbl>
      <w:tblPr>
        <w:tblStyle w:val="TableGrid"/>
        <w:bidiVisual/>
        <w:tblW w:w="9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5827"/>
      </w:tblGrid>
      <w:tr w:rsidR="001B20A3" w:rsidRPr="003B3F5B" w:rsidTr="000B486B">
        <w:tc>
          <w:tcPr>
            <w:tcW w:w="345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6</w:t>
            </w:r>
            <w:r w:rsidRPr="00B870E5">
              <w:rPr>
                <w:sz w:val="22"/>
                <w:szCs w:val="24"/>
                <w:rtl/>
              </w:rPr>
              <w:fldChar w:fldCharType="end"/>
            </w:r>
            <w:r w:rsidRPr="00B870E5">
              <w:rPr>
                <w:rFonts w:hint="cs"/>
                <w:sz w:val="22"/>
                <w:szCs w:val="24"/>
                <w:rtl/>
              </w:rPr>
              <w:t>)</w:t>
            </w:r>
          </w:p>
        </w:tc>
        <w:tc>
          <w:tcPr>
            <w:tcW w:w="5827" w:type="dxa"/>
          </w:tcPr>
          <w:p w:rsidR="001B20A3" w:rsidRPr="000B486B" w:rsidRDefault="006119C0"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nary>
                  <m:naryPr>
                    <m:chr m:val="∑"/>
                    <m:limLoc m:val="undOvr"/>
                    <m:ctrlPr>
                      <w:rPr>
                        <w:rFonts w:ascii="Cambria Math" w:hAnsi="Cambria Math"/>
                        <w:i/>
                        <w:lang w:bidi="fa-IR"/>
                      </w:rPr>
                    </m:ctrlPr>
                  </m:naryPr>
                  <m:sub>
                    <m:r>
                      <w:rPr>
                        <w:rFonts w:ascii="Cambria Math" w:hAnsi="Cambria Math"/>
                        <w:lang w:bidi="fa-IR"/>
                      </w:rPr>
                      <m:t>L</m:t>
                    </m:r>
                  </m:sub>
                  <m:sup>
                    <m:r>
                      <w:rPr>
                        <w:rFonts w:ascii="Cambria Math" w:hAnsi="Cambria Math"/>
                        <w:lang w:bidi="fa-IR"/>
                      </w:rPr>
                      <m:t>i=1</m:t>
                    </m:r>
                  </m:sup>
                  <m:e>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2</m:t>
                                    </m:r>
                                  </m:sub>
                                </m:sSub>
                              </m:e>
                              <m:sup>
                                <m:r>
                                  <w:rPr>
                                    <w:rFonts w:ascii="Cambria Math" w:hAnsi="Cambria Math"/>
                                    <w:lang w:bidi="fa-IR"/>
                                  </w:rPr>
                                  <m:t>2</m:t>
                                </m:r>
                              </m:sup>
                            </m:sSup>
                          </m:den>
                        </m:f>
                      </m:e>
                    </m:d>
                  </m:e>
                </m:nary>
              </m:oMath>
            </m:oMathPara>
          </w:p>
        </w:tc>
      </w:tr>
    </w:tbl>
    <w:p w:rsidR="000A6915" w:rsidRPr="003B3F5B" w:rsidRDefault="00841297" w:rsidP="00B870E5">
      <w:pPr>
        <w:bidi/>
        <w:rPr>
          <w:rtl/>
          <w:lang w:bidi="fa-IR"/>
        </w:rPr>
      </w:pPr>
      <w:r w:rsidRPr="003B3F5B">
        <w:rPr>
          <w:rFonts w:hint="cs"/>
          <w:rtl/>
          <w:lang w:bidi="fa-IR"/>
        </w:rPr>
        <w:t xml:space="preserve">با مشتق مرتبه‌ی اول نسبت به زمان از تابع لیاپانوف مانع </w:t>
      </w:r>
      <w:r w:rsidR="00B870E5">
        <w:rPr>
          <w:rFonts w:hint="cs"/>
          <w:rtl/>
          <w:lang w:bidi="fa-IR"/>
        </w:rPr>
        <w:t>2-26</w:t>
      </w:r>
      <w:r w:rsidRPr="003B3F5B">
        <w:rPr>
          <w:rFonts w:hint="cs"/>
          <w:rtl/>
          <w:lang w:bidi="fa-IR"/>
        </w:rPr>
        <w:t xml:space="preserve"> داریم: </w:t>
      </w:r>
    </w:p>
    <w:tbl>
      <w:tblPr>
        <w:tblStyle w:val="TableGrid"/>
        <w:bidiVisual/>
        <w:tblW w:w="9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166"/>
      </w:tblGrid>
      <w:tr w:rsidR="001B20A3" w:rsidRPr="003B3F5B" w:rsidTr="000B486B">
        <w:tc>
          <w:tcPr>
            <w:tcW w:w="2160" w:type="dxa"/>
            <w:vAlign w:val="center"/>
          </w:tcPr>
          <w:p w:rsidR="001B20A3" w:rsidRPr="003B3F5B" w:rsidRDefault="005D72C5" w:rsidP="00B870E5">
            <w:pPr>
              <w:bidi/>
              <w:rPr>
                <w:rFonts w:cs="Calibri"/>
                <w:rtl/>
                <w:lang w:bidi="fa-IR"/>
              </w:rPr>
            </w:pPr>
            <w:r w:rsidRPr="00A44011">
              <w:rPr>
                <w:rFonts w:hint="cs"/>
                <w:rtl/>
              </w:rPr>
              <w:lastRenderedPageBreak/>
              <w:t>(</w:t>
            </w:r>
            <w:r w:rsidRPr="00A44011">
              <w:rPr>
                <w:rtl/>
              </w:rPr>
              <w:fldChar w:fldCharType="begin"/>
            </w:r>
            <w:r w:rsidRPr="00A44011">
              <w:rPr>
                <w:rtl/>
              </w:rPr>
              <w:instrText xml:space="preserve"> </w:instrText>
            </w:r>
            <w:r w:rsidRPr="00A44011">
              <w:instrText>STYLEREF</w:instrText>
            </w:r>
            <w:r w:rsidRPr="00A44011">
              <w:rPr>
                <w:rtl/>
              </w:rPr>
              <w:instrText xml:space="preserve"> 1 \</w:instrText>
            </w:r>
            <w:r w:rsidRPr="00A44011">
              <w:instrText>s</w:instrText>
            </w:r>
            <w:r w:rsidRPr="00A44011">
              <w:rPr>
                <w:rtl/>
              </w:rPr>
              <w:instrText xml:space="preserve"> </w:instrText>
            </w:r>
            <w:r w:rsidRPr="00A44011">
              <w:rPr>
                <w:rtl/>
              </w:rPr>
              <w:fldChar w:fldCharType="separate"/>
            </w:r>
            <w:r w:rsidR="00506975">
              <w:rPr>
                <w:noProof/>
                <w:rtl/>
              </w:rPr>
              <w:t>‏2</w:t>
            </w:r>
            <w:r w:rsidRPr="00A44011">
              <w:rPr>
                <w:rtl/>
              </w:rPr>
              <w:fldChar w:fldCharType="end"/>
            </w:r>
            <w:r w:rsidRPr="00A44011">
              <w:rPr>
                <w:rtl/>
              </w:rPr>
              <w:noBreakHyphen/>
            </w:r>
            <w:r w:rsidRPr="00A44011">
              <w:rPr>
                <w:rFonts w:hint="cs"/>
                <w:rtl/>
                <w:lang w:bidi="fa-IR"/>
              </w:rPr>
              <w:t>‌</w:t>
            </w:r>
            <w:r w:rsidRPr="00A44011">
              <w:rPr>
                <w:rtl/>
              </w:rPr>
              <w:fldChar w:fldCharType="begin"/>
            </w:r>
            <w:r w:rsidRPr="00A44011">
              <w:rPr>
                <w:rtl/>
              </w:rPr>
              <w:instrText xml:space="preserve"> </w:instrText>
            </w:r>
            <w:r w:rsidRPr="00A44011">
              <w:instrText>SEQ</w:instrText>
            </w:r>
            <w:r w:rsidRPr="00A44011">
              <w:rPr>
                <w:rtl/>
              </w:rPr>
              <w:instrText xml:space="preserve"> فرمول \* </w:instrText>
            </w:r>
            <w:r w:rsidRPr="00A44011">
              <w:instrText>ARABIC \s 1</w:instrText>
            </w:r>
            <w:r w:rsidRPr="00A44011">
              <w:rPr>
                <w:rtl/>
              </w:rPr>
              <w:instrText xml:space="preserve"> </w:instrText>
            </w:r>
            <w:r w:rsidRPr="00A44011">
              <w:rPr>
                <w:rtl/>
              </w:rPr>
              <w:fldChar w:fldCharType="separate"/>
            </w:r>
            <w:r w:rsidR="00506975">
              <w:rPr>
                <w:noProof/>
                <w:rtl/>
              </w:rPr>
              <w:t>27</w:t>
            </w:r>
            <w:r w:rsidRPr="00A44011">
              <w:rPr>
                <w:rtl/>
              </w:rPr>
              <w:fldChar w:fldCharType="end"/>
            </w:r>
            <w:r w:rsidRPr="00A44011">
              <w:rPr>
                <w:rFonts w:hint="cs"/>
                <w:rtl/>
              </w:rPr>
              <w:t>)</w:t>
            </w:r>
          </w:p>
        </w:tc>
        <w:tc>
          <w:tcPr>
            <w:tcW w:w="7166" w:type="dxa"/>
          </w:tcPr>
          <w:p w:rsidR="001B20A3" w:rsidRPr="000B486B" w:rsidRDefault="006119C0"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1</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2</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e>
                                  </m:d>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e>
                  </m:mr>
                </m:m>
              </m:oMath>
            </m:oMathPara>
          </w:p>
        </w:tc>
      </w:tr>
    </w:tbl>
    <w:p w:rsidR="001B20A3" w:rsidRPr="003B3F5B" w:rsidRDefault="001B20A3" w:rsidP="001B20A3">
      <w:pPr>
        <w:bidi/>
        <w:rPr>
          <w:sz w:val="28"/>
          <w:rtl/>
          <w:lang w:bidi="fa-IR"/>
        </w:rPr>
      </w:pPr>
    </w:p>
    <w:p w:rsidR="007B1264" w:rsidRPr="003B3F5B" w:rsidRDefault="008E24F0" w:rsidP="00B870E5">
      <w:pPr>
        <w:bidi/>
        <w:rPr>
          <w:rtl/>
        </w:rPr>
      </w:pPr>
      <w:r w:rsidRPr="003B3F5B">
        <w:rPr>
          <w:rFonts w:hint="cs"/>
          <w:color w:val="202122"/>
          <w:shd w:val="clear" w:color="auto" w:fill="FFFFFF"/>
          <w:rtl/>
        </w:rPr>
        <w:t xml:space="preserve">بنابراین کافی‌ست مقادیر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به گونه‌ای طراحی کنیم که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منفی معین شده و پایداری سیستم با در نظر گیری قیود حالت اثبات شود. برای این منظور داریم</w:t>
      </w:r>
    </w:p>
    <w:tbl>
      <w:tblPr>
        <w:tblStyle w:val="TableGrid"/>
        <w:bidiVisual/>
        <w:tblW w:w="9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016"/>
        <w:gridCol w:w="4626"/>
        <w:gridCol w:w="272"/>
      </w:tblGrid>
      <w:tr w:rsidR="001B20A3" w:rsidRPr="003B3F5B" w:rsidTr="000B486B">
        <w:tc>
          <w:tcPr>
            <w:tcW w:w="4608"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898" w:type="dxa"/>
            <w:gridSpan w:val="2"/>
            <w:vAlign w:val="center"/>
          </w:tcPr>
          <w:p w:rsidR="001B20A3" w:rsidRPr="000B486B" w:rsidRDefault="006119C0"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mr>
                  <m:mr>
                    <m:e/>
                    <m:e/>
                  </m:mr>
                </m:m>
              </m:oMath>
            </m:oMathPara>
          </w:p>
        </w:tc>
      </w:tr>
      <w:tr w:rsidR="003B3F5B" w:rsidRPr="003B3F5B" w:rsidTr="000B486B">
        <w:trPr>
          <w:gridAfter w:val="1"/>
          <w:wAfter w:w="272" w:type="dxa"/>
        </w:trPr>
        <w:tc>
          <w:tcPr>
            <w:tcW w:w="2592"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6642" w:type="dxa"/>
            <w:gridSpan w:val="2"/>
            <w:tcBorders>
              <w:left w:val="nil"/>
            </w:tcBorders>
            <w:vAlign w:val="center"/>
          </w:tcPr>
          <w:p w:rsidR="001B20A3" w:rsidRPr="000B486B" w:rsidRDefault="006119C0"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oMath>
            </m:oMathPara>
          </w:p>
        </w:tc>
      </w:tr>
    </w:tbl>
    <w:p w:rsidR="008E24F0" w:rsidRPr="003B3F5B" w:rsidRDefault="008E24F0" w:rsidP="00B870E5">
      <w:pPr>
        <w:bidi/>
        <w:rPr>
          <w:rtl/>
        </w:rPr>
      </w:pPr>
      <w:r w:rsidRPr="003B3F5B">
        <w:rPr>
          <w:rFonts w:hint="cs"/>
          <w:color w:val="202122"/>
          <w:shd w:val="clear" w:color="auto" w:fill="FFFFFF"/>
          <w:rtl/>
        </w:rPr>
        <w:t xml:space="preserve">بنابراین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w:t>
      </w:r>
      <w:r w:rsidR="00B870E5">
        <w:rPr>
          <w:rFonts w:hint="cs"/>
          <w:rtl/>
        </w:rPr>
        <w:t xml:space="preserve">طبق 2-28 و 2-29 </w:t>
      </w:r>
      <w:r w:rsidRPr="003B3F5B">
        <w:rPr>
          <w:rFonts w:hint="cs"/>
          <w:rtl/>
        </w:rPr>
        <w:t xml:space="preserve">طراحی نمودیم. حال با جایگذاری در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داریم</w:t>
      </w:r>
    </w:p>
    <w:tbl>
      <w:tblPr>
        <w:tblStyle w:val="TableGrid"/>
        <w:bidiVisual/>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562"/>
      </w:tblGrid>
      <w:tr w:rsidR="003B3F5B" w:rsidRPr="003B3F5B" w:rsidTr="000B486B">
        <w:tc>
          <w:tcPr>
            <w:tcW w:w="1728"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7562" w:type="dxa"/>
            <w:vAlign w:val="center"/>
          </w:tcPr>
          <w:p w:rsidR="001B20A3" w:rsidRPr="000B486B" w:rsidRDefault="006119C0" w:rsidP="00B870E5">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m:oMathPara>
          </w:p>
        </w:tc>
      </w:tr>
    </w:tbl>
    <w:p w:rsidR="008E24F0" w:rsidRPr="003B3F5B" w:rsidRDefault="008E24F0" w:rsidP="00B870E5">
      <w:pPr>
        <w:bidi/>
        <w:rPr>
          <w:rtl/>
        </w:rPr>
      </w:pPr>
      <w:r w:rsidRPr="003B3F5B">
        <w:rPr>
          <w:rFonts w:hint="cs"/>
          <w:color w:val="202122"/>
          <w:shd w:val="clear" w:color="auto" w:fill="FFFFFF"/>
          <w:rtl/>
        </w:rPr>
        <w:t xml:space="preserve">در معادله‌ی </w:t>
      </w:r>
      <w:r w:rsidR="00B870E5">
        <w:rPr>
          <w:rFonts w:hint="cs"/>
          <w:color w:val="202122"/>
          <w:shd w:val="clear" w:color="auto" w:fill="FFFFFF"/>
          <w:rtl/>
        </w:rPr>
        <w:t>2-30</w:t>
      </w:r>
      <w:r w:rsidRPr="003B3F5B">
        <w:rPr>
          <w:rFonts w:hint="cs"/>
          <w:color w:val="202122"/>
          <w:shd w:val="clear" w:color="auto" w:fill="FFFFFF"/>
          <w:rtl/>
        </w:rPr>
        <w:t xml:space="preserve"> ترم سمت چپ یعنی </w:t>
      </w:r>
      <m:oMath>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oMath>
      <w:r w:rsidRPr="003B3F5B">
        <w:rPr>
          <w:rFonts w:hint="cs"/>
          <w:rtl/>
        </w:rPr>
        <w:t xml:space="preserve"> یک عبارت همیشه منفی به ازای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r>
          <w:rPr>
            <w:rFonts w:ascii="Cambria Math" w:hAnsi="Cambria Math"/>
          </w:rPr>
          <m:t>&gt;0</m:t>
        </m:r>
      </m:oMath>
      <w:r w:rsidRPr="003B3F5B">
        <w:rPr>
          <w:rFonts w:hint="cs"/>
          <w:rtl/>
        </w:rPr>
        <w:t xml:space="preserve"> و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r>
          <w:rPr>
            <w:rFonts w:ascii="Cambria Math" w:hAnsi="Cambria Math"/>
          </w:rPr>
          <m:t>&gt;0</m:t>
        </m:r>
      </m:oMath>
      <w:r w:rsidRPr="003B3F5B">
        <w:rPr>
          <w:rFonts w:hint="cs"/>
          <w:rtl/>
        </w:rPr>
        <w:t xml:space="preserve"> است.</w:t>
      </w:r>
    </w:p>
    <w:p w:rsidR="003B3F5B" w:rsidRPr="003B3F5B" w:rsidRDefault="008E24F0" w:rsidP="00B870E5">
      <w:pPr>
        <w:bidi/>
        <w:rPr>
          <w:rtl/>
          <w:lang w:bidi="fa-IR"/>
        </w:rPr>
      </w:pPr>
      <w:r w:rsidRPr="003B3F5B">
        <w:rPr>
          <w:rFonts w:hint="cs"/>
          <w:rtl/>
        </w:rPr>
        <w:t xml:space="preserve">ترم سمت راست یعنی </w:t>
      </w:r>
      <m:oMath>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w:r w:rsidRPr="003B3F5B">
        <w:rPr>
          <w:rFonts w:hint="cs"/>
          <w:rtl/>
        </w:rPr>
        <w:t xml:space="preserve"> نیز به ازای طراحی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00B870E5">
        <w:rPr>
          <w:rFonts w:hint="cs"/>
          <w:rtl/>
        </w:rPr>
        <w:t xml:space="preserve"> مناسب، به سمت </w:t>
      </w:r>
      <m:oMath>
        <m:r>
          <m:rPr>
            <m:sty m:val="p"/>
          </m:rPr>
          <w:rPr>
            <w:rFonts w:ascii="Cambria Math" w:hAnsi="Cambria Math"/>
          </w:rPr>
          <m:t>0</m:t>
        </m:r>
      </m:oMath>
      <w:r w:rsidRPr="003B3F5B">
        <w:rPr>
          <w:rFonts w:hint="cs"/>
          <w:rtl/>
        </w:rPr>
        <w:t xml:space="preserve"> خواهد رفت. بنابراین می‌بایست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Pr="003B3F5B">
        <w:rPr>
          <w:rFonts w:hint="cs"/>
          <w:rtl/>
        </w:rPr>
        <w:t xml:space="preserve"> را به درستی طراحی کنیم. از معادله‌ي</w:t>
      </w:r>
      <w:r w:rsidR="004B7DE5" w:rsidRPr="003B3F5B">
        <w:rPr>
          <w:rFonts w:hint="cs"/>
          <w:rtl/>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oMath>
      <w:r w:rsidR="004B7DE5" w:rsidRPr="003B3F5B">
        <w:rPr>
          <w:rFonts w:hint="cs"/>
          <w:rtl/>
        </w:rPr>
        <w:t xml:space="preserve"> و با توجه به اینکه مقدار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4B7DE5" w:rsidRPr="003B3F5B">
        <w:rPr>
          <w:rFonts w:hint="cs"/>
          <w:rtl/>
          <w:lang w:bidi="fa-IR"/>
        </w:rPr>
        <w:t xml:space="preserve"> مشمول قید نمی‌شود، می‌توان به سادگی به مقدار </w:t>
      </w:r>
      <w:r w:rsidR="00B870E5">
        <w:rPr>
          <w:rFonts w:hint="cs"/>
          <w:rtl/>
          <w:lang w:bidi="fa-IR"/>
        </w:rPr>
        <w:t>2-31</w:t>
      </w:r>
      <w:r w:rsidR="004B7DE5" w:rsidRPr="003B3F5B">
        <w:rPr>
          <w:rFonts w:hint="cs"/>
          <w:rtl/>
          <w:lang w:bidi="fa-IR"/>
        </w:rPr>
        <w:t xml:space="preserve"> رسید.</w:t>
      </w:r>
    </w:p>
    <w:tbl>
      <w:tblPr>
        <w:tblStyle w:val="TableGrid"/>
        <w:bidiVisual/>
        <w:tblW w:w="9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6"/>
        <w:gridCol w:w="6738"/>
      </w:tblGrid>
      <w:tr w:rsidR="001B20A3" w:rsidRPr="003B3F5B" w:rsidTr="000B486B">
        <w:tc>
          <w:tcPr>
            <w:tcW w:w="2566"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6738" w:type="dxa"/>
            <w:vAlign w:val="center"/>
          </w:tcPr>
          <w:p w:rsidR="001B20A3" w:rsidRPr="000B486B" w:rsidRDefault="006119C0"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e</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θ)</m:t>
                </m:r>
              </m:oMath>
            </m:oMathPara>
          </w:p>
        </w:tc>
      </w:tr>
    </w:tbl>
    <w:p w:rsidR="008E24F0" w:rsidRPr="003B3F5B" w:rsidRDefault="004B7DE5" w:rsidP="00B870E5">
      <w:pPr>
        <w:bidi/>
        <w:rPr>
          <w:rtl/>
        </w:rPr>
      </w:pPr>
      <w:r w:rsidRPr="003B3F5B">
        <w:rPr>
          <w:rFonts w:hint="cs"/>
          <w:rtl/>
        </w:rPr>
        <w:t xml:space="preserve">در این صورت نیز، یک تابع لیاپانوف ساده به صورت </w:t>
      </w:r>
      <w:r w:rsidR="00B870E5">
        <w:rPr>
          <w:rFonts w:hint="cs"/>
          <w:rtl/>
        </w:rPr>
        <w:t>2-32</w:t>
      </w:r>
      <w:r w:rsidRPr="003B3F5B">
        <w:rPr>
          <w:rFonts w:hint="cs"/>
          <w:rtl/>
        </w:rPr>
        <w:t xml:space="preserve"> مطرح می‌شود.</w:t>
      </w:r>
    </w:p>
    <w:tbl>
      <w:tblPr>
        <w:tblStyle w:val="TableGrid"/>
        <w:bidiVisual/>
        <w:tblW w:w="9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4"/>
        <w:gridCol w:w="978"/>
        <w:gridCol w:w="3602"/>
      </w:tblGrid>
      <w:tr w:rsidR="001B20A3" w:rsidRPr="003B3F5B" w:rsidTr="000B486B">
        <w:tc>
          <w:tcPr>
            <w:tcW w:w="5712"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3602" w:type="dxa"/>
          </w:tcPr>
          <w:p w:rsidR="001B20A3" w:rsidRPr="000B486B" w:rsidRDefault="006119C0" w:rsidP="00B870E5">
            <w:pPr>
              <w:bidi/>
              <w:rPr>
                <w:rtl/>
                <w:lang w:bidi="fa-IR"/>
              </w:rPr>
            </w:pPr>
            <m:oMathPara>
              <m:oMathParaPr>
                <m:jc m:val="left"/>
              </m:oMathParaPr>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e</m:t>
                    </m:r>
                  </m:sub>
                  <m:sup>
                    <m:r>
                      <m:rPr>
                        <m:sty m:val="p"/>
                      </m:rPr>
                      <w:rPr>
                        <w:rFonts w:ascii="Cambria Math" w:hAnsi="Cambria Math"/>
                      </w:rPr>
                      <m:t>2</m:t>
                    </m:r>
                  </m:sup>
                </m:sSubSup>
              </m:oMath>
            </m:oMathPara>
          </w:p>
        </w:tc>
      </w:tr>
      <w:tr w:rsidR="001B20A3" w:rsidRPr="00B870E5" w:rsidTr="000B486B">
        <w:tc>
          <w:tcPr>
            <w:tcW w:w="4734" w:type="dxa"/>
            <w:vAlign w:val="center"/>
          </w:tcPr>
          <w:p w:rsidR="001B20A3" w:rsidRPr="003B3F5B" w:rsidRDefault="005D72C5" w:rsidP="003B3F5B">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580" w:type="dxa"/>
            <w:gridSpan w:val="2"/>
          </w:tcPr>
          <w:p w:rsidR="001B20A3" w:rsidRPr="00B870E5" w:rsidRDefault="006119C0" w:rsidP="003B3F5B">
            <w:pPr>
              <w:bidi/>
              <w:ind w:left="947" w:firstLine="0"/>
              <w:rPr>
                <w:rFonts w:eastAsiaTheme="minorEastAsia"/>
                <w:szCs w:val="24"/>
                <w:rtl/>
                <w:lang w:bidi="fa-IR"/>
              </w:rPr>
            </w:pPr>
            <m:oMathPara>
              <m:oMathParaPr>
                <m:jc m:val="left"/>
              </m:oMathParaPr>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V</m:t>
                        </m:r>
                      </m:e>
                    </m:acc>
                  </m:e>
                  <m:sub>
                    <m:r>
                      <m:rPr>
                        <m:sty m:val="p"/>
                      </m:rPr>
                      <w:rPr>
                        <w:rFonts w:ascii="Cambria Math" w:hAnsi="Cambria Math"/>
                        <w:szCs w:val="24"/>
                      </w:rPr>
                      <m:t>1</m:t>
                    </m:r>
                  </m:sub>
                </m:sSub>
                <m:r>
                  <m:rPr>
                    <m:sty m:val="p"/>
                  </m:rPr>
                  <w:rPr>
                    <w:rFonts w:ascii="Cambria Math" w:hAnsi="Cambria Math"/>
                    <w:szCs w:val="24"/>
                  </w:rPr>
                  <m:t>=-</m:t>
                </m:r>
                <m:nary>
                  <m:naryPr>
                    <m:chr m:val="∑"/>
                    <m:limLoc m:val="undOvr"/>
                    <m:grow m:val="1"/>
                    <m:ctrlPr>
                      <w:rPr>
                        <w:rFonts w:ascii="Cambria Math" w:hAnsi="Cambria Math"/>
                        <w:szCs w:val="24"/>
                      </w:rPr>
                    </m:ctrlPr>
                  </m:naryPr>
                  <m:sub>
                    <m:r>
                      <w:rPr>
                        <w:rFonts w:ascii="Cambria Math" w:hAnsi="Cambria Math"/>
                        <w:szCs w:val="24"/>
                      </w:rPr>
                      <m:t>i</m:t>
                    </m:r>
                    <m:r>
                      <m:rPr>
                        <m:sty m:val="p"/>
                      </m:rPr>
                      <w:rPr>
                        <w:rFonts w:ascii="Cambria Math" w:hAnsi="Cambria Math"/>
                        <w:szCs w:val="24"/>
                      </w:rPr>
                      <m:t>=1</m:t>
                    </m:r>
                  </m:sub>
                  <m:sup>
                    <m:r>
                      <w:rPr>
                        <w:rFonts w:ascii="Cambria Math" w:hAnsi="Cambria Math"/>
                        <w:szCs w:val="24"/>
                      </w:rPr>
                      <m:t>L</m:t>
                    </m:r>
                  </m:sup>
                  <m:e>
                    <m:r>
                      <m:rPr>
                        <m:sty m:val="p"/>
                      </m:rPr>
                      <w:rPr>
                        <w:rFonts w:ascii="Cambria Math" w:hAnsi="Cambria Math"/>
                        <w:szCs w:val="24"/>
                      </w:rPr>
                      <m:t> </m:t>
                    </m:r>
                  </m:e>
                </m:nary>
                <m:sSub>
                  <m:sSubPr>
                    <m:ctrlPr>
                      <w:rPr>
                        <w:rFonts w:ascii="Cambria Math" w:hAnsi="Cambria Math"/>
                        <w:szCs w:val="24"/>
                      </w:rPr>
                    </m:ctrlPr>
                  </m:sSubPr>
                  <m:e>
                    <m:r>
                      <w:rPr>
                        <w:rFonts w:ascii="Cambria Math" w:hAnsi="Cambria Math"/>
                        <w:szCs w:val="24"/>
                      </w:rPr>
                      <m:t>k</m:t>
                    </m:r>
                  </m:e>
                  <m:sub>
                    <m:r>
                      <w:rPr>
                        <w:rFonts w:ascii="Cambria Math" w:hAnsi="Cambria Math"/>
                        <w:szCs w:val="24"/>
                      </w:rPr>
                      <m:t>i</m:t>
                    </m:r>
                    <m:r>
                      <m:rPr>
                        <m:sty m:val="p"/>
                      </m:rPr>
                      <w:rPr>
                        <w:rFonts w:ascii="Cambria Math" w:hAnsi="Cambria Math"/>
                        <w:szCs w:val="24"/>
                      </w:rPr>
                      <m:t>3</m:t>
                    </m:r>
                  </m:sub>
                </m:sSub>
                <m:sSubSup>
                  <m:sSubSupPr>
                    <m:ctrlPr>
                      <w:rPr>
                        <w:rFonts w:ascii="Cambria Math" w:hAnsi="Cambria Math"/>
                        <w:szCs w:val="24"/>
                      </w:rPr>
                    </m:ctrlPr>
                  </m:sSubSupPr>
                  <m:e>
                    <m:r>
                      <w:rPr>
                        <w:rFonts w:ascii="Cambria Math" w:hAnsi="Cambria Math"/>
                        <w:szCs w:val="24"/>
                      </w:rPr>
                      <m:t>x</m:t>
                    </m:r>
                  </m:e>
                  <m:sub>
                    <m:r>
                      <w:rPr>
                        <w:rFonts w:ascii="Cambria Math" w:hAnsi="Cambria Math"/>
                        <w:szCs w:val="24"/>
                      </w:rPr>
                      <m:t>i</m:t>
                    </m:r>
                    <m:r>
                      <m:rPr>
                        <m:sty m:val="p"/>
                      </m:rPr>
                      <w:rPr>
                        <w:rFonts w:ascii="Cambria Math" w:hAnsi="Cambria Math"/>
                        <w:szCs w:val="24"/>
                      </w:rPr>
                      <m:t>1</m:t>
                    </m:r>
                    <m:r>
                      <w:rPr>
                        <w:rFonts w:ascii="Cambria Math" w:hAnsi="Cambria Math"/>
                        <w:szCs w:val="24"/>
                      </w:rPr>
                      <m:t>e</m:t>
                    </m:r>
                  </m:sub>
                  <m:sup>
                    <m:r>
                      <m:rPr>
                        <m:sty m:val="p"/>
                      </m:rPr>
                      <w:rPr>
                        <w:rFonts w:ascii="Cambria Math" w:hAnsi="Cambria Math"/>
                        <w:szCs w:val="24"/>
                      </w:rPr>
                      <m:t>2</m:t>
                    </m:r>
                  </m:sup>
                </m:sSubSup>
                <m:r>
                  <m:rPr>
                    <m:sty m:val="p"/>
                  </m:rPr>
                  <w:rPr>
                    <w:rFonts w:ascii="Cambria Math" w:hAnsi="Cambria Math"/>
                    <w:szCs w:val="24"/>
                  </w:rPr>
                  <m:t>≤0</m:t>
                </m:r>
              </m:oMath>
            </m:oMathPara>
          </w:p>
        </w:tc>
      </w:tr>
    </w:tbl>
    <w:p w:rsidR="004B7DE5" w:rsidRPr="003B3F5B" w:rsidRDefault="004B7DE5" w:rsidP="004B7DE5">
      <w:pPr>
        <w:bidi/>
        <w:spacing w:after="0"/>
        <w:rPr>
          <w:rFonts w:ascii="Arial" w:eastAsiaTheme="minorEastAsia" w:hAnsi="Arial"/>
          <w:sz w:val="28"/>
          <w:rtl/>
        </w:rPr>
      </w:pPr>
      <w:r w:rsidRPr="003B3F5B">
        <w:rPr>
          <w:rFonts w:ascii="Arial" w:eastAsiaTheme="minorEastAsia" w:hAnsi="Arial" w:hint="cs"/>
          <w:sz w:val="28"/>
          <w:rtl/>
        </w:rPr>
        <w:t xml:space="preserve">برای منفی شد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oMath>
      <w:r w:rsidRPr="003B3F5B">
        <w:rPr>
          <w:rFonts w:ascii="Arial" w:eastAsiaTheme="minorEastAsia" w:hAnsi="Arial" w:hint="cs"/>
          <w:sz w:val="28"/>
          <w:rtl/>
        </w:rPr>
        <w:t xml:space="preserve"> باید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gt;0</m:t>
        </m:r>
      </m:oMath>
      <w:r w:rsidRPr="003B3F5B">
        <w:rPr>
          <w:rFonts w:ascii="Arial" w:eastAsiaTheme="minorEastAsia" w:hAnsi="Arial" w:hint="cs"/>
          <w:sz w:val="28"/>
          <w:rtl/>
        </w:rPr>
        <w:t xml:space="preserve"> باشد.</w:t>
      </w:r>
    </w:p>
    <w:p w:rsidR="008E24F0" w:rsidRDefault="004B7DE5" w:rsidP="009B2EBF">
      <w:pPr>
        <w:bidi/>
        <w:spacing w:after="0"/>
        <w:rPr>
          <w:rFonts w:ascii="Arial" w:eastAsiaTheme="minorEastAsia" w:hAnsi="Arial"/>
          <w:sz w:val="28"/>
          <w:rtl/>
          <w:lang w:bidi="fa-IR"/>
        </w:rPr>
      </w:pPr>
      <w:r w:rsidRPr="003B3F5B">
        <w:rPr>
          <w:rFonts w:ascii="Arial" w:eastAsiaTheme="minorEastAsia" w:hAnsi="Arial" w:hint="cs"/>
          <w:sz w:val="28"/>
          <w:rtl/>
        </w:rPr>
        <w:t>بنابراین تا</w:t>
      </w:r>
      <w:r w:rsidR="009B2EBF">
        <w:rPr>
          <w:rFonts w:ascii="Arial" w:eastAsiaTheme="minorEastAsia" w:hAnsi="Arial" w:hint="cs"/>
          <w:sz w:val="28"/>
          <w:rtl/>
        </w:rPr>
        <w:t xml:space="preserve"> ی</w:t>
      </w:r>
      <w:r w:rsidRPr="003B3F5B">
        <w:rPr>
          <w:rFonts w:ascii="Arial" w:eastAsiaTheme="minorEastAsia" w:hAnsi="Arial" w:hint="cs"/>
          <w:sz w:val="28"/>
          <w:rtl/>
        </w:rPr>
        <w:t xml:space="preserve">ه اینجا مقدار تابع لیاپانوف برابر با </w:t>
      </w:r>
      <m:oMath>
        <m:r>
          <w:rPr>
            <w:rFonts w:ascii="Cambria Math" w:eastAsiaTheme="minorEastAsia" w:hAnsi="Cambria Math"/>
            <w:sz w:val="28"/>
          </w:rPr>
          <m:t>V=</m:t>
        </m:r>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lang w:bidi="fa-IR"/>
        </w:rPr>
        <w:t xml:space="preserve"> را دیدیم و مقدار </w:t>
      </w:r>
      <m:oMath>
        <m:acc>
          <m:accPr>
            <m:chr m:val="̇"/>
            <m:ctrlPr>
              <w:rPr>
                <w:rFonts w:ascii="Cambria Math" w:eastAsiaTheme="minorEastAsia" w:hAnsi="Cambria Math"/>
                <w:sz w:val="28"/>
                <w:lang w:bidi="fa-IR"/>
              </w:rPr>
            </m:ctrlPr>
          </m:accPr>
          <m:e>
            <m:r>
              <w:rPr>
                <w:rFonts w:ascii="Cambria Math" w:eastAsiaTheme="minorEastAsia" w:hAnsi="Cambria Math"/>
                <w:sz w:val="28"/>
              </w:rPr>
              <m:t>V</m:t>
            </m:r>
          </m:e>
        </m:acc>
      </m:oMath>
      <w:r w:rsidR="00593121" w:rsidRPr="003B3F5B">
        <w:rPr>
          <w:rFonts w:ascii="Arial" w:eastAsiaTheme="minorEastAsia" w:hAnsi="Arial" w:hint="cs"/>
          <w:sz w:val="28"/>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rPr>
        <w:t xml:space="preserve">، میدانیم که خطاهای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oMath>
      <w:r w:rsidR="00593121" w:rsidRPr="003B3F5B">
        <w:rPr>
          <w:rFonts w:ascii="Arial" w:eastAsiaTheme="minorEastAsia" w:hAnsi="Arial" w:hint="cs"/>
          <w:sz w:val="28"/>
          <w:rtl/>
        </w:rPr>
        <w:t xml:space="preserve"> و به تبع آنها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3</m:t>
            </m:r>
          </m:sub>
        </m:sSub>
      </m:oMath>
      <w:r w:rsidR="00593121" w:rsidRPr="003B3F5B">
        <w:rPr>
          <w:rFonts w:ascii="Arial" w:eastAsiaTheme="minorEastAsia" w:hAnsi="Arial" w:hint="cs"/>
          <w:sz w:val="28"/>
          <w:rtl/>
          <w:lang w:bidi="fa-IR"/>
        </w:rPr>
        <w:t xml:space="preserve"> و به تبع آن‌ها </w:t>
      </w:r>
      <m:oMath>
        <m:sSub>
          <m:sSubPr>
            <m:ctrlPr>
              <w:rPr>
                <w:rFonts w:ascii="Cambria Math" w:hAnsi="Cambria Math"/>
                <w:sz w:val="28"/>
              </w:rPr>
            </m:ctrlPr>
          </m:sSubPr>
          <m:e>
            <m:r>
              <w:rPr>
                <w:rFonts w:ascii="Cambria Math" w:hAnsi="Cambria Math"/>
                <w:sz w:val="28"/>
              </w:rPr>
              <m:t>y</m:t>
            </m:r>
          </m:e>
          <m:sub>
            <m:r>
              <w:rPr>
                <w:rFonts w:ascii="Cambria Math" w:hAnsi="Cambria Math"/>
                <w:sz w:val="28"/>
              </w:rPr>
              <m:t>i</m:t>
            </m:r>
            <m:r>
              <m:rPr>
                <m:sty m:val="p"/>
              </m:rPr>
              <w:rPr>
                <w:rFonts w:ascii="Cambria Math" w:hAnsi="Cambria Math"/>
                <w:sz w:val="28"/>
              </w:rPr>
              <m:t>c</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c</m:t>
            </m:r>
          </m:sub>
        </m:sSub>
      </m:oMath>
      <w:r w:rsidR="00593121" w:rsidRPr="003B3F5B">
        <w:rPr>
          <w:rFonts w:ascii="Arial" w:eastAsiaTheme="minorEastAsia" w:hAnsi="Arial" w:hint="cs"/>
          <w:sz w:val="28"/>
          <w:rtl/>
          <w:lang w:bidi="fa-IR"/>
        </w:rPr>
        <w:t xml:space="preserve"> از قیود خود تخطی نمی‌کنند.</w:t>
      </w:r>
    </w:p>
    <w:p w:rsidR="009B2EBF" w:rsidRDefault="009B2EBF" w:rsidP="009B2EBF">
      <w:pPr>
        <w:bidi/>
        <w:spacing w:after="0"/>
        <w:rPr>
          <w:rFonts w:ascii="Arial" w:eastAsiaTheme="minorEastAsia" w:hAnsi="Arial"/>
          <w:sz w:val="28"/>
          <w:rtl/>
          <w:lang w:bidi="fa-IR"/>
        </w:rPr>
      </w:pPr>
      <w:r>
        <w:rPr>
          <w:rFonts w:ascii="Arial" w:eastAsiaTheme="minorEastAsia" w:hAnsi="Arial" w:hint="cs"/>
          <w:sz w:val="28"/>
          <w:rtl/>
          <w:lang w:bidi="fa-IR"/>
        </w:rPr>
        <w:t>همچنین برای درک بهتر، در شکل</w:t>
      </w:r>
      <w:r w:rsidR="00B870E5">
        <w:rPr>
          <w:rFonts w:ascii="Arial" w:eastAsiaTheme="minorEastAsia" w:hAnsi="Arial" w:hint="cs"/>
          <w:sz w:val="28"/>
          <w:rtl/>
          <w:lang w:bidi="fa-IR"/>
        </w:rPr>
        <w:t xml:space="preserve"> 2-5</w:t>
      </w:r>
      <w:r>
        <w:rPr>
          <w:rFonts w:ascii="Arial" w:eastAsiaTheme="minorEastAsia" w:hAnsi="Arial" w:hint="cs"/>
          <w:sz w:val="28"/>
          <w:rtl/>
          <w:lang w:bidi="fa-IR"/>
        </w:rPr>
        <w:t xml:space="preserve"> نحوه‌ی عملکرد کنترلر سینماتیکی به صورت تصویری آورده شده است.</w:t>
      </w:r>
    </w:p>
    <w:p w:rsidR="009B2EBF" w:rsidRDefault="006119C0" w:rsidP="009B2EBF">
      <w:pPr>
        <w:keepNext/>
        <w:bidi/>
        <w:spacing w:after="0"/>
        <w:jc w:val="center"/>
      </w:pPr>
      <w:r>
        <w:rPr>
          <w:rFonts w:ascii="Arial" w:eastAsiaTheme="minorEastAsia" w:hAnsi="Arial"/>
          <w:sz w:val="28"/>
          <w:lang w:bidi="fa-IR"/>
        </w:rPr>
        <w:pict>
          <v:shape id="_x0000_i1033" type="#_x0000_t75" style="width:434.25pt;height:189.75pt">
            <v:imagedata r:id="rId33" o:title="Kinematic"/>
          </v:shape>
        </w:pict>
      </w:r>
    </w:p>
    <w:p w:rsidR="00593121" w:rsidRPr="003B3F5B" w:rsidRDefault="009B2EBF" w:rsidP="009B2EBF">
      <w:pPr>
        <w:pStyle w:val="Caption"/>
        <w:bidi/>
        <w:jc w:val="center"/>
        <w:rPr>
          <w:rFonts w:ascii="Arial" w:eastAsiaTheme="minorEastAsia" w:hAnsi="Arial"/>
          <w:sz w:val="28"/>
          <w:rtl/>
          <w:lang w:bidi="fa-IR"/>
        </w:rPr>
      </w:pPr>
      <w:bookmarkStart w:id="41" w:name="_Toc157254933"/>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5</w:t>
      </w:r>
      <w:r w:rsidR="00DA77A6">
        <w:rPr>
          <w:rtl/>
        </w:rPr>
        <w:fldChar w:fldCharType="end"/>
      </w:r>
      <w:r>
        <w:rPr>
          <w:rFonts w:hint="cs"/>
          <w:rtl/>
          <w:lang w:bidi="fa-IR"/>
        </w:rPr>
        <w:t xml:space="preserve"> نحوه </w:t>
      </w:r>
      <w:r>
        <w:rPr>
          <w:rFonts w:ascii="Arial" w:eastAsiaTheme="minorEastAsia" w:hAnsi="Arial" w:hint="cs"/>
          <w:sz w:val="28"/>
          <w:rtl/>
          <w:lang w:bidi="fa-IR"/>
        </w:rPr>
        <w:t>عملکرد کنترلر سینماتیکی</w:t>
      </w:r>
      <w:bookmarkEnd w:id="41"/>
    </w:p>
    <w:p w:rsidR="00593121" w:rsidRPr="00593121" w:rsidRDefault="00593121" w:rsidP="00097A2C">
      <w:pPr>
        <w:pStyle w:val="Heading2"/>
        <w:rPr>
          <w:rtl/>
        </w:rPr>
      </w:pPr>
      <w:bookmarkStart w:id="42" w:name="_Toc157254839"/>
      <w:r>
        <w:rPr>
          <w:rFonts w:hint="cs"/>
          <w:rtl/>
        </w:rPr>
        <w:t>شبیه سازی سینماتیکی</w:t>
      </w:r>
      <w:bookmarkEnd w:id="42"/>
    </w:p>
    <w:p w:rsidR="008E24F0" w:rsidRPr="002A5342" w:rsidRDefault="005678C8" w:rsidP="00B870E5">
      <w:pPr>
        <w:bidi/>
        <w:spacing w:after="0"/>
        <w:rPr>
          <w:rFonts w:ascii="Arial" w:eastAsiaTheme="minorEastAsia" w:hAnsi="Arial"/>
          <w:sz w:val="28"/>
          <w:rtl/>
        </w:rPr>
      </w:pPr>
      <w:r w:rsidRPr="002A5342">
        <w:rPr>
          <w:rFonts w:ascii="Arial" w:eastAsiaTheme="minorEastAsia" w:hAnsi="Arial" w:hint="cs"/>
          <w:sz w:val="28"/>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sidRPr="002A5342">
        <w:rPr>
          <w:rFonts w:ascii="Arial" w:eastAsiaTheme="minorEastAsia" w:hAnsi="Arial" w:hint="cs"/>
          <w:sz w:val="28"/>
          <w:rtl/>
        </w:rPr>
        <w:t xml:space="preserve">برای این منظور و برای نشان دادن عمومیت کنترلر ارائه شده، ابتدا برای یک پلتفرم، دو مسیر زمانی متفاوت دایره و </w:t>
      </w:r>
      <m:oMath>
        <m:r>
          <w:rPr>
            <w:rFonts w:ascii="Cambria Math" w:eastAsiaTheme="minorEastAsia" w:hAnsi="Cambria Math" w:cs="Times New Roman" w:hint="cs"/>
            <w:sz w:val="28"/>
            <w:rtl/>
          </w:rPr>
          <m:t>∞</m:t>
        </m:r>
      </m:oMath>
      <w:r w:rsidR="003737FB" w:rsidRPr="002A5342">
        <w:rPr>
          <w:rFonts w:ascii="Arial" w:eastAsiaTheme="minorEastAsia" w:hAnsi="Arial" w:hint="cs"/>
          <w:sz w:val="28"/>
          <w:rtl/>
          <w:lang w:bidi="fa-IR"/>
        </w:rPr>
        <w:t xml:space="preserve"> را شبیه سازی کرده سپس برای هر سه پلتفرم مسیر زمانی بیضی ارائه می‌شود. </w:t>
      </w:r>
      <w:r w:rsidRPr="002A5342">
        <w:rPr>
          <w:rFonts w:ascii="Arial" w:eastAsiaTheme="minorEastAsia" w:hAnsi="Arial" w:hint="cs"/>
          <w:sz w:val="28"/>
          <w:rtl/>
        </w:rPr>
        <w:t>این نتایج نشان دهنده‌ی پایداری سیستم و کاهش خطای حالت‌ها به سمت 0 می‌باشند که تضمین کننده‌ی صحت کنترلر سینماتیکی ارائه شده هستند.</w:t>
      </w:r>
    </w:p>
    <w:p w:rsidR="007E07AB" w:rsidRDefault="007E07AB" w:rsidP="00B870E5">
      <w:pPr>
        <w:bidi/>
        <w:spacing w:after="0"/>
        <w:rPr>
          <w:rFonts w:ascii="Arial" w:hAnsi="Arial"/>
          <w:color w:val="202122"/>
          <w:sz w:val="28"/>
          <w:shd w:val="clear" w:color="auto" w:fill="FFFFFF"/>
          <w:rtl/>
        </w:rPr>
      </w:pPr>
      <w:r w:rsidRPr="002A5342">
        <w:rPr>
          <w:rFonts w:ascii="Arial" w:hAnsi="Arial" w:hint="cs"/>
          <w:color w:val="202122"/>
          <w:sz w:val="28"/>
          <w:shd w:val="clear" w:color="auto" w:fill="FFFFFF"/>
          <w:rtl/>
        </w:rPr>
        <w:t xml:space="preserve">مقادیر عددی شبیه سازی، فارغ از شکل مسیر زمانی مرجع که شامل قیود حالت، و ضرایب کنترلی می‌باشند به صورت </w:t>
      </w:r>
      <w:r w:rsidR="00B870E5">
        <w:rPr>
          <w:rFonts w:ascii="Arial" w:hAnsi="Arial" w:hint="cs"/>
          <w:color w:val="202122"/>
          <w:sz w:val="28"/>
          <w:shd w:val="clear" w:color="auto" w:fill="FFFFFF"/>
          <w:rtl/>
          <w:lang w:bidi="fa-IR"/>
        </w:rPr>
        <w:t>جدول 2-1</w:t>
      </w:r>
      <w:r w:rsidRPr="002A5342">
        <w:rPr>
          <w:rFonts w:ascii="Arial" w:hAnsi="Arial" w:hint="cs"/>
          <w:color w:val="202122"/>
          <w:sz w:val="28"/>
          <w:shd w:val="clear" w:color="auto" w:fill="FFFFFF"/>
          <w:rtl/>
        </w:rPr>
        <w:t xml:space="preserve"> هستند.</w:t>
      </w:r>
    </w:p>
    <w:p w:rsidR="00B870E5" w:rsidRDefault="00B870E5" w:rsidP="00B870E5">
      <w:pPr>
        <w:bidi/>
        <w:spacing w:after="0"/>
        <w:rPr>
          <w:rFonts w:ascii="Arial" w:hAnsi="Arial"/>
          <w:color w:val="202122"/>
          <w:sz w:val="28"/>
          <w:shd w:val="clear" w:color="auto" w:fill="FFFFFF"/>
          <w:rtl/>
        </w:rPr>
      </w:pPr>
    </w:p>
    <w:p w:rsidR="00B870E5" w:rsidRDefault="00B870E5" w:rsidP="00B870E5">
      <w:pPr>
        <w:bidi/>
        <w:spacing w:after="0"/>
        <w:rPr>
          <w:rFonts w:ascii="Arial" w:hAnsi="Arial"/>
          <w:color w:val="202122"/>
          <w:sz w:val="28"/>
          <w:shd w:val="clear" w:color="auto" w:fill="FFFFFF"/>
          <w:rtl/>
        </w:rPr>
      </w:pPr>
    </w:p>
    <w:p w:rsidR="00294B4D" w:rsidRDefault="00294B4D" w:rsidP="00294B4D">
      <w:pPr>
        <w:bidi/>
        <w:spacing w:after="0"/>
        <w:rPr>
          <w:rFonts w:ascii="Arial" w:hAnsi="Arial"/>
          <w:color w:val="202122"/>
          <w:sz w:val="28"/>
          <w:shd w:val="clear" w:color="auto" w:fill="FFFFFF"/>
        </w:rPr>
      </w:pPr>
    </w:p>
    <w:p w:rsidR="002A5342" w:rsidRDefault="002A5342" w:rsidP="002A5342">
      <w:pPr>
        <w:bidi/>
        <w:spacing w:after="0"/>
        <w:rPr>
          <w:rFonts w:ascii="Arial" w:hAnsi="Arial"/>
          <w:color w:val="202122"/>
          <w:sz w:val="28"/>
          <w:shd w:val="clear" w:color="auto" w:fill="FFFFFF"/>
        </w:rPr>
      </w:pPr>
    </w:p>
    <w:p w:rsidR="00A209B7" w:rsidRDefault="00A209B7" w:rsidP="00A209B7">
      <w:pPr>
        <w:pStyle w:val="Caption"/>
        <w:keepNext/>
        <w:bidi/>
        <w:jc w:val="center"/>
      </w:pPr>
      <w:bookmarkStart w:id="43" w:name="_Toc157255014"/>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2</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lang w:bidi="fa-IR"/>
        </w:rPr>
        <w:t xml:space="preserve"> مقادیر عددی شبیه سازی سینماتیکی</w:t>
      </w:r>
      <w:bookmarkEnd w:id="43"/>
    </w:p>
    <w:tbl>
      <w:tblPr>
        <w:tblStyle w:val="GridTable1Light"/>
        <w:bidiVisual/>
        <w:tblW w:w="0" w:type="auto"/>
        <w:tblLook w:val="04A0" w:firstRow="1" w:lastRow="0" w:firstColumn="1" w:lastColumn="0" w:noHBand="0" w:noVBand="1"/>
      </w:tblPr>
      <w:tblGrid>
        <w:gridCol w:w="4580"/>
        <w:gridCol w:w="4580"/>
      </w:tblGrid>
      <w:tr w:rsidR="002A5342" w:rsidRPr="00230985" w:rsidTr="002A53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Arial" w:hAnsi="Arial"/>
                <w:color w:val="202122"/>
                <w:szCs w:val="24"/>
                <w:shd w:val="clear" w:color="auto" w:fill="FFFFFF"/>
                <w:rtl/>
              </w:rPr>
            </w:pPr>
            <w:r w:rsidRPr="00230985">
              <w:rPr>
                <w:rFonts w:ascii="Arial" w:hAnsi="Arial" w:hint="cs"/>
                <w:color w:val="202122"/>
                <w:szCs w:val="24"/>
                <w:shd w:val="clear" w:color="auto" w:fill="FFFFFF"/>
                <w:rtl/>
              </w:rPr>
              <w:t>مقدار</w:t>
            </w:r>
          </w:p>
        </w:tc>
        <w:tc>
          <w:tcPr>
            <w:tcW w:w="4580" w:type="dxa"/>
            <w:vAlign w:val="center"/>
          </w:tcPr>
          <w:p w:rsidR="002A5342" w:rsidRPr="00230985" w:rsidRDefault="002A5342" w:rsidP="002A5342">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lang w:bidi="fa-IR"/>
              </w:rPr>
            </w:pPr>
            <w:r w:rsidRPr="00230985">
              <w:rPr>
                <w:rFonts w:ascii="Arial" w:hAnsi="Arial" w:hint="cs"/>
                <w:color w:val="202122"/>
                <w:szCs w:val="24"/>
                <w:shd w:val="clear" w:color="auto" w:fill="FFFFFF"/>
                <w:rtl/>
                <w:lang w:bidi="fa-IR"/>
              </w:rPr>
              <w:t>متغیر</w:t>
            </w:r>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6119C0"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6119C0"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3</w:t>
            </w:r>
          </w:p>
        </w:tc>
        <w:tc>
          <w:tcPr>
            <w:tcW w:w="4580" w:type="dxa"/>
            <w:vAlign w:val="center"/>
          </w:tcPr>
          <w:p w:rsidR="002A5342" w:rsidRPr="00230985" w:rsidRDefault="006119C0"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6119C0"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6119C0"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2A5342" w:rsidRDefault="002A5342" w:rsidP="002A5342">
      <w:pPr>
        <w:bidi/>
        <w:spacing w:after="0"/>
        <w:rPr>
          <w:rFonts w:ascii="Arial" w:hAnsi="Arial"/>
          <w:color w:val="202122"/>
          <w:sz w:val="28"/>
          <w:shd w:val="clear" w:color="auto" w:fill="FFFFFF"/>
        </w:rPr>
      </w:pPr>
    </w:p>
    <w:p w:rsidR="003737FB" w:rsidRDefault="00230985" w:rsidP="00230985">
      <w:pPr>
        <w:pStyle w:val="Heading3"/>
        <w:rPr>
          <w:rtl/>
        </w:rPr>
      </w:pPr>
      <w:bookmarkStart w:id="44" w:name="_Toc157254840"/>
      <w:r>
        <w:rPr>
          <w:rFonts w:hint="cs"/>
          <w:rtl/>
        </w:rPr>
        <w:t xml:space="preserve">مسیر زمانی دایروی برای </w:t>
      </w:r>
      <w:r w:rsidR="003737FB">
        <w:rPr>
          <w:rFonts w:hint="cs"/>
          <w:rtl/>
        </w:rPr>
        <w:t xml:space="preserve">تک </w:t>
      </w:r>
      <w:r w:rsidR="00131AA6">
        <w:rPr>
          <w:rFonts w:hint="cs"/>
          <w:rtl/>
        </w:rPr>
        <w:t>ربات</w:t>
      </w:r>
      <w:bookmarkEnd w:id="44"/>
    </w:p>
    <w:p w:rsidR="007E07AB" w:rsidRPr="007E07AB" w:rsidRDefault="007E07AB" w:rsidP="007E07AB">
      <w:pPr>
        <w:pStyle w:val="Heading4"/>
        <w:rPr>
          <w:rFonts w:eastAsiaTheme="minorEastAsia"/>
          <w:rtl/>
        </w:rPr>
      </w:pPr>
      <w:bookmarkStart w:id="45" w:name="_Toc157254841"/>
      <w:r>
        <w:rPr>
          <w:rFonts w:eastAsiaTheme="minorEastAsia" w:hint="cs"/>
          <w:rtl/>
        </w:rPr>
        <w:t>مقادیر عددی</w:t>
      </w:r>
      <w:bookmarkEnd w:id="45"/>
    </w:p>
    <w:p w:rsidR="003737FB" w:rsidRDefault="003737FB" w:rsidP="003737FB">
      <w:pPr>
        <w:bidi/>
        <w:rPr>
          <w:rtl/>
          <w:lang w:bidi="fa-IR"/>
        </w:rPr>
      </w:pPr>
      <w:r>
        <w:rPr>
          <w:rFonts w:hint="cs"/>
          <w:rtl/>
          <w:lang w:bidi="fa-IR"/>
        </w:rPr>
        <w:t>ابتدا برای تک پلتفرم یک مسیر ساده‌ی دایره در نظر می‌گیریم.</w:t>
      </w:r>
    </w:p>
    <w:tbl>
      <w:tblPr>
        <w:tblStyle w:val="TableGrid"/>
        <w:bidiVisual/>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1228"/>
        <w:gridCol w:w="4771"/>
      </w:tblGrid>
      <w:tr w:rsidR="00512D4E" w:rsidRPr="00230985" w:rsidTr="000B486B">
        <w:tc>
          <w:tcPr>
            <w:tcW w:w="3352" w:type="dxa"/>
            <w:vMerge w:val="restart"/>
            <w:vAlign w:val="center"/>
          </w:tcPr>
          <w:p w:rsidR="00512D4E" w:rsidRPr="005D72C5" w:rsidRDefault="005D72C5" w:rsidP="00512D4E">
            <w:pPr>
              <w:bidi/>
              <w:ind w:firstLine="0"/>
              <w:jc w:val="left"/>
              <w:rPr>
                <w:rFonts w:eastAsiaTheme="minorEastAsia"/>
                <w:szCs w:val="24"/>
                <w:lang w:bidi="fa-IR"/>
              </w:rPr>
            </w:pPr>
            <w:r w:rsidRPr="005D72C5">
              <w:rPr>
                <w:rFonts w:hint="cs"/>
                <w:szCs w:val="24"/>
                <w:rtl/>
              </w:rPr>
              <w:t>(</w:t>
            </w:r>
            <w:r w:rsidRPr="005D72C5">
              <w:rPr>
                <w:szCs w:val="24"/>
                <w:rtl/>
              </w:rPr>
              <w:fldChar w:fldCharType="begin"/>
            </w:r>
            <w:r w:rsidRPr="005D72C5">
              <w:rPr>
                <w:szCs w:val="24"/>
                <w:rtl/>
              </w:rPr>
              <w:instrText xml:space="preserve"> </w:instrText>
            </w:r>
            <w:r w:rsidRPr="005D72C5">
              <w:rPr>
                <w:szCs w:val="24"/>
              </w:rPr>
              <w:instrText>STYLEREF</w:instrText>
            </w:r>
            <w:r w:rsidRPr="005D72C5">
              <w:rPr>
                <w:szCs w:val="24"/>
                <w:rtl/>
              </w:rPr>
              <w:instrText xml:space="preserve"> 1 \</w:instrText>
            </w:r>
            <w:r w:rsidRPr="005D72C5">
              <w:rPr>
                <w:szCs w:val="24"/>
              </w:rPr>
              <w:instrText>s</w:instrText>
            </w:r>
            <w:r w:rsidRPr="005D72C5">
              <w:rPr>
                <w:szCs w:val="24"/>
                <w:rtl/>
              </w:rPr>
              <w:instrText xml:space="preserve"> </w:instrText>
            </w:r>
            <w:r w:rsidRPr="005D72C5">
              <w:rPr>
                <w:szCs w:val="24"/>
                <w:rtl/>
              </w:rPr>
              <w:fldChar w:fldCharType="separate"/>
            </w:r>
            <w:r w:rsidR="00506975">
              <w:rPr>
                <w:noProof/>
                <w:szCs w:val="24"/>
                <w:rtl/>
              </w:rPr>
              <w:t>‏2</w:t>
            </w:r>
            <w:r w:rsidRPr="005D72C5">
              <w:rPr>
                <w:szCs w:val="24"/>
                <w:rtl/>
              </w:rPr>
              <w:fldChar w:fldCharType="end"/>
            </w:r>
            <w:r w:rsidRPr="005D72C5">
              <w:rPr>
                <w:szCs w:val="24"/>
                <w:rtl/>
              </w:rPr>
              <w:noBreakHyphen/>
            </w:r>
            <w:r w:rsidRPr="005D72C5">
              <w:rPr>
                <w:rFonts w:hint="cs"/>
                <w:szCs w:val="24"/>
                <w:rtl/>
                <w:lang w:bidi="fa-IR"/>
              </w:rPr>
              <w:t>‌</w:t>
            </w:r>
            <w:r w:rsidRPr="005D72C5">
              <w:rPr>
                <w:szCs w:val="24"/>
                <w:rtl/>
              </w:rPr>
              <w:fldChar w:fldCharType="begin"/>
            </w:r>
            <w:r w:rsidRPr="005D72C5">
              <w:rPr>
                <w:szCs w:val="24"/>
                <w:rtl/>
              </w:rPr>
              <w:instrText xml:space="preserve"> </w:instrText>
            </w:r>
            <w:r w:rsidRPr="005D72C5">
              <w:rPr>
                <w:szCs w:val="24"/>
              </w:rPr>
              <w:instrText>SEQ</w:instrText>
            </w:r>
            <w:r w:rsidRPr="005D72C5">
              <w:rPr>
                <w:szCs w:val="24"/>
                <w:rtl/>
              </w:rPr>
              <w:instrText xml:space="preserve"> فرمول \* </w:instrText>
            </w:r>
            <w:r w:rsidRPr="005D72C5">
              <w:rPr>
                <w:szCs w:val="24"/>
              </w:rPr>
              <w:instrText>ARABIC \s 1</w:instrText>
            </w:r>
            <w:r w:rsidRPr="005D72C5">
              <w:rPr>
                <w:szCs w:val="24"/>
                <w:rtl/>
              </w:rPr>
              <w:instrText xml:space="preserve"> </w:instrText>
            </w:r>
            <w:r w:rsidRPr="005D72C5">
              <w:rPr>
                <w:szCs w:val="24"/>
                <w:rtl/>
              </w:rPr>
              <w:fldChar w:fldCharType="separate"/>
            </w:r>
            <w:r w:rsidR="00506975">
              <w:rPr>
                <w:noProof/>
                <w:szCs w:val="24"/>
                <w:rtl/>
              </w:rPr>
              <w:t>34</w:t>
            </w:r>
            <w:r w:rsidRPr="005D72C5">
              <w:rPr>
                <w:szCs w:val="24"/>
                <w:rtl/>
              </w:rPr>
              <w:fldChar w:fldCharType="end"/>
            </w:r>
            <w:r w:rsidRPr="005D72C5">
              <w:rPr>
                <w:rFonts w:hint="cs"/>
                <w:szCs w:val="24"/>
                <w:rtl/>
              </w:rPr>
              <w:t>)</w:t>
            </w:r>
            <w:r>
              <w:rPr>
                <w:rFonts w:hint="cs"/>
                <w:szCs w:val="24"/>
                <w:rtl/>
              </w:rPr>
              <w:t xml:space="preserve"> </w:t>
            </w:r>
            <w:r w:rsidR="00512D4E" w:rsidRPr="005D72C5">
              <w:rPr>
                <w:rFonts w:eastAsiaTheme="minorEastAsia" w:hint="cs"/>
                <w:szCs w:val="24"/>
                <w:rtl/>
                <w:lang w:bidi="fa-IR"/>
              </w:rPr>
              <w:t xml:space="preserve">مسیر </w:t>
            </w:r>
            <w:r w:rsidR="00A862BD" w:rsidRPr="005D72C5">
              <w:rPr>
                <w:rFonts w:eastAsiaTheme="minorEastAsia" w:hint="cs"/>
                <w:szCs w:val="24"/>
                <w:rtl/>
                <w:lang w:bidi="fa-IR"/>
              </w:rPr>
              <w:t>زمانی دایره</w:t>
            </w:r>
          </w:p>
        </w:tc>
        <w:tc>
          <w:tcPr>
            <w:tcW w:w="5999" w:type="dxa"/>
            <w:gridSpan w:val="2"/>
            <w:vAlign w:val="center"/>
          </w:tcPr>
          <w:p w:rsidR="00512D4E" w:rsidRPr="00230985" w:rsidRDefault="006119C0" w:rsidP="000B486B">
            <w:pPr>
              <w:bidi/>
              <w:ind w:left="575"/>
              <w:jc w:val="right"/>
              <w:rPr>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p w:rsidR="00512D4E" w:rsidRPr="00230985" w:rsidRDefault="006119C0" w:rsidP="000B486B">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r>
                            <w:rPr>
                              <w:rFonts w:ascii="Cambria Math" w:hAnsi="Cambria Math"/>
                            </w:rPr>
                            <m:t>=</m:t>
                          </m:r>
                          <m:r>
                            <m:rPr>
                              <m:sty m:val="p"/>
                            </m:rPr>
                            <w:rPr>
                              <w:rFonts w:ascii="Cambria Math" w:hAnsi="Cambria Math"/>
                            </w:rPr>
                            <m:t xml:space="preserve">0∙3 </m:t>
                          </m:r>
                          <m:f>
                            <m:fPr>
                              <m:type m:val="skw"/>
                              <m:ctrlPr>
                                <w:rPr>
                                  <w:rFonts w:ascii="Cambria Math" w:hAnsi="Cambria Math"/>
                                </w:rPr>
                              </m:ctrlPr>
                            </m:fPr>
                            <m:num>
                              <m:r>
                                <w:rPr>
                                  <w:rFonts w:ascii="Cambria Math" w:hAnsi="Cambria Math"/>
                                </w:rPr>
                                <m:t>m</m:t>
                              </m:r>
                            </m:num>
                            <m:den>
                              <m:r>
                                <w:rPr>
                                  <w:rFonts w:ascii="Cambria Math" w:hAnsi="Cambria Math"/>
                                </w:rPr>
                                <m:t>s</m:t>
                              </m:r>
                            </m:den>
                          </m:f>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r>
                            <w:rPr>
                              <w:rFonts w:ascii="Cambria Math" w:hAnsi="Cambria Math"/>
                            </w:rPr>
                            <m:t xml:space="preserve">=1 </m:t>
                          </m:r>
                          <m:f>
                            <m:fPr>
                              <m:type m:val="skw"/>
                              <m:ctrlPr>
                                <w:rPr>
                                  <w:rFonts w:ascii="Cambria Math" w:hAnsi="Cambria Math"/>
                                  <w:i/>
                                </w:rPr>
                              </m:ctrlPr>
                            </m:fPr>
                            <m:num>
                              <m:r>
                                <w:rPr>
                                  <w:rFonts w:ascii="Cambria Math" w:hAnsi="Cambria Math"/>
                                </w:rPr>
                                <m:t>rad</m:t>
                              </m:r>
                            </m:num>
                            <m:den>
                              <m:r>
                                <w:rPr>
                                  <w:rFonts w:ascii="Cambria Math" w:hAnsi="Cambria Math"/>
                                </w:rPr>
                                <m:t>s</m:t>
                              </m:r>
                            </m:den>
                          </m:f>
                        </m:e>
                      </m:mr>
                    </m:m>
                  </m:e>
                </m:d>
              </m:oMath>
            </m:oMathPara>
          </w:p>
        </w:tc>
      </w:tr>
      <w:tr w:rsidR="00512D4E" w:rsidTr="000B486B">
        <w:tc>
          <w:tcPr>
            <w:tcW w:w="3352" w:type="dxa"/>
            <w:vMerge/>
            <w:vAlign w:val="center"/>
          </w:tcPr>
          <w:p w:rsidR="00512D4E" w:rsidRDefault="00512D4E" w:rsidP="00A862BD">
            <w:pPr>
              <w:bidi/>
              <w:ind w:firstLine="0"/>
              <w:jc w:val="left"/>
              <w:rPr>
                <w:rFonts w:eastAsiaTheme="minorEastAsia"/>
                <w:sz w:val="28"/>
                <w:rtl/>
                <w:lang w:bidi="fa-IR"/>
              </w:rPr>
            </w:pPr>
          </w:p>
        </w:tc>
        <w:tc>
          <w:tcPr>
            <w:tcW w:w="5999" w:type="dxa"/>
            <w:gridSpan w:val="2"/>
          </w:tcPr>
          <w:p w:rsidR="00512D4E" w:rsidRDefault="00512D4E" w:rsidP="00A862BD">
            <w:pPr>
              <w:bidi/>
              <w:ind w:firstLine="0"/>
              <w:rPr>
                <w:rFonts w:eastAsia="Times New Roman"/>
                <w:sz w:val="28"/>
                <w:lang w:bidi="fa-IR"/>
              </w:rPr>
            </w:pPr>
          </w:p>
        </w:tc>
      </w:tr>
      <w:tr w:rsidR="001B20A3" w:rsidRPr="00230985" w:rsidTr="000B486B">
        <w:tc>
          <w:tcPr>
            <w:tcW w:w="4580" w:type="dxa"/>
            <w:gridSpan w:val="2"/>
            <w:vAlign w:val="center"/>
          </w:tcPr>
          <w:p w:rsidR="001B20A3"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5</w:t>
            </w:r>
            <w:r w:rsidRPr="00A44011">
              <w:rPr>
                <w:sz w:val="20"/>
                <w:szCs w:val="24"/>
                <w:rtl/>
              </w:rPr>
              <w:fldChar w:fldCharType="end"/>
            </w:r>
            <w:r w:rsidRPr="00A44011">
              <w:rPr>
                <w:rFonts w:hint="cs"/>
                <w:sz w:val="20"/>
                <w:szCs w:val="24"/>
                <w:rtl/>
              </w:rPr>
              <w:t>)</w:t>
            </w:r>
            <w:r>
              <w:rPr>
                <w:rFonts w:hint="cs"/>
                <w:sz w:val="20"/>
                <w:szCs w:val="24"/>
                <w:rtl/>
              </w:rPr>
              <w:t xml:space="preserve"> </w:t>
            </w:r>
            <w:r w:rsidR="00230985">
              <w:rPr>
                <w:rFonts w:hint="cs"/>
                <w:sz w:val="22"/>
                <w:szCs w:val="24"/>
                <w:rtl/>
                <w:lang w:bidi="fa-IR"/>
              </w:rPr>
              <w:t>شرایط اولیه</w:t>
            </w:r>
          </w:p>
        </w:tc>
        <w:tc>
          <w:tcPr>
            <w:tcW w:w="4771" w:type="dxa"/>
          </w:tcPr>
          <w:p w:rsidR="001B20A3" w:rsidRPr="00230985" w:rsidRDefault="006119C0" w:rsidP="00A862BD">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5</m:t>
                          </m:r>
                        </m:e>
                      </m:mr>
                    </m:m>
                  </m:e>
                </m:d>
              </m:oMath>
            </m:oMathPara>
          </w:p>
        </w:tc>
      </w:tr>
    </w:tbl>
    <w:p w:rsidR="003737FB" w:rsidRDefault="003737FB" w:rsidP="007E07AB">
      <w:pPr>
        <w:pStyle w:val="Heading4"/>
        <w:rPr>
          <w:rtl/>
        </w:rPr>
      </w:pPr>
      <w:bookmarkStart w:id="46" w:name="_Toc157254842"/>
      <w:r>
        <w:rPr>
          <w:rFonts w:hint="cs"/>
          <w:rtl/>
        </w:rPr>
        <w:lastRenderedPageBreak/>
        <w:t>شبیه سازی</w:t>
      </w:r>
      <w:bookmarkEnd w:id="46"/>
    </w:p>
    <w:p w:rsidR="006B235C" w:rsidRDefault="008D53BB" w:rsidP="00A92B45">
      <w:pPr>
        <w:keepNext/>
        <w:bidi/>
        <w:ind w:firstLine="260"/>
        <w:jc w:val="center"/>
      </w:pPr>
      <w:r w:rsidRPr="008D53BB">
        <w:rPr>
          <w:noProof/>
          <w:rtl/>
        </w:rPr>
        <w:drawing>
          <wp:inline distT="0" distB="0" distL="0" distR="0" wp14:anchorId="001E34CA" wp14:editId="0C0DA614">
            <wp:extent cx="4692770" cy="3519578"/>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27799" cy="3545850"/>
                    </a:xfrm>
                    <a:prstGeom prst="rect">
                      <a:avLst/>
                    </a:prstGeom>
                  </pic:spPr>
                </pic:pic>
              </a:graphicData>
            </a:graphic>
          </wp:inline>
        </w:drawing>
      </w:r>
    </w:p>
    <w:p w:rsidR="006B235C" w:rsidRDefault="006B235C" w:rsidP="006B235C">
      <w:pPr>
        <w:pStyle w:val="Caption"/>
        <w:bidi/>
        <w:jc w:val="center"/>
        <w:rPr>
          <w:lang w:bidi="fa-IR"/>
        </w:rPr>
      </w:pPr>
      <w:bookmarkStart w:id="47" w:name="_Toc157254934"/>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6</w:t>
      </w:r>
      <w:r w:rsidR="00DA77A6">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bookmarkEnd w:id="47"/>
    </w:p>
    <w:p w:rsidR="006B235C" w:rsidRDefault="00A92B45" w:rsidP="007E07AB">
      <w:pPr>
        <w:keepNext/>
        <w:bidi/>
        <w:jc w:val="center"/>
      </w:pPr>
      <w:r w:rsidRPr="00A92B45">
        <w:rPr>
          <w:noProof/>
          <w:rtl/>
        </w:rPr>
        <w:drawing>
          <wp:inline distT="0" distB="0" distL="0" distR="0">
            <wp:extent cx="4908502" cy="368342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14288" cy="3687768"/>
                    </a:xfrm>
                    <a:prstGeom prst="rect">
                      <a:avLst/>
                    </a:prstGeom>
                    <a:noFill/>
                    <a:ln>
                      <a:noFill/>
                    </a:ln>
                  </pic:spPr>
                </pic:pic>
              </a:graphicData>
            </a:graphic>
          </wp:inline>
        </w:drawing>
      </w:r>
    </w:p>
    <w:p w:rsidR="006B235C" w:rsidRDefault="006B235C" w:rsidP="006B235C">
      <w:pPr>
        <w:pStyle w:val="Caption"/>
        <w:bidi/>
        <w:jc w:val="center"/>
        <w:rPr>
          <w:lang w:bidi="fa-IR"/>
        </w:rPr>
      </w:pPr>
      <w:bookmarkStart w:id="48" w:name="_Toc157254935"/>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7</w:t>
      </w:r>
      <w:r w:rsidR="00DA77A6">
        <w:rPr>
          <w:rtl/>
        </w:rPr>
        <w:fldChar w:fldCharType="end"/>
      </w:r>
      <w:r w:rsidR="00131AA6">
        <w:rPr>
          <w:rFonts w:hint="cs"/>
          <w:rtl/>
        </w:rPr>
        <w:t xml:space="preserve"> </w:t>
      </w:r>
      <w:r w:rsidR="00131AA6">
        <w:rPr>
          <w:rFonts w:hint="cs"/>
          <w:rtl/>
          <w:lang w:bidi="fa-IR"/>
        </w:rPr>
        <w:t>خطای حالت‌ها در مختصات</w:t>
      </w:r>
      <w:r>
        <w:rPr>
          <w:rFonts w:hint="cs"/>
          <w:rtl/>
          <w:lang w:bidi="fa-IR"/>
        </w:rPr>
        <w:t xml:space="preserve"> تبدیل شده</w:t>
      </w:r>
      <w:bookmarkEnd w:id="48"/>
    </w:p>
    <w:p w:rsidR="007E07AB" w:rsidRDefault="00B71A4E" w:rsidP="00A92B45">
      <w:pPr>
        <w:keepNext/>
        <w:bidi/>
        <w:jc w:val="center"/>
      </w:pPr>
      <w:r w:rsidRPr="00B71A4E">
        <w:rPr>
          <w:noProof/>
          <w:rtl/>
        </w:rPr>
        <w:lastRenderedPageBreak/>
        <w:drawing>
          <wp:inline distT="0" distB="0" distL="0" distR="0">
            <wp:extent cx="4904006" cy="351095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rotWithShape="1">
                    <a:blip r:embed="rId36">
                      <a:extLst>
                        <a:ext uri="{28A0092B-C50C-407E-A947-70E740481C1C}">
                          <a14:useLocalDpi xmlns:a14="http://schemas.microsoft.com/office/drawing/2010/main" val="0"/>
                        </a:ext>
                      </a:extLst>
                    </a:blip>
                    <a:srcRect t="2670" b="1924"/>
                    <a:stretch/>
                  </pic:blipFill>
                  <pic:spPr bwMode="auto">
                    <a:xfrm>
                      <a:off x="0" y="0"/>
                      <a:ext cx="4916862" cy="3520155"/>
                    </a:xfrm>
                    <a:prstGeom prst="rect">
                      <a:avLst/>
                    </a:prstGeom>
                    <a:noFill/>
                    <a:ln>
                      <a:noFill/>
                    </a:ln>
                    <a:extLst>
                      <a:ext uri="{53640926-AAD7-44D8-BBD7-CCE9431645EC}">
                        <a14:shadowObscured xmlns:a14="http://schemas.microsoft.com/office/drawing/2010/main"/>
                      </a:ext>
                    </a:extLst>
                  </pic:spPr>
                </pic:pic>
              </a:graphicData>
            </a:graphic>
          </wp:inline>
        </w:drawing>
      </w:r>
    </w:p>
    <w:p w:rsidR="007E07AB" w:rsidRDefault="007E07AB" w:rsidP="007E07AB">
      <w:pPr>
        <w:pStyle w:val="Caption"/>
        <w:bidi/>
        <w:jc w:val="center"/>
        <w:rPr>
          <w:lang w:bidi="fa-IR"/>
        </w:rPr>
      </w:pPr>
      <w:bookmarkStart w:id="49" w:name="_Toc157254936"/>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8</w:t>
      </w:r>
      <w:r w:rsidR="00DA77A6">
        <w:rPr>
          <w:rtl/>
        </w:rPr>
        <w:fldChar w:fldCharType="end"/>
      </w:r>
      <w:r>
        <w:rPr>
          <w:rFonts w:hint="cs"/>
          <w:rtl/>
          <w:lang w:bidi="fa-IR"/>
        </w:rPr>
        <w:t xml:space="preserve"> خطای حالت‌ها در مختصات واقعی</w:t>
      </w:r>
      <w:bookmarkEnd w:id="49"/>
    </w:p>
    <w:p w:rsidR="003737FB" w:rsidRDefault="00B25886" w:rsidP="007E07AB">
      <w:pPr>
        <w:pStyle w:val="Heading3"/>
        <w:rPr>
          <w:rtl/>
        </w:rPr>
      </w:pPr>
      <w:bookmarkStart w:id="50" w:name="_Toc157254843"/>
      <w:r>
        <w:rPr>
          <w:rFonts w:hint="cs"/>
          <w:rtl/>
        </w:rPr>
        <w:t>مسیر زمانی</w:t>
      </w:r>
      <w:r w:rsidR="00A862BD">
        <w:rPr>
          <w:rFonts w:hint="cs"/>
          <w:rtl/>
        </w:rPr>
        <w:t xml:space="preserve"> </w:t>
      </w:r>
      <w:r w:rsidR="00A862BD">
        <w:rPr>
          <w:rFonts w:cs="Times New Roman"/>
          <w:rtl/>
        </w:rPr>
        <w:t>∞</w:t>
      </w:r>
      <w:r w:rsidR="00230985">
        <w:rPr>
          <w:rFonts w:cs="Times New Roman" w:hint="cs"/>
          <w:rtl/>
        </w:rPr>
        <w:t xml:space="preserve"> </w:t>
      </w:r>
      <w:r w:rsidR="00230985" w:rsidRPr="00230985">
        <w:rPr>
          <w:rFonts w:hint="cs"/>
          <w:rtl/>
        </w:rPr>
        <w:t>برای تک ربات</w:t>
      </w:r>
      <w:bookmarkEnd w:id="50"/>
    </w:p>
    <w:p w:rsidR="007E07AB" w:rsidRDefault="007E07AB" w:rsidP="007E07AB">
      <w:pPr>
        <w:pStyle w:val="Heading4"/>
        <w:rPr>
          <w:rtl/>
        </w:rPr>
      </w:pPr>
      <w:bookmarkStart w:id="51" w:name="_Toc157254844"/>
      <w:r>
        <w:rPr>
          <w:rFonts w:hint="cs"/>
          <w:rtl/>
        </w:rPr>
        <w:t>مقادیر عددی</w:t>
      </w:r>
      <w:bookmarkEnd w:id="51"/>
    </w:p>
    <w:p w:rsidR="007E07AB" w:rsidRDefault="007E07AB" w:rsidP="007E07AB">
      <w:pPr>
        <w:bidi/>
        <w:rPr>
          <w:rtl/>
          <w:lang w:bidi="fa-IR"/>
        </w:rPr>
      </w:pPr>
      <w:r>
        <w:rPr>
          <w:rFonts w:hint="cs"/>
          <w:rtl/>
          <w:lang w:bidi="fa-IR"/>
        </w:rPr>
        <w:t>ابتدا برای تک پلتفرم یک مسیر ساده‌ی دایره در نظر می‌گیریم.</w:t>
      </w:r>
    </w:p>
    <w:tbl>
      <w:tblPr>
        <w:tblStyle w:val="TableGrid"/>
        <w:bidiVisual/>
        <w:tblW w:w="95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6219"/>
      </w:tblGrid>
      <w:tr w:rsidR="00A862BD" w:rsidRPr="00230985" w:rsidTr="00A862BD">
        <w:tc>
          <w:tcPr>
            <w:tcW w:w="3318"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6</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 xml:space="preserve">مسیر زمانی </w:t>
            </w:r>
            <w:r w:rsidR="00A862BD" w:rsidRPr="00230985">
              <w:rPr>
                <w:rFonts w:cs="Times New Roman"/>
                <w:szCs w:val="24"/>
                <w:rtl/>
              </w:rPr>
              <w:t>∞</w:t>
            </w:r>
          </w:p>
        </w:tc>
        <w:tc>
          <w:tcPr>
            <w:tcW w:w="6219" w:type="dxa"/>
          </w:tcPr>
          <w:p w:rsidR="00A862BD" w:rsidRPr="00230985" w:rsidRDefault="006119C0" w:rsidP="00A862BD">
            <w:pPr>
              <w:bidi/>
              <w:ind w:left="69" w:firstLine="0"/>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3sin⁡(2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6cos</m:t>
                                  </m:r>
                                </m:fName>
                                <m:e>
                                  <m:d>
                                    <m:dPr>
                                      <m:ctrlPr>
                                        <w:rPr>
                                          <w:rFonts w:ascii="Cambria Math" w:hAnsi="Cambria Math"/>
                                          <w:i/>
                                          <w:szCs w:val="24"/>
                                        </w:rPr>
                                      </m:ctrlPr>
                                    </m:dPr>
                                    <m:e>
                                      <m:r>
                                        <w:rPr>
                                          <w:rFonts w:ascii="Cambria Math" w:hAnsi="Cambria Math"/>
                                          <w:szCs w:val="24"/>
                                        </w:rPr>
                                        <m:t>2t</m:t>
                                      </m:r>
                                    </m:e>
                                  </m:d>
                                </m:e>
                              </m:func>
                            </m:num>
                            <m:den>
                              <m:func>
                                <m:funcPr>
                                  <m:ctrlPr>
                                    <w:rPr>
                                      <w:rFonts w:ascii="Cambria Math" w:hAnsi="Cambria Math"/>
                                      <w:szCs w:val="24"/>
                                    </w:rPr>
                                  </m:ctrlPr>
                                </m:funcPr>
                                <m:fName>
                                  <m:r>
                                    <m:rPr>
                                      <m:sty m:val="p"/>
                                    </m:rPr>
                                    <w:rPr>
                                      <w:rFonts w:ascii="Cambria Math" w:hAnsi="Cambria Math"/>
                                      <w:szCs w:val="24"/>
                                    </w:rPr>
                                    <m:t>0∙8cos</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e>
                </m:d>
              </m:oMath>
            </m:oMathPara>
          </w:p>
        </w:tc>
      </w:tr>
      <w:tr w:rsidR="00A862BD" w:rsidRPr="00230985" w:rsidTr="00A862BD">
        <w:tc>
          <w:tcPr>
            <w:tcW w:w="3318" w:type="dxa"/>
            <w:vMerge/>
            <w:vAlign w:val="center"/>
          </w:tcPr>
          <w:p w:rsidR="00A862BD" w:rsidRPr="00230985" w:rsidRDefault="00A862BD" w:rsidP="00A862BD">
            <w:pPr>
              <w:bidi/>
              <w:ind w:firstLine="0"/>
              <w:jc w:val="left"/>
              <w:rPr>
                <w:rFonts w:eastAsiaTheme="minorEastAsia"/>
                <w:szCs w:val="24"/>
                <w:rtl/>
                <w:lang w:bidi="fa-IR"/>
              </w:rPr>
            </w:pPr>
          </w:p>
        </w:tc>
        <w:tc>
          <w:tcPr>
            <w:tcW w:w="6219" w:type="dxa"/>
            <w:vAlign w:val="center"/>
          </w:tcPr>
          <w:p w:rsidR="00A862BD" w:rsidRPr="00230985" w:rsidRDefault="006119C0" w:rsidP="000B486B">
            <w:pPr>
              <w:bidi/>
              <w:jc w:val="right"/>
              <w:rPr>
                <w:rFonts w:eastAsia="Times New Roman"/>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1B20A3" w:rsidRPr="00230985" w:rsidRDefault="001B20A3" w:rsidP="001B20A3">
      <w:pPr>
        <w:bidi/>
        <w:rPr>
          <w:szCs w:val="24"/>
          <w:rtl/>
          <w:lang w:bidi="fa-IR"/>
        </w:rPr>
      </w:pPr>
    </w:p>
    <w:tbl>
      <w:tblPr>
        <w:tblStyle w:val="TableGrid"/>
        <w:bidiVisual/>
        <w:tblW w:w="9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5027"/>
      </w:tblGrid>
      <w:tr w:rsidR="001B20A3" w:rsidRPr="00230985" w:rsidTr="000B486B">
        <w:tc>
          <w:tcPr>
            <w:tcW w:w="4499" w:type="dxa"/>
            <w:vAlign w:val="center"/>
          </w:tcPr>
          <w:p w:rsidR="001B20A3"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7</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شرایط اولیه</w:t>
            </w:r>
          </w:p>
        </w:tc>
        <w:tc>
          <w:tcPr>
            <w:tcW w:w="5027" w:type="dxa"/>
          </w:tcPr>
          <w:p w:rsidR="00A862BD" w:rsidRPr="00230985" w:rsidRDefault="006119C0" w:rsidP="00A862BD">
            <w:pPr>
              <w:bidi/>
              <w:rPr>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4</m:t>
                              </m:r>
                            </m:den>
                          </m:f>
                          <m:r>
                            <w:rPr>
                              <w:rFonts w:ascii="Cambria Math" w:eastAsiaTheme="minorEastAsia" w:hAnsi="Cambria Math"/>
                              <w:szCs w:val="24"/>
                              <w:lang w:bidi="fa-IR"/>
                            </w:rPr>
                            <m:t>-</m:t>
                          </m:r>
                          <m:r>
                            <m:rPr>
                              <m:sty m:val="p"/>
                            </m:rPr>
                            <w:rPr>
                              <w:rFonts w:ascii="Cambria Math" w:hAnsi="Cambria Math"/>
                              <w:szCs w:val="24"/>
                            </w:rPr>
                            <m:t>0∙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1</m:t>
                          </m:r>
                        </m:e>
                      </m:mr>
                    </m:m>
                  </m:e>
                </m:d>
              </m:oMath>
            </m:oMathPara>
          </w:p>
          <w:p w:rsidR="001B20A3" w:rsidRPr="00230985" w:rsidRDefault="001B20A3" w:rsidP="00A862BD">
            <w:pPr>
              <w:bidi/>
              <w:ind w:firstLine="0"/>
              <w:rPr>
                <w:rFonts w:eastAsiaTheme="minorEastAsia"/>
                <w:szCs w:val="24"/>
                <w:rtl/>
                <w:lang w:bidi="fa-IR"/>
              </w:rPr>
            </w:pPr>
          </w:p>
        </w:tc>
      </w:tr>
    </w:tbl>
    <w:p w:rsidR="007E07AB" w:rsidRPr="007E07AB" w:rsidRDefault="0058595F" w:rsidP="00230985">
      <w:pPr>
        <w:bidi/>
        <w:rPr>
          <w:lang w:bidi="fa-IR"/>
        </w:rPr>
      </w:pPr>
      <w:r>
        <w:rPr>
          <w:rFonts w:hint="cs"/>
          <w:rtl/>
          <w:lang w:bidi="fa-IR"/>
        </w:rPr>
        <w:t>لازم به ذکر است که این مسیر زمانی</w:t>
      </w:r>
      <w:r w:rsidR="00A862BD">
        <w:rPr>
          <w:rFonts w:hint="cs"/>
          <w:rtl/>
          <w:lang w:bidi="fa-IR"/>
        </w:rPr>
        <w:t xml:space="preserve"> </w:t>
      </w:r>
      <m:oMath>
        <m:r>
          <m:rPr>
            <m:sty m:val="p"/>
          </m:rPr>
          <w:rPr>
            <w:rFonts w:ascii="Cambria Math" w:hAnsi="Cambria Math" w:cs="Times New Roman" w:hint="cs"/>
            <w:rtl/>
            <w:lang w:bidi="fa-IR"/>
          </w:rPr>
          <m:t>∞</m:t>
        </m:r>
      </m:oMath>
      <w:r>
        <w:rPr>
          <w:rFonts w:hint="cs"/>
          <w:rtl/>
          <w:lang w:bidi="fa-IR"/>
        </w:rPr>
        <w:t xml:space="preserve"> از مبدا شروع شده و به سمت راست</w:t>
      </w:r>
      <w:r w:rsidR="00A862BD">
        <w:rPr>
          <w:rFonts w:hint="cs"/>
          <w:rtl/>
          <w:lang w:bidi="fa-IR"/>
        </w:rPr>
        <w:t xml:space="preserve"> و</w:t>
      </w:r>
      <w:r>
        <w:rPr>
          <w:rFonts w:hint="cs"/>
          <w:rtl/>
          <w:lang w:bidi="fa-IR"/>
        </w:rPr>
        <w:t xml:space="preserve"> بالا می‌رود.</w:t>
      </w:r>
    </w:p>
    <w:p w:rsidR="003737FB" w:rsidRDefault="0058595F" w:rsidP="0058595F">
      <w:pPr>
        <w:pStyle w:val="Heading4"/>
        <w:rPr>
          <w:rtl/>
        </w:rPr>
      </w:pPr>
      <w:bookmarkStart w:id="52" w:name="_Toc157254845"/>
      <w:r>
        <w:rPr>
          <w:rFonts w:hint="cs"/>
          <w:rtl/>
        </w:rPr>
        <w:lastRenderedPageBreak/>
        <w:t>نتایج شبیه سازی</w:t>
      </w:r>
      <w:bookmarkEnd w:id="52"/>
    </w:p>
    <w:p w:rsidR="0058595F" w:rsidRDefault="00A92B45" w:rsidP="0058595F">
      <w:pPr>
        <w:keepNext/>
        <w:bidi/>
        <w:jc w:val="center"/>
      </w:pPr>
      <w:r w:rsidRPr="00A92B45">
        <w:rPr>
          <w:noProof/>
          <w:rtl/>
        </w:rPr>
        <w:drawing>
          <wp:inline distT="0" distB="0" distL="0" distR="0" wp14:anchorId="15E11B87" wp14:editId="5DDEC010">
            <wp:extent cx="5334000" cy="40005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34000" cy="4000500"/>
                    </a:xfrm>
                    <a:prstGeom prst="rect">
                      <a:avLst/>
                    </a:prstGeom>
                  </pic:spPr>
                </pic:pic>
              </a:graphicData>
            </a:graphic>
          </wp:inline>
        </w:drawing>
      </w:r>
    </w:p>
    <w:p w:rsidR="0058595F" w:rsidRDefault="0058595F" w:rsidP="0058595F">
      <w:pPr>
        <w:pStyle w:val="Caption"/>
        <w:bidi/>
        <w:jc w:val="center"/>
        <w:rPr>
          <w:lang w:bidi="fa-IR"/>
        </w:rPr>
      </w:pPr>
      <w:bookmarkStart w:id="53" w:name="_Toc157254937"/>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9</w:t>
      </w:r>
      <w:r w:rsidR="00DA77A6">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bookmarkEnd w:id="53"/>
    </w:p>
    <w:p w:rsidR="00025766" w:rsidRDefault="00A92B45" w:rsidP="00A92B45">
      <w:pPr>
        <w:keepNext/>
        <w:bidi/>
        <w:jc w:val="center"/>
      </w:pPr>
      <w:r w:rsidRPr="00A92B45">
        <w:rPr>
          <w:noProof/>
          <w:rtl/>
        </w:rPr>
        <w:drawing>
          <wp:inline distT="0" distB="0" distL="0" distR="0">
            <wp:extent cx="4839262" cy="351095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rotWithShape="1">
                    <a:blip r:embed="rId38">
                      <a:extLst>
                        <a:ext uri="{28A0092B-C50C-407E-A947-70E740481C1C}">
                          <a14:useLocalDpi xmlns:a14="http://schemas.microsoft.com/office/drawing/2010/main" val="0"/>
                        </a:ext>
                      </a:extLst>
                    </a:blip>
                    <a:srcRect t="2376" b="943"/>
                    <a:stretch/>
                  </pic:blipFill>
                  <pic:spPr bwMode="auto">
                    <a:xfrm>
                      <a:off x="0" y="0"/>
                      <a:ext cx="4845375" cy="3515386"/>
                    </a:xfrm>
                    <a:prstGeom prst="rect">
                      <a:avLst/>
                    </a:prstGeom>
                    <a:noFill/>
                    <a:ln>
                      <a:noFill/>
                    </a:ln>
                    <a:extLst>
                      <a:ext uri="{53640926-AAD7-44D8-BBD7-CCE9431645EC}">
                        <a14:shadowObscured xmlns:a14="http://schemas.microsoft.com/office/drawing/2010/main"/>
                      </a:ext>
                    </a:extLst>
                  </pic:spPr>
                </pic:pic>
              </a:graphicData>
            </a:graphic>
          </wp:inline>
        </w:drawing>
      </w:r>
    </w:p>
    <w:p w:rsidR="00025766" w:rsidRDefault="00025766" w:rsidP="00025766">
      <w:pPr>
        <w:pStyle w:val="Caption"/>
        <w:bidi/>
        <w:jc w:val="center"/>
        <w:rPr>
          <w:lang w:bidi="fa-IR"/>
        </w:rPr>
      </w:pPr>
      <w:bookmarkStart w:id="54" w:name="_Toc157254938"/>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0</w:t>
      </w:r>
      <w:r w:rsidR="00DA77A6">
        <w:rPr>
          <w:rtl/>
        </w:rPr>
        <w:fldChar w:fldCharType="end"/>
      </w:r>
      <w:r w:rsidR="00FC0CC2">
        <w:rPr>
          <w:rFonts w:hint="cs"/>
          <w:rtl/>
          <w:lang w:bidi="fa-IR"/>
        </w:rPr>
        <w:t xml:space="preserve"> تغییرات زاویه‌، آبی</w:t>
      </w:r>
      <w:r>
        <w:rPr>
          <w:rFonts w:hint="cs"/>
          <w:rtl/>
          <w:lang w:bidi="fa-IR"/>
        </w:rPr>
        <w:t xml:space="preserve"> دلخواه و </w:t>
      </w:r>
      <w:r w:rsidR="00FC0CC2">
        <w:rPr>
          <w:rFonts w:hint="cs"/>
          <w:rtl/>
          <w:lang w:bidi="fa-IR"/>
        </w:rPr>
        <w:t xml:space="preserve">قرمز </w:t>
      </w:r>
      <w:r>
        <w:rPr>
          <w:rFonts w:hint="cs"/>
          <w:rtl/>
          <w:lang w:bidi="fa-IR"/>
        </w:rPr>
        <w:t>واقعی</w:t>
      </w:r>
      <w:bookmarkEnd w:id="54"/>
    </w:p>
    <w:p w:rsidR="00025766" w:rsidRDefault="00B71A4E" w:rsidP="00ED6B4F">
      <w:pPr>
        <w:keepNext/>
        <w:bidi/>
        <w:ind w:firstLine="350"/>
        <w:jc w:val="center"/>
        <w:rPr>
          <w:lang w:bidi="fa-IR"/>
        </w:rPr>
      </w:pPr>
      <w:r w:rsidRPr="00B71A4E">
        <w:rPr>
          <w:noProof/>
          <w:rtl/>
        </w:rPr>
        <w:lastRenderedPageBreak/>
        <w:drawing>
          <wp:inline distT="0" distB="0" distL="0" distR="0">
            <wp:extent cx="5322570" cy="39941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025766" w:rsidRDefault="00025766" w:rsidP="00025766">
      <w:pPr>
        <w:pStyle w:val="Caption"/>
        <w:bidi/>
        <w:jc w:val="center"/>
        <w:rPr>
          <w:rtl/>
          <w:lang w:bidi="fa-IR"/>
        </w:rPr>
      </w:pPr>
      <w:bookmarkStart w:id="55" w:name="_Toc157254939"/>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1</w:t>
      </w:r>
      <w:r w:rsidR="00DA77A6">
        <w:rPr>
          <w:rtl/>
        </w:rPr>
        <w:fldChar w:fldCharType="end"/>
      </w:r>
      <w:r w:rsidR="00FC0CC2">
        <w:rPr>
          <w:rFonts w:hint="cs"/>
          <w:rtl/>
          <w:lang w:bidi="fa-IR"/>
        </w:rPr>
        <w:t xml:space="preserve"> تغییرات زاویه، آبی </w:t>
      </w:r>
      <w:r>
        <w:rPr>
          <w:rFonts w:hint="cs"/>
          <w:rtl/>
          <w:lang w:bidi="fa-IR"/>
        </w:rPr>
        <w:t xml:space="preserve">دلخواه و </w:t>
      </w:r>
      <w:r w:rsidR="00FC0CC2">
        <w:rPr>
          <w:rFonts w:hint="cs"/>
          <w:rtl/>
          <w:lang w:bidi="fa-IR"/>
        </w:rPr>
        <w:t xml:space="preserve">قرمز </w:t>
      </w:r>
      <w:r>
        <w:rPr>
          <w:rFonts w:hint="cs"/>
          <w:rtl/>
          <w:lang w:bidi="fa-IR"/>
        </w:rPr>
        <w:t>واق</w:t>
      </w:r>
      <w:r w:rsidR="00DA40D5">
        <w:rPr>
          <w:rFonts w:hint="cs"/>
          <w:rtl/>
          <w:lang w:bidi="fa-IR"/>
        </w:rPr>
        <w:t>ع</w:t>
      </w:r>
      <w:r>
        <w:rPr>
          <w:rFonts w:hint="cs"/>
          <w:rtl/>
          <w:lang w:bidi="fa-IR"/>
        </w:rPr>
        <w:t>ی تا زمان 10 ثانیه</w:t>
      </w:r>
      <w:bookmarkEnd w:id="55"/>
    </w:p>
    <w:p w:rsidR="0058595F" w:rsidRDefault="00B71A4E" w:rsidP="0058595F">
      <w:pPr>
        <w:keepNext/>
        <w:bidi/>
        <w:jc w:val="center"/>
      </w:pPr>
      <w:r w:rsidRPr="00B71A4E">
        <w:rPr>
          <w:noProof/>
          <w:rtl/>
        </w:rPr>
        <w:drawing>
          <wp:inline distT="0" distB="0" distL="0" distR="0">
            <wp:extent cx="5322456" cy="384729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40">
                      <a:extLst>
                        <a:ext uri="{28A0092B-C50C-407E-A947-70E740481C1C}">
                          <a14:useLocalDpi xmlns:a14="http://schemas.microsoft.com/office/drawing/2010/main" val="0"/>
                        </a:ext>
                      </a:extLst>
                    </a:blip>
                    <a:srcRect t="1943" b="1731"/>
                    <a:stretch/>
                  </pic:blipFill>
                  <pic:spPr bwMode="auto">
                    <a:xfrm>
                      <a:off x="0" y="0"/>
                      <a:ext cx="5322570" cy="3847379"/>
                    </a:xfrm>
                    <a:prstGeom prst="rect">
                      <a:avLst/>
                    </a:prstGeom>
                    <a:noFill/>
                    <a:ln>
                      <a:noFill/>
                    </a:ln>
                    <a:extLst>
                      <a:ext uri="{53640926-AAD7-44D8-BBD7-CCE9431645EC}">
                        <a14:shadowObscured xmlns:a14="http://schemas.microsoft.com/office/drawing/2010/main"/>
                      </a:ext>
                    </a:extLst>
                  </pic:spPr>
                </pic:pic>
              </a:graphicData>
            </a:graphic>
          </wp:inline>
        </w:drawing>
      </w:r>
    </w:p>
    <w:p w:rsidR="0058595F" w:rsidRDefault="0058595F" w:rsidP="00FC0CC2">
      <w:pPr>
        <w:pStyle w:val="Caption"/>
        <w:bidi/>
        <w:jc w:val="center"/>
        <w:rPr>
          <w:lang w:bidi="fa-IR"/>
        </w:rPr>
      </w:pPr>
      <w:bookmarkStart w:id="56" w:name="_Toc157254940"/>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2</w:t>
      </w:r>
      <w:r w:rsidR="00DA77A6">
        <w:rPr>
          <w:rtl/>
        </w:rPr>
        <w:fldChar w:fldCharType="end"/>
      </w:r>
      <w:r>
        <w:rPr>
          <w:rFonts w:hint="cs"/>
          <w:rtl/>
          <w:lang w:bidi="fa-IR"/>
        </w:rPr>
        <w:t xml:space="preserve"> </w:t>
      </w:r>
      <w:r w:rsidR="00FC0CC2">
        <w:rPr>
          <w:rFonts w:hint="cs"/>
          <w:rtl/>
          <w:lang w:bidi="fa-IR"/>
        </w:rPr>
        <w:t>خطای حالت‌ها در مختصات تبدیل شده</w:t>
      </w:r>
      <w:bookmarkEnd w:id="56"/>
    </w:p>
    <w:p w:rsidR="0058595F" w:rsidRDefault="00B71A4E" w:rsidP="0058595F">
      <w:pPr>
        <w:keepNext/>
        <w:bidi/>
        <w:jc w:val="center"/>
      </w:pPr>
      <w:r w:rsidRPr="00B71A4E">
        <w:rPr>
          <w:noProof/>
          <w:rtl/>
        </w:rPr>
        <w:lastRenderedPageBreak/>
        <w:drawing>
          <wp:inline distT="0" distB="0" distL="0" distR="0">
            <wp:extent cx="5322570" cy="39941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58595F" w:rsidRDefault="0058595F" w:rsidP="0058595F">
      <w:pPr>
        <w:pStyle w:val="Caption"/>
        <w:bidi/>
        <w:jc w:val="center"/>
        <w:rPr>
          <w:lang w:bidi="fa-IR"/>
        </w:rPr>
      </w:pPr>
      <w:bookmarkStart w:id="57" w:name="_Toc157254941"/>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3</w:t>
      </w:r>
      <w:r w:rsidR="00DA77A6">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bookmarkEnd w:id="57"/>
    </w:p>
    <w:p w:rsidR="0058595F" w:rsidRDefault="0058595F" w:rsidP="00FD04B4">
      <w:pPr>
        <w:bidi/>
        <w:ind w:firstLine="0"/>
        <w:rPr>
          <w:rtl/>
          <w:lang w:bidi="fa-IR"/>
        </w:rPr>
      </w:pPr>
    </w:p>
    <w:p w:rsidR="0058595F" w:rsidRDefault="00B25886" w:rsidP="0058595F">
      <w:pPr>
        <w:pStyle w:val="Heading3"/>
      </w:pPr>
      <w:bookmarkStart w:id="58" w:name="_Toc157254846"/>
      <w:r>
        <w:rPr>
          <w:rFonts w:hint="cs"/>
          <w:rtl/>
        </w:rPr>
        <w:t>مسیر زمانی بیضوی</w:t>
      </w:r>
      <w:r w:rsidR="0058595F">
        <w:rPr>
          <w:rFonts w:hint="cs"/>
          <w:rtl/>
        </w:rPr>
        <w:t xml:space="preserve"> برای سه ربات</w:t>
      </w:r>
      <w:bookmarkEnd w:id="58"/>
    </w:p>
    <w:p w:rsidR="00792BE8" w:rsidRPr="00792BE8" w:rsidRDefault="00792BE8" w:rsidP="00792BE8">
      <w:pPr>
        <w:pStyle w:val="Heading4"/>
        <w:rPr>
          <w:rtl/>
        </w:rPr>
      </w:pPr>
      <w:bookmarkStart w:id="59" w:name="_Toc157254847"/>
      <w:r>
        <w:rPr>
          <w:rFonts w:hint="cs"/>
          <w:rtl/>
        </w:rPr>
        <w:t>مقادیر عددی</w:t>
      </w:r>
      <w:bookmarkEnd w:id="59"/>
    </w:p>
    <w:p w:rsidR="005678C8" w:rsidRPr="00A63BF3" w:rsidRDefault="005678C8" w:rsidP="00230985">
      <w:pPr>
        <w:bidi/>
        <w:rPr>
          <w:rFonts w:eastAsiaTheme="minorEastAsia"/>
        </w:rPr>
      </w:pPr>
      <w:r w:rsidRPr="00A63BF3">
        <w:rPr>
          <w:rFonts w:hint="cs"/>
          <w:rtl/>
          <w:lang w:bidi="fa-IR"/>
        </w:rPr>
        <w:t xml:space="preserve">شبیه سازی‌های انجام شده برای تعداد </w:t>
      </w:r>
      <m:oMath>
        <m:r>
          <w:rPr>
            <w:rFonts w:ascii="Cambria Math" w:hAnsi="Cambria Math"/>
            <w:lang w:bidi="fa-IR"/>
          </w:rPr>
          <m:t>L=3</m:t>
        </m:r>
      </m:oMath>
      <w:r w:rsidR="00230985">
        <w:rPr>
          <w:rFonts w:hint="cs"/>
          <w:rtl/>
          <w:lang w:bidi="fa-IR"/>
        </w:rPr>
        <w:t xml:space="preserve"> </w:t>
      </w:r>
      <w:r w:rsidRPr="00A63BF3">
        <w:rPr>
          <w:rFonts w:hint="cs"/>
          <w:rtl/>
          <w:lang w:bidi="fa-IR"/>
        </w:rPr>
        <w:t>پلتفرم ارائه می‌شوند. همانطور که اشاره شد، به هر یک از ربات‌ها یک مسیر زمانی مجزا</w:t>
      </w:r>
      <w:r w:rsidR="00D12FD1" w:rsidRPr="00A63BF3">
        <w:rPr>
          <w:rFonts w:hint="cs"/>
          <w:rtl/>
          <w:lang w:bidi="fa-IR"/>
        </w:rPr>
        <w:t xml:space="preserve"> و متفاوت</w:t>
      </w:r>
      <w:r w:rsidRPr="00A63BF3">
        <w:rPr>
          <w:rFonts w:hint="cs"/>
          <w:rtl/>
          <w:lang w:bidi="fa-IR"/>
        </w:rPr>
        <w:t xml:space="preserve"> تخصیص داده می‌شود. همچنین می‌بایست </w:t>
      </w:r>
      <m:oMath>
        <m:sSub>
          <m:sSubPr>
            <m:ctrlPr>
              <w:rPr>
                <w:rFonts w:ascii="Cambria Math" w:hAnsi="Cambria Math"/>
              </w:rPr>
            </m:ctrlPr>
          </m:sSubPr>
          <m:e>
            <m:r>
              <w:rPr>
                <w:rFonts w:ascii="Cambria Math" w:hAnsi="Cambria Math"/>
              </w:rPr>
              <m:t>θ</m:t>
            </m:r>
          </m:e>
          <m:sub>
            <m:r>
              <w:rPr>
                <w:rFonts w:ascii="Cambria Math" w:hAnsi="Cambria Math"/>
              </w:rPr>
              <m:t>d</m:t>
            </m:r>
          </m:sub>
        </m:sSub>
      </m:oMath>
      <w:r w:rsidRPr="00A63BF3">
        <w:rPr>
          <w:rFonts w:eastAsiaTheme="minorEastAsia" w:hint="cs"/>
          <w:rtl/>
        </w:rPr>
        <w:t xml:space="preserve"> و </w:t>
      </w:r>
      <m:oMath>
        <m:sSub>
          <m:sSubPr>
            <m:ctrlPr>
              <w:rPr>
                <w:rFonts w:ascii="Cambria Math" w:hAnsi="Cambria Math"/>
              </w:rPr>
            </m:ctrlPr>
          </m:sSubPr>
          <m:e>
            <m:r>
              <w:rPr>
                <w:rFonts w:ascii="Cambria Math" w:hAnsi="Cambria Math"/>
              </w:rPr>
              <m:t>ω</m:t>
            </m:r>
          </m:e>
          <m:sub>
            <m:r>
              <w:rPr>
                <w:rFonts w:ascii="Cambria Math" w:hAnsi="Cambria Math"/>
              </w:rPr>
              <m:t>d</m:t>
            </m:r>
          </m:sub>
        </m:sSub>
      </m:oMath>
      <w:r w:rsidRPr="00A63BF3">
        <w:rPr>
          <w:rFonts w:eastAsiaTheme="minorEastAsia" w:hint="cs"/>
          <w:rtl/>
        </w:rPr>
        <w:t xml:space="preserve"> برای هر ربات با توجه به مسیر زمانی مرجع، محاسبه شود.</w:t>
      </w:r>
      <w:r w:rsidR="0058595F" w:rsidRPr="00A63BF3">
        <w:rPr>
          <w:rFonts w:eastAsiaTheme="minorEastAsia" w:hint="cs"/>
          <w:rtl/>
        </w:rPr>
        <w:t xml:space="preserve"> به این صورت </w:t>
      </w:r>
      <m:oMath>
        <m:sSub>
          <m:sSubPr>
            <m:ctrlPr>
              <w:rPr>
                <w:rFonts w:ascii="Cambria Math" w:hAnsi="Cambria Math"/>
              </w:rPr>
            </m:ctrlPr>
          </m:sSubPr>
          <m:e>
            <m:r>
              <w:rPr>
                <w:rFonts w:ascii="Cambria Math" w:hAnsi="Cambria Math"/>
              </w:rPr>
              <m:t>θ</m:t>
            </m:r>
          </m:e>
          <m:sub>
            <m:r>
              <w:rPr>
                <w:rFonts w:ascii="Cambria Math" w:hAnsi="Cambria Math"/>
              </w:rPr>
              <m:t>id</m:t>
            </m:r>
          </m:sub>
        </m:sSub>
        <m: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i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id</m:t>
                    </m:r>
                  </m:sub>
                </m:sSub>
              </m:den>
            </m:f>
            <m:r>
              <m:rPr>
                <m:sty m:val="p"/>
              </m:rPr>
              <w:rPr>
                <w:rFonts w:ascii="Cambria Math" w:hAnsi="Cambria Math"/>
              </w:rPr>
              <m:t>)</m:t>
            </m:r>
          </m:e>
        </m:func>
      </m:oMath>
      <w:r w:rsidR="0058595F" w:rsidRPr="00A63BF3">
        <w:rPr>
          <w:rFonts w:eastAsiaTheme="minorEastAsia" w:hint="cs"/>
          <w:rtl/>
        </w:rPr>
        <w:t xml:space="preserve"> </w:t>
      </w:r>
      <w:r w:rsidR="0058595F" w:rsidRPr="00A63BF3">
        <w:rPr>
          <w:rFonts w:eastAsiaTheme="minorEastAsia" w:hint="cs"/>
          <w:rtl/>
          <w:lang w:bidi="fa-IR"/>
        </w:rPr>
        <w:t xml:space="preserve"> و </w:t>
      </w:r>
      <w:r w:rsidR="003C6EFA" w:rsidRPr="00A63BF3">
        <w:rPr>
          <w:rFonts w:eastAsiaTheme="minorEastAsia" w:hint="cs"/>
          <w:rtl/>
          <w:lang w:bidi="fa-IR"/>
        </w:rPr>
        <w:t xml:space="preserve">همچنین </w:t>
      </w:r>
      <w:r w:rsidR="0058595F" w:rsidRPr="00A63BF3">
        <w:rPr>
          <w:rFonts w:eastAsiaTheme="minorEastAsia" w:hint="cs"/>
          <w:rtl/>
          <w:lang w:bidi="fa-IR"/>
        </w:rPr>
        <w:t xml:space="preserve">مقدار </w:t>
      </w:r>
      <m:oMath>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oMath>
      <w:r w:rsidR="003C6EFA" w:rsidRPr="00A63BF3">
        <w:rPr>
          <w:rFonts w:eastAsiaTheme="minorEastAsia" w:hint="cs"/>
          <w:rtl/>
          <w:lang w:bidi="fa-IR"/>
        </w:rPr>
        <w:t xml:space="preserve"> است که برای هر ربات این مقادیر متفاوت خواهند بود.</w:t>
      </w:r>
      <w:r w:rsidR="00F46F9C" w:rsidRPr="00A63BF3">
        <w:rPr>
          <w:rFonts w:eastAsiaTheme="minorEastAsia" w:hint="cs"/>
          <w:rtl/>
          <w:lang w:bidi="fa-IR"/>
        </w:rPr>
        <w:t xml:space="preserve"> همچنین شرایط اولیه‌ی تخصیص داده شده به هر ربات متفاوت است. </w:t>
      </w:r>
      <w:r w:rsidR="0058595F" w:rsidRPr="00A63BF3">
        <w:rPr>
          <w:rFonts w:eastAsiaTheme="minorEastAsia" w:hint="cs"/>
          <w:rtl/>
        </w:rPr>
        <w:t xml:space="preserve">بنابراین مقادیر عددی به شرح </w:t>
      </w:r>
      <w:r w:rsidR="00230985">
        <w:rPr>
          <w:rFonts w:eastAsiaTheme="minorEastAsia" w:hint="cs"/>
          <w:rtl/>
          <w:lang w:bidi="fa-IR"/>
        </w:rPr>
        <w:t>جدول 2-2</w:t>
      </w:r>
      <w:r w:rsidR="0058595F" w:rsidRPr="00A63BF3">
        <w:rPr>
          <w:rFonts w:eastAsiaTheme="minorEastAsia" w:hint="cs"/>
          <w:rtl/>
        </w:rPr>
        <w:t xml:space="preserve">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544604" w:rsidRDefault="00544604" w:rsidP="00544604">
      <w:pPr>
        <w:pStyle w:val="Caption"/>
        <w:keepNext/>
        <w:bidi/>
        <w:jc w:val="center"/>
      </w:pPr>
      <w:bookmarkStart w:id="60" w:name="_Toc157255015"/>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2</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مسیرهای زمانی بیضی برای ربات‌های </w:t>
      </w:r>
      <w:r>
        <w:rPr>
          <w:rFonts w:hint="cs"/>
          <w:noProof/>
          <w:rtl/>
          <w:lang w:bidi="fa-IR"/>
        </w:rPr>
        <w:t>1، 2 و 3</w:t>
      </w:r>
      <w:bookmarkEnd w:id="60"/>
    </w:p>
    <w:tbl>
      <w:tblPr>
        <w:tblStyle w:val="TableGrid"/>
        <w:bidiVisual/>
        <w:tblW w:w="9336" w:type="dxa"/>
        <w:tblLook w:val="04A0" w:firstRow="1" w:lastRow="0" w:firstColumn="1" w:lastColumn="0" w:noHBand="0" w:noVBand="1"/>
      </w:tblPr>
      <w:tblGrid>
        <w:gridCol w:w="2839"/>
        <w:gridCol w:w="6497"/>
      </w:tblGrid>
      <w:tr w:rsidR="00A862BD" w:rsidRPr="00230985" w:rsidTr="00F27E34">
        <w:tc>
          <w:tcPr>
            <w:tcW w:w="2839"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8</w:t>
            </w:r>
            <w:r w:rsidRPr="00230985">
              <w:rPr>
                <w:szCs w:val="24"/>
                <w:rtl/>
              </w:rPr>
              <w:fldChar w:fldCharType="end"/>
            </w:r>
            <w:r w:rsidRPr="00230985">
              <w:rPr>
                <w:rFonts w:hint="cs"/>
                <w:szCs w:val="24"/>
                <w:rtl/>
              </w:rPr>
              <w:t xml:space="preserve">) </w:t>
            </w:r>
            <w:r w:rsidR="008E7D7A" w:rsidRPr="00230985">
              <w:rPr>
                <w:rFonts w:eastAsiaTheme="minorEastAsia" w:hint="cs"/>
                <w:szCs w:val="24"/>
                <w:rtl/>
                <w:lang w:bidi="fa-IR"/>
              </w:rPr>
              <w:t>مسیر زمانی بیضی، ربات 1</w:t>
            </w:r>
          </w:p>
        </w:tc>
        <w:tc>
          <w:tcPr>
            <w:tcW w:w="6497" w:type="dxa"/>
            <w:vAlign w:val="center"/>
          </w:tcPr>
          <w:p w:rsidR="00A862BD" w:rsidRPr="00230985" w:rsidRDefault="006119C0"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A862BD" w:rsidRPr="00230985" w:rsidTr="00F27E34">
        <w:tc>
          <w:tcPr>
            <w:tcW w:w="2839" w:type="dxa"/>
            <w:vMerge/>
            <w:vAlign w:val="center"/>
          </w:tcPr>
          <w:p w:rsidR="00A862BD" w:rsidRPr="00230985" w:rsidRDefault="00A862BD" w:rsidP="00A862BD">
            <w:pPr>
              <w:bidi/>
              <w:ind w:firstLine="0"/>
              <w:jc w:val="left"/>
              <w:rPr>
                <w:rFonts w:eastAsiaTheme="minorEastAsia"/>
                <w:szCs w:val="24"/>
                <w:rtl/>
                <w:lang w:bidi="fa-IR"/>
              </w:rPr>
            </w:pPr>
          </w:p>
        </w:tc>
        <w:tc>
          <w:tcPr>
            <w:tcW w:w="6497" w:type="dxa"/>
            <w:vAlign w:val="center"/>
          </w:tcPr>
          <w:p w:rsidR="00A862BD" w:rsidRPr="00230985" w:rsidRDefault="006119C0" w:rsidP="00F27E34">
            <w:pPr>
              <w:bidi/>
              <w:ind w:firstLine="0"/>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9</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2</w:t>
            </w:r>
          </w:p>
        </w:tc>
        <w:tc>
          <w:tcPr>
            <w:tcW w:w="6497" w:type="dxa"/>
            <w:vAlign w:val="center"/>
          </w:tcPr>
          <w:p w:rsidR="00DA67BC" w:rsidRPr="00230985" w:rsidRDefault="006119C0"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8E7D7A" w:rsidRPr="00230985" w:rsidTr="00F27E34">
        <w:tc>
          <w:tcPr>
            <w:tcW w:w="2839" w:type="dxa"/>
            <w:vMerge/>
          </w:tcPr>
          <w:p w:rsidR="008E7D7A" w:rsidRPr="00230985" w:rsidRDefault="008E7D7A" w:rsidP="00F27E34">
            <w:pPr>
              <w:bidi/>
              <w:ind w:firstLine="0"/>
              <w:jc w:val="left"/>
              <w:rPr>
                <w:rFonts w:eastAsiaTheme="minorEastAsia"/>
                <w:szCs w:val="24"/>
                <w:rtl/>
                <w:lang w:bidi="fa-IR"/>
              </w:rPr>
            </w:pPr>
          </w:p>
        </w:tc>
        <w:tc>
          <w:tcPr>
            <w:tcW w:w="6497" w:type="dxa"/>
            <w:tcBorders>
              <w:bottom w:val="single" w:sz="4" w:space="0" w:color="auto"/>
            </w:tcBorders>
            <w:vAlign w:val="center"/>
          </w:tcPr>
          <w:p w:rsidR="008E7D7A" w:rsidRPr="00230985" w:rsidRDefault="006119C0" w:rsidP="00F27E34">
            <w:pPr>
              <w:bidi/>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rPr>
          <w:trHeight w:val="1440"/>
        </w:trPr>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40</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3</w:t>
            </w:r>
          </w:p>
          <w:p w:rsidR="00DA67BC" w:rsidRPr="00230985" w:rsidRDefault="00DA67BC" w:rsidP="00F27E34">
            <w:pPr>
              <w:bidi/>
              <w:spacing w:after="0"/>
              <w:jc w:val="left"/>
              <w:rPr>
                <w:rFonts w:ascii="Arial" w:eastAsiaTheme="minorEastAsia" w:hAnsi="Arial"/>
                <w:szCs w:val="24"/>
                <w:rtl/>
                <w:lang w:bidi="fa-IR"/>
              </w:rPr>
            </w:pPr>
          </w:p>
        </w:tc>
        <w:tc>
          <w:tcPr>
            <w:tcW w:w="6497" w:type="dxa"/>
            <w:vAlign w:val="center"/>
          </w:tcPr>
          <w:p w:rsidR="00DA67BC" w:rsidRPr="00230985" w:rsidRDefault="006119C0" w:rsidP="00F27E34">
            <w:pPr>
              <w:bidi/>
              <w:ind w:firstLine="0"/>
              <w:jc w:val="right"/>
              <w:rPr>
                <w:rFonts w:eastAsia="Times New Roman"/>
                <w:b/>
                <w:bCs/>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1∙2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3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3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1∙2</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DA67BC" w:rsidRPr="00230985" w:rsidTr="00F27E34">
        <w:trPr>
          <w:trHeight w:val="20"/>
        </w:trPr>
        <w:tc>
          <w:tcPr>
            <w:tcW w:w="2839" w:type="dxa"/>
            <w:vMerge/>
            <w:vAlign w:val="center"/>
          </w:tcPr>
          <w:p w:rsidR="00DA67BC" w:rsidRPr="00230985" w:rsidRDefault="00DA67BC" w:rsidP="00DA67BC">
            <w:pPr>
              <w:bidi/>
              <w:ind w:firstLine="0"/>
              <w:jc w:val="center"/>
              <w:rPr>
                <w:rFonts w:eastAsiaTheme="minorEastAsia"/>
                <w:szCs w:val="24"/>
                <w:rtl/>
                <w:lang w:bidi="fa-IR"/>
              </w:rPr>
            </w:pPr>
          </w:p>
        </w:tc>
        <w:tc>
          <w:tcPr>
            <w:tcW w:w="6497" w:type="dxa"/>
            <w:vAlign w:val="center"/>
          </w:tcPr>
          <w:p w:rsidR="00DA67BC" w:rsidRPr="00230985" w:rsidRDefault="006119C0" w:rsidP="00F27E34">
            <w:pPr>
              <w:bidi/>
              <w:ind w:left="1256" w:hanging="19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3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816BA1" w:rsidRPr="00230985" w:rsidRDefault="00816BA1" w:rsidP="00816BA1">
      <w:pPr>
        <w:bidi/>
        <w:spacing w:after="0"/>
        <w:rPr>
          <w:rFonts w:ascii="Arial" w:eastAsiaTheme="minorEastAsia" w:hAnsi="Arial"/>
          <w:szCs w:val="24"/>
          <w:rtl/>
          <w:lang w:bidi="fa-IR"/>
        </w:rPr>
      </w:pPr>
    </w:p>
    <w:p w:rsidR="00F46F9C" w:rsidRPr="00230985" w:rsidRDefault="00F46F9C" w:rsidP="00792BE8">
      <w:pPr>
        <w:bidi/>
        <w:spacing w:after="0"/>
        <w:rPr>
          <w:rFonts w:ascii="Arial" w:hAnsi="Arial"/>
          <w:color w:val="202122"/>
          <w:szCs w:val="24"/>
          <w:shd w:val="clear" w:color="auto" w:fill="FFFFFF"/>
          <w:rtl/>
        </w:rPr>
      </w:pPr>
    </w:p>
    <w:tbl>
      <w:tblPr>
        <w:tblStyle w:val="TableGrid"/>
        <w:bidiVisual/>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4"/>
        <w:gridCol w:w="5031"/>
      </w:tblGrid>
      <w:tr w:rsidR="001B20A3" w:rsidTr="00F27E34">
        <w:tc>
          <w:tcPr>
            <w:tcW w:w="4284" w:type="dxa"/>
            <w:vAlign w:val="center"/>
          </w:tcPr>
          <w:p w:rsidR="001B20A3" w:rsidRDefault="000A0043" w:rsidP="0028761A">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1</w:t>
            </w:r>
            <w:r w:rsidRPr="00A44011">
              <w:rPr>
                <w:sz w:val="20"/>
                <w:szCs w:val="24"/>
                <w:rtl/>
              </w:rPr>
              <w:fldChar w:fldCharType="end"/>
            </w:r>
            <w:r w:rsidRPr="00A44011">
              <w:rPr>
                <w:rFonts w:hint="cs"/>
                <w:sz w:val="20"/>
                <w:szCs w:val="24"/>
                <w:rtl/>
              </w:rPr>
              <w:t>)</w:t>
            </w:r>
            <w:r>
              <w:rPr>
                <w:rFonts w:hint="cs"/>
                <w:sz w:val="20"/>
                <w:szCs w:val="24"/>
                <w:rtl/>
              </w:rPr>
              <w:t xml:space="preserve"> </w:t>
            </w:r>
            <w:r w:rsidR="0028761A" w:rsidRPr="000A0043">
              <w:rPr>
                <w:rFonts w:ascii="Arial" w:hAnsi="Arial" w:hint="cs"/>
                <w:color w:val="202122"/>
                <w:sz w:val="22"/>
                <w:szCs w:val="24"/>
                <w:shd w:val="clear" w:color="auto" w:fill="FFFFFF"/>
                <w:rtl/>
              </w:rPr>
              <w:t>شرایط اولیه برای هر سه ربات</w:t>
            </w:r>
          </w:p>
        </w:tc>
        <w:tc>
          <w:tcPr>
            <w:tcW w:w="5031" w:type="dxa"/>
          </w:tcPr>
          <w:p w:rsidR="001B20A3" w:rsidRPr="00F27E34" w:rsidRDefault="006119C0"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eqArr>
                      <m:eqArrPr>
                        <m:ctrlPr>
                          <w:rPr>
                            <w:rFonts w:ascii="Cambria Math" w:eastAsiaTheme="minorEastAsia" w:hAnsi="Cambria Math"/>
                            <w:szCs w:val="24"/>
                            <w:lang w:bidi="fa-IR"/>
                          </w:rPr>
                        </m:ctrlPr>
                      </m:eqArr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eastAsiaTheme="minorEastAsia" w:hAnsi="Cambria Math"/>
                                      <w:szCs w:val="24"/>
                                      <w:lang w:bidi="fa-IR"/>
                                    </w:rPr>
                                    <m:t>1</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2</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4</m:t>
                                  </m:r>
                                </m:e>
                              </m:mr>
                            </m:m>
                          </m:e>
                        </m:d>
                      </m:e>
                    </m:eqArr>
                  </m:e>
                </m:d>
              </m:oMath>
            </m:oMathPara>
          </w:p>
        </w:tc>
      </w:tr>
    </w:tbl>
    <w:p w:rsidR="00CA580E" w:rsidRDefault="00CA580E" w:rsidP="00CA580E">
      <w:pPr>
        <w:pStyle w:val="Heading4"/>
        <w:numPr>
          <w:ilvl w:val="3"/>
          <w:numId w:val="2"/>
        </w:numPr>
        <w:rPr>
          <w:rtl/>
        </w:rPr>
      </w:pPr>
      <w:bookmarkStart w:id="61" w:name="_Toc157254848"/>
      <w:r>
        <w:rPr>
          <w:rFonts w:hint="cs"/>
          <w:rtl/>
        </w:rPr>
        <w:lastRenderedPageBreak/>
        <w:t>نتایج شبیه سازی</w:t>
      </w:r>
      <w:bookmarkEnd w:id="61"/>
    </w:p>
    <w:p w:rsidR="00CA580E" w:rsidRDefault="00B136CF" w:rsidP="00CA580E">
      <w:pPr>
        <w:keepNext/>
        <w:bidi/>
        <w:spacing w:after="0"/>
        <w:jc w:val="center"/>
      </w:pPr>
      <w:r w:rsidRPr="00B136CF">
        <w:rPr>
          <w:noProof/>
          <w:rtl/>
        </w:rPr>
        <w:drawing>
          <wp:inline distT="0" distB="0" distL="0" distR="0" wp14:anchorId="70B67D9F" wp14:editId="6A4AAEED">
            <wp:extent cx="5333146" cy="3681454"/>
            <wp:effectExtent l="0" t="0" r="127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3379" b="2209"/>
                    <a:stretch/>
                  </pic:blipFill>
                  <pic:spPr bwMode="auto">
                    <a:xfrm>
                      <a:off x="0" y="0"/>
                      <a:ext cx="5334521" cy="3682403"/>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lang w:bidi="fa-IR"/>
        </w:rPr>
      </w:pPr>
      <w:bookmarkStart w:id="62" w:name="_Toc157254942"/>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4</w:t>
      </w:r>
      <w:r w:rsidR="00DA77A6">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62"/>
    </w:p>
    <w:p w:rsidR="00E50D60" w:rsidRPr="00E50D60" w:rsidRDefault="00E50D60" w:rsidP="00E50D60">
      <w:pPr>
        <w:bidi/>
        <w:rPr>
          <w:lang w:bidi="fa-IR"/>
        </w:rPr>
      </w:pPr>
    </w:p>
    <w:p w:rsidR="00CA580E" w:rsidRDefault="00B136CF" w:rsidP="00CA580E">
      <w:pPr>
        <w:keepNext/>
        <w:bidi/>
        <w:spacing w:after="0"/>
        <w:jc w:val="center"/>
      </w:pPr>
      <w:r w:rsidRPr="00B136CF">
        <w:rPr>
          <w:noProof/>
          <w:rtl/>
        </w:rPr>
        <w:drawing>
          <wp:inline distT="0" distB="0" distL="0" distR="0" wp14:anchorId="287772C6" wp14:editId="49D1E6D2">
            <wp:extent cx="5332095" cy="3522428"/>
            <wp:effectExtent l="0" t="0" r="1905"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3776" b="2400"/>
                    <a:stretch/>
                  </pic:blipFill>
                  <pic:spPr bwMode="auto">
                    <a:xfrm>
                      <a:off x="0" y="0"/>
                      <a:ext cx="5337785" cy="3526187"/>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rFonts w:ascii="Arial" w:eastAsiaTheme="minorEastAsia" w:hAnsi="Arial"/>
          <w:sz w:val="28"/>
          <w:lang w:bidi="fa-IR"/>
        </w:rPr>
      </w:pPr>
      <w:bookmarkStart w:id="63" w:name="_Toc157254943"/>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5</w:t>
      </w:r>
      <w:r w:rsidR="00DA77A6">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bookmarkEnd w:id="63"/>
    </w:p>
    <w:p w:rsidR="00671992" w:rsidRDefault="00671992" w:rsidP="00671992">
      <w:pPr>
        <w:bidi/>
        <w:spacing w:after="0"/>
        <w:jc w:val="center"/>
        <w:rPr>
          <w:rFonts w:ascii="Arial" w:eastAsiaTheme="minorEastAsia" w:hAnsi="Arial"/>
          <w:sz w:val="28"/>
          <w:rtl/>
          <w:lang w:bidi="fa-IR"/>
        </w:rPr>
      </w:pPr>
    </w:p>
    <w:p w:rsidR="00DA40D5" w:rsidRDefault="00B136CF" w:rsidP="00DA40D5">
      <w:pPr>
        <w:keepNext/>
        <w:bidi/>
        <w:spacing w:after="0"/>
        <w:jc w:val="center"/>
      </w:pPr>
      <w:r w:rsidRPr="00B136CF">
        <w:rPr>
          <w:noProof/>
          <w:rtl/>
        </w:rPr>
        <w:drawing>
          <wp:inline distT="0" distB="0" distL="0" distR="0" wp14:anchorId="68DED80F" wp14:editId="33FE3B6F">
            <wp:extent cx="5333193" cy="3760967"/>
            <wp:effectExtent l="0" t="0" r="127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2782" b="2013"/>
                    <a:stretch/>
                  </pic:blipFill>
                  <pic:spPr bwMode="auto">
                    <a:xfrm>
                      <a:off x="0" y="0"/>
                      <a:ext cx="5336373" cy="3763209"/>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DA40D5" w:rsidP="00DA40D5">
      <w:pPr>
        <w:pStyle w:val="Caption"/>
        <w:bidi/>
        <w:jc w:val="center"/>
        <w:rPr>
          <w:lang w:bidi="fa-IR"/>
        </w:rPr>
      </w:pPr>
      <w:bookmarkStart w:id="64" w:name="_Toc157254944"/>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6</w:t>
      </w:r>
      <w:r w:rsidR="00DA77A6">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bookmarkEnd w:id="64"/>
    </w:p>
    <w:p w:rsidR="00E50D60" w:rsidRPr="00E50D60" w:rsidRDefault="00E50D60" w:rsidP="00E50D60">
      <w:pPr>
        <w:bidi/>
        <w:rPr>
          <w:rtl/>
          <w:lang w:bidi="fa-IR"/>
        </w:rPr>
      </w:pPr>
    </w:p>
    <w:p w:rsidR="00DA40D5" w:rsidRDefault="00E50D60" w:rsidP="00DA40D5">
      <w:pPr>
        <w:keepNext/>
        <w:bidi/>
        <w:spacing w:after="0"/>
        <w:jc w:val="center"/>
      </w:pPr>
      <w:r w:rsidRPr="00E50D60">
        <w:rPr>
          <w:noProof/>
          <w:rtl/>
        </w:rPr>
        <w:drawing>
          <wp:inline distT="0" distB="0" distL="0" distR="0">
            <wp:extent cx="4903962" cy="3536830"/>
            <wp:effectExtent l="0" t="0" r="0" b="698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rotWithShape="1">
                    <a:blip r:embed="rId45">
                      <a:extLst>
                        <a:ext uri="{28A0092B-C50C-407E-A947-70E740481C1C}">
                          <a14:useLocalDpi xmlns:a14="http://schemas.microsoft.com/office/drawing/2010/main" val="0"/>
                        </a:ext>
                      </a:extLst>
                    </a:blip>
                    <a:srcRect t="2809" b="1083"/>
                    <a:stretch/>
                  </pic:blipFill>
                  <pic:spPr bwMode="auto">
                    <a:xfrm>
                      <a:off x="0" y="0"/>
                      <a:ext cx="4914349" cy="3544321"/>
                    </a:xfrm>
                    <a:prstGeom prst="rect">
                      <a:avLst/>
                    </a:prstGeom>
                    <a:noFill/>
                    <a:ln>
                      <a:noFill/>
                    </a:ln>
                    <a:extLst>
                      <a:ext uri="{53640926-AAD7-44D8-BBD7-CCE9431645EC}">
                        <a14:shadowObscured xmlns:a14="http://schemas.microsoft.com/office/drawing/2010/main"/>
                      </a:ext>
                    </a:extLst>
                  </pic:spPr>
                </pic:pic>
              </a:graphicData>
            </a:graphic>
          </wp:inline>
        </w:drawing>
      </w:r>
    </w:p>
    <w:p w:rsidR="00CA580E" w:rsidRDefault="00DA40D5" w:rsidP="00E50D60">
      <w:pPr>
        <w:pStyle w:val="Caption"/>
        <w:bidi/>
        <w:jc w:val="center"/>
        <w:rPr>
          <w:rFonts w:ascii="Arial" w:eastAsiaTheme="minorEastAsia" w:hAnsi="Arial"/>
          <w:sz w:val="28"/>
          <w:rtl/>
          <w:lang w:bidi="fa-IR"/>
        </w:rPr>
      </w:pPr>
      <w:bookmarkStart w:id="65" w:name="_Toc157254945"/>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7</w:t>
      </w:r>
      <w:r w:rsidR="00DA77A6">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00FC0CC2">
        <w:rPr>
          <w:rFonts w:hint="cs"/>
          <w:rtl/>
          <w:lang w:bidi="fa-IR"/>
        </w:rPr>
        <w:t xml:space="preserve">، آبی </w:t>
      </w:r>
      <w:r w:rsidRPr="00CE1529">
        <w:rPr>
          <w:rtl/>
          <w:lang w:bidi="fa-IR"/>
        </w:rPr>
        <w:t xml:space="preserve">دلخواه و </w:t>
      </w:r>
      <w:r w:rsidR="00FC0CC2">
        <w:rPr>
          <w:rFonts w:hint="cs"/>
          <w:rtl/>
          <w:lang w:bidi="fa-IR"/>
        </w:rPr>
        <w:t xml:space="preserve">قرمز </w:t>
      </w:r>
      <w:r w:rsidRPr="00CE1529">
        <w:rPr>
          <w:rtl/>
          <w:lang w:bidi="fa-IR"/>
        </w:rPr>
        <w:t>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bookmarkEnd w:id="65"/>
    </w:p>
    <w:p w:rsidR="00260BBE" w:rsidRDefault="00E50D60" w:rsidP="00260BBE">
      <w:pPr>
        <w:keepNext/>
        <w:bidi/>
        <w:spacing w:after="0"/>
        <w:jc w:val="center"/>
      </w:pPr>
      <w:r w:rsidRPr="00E50D60">
        <w:rPr>
          <w:noProof/>
          <w:rtl/>
        </w:rPr>
        <w:lastRenderedPageBreak/>
        <w:drawing>
          <wp:inline distT="0" distB="0" distL="0" distR="0">
            <wp:extent cx="4895664" cy="356270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rotWithShape="1">
                    <a:blip r:embed="rId46">
                      <a:extLst>
                        <a:ext uri="{28A0092B-C50C-407E-A947-70E740481C1C}">
                          <a14:useLocalDpi xmlns:a14="http://schemas.microsoft.com/office/drawing/2010/main" val="0"/>
                        </a:ext>
                      </a:extLst>
                    </a:blip>
                    <a:srcRect t="3024"/>
                    <a:stretch/>
                  </pic:blipFill>
                  <pic:spPr bwMode="auto">
                    <a:xfrm>
                      <a:off x="0" y="0"/>
                      <a:ext cx="4902600" cy="3567757"/>
                    </a:xfrm>
                    <a:prstGeom prst="rect">
                      <a:avLst/>
                    </a:prstGeom>
                    <a:noFill/>
                    <a:ln>
                      <a:noFill/>
                    </a:ln>
                    <a:extLst>
                      <a:ext uri="{53640926-AAD7-44D8-BBD7-CCE9431645EC}">
                        <a14:shadowObscured xmlns:a14="http://schemas.microsoft.com/office/drawing/2010/main"/>
                      </a:ext>
                    </a:extLst>
                  </pic:spPr>
                </pic:pic>
              </a:graphicData>
            </a:graphic>
          </wp:inline>
        </w:drawing>
      </w:r>
    </w:p>
    <w:p w:rsidR="00DA40D5" w:rsidRDefault="00260BBE" w:rsidP="00260BBE">
      <w:pPr>
        <w:pStyle w:val="Caption"/>
        <w:bidi/>
        <w:jc w:val="center"/>
        <w:rPr>
          <w:rFonts w:ascii="Arial" w:eastAsiaTheme="minorEastAsia" w:hAnsi="Arial"/>
          <w:sz w:val="28"/>
          <w:rtl/>
          <w:lang w:bidi="fa-IR"/>
        </w:rPr>
      </w:pPr>
      <w:bookmarkStart w:id="66" w:name="_Toc157254946"/>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8</w:t>
      </w:r>
      <w:r w:rsidR="00DA77A6">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00FC0CC2">
        <w:rPr>
          <w:rFonts w:hint="cs"/>
          <w:rtl/>
          <w:lang w:bidi="fa-IR"/>
        </w:rPr>
        <w:t xml:space="preserve">، آبی </w:t>
      </w:r>
      <w:r w:rsidRPr="00D628B3">
        <w:rPr>
          <w:rtl/>
          <w:lang w:bidi="fa-IR"/>
        </w:rPr>
        <w:t xml:space="preserve">دلخواه و </w:t>
      </w:r>
      <w:r w:rsidR="00FC0CC2">
        <w:rPr>
          <w:rFonts w:hint="cs"/>
          <w:rtl/>
          <w:lang w:bidi="fa-IR"/>
        </w:rPr>
        <w:t xml:space="preserve">قرمز </w:t>
      </w:r>
      <w:r w:rsidRPr="00D628B3">
        <w:rPr>
          <w:rtl/>
          <w:lang w:bidi="fa-IR"/>
        </w:rPr>
        <w:t>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bookmarkEnd w:id="66"/>
    </w:p>
    <w:p w:rsidR="00CA580E" w:rsidRDefault="00CA580E" w:rsidP="00260BBE">
      <w:pPr>
        <w:bidi/>
        <w:spacing w:after="0"/>
        <w:ind w:firstLine="0"/>
        <w:rPr>
          <w:rFonts w:ascii="Arial" w:eastAsiaTheme="minorEastAsia" w:hAnsi="Arial"/>
          <w:sz w:val="28"/>
          <w:rtl/>
          <w:lang w:bidi="fa-IR"/>
        </w:rPr>
      </w:pPr>
    </w:p>
    <w:p w:rsidR="00260BBE" w:rsidRDefault="00E50D60" w:rsidP="00260BBE">
      <w:pPr>
        <w:keepNext/>
        <w:bidi/>
        <w:spacing w:after="0"/>
        <w:jc w:val="center"/>
      </w:pPr>
      <w:r w:rsidRPr="00E50D60">
        <w:rPr>
          <w:noProof/>
          <w:rtl/>
        </w:rPr>
        <w:drawing>
          <wp:inline distT="0" distB="0" distL="0" distR="0">
            <wp:extent cx="4922050" cy="360584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rotWithShape="1">
                    <a:blip r:embed="rId47">
                      <a:extLst>
                        <a:ext uri="{28A0092B-C50C-407E-A947-70E740481C1C}">
                          <a14:useLocalDpi xmlns:a14="http://schemas.microsoft.com/office/drawing/2010/main" val="0"/>
                        </a:ext>
                      </a:extLst>
                    </a:blip>
                    <a:srcRect t="2376"/>
                    <a:stretch/>
                  </pic:blipFill>
                  <pic:spPr bwMode="auto">
                    <a:xfrm>
                      <a:off x="0" y="0"/>
                      <a:ext cx="4930639" cy="3612135"/>
                    </a:xfrm>
                    <a:prstGeom prst="rect">
                      <a:avLst/>
                    </a:prstGeom>
                    <a:noFill/>
                    <a:ln>
                      <a:noFill/>
                    </a:ln>
                    <a:extLst>
                      <a:ext uri="{53640926-AAD7-44D8-BBD7-CCE9431645EC}">
                        <a14:shadowObscured xmlns:a14="http://schemas.microsoft.com/office/drawing/2010/main"/>
                      </a:ext>
                    </a:extLst>
                  </pic:spPr>
                </pic:pic>
              </a:graphicData>
            </a:graphic>
          </wp:inline>
        </w:drawing>
      </w:r>
    </w:p>
    <w:p w:rsidR="00671992" w:rsidRDefault="00260BBE" w:rsidP="00260BBE">
      <w:pPr>
        <w:pStyle w:val="Caption"/>
        <w:bidi/>
        <w:jc w:val="center"/>
        <w:rPr>
          <w:rFonts w:ascii="Arial" w:eastAsiaTheme="minorEastAsia" w:hAnsi="Arial"/>
          <w:sz w:val="28"/>
          <w:rtl/>
          <w:lang w:bidi="fa-IR"/>
        </w:rPr>
      </w:pPr>
      <w:bookmarkStart w:id="67" w:name="_Toc157254947"/>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9</w:t>
      </w:r>
      <w:r w:rsidR="00DA77A6">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00FC0CC2">
        <w:rPr>
          <w:rFonts w:hint="cs"/>
          <w:rtl/>
          <w:lang w:bidi="fa-IR"/>
        </w:rPr>
        <w:t>، آبی</w:t>
      </w:r>
      <w:r w:rsidRPr="00E7571E">
        <w:rPr>
          <w:rtl/>
          <w:lang w:bidi="fa-IR"/>
        </w:rPr>
        <w:t xml:space="preserve"> دلخواه و </w:t>
      </w:r>
      <w:r w:rsidR="00FC0CC2">
        <w:rPr>
          <w:rFonts w:hint="cs"/>
          <w:rtl/>
          <w:lang w:bidi="fa-IR"/>
        </w:rPr>
        <w:t xml:space="preserve">قرمز </w:t>
      </w:r>
      <w:r w:rsidRPr="00E7571E">
        <w:rPr>
          <w:rtl/>
          <w:lang w:bidi="fa-IR"/>
        </w:rPr>
        <w:t>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bookmarkEnd w:id="67"/>
    </w:p>
    <w:p w:rsidR="00671992" w:rsidRDefault="00671992" w:rsidP="00671992">
      <w:pPr>
        <w:bidi/>
        <w:spacing w:after="0"/>
        <w:jc w:val="center"/>
        <w:rPr>
          <w:rFonts w:ascii="Arial" w:eastAsiaTheme="minorEastAsia" w:hAnsi="Arial"/>
          <w:sz w:val="28"/>
          <w:rtl/>
          <w:lang w:bidi="fa-IR"/>
        </w:rPr>
      </w:pPr>
    </w:p>
    <w:p w:rsidR="00260BBE" w:rsidRDefault="00881B25" w:rsidP="00260BBE">
      <w:pPr>
        <w:keepNext/>
        <w:bidi/>
        <w:spacing w:after="0"/>
        <w:jc w:val="center"/>
      </w:pPr>
      <w:r w:rsidRPr="00881B25">
        <w:rPr>
          <w:noProof/>
          <w:rtl/>
        </w:rPr>
        <w:lastRenderedPageBreak/>
        <w:drawing>
          <wp:inline distT="0" distB="0" distL="0" distR="0">
            <wp:extent cx="5322322" cy="3648794"/>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rotWithShape="1">
                    <a:blip r:embed="rId48">
                      <a:extLst>
                        <a:ext uri="{28A0092B-C50C-407E-A947-70E740481C1C}">
                          <a14:useLocalDpi xmlns:a14="http://schemas.microsoft.com/office/drawing/2010/main" val="0"/>
                        </a:ext>
                      </a:extLst>
                    </a:blip>
                    <a:srcRect t="4752" b="3891"/>
                    <a:stretch/>
                  </pic:blipFill>
                  <pic:spPr bwMode="auto">
                    <a:xfrm>
                      <a:off x="0" y="0"/>
                      <a:ext cx="5322570" cy="3648964"/>
                    </a:xfrm>
                    <a:prstGeom prst="rect">
                      <a:avLst/>
                    </a:prstGeom>
                    <a:noFill/>
                    <a:ln>
                      <a:noFill/>
                    </a:ln>
                    <a:extLst>
                      <a:ext uri="{53640926-AAD7-44D8-BBD7-CCE9431645EC}">
                        <a14:shadowObscured xmlns:a14="http://schemas.microsoft.com/office/drawing/2010/main"/>
                      </a:ext>
                    </a:extLst>
                  </pic:spPr>
                </pic:pic>
              </a:graphicData>
            </a:graphic>
          </wp:inline>
        </w:drawing>
      </w:r>
    </w:p>
    <w:p w:rsidR="00260BBE" w:rsidRDefault="00260BBE" w:rsidP="00260BBE">
      <w:pPr>
        <w:pStyle w:val="Caption"/>
        <w:bidi/>
        <w:jc w:val="center"/>
        <w:rPr>
          <w:rFonts w:ascii="Arial" w:eastAsiaTheme="minorEastAsia" w:hAnsi="Arial"/>
          <w:sz w:val="28"/>
          <w:lang w:bidi="fa-IR"/>
        </w:rPr>
      </w:pPr>
      <w:bookmarkStart w:id="68" w:name="_Toc157254948"/>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2</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0</w:t>
      </w:r>
      <w:r w:rsidR="00DA77A6">
        <w:rPr>
          <w:rtl/>
        </w:rPr>
        <w:fldChar w:fldCharType="end"/>
      </w:r>
      <w:r>
        <w:rPr>
          <w:rFonts w:hint="cs"/>
          <w:rtl/>
          <w:lang w:bidi="fa-IR"/>
        </w:rPr>
        <w:t xml:space="preserve"> خطای حالت‌های هر سه ربات در مختصات واقعی</w:t>
      </w:r>
      <w:bookmarkEnd w:id="68"/>
    </w:p>
    <w:p w:rsidR="00260BBE" w:rsidRDefault="00260BBE" w:rsidP="00260BBE">
      <w:pPr>
        <w:bidi/>
        <w:spacing w:after="0"/>
        <w:jc w:val="center"/>
        <w:rPr>
          <w:rFonts w:ascii="Arial" w:eastAsiaTheme="minorEastAsia" w:hAnsi="Arial"/>
          <w:sz w:val="28"/>
          <w:rtl/>
          <w:lang w:bidi="fa-IR"/>
        </w:rPr>
      </w:pPr>
    </w:p>
    <w:p w:rsidR="00BA1099" w:rsidRPr="00BA1099" w:rsidRDefault="00BA1099" w:rsidP="00097A2C">
      <w:pPr>
        <w:pStyle w:val="Heading2"/>
      </w:pPr>
      <w:bookmarkStart w:id="69" w:name="_Toc157254849"/>
      <w:r>
        <w:rPr>
          <w:rFonts w:hint="cs"/>
          <w:rtl/>
        </w:rPr>
        <w:t>نتیجه گیری</w:t>
      </w:r>
      <w:bookmarkEnd w:id="69"/>
    </w:p>
    <w:p w:rsidR="0072687C" w:rsidRDefault="00BA1099" w:rsidP="0072687C">
      <w:pPr>
        <w:bidi/>
        <w:rPr>
          <w:rtl/>
          <w:lang w:bidi="fa-IR"/>
        </w:rPr>
      </w:pPr>
      <w:r>
        <w:rPr>
          <w:rFonts w:hint="cs"/>
          <w:rtl/>
          <w:lang w:bidi="fa-IR"/>
        </w:rPr>
        <w:t>با توجه به نتایج ارائه شده، می‌توان این گونه نتیجه گیری کرد که</w:t>
      </w:r>
      <w:r w:rsidR="0072687C">
        <w:rPr>
          <w:rFonts w:hint="cs"/>
          <w:rtl/>
          <w:lang w:bidi="fa-IR"/>
        </w:rPr>
        <w:t xml:space="preserve"> اعمال</w:t>
      </w:r>
      <w:r>
        <w:rPr>
          <w:rFonts w:hint="cs"/>
          <w:rtl/>
          <w:lang w:bidi="fa-IR"/>
        </w:rPr>
        <w:t xml:space="preserve"> کنترلر سینماتیکی ارائه شده، </w:t>
      </w:r>
      <w:r w:rsidR="0072687C">
        <w:rPr>
          <w:rFonts w:hint="cs"/>
          <w:rtl/>
          <w:lang w:bidi="fa-IR"/>
        </w:rPr>
        <w:t>با دریافت پس‌خورهای لحظه‌ای مناسب از مکان پلتفرم به ربات، مو</w:t>
      </w:r>
      <w:r>
        <w:rPr>
          <w:rFonts w:hint="cs"/>
          <w:rtl/>
          <w:lang w:bidi="fa-IR"/>
        </w:rPr>
        <w:t>جب پایداری سیستم شده و خطای ناشی از شرایط اولیه</w:t>
      </w:r>
      <w:r w:rsidR="0072687C">
        <w:rPr>
          <w:rFonts w:hint="cs"/>
          <w:rtl/>
          <w:lang w:bidi="fa-IR"/>
        </w:rPr>
        <w:t>‌های</w:t>
      </w:r>
      <w:r>
        <w:rPr>
          <w:rFonts w:hint="cs"/>
          <w:rtl/>
          <w:lang w:bidi="fa-IR"/>
        </w:rPr>
        <w:t xml:space="preserve"> مختلف به صفر میل می‌کند. همچنین عمومیت این کنترلر با توجه به تغییر مسیر زمانی مرجع به اشکال مختلف، </w:t>
      </w:r>
      <w:r w:rsidR="0072687C">
        <w:rPr>
          <w:rFonts w:hint="cs"/>
          <w:rtl/>
          <w:lang w:bidi="fa-IR"/>
        </w:rPr>
        <w:t xml:space="preserve">مانند حرکت دایروی و حرکت </w:t>
      </w:r>
      <w:r w:rsidR="0072687C">
        <w:rPr>
          <w:rFonts w:cs="Times New Roman"/>
          <w:rtl/>
          <w:lang w:bidi="fa-IR"/>
        </w:rPr>
        <w:t>∞</w:t>
      </w:r>
      <w:r w:rsidR="0072687C">
        <w:rPr>
          <w:rFonts w:cs="Times New Roman" w:hint="cs"/>
          <w:rtl/>
          <w:lang w:bidi="fa-IR"/>
        </w:rPr>
        <w:t xml:space="preserve"> </w:t>
      </w:r>
      <w:r>
        <w:rPr>
          <w:rFonts w:hint="cs"/>
          <w:rtl/>
          <w:lang w:bidi="fa-IR"/>
        </w:rPr>
        <w:t>مناسب است</w:t>
      </w:r>
      <w:r w:rsidR="0072687C">
        <w:rPr>
          <w:rFonts w:hint="cs"/>
          <w:rtl/>
          <w:lang w:bidi="fa-IR"/>
        </w:rPr>
        <w:t>. بنابراین</w:t>
      </w:r>
      <w:r>
        <w:rPr>
          <w:rFonts w:hint="cs"/>
          <w:rtl/>
          <w:lang w:bidi="fa-IR"/>
        </w:rPr>
        <w:t xml:space="preserve"> سیستم در مسیر زمانی‌های پیچیده تر از دایره و بیضی نیز ع</w:t>
      </w:r>
      <w:r w:rsidR="0072687C">
        <w:rPr>
          <w:rFonts w:hint="cs"/>
          <w:rtl/>
          <w:lang w:bidi="fa-IR"/>
        </w:rPr>
        <w:t>ملکرد مناسبی از خود نشان می‌دهد و برای مسیر زمانی‌های متفاوت می‌توان از این کنترلر سینماتیکی استفاده نمود.</w:t>
      </w:r>
    </w:p>
    <w:p w:rsidR="0072687C" w:rsidRDefault="0072687C" w:rsidP="0072687C">
      <w:pPr>
        <w:bidi/>
        <w:rPr>
          <w:rtl/>
          <w:lang w:bidi="fa-IR"/>
        </w:rPr>
      </w:pPr>
    </w:p>
    <w:p w:rsidR="007B1264" w:rsidRPr="00BA1099" w:rsidRDefault="007B1264" w:rsidP="0072687C">
      <w:pPr>
        <w:bidi/>
        <w:rPr>
          <w:rtl/>
          <w:lang w:bidi="fa-IR"/>
        </w:rPr>
      </w:pPr>
      <w:r w:rsidRPr="00BA1099">
        <w:rPr>
          <w:rtl/>
          <w:lang w:bidi="fa-IR"/>
        </w:rPr>
        <w:br w:type="page"/>
      </w:r>
    </w:p>
    <w:p w:rsidR="00DF3EE5" w:rsidRDefault="00677845" w:rsidP="00065905">
      <w:pPr>
        <w:pStyle w:val="Heading1"/>
        <w:ind w:left="-10" w:firstLine="0"/>
        <w:rPr>
          <w:rtl/>
        </w:rPr>
      </w:pPr>
      <w:bookmarkStart w:id="70" w:name="_Toc144724489"/>
      <w:bookmarkStart w:id="71" w:name="_Toc144737834"/>
      <w:bookmarkStart w:id="72" w:name="_Toc157254850"/>
      <w:r>
        <w:rPr>
          <w:rtl/>
        </w:rPr>
        <w:lastRenderedPageBreak/>
        <w:t>فصل سوم</w:t>
      </w:r>
      <w:bookmarkEnd w:id="70"/>
      <w:bookmarkEnd w:id="71"/>
      <w:bookmarkEnd w:id="72"/>
    </w:p>
    <w:p w:rsidR="00DF3EE5" w:rsidRDefault="008266E6" w:rsidP="00210B26">
      <w:pPr>
        <w:pStyle w:val="a0"/>
        <w:rPr>
          <w:rtl/>
        </w:rPr>
      </w:pPr>
      <w:r>
        <w:rPr>
          <w:rFonts w:hint="cs"/>
          <w:rtl/>
        </w:rPr>
        <w:t>طراحی کنترلر دینامیکی</w:t>
      </w:r>
      <w:r w:rsidR="00DF3EE5">
        <w:rPr>
          <w:rtl/>
        </w:rPr>
        <w:br w:type="page"/>
      </w:r>
    </w:p>
    <w:p w:rsidR="00FC4ECE" w:rsidRPr="0048545B" w:rsidRDefault="00677845" w:rsidP="00097A2C">
      <w:pPr>
        <w:pStyle w:val="Heading2"/>
      </w:pPr>
      <w:bookmarkStart w:id="73" w:name="_Toc144724490"/>
      <w:bookmarkStart w:id="74" w:name="_Toc144737835"/>
      <w:bookmarkStart w:id="75" w:name="_Toc157254851"/>
      <w:r w:rsidRPr="00677845">
        <w:rPr>
          <w:rFonts w:hint="cs"/>
          <w:rtl/>
        </w:rPr>
        <w:lastRenderedPageBreak/>
        <w:t>مقدمه</w:t>
      </w:r>
      <w:bookmarkEnd w:id="73"/>
      <w:bookmarkEnd w:id="74"/>
      <w:bookmarkEnd w:id="75"/>
    </w:p>
    <w:p w:rsidR="0048545B" w:rsidRPr="00A63BF3" w:rsidRDefault="0048545B" w:rsidP="009346A4">
      <w:pPr>
        <w:bidi/>
        <w:rPr>
          <w:rFonts w:eastAsiaTheme="minorEastAsia"/>
          <w:sz w:val="28"/>
          <w:rtl/>
        </w:rPr>
      </w:pPr>
      <w:r w:rsidRPr="00A63BF3">
        <w:rPr>
          <w:rFonts w:hint="cs"/>
          <w:sz w:val="28"/>
          <w:rtl/>
          <w:lang w:bidi="fa-IR"/>
        </w:rPr>
        <w:t xml:space="preserve">در فصل پیش،‌ طراحی کنترلر سینماتیکی و اثبات پایداری آن را به طور جزیی بررسی نمودیم. در این فصل از سرعت یا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oMath>
      <w:r w:rsidRPr="00A63BF3">
        <w:rPr>
          <w:rFonts w:eastAsiaTheme="minorEastAsia" w:hint="cs"/>
          <w:sz w:val="28"/>
          <w:rtl/>
        </w:rPr>
        <w:t xml:space="preserve"> های تولید شده در فصل دوم استفاده نموده و کنترلر دینامیکی را طراحی می‌نماییم. در کنترلر سینماتیکی پس از فرض و ایجاد مسیر زمانی مرجع، قانونی تولید می‌کنیم که خروجی آن سرعت لازم برای رسیدن ربات‌ها به مسیرهای زمانی مرجع می‌باشد. حال برای آنکه هر ربات به این سرعت‌ها برسد، نیاز است که با دینامیک ربات در تعامل باشیم. چرا که هر سیستم دینامیک مختص خود را دارد و میزان گشتاور لازم برای رسیدن به سرعت مورد نظر باید با توجه به دینامیک سیستم تولید و به آن اعمال شود. همچنین پس از تولید گشتاور، با توجه به شرایط فیزیکی موتورها از قبیل مقاومت آرمیچر، نسبت گیربکس و... گشتاور مورد نظر </w:t>
      </w:r>
      <w:r w:rsidR="009346A4" w:rsidRPr="00A63BF3">
        <w:rPr>
          <w:rFonts w:eastAsiaTheme="minorEastAsia" w:hint="cs"/>
          <w:sz w:val="28"/>
          <w:rtl/>
        </w:rPr>
        <w:t>می‌تواند</w:t>
      </w:r>
      <w:r w:rsidRPr="00A63BF3">
        <w:rPr>
          <w:rFonts w:eastAsiaTheme="minorEastAsia" w:hint="cs"/>
          <w:sz w:val="28"/>
          <w:rtl/>
        </w:rPr>
        <w:t xml:space="preserve"> تبدیل به ولتاژ مورد نیاز برای رسیدن به گشتاور گفته شده </w:t>
      </w:r>
      <w:r w:rsidR="009346A4" w:rsidRPr="00A63BF3">
        <w:rPr>
          <w:rFonts w:eastAsiaTheme="minorEastAsia" w:hint="cs"/>
          <w:sz w:val="28"/>
          <w:rtl/>
        </w:rPr>
        <w:t>شود. موضوعی که در روش اشاره شده به آن خواهیم رسید و خروجی کنترلر دینامیکی ما ولتاژ اعمالی به موتورهای چپ و راست خواهد بود.</w:t>
      </w:r>
    </w:p>
    <w:p w:rsidR="009346A4" w:rsidRPr="00A63BF3" w:rsidRDefault="009346A4" w:rsidP="009346A4">
      <w:pPr>
        <w:bidi/>
        <w:rPr>
          <w:rFonts w:eastAsiaTheme="minorEastAsia"/>
          <w:sz w:val="28"/>
          <w:rtl/>
          <w:lang w:bidi="fa-IR"/>
        </w:rPr>
      </w:pPr>
      <w:r w:rsidRPr="00A63BF3">
        <w:rPr>
          <w:rFonts w:eastAsiaTheme="minorEastAsia" w:hint="cs"/>
          <w:sz w:val="28"/>
          <w:rtl/>
        </w:rPr>
        <w:t>برای حفظ توالی موضوعی، ابتدا تعریف کنترل همکارانه</w:t>
      </w:r>
      <w:r w:rsidRPr="00A63BF3">
        <w:rPr>
          <w:rStyle w:val="FootnoteReference"/>
          <w:rFonts w:eastAsiaTheme="minorEastAsia"/>
          <w:sz w:val="28"/>
          <w:rtl/>
        </w:rPr>
        <w:footnoteReference w:id="36"/>
      </w:r>
      <w:r w:rsidRPr="00A63BF3">
        <w:rPr>
          <w:rFonts w:eastAsiaTheme="minorEastAsia" w:hint="cs"/>
          <w:sz w:val="28"/>
          <w:rtl/>
          <w:lang w:bidi="fa-IR"/>
        </w:rPr>
        <w:t>،‌ سیستم‌‌های چند رباته، نظریه‌ی وفاق و... ارائه شده سپس به سراغ ارائه‌ی کنترلر دینامیکی خواهیم رفت.</w:t>
      </w:r>
    </w:p>
    <w:p w:rsidR="009346A4" w:rsidRPr="009346A4" w:rsidRDefault="009346A4" w:rsidP="00097A2C">
      <w:pPr>
        <w:pStyle w:val="Heading2"/>
        <w:rPr>
          <w:rtl/>
        </w:rPr>
      </w:pPr>
      <w:bookmarkStart w:id="76" w:name="_Toc157254852"/>
      <w:r>
        <w:rPr>
          <w:rFonts w:hint="cs"/>
          <w:rtl/>
        </w:rPr>
        <w:t>کنترل همکارانه</w:t>
      </w:r>
      <w:bookmarkEnd w:id="76"/>
    </w:p>
    <w:p w:rsidR="00D41B3B" w:rsidRDefault="00B4584D" w:rsidP="007D3652">
      <w:pPr>
        <w:bidi/>
        <w:rPr>
          <w:rtl/>
          <w:lang w:bidi="fa-IR"/>
        </w:rPr>
      </w:pPr>
      <w:r>
        <w:rPr>
          <w:rtl/>
          <w:lang w:bidi="fa-IR"/>
        </w:rPr>
        <w:t>حرکات جمع</w:t>
      </w:r>
      <w:r>
        <w:rPr>
          <w:rFonts w:hint="cs"/>
          <w:rtl/>
          <w:lang w:bidi="fa-IR"/>
        </w:rPr>
        <w:t>ی</w:t>
      </w:r>
      <w:r>
        <w:rPr>
          <w:rtl/>
          <w:lang w:bidi="fa-IR"/>
        </w:rPr>
        <w:t xml:space="preserve"> گرو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از ز</w:t>
      </w:r>
      <w:r>
        <w:rPr>
          <w:rFonts w:hint="cs"/>
          <w:rtl/>
          <w:lang w:bidi="fa-IR"/>
        </w:rPr>
        <w:t>ی</w:t>
      </w:r>
      <w:r>
        <w:rPr>
          <w:rFonts w:hint="eastAsia"/>
          <w:rtl/>
          <w:lang w:bidi="fa-IR"/>
        </w:rPr>
        <w:t>باتر</w:t>
      </w:r>
      <w:r>
        <w:rPr>
          <w:rFonts w:hint="cs"/>
          <w:rtl/>
          <w:lang w:bidi="fa-IR"/>
        </w:rPr>
        <w:t>ی</w:t>
      </w:r>
      <w:r>
        <w:rPr>
          <w:rFonts w:hint="eastAsia"/>
          <w:rtl/>
          <w:lang w:bidi="fa-IR"/>
        </w:rPr>
        <w:t>ن</w:t>
      </w:r>
      <w:r>
        <w:rPr>
          <w:rtl/>
          <w:lang w:bidi="fa-IR"/>
        </w:rPr>
        <w:t xml:space="preserve"> مناظر طب</w:t>
      </w:r>
      <w:r>
        <w:rPr>
          <w:rFonts w:hint="cs"/>
          <w:rtl/>
          <w:lang w:bidi="fa-IR"/>
        </w:rPr>
        <w:t>ی</w:t>
      </w:r>
      <w:r>
        <w:rPr>
          <w:rFonts w:hint="eastAsia"/>
          <w:rtl/>
          <w:lang w:bidi="fa-IR"/>
        </w:rPr>
        <w:t>عت</w:t>
      </w:r>
      <w:r>
        <w:rPr>
          <w:rtl/>
          <w:lang w:bidi="fa-IR"/>
        </w:rPr>
        <w:t xml:space="preserve"> است. هر </w:t>
      </w:r>
      <w:r>
        <w:rPr>
          <w:rFonts w:hint="cs"/>
          <w:rtl/>
          <w:lang w:bidi="fa-IR"/>
        </w:rPr>
        <w:t>فرد از گروه،</w:t>
      </w:r>
      <w:r>
        <w:rPr>
          <w:rtl/>
          <w:lang w:bidi="fa-IR"/>
        </w:rPr>
        <w:t xml:space="preserve"> حرکات خاص خود را دارد، با ا</w:t>
      </w:r>
      <w:r>
        <w:rPr>
          <w:rFonts w:hint="cs"/>
          <w:rtl/>
          <w:lang w:bidi="fa-IR"/>
        </w:rPr>
        <w:t>ی</w:t>
      </w:r>
      <w:r>
        <w:rPr>
          <w:rFonts w:hint="eastAsia"/>
          <w:rtl/>
          <w:lang w:bidi="fa-IR"/>
        </w:rPr>
        <w:t>ن</w:t>
      </w:r>
      <w:r>
        <w:rPr>
          <w:rtl/>
          <w:lang w:bidi="fa-IR"/>
        </w:rPr>
        <w:t xml:space="preserve"> حال</w:t>
      </w:r>
      <w:r>
        <w:rPr>
          <w:rFonts w:hint="cs"/>
          <w:rtl/>
          <w:lang w:bidi="fa-IR"/>
        </w:rPr>
        <w:t xml:space="preserve"> این</w:t>
      </w:r>
      <w:r>
        <w:rPr>
          <w:rtl/>
          <w:lang w:bidi="fa-IR"/>
        </w:rPr>
        <w:t xml:space="preserve"> حرکت </w:t>
      </w:r>
      <w:r>
        <w:rPr>
          <w:rFonts w:hint="cs"/>
          <w:rtl/>
          <w:lang w:bidi="fa-IR"/>
        </w:rPr>
        <w:t>جمعی</w:t>
      </w:r>
      <w:r>
        <w:rPr>
          <w:rtl/>
          <w:lang w:bidi="fa-IR"/>
        </w:rPr>
        <w:t xml:space="preserve"> باعث م</w:t>
      </w:r>
      <w:r>
        <w:rPr>
          <w:rFonts w:hint="cs"/>
          <w:rtl/>
          <w:lang w:bidi="fa-IR"/>
        </w:rPr>
        <w:t>ی</w:t>
      </w:r>
      <w:r>
        <w:rPr>
          <w:rtl/>
          <w:lang w:bidi="fa-IR"/>
        </w:rPr>
        <w:t xml:space="preserve"> شود که </w:t>
      </w:r>
      <w:r>
        <w:rPr>
          <w:rFonts w:hint="cs"/>
          <w:rtl/>
          <w:lang w:bidi="fa-IR"/>
        </w:rPr>
        <w:t xml:space="preserve">این </w:t>
      </w:r>
      <w:r>
        <w:rPr>
          <w:rtl/>
          <w:lang w:bidi="fa-IR"/>
        </w:rPr>
        <w:t xml:space="preserve">گروه </w:t>
      </w:r>
      <w:r>
        <w:rPr>
          <w:rFonts w:hint="cs"/>
          <w:rtl/>
          <w:lang w:bidi="fa-IR"/>
        </w:rPr>
        <w:t>ی</w:t>
      </w:r>
      <w:r>
        <w:rPr>
          <w:rFonts w:hint="eastAsia"/>
          <w:rtl/>
          <w:lang w:bidi="fa-IR"/>
        </w:rPr>
        <w:t>ک</w:t>
      </w:r>
      <w:r>
        <w:rPr>
          <w:rtl/>
          <w:lang w:bidi="fa-IR"/>
        </w:rPr>
        <w:t xml:space="preserve"> موجود</w:t>
      </w:r>
      <w:r>
        <w:rPr>
          <w:rFonts w:hint="cs"/>
          <w:rtl/>
          <w:lang w:bidi="fa-IR"/>
        </w:rPr>
        <w:t>ی</w:t>
      </w:r>
      <w:r>
        <w:rPr>
          <w:rFonts w:hint="eastAsia"/>
          <w:rtl/>
          <w:lang w:bidi="fa-IR"/>
        </w:rPr>
        <w:t>ت</w:t>
      </w:r>
      <w:r>
        <w:rPr>
          <w:rtl/>
          <w:lang w:bidi="fa-IR"/>
        </w:rPr>
        <w:t xml:space="preserve"> واحد با قوان</w:t>
      </w:r>
      <w:r>
        <w:rPr>
          <w:rFonts w:hint="cs"/>
          <w:rtl/>
          <w:lang w:bidi="fa-IR"/>
        </w:rPr>
        <w:t>ی</w:t>
      </w:r>
      <w:r>
        <w:rPr>
          <w:rFonts w:hint="eastAsia"/>
          <w:rtl/>
          <w:lang w:bidi="fa-IR"/>
        </w:rPr>
        <w:t>ن</w:t>
      </w:r>
      <w:r>
        <w:rPr>
          <w:rtl/>
          <w:lang w:bidi="fa-IR"/>
        </w:rPr>
        <w:t xml:space="preserve"> حرکت</w:t>
      </w:r>
      <w:r>
        <w:rPr>
          <w:rFonts w:hint="cs"/>
          <w:rtl/>
          <w:lang w:bidi="fa-IR"/>
        </w:rPr>
        <w:t>ی</w:t>
      </w:r>
      <w:r w:rsidR="007D3652">
        <w:rPr>
          <w:rFonts w:hint="cs"/>
          <w:rtl/>
          <w:lang w:bidi="fa-IR"/>
        </w:rPr>
        <w:t xml:space="preserve"> و تعاملات </w:t>
      </w:r>
      <w:r>
        <w:rPr>
          <w:rFonts w:hint="cs"/>
          <w:rtl/>
          <w:lang w:bidi="fa-IR"/>
        </w:rPr>
        <w:t>خاص</w:t>
      </w:r>
      <w:r>
        <w:rPr>
          <w:rtl/>
          <w:lang w:bidi="fa-IR"/>
        </w:rPr>
        <w:t xml:space="preserve"> خود به </w:t>
      </w:r>
      <w:r w:rsidR="007D3652">
        <w:rPr>
          <w:rFonts w:hint="cs"/>
          <w:rtl/>
          <w:lang w:bidi="fa-IR"/>
        </w:rPr>
        <w:t>وقایع</w:t>
      </w:r>
      <w:r>
        <w:rPr>
          <w:rtl/>
          <w:lang w:bidi="fa-IR"/>
        </w:rPr>
        <w:t xml:space="preserve"> ب</w:t>
      </w:r>
      <w:r>
        <w:rPr>
          <w:rFonts w:hint="cs"/>
          <w:rtl/>
          <w:lang w:bidi="fa-IR"/>
        </w:rPr>
        <w:t>ی</w:t>
      </w:r>
      <w:r>
        <w:rPr>
          <w:rFonts w:hint="eastAsia"/>
          <w:rtl/>
          <w:lang w:bidi="fa-IR"/>
        </w:rPr>
        <w:t>رون</w:t>
      </w:r>
      <w:r>
        <w:rPr>
          <w:rFonts w:hint="cs"/>
          <w:rtl/>
          <w:lang w:bidi="fa-IR"/>
        </w:rPr>
        <w:t>ی</w:t>
      </w:r>
      <w:r>
        <w:rPr>
          <w:rtl/>
          <w:lang w:bidi="fa-IR"/>
        </w:rPr>
        <w:t xml:space="preserve"> به نظر برسد. </w:t>
      </w:r>
      <w:r>
        <w:rPr>
          <w:rFonts w:hint="cs"/>
          <w:rtl/>
          <w:lang w:bidi="fa-IR"/>
        </w:rPr>
        <w:t xml:space="preserve">دسته‌های </w:t>
      </w:r>
      <w:r>
        <w:rPr>
          <w:rtl/>
          <w:lang w:bidi="fa-IR"/>
        </w:rPr>
        <w:t>پرندگان، د</w:t>
      </w:r>
      <w:r>
        <w:rPr>
          <w:rFonts w:hint="eastAsia"/>
          <w:rtl/>
          <w:lang w:bidi="fa-IR"/>
        </w:rPr>
        <w:t>سته</w:t>
      </w:r>
      <w:r>
        <w:rPr>
          <w:rtl/>
          <w:lang w:bidi="fa-IR"/>
        </w:rPr>
        <w:t xml:space="preserve"> ها</w:t>
      </w:r>
      <w:r>
        <w:rPr>
          <w:rFonts w:hint="cs"/>
          <w:rtl/>
          <w:lang w:bidi="fa-IR"/>
        </w:rPr>
        <w:t>ی</w:t>
      </w:r>
      <w:r>
        <w:rPr>
          <w:rtl/>
          <w:lang w:bidi="fa-IR"/>
        </w:rPr>
        <w:t xml:space="preserve"> ماه</w:t>
      </w:r>
      <w:r>
        <w:rPr>
          <w:rFonts w:hint="cs"/>
          <w:rtl/>
          <w:lang w:bidi="fa-IR"/>
        </w:rPr>
        <w:t>ی‌ها</w:t>
      </w:r>
      <w:r>
        <w:rPr>
          <w:rtl/>
          <w:lang w:bidi="fa-IR"/>
        </w:rPr>
        <w:t xml:space="preserve"> و گل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مجموعه</w:t>
      </w:r>
      <w:r>
        <w:rPr>
          <w:rFonts w:hint="cs"/>
          <w:rtl/>
          <w:lang w:bidi="fa-IR"/>
        </w:rPr>
        <w:t>‌ه</w:t>
      </w:r>
      <w:r>
        <w:rPr>
          <w:rtl/>
          <w:lang w:bidi="fa-IR"/>
        </w:rPr>
        <w:t>ا</w:t>
      </w:r>
      <w:r>
        <w:rPr>
          <w:rFonts w:hint="cs"/>
          <w:rtl/>
          <w:lang w:bidi="fa-IR"/>
        </w:rPr>
        <w:t>یی از این قبیل</w:t>
      </w:r>
      <w:r w:rsidR="00D41B3B">
        <w:rPr>
          <w:rtl/>
          <w:lang w:bidi="fa-IR"/>
        </w:rPr>
        <w:t xml:space="preserve"> هستند</w:t>
      </w:r>
      <w:r w:rsidR="00D41B3B">
        <w:rPr>
          <w:rFonts w:hint="cs"/>
          <w:rtl/>
          <w:lang w:bidi="fa-IR"/>
        </w:rPr>
        <w:t>.</w:t>
      </w:r>
    </w:p>
    <w:p w:rsidR="00B4584D" w:rsidRDefault="00D41B3B" w:rsidP="007D3652">
      <w:pPr>
        <w:bidi/>
        <w:rPr>
          <w:lang w:bidi="fa-IR"/>
        </w:rPr>
      </w:pPr>
      <w:r>
        <w:rPr>
          <w:rFonts w:hint="cs"/>
          <w:rtl/>
          <w:lang w:bidi="fa-IR"/>
        </w:rPr>
        <w:t>گروه</w:t>
      </w:r>
      <w:r w:rsidR="00B4584D">
        <w:rPr>
          <w:rtl/>
          <w:lang w:bidi="fa-IR"/>
        </w:rPr>
        <w:t xml:space="preserve"> برا</w:t>
      </w:r>
      <w:r w:rsidR="00B4584D">
        <w:rPr>
          <w:rFonts w:hint="cs"/>
          <w:rtl/>
          <w:lang w:bidi="fa-IR"/>
        </w:rPr>
        <w:t>ی</w:t>
      </w:r>
      <w:r w:rsidR="00B4584D">
        <w:rPr>
          <w:rtl/>
          <w:lang w:bidi="fa-IR"/>
        </w:rPr>
        <w:t xml:space="preserve"> رس</w:t>
      </w:r>
      <w:r w:rsidR="00B4584D">
        <w:rPr>
          <w:rFonts w:hint="cs"/>
          <w:rtl/>
          <w:lang w:bidi="fa-IR"/>
        </w:rPr>
        <w:t>ی</w:t>
      </w:r>
      <w:r w:rsidR="00B4584D">
        <w:rPr>
          <w:rFonts w:hint="eastAsia"/>
          <w:rtl/>
          <w:lang w:bidi="fa-IR"/>
        </w:rPr>
        <w:t>دن</w:t>
      </w:r>
      <w:r w:rsidR="00B4584D">
        <w:rPr>
          <w:rtl/>
          <w:lang w:bidi="fa-IR"/>
        </w:rPr>
        <w:t xml:space="preserve"> به اهداف خود</w:t>
      </w:r>
      <w:r>
        <w:rPr>
          <w:rFonts w:hint="cs"/>
          <w:rtl/>
          <w:lang w:bidi="fa-IR"/>
        </w:rPr>
        <w:t>،</w:t>
      </w:r>
      <w:r w:rsidR="00B4584D">
        <w:rPr>
          <w:rtl/>
          <w:lang w:bidi="fa-IR"/>
        </w:rPr>
        <w:t xml:space="preserve"> مانند جستجو</w:t>
      </w:r>
      <w:r w:rsidR="00B4584D">
        <w:rPr>
          <w:rFonts w:hint="cs"/>
          <w:rtl/>
          <w:lang w:bidi="fa-IR"/>
        </w:rPr>
        <w:t>ی</w:t>
      </w:r>
      <w:r w:rsidR="00B4584D">
        <w:rPr>
          <w:rtl/>
          <w:lang w:bidi="fa-IR"/>
        </w:rPr>
        <w:t xml:space="preserve"> غذا </w:t>
      </w:r>
      <w:r w:rsidR="00B4584D">
        <w:rPr>
          <w:rFonts w:hint="cs"/>
          <w:rtl/>
          <w:lang w:bidi="fa-IR"/>
        </w:rPr>
        <w:t>ی</w:t>
      </w:r>
      <w:r w:rsidR="00B4584D">
        <w:rPr>
          <w:rFonts w:hint="eastAsia"/>
          <w:rtl/>
          <w:lang w:bidi="fa-IR"/>
        </w:rPr>
        <w:t>ا</w:t>
      </w:r>
      <w:r>
        <w:rPr>
          <w:rtl/>
          <w:lang w:bidi="fa-IR"/>
        </w:rPr>
        <w:t xml:space="preserve"> مهاجر</w:t>
      </w:r>
      <w:r>
        <w:rPr>
          <w:rFonts w:hint="cs"/>
          <w:rtl/>
          <w:lang w:bidi="fa-IR"/>
        </w:rPr>
        <w:t>ت، و یا</w:t>
      </w:r>
      <w:r w:rsidR="00B4584D">
        <w:rPr>
          <w:rtl/>
          <w:lang w:bidi="fa-IR"/>
        </w:rPr>
        <w:t xml:space="preserve"> </w:t>
      </w:r>
      <w:r>
        <w:rPr>
          <w:rFonts w:hint="cs"/>
          <w:rtl/>
          <w:lang w:bidi="fa-IR"/>
        </w:rPr>
        <w:t>فرار</w:t>
      </w:r>
      <w:r w:rsidR="00B4584D">
        <w:rPr>
          <w:rtl/>
          <w:lang w:bidi="fa-IR"/>
        </w:rPr>
        <w:t xml:space="preserve"> از شکارچ</w:t>
      </w:r>
      <w:r w:rsidR="00B4584D">
        <w:rPr>
          <w:rFonts w:hint="cs"/>
          <w:rtl/>
          <w:lang w:bidi="fa-IR"/>
        </w:rPr>
        <w:t>ی</w:t>
      </w:r>
      <w:r w:rsidR="00B4584D">
        <w:rPr>
          <w:rFonts w:hint="eastAsia"/>
          <w:rtl/>
          <w:lang w:bidi="fa-IR"/>
        </w:rPr>
        <w:t>ان</w:t>
      </w:r>
      <w:r w:rsidR="00B4584D">
        <w:rPr>
          <w:rtl/>
          <w:lang w:bidi="fa-IR"/>
        </w:rPr>
        <w:t xml:space="preserve"> و </w:t>
      </w:r>
      <w:r>
        <w:rPr>
          <w:rFonts w:hint="cs"/>
          <w:rtl/>
          <w:lang w:bidi="fa-IR"/>
        </w:rPr>
        <w:t xml:space="preserve">عبور از </w:t>
      </w:r>
      <w:r w:rsidR="007D3652">
        <w:rPr>
          <w:rtl/>
          <w:lang w:bidi="fa-IR"/>
        </w:rPr>
        <w:t xml:space="preserve">موانع </w:t>
      </w:r>
      <w:r w:rsidR="007D3652">
        <w:rPr>
          <w:rFonts w:hint="cs"/>
          <w:rtl/>
          <w:lang w:bidi="fa-IR"/>
        </w:rPr>
        <w:t xml:space="preserve">حرکت می‌کند </w:t>
      </w:r>
      <w:r w:rsidR="00B4584D">
        <w:rPr>
          <w:rtl/>
          <w:lang w:bidi="fa-IR"/>
        </w:rPr>
        <w:t xml:space="preserve">و </w:t>
      </w:r>
      <w:r>
        <w:rPr>
          <w:rFonts w:hint="cs"/>
          <w:rtl/>
          <w:lang w:bidi="fa-IR"/>
        </w:rPr>
        <w:t>اشکال مختلفی می‌گیرد</w:t>
      </w:r>
      <w:r w:rsidR="00B4584D">
        <w:rPr>
          <w:rtl/>
          <w:lang w:bidi="fa-IR"/>
        </w:rPr>
        <w:t>. چن</w:t>
      </w:r>
      <w:r w:rsidR="00B4584D">
        <w:rPr>
          <w:rFonts w:hint="cs"/>
          <w:rtl/>
          <w:lang w:bidi="fa-IR"/>
        </w:rPr>
        <w:t>ی</w:t>
      </w:r>
      <w:r w:rsidR="00B4584D">
        <w:rPr>
          <w:rFonts w:hint="eastAsia"/>
          <w:rtl/>
          <w:lang w:bidi="fa-IR"/>
        </w:rPr>
        <w:t>ن</w:t>
      </w:r>
      <w:r>
        <w:rPr>
          <w:rtl/>
          <w:lang w:bidi="fa-IR"/>
        </w:rPr>
        <w:t xml:space="preserve"> حرکات هماهنگ </w:t>
      </w:r>
      <w:r w:rsidR="007D3652">
        <w:rPr>
          <w:rFonts w:hint="cs"/>
          <w:rtl/>
          <w:lang w:bidi="fa-IR"/>
        </w:rPr>
        <w:t xml:space="preserve">و موزونی، </w:t>
      </w:r>
      <w:r w:rsidR="00B4584D">
        <w:rPr>
          <w:rtl/>
          <w:lang w:bidi="fa-IR"/>
        </w:rPr>
        <w:t>باعث م</w:t>
      </w:r>
      <w:r w:rsidR="00B4584D">
        <w:rPr>
          <w:rFonts w:hint="cs"/>
          <w:rtl/>
          <w:lang w:bidi="fa-IR"/>
        </w:rPr>
        <w:t>ی</w:t>
      </w:r>
      <w:r w:rsidR="00B4584D">
        <w:rPr>
          <w:rtl/>
          <w:lang w:bidi="fa-IR"/>
        </w:rPr>
        <w:t xml:space="preserve"> شود که شخص</w:t>
      </w:r>
      <w:r w:rsidR="007D3652">
        <w:rPr>
          <w:rFonts w:hint="cs"/>
          <w:rtl/>
          <w:lang w:bidi="fa-IR"/>
        </w:rPr>
        <w:t xml:space="preserve"> ناظر آن‌را به حرکتی از پیش تعیین شده و بر اساس یک سناریو تشبیه کند. و حال آنکه</w:t>
      </w:r>
      <w:r w:rsidR="00B4584D">
        <w:rPr>
          <w:rtl/>
          <w:lang w:bidi="fa-IR"/>
        </w:rPr>
        <w:t xml:space="preserve"> </w:t>
      </w:r>
      <w:r w:rsidR="007D3652">
        <w:rPr>
          <w:rFonts w:hint="cs"/>
          <w:rtl/>
          <w:lang w:bidi="fa-IR"/>
        </w:rPr>
        <w:t>این حرکات</w:t>
      </w:r>
      <w:r w:rsidR="00B4584D">
        <w:rPr>
          <w:rtl/>
          <w:lang w:bidi="fa-IR"/>
        </w:rPr>
        <w:t xml:space="preserve"> </w:t>
      </w:r>
      <w:r w:rsidR="007D3652">
        <w:rPr>
          <w:rFonts w:hint="cs"/>
          <w:rtl/>
          <w:lang w:bidi="fa-IR"/>
        </w:rPr>
        <w:t xml:space="preserve">محصول </w:t>
      </w:r>
      <w:r w:rsidR="00B4584D">
        <w:rPr>
          <w:rtl/>
          <w:lang w:bidi="fa-IR"/>
        </w:rPr>
        <w:t>برنامه ر</w:t>
      </w:r>
      <w:r w:rsidR="00B4584D">
        <w:rPr>
          <w:rFonts w:hint="cs"/>
          <w:rtl/>
          <w:lang w:bidi="fa-IR"/>
        </w:rPr>
        <w:t>ی</w:t>
      </w:r>
      <w:r w:rsidR="00B4584D">
        <w:rPr>
          <w:rFonts w:hint="eastAsia"/>
          <w:rtl/>
          <w:lang w:bidi="fa-IR"/>
        </w:rPr>
        <w:t>ز</w:t>
      </w:r>
      <w:r w:rsidR="00B4584D">
        <w:rPr>
          <w:rFonts w:hint="cs"/>
          <w:rtl/>
          <w:lang w:bidi="fa-IR"/>
        </w:rPr>
        <w:t>ی</w:t>
      </w:r>
      <w:r w:rsidR="00B4584D">
        <w:rPr>
          <w:rtl/>
          <w:lang w:bidi="fa-IR"/>
        </w:rPr>
        <w:t xml:space="preserve"> </w:t>
      </w:r>
      <w:r w:rsidR="007D3652">
        <w:rPr>
          <w:rFonts w:hint="cs"/>
          <w:rtl/>
          <w:lang w:bidi="fa-IR"/>
        </w:rPr>
        <w:t>پیشین</w:t>
      </w:r>
      <w:r w:rsidR="00B4584D">
        <w:rPr>
          <w:rtl/>
          <w:lang w:bidi="fa-IR"/>
        </w:rPr>
        <w:t xml:space="preserve"> ن</w:t>
      </w:r>
      <w:r w:rsidR="00B4584D">
        <w:rPr>
          <w:rFonts w:hint="cs"/>
          <w:rtl/>
          <w:lang w:bidi="fa-IR"/>
        </w:rPr>
        <w:t>ی</w:t>
      </w:r>
      <w:r w:rsidR="00B4584D">
        <w:rPr>
          <w:rFonts w:hint="eastAsia"/>
          <w:rtl/>
          <w:lang w:bidi="fa-IR"/>
        </w:rPr>
        <w:t>ستند،</w:t>
      </w:r>
      <w:r w:rsidR="00B4584D">
        <w:rPr>
          <w:rtl/>
          <w:lang w:bidi="fa-IR"/>
        </w:rPr>
        <w:t xml:space="preserve"> بلکه حاصل تصم</w:t>
      </w:r>
      <w:r w:rsidR="00B4584D">
        <w:rPr>
          <w:rFonts w:hint="cs"/>
          <w:rtl/>
          <w:lang w:bidi="fa-IR"/>
        </w:rPr>
        <w:t>ی</w:t>
      </w:r>
      <w:r w:rsidR="00B4584D">
        <w:rPr>
          <w:rFonts w:hint="eastAsia"/>
          <w:rtl/>
          <w:lang w:bidi="fa-IR"/>
        </w:rPr>
        <w:t>م</w:t>
      </w:r>
      <w:r w:rsidR="00B4584D">
        <w:rPr>
          <w:rtl/>
          <w:lang w:bidi="fa-IR"/>
        </w:rPr>
        <w:t xml:space="preserve"> گ</w:t>
      </w:r>
      <w:r w:rsidR="00B4584D">
        <w:rPr>
          <w:rFonts w:hint="cs"/>
          <w:rtl/>
          <w:lang w:bidi="fa-IR"/>
        </w:rPr>
        <w:t>ی</w:t>
      </w:r>
      <w:r w:rsidR="00B4584D">
        <w:rPr>
          <w:rFonts w:hint="eastAsia"/>
          <w:rtl/>
          <w:lang w:bidi="fa-IR"/>
        </w:rPr>
        <w:t>ر</w:t>
      </w:r>
      <w:r w:rsidR="00B4584D">
        <w:rPr>
          <w:rFonts w:hint="cs"/>
          <w:rtl/>
          <w:lang w:bidi="fa-IR"/>
        </w:rPr>
        <w:t>ی</w:t>
      </w:r>
      <w:r w:rsidR="007D3652">
        <w:rPr>
          <w:rFonts w:hint="cs"/>
          <w:rtl/>
          <w:lang w:bidi="fa-IR"/>
        </w:rPr>
        <w:t>‌</w:t>
      </w:r>
      <w:r w:rsidR="007D3652">
        <w:rPr>
          <w:rtl/>
          <w:lang w:bidi="fa-IR"/>
        </w:rPr>
        <w:t>ها و پاسخ</w:t>
      </w:r>
      <w:r w:rsidR="007D3652">
        <w:rPr>
          <w:rFonts w:hint="cs"/>
          <w:rtl/>
          <w:lang w:bidi="fa-IR"/>
        </w:rPr>
        <w:t>‌</w:t>
      </w:r>
      <w:r w:rsidR="00B4584D">
        <w:rPr>
          <w:rtl/>
          <w:lang w:bidi="fa-IR"/>
        </w:rPr>
        <w:t>ها</w:t>
      </w:r>
      <w:r w:rsidR="00B4584D">
        <w:rPr>
          <w:rFonts w:hint="cs"/>
          <w:rtl/>
          <w:lang w:bidi="fa-IR"/>
        </w:rPr>
        <w:t>ی</w:t>
      </w:r>
      <w:r w:rsidR="00B4584D">
        <w:rPr>
          <w:rtl/>
          <w:lang w:bidi="fa-IR"/>
        </w:rPr>
        <w:t xml:space="preserve"> </w:t>
      </w:r>
      <w:r w:rsidR="007D3652">
        <w:rPr>
          <w:rFonts w:hint="cs"/>
          <w:rtl/>
          <w:lang w:bidi="fa-IR"/>
        </w:rPr>
        <w:t>لحظه‌ای هر یک از</w:t>
      </w:r>
      <w:r w:rsidR="00B4584D">
        <w:rPr>
          <w:rtl/>
          <w:lang w:bidi="fa-IR"/>
        </w:rPr>
        <w:t xml:space="preserve"> اعضا </w:t>
      </w:r>
      <w:r w:rsidR="007D3652">
        <w:rPr>
          <w:rFonts w:hint="cs"/>
          <w:rtl/>
          <w:lang w:bidi="fa-IR"/>
        </w:rPr>
        <w:t xml:space="preserve">به وقایع بیرونی </w:t>
      </w:r>
      <w:r w:rsidR="00B4584D">
        <w:rPr>
          <w:rtl/>
          <w:lang w:bidi="fa-IR"/>
        </w:rPr>
        <w:t xml:space="preserve">هستند. </w:t>
      </w:r>
      <w:r w:rsidR="007D3652">
        <w:rPr>
          <w:rFonts w:hint="cs"/>
          <w:rtl/>
          <w:lang w:bidi="fa-IR"/>
        </w:rPr>
        <w:t xml:space="preserve">بنابراین </w:t>
      </w:r>
      <w:r w:rsidR="00B4584D">
        <w:rPr>
          <w:rtl/>
          <w:lang w:bidi="fa-IR"/>
        </w:rPr>
        <w:t xml:space="preserve">حرکات </w:t>
      </w:r>
      <w:r w:rsidR="007D3652">
        <w:rPr>
          <w:rFonts w:hint="cs"/>
          <w:rtl/>
          <w:lang w:bidi="fa-IR"/>
        </w:rPr>
        <w:t>گروهی،</w:t>
      </w:r>
      <w:r w:rsidR="00B4584D">
        <w:rPr>
          <w:rtl/>
          <w:lang w:bidi="fa-IR"/>
        </w:rPr>
        <w:t xml:space="preserve"> به گرو</w:t>
      </w:r>
      <w:r w:rsidR="00B4584D">
        <w:rPr>
          <w:rFonts w:hint="eastAsia"/>
          <w:rtl/>
          <w:lang w:bidi="fa-IR"/>
        </w:rPr>
        <w:t>ه</w:t>
      </w:r>
      <w:r w:rsidR="00B4584D">
        <w:rPr>
          <w:rtl/>
          <w:lang w:bidi="fa-IR"/>
        </w:rPr>
        <w:t xml:space="preserve"> اجازه م</w:t>
      </w:r>
      <w:r w:rsidR="00B4584D">
        <w:rPr>
          <w:rFonts w:hint="cs"/>
          <w:rtl/>
          <w:lang w:bidi="fa-IR"/>
        </w:rPr>
        <w:t>ی</w:t>
      </w:r>
      <w:r w:rsidR="00B4584D">
        <w:rPr>
          <w:rtl/>
          <w:lang w:bidi="fa-IR"/>
        </w:rPr>
        <w:t xml:space="preserve"> دهد تا به </w:t>
      </w:r>
      <w:r w:rsidR="007D3652">
        <w:rPr>
          <w:rFonts w:hint="cs"/>
          <w:rtl/>
          <w:lang w:bidi="fa-IR"/>
        </w:rPr>
        <w:t>هدفی که رسیدن به آن به صورت</w:t>
      </w:r>
      <w:r w:rsidR="00B4584D">
        <w:rPr>
          <w:rtl/>
          <w:lang w:bidi="fa-IR"/>
        </w:rPr>
        <w:t xml:space="preserve"> فرد</w:t>
      </w:r>
      <w:r w:rsidR="007D3652">
        <w:rPr>
          <w:rFonts w:hint="cs"/>
          <w:rtl/>
          <w:lang w:bidi="fa-IR"/>
        </w:rPr>
        <w:t>ی دشوار است</w:t>
      </w:r>
      <w:r w:rsidR="00B4584D">
        <w:rPr>
          <w:rtl/>
          <w:lang w:bidi="fa-IR"/>
        </w:rPr>
        <w:t xml:space="preserve"> </w:t>
      </w:r>
      <w:r w:rsidR="00BA1C3A">
        <w:rPr>
          <w:rFonts w:hint="cs"/>
          <w:rtl/>
          <w:lang w:bidi="fa-IR"/>
        </w:rPr>
        <w:t>ساده‌تر دست یابد.</w:t>
      </w:r>
    </w:p>
    <w:p w:rsidR="0048545B" w:rsidRDefault="0048545B" w:rsidP="0048545B">
      <w:pPr>
        <w:bidi/>
        <w:rPr>
          <w:rtl/>
          <w:lang w:bidi="fa-IR"/>
        </w:rPr>
      </w:pPr>
    </w:p>
    <w:p w:rsidR="00BA1C3A" w:rsidRDefault="006119C0" w:rsidP="00BA1C3A">
      <w:pPr>
        <w:keepNext/>
        <w:bidi/>
        <w:jc w:val="center"/>
      </w:pPr>
      <w:r>
        <w:rPr>
          <w:lang w:bidi="fa-IR"/>
        </w:rPr>
        <w:lastRenderedPageBreak/>
        <w:pict>
          <v:shape id="_x0000_i1034" type="#_x0000_t75" style="width:382.5pt;height:261pt">
            <v:imagedata r:id="rId49" o:title="Auklet_flock_Shumagins_1986"/>
          </v:shape>
        </w:pict>
      </w:r>
    </w:p>
    <w:p w:rsidR="0048545B" w:rsidRDefault="00BA1C3A" w:rsidP="00BA1C3A">
      <w:pPr>
        <w:pStyle w:val="Caption"/>
        <w:bidi/>
        <w:jc w:val="center"/>
        <w:rPr>
          <w:rtl/>
          <w:lang w:bidi="fa-IR"/>
        </w:rPr>
      </w:pPr>
      <w:bookmarkStart w:id="77" w:name="_Toc157254949"/>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w:t>
      </w:r>
      <w:r w:rsidR="00DA77A6">
        <w:rPr>
          <w:rtl/>
        </w:rPr>
        <w:fldChar w:fldCharType="end"/>
      </w:r>
      <w:r>
        <w:rPr>
          <w:rFonts w:hint="cs"/>
          <w:rtl/>
          <w:lang w:bidi="fa-IR"/>
        </w:rPr>
        <w:t>حرکت جمعی یک دسته پرنده‌ی سار</w:t>
      </w:r>
      <w:bookmarkEnd w:id="77"/>
    </w:p>
    <w:p w:rsidR="0071347A" w:rsidRPr="0071347A" w:rsidRDefault="0071347A" w:rsidP="0071347A">
      <w:pPr>
        <w:bidi/>
        <w:rPr>
          <w:rtl/>
          <w:lang w:bidi="fa-IR"/>
        </w:rPr>
      </w:pPr>
    </w:p>
    <w:p w:rsidR="00BA1C3A" w:rsidRDefault="006119C0" w:rsidP="00BA1C3A">
      <w:pPr>
        <w:keepNext/>
        <w:bidi/>
        <w:jc w:val="center"/>
      </w:pPr>
      <w:r>
        <w:rPr>
          <w:lang w:bidi="fa-IR"/>
        </w:rPr>
        <w:pict>
          <v:shape id="_x0000_i1035" type="#_x0000_t75" style="width:383.25pt;height:264pt">
            <v:imagedata r:id="rId50" o:title="fish-schooling-blue-jack-mackerel"/>
          </v:shape>
        </w:pict>
      </w:r>
    </w:p>
    <w:p w:rsidR="0048545B" w:rsidRDefault="00BA1C3A" w:rsidP="00BA1C3A">
      <w:pPr>
        <w:pStyle w:val="Caption"/>
        <w:bidi/>
        <w:jc w:val="center"/>
        <w:rPr>
          <w:rtl/>
          <w:lang w:bidi="fa-IR"/>
        </w:rPr>
      </w:pPr>
      <w:bookmarkStart w:id="78" w:name="_Toc157254950"/>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w:t>
      </w:r>
      <w:r w:rsidR="00DA77A6">
        <w:rPr>
          <w:rtl/>
        </w:rPr>
        <w:fldChar w:fldCharType="end"/>
      </w:r>
      <w:r>
        <w:rPr>
          <w:rFonts w:hint="cs"/>
          <w:rtl/>
          <w:lang w:bidi="fa-IR"/>
        </w:rPr>
        <w:t xml:space="preserve"> حرکت جمعی یک دسته ماهی</w:t>
      </w:r>
      <w:bookmarkEnd w:id="78"/>
    </w:p>
    <w:p w:rsidR="0048545B" w:rsidRDefault="0048545B" w:rsidP="0048545B">
      <w:pPr>
        <w:bidi/>
        <w:rPr>
          <w:rtl/>
          <w:lang w:bidi="fa-IR"/>
        </w:rPr>
      </w:pPr>
    </w:p>
    <w:p w:rsidR="00BA1C3A" w:rsidRDefault="00BA1C3A" w:rsidP="00BA1C3A">
      <w:pPr>
        <w:bidi/>
        <w:rPr>
          <w:rtl/>
          <w:lang w:bidi="fa-IR"/>
        </w:rPr>
      </w:pPr>
    </w:p>
    <w:p w:rsidR="005A1D3B" w:rsidRDefault="005A1D3B" w:rsidP="005A1D3B">
      <w:pPr>
        <w:pStyle w:val="Heading3"/>
        <w:rPr>
          <w:rtl/>
        </w:rPr>
      </w:pPr>
      <w:bookmarkStart w:id="79" w:name="_Toc157254853"/>
      <w:r>
        <w:rPr>
          <w:rFonts w:hint="cs"/>
          <w:rtl/>
        </w:rPr>
        <w:lastRenderedPageBreak/>
        <w:t>قوانین حرکتی رینولدز</w:t>
      </w:r>
      <w:bookmarkEnd w:id="79"/>
    </w:p>
    <w:p w:rsidR="00FD3134" w:rsidRDefault="00BA1C3A" w:rsidP="005A1D3B">
      <w:pPr>
        <w:bidi/>
        <w:rPr>
          <w:rtl/>
          <w:lang w:bidi="fa-IR"/>
        </w:rPr>
      </w:pPr>
      <w:r>
        <w:rPr>
          <w:rFonts w:hint="cs"/>
          <w:rtl/>
          <w:lang w:bidi="fa-IR"/>
        </w:rPr>
        <w:t>در کنترل مدرن</w:t>
      </w:r>
      <w:r w:rsidRPr="00BA1C3A">
        <w:rPr>
          <w:rFonts w:hint="cs"/>
          <w:rtl/>
          <w:lang w:bidi="fa-IR"/>
        </w:rPr>
        <w:t xml:space="preserve"> </w:t>
      </w:r>
      <w:r>
        <w:rPr>
          <w:rFonts w:hint="cs"/>
          <w:rtl/>
          <w:lang w:bidi="fa-IR"/>
        </w:rPr>
        <w:t>نیز، مفهوم حرکت جمعی و همکاری با الهام گیری از حرکات گروهی حیوانات در طبیعت، وجود داشته و استفاده‌ی بسیاری از آن می‌شود.</w:t>
      </w:r>
      <w:r w:rsidR="00FD3134">
        <w:rPr>
          <w:rFonts w:hint="cs"/>
          <w:rtl/>
          <w:lang w:bidi="fa-IR"/>
        </w:rPr>
        <w:t xml:space="preserve"> برای توضیح کنترل همکارانه از پایه‌ای ترین قوانین حاکم بر</w:t>
      </w:r>
      <w:r>
        <w:rPr>
          <w:rFonts w:hint="cs"/>
          <w:rtl/>
          <w:lang w:bidi="fa-IR"/>
        </w:rPr>
        <w:t xml:space="preserve"> </w:t>
      </w:r>
      <w:r w:rsidR="00FD3134">
        <w:rPr>
          <w:rFonts w:hint="cs"/>
          <w:rtl/>
          <w:lang w:bidi="fa-IR"/>
        </w:rPr>
        <w:t>حرکت اعضای گروه در یک سیستم با چند عامل</w:t>
      </w:r>
      <w:r w:rsidR="00FD3134">
        <w:rPr>
          <w:rStyle w:val="FootnoteReference"/>
          <w:rtl/>
          <w:lang w:bidi="fa-IR"/>
        </w:rPr>
        <w:footnoteReference w:id="37"/>
      </w:r>
      <w:r w:rsidR="00FD3134">
        <w:rPr>
          <w:rFonts w:hint="cs"/>
          <w:rtl/>
          <w:lang w:bidi="fa-IR"/>
        </w:rPr>
        <w:t xml:space="preserve"> </w:t>
      </w:r>
      <w:r w:rsidR="00E435A1">
        <w:rPr>
          <w:rFonts w:hint="cs"/>
          <w:rtl/>
          <w:lang w:bidi="fa-IR"/>
        </w:rPr>
        <w:t xml:space="preserve">آغاز می‌کنیم. این قوانین به </w:t>
      </w:r>
      <w:r w:rsidR="00FD3134" w:rsidRPr="00FD3134">
        <w:rPr>
          <w:rtl/>
          <w:lang w:bidi="fa-IR"/>
        </w:rPr>
        <w:t>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ر</w:t>
      </w:r>
      <w:r w:rsidR="00FD3134" w:rsidRPr="00FD3134">
        <w:rPr>
          <w:rFonts w:hint="cs"/>
          <w:rtl/>
          <w:lang w:bidi="fa-IR"/>
        </w:rPr>
        <w:t>ی</w:t>
      </w:r>
      <w:r w:rsidR="00FD3134" w:rsidRPr="00FD3134">
        <w:rPr>
          <w:rFonts w:hint="eastAsia"/>
          <w:rtl/>
          <w:lang w:bidi="fa-IR"/>
        </w:rPr>
        <w:t>نولدز</w:t>
      </w:r>
      <w:r w:rsidR="00E435A1">
        <w:rPr>
          <w:rFonts w:hint="cs"/>
          <w:rtl/>
          <w:lang w:bidi="fa-IR"/>
        </w:rPr>
        <w:t xml:space="preserve"> موسوم اند. </w:t>
      </w:r>
      <w:r w:rsidR="00FD3134" w:rsidRPr="00FD3134">
        <w:rPr>
          <w:rtl/>
          <w:lang w:bidi="fa-IR"/>
        </w:rPr>
        <w:t xml:space="preserve">حرکات </w:t>
      </w:r>
      <w:r w:rsidR="00E435A1">
        <w:rPr>
          <w:rFonts w:hint="cs"/>
          <w:rtl/>
          <w:lang w:bidi="fa-IR"/>
        </w:rPr>
        <w:t>فردی اعضای</w:t>
      </w:r>
      <w:r w:rsidR="00FD3134" w:rsidRPr="00FD3134">
        <w:rPr>
          <w:rtl/>
          <w:lang w:bidi="fa-IR"/>
        </w:rPr>
        <w:t xml:space="preserve"> </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گروه</w:t>
      </w:r>
      <w:r w:rsidR="00E435A1">
        <w:rPr>
          <w:rFonts w:hint="cs"/>
          <w:rtl/>
          <w:lang w:bidi="fa-IR"/>
        </w:rPr>
        <w:t>،</w:t>
      </w:r>
      <w:r w:rsidR="00FD3134" w:rsidRPr="00FD3134">
        <w:rPr>
          <w:rtl/>
          <w:lang w:bidi="fa-IR"/>
        </w:rPr>
        <w:t xml:space="preserve"> نت</w:t>
      </w:r>
      <w:r w:rsidR="00FD3134" w:rsidRPr="00FD3134">
        <w:rPr>
          <w:rFonts w:hint="cs"/>
          <w:rtl/>
          <w:lang w:bidi="fa-IR"/>
        </w:rPr>
        <w:t>ی</w:t>
      </w:r>
      <w:r w:rsidR="00FD3134" w:rsidRPr="00FD3134">
        <w:rPr>
          <w:rFonts w:hint="eastAsia"/>
          <w:rtl/>
          <w:lang w:bidi="fa-IR"/>
        </w:rPr>
        <w:t>ج</w:t>
      </w:r>
      <w:r w:rsidR="00E435A1">
        <w:rPr>
          <w:rFonts w:hint="cs"/>
          <w:rtl/>
          <w:lang w:bidi="fa-IR"/>
        </w:rPr>
        <w:t>ه‌ی</w:t>
      </w:r>
      <w:r w:rsidR="00FD3134" w:rsidRPr="00FD3134">
        <w:rPr>
          <w:rtl/>
          <w:lang w:bidi="fa-IR"/>
        </w:rPr>
        <w:t xml:space="preserve"> </w:t>
      </w:r>
      <w:r w:rsidR="00E435A1">
        <w:rPr>
          <w:rFonts w:hint="cs"/>
          <w:rtl/>
          <w:lang w:bidi="fa-IR"/>
        </w:rPr>
        <w:t xml:space="preserve">ایجاد </w:t>
      </w:r>
      <w:r w:rsidR="00FD3134" w:rsidRPr="00FD3134">
        <w:rPr>
          <w:rtl/>
          <w:lang w:bidi="fa-IR"/>
        </w:rPr>
        <w:t xml:space="preserve">تعادل </w:t>
      </w:r>
      <w:r w:rsidR="00E435A1">
        <w:rPr>
          <w:rFonts w:hint="cs"/>
          <w:rtl/>
          <w:lang w:bidi="fa-IR"/>
        </w:rPr>
        <w:t xml:space="preserve">بین </w:t>
      </w:r>
      <w:r w:rsidR="00E435A1">
        <w:rPr>
          <w:rtl/>
          <w:lang w:bidi="fa-IR"/>
        </w:rPr>
        <w:t>دو رفتار متضاد است</w:t>
      </w:r>
      <w:r w:rsidR="00E435A1">
        <w:rPr>
          <w:rFonts w:hint="cs"/>
          <w:rtl/>
          <w:lang w:bidi="fa-IR"/>
        </w:rPr>
        <w:t xml:space="preserve">: ۱-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نزد</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w:t>
      </w:r>
      <w:r w:rsidR="00E435A1">
        <w:rPr>
          <w:rFonts w:hint="cs"/>
          <w:rtl/>
          <w:lang w:bidi="fa-IR"/>
        </w:rPr>
        <w:t>بودن</w:t>
      </w:r>
      <w:r w:rsidR="00E435A1">
        <w:rPr>
          <w:rtl/>
          <w:lang w:bidi="fa-IR"/>
        </w:rPr>
        <w:t xml:space="preserve"> به گروه</w:t>
      </w:r>
      <w:r w:rsidR="00E435A1">
        <w:rPr>
          <w:rFonts w:hint="cs"/>
          <w:rtl/>
          <w:lang w:bidi="fa-IR"/>
        </w:rPr>
        <w:t>.</w:t>
      </w:r>
      <w:r w:rsidR="00FD3134" w:rsidRPr="00FD3134">
        <w:rPr>
          <w:rtl/>
          <w:lang w:bidi="fa-IR"/>
        </w:rPr>
        <w:t xml:space="preserve"> </w:t>
      </w:r>
      <w:r w:rsidR="00E435A1">
        <w:rPr>
          <w:rFonts w:hint="cs"/>
          <w:rtl/>
          <w:lang w:bidi="fa-IR"/>
        </w:rPr>
        <w:t xml:space="preserve">۲-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اجتناب از برخورد با </w:t>
      </w:r>
      <w:r w:rsidR="00E435A1">
        <w:rPr>
          <w:rFonts w:hint="cs"/>
          <w:rtl/>
          <w:lang w:bidi="fa-IR"/>
        </w:rPr>
        <w:t>اعضای</w:t>
      </w:r>
      <w:r w:rsidR="00FD3134" w:rsidRPr="00FD3134">
        <w:rPr>
          <w:rtl/>
          <w:lang w:bidi="fa-IR"/>
        </w:rPr>
        <w:t xml:space="preserve"> د</w:t>
      </w:r>
      <w:r w:rsidR="00FD3134" w:rsidRPr="00FD3134">
        <w:rPr>
          <w:rFonts w:hint="cs"/>
          <w:rtl/>
          <w:lang w:bidi="fa-IR"/>
        </w:rPr>
        <w:t>ی</w:t>
      </w:r>
      <w:r w:rsidR="00FD3134" w:rsidRPr="00FD3134">
        <w:rPr>
          <w:rFonts w:hint="eastAsia"/>
          <w:rtl/>
          <w:lang w:bidi="fa-IR"/>
        </w:rPr>
        <w:t>گر</w:t>
      </w:r>
      <w:r w:rsidR="00FD3134" w:rsidRPr="00FD3134">
        <w:rPr>
          <w:rtl/>
          <w:lang w:bidi="fa-IR"/>
        </w:rPr>
        <w:t xml:space="preserve">. </w:t>
      </w:r>
      <w:r w:rsidR="00E435A1">
        <w:rPr>
          <w:rFonts w:hint="cs"/>
          <w:rtl/>
          <w:lang w:bidi="fa-IR"/>
        </w:rPr>
        <w:t xml:space="preserve">قوانین </w:t>
      </w:r>
      <w:r w:rsidR="00FD3134" w:rsidRPr="00FD3134">
        <w:rPr>
          <w:rtl/>
          <w:lang w:bidi="fa-IR"/>
        </w:rPr>
        <w:t>ر</w:t>
      </w:r>
      <w:r w:rsidR="00FD3134" w:rsidRPr="00FD3134">
        <w:rPr>
          <w:rFonts w:hint="cs"/>
          <w:rtl/>
          <w:lang w:bidi="fa-IR"/>
        </w:rPr>
        <w:t>ی</w:t>
      </w:r>
      <w:r w:rsidR="00FD3134" w:rsidRPr="00FD3134">
        <w:rPr>
          <w:rFonts w:hint="eastAsia"/>
          <w:rtl/>
          <w:lang w:bidi="fa-IR"/>
        </w:rPr>
        <w:t>نولدز</w:t>
      </w:r>
      <w:r w:rsidR="00E435A1">
        <w:rPr>
          <w:rFonts w:hint="cs"/>
          <w:rtl/>
          <w:lang w:bidi="fa-IR"/>
        </w:rPr>
        <w:t>،</w:t>
      </w:r>
      <w:r w:rsidR="00FD3134" w:rsidRPr="00FD3134">
        <w:rPr>
          <w:rtl/>
          <w:lang w:bidi="fa-IR"/>
        </w:rPr>
        <w:t xml:space="preserve"> تما</w:t>
      </w:r>
      <w:r w:rsidR="00FD3134" w:rsidRPr="00FD3134">
        <w:rPr>
          <w:rFonts w:hint="cs"/>
          <w:rtl/>
          <w:lang w:bidi="fa-IR"/>
        </w:rPr>
        <w:t>ی</w:t>
      </w:r>
      <w:r w:rsidR="00FD3134" w:rsidRPr="00FD3134">
        <w:rPr>
          <w:rFonts w:hint="eastAsia"/>
          <w:rtl/>
          <w:lang w:bidi="fa-IR"/>
        </w:rPr>
        <w:t>لات</w:t>
      </w:r>
      <w:r w:rsidR="00FD3134" w:rsidRPr="00FD3134">
        <w:rPr>
          <w:rtl/>
          <w:lang w:bidi="fa-IR"/>
        </w:rPr>
        <w:t xml:space="preserve"> </w:t>
      </w:r>
      <w:r w:rsidR="00FD3134" w:rsidRPr="00FD3134">
        <w:rPr>
          <w:rFonts w:hint="eastAsia"/>
          <w:rtl/>
          <w:lang w:bidi="fa-IR"/>
        </w:rPr>
        <w:t>حاکم</w:t>
      </w:r>
      <w:r w:rsidR="00FD3134" w:rsidRPr="00FD3134">
        <w:rPr>
          <w:rtl/>
          <w:lang w:bidi="fa-IR"/>
        </w:rPr>
        <w:t xml:space="preserve"> بر حرکات </w:t>
      </w:r>
      <w:r w:rsidR="00E435A1">
        <w:rPr>
          <w:rFonts w:hint="cs"/>
          <w:rtl/>
          <w:lang w:bidi="fa-IR"/>
        </w:rPr>
        <w:t>اعضای گروه</w:t>
      </w:r>
      <w:r w:rsidR="00FD3134" w:rsidRPr="00FD3134">
        <w:rPr>
          <w:rtl/>
          <w:lang w:bidi="fa-IR"/>
        </w:rPr>
        <w:t xml:space="preserve"> را از طر</w:t>
      </w:r>
      <w:r w:rsidR="00FD3134" w:rsidRPr="00FD3134">
        <w:rPr>
          <w:rFonts w:hint="cs"/>
          <w:rtl/>
          <w:lang w:bidi="fa-IR"/>
        </w:rPr>
        <w:t>ی</w:t>
      </w:r>
      <w:r w:rsidR="00FD3134" w:rsidRPr="00FD3134">
        <w:rPr>
          <w:rFonts w:hint="eastAsia"/>
          <w:rtl/>
          <w:lang w:bidi="fa-IR"/>
        </w:rPr>
        <w:t>ق</w:t>
      </w:r>
      <w:r w:rsidR="00FD3134" w:rsidRPr="00FD3134">
        <w:rPr>
          <w:rtl/>
          <w:lang w:bidi="fa-IR"/>
        </w:rPr>
        <w:t xml:space="preserve"> سه قانون خود به </w:t>
      </w:r>
      <w:r w:rsidR="00E435A1">
        <w:rPr>
          <w:rFonts w:hint="cs"/>
          <w:rtl/>
          <w:lang w:bidi="fa-IR"/>
        </w:rPr>
        <w:t>بیان می‌کند</w:t>
      </w:r>
      <w:r w:rsidR="00FD3134" w:rsidRPr="00FD3134">
        <w:rPr>
          <w:rtl/>
          <w:lang w:bidi="fa-IR"/>
        </w:rPr>
        <w:t>. ا</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به حرکات </w:t>
      </w:r>
      <w:r w:rsidR="00E435A1">
        <w:rPr>
          <w:rFonts w:hint="cs"/>
          <w:rtl/>
          <w:lang w:bidi="fa-IR"/>
        </w:rPr>
        <w:t>همسایه‌های</w:t>
      </w:r>
      <w:r w:rsidR="00FD3134" w:rsidRPr="00FD3134">
        <w:rPr>
          <w:rtl/>
          <w:lang w:bidi="fa-IR"/>
        </w:rPr>
        <w:t xml:space="preserve"> هر </w:t>
      </w:r>
      <w:r w:rsidR="00E435A1">
        <w:rPr>
          <w:rFonts w:hint="cs"/>
          <w:rtl/>
          <w:lang w:bidi="fa-IR"/>
        </w:rPr>
        <w:t>عضو</w:t>
      </w:r>
      <w:r w:rsidR="00FD3134" w:rsidRPr="00FD3134">
        <w:rPr>
          <w:rtl/>
          <w:lang w:bidi="fa-IR"/>
        </w:rPr>
        <w:t xml:space="preserve"> در گروه بستگ</w:t>
      </w:r>
      <w:r w:rsidR="00FD3134" w:rsidRPr="00FD3134">
        <w:rPr>
          <w:rFonts w:hint="cs"/>
          <w:rtl/>
          <w:lang w:bidi="fa-IR"/>
        </w:rPr>
        <w:t>ی</w:t>
      </w:r>
      <w:r w:rsidR="00E435A1">
        <w:rPr>
          <w:rtl/>
          <w:lang w:bidi="fa-IR"/>
        </w:rPr>
        <w:t xml:space="preserve"> دارد</w:t>
      </w:r>
      <w:r w:rsidR="00E435A1">
        <w:rPr>
          <w:rFonts w:hint="cs"/>
          <w:rtl/>
          <w:lang w:bidi="fa-IR"/>
        </w:rPr>
        <w:t xml:space="preserve"> و به صورت زیر است:</w:t>
      </w:r>
    </w:p>
    <w:p w:rsidR="00E435A1" w:rsidRDefault="00E435A1" w:rsidP="00E435A1">
      <w:pPr>
        <w:pStyle w:val="ListParagraph"/>
        <w:numPr>
          <w:ilvl w:val="0"/>
          <w:numId w:val="46"/>
        </w:numPr>
        <w:bidi/>
        <w:rPr>
          <w:lang w:bidi="fa-IR"/>
        </w:rPr>
      </w:pPr>
      <w:r>
        <w:rPr>
          <w:rtl/>
          <w:lang w:bidi="fa-IR"/>
        </w:rPr>
        <w:t>جلوگ</w:t>
      </w:r>
      <w:r>
        <w:rPr>
          <w:rFonts w:hint="cs"/>
          <w:rtl/>
          <w:lang w:bidi="fa-IR"/>
        </w:rPr>
        <w:t>ی</w:t>
      </w:r>
      <w:r>
        <w:rPr>
          <w:rFonts w:hint="eastAsia"/>
          <w:rtl/>
          <w:lang w:bidi="fa-IR"/>
        </w:rPr>
        <w:t>ر</w:t>
      </w:r>
      <w:r>
        <w:rPr>
          <w:rFonts w:hint="cs"/>
          <w:rtl/>
          <w:lang w:bidi="fa-IR"/>
        </w:rPr>
        <w:t>ی</w:t>
      </w:r>
      <w:r>
        <w:rPr>
          <w:rtl/>
          <w:lang w:bidi="fa-IR"/>
        </w:rPr>
        <w:t xml:space="preserve"> از برخورد: از برخورد با همسا</w:t>
      </w:r>
      <w:r>
        <w:rPr>
          <w:rFonts w:hint="cs"/>
          <w:rtl/>
          <w:lang w:bidi="fa-IR"/>
        </w:rPr>
        <w:t>ی</w:t>
      </w:r>
      <w:r>
        <w:rPr>
          <w:rFonts w:hint="eastAsia"/>
          <w:rtl/>
          <w:lang w:bidi="fa-IR"/>
        </w:rPr>
        <w:t>گان</w:t>
      </w:r>
      <w:r>
        <w:rPr>
          <w:rtl/>
          <w:lang w:bidi="fa-IR"/>
        </w:rPr>
        <w:t xml:space="preserve"> </w:t>
      </w:r>
      <w:r>
        <w:rPr>
          <w:rFonts w:hint="cs"/>
          <w:rtl/>
          <w:lang w:bidi="fa-IR"/>
        </w:rPr>
        <w:t>اجتناب شود</w:t>
      </w:r>
    </w:p>
    <w:p w:rsidR="00E435A1" w:rsidRDefault="00E435A1" w:rsidP="00E435A1">
      <w:pPr>
        <w:pStyle w:val="ListParagraph"/>
        <w:numPr>
          <w:ilvl w:val="0"/>
          <w:numId w:val="46"/>
        </w:numPr>
        <w:bidi/>
        <w:rPr>
          <w:lang w:bidi="fa-IR"/>
        </w:rPr>
      </w:pPr>
      <w:r>
        <w:rPr>
          <w:rtl/>
          <w:lang w:bidi="fa-IR"/>
        </w:rPr>
        <w:t>تطب</w:t>
      </w:r>
      <w:r>
        <w:rPr>
          <w:rFonts w:hint="cs"/>
          <w:rtl/>
          <w:lang w:bidi="fa-IR"/>
        </w:rPr>
        <w:t>ی</w:t>
      </w:r>
      <w:r>
        <w:rPr>
          <w:rFonts w:hint="eastAsia"/>
          <w:rtl/>
          <w:lang w:bidi="fa-IR"/>
        </w:rPr>
        <w:t>ق</w:t>
      </w:r>
      <w:r>
        <w:rPr>
          <w:rtl/>
          <w:lang w:bidi="fa-IR"/>
        </w:rPr>
        <w:t xml:space="preserve"> سرعت: سرعت و جهت حرکت با همسا</w:t>
      </w:r>
      <w:r>
        <w:rPr>
          <w:rFonts w:hint="cs"/>
          <w:rtl/>
          <w:lang w:bidi="fa-IR"/>
        </w:rPr>
        <w:t>ی</w:t>
      </w:r>
      <w:r>
        <w:rPr>
          <w:rFonts w:hint="eastAsia"/>
          <w:rtl/>
          <w:lang w:bidi="fa-IR"/>
        </w:rPr>
        <w:t>گان</w:t>
      </w:r>
      <w:r>
        <w:rPr>
          <w:rFonts w:hint="cs"/>
          <w:rtl/>
          <w:lang w:bidi="fa-IR"/>
        </w:rPr>
        <w:t xml:space="preserve"> مطابق باشد</w:t>
      </w:r>
    </w:p>
    <w:p w:rsidR="00E435A1" w:rsidRDefault="00760569" w:rsidP="00E435A1">
      <w:pPr>
        <w:pStyle w:val="ListParagraph"/>
        <w:numPr>
          <w:ilvl w:val="0"/>
          <w:numId w:val="46"/>
        </w:numPr>
        <w:bidi/>
        <w:rPr>
          <w:lang w:bidi="fa-IR"/>
        </w:rPr>
      </w:pPr>
      <w:r>
        <w:rPr>
          <w:rFonts w:hint="cs"/>
          <w:rtl/>
          <w:lang w:bidi="fa-IR"/>
        </w:rPr>
        <w:t xml:space="preserve">فاصله از </w:t>
      </w:r>
      <w:r w:rsidR="00E435A1">
        <w:rPr>
          <w:rtl/>
          <w:lang w:bidi="fa-IR"/>
        </w:rPr>
        <w:t xml:space="preserve">مرکز </w:t>
      </w:r>
      <w:r w:rsidR="00E435A1">
        <w:rPr>
          <w:rFonts w:hint="cs"/>
          <w:rtl/>
          <w:lang w:bidi="fa-IR"/>
        </w:rPr>
        <w:t>دسته</w:t>
      </w:r>
      <w:r w:rsidR="00E435A1">
        <w:rPr>
          <w:rtl/>
          <w:lang w:bidi="fa-IR"/>
        </w:rPr>
        <w:t xml:space="preserve">: </w:t>
      </w:r>
      <w:r w:rsidR="00E435A1">
        <w:rPr>
          <w:rFonts w:hint="cs"/>
          <w:rtl/>
          <w:lang w:bidi="fa-IR"/>
        </w:rPr>
        <w:t>فاصله از مرکز دسته حفظ شود</w:t>
      </w:r>
    </w:p>
    <w:p w:rsidR="004B35AD" w:rsidRDefault="00E435A1" w:rsidP="004B35AD">
      <w:pPr>
        <w:bidi/>
        <w:rPr>
          <w:rtl/>
          <w:lang w:bidi="fa-IR"/>
        </w:rPr>
      </w:pPr>
      <w:r w:rsidRPr="00E435A1">
        <w:rPr>
          <w:rtl/>
          <w:lang w:bidi="fa-IR"/>
        </w:rPr>
        <w:t>قوان</w:t>
      </w:r>
      <w:r w:rsidRPr="00E435A1">
        <w:rPr>
          <w:rFonts w:hint="cs"/>
          <w:rtl/>
          <w:lang w:bidi="fa-IR"/>
        </w:rPr>
        <w:t>ی</w:t>
      </w:r>
      <w:r w:rsidRPr="00E435A1">
        <w:rPr>
          <w:rFonts w:hint="eastAsia"/>
          <w:rtl/>
          <w:lang w:bidi="fa-IR"/>
        </w:rPr>
        <w:t>ن</w:t>
      </w:r>
      <w:r w:rsidRPr="00E435A1">
        <w:rPr>
          <w:rtl/>
          <w:lang w:bidi="fa-IR"/>
        </w:rPr>
        <w:t xml:space="preserve"> ر</w:t>
      </w:r>
      <w:r w:rsidRPr="00E435A1">
        <w:rPr>
          <w:rFonts w:hint="cs"/>
          <w:rtl/>
          <w:lang w:bidi="fa-IR"/>
        </w:rPr>
        <w:t>ی</w:t>
      </w:r>
      <w:r w:rsidRPr="00E435A1">
        <w:rPr>
          <w:rFonts w:hint="eastAsia"/>
          <w:rtl/>
          <w:lang w:bidi="fa-IR"/>
        </w:rPr>
        <w:t>نولدز</w:t>
      </w:r>
      <w:r w:rsidRPr="00E435A1">
        <w:rPr>
          <w:rtl/>
          <w:lang w:bidi="fa-IR"/>
        </w:rPr>
        <w:t xml:space="preserve"> به خوب</w:t>
      </w:r>
      <w:r w:rsidRPr="00E435A1">
        <w:rPr>
          <w:rFonts w:hint="cs"/>
          <w:rtl/>
          <w:lang w:bidi="fa-IR"/>
        </w:rPr>
        <w:t>ی</w:t>
      </w:r>
      <w:r w:rsidRPr="00E435A1">
        <w:rPr>
          <w:rtl/>
          <w:lang w:bidi="fa-IR"/>
        </w:rPr>
        <w:t xml:space="preserve"> حرکت دسته جمع</w:t>
      </w:r>
      <w:r w:rsidRPr="00E435A1">
        <w:rPr>
          <w:rFonts w:hint="cs"/>
          <w:rtl/>
          <w:lang w:bidi="fa-IR"/>
        </w:rPr>
        <w:t>ی</w:t>
      </w:r>
      <w:r>
        <w:rPr>
          <w:rtl/>
          <w:lang w:bidi="fa-IR"/>
        </w:rPr>
        <w:t xml:space="preserve"> گرو</w:t>
      </w:r>
      <w:r>
        <w:rPr>
          <w:rFonts w:hint="cs"/>
          <w:rtl/>
          <w:lang w:bidi="fa-IR"/>
        </w:rPr>
        <w:t>ه‌</w:t>
      </w:r>
      <w:r w:rsidRPr="00E435A1">
        <w:rPr>
          <w:rtl/>
          <w:lang w:bidi="fa-IR"/>
        </w:rPr>
        <w:t>ها</w:t>
      </w:r>
      <w:r w:rsidRPr="00E435A1">
        <w:rPr>
          <w:rFonts w:hint="cs"/>
          <w:rtl/>
          <w:lang w:bidi="fa-IR"/>
        </w:rPr>
        <w:t>ی</w:t>
      </w:r>
      <w:r w:rsidRPr="00E435A1">
        <w:rPr>
          <w:rtl/>
          <w:lang w:bidi="fa-IR"/>
        </w:rPr>
        <w:t xml:space="preserve"> ح</w:t>
      </w:r>
      <w:r w:rsidRPr="00E435A1">
        <w:rPr>
          <w:rFonts w:hint="cs"/>
          <w:rtl/>
          <w:lang w:bidi="fa-IR"/>
        </w:rPr>
        <w:t>ی</w:t>
      </w:r>
      <w:r w:rsidRPr="00E435A1">
        <w:rPr>
          <w:rFonts w:hint="eastAsia"/>
          <w:rtl/>
          <w:lang w:bidi="fa-IR"/>
        </w:rPr>
        <w:t>وانات</w:t>
      </w:r>
      <w:r w:rsidRPr="00E435A1">
        <w:rPr>
          <w:rtl/>
          <w:lang w:bidi="fa-IR"/>
        </w:rPr>
        <w:t xml:space="preserve"> را به </w:t>
      </w:r>
      <w:r>
        <w:rPr>
          <w:rFonts w:hint="cs"/>
          <w:rtl/>
          <w:lang w:bidi="fa-IR"/>
        </w:rPr>
        <w:t xml:space="preserve">بیان می‌کند </w:t>
      </w:r>
      <w:r w:rsidRPr="00E435A1">
        <w:rPr>
          <w:rtl/>
          <w:lang w:bidi="fa-IR"/>
        </w:rPr>
        <w:t>و همچن</w:t>
      </w:r>
      <w:r w:rsidRPr="00E435A1">
        <w:rPr>
          <w:rFonts w:hint="cs"/>
          <w:rtl/>
          <w:lang w:bidi="fa-IR"/>
        </w:rPr>
        <w:t>ی</w:t>
      </w:r>
      <w:r w:rsidRPr="00E435A1">
        <w:rPr>
          <w:rFonts w:hint="eastAsia"/>
          <w:rtl/>
          <w:lang w:bidi="fa-IR"/>
        </w:rPr>
        <w:t>ن</w:t>
      </w:r>
      <w:r w:rsidRPr="00E435A1">
        <w:rPr>
          <w:rtl/>
          <w:lang w:bidi="fa-IR"/>
        </w:rPr>
        <w:t xml:space="preserve"> م</w:t>
      </w:r>
      <w:r w:rsidRPr="00E435A1">
        <w:rPr>
          <w:rFonts w:hint="cs"/>
          <w:rtl/>
          <w:lang w:bidi="fa-IR"/>
        </w:rPr>
        <w:t>ی</w:t>
      </w:r>
      <w:r w:rsidRPr="00E435A1">
        <w:rPr>
          <w:rtl/>
          <w:lang w:bidi="fa-IR"/>
        </w:rPr>
        <w:t xml:space="preserve"> تواند به عنوان </w:t>
      </w:r>
      <w:r>
        <w:rPr>
          <w:rFonts w:hint="cs"/>
          <w:rtl/>
          <w:lang w:bidi="fa-IR"/>
        </w:rPr>
        <w:t>قوانین پایه‌ای برای</w:t>
      </w:r>
      <w:r w:rsidRPr="00E435A1">
        <w:rPr>
          <w:rtl/>
          <w:lang w:bidi="fa-IR"/>
        </w:rPr>
        <w:t xml:space="preserve"> کنترل</w:t>
      </w:r>
      <w:r w:rsidR="0052364D">
        <w:rPr>
          <w:rFonts w:hint="cs"/>
          <w:rtl/>
          <w:lang w:bidi="fa-IR"/>
        </w:rPr>
        <w:t xml:space="preserve"> همکارانه‌ی</w:t>
      </w:r>
      <w:r>
        <w:rPr>
          <w:rFonts w:hint="cs"/>
          <w:rtl/>
          <w:lang w:bidi="fa-IR"/>
        </w:rPr>
        <w:t xml:space="preserve"> </w:t>
      </w:r>
      <w:r w:rsidRPr="00E435A1">
        <w:rPr>
          <w:rtl/>
          <w:lang w:bidi="fa-IR"/>
        </w:rPr>
        <w:t>س</w:t>
      </w:r>
      <w:r w:rsidRPr="00E435A1">
        <w:rPr>
          <w:rFonts w:hint="cs"/>
          <w:rtl/>
          <w:lang w:bidi="fa-IR"/>
        </w:rPr>
        <w:t>ی</w:t>
      </w:r>
      <w:r w:rsidRPr="00E435A1">
        <w:rPr>
          <w:rFonts w:hint="eastAsia"/>
          <w:rtl/>
          <w:lang w:bidi="fa-IR"/>
        </w:rPr>
        <w:t>ستم</w:t>
      </w:r>
      <w:r w:rsidRPr="00E435A1">
        <w:rPr>
          <w:rtl/>
          <w:lang w:bidi="fa-IR"/>
        </w:rPr>
        <w:t xml:space="preserve"> ها</w:t>
      </w:r>
      <w:r w:rsidRPr="00E435A1">
        <w:rPr>
          <w:rFonts w:hint="cs"/>
          <w:rtl/>
          <w:lang w:bidi="fa-IR"/>
        </w:rPr>
        <w:t>ی</w:t>
      </w:r>
      <w:r>
        <w:rPr>
          <w:rFonts w:hint="cs"/>
          <w:rtl/>
          <w:lang w:bidi="fa-IR"/>
        </w:rPr>
        <w:t xml:space="preserve"> چند عاملی</w:t>
      </w:r>
      <w:r w:rsidRPr="00E435A1">
        <w:rPr>
          <w:rtl/>
          <w:lang w:bidi="fa-IR"/>
        </w:rPr>
        <w:t xml:space="preserve"> انسان</w:t>
      </w:r>
      <w:r w:rsidRPr="00E435A1">
        <w:rPr>
          <w:rFonts w:hint="cs"/>
          <w:rtl/>
          <w:lang w:bidi="fa-IR"/>
        </w:rPr>
        <w:t>ی</w:t>
      </w:r>
      <w:r>
        <w:rPr>
          <w:rtl/>
          <w:lang w:bidi="fa-IR"/>
        </w:rPr>
        <w:t xml:space="preserve"> مانند </w:t>
      </w:r>
      <w:r>
        <w:rPr>
          <w:rFonts w:hint="cs"/>
          <w:rtl/>
          <w:lang w:bidi="fa-IR"/>
        </w:rPr>
        <w:t>وسایل</w:t>
      </w:r>
      <w:r w:rsidRPr="00E435A1">
        <w:rPr>
          <w:rtl/>
          <w:lang w:bidi="fa-IR"/>
        </w:rPr>
        <w:t xml:space="preserve"> نقل</w:t>
      </w:r>
      <w:r w:rsidRPr="00E435A1">
        <w:rPr>
          <w:rFonts w:hint="cs"/>
          <w:rtl/>
          <w:lang w:bidi="fa-IR"/>
        </w:rPr>
        <w:t>ی</w:t>
      </w:r>
      <w:r w:rsidRPr="00E435A1">
        <w:rPr>
          <w:rFonts w:hint="eastAsia"/>
          <w:rtl/>
          <w:lang w:bidi="fa-IR"/>
        </w:rPr>
        <w:t>ه</w:t>
      </w:r>
      <w:r w:rsidRPr="00E435A1">
        <w:rPr>
          <w:rtl/>
          <w:lang w:bidi="fa-IR"/>
        </w:rPr>
        <w:t xml:space="preserve"> استفاده شود. ا</w:t>
      </w:r>
      <w:r w:rsidRPr="00E435A1">
        <w:rPr>
          <w:rFonts w:hint="cs"/>
          <w:rtl/>
          <w:lang w:bidi="fa-IR"/>
        </w:rPr>
        <w:t>ی</w:t>
      </w:r>
      <w:r w:rsidRPr="00E435A1">
        <w:rPr>
          <w:rFonts w:hint="eastAsia"/>
          <w:rtl/>
          <w:lang w:bidi="fa-IR"/>
        </w:rPr>
        <w:t>ن</w:t>
      </w:r>
      <w:r w:rsidRPr="00E435A1">
        <w:rPr>
          <w:rtl/>
          <w:lang w:bidi="fa-IR"/>
        </w:rPr>
        <w:t xml:space="preserve"> قوان</w:t>
      </w:r>
      <w:r w:rsidRPr="00E435A1">
        <w:rPr>
          <w:rFonts w:hint="cs"/>
          <w:rtl/>
          <w:lang w:bidi="fa-IR"/>
        </w:rPr>
        <w:t>ی</w:t>
      </w:r>
      <w:r w:rsidRPr="00E435A1">
        <w:rPr>
          <w:rFonts w:hint="eastAsia"/>
          <w:rtl/>
          <w:lang w:bidi="fa-IR"/>
        </w:rPr>
        <w:t>ن</w:t>
      </w:r>
      <w:r w:rsidRPr="00E435A1">
        <w:rPr>
          <w:rtl/>
          <w:lang w:bidi="fa-IR"/>
        </w:rPr>
        <w:t xml:space="preserve"> به </w:t>
      </w:r>
      <w:r w:rsidR="0052364D">
        <w:rPr>
          <w:rFonts w:hint="cs"/>
          <w:rtl/>
          <w:lang w:bidi="fa-IR"/>
        </w:rPr>
        <w:t>دانش</w:t>
      </w:r>
      <w:r w:rsidRPr="00E435A1">
        <w:rPr>
          <w:rtl/>
          <w:lang w:bidi="fa-IR"/>
        </w:rPr>
        <w:t xml:space="preserve"> هر </w:t>
      </w:r>
      <w:r w:rsidR="0052364D">
        <w:rPr>
          <w:rFonts w:hint="cs"/>
          <w:rtl/>
          <w:lang w:bidi="fa-IR"/>
        </w:rPr>
        <w:t>عضو</w:t>
      </w:r>
      <w:r w:rsidRPr="00E435A1">
        <w:rPr>
          <w:rtl/>
          <w:lang w:bidi="fa-IR"/>
        </w:rPr>
        <w:t xml:space="preserve"> از</w:t>
      </w:r>
      <w:r w:rsidR="0052364D">
        <w:rPr>
          <w:rFonts w:hint="cs"/>
          <w:rtl/>
          <w:lang w:bidi="fa-IR"/>
        </w:rPr>
        <w:t xml:space="preserve"> خصوصیات مختلف</w:t>
      </w:r>
      <w:r w:rsidRPr="00E435A1">
        <w:rPr>
          <w:rtl/>
          <w:lang w:bidi="fa-IR"/>
        </w:rPr>
        <w:t xml:space="preserve"> همسا</w:t>
      </w:r>
      <w:r w:rsidRPr="00E435A1">
        <w:rPr>
          <w:rFonts w:hint="cs"/>
          <w:rtl/>
          <w:lang w:bidi="fa-IR"/>
        </w:rPr>
        <w:t>ی</w:t>
      </w:r>
      <w:r w:rsidRPr="00E435A1">
        <w:rPr>
          <w:rFonts w:hint="eastAsia"/>
          <w:rtl/>
          <w:lang w:bidi="fa-IR"/>
        </w:rPr>
        <w:t>گان</w:t>
      </w:r>
      <w:r w:rsidRPr="00E435A1">
        <w:rPr>
          <w:rtl/>
          <w:lang w:bidi="fa-IR"/>
        </w:rPr>
        <w:t xml:space="preserve"> بستگ</w:t>
      </w:r>
      <w:r w:rsidRPr="00E435A1">
        <w:rPr>
          <w:rFonts w:hint="cs"/>
          <w:rtl/>
          <w:lang w:bidi="fa-IR"/>
        </w:rPr>
        <w:t>ی</w:t>
      </w:r>
      <w:r w:rsidRPr="00E435A1">
        <w:rPr>
          <w:rtl/>
          <w:lang w:bidi="fa-IR"/>
        </w:rPr>
        <w:t xml:space="preserve"> دارد. </w:t>
      </w:r>
      <w:r w:rsidR="0052364D">
        <w:rPr>
          <w:rFonts w:hint="cs"/>
          <w:rtl/>
          <w:lang w:bidi="fa-IR"/>
        </w:rPr>
        <w:t>می‌دانیم</w:t>
      </w:r>
      <w:r w:rsidRPr="00E435A1">
        <w:rPr>
          <w:rtl/>
          <w:lang w:bidi="fa-IR"/>
        </w:rPr>
        <w:t xml:space="preserve"> که </w:t>
      </w:r>
      <w:r w:rsidR="0052364D">
        <w:rPr>
          <w:rFonts w:hint="cs"/>
          <w:rtl/>
          <w:lang w:bidi="fa-IR"/>
        </w:rPr>
        <w:t>تبادل</w:t>
      </w:r>
      <w:r w:rsidRPr="00E435A1">
        <w:rPr>
          <w:rtl/>
          <w:lang w:bidi="fa-IR"/>
        </w:rPr>
        <w:t xml:space="preserve"> اطلاعات ب</w:t>
      </w:r>
      <w:r w:rsidRPr="00E435A1">
        <w:rPr>
          <w:rFonts w:hint="cs"/>
          <w:rtl/>
          <w:lang w:bidi="fa-IR"/>
        </w:rPr>
        <w:t>ی</w:t>
      </w:r>
      <w:r w:rsidRPr="00E435A1">
        <w:rPr>
          <w:rFonts w:hint="eastAsia"/>
          <w:rtl/>
          <w:lang w:bidi="fa-IR"/>
        </w:rPr>
        <w:t>ن</w:t>
      </w:r>
      <w:r w:rsidRPr="00E435A1">
        <w:rPr>
          <w:rtl/>
          <w:lang w:bidi="fa-IR"/>
        </w:rPr>
        <w:t xml:space="preserve"> اعضا</w:t>
      </w:r>
      <w:r w:rsidRPr="00E435A1">
        <w:rPr>
          <w:rFonts w:hint="cs"/>
          <w:rtl/>
          <w:lang w:bidi="fa-IR"/>
        </w:rPr>
        <w:t>ی</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گروه اجتماع</w:t>
      </w:r>
      <w:r w:rsidRPr="00E435A1">
        <w:rPr>
          <w:rFonts w:hint="cs"/>
          <w:rtl/>
          <w:lang w:bidi="fa-IR"/>
        </w:rPr>
        <w:t>ی</w:t>
      </w:r>
      <w:r w:rsidRPr="00E435A1">
        <w:rPr>
          <w:rtl/>
          <w:lang w:bidi="fa-IR"/>
        </w:rPr>
        <w:t xml:space="preserve"> در تع</w:t>
      </w:r>
      <w:r w:rsidRPr="00E435A1">
        <w:rPr>
          <w:rFonts w:hint="cs"/>
          <w:rtl/>
          <w:lang w:bidi="fa-IR"/>
        </w:rPr>
        <w:t>یی</w:t>
      </w:r>
      <w:r w:rsidRPr="00E435A1">
        <w:rPr>
          <w:rFonts w:hint="eastAsia"/>
          <w:rtl/>
          <w:lang w:bidi="fa-IR"/>
        </w:rPr>
        <w:t>ن</w:t>
      </w:r>
      <w:r w:rsidRPr="00E435A1">
        <w:rPr>
          <w:rtl/>
          <w:lang w:bidi="fa-IR"/>
        </w:rPr>
        <w:t xml:space="preserve"> حرکت کل گروه </w:t>
      </w:r>
      <w:r w:rsidR="0052364D">
        <w:rPr>
          <w:rFonts w:hint="cs"/>
          <w:rtl/>
          <w:lang w:bidi="fa-IR"/>
        </w:rPr>
        <w:t xml:space="preserve">بسیار </w:t>
      </w:r>
      <w:r w:rsidRPr="00E435A1">
        <w:rPr>
          <w:rtl/>
          <w:lang w:bidi="fa-IR"/>
        </w:rPr>
        <w:t xml:space="preserve">مؤثر است. </w:t>
      </w:r>
      <w:r w:rsidR="0052364D">
        <w:rPr>
          <w:rFonts w:hint="cs"/>
          <w:rtl/>
          <w:lang w:bidi="fa-IR"/>
        </w:rPr>
        <w:t xml:space="preserve">بنابراین بین اعضای گروه می‌بایست یک شبکه‌ی ارتباطی جهت تبادل اطلاعات برقرار باشد. </w:t>
      </w:r>
      <w:r w:rsidRPr="00E435A1">
        <w:rPr>
          <w:rtl/>
          <w:lang w:bidi="fa-IR"/>
        </w:rPr>
        <w:t>ا</w:t>
      </w:r>
      <w:r w:rsidRPr="00E435A1">
        <w:rPr>
          <w:rFonts w:hint="cs"/>
          <w:rtl/>
          <w:lang w:bidi="fa-IR"/>
        </w:rPr>
        <w:t>ی</w:t>
      </w:r>
      <w:r w:rsidRPr="00E435A1">
        <w:rPr>
          <w:rFonts w:hint="eastAsia"/>
          <w:rtl/>
          <w:lang w:bidi="fa-IR"/>
        </w:rPr>
        <w:t>ن</w:t>
      </w:r>
      <w:r w:rsidRPr="00E435A1">
        <w:rPr>
          <w:rtl/>
          <w:lang w:bidi="fa-IR"/>
        </w:rPr>
        <w:t xml:space="preserve"> شبکه ارتباط</w:t>
      </w:r>
      <w:r w:rsidRPr="00E435A1">
        <w:rPr>
          <w:rFonts w:hint="cs"/>
          <w:rtl/>
          <w:lang w:bidi="fa-IR"/>
        </w:rPr>
        <w:t>ی</w:t>
      </w:r>
      <w:r w:rsidR="0052364D">
        <w:rPr>
          <w:rFonts w:hint="cs"/>
          <w:rtl/>
          <w:lang w:bidi="fa-IR"/>
        </w:rPr>
        <w:t xml:space="preserve"> را می‌توان</w:t>
      </w:r>
      <w:r w:rsidRPr="00E435A1">
        <w:rPr>
          <w:rtl/>
          <w:lang w:bidi="fa-IR"/>
        </w:rPr>
        <w:t xml:space="preserve"> به </w:t>
      </w:r>
      <w:r w:rsidR="0052364D">
        <w:rPr>
          <w:rFonts w:hint="cs"/>
          <w:rtl/>
          <w:lang w:bidi="fa-IR"/>
        </w:rPr>
        <w:t>صورت</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w:t>
      </w:r>
      <w:r w:rsidR="0052364D">
        <w:rPr>
          <w:rFonts w:hint="cs"/>
          <w:rtl/>
          <w:lang w:bidi="fa-IR"/>
        </w:rPr>
        <w:t xml:space="preserve">گراف </w:t>
      </w:r>
      <w:r w:rsidR="0052364D" w:rsidRPr="00E435A1">
        <w:rPr>
          <w:rtl/>
          <w:lang w:bidi="fa-IR"/>
        </w:rPr>
        <w:t>مدل ساز</w:t>
      </w:r>
      <w:r w:rsidR="0052364D" w:rsidRPr="00E435A1">
        <w:rPr>
          <w:rFonts w:hint="cs"/>
          <w:rtl/>
          <w:lang w:bidi="fa-IR"/>
        </w:rPr>
        <w:t>ی</w:t>
      </w:r>
      <w:r w:rsidR="0052364D">
        <w:rPr>
          <w:rtl/>
          <w:lang w:bidi="fa-IR"/>
        </w:rPr>
        <w:t xml:space="preserve"> </w:t>
      </w:r>
      <w:r w:rsidR="0052364D">
        <w:rPr>
          <w:rFonts w:hint="cs"/>
          <w:rtl/>
          <w:lang w:bidi="fa-IR"/>
        </w:rPr>
        <w:t xml:space="preserve">نمود. </w:t>
      </w:r>
      <w:r w:rsidR="004B35AD">
        <w:rPr>
          <w:rFonts w:hint="cs"/>
          <w:rtl/>
          <w:lang w:bidi="fa-IR"/>
        </w:rPr>
        <w:t xml:space="preserve">پیش از آنکه روابط کنترل همکارانه مطرح شود، می‌بایست دانش حداقلی‌ای از نظریه‌ی گراف‌ها و توپولوژی‌های آن‌ها داشت. </w:t>
      </w:r>
    </w:p>
    <w:p w:rsidR="004B35AD" w:rsidRDefault="004B35AD" w:rsidP="004B35AD">
      <w:pPr>
        <w:bidi/>
        <w:rPr>
          <w:rtl/>
          <w:lang w:bidi="fa-IR"/>
        </w:rPr>
      </w:pPr>
    </w:p>
    <w:p w:rsidR="004B35AD" w:rsidRDefault="004B35AD" w:rsidP="004B35AD">
      <w:pPr>
        <w:pStyle w:val="Heading3"/>
        <w:rPr>
          <w:rtl/>
        </w:rPr>
      </w:pPr>
      <w:bookmarkStart w:id="80" w:name="_Toc157254854"/>
      <w:r>
        <w:rPr>
          <w:rFonts w:hint="cs"/>
          <w:rtl/>
        </w:rPr>
        <w:t>گراف‌ها</w:t>
      </w:r>
      <w:bookmarkEnd w:id="80"/>
    </w:p>
    <w:p w:rsidR="00B85A97" w:rsidRDefault="0052364D" w:rsidP="00751B49">
      <w:pPr>
        <w:bidi/>
        <w:rPr>
          <w:rFonts w:eastAsiaTheme="minorEastAsia"/>
          <w:rtl/>
          <w:lang w:bidi="fa-IR"/>
        </w:rPr>
      </w:pPr>
      <w:r>
        <w:rPr>
          <w:rFonts w:hint="cs"/>
          <w:rtl/>
          <w:lang w:bidi="fa-IR"/>
        </w:rPr>
        <w:t>گراف</w:t>
      </w:r>
      <w:r w:rsidR="004B35AD">
        <w:rPr>
          <w:rFonts w:hint="cs"/>
          <w:rtl/>
          <w:lang w:bidi="fa-IR"/>
        </w:rPr>
        <w:t>‌ها به طور کلی</w:t>
      </w:r>
      <w:r>
        <w:rPr>
          <w:rFonts w:hint="cs"/>
          <w:rtl/>
          <w:lang w:bidi="fa-IR"/>
        </w:rPr>
        <w:t xml:space="preserve"> می‌توان</w:t>
      </w:r>
      <w:r w:rsidR="004B35AD">
        <w:rPr>
          <w:rFonts w:hint="cs"/>
          <w:rtl/>
          <w:lang w:bidi="fa-IR"/>
        </w:rPr>
        <w:t>ن</w:t>
      </w:r>
      <w:r>
        <w:rPr>
          <w:rFonts w:hint="cs"/>
          <w:rtl/>
          <w:lang w:bidi="fa-IR"/>
        </w:rPr>
        <w:t>د جهت دار</w:t>
      </w:r>
      <w:r>
        <w:rPr>
          <w:rStyle w:val="FootnoteReference"/>
          <w:rtl/>
          <w:lang w:bidi="fa-IR"/>
        </w:rPr>
        <w:footnoteReference w:id="38"/>
      </w:r>
      <w:r>
        <w:rPr>
          <w:rFonts w:hint="cs"/>
          <w:rtl/>
          <w:lang w:bidi="fa-IR"/>
        </w:rPr>
        <w:t xml:space="preserve"> یا بدون جهت</w:t>
      </w:r>
      <w:r>
        <w:rPr>
          <w:rStyle w:val="FootnoteReference"/>
          <w:rtl/>
          <w:lang w:bidi="fa-IR"/>
        </w:rPr>
        <w:footnoteReference w:id="39"/>
      </w:r>
      <w:r>
        <w:rPr>
          <w:rFonts w:hint="cs"/>
          <w:rtl/>
          <w:lang w:bidi="fa-IR"/>
        </w:rPr>
        <w:t xml:space="preserve"> باش</w:t>
      </w:r>
      <w:r w:rsidR="004B35AD">
        <w:rPr>
          <w:rFonts w:hint="cs"/>
          <w:rtl/>
          <w:lang w:bidi="fa-IR"/>
        </w:rPr>
        <w:t>ن</w:t>
      </w:r>
      <w:r>
        <w:rPr>
          <w:rFonts w:hint="cs"/>
          <w:rtl/>
          <w:lang w:bidi="fa-IR"/>
        </w:rPr>
        <w:t xml:space="preserve">د. جهت دار بودن یال‌های گراف به معنی آن است که اطلاعات به صورت یک طرفه مجاز به ارسال در جهت یال هستند. و همچنین بدون جهت بودن گراف به این معنی است که اطلاعات به صورت دو طرفه بین دو عضو قابل تبادل است. اعضا نیز به </w:t>
      </w:r>
      <w:r w:rsidRPr="0052364D">
        <w:rPr>
          <w:rtl/>
          <w:lang w:bidi="fa-IR"/>
        </w:rPr>
        <w:t xml:space="preserve">عنوان </w:t>
      </w:r>
      <w:r>
        <w:rPr>
          <w:rFonts w:hint="cs"/>
          <w:rtl/>
          <w:lang w:bidi="fa-IR"/>
        </w:rPr>
        <w:t>راس‌های</w:t>
      </w:r>
      <w:r w:rsidRPr="0052364D">
        <w:rPr>
          <w:rtl/>
          <w:lang w:bidi="fa-IR"/>
        </w:rPr>
        <w:t xml:space="preserve"> گراف مدل م</w:t>
      </w:r>
      <w:r w:rsidRPr="0052364D">
        <w:rPr>
          <w:rFonts w:hint="cs"/>
          <w:rtl/>
          <w:lang w:bidi="fa-IR"/>
        </w:rPr>
        <w:t>ی</w:t>
      </w:r>
      <w:r w:rsidRPr="0052364D">
        <w:rPr>
          <w:rtl/>
          <w:lang w:bidi="fa-IR"/>
        </w:rPr>
        <w:t xml:space="preserve"> شوند و </w:t>
      </w:r>
      <w:r>
        <w:rPr>
          <w:rFonts w:hint="cs"/>
          <w:rtl/>
          <w:lang w:bidi="fa-IR"/>
        </w:rPr>
        <w:t>همچنین</w:t>
      </w:r>
      <w:r w:rsidRPr="0052364D">
        <w:rPr>
          <w:rtl/>
          <w:lang w:bidi="fa-IR"/>
        </w:rPr>
        <w:t xml:space="preserve"> عامل نام</w:t>
      </w:r>
      <w:r w:rsidRPr="0052364D">
        <w:rPr>
          <w:rFonts w:hint="cs"/>
          <w:rtl/>
          <w:lang w:bidi="fa-IR"/>
        </w:rPr>
        <w:t>ی</w:t>
      </w:r>
      <w:r w:rsidRPr="0052364D">
        <w:rPr>
          <w:rFonts w:hint="eastAsia"/>
          <w:rtl/>
          <w:lang w:bidi="fa-IR"/>
        </w:rPr>
        <w:t>ده</w:t>
      </w:r>
      <w:r w:rsidRPr="0052364D">
        <w:rPr>
          <w:rtl/>
          <w:lang w:bidi="fa-IR"/>
        </w:rPr>
        <w:t xml:space="preserve"> م</w:t>
      </w:r>
      <w:r w:rsidRPr="0052364D">
        <w:rPr>
          <w:rFonts w:hint="cs"/>
          <w:rtl/>
          <w:lang w:bidi="fa-IR"/>
        </w:rPr>
        <w:t>ی</w:t>
      </w:r>
      <w:r w:rsidRPr="0052364D">
        <w:rPr>
          <w:rtl/>
          <w:lang w:bidi="fa-IR"/>
        </w:rPr>
        <w:t xml:space="preserve"> شوند.</w:t>
      </w:r>
      <w:r w:rsidR="004B35AD">
        <w:rPr>
          <w:rFonts w:hint="cs"/>
          <w:rtl/>
          <w:lang w:bidi="fa-IR"/>
        </w:rPr>
        <w:t xml:space="preserve"> نمایش </w:t>
      </w:r>
      <w:r w:rsidR="004B35AD" w:rsidRPr="004B35AD">
        <w:rPr>
          <w:rtl/>
          <w:lang w:bidi="fa-IR"/>
        </w:rPr>
        <w:t>گراف</w:t>
      </w:r>
      <w:r w:rsidR="004B35AD">
        <w:rPr>
          <w:rFonts w:hint="cs"/>
          <w:rtl/>
          <w:lang w:bidi="fa-IR"/>
        </w:rPr>
        <w:t xml:space="preserve"> </w:t>
      </w:r>
      <m:oMath>
        <m:r>
          <w:rPr>
            <w:rFonts w:ascii="Cambria Math" w:hAnsi="Cambria Math"/>
            <w:lang w:bidi="fa-IR"/>
          </w:rPr>
          <m:t>G</m:t>
        </m:r>
      </m:oMath>
      <w:r w:rsidR="00230985">
        <w:rPr>
          <w:rFonts w:hint="cs"/>
          <w:rtl/>
          <w:lang w:bidi="fa-IR"/>
        </w:rPr>
        <w:t xml:space="preserve"> </w:t>
      </w:r>
      <w:r w:rsidR="004B35AD">
        <w:rPr>
          <w:rFonts w:hint="cs"/>
          <w:rtl/>
          <w:lang w:bidi="fa-IR"/>
        </w:rPr>
        <w:t>به صورت</w:t>
      </w:r>
      <w:r w:rsidR="004B35AD" w:rsidRPr="004B35AD">
        <w:rPr>
          <w:rtl/>
          <w:lang w:bidi="fa-IR"/>
        </w:rPr>
        <w:t xml:space="preserve"> </w:t>
      </w:r>
      <w:r w:rsidR="004B35AD">
        <w:rPr>
          <w:rFonts w:hint="cs"/>
          <w:rtl/>
          <w:lang w:bidi="fa-IR"/>
        </w:rPr>
        <w:t xml:space="preserve">یک زوج </w:t>
      </w:r>
      <w:r w:rsidR="004B35AD" w:rsidRPr="004B35AD">
        <w:rPr>
          <w:rtl/>
          <w:lang w:bidi="fa-IR"/>
        </w:rPr>
        <w:t xml:space="preserve"> </w:t>
      </w:r>
      <m:oMath>
        <m:r>
          <w:rPr>
            <w:rFonts w:ascii="Cambria Math" w:hAnsi="Cambria Math"/>
            <w:lang w:bidi="fa-IR"/>
          </w:rPr>
          <m:t>G = (V. E)</m:t>
        </m:r>
      </m:oMath>
      <w:r w:rsidR="004B35AD">
        <w:rPr>
          <w:rFonts w:eastAsiaTheme="minorEastAsia" w:hint="cs"/>
          <w:rtl/>
          <w:lang w:bidi="fa-IR"/>
        </w:rPr>
        <w:t xml:space="preserve"> می‌باشد به طوری که</w:t>
      </w:r>
      <w:r w:rsidR="004B35AD">
        <w:rPr>
          <w:rFonts w:hint="cs"/>
          <w:rtl/>
          <w:lang w:bidi="fa-IR"/>
        </w:rPr>
        <w:t xml:space="preserve"> </w:t>
      </w:r>
      <m:oMath>
        <m:r>
          <w:rPr>
            <w:rFonts w:ascii="Cambria Math" w:hAnsi="Cambria Math"/>
            <w:lang w:bidi="fa-IR"/>
          </w:rPr>
          <m:t>V={</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N</m:t>
            </m:r>
          </m:sub>
        </m:sSub>
        <m:r>
          <w:rPr>
            <w:rFonts w:ascii="Cambria Math" w:hAnsi="Cambria Math"/>
            <w:lang w:bidi="fa-IR"/>
          </w:rPr>
          <m:t>}</m:t>
        </m:r>
      </m:oMath>
      <w:r w:rsidR="00B85A97">
        <w:rPr>
          <w:rFonts w:eastAsiaTheme="minorEastAsia" w:hint="cs"/>
          <w:rtl/>
          <w:lang w:bidi="fa-IR"/>
        </w:rPr>
        <w:t xml:space="preserve"> </w:t>
      </w:r>
      <w:r w:rsidR="004B35AD">
        <w:rPr>
          <w:rFonts w:eastAsiaTheme="minorEastAsia" w:hint="cs"/>
          <w:rtl/>
          <w:lang w:bidi="fa-IR"/>
        </w:rPr>
        <w:t>یک مجم</w:t>
      </w:r>
      <w:r w:rsidR="004B35AD" w:rsidRPr="004B35AD">
        <w:rPr>
          <w:rtl/>
          <w:lang w:bidi="fa-IR"/>
        </w:rPr>
        <w:t xml:space="preserve">وعه از </w:t>
      </w:r>
      <w:r w:rsidR="004B35AD" w:rsidRPr="004B35AD">
        <w:rPr>
          <w:lang w:bidi="fa-IR"/>
        </w:rPr>
        <w:t>N</w:t>
      </w:r>
      <w:r w:rsidR="004B35AD" w:rsidRPr="004B35AD">
        <w:rPr>
          <w:rtl/>
          <w:lang w:bidi="fa-IR"/>
        </w:rPr>
        <w:t xml:space="preserve"> گره </w:t>
      </w:r>
      <w:r w:rsidR="004B35AD" w:rsidRPr="004B35AD">
        <w:rPr>
          <w:rFonts w:hint="cs"/>
          <w:rtl/>
          <w:lang w:bidi="fa-IR"/>
        </w:rPr>
        <w:t>ی</w:t>
      </w:r>
      <w:r w:rsidR="004B35AD" w:rsidRPr="004B35AD">
        <w:rPr>
          <w:rFonts w:hint="eastAsia"/>
          <w:rtl/>
          <w:lang w:bidi="fa-IR"/>
        </w:rPr>
        <w:t>ا</w:t>
      </w:r>
      <w:r w:rsidR="004B35AD">
        <w:rPr>
          <w:rtl/>
          <w:lang w:bidi="fa-IR"/>
        </w:rPr>
        <w:t xml:space="preserve"> راس</w:t>
      </w:r>
      <w:r w:rsidR="004B35AD">
        <w:rPr>
          <w:rFonts w:hint="cs"/>
          <w:rtl/>
          <w:lang w:bidi="fa-IR"/>
        </w:rPr>
        <w:t xml:space="preserve"> بوده و</w:t>
      </w:r>
      <w:r w:rsidR="004B35AD" w:rsidRPr="004B35AD">
        <w:rPr>
          <w:rtl/>
          <w:lang w:bidi="fa-IR"/>
        </w:rPr>
        <w:t xml:space="preserve"> </w:t>
      </w:r>
      <w:r w:rsidR="004B35AD" w:rsidRPr="004B35AD">
        <w:rPr>
          <w:lang w:bidi="fa-IR"/>
        </w:rPr>
        <w:t>E</w:t>
      </w:r>
      <w:r w:rsidR="004B35AD">
        <w:rPr>
          <w:rFonts w:hint="cs"/>
          <w:rtl/>
          <w:lang w:bidi="fa-IR"/>
        </w:rPr>
        <w:t xml:space="preserve">، </w:t>
      </w:r>
      <w:r w:rsidR="004B35AD" w:rsidRPr="004B35AD">
        <w:rPr>
          <w:rtl/>
          <w:lang w:bidi="fa-IR"/>
        </w:rPr>
        <w:t>مجموعه ا</w:t>
      </w:r>
      <w:r w:rsidR="004B35AD" w:rsidRPr="004B35AD">
        <w:rPr>
          <w:rFonts w:hint="cs"/>
          <w:rtl/>
          <w:lang w:bidi="fa-IR"/>
        </w:rPr>
        <w:t>ی</w:t>
      </w:r>
      <w:r w:rsidR="004B35AD" w:rsidRPr="004B35AD">
        <w:rPr>
          <w:rtl/>
          <w:lang w:bidi="fa-IR"/>
        </w:rPr>
        <w:t xml:space="preserve"> از </w:t>
      </w:r>
      <w:r w:rsidR="004B35AD" w:rsidRPr="004B35AD">
        <w:rPr>
          <w:rFonts w:hint="cs"/>
          <w:rtl/>
          <w:lang w:bidi="fa-IR"/>
        </w:rPr>
        <w:t>ی</w:t>
      </w:r>
      <w:r w:rsidR="004B35AD" w:rsidRPr="004B35AD">
        <w:rPr>
          <w:rFonts w:hint="eastAsia"/>
          <w:rtl/>
          <w:lang w:bidi="fa-IR"/>
        </w:rPr>
        <w:t>ال</w:t>
      </w:r>
      <w:r w:rsidR="004B35AD" w:rsidRPr="004B35AD">
        <w:rPr>
          <w:rtl/>
          <w:lang w:bidi="fa-IR"/>
        </w:rPr>
        <w:t xml:space="preserve"> ها است. عناصر </w:t>
      </w:r>
      <w:r w:rsidR="004B35AD" w:rsidRPr="004B35AD">
        <w:rPr>
          <w:lang w:bidi="fa-IR"/>
        </w:rPr>
        <w:t>E</w:t>
      </w:r>
      <w:r w:rsidR="004B35AD" w:rsidRPr="004B35AD">
        <w:rPr>
          <w:rtl/>
          <w:lang w:bidi="fa-IR"/>
        </w:rPr>
        <w:t xml:space="preserve"> </w:t>
      </w:r>
      <w:r w:rsidR="004B35AD">
        <w:rPr>
          <w:rFonts w:hint="cs"/>
          <w:rtl/>
          <w:lang w:bidi="fa-IR"/>
        </w:rPr>
        <w:t xml:space="preserve">نیز </w:t>
      </w:r>
      <w:r w:rsidR="004B35AD">
        <w:rPr>
          <w:rtl/>
          <w:lang w:bidi="fa-IR"/>
        </w:rPr>
        <w:t>به صورت</w:t>
      </w:r>
      <w:r w:rsidR="004B35AD">
        <w:rPr>
          <w:rFonts w:hint="cs"/>
          <w:rtl/>
          <w:lang w:bidi="fa-IR"/>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r>
          <w:rPr>
            <w:rFonts w:ascii="Cambria Math" w:hAnsi="Cambria Math"/>
            <w:lang w:bidi="fa-IR"/>
          </w:rPr>
          <m:t>)</m:t>
        </m:r>
      </m:oMath>
      <w:r w:rsidR="004B35AD">
        <w:rPr>
          <w:rFonts w:eastAsiaTheme="minorEastAsia" w:hint="cs"/>
          <w:rtl/>
          <w:lang w:bidi="fa-IR"/>
        </w:rPr>
        <w:t xml:space="preserve"> </w:t>
      </w:r>
      <w:r w:rsidR="004B35AD" w:rsidRPr="004B35AD">
        <w:rPr>
          <w:rtl/>
          <w:lang w:bidi="fa-IR"/>
        </w:rPr>
        <w:t>مشخص م</w:t>
      </w:r>
      <w:r w:rsidR="004B35AD" w:rsidRPr="004B35AD">
        <w:rPr>
          <w:rFonts w:hint="cs"/>
          <w:rtl/>
          <w:lang w:bidi="fa-IR"/>
        </w:rPr>
        <w:t>ی</w:t>
      </w:r>
      <w:r w:rsidR="00B85A97">
        <w:rPr>
          <w:rtl/>
          <w:lang w:bidi="fa-IR"/>
        </w:rPr>
        <w:t xml:space="preserve"> شوند</w:t>
      </w:r>
      <w:r w:rsidR="00B85A97">
        <w:rPr>
          <w:rFonts w:hint="cs"/>
          <w:rtl/>
          <w:lang w:bidi="fa-IR"/>
        </w:rPr>
        <w:t xml:space="preserve">. این یال نشان دهنده‌ی اتصال بین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oMath>
      <w:r w:rsidR="00B85A97">
        <w:rPr>
          <w:rFonts w:hint="cs"/>
          <w:rtl/>
          <w:lang w:bidi="fa-IR"/>
        </w:rPr>
        <w:t xml:space="preserve"> است</w:t>
      </w:r>
      <w:r w:rsidR="004B35AD" w:rsidRPr="004B35AD">
        <w:rPr>
          <w:rtl/>
          <w:lang w:bidi="fa-IR"/>
        </w:rPr>
        <w:t>. مجموعه</w:t>
      </w:r>
      <w:r w:rsidR="00B85A97">
        <w:rPr>
          <w:rFonts w:hint="cs"/>
          <w:rtl/>
          <w:lang w:bidi="fa-IR"/>
        </w:rPr>
        <w:t>‌ی</w:t>
      </w:r>
      <w:r w:rsidR="004B35AD" w:rsidRPr="004B35AD">
        <w:rPr>
          <w:rtl/>
          <w:lang w:bidi="fa-IR"/>
        </w:rPr>
        <w:t xml:space="preserve"> همسا</w:t>
      </w:r>
      <w:r w:rsidR="004B35AD" w:rsidRPr="004B35AD">
        <w:rPr>
          <w:rFonts w:hint="cs"/>
          <w:rtl/>
          <w:lang w:bidi="fa-IR"/>
        </w:rPr>
        <w:t>ی</w:t>
      </w:r>
      <w:r w:rsidR="004B35AD" w:rsidRPr="004B35AD">
        <w:rPr>
          <w:rFonts w:hint="eastAsia"/>
          <w:rtl/>
          <w:lang w:bidi="fa-IR"/>
        </w:rPr>
        <w:t>گان</w:t>
      </w:r>
      <w:r w:rsidR="00B85A97">
        <w:rPr>
          <w:rFonts w:hint="cs"/>
          <w:rtl/>
          <w:lang w:bidi="fa-IR"/>
        </w:rPr>
        <w:t xml:space="preserve">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به صورت </w:t>
      </w:r>
      <w:r w:rsidR="00751B49">
        <w:rPr>
          <w:rFonts w:eastAsiaTheme="minorEastAsia" w:hint="cs"/>
          <w:rtl/>
          <w:lang w:bidi="fa-IR"/>
        </w:rPr>
        <w:t>3-1</w:t>
      </w:r>
      <w:r w:rsidR="00B85A97">
        <w:rPr>
          <w:rFonts w:eastAsiaTheme="minorEastAsia" w:hint="cs"/>
          <w:rtl/>
          <w:lang w:bidi="fa-IR"/>
        </w:rPr>
        <w:t xml:space="preserve"> نمایش داده می‌شود.</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9942BE" w:rsidRPr="00230985" w:rsidTr="00F27E34">
        <w:tc>
          <w:tcPr>
            <w:tcW w:w="4580" w:type="dxa"/>
            <w:vAlign w:val="center"/>
          </w:tcPr>
          <w:p w:rsidR="009942BE" w:rsidRPr="00230985" w:rsidRDefault="000A0043" w:rsidP="009942BE">
            <w:pPr>
              <w:bidi/>
              <w:ind w:firstLine="0"/>
              <w:jc w:val="left"/>
              <w:rPr>
                <w:rFonts w:eastAsiaTheme="minorEastAsia"/>
                <w:szCs w:val="24"/>
                <w:rtl/>
                <w:lang w:bidi="fa-IR"/>
              </w:rPr>
            </w:pPr>
            <w:r w:rsidRPr="00230985">
              <w:rPr>
                <w:rFonts w:hint="cs"/>
                <w:szCs w:val="24"/>
                <w:rtl/>
              </w:rPr>
              <w:lastRenderedPageBreak/>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3</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1</w:t>
            </w:r>
            <w:r w:rsidRPr="00230985">
              <w:rPr>
                <w:szCs w:val="24"/>
                <w:rtl/>
              </w:rPr>
              <w:fldChar w:fldCharType="end"/>
            </w:r>
            <w:r w:rsidRPr="00230985">
              <w:rPr>
                <w:rFonts w:hint="cs"/>
                <w:szCs w:val="24"/>
                <w:rtl/>
              </w:rPr>
              <w:t>)</w:t>
            </w:r>
          </w:p>
        </w:tc>
        <w:tc>
          <w:tcPr>
            <w:tcW w:w="4671" w:type="dxa"/>
            <w:vAlign w:val="center"/>
          </w:tcPr>
          <w:p w:rsidR="009942BE" w:rsidRPr="00230985" w:rsidRDefault="006119C0" w:rsidP="008F00FB">
            <w:pPr>
              <w:bidi/>
              <w:ind w:left="1590" w:firstLine="0"/>
              <w:jc w:val="right"/>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N</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E}</m:t>
                </m:r>
              </m:oMath>
            </m:oMathPara>
          </w:p>
        </w:tc>
      </w:tr>
    </w:tbl>
    <w:p w:rsidR="00FD1C1F" w:rsidRDefault="008C3710" w:rsidP="00230985">
      <w:pPr>
        <w:bidi/>
        <w:rPr>
          <w:rtl/>
          <w:lang w:bidi="fa-IR"/>
        </w:rPr>
      </w:pPr>
      <w:r>
        <w:rPr>
          <w:rFonts w:hint="cs"/>
          <w:rtl/>
          <w:lang w:bidi="fa-IR"/>
        </w:rPr>
        <w:t>مجموعه‌ی</w:t>
      </w:r>
      <w:r w:rsidR="004B35AD" w:rsidRPr="004B35AD">
        <w:rPr>
          <w:rtl/>
          <w:lang w:bidi="fa-IR"/>
        </w:rPr>
        <w:t xml:space="preserve"> همسا</w:t>
      </w:r>
      <w:r w:rsidR="004B35AD" w:rsidRPr="004B35AD">
        <w:rPr>
          <w:rFonts w:hint="cs"/>
          <w:rtl/>
          <w:lang w:bidi="fa-IR"/>
        </w:rPr>
        <w:t>ی</w:t>
      </w:r>
      <w:r>
        <w:rPr>
          <w:rFonts w:hint="cs"/>
          <w:rtl/>
          <w:lang w:bidi="fa-IR"/>
        </w:rPr>
        <w:t xml:space="preserve">ه‌های </w:t>
      </w:r>
      <m:oMath>
        <m:sSub>
          <m:sSubPr>
            <m:ctrlPr>
              <w:rPr>
                <w:rFonts w:ascii="Cambria Math" w:eastAsiaTheme="minorEastAsia" w:hAnsi="Cambria Math"/>
                <w:i/>
                <w:lang w:bidi="fa-IR"/>
              </w:rPr>
            </m:ctrlPr>
          </m:sSubPr>
          <m:e>
            <m:r>
              <w:rPr>
                <w:rFonts w:ascii="Cambria Math" w:eastAsiaTheme="minorEastAsia" w:hAnsi="Cambria Math"/>
                <w:lang w:bidi="fa-IR"/>
              </w:rPr>
              <m:t>N</m:t>
            </m:r>
          </m:e>
          <m:sub>
            <m:r>
              <w:rPr>
                <w:rFonts w:ascii="Cambria Math" w:eastAsiaTheme="minorEastAsia" w:hAnsi="Cambria Math"/>
                <w:lang w:bidi="fa-IR"/>
              </w:rPr>
              <m:t>i</m:t>
            </m:r>
          </m:sub>
        </m:sSub>
      </m:oMath>
      <w:r w:rsidR="008F00FB">
        <w:rPr>
          <w:rtl/>
          <w:lang w:bidi="fa-IR"/>
        </w:rPr>
        <w:t xml:space="preserve"> </w:t>
      </w:r>
      <w:r w:rsidR="008F00FB">
        <w:rPr>
          <w:rFonts w:hint="cs"/>
          <w:rtl/>
          <w:lang w:bidi="fa-IR"/>
        </w:rPr>
        <w:t>در رابطه 3-1 ن</w:t>
      </w:r>
      <w:r w:rsidR="004B35AD" w:rsidRPr="004B35AD">
        <w:rPr>
          <w:rtl/>
          <w:lang w:bidi="fa-IR"/>
        </w:rPr>
        <w:t>شان د</w:t>
      </w:r>
      <w:r w:rsidR="004B35AD" w:rsidRPr="004B35AD">
        <w:rPr>
          <w:rFonts w:hint="eastAsia"/>
          <w:rtl/>
          <w:lang w:bidi="fa-IR"/>
        </w:rPr>
        <w:t>هنده</w:t>
      </w:r>
      <w:r>
        <w:rPr>
          <w:rtl/>
          <w:lang w:bidi="fa-IR"/>
        </w:rPr>
        <w:t xml:space="preserve"> گره</w:t>
      </w:r>
      <w:r>
        <w:rPr>
          <w:rFonts w:hint="cs"/>
          <w:rtl/>
          <w:lang w:bidi="fa-IR"/>
        </w:rPr>
        <w:t>‌</w:t>
      </w:r>
      <w:r w:rsidR="004B35AD" w:rsidRPr="004B35AD">
        <w:rPr>
          <w:rtl/>
          <w:lang w:bidi="fa-IR"/>
        </w:rPr>
        <w:t>ها</w:t>
      </w:r>
      <w:r>
        <w:rPr>
          <w:rFonts w:hint="cs"/>
          <w:rtl/>
          <w:lang w:bidi="fa-IR"/>
        </w:rPr>
        <w:t xml:space="preserve">ی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j</m:t>
            </m:r>
          </m:sub>
        </m:sSub>
      </m:oMath>
      <w:r w:rsidR="004B35AD" w:rsidRPr="004B35AD">
        <w:rPr>
          <w:rtl/>
          <w:lang w:bidi="fa-IR"/>
        </w:rPr>
        <w:t xml:space="preserve"> است</w:t>
      </w:r>
      <w:r>
        <w:rPr>
          <w:rFonts w:hint="cs"/>
          <w:rtl/>
          <w:lang w:bidi="fa-IR"/>
        </w:rPr>
        <w:t xml:space="preserve"> به طوریکه</w:t>
      </w:r>
      <w:r w:rsidR="004B35AD" w:rsidRPr="004B35AD">
        <w:rPr>
          <w:rtl/>
          <w:lang w:bidi="fa-IR"/>
        </w:rPr>
        <w:t xml:space="preserve"> عامل </w:t>
      </w:r>
      <w:r w:rsidR="004B35AD" w:rsidRPr="004B35AD">
        <w:rPr>
          <w:lang w:bidi="fa-IR"/>
        </w:rPr>
        <w:t>i</w:t>
      </w:r>
      <w:r>
        <w:rPr>
          <w:rFonts w:hint="cs"/>
          <w:rtl/>
          <w:lang w:bidi="fa-IR"/>
        </w:rPr>
        <w:t>ام</w:t>
      </w:r>
      <w:r w:rsidR="004B35AD" w:rsidRPr="004B35AD">
        <w:rPr>
          <w:rtl/>
          <w:lang w:bidi="fa-IR"/>
        </w:rPr>
        <w:t xml:space="preserve"> </w:t>
      </w:r>
      <w:r>
        <w:rPr>
          <w:rFonts w:hint="cs"/>
          <w:rtl/>
          <w:lang w:bidi="fa-IR"/>
        </w:rPr>
        <w:t xml:space="preserve">با آن‌ها تبادل </w:t>
      </w:r>
      <w:r w:rsidR="004B35AD" w:rsidRPr="004B35AD">
        <w:rPr>
          <w:rtl/>
          <w:lang w:bidi="fa-IR"/>
        </w:rPr>
        <w:t>اطلاعات</w:t>
      </w:r>
      <w:r>
        <w:rPr>
          <w:rFonts w:hint="cs"/>
          <w:rtl/>
          <w:lang w:bidi="fa-IR"/>
        </w:rPr>
        <w:t xml:space="preserve"> داشته و در </w:t>
      </w:r>
      <w:r w:rsidR="004B35AD" w:rsidRPr="004B35AD">
        <w:rPr>
          <w:rtl/>
          <w:lang w:bidi="fa-IR"/>
        </w:rPr>
        <w:t>پاسخ به آنها حرکت خود را تع</w:t>
      </w:r>
      <w:r w:rsidR="004B35AD" w:rsidRPr="004B35AD">
        <w:rPr>
          <w:rFonts w:hint="cs"/>
          <w:rtl/>
          <w:lang w:bidi="fa-IR"/>
        </w:rPr>
        <w:t>یی</w:t>
      </w:r>
      <w:r w:rsidR="004B35AD" w:rsidRPr="004B35AD">
        <w:rPr>
          <w:rFonts w:hint="eastAsia"/>
          <w:rtl/>
          <w:lang w:bidi="fa-IR"/>
        </w:rPr>
        <w:t>ن</w:t>
      </w:r>
      <w:r w:rsidR="004B35AD" w:rsidRPr="004B35AD">
        <w:rPr>
          <w:rtl/>
          <w:lang w:bidi="fa-IR"/>
        </w:rPr>
        <w:t xml:space="preserve"> م</w:t>
      </w:r>
      <w:r w:rsidR="004B35AD" w:rsidRPr="004B35AD">
        <w:rPr>
          <w:rFonts w:hint="cs"/>
          <w:rtl/>
          <w:lang w:bidi="fa-IR"/>
        </w:rPr>
        <w:t>ی</w:t>
      </w:r>
      <w:r w:rsidR="004B35AD" w:rsidRPr="004B35AD">
        <w:rPr>
          <w:rtl/>
          <w:lang w:bidi="fa-IR"/>
        </w:rPr>
        <w:t xml:space="preserve"> کند</w:t>
      </w:r>
      <w:r>
        <w:rPr>
          <w:rFonts w:hint="cs"/>
          <w:rtl/>
          <w:lang w:bidi="fa-IR"/>
        </w:rPr>
        <w:t>.</w:t>
      </w:r>
    </w:p>
    <w:p w:rsidR="008C3710" w:rsidRDefault="0096050E" w:rsidP="00230985">
      <w:pPr>
        <w:bidi/>
        <w:rPr>
          <w:rtl/>
          <w:lang w:bidi="fa-IR"/>
        </w:rPr>
      </w:pPr>
      <w:r>
        <w:rPr>
          <w:rFonts w:hint="cs"/>
          <w:rtl/>
          <w:lang w:bidi="fa-IR"/>
        </w:rPr>
        <w:t>همچنین در بحث گراف‌ها، یک ماتریس مهم مطرح است، به نام گراف مجاورت</w:t>
      </w:r>
      <w:r>
        <w:rPr>
          <w:rStyle w:val="FootnoteReference"/>
          <w:rtl/>
          <w:lang w:bidi="fa-IR"/>
        </w:rPr>
        <w:footnoteReference w:id="40"/>
      </w:r>
      <w:r>
        <w:rPr>
          <w:rFonts w:hint="cs"/>
          <w:rtl/>
          <w:lang w:bidi="fa-IR"/>
        </w:rPr>
        <w:t xml:space="preserve">. این ماتریس یک ماتریس مربعی </w:t>
      </w:r>
      <m:oMath>
        <m:r>
          <w:rPr>
            <w:rFonts w:ascii="Cambria Math" w:hAnsi="Cambria Math"/>
            <w:lang w:bidi="fa-IR"/>
          </w:rPr>
          <m:t>n×n</m:t>
        </m:r>
      </m:oMath>
      <w:r>
        <w:rPr>
          <w:rFonts w:hint="cs"/>
          <w:rtl/>
          <w:lang w:bidi="fa-IR"/>
        </w:rPr>
        <w:t xml:space="preserve"> شامل درایه‌های 0 و غیر 0 است که نشان دهنده‌ی همسایگی یا عدم همسایگی دو عامل در یک گراف است.</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hAnsi="Cambria Math"/>
                    <w:lang w:bidi="fa-IR"/>
                  </w:rPr>
                  <m:t>A=</m:t>
                </m:r>
                <m:d>
                  <m:dPr>
                    <m:begChr m:val="["/>
                    <m:endChr m:val="]"/>
                    <m:ctrlPr>
                      <w:rPr>
                        <w:rFonts w:ascii="Cambria Math" w:hAnsi="Cambria Math"/>
                        <w:i/>
                        <w:lang w:bidi="fa-IR"/>
                      </w:rPr>
                    </m:ctrlPr>
                  </m:dPr>
                  <m:e>
                    <m:m>
                      <m:mPr>
                        <m:mcs>
                          <m:mc>
                            <m:mcPr>
                              <m:count m:val="3"/>
                              <m:mcJc m:val="center"/>
                            </m:mcPr>
                          </m:mc>
                        </m:mcs>
                        <m:ctrlPr>
                          <w:rPr>
                            <w:rFonts w:ascii="Cambria Math" w:hAnsi="Cambria Math"/>
                            <w:i/>
                            <w:lang w:bidi="fa-IR"/>
                          </w:rPr>
                        </m:ctrlPr>
                      </m:mPr>
                      <m:mr>
                        <m:e>
                          <m:r>
                            <w:rPr>
                              <w:rFonts w:ascii="Cambria Math" w:hAnsi="Cambria Math"/>
                              <w:lang w:bidi="fa-IR"/>
                            </w:rPr>
                            <m:t>0</m:t>
                          </m:r>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1n</m:t>
                              </m:r>
                            </m:sub>
                          </m:sSub>
                        </m:e>
                      </m:mr>
                      <m:mr>
                        <m:e>
                          <m:r>
                            <w:rPr>
                              <w:rFonts w:ascii="Cambria Math" w:hAnsi="Cambria Math"/>
                              <w:lang w:bidi="fa-IR"/>
                            </w:rPr>
                            <m:t>⋮</m:t>
                          </m:r>
                        </m:e>
                        <m:e>
                          <m:r>
                            <w:rPr>
                              <w:rFonts w:ascii="Cambria Math" w:hAnsi="Cambria Math"/>
                              <w:lang w:bidi="fa-IR"/>
                            </w:rPr>
                            <m:t>⋱</m:t>
                          </m:r>
                        </m:e>
                        <m:e>
                          <m:r>
                            <w:rPr>
                              <w:rFonts w:ascii="Cambria Math" w:hAnsi="Cambria Math"/>
                              <w:lang w:bidi="fa-IR"/>
                            </w:rPr>
                            <m:t>⋮</m:t>
                          </m:r>
                        </m:e>
                      </m:mr>
                      <m:mr>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1</m:t>
                              </m:r>
                            </m:sub>
                          </m:sSub>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n</m:t>
                              </m:r>
                            </m:sub>
                          </m:sSub>
                          <m:r>
                            <w:rPr>
                              <w:rFonts w:ascii="Cambria Math" w:hAnsi="Cambria Math"/>
                              <w:lang w:bidi="fa-IR"/>
                            </w:rPr>
                            <m:t>=0</m:t>
                          </m:r>
                        </m:e>
                      </m:mr>
                    </m:m>
                  </m:e>
                </m:d>
              </m:oMath>
            </m:oMathPara>
          </w:p>
        </w:tc>
      </w:tr>
    </w:tbl>
    <w:p w:rsidR="00A52949" w:rsidRPr="00A63BF3" w:rsidRDefault="0096050E" w:rsidP="00230985">
      <w:pPr>
        <w:bidi/>
        <w:rPr>
          <w:rtl/>
          <w:lang w:bidi="fa-IR"/>
        </w:rPr>
      </w:pPr>
      <w:r w:rsidRPr="00A63BF3">
        <w:rPr>
          <w:rFonts w:hint="cs"/>
          <w:rtl/>
          <w:lang w:bidi="fa-IR"/>
        </w:rPr>
        <w:t>در ماتریس</w:t>
      </w:r>
      <w:r w:rsidR="008F00FB">
        <w:rPr>
          <w:rFonts w:hint="cs"/>
          <w:rtl/>
          <w:lang w:bidi="fa-IR"/>
        </w:rPr>
        <w:t xml:space="preserve"> رابطه 3-2</w:t>
      </w:r>
      <w:r w:rsidR="00A52949" w:rsidRPr="00A63BF3">
        <w:rPr>
          <w:rFonts w:hint="cs"/>
          <w:rtl/>
          <w:lang w:bidi="fa-IR"/>
        </w:rPr>
        <w:t xml:space="preserve">، اگر عامل </w:t>
      </w:r>
      <w:r w:rsidR="00A52949" w:rsidRPr="00A63BF3">
        <w:rPr>
          <w:lang w:bidi="fa-IR"/>
        </w:rPr>
        <w:t>i</w:t>
      </w:r>
      <w:r w:rsidR="00A52949" w:rsidRPr="00A63BF3">
        <w:rPr>
          <w:rFonts w:hint="cs"/>
          <w:rtl/>
          <w:lang w:bidi="fa-IR"/>
        </w:rPr>
        <w:t xml:space="preserve">ام با عامل </w:t>
      </w:r>
      <w:r w:rsidR="00A52949" w:rsidRPr="00A63BF3">
        <w:rPr>
          <w:lang w:bidi="fa-IR"/>
        </w:rPr>
        <w:t>j</w:t>
      </w:r>
      <w:r w:rsidR="00A52949" w:rsidRPr="00A63BF3">
        <w:rPr>
          <w:rFonts w:hint="cs"/>
          <w:rtl/>
          <w:lang w:bidi="fa-IR"/>
        </w:rPr>
        <w:t>ام همسایه نباشد،‌</w:t>
      </w:r>
      <w:r w:rsidRPr="00A63BF3">
        <w:rPr>
          <w:rFonts w:hint="cs"/>
          <w:rtl/>
          <w:lang w:bidi="fa-IR"/>
        </w:rPr>
        <w:t xml:space="preserve"> درایه‌ی</w:t>
      </w:r>
      <w:r w:rsidR="00A52949" w:rsidRPr="00A63BF3">
        <w:rPr>
          <w:rFonts w:hint="cs"/>
          <w:rtl/>
          <w:lang w:bidi="fa-IR"/>
        </w:rPr>
        <w:t xml:space="preserve"> متناظر</w:t>
      </w:r>
      <w:r w:rsidRPr="00A63BF3">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و اگر بین این دو عامل ارتباط برقرار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است. همچین درایه‌های قطر اصلی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i</m:t>
            </m:r>
          </m:sub>
        </m:sSub>
        <m:r>
          <w:rPr>
            <w:rFonts w:ascii="Cambria Math" w:hAnsi="Cambria Math"/>
            <w:lang w:bidi="fa-IR"/>
          </w:rPr>
          <m:t>=0</m:t>
        </m:r>
      </m:oMath>
      <w:r w:rsidR="00A52949" w:rsidRPr="00A63BF3">
        <w:rPr>
          <w:rFonts w:hint="cs"/>
          <w:rtl/>
          <w:lang w:bidi="fa-IR"/>
        </w:rPr>
        <w:t xml:space="preserve"> است. همچنین در این ماتریس می‌توان جهت دار بودن یا نبودن گراف را نمایش داد.</w:t>
      </w:r>
      <w:r w:rsidR="008F00FB">
        <w:rPr>
          <w:rFonts w:hint="cs"/>
          <w:rtl/>
          <w:lang w:bidi="fa-IR"/>
        </w:rPr>
        <w:t xml:space="preserve"> شرط گراف بدون جهت در رابطه 3-3 دیده می‌شو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eastAsiaTheme="minorEastAsia" w:hAnsi="Cambria Math"/>
                    <w:lang w:bidi="fa-IR"/>
                  </w:rPr>
                  <m:t xml:space="preserve">if </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ji</m:t>
                    </m:r>
                  </m:sub>
                </m:sSub>
                <m:r>
                  <w:rPr>
                    <w:rFonts w:ascii="Cambria Math" w:hAnsi="Cambria Math"/>
                    <w:lang w:bidi="fa-IR"/>
                  </w:rPr>
                  <m:t>=0</m:t>
                </m:r>
              </m:oMath>
            </m:oMathPara>
          </w:p>
        </w:tc>
      </w:tr>
    </w:tbl>
    <w:p w:rsidR="00A52949" w:rsidRPr="00A63BF3" w:rsidRDefault="00A52949" w:rsidP="00230985">
      <w:pPr>
        <w:bidi/>
        <w:rPr>
          <w:rFonts w:eastAsiaTheme="minorEastAsia"/>
          <w:rtl/>
          <w:lang w:bidi="fa-IR"/>
        </w:rPr>
      </w:pPr>
      <w:r w:rsidRPr="00A63BF3">
        <w:rPr>
          <w:rFonts w:eastAsiaTheme="minorEastAsia" w:hint="cs"/>
          <w:rtl/>
          <w:lang w:bidi="fa-IR"/>
        </w:rPr>
        <w:t xml:space="preserve">ماتریس مجاورت متناظر با </w:t>
      </w:r>
      <w:r w:rsidR="008F00FB">
        <w:rPr>
          <w:rFonts w:eastAsiaTheme="minorEastAsia" w:hint="cs"/>
          <w:rtl/>
          <w:lang w:bidi="fa-IR"/>
        </w:rPr>
        <w:t>گراف بدون جهت</w:t>
      </w:r>
      <w:r w:rsidRPr="00A63BF3">
        <w:rPr>
          <w:rFonts w:eastAsiaTheme="minorEastAsia" w:hint="cs"/>
          <w:rtl/>
          <w:lang w:bidi="fa-IR"/>
        </w:rPr>
        <w:t xml:space="preserve"> متقارن خواهد بود.</w:t>
      </w:r>
    </w:p>
    <w:p w:rsidR="003367DA" w:rsidRDefault="00230985" w:rsidP="00230985">
      <w:pPr>
        <w:bidi/>
        <w:rPr>
          <w:rtl/>
          <w:lang w:bidi="fa-IR"/>
        </w:rPr>
      </w:pPr>
      <w:r>
        <w:rPr>
          <w:rFonts w:hint="cs"/>
          <w:rtl/>
          <w:lang w:bidi="fa-IR"/>
        </w:rPr>
        <w:t>در شکل 3-3</w:t>
      </w:r>
      <w:r w:rsidR="003367DA">
        <w:rPr>
          <w:rFonts w:hint="cs"/>
          <w:rtl/>
          <w:lang w:bidi="fa-IR"/>
        </w:rPr>
        <w:t>، یک گراف بدون جهت با ۷ راس دیده می‌شود. اگر این گراف، نشان دهنده‌ی توپولوژی ارتباطی یک سیستم چند رباته باشد، هر یک از رئوس نشان دهنده‌ی یک ربات یا عامل، و هر یال نشان دهنده‌ي همسایگی عامل‌های دو سمت خود است می‌باشد. همچنین با توجه به جهت دار نبودن این گراف، عامل‌های همسایه به یکدیگر اطلاعات را ارسال و از یکدیگر دریافت می‌کنند و تبادل اطلاعات به صورت دو طرفه است. عامل شماره 1 اطلاعات را به عامل شماره‌ی 2 ارسال کرده و از آن دریافت می‌کند. در حالی که عامل شماره‌ی 1 با عامل شماره‌ی 3 به طور مستقیم با عامل شماره‌ی 3 همسایه نبوده و تبادل اطلاعات با آن را ندارد.</w:t>
      </w:r>
    </w:p>
    <w:p w:rsidR="003367DA" w:rsidRDefault="003367DA" w:rsidP="00230985">
      <w:pPr>
        <w:bidi/>
        <w:rPr>
          <w:rtl/>
          <w:lang w:bidi="fa-IR"/>
        </w:rPr>
      </w:pPr>
      <w:r>
        <w:rPr>
          <w:rFonts w:hint="cs"/>
          <w:rtl/>
          <w:lang w:bidi="fa-IR"/>
        </w:rPr>
        <w:t xml:space="preserve">در شکل </w:t>
      </w:r>
      <w:r w:rsidR="00230985">
        <w:rPr>
          <w:rFonts w:hint="cs"/>
          <w:rtl/>
          <w:lang w:bidi="fa-IR"/>
        </w:rPr>
        <w:t>3-4</w:t>
      </w:r>
      <w:r>
        <w:rPr>
          <w:rFonts w:hint="cs"/>
          <w:rtl/>
          <w:lang w:bidi="fa-IR"/>
        </w:rPr>
        <w:t>، یک گراف جهت دار با ۴ عامل دیده می‌شود. مجددا اگر این گراف، نشان دهنده‌ی توپولوژی ارتباطی یک سیستم چند رباته باشد، ارسال اطلاعات بین عامل‌ها، در جهت نشان داده شده توسط هر یال انجام می‌شود و این تبادل اطلاعات به صورت یک طرفه است. بنابراین عامل شماره‌ي 1 اطلاعات را به عامل شماره‌ی 2 ارسال می‌کند، ولی از عامل شماره‌ی 2 اطلاعاتی دریافت نمی‌کند. همچنین تبادل اطلاعات بین عامل شماره‌</w:t>
      </w:r>
      <w:r w:rsidR="003D448C">
        <w:rPr>
          <w:rFonts w:hint="cs"/>
          <w:rtl/>
          <w:lang w:bidi="fa-IR"/>
        </w:rPr>
        <w:t>ی 3 و 4 به صورت دو طرفه می‌باشد چرا که دو یال جهت دار از سمت هریک به دیگری متصل شده است.</w:t>
      </w:r>
    </w:p>
    <w:p w:rsidR="003D448C" w:rsidRDefault="003D448C" w:rsidP="00230985">
      <w:pPr>
        <w:bidi/>
        <w:rPr>
          <w:rtl/>
          <w:lang w:bidi="fa-IR"/>
        </w:rPr>
      </w:pPr>
      <w:r>
        <w:rPr>
          <w:rFonts w:hint="cs"/>
          <w:rtl/>
          <w:lang w:bidi="fa-IR"/>
        </w:rPr>
        <w:t>با این تفاسیر، تعاریف مربوط به گراف‌های جهت دار و بدون جهت تبیین شد و می‌توان از آن‌ها در توصیف شبکه ارتباطی سیستم چند عامله استفاده نمود.</w:t>
      </w:r>
    </w:p>
    <w:p w:rsidR="00FD1C1F" w:rsidRDefault="006119C0" w:rsidP="00FD1C1F">
      <w:pPr>
        <w:keepNext/>
        <w:bidi/>
        <w:jc w:val="center"/>
      </w:pPr>
      <w:r>
        <w:rPr>
          <w:lang w:bidi="fa-IR"/>
        </w:rPr>
        <w:lastRenderedPageBreak/>
        <w:pict>
          <v:shape id="_x0000_i1036" type="#_x0000_t75" style="width:318pt;height:195.75pt">
            <v:imagedata r:id="rId51" o:title="An-undirected-graph-with-7-nodes-and-7-edges"/>
          </v:shape>
        </w:pict>
      </w:r>
    </w:p>
    <w:p w:rsidR="00FD1C1F" w:rsidRDefault="00FD1C1F" w:rsidP="00FD1C1F">
      <w:pPr>
        <w:pStyle w:val="Caption"/>
        <w:bidi/>
        <w:jc w:val="center"/>
        <w:rPr>
          <w:noProof/>
          <w:rtl/>
          <w:lang w:bidi="fa-IR"/>
        </w:rPr>
      </w:pPr>
      <w:bookmarkStart w:id="81" w:name="_Toc157254951"/>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3</w:t>
      </w:r>
      <w:r w:rsidR="00DA77A6">
        <w:rPr>
          <w:rtl/>
        </w:rPr>
        <w:fldChar w:fldCharType="end"/>
      </w:r>
      <w:r>
        <w:rPr>
          <w:rFonts w:hint="cs"/>
          <w:noProof/>
          <w:rtl/>
          <w:lang w:bidi="fa-IR"/>
        </w:rPr>
        <w:t xml:space="preserve">گراف بدون جهت </w:t>
      </w:r>
      <w:r>
        <w:rPr>
          <w:noProof/>
          <w:lang w:bidi="fa-IR"/>
        </w:rPr>
        <w:t>Undirected Graph</w:t>
      </w:r>
      <w:bookmarkEnd w:id="81"/>
    </w:p>
    <w:p w:rsidR="003D45AE" w:rsidRPr="003D45AE" w:rsidRDefault="003D45AE" w:rsidP="003D45AE">
      <w:pPr>
        <w:bidi/>
        <w:rPr>
          <w:rtl/>
          <w:lang w:bidi="fa-IR"/>
        </w:rPr>
      </w:pPr>
    </w:p>
    <w:p w:rsidR="00FD1C1F" w:rsidRDefault="006119C0" w:rsidP="00FD1C1F">
      <w:pPr>
        <w:keepNext/>
        <w:bidi/>
        <w:jc w:val="center"/>
      </w:pPr>
      <w:r>
        <w:rPr>
          <w:lang w:bidi="fa-IR"/>
        </w:rPr>
        <w:pict>
          <v:shape id="_x0000_i1037" type="#_x0000_t75" style="width:279pt;height:184.5pt">
            <v:imagedata r:id="rId52" o:title="Directed_graph_no_background"/>
          </v:shape>
        </w:pict>
      </w:r>
    </w:p>
    <w:p w:rsidR="00FD1C1F" w:rsidRDefault="00FD1C1F" w:rsidP="00FD1C1F">
      <w:pPr>
        <w:pStyle w:val="Caption"/>
        <w:bidi/>
        <w:jc w:val="center"/>
        <w:rPr>
          <w:rtl/>
          <w:lang w:bidi="fa-IR"/>
        </w:rPr>
      </w:pPr>
      <w:bookmarkStart w:id="82" w:name="_Toc157254952"/>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4</w:t>
      </w:r>
      <w:r w:rsidR="00DA77A6">
        <w:rPr>
          <w:rtl/>
        </w:rPr>
        <w:fldChar w:fldCharType="end"/>
      </w:r>
      <w:r>
        <w:rPr>
          <w:rFonts w:hint="cs"/>
          <w:rtl/>
          <w:lang w:bidi="fa-IR"/>
        </w:rPr>
        <w:t xml:space="preserve"> گراف جهت دار </w:t>
      </w:r>
      <w:r>
        <w:rPr>
          <w:lang w:bidi="fa-IR"/>
        </w:rPr>
        <w:t>Directed Graph</w:t>
      </w:r>
      <w:bookmarkEnd w:id="82"/>
    </w:p>
    <w:p w:rsidR="00FD1C1F" w:rsidRDefault="005A1D3B" w:rsidP="005A1D3B">
      <w:pPr>
        <w:pStyle w:val="Heading3"/>
        <w:rPr>
          <w:rtl/>
        </w:rPr>
      </w:pPr>
      <w:bookmarkStart w:id="83" w:name="_Toc157254855"/>
      <w:r>
        <w:rPr>
          <w:rFonts w:hint="cs"/>
          <w:rtl/>
        </w:rPr>
        <w:t>پیاده سازی قوانین رینولدز و نظریه‌ي وفاق</w:t>
      </w:r>
      <w:r w:rsidR="001E60B1">
        <w:rPr>
          <w:rStyle w:val="FootnoteReference"/>
          <w:rtl/>
        </w:rPr>
        <w:footnoteReference w:id="41"/>
      </w:r>
      <w:bookmarkEnd w:id="83"/>
    </w:p>
    <w:p w:rsidR="00FD1C1F" w:rsidRDefault="00760569" w:rsidP="00751B49">
      <w:pPr>
        <w:bidi/>
        <w:rPr>
          <w:rtl/>
          <w:lang w:bidi="fa-IR"/>
        </w:rPr>
      </w:pPr>
      <w:r>
        <w:rPr>
          <w:rFonts w:hint="cs"/>
          <w:rtl/>
          <w:lang w:bidi="fa-IR"/>
        </w:rPr>
        <w:t>حال با علم به کلیات نظریه‌ی گراف‌ها‌، می‌توانیم با بهره گیری از وفاق بین عامل‌های یک سیستم چند عاملی، قوانین حرکتی رینولدز را پیاده سازی نماییم. برای مثال اگر حرکت یک عامل را در صفحه‌ی مختصات</w:t>
      </w:r>
      <w:r w:rsidR="007E55AE">
        <w:rPr>
          <w:rFonts w:hint="cs"/>
          <w:rtl/>
          <w:lang w:bidi="fa-IR"/>
        </w:rPr>
        <w:t xml:space="preserve"> با ورودی کنترلی سرعت به صورت </w:t>
      </w:r>
      <w:r w:rsidR="00751B49">
        <w:rPr>
          <w:rFonts w:hint="cs"/>
          <w:rtl/>
          <w:lang w:bidi="fa-IR"/>
        </w:rPr>
        <w:t>3-4</w:t>
      </w:r>
      <w:r w:rsidR="007E55AE">
        <w:rPr>
          <w:rFonts w:hint="cs"/>
          <w:rtl/>
          <w:lang w:bidi="fa-IR"/>
        </w:rPr>
        <w:t xml:space="preserve"> فرض کنیم</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4671" w:type="dxa"/>
            <w:vAlign w:val="center"/>
          </w:tcPr>
          <w:p w:rsidR="008F00FB" w:rsidRPr="00F27E34" w:rsidRDefault="006119C0" w:rsidP="000A0043">
            <w:pPr>
              <w:rPr>
                <w:rtl/>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oMath>
            </m:oMathPara>
          </w:p>
          <w:p w:rsidR="008F00FB" w:rsidRPr="00F27E34" w:rsidRDefault="006119C0" w:rsidP="000A0043">
            <w:pPr>
              <w:rPr>
                <w:rtl/>
                <w:lang w:bidi="fa-IR"/>
              </w:rPr>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rPr>
                              </m:ctrlPr>
                            </m:sSubPr>
                            <m:e>
                              <m:r>
                                <w:rPr>
                                  <w:rFonts w:ascii="Cambria Math" w:hAnsi="Cambria Math"/>
                                </w:rPr>
                                <m:t>p</m:t>
                              </m:r>
                            </m:e>
                            <m:sub>
                              <m:r>
                                <w:rPr>
                                  <w:rFonts w:ascii="Cambria Math" w:hAnsi="Cambria Math"/>
                                </w:rPr>
                                <m:t>i</m:t>
                              </m:r>
                            </m:sub>
                          </m:sSub>
                        </m:e>
                      </m:mr>
                      <m:mr>
                        <m:e>
                          <m:sSub>
                            <m:sSubPr>
                              <m:ctrlPr>
                                <w:rPr>
                                  <w:rFonts w:ascii="Cambria Math" w:hAnsi="Cambria Math"/>
                                </w:rPr>
                              </m:ctrlPr>
                            </m:sSubPr>
                            <m:e>
                              <m:r>
                                <w:rPr>
                                  <w:rFonts w:ascii="Cambria Math" w:hAnsi="Cambria Math"/>
                                </w:rPr>
                                <m:t>q</m:t>
                              </m:r>
                            </m:e>
                            <m:sub>
                              <m:r>
                                <w:rPr>
                                  <w:rFonts w:ascii="Cambria Math" w:hAnsi="Cambria Math"/>
                                </w:rPr>
                                <m:t>i</m:t>
                              </m:r>
                            </m:sub>
                          </m:sSub>
                        </m:e>
                      </m:mr>
                    </m:m>
                  </m:e>
                </m:d>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m:oMathPara>
          </w:p>
        </w:tc>
      </w:tr>
    </w:tbl>
    <w:p w:rsidR="00760569" w:rsidRDefault="009A468E" w:rsidP="00230985">
      <w:pPr>
        <w:bidi/>
        <w:rPr>
          <w:rtl/>
          <w:lang w:bidi="fa-IR"/>
        </w:rPr>
      </w:pPr>
      <w:r>
        <w:rPr>
          <w:rFonts w:hint="cs"/>
          <w:rtl/>
          <w:lang w:bidi="fa-IR"/>
        </w:rPr>
        <w:lastRenderedPageBreak/>
        <w:t xml:space="preserve">برای پیاده سازی قانون جلوگیری از برخورد، می‌توان از قانون </w:t>
      </w:r>
      <w:r w:rsidR="00E839BB">
        <w:rPr>
          <w:rFonts w:hint="cs"/>
          <w:rtl/>
          <w:lang w:bidi="fa-IR"/>
        </w:rPr>
        <w:t>رابطه 3-5</w:t>
      </w:r>
      <w:r>
        <w:rPr>
          <w:rFonts w:hint="cs"/>
          <w:rtl/>
          <w:lang w:bidi="fa-IR"/>
        </w:rPr>
        <w:t xml:space="preserve"> استفاده نمود</w:t>
      </w:r>
    </w:p>
    <w:tbl>
      <w:tblPr>
        <w:tblStyle w:val="TableGrid"/>
        <w:bidiVisual/>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8"/>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4688" w:type="dxa"/>
            <w:vAlign w:val="center"/>
          </w:tcPr>
          <w:p w:rsidR="00E839BB" w:rsidRPr="00F27E34" w:rsidRDefault="006119C0"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760569" w:rsidRDefault="009A468E" w:rsidP="00230985">
      <w:pPr>
        <w:bidi/>
        <w:rPr>
          <w:rFonts w:eastAsiaTheme="minorEastAsia"/>
          <w:sz w:val="28"/>
          <w:rtl/>
        </w:rPr>
      </w:pPr>
      <w:r w:rsidRPr="00A63BF3">
        <w:rPr>
          <w:rFonts w:hint="cs"/>
          <w:sz w:val="28"/>
          <w:rtl/>
          <w:lang w:bidi="fa-IR"/>
        </w:rPr>
        <w:t xml:space="preserve">که در اینجا </w:t>
      </w: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oMath>
      <w:r w:rsidRPr="00A63BF3">
        <w:rPr>
          <w:rFonts w:eastAsiaTheme="minorEastAsia" w:hint="cs"/>
          <w:sz w:val="28"/>
          <w:rtl/>
        </w:rPr>
        <w:t xml:space="preserve"> برابر است با مجموعه‌ی</w:t>
      </w:r>
      <w:r w:rsidR="001F199E">
        <w:rPr>
          <w:rFonts w:eastAsiaTheme="minorEastAsia" w:hint="cs"/>
          <w:sz w:val="28"/>
          <w:rtl/>
        </w:rPr>
        <w:t xml:space="preserve"> رابطه 3-6</w:t>
      </w:r>
    </w:p>
    <w:tbl>
      <w:tblPr>
        <w:tblStyle w:val="TableGrid"/>
        <w:bidiVisual/>
        <w:tblW w:w="92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7"/>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6</w:t>
            </w:r>
            <w:r w:rsidRPr="00A44011">
              <w:rPr>
                <w:sz w:val="20"/>
                <w:szCs w:val="24"/>
                <w:rtl/>
              </w:rPr>
              <w:fldChar w:fldCharType="end"/>
            </w:r>
            <w:r w:rsidRPr="00A44011">
              <w:rPr>
                <w:rFonts w:hint="cs"/>
                <w:sz w:val="20"/>
                <w:szCs w:val="24"/>
                <w:rtl/>
              </w:rPr>
              <w:t>)</w:t>
            </w:r>
          </w:p>
        </w:tc>
        <w:tc>
          <w:tcPr>
            <w:tcW w:w="4677" w:type="dxa"/>
            <w:vAlign w:val="center"/>
          </w:tcPr>
          <w:p w:rsidR="00E839BB" w:rsidRPr="00F27E34" w:rsidRDefault="006119C0" w:rsidP="00230985">
            <w:pPr>
              <w:bidi/>
              <w:rPr>
                <w:rFonts w:eastAsiaTheme="minorEastAsia"/>
                <w:rtl/>
                <w:lang w:bidi="fa-IR"/>
              </w:rPr>
            </w:pPr>
            <m:oMathPara>
              <m:oMathParaPr>
                <m:jc m:val="left"/>
              </m:oMathParaP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ρ</m:t>
                    </m:r>
                  </m:e>
                  <m:sub>
                    <m:r>
                      <w:rPr>
                        <w:rFonts w:ascii="Cambria Math" w:hAnsi="Cambria Math"/>
                        <w:szCs w:val="24"/>
                        <w:lang w:bidi="fa-IR"/>
                      </w:rPr>
                      <m:t>c</m:t>
                    </m:r>
                  </m:sub>
                </m:sSub>
                <m:r>
                  <w:rPr>
                    <w:rFonts w:ascii="Cambria Math" w:hAnsi="Cambria Math"/>
                    <w:szCs w:val="24"/>
                    <w:lang w:bidi="fa-IR"/>
                  </w:rPr>
                  <m:t>}</m:t>
                </m:r>
              </m:oMath>
            </m:oMathPara>
          </w:p>
        </w:tc>
      </w:tr>
    </w:tbl>
    <w:p w:rsidR="009A468E" w:rsidRPr="009A468E" w:rsidRDefault="009A468E" w:rsidP="00230985">
      <w:pPr>
        <w:bidi/>
        <w:rPr>
          <w:i/>
          <w:lang w:bidi="fa-IR"/>
        </w:rPr>
      </w:pPr>
    </w:p>
    <w:p w:rsidR="00760569" w:rsidRDefault="009A468E" w:rsidP="00230985">
      <w:pPr>
        <w:bidi/>
        <w:rPr>
          <w:rtl/>
          <w:lang w:bidi="fa-IR"/>
        </w:rPr>
      </w:pPr>
      <w:r>
        <w:rPr>
          <w:rFonts w:hint="cs"/>
          <w:rtl/>
          <w:lang w:bidi="fa-IR"/>
        </w:rPr>
        <w:t xml:space="preserve">مقدار </w:t>
      </w:r>
      <m:oMath>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Pr>
          <w:rFonts w:hint="cs"/>
          <w:rtl/>
          <w:lang w:bidi="fa-IR"/>
        </w:rPr>
        <w:t xml:space="preserve"> برابر است با مقدار شعاعی که عامل‌ها باید فاصله‌ی‌ خود را از عامل‌های دیگر با آن بسنجند. و همچنین فاصله‌ی شعاعی </w:t>
      </w:r>
      <m:oMath>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ij</m:t>
            </m:r>
          </m:sub>
        </m:sSub>
      </m:oMath>
      <w:r>
        <w:rPr>
          <w:rFonts w:hint="cs"/>
          <w:rtl/>
          <w:lang w:bidi="fa-IR"/>
        </w:rPr>
        <w:t xml:space="preserve"> برابر است با</w:t>
      </w:r>
    </w:p>
    <w:tbl>
      <w:tblPr>
        <w:tblStyle w:val="TableGrid"/>
        <w:bidiVisual/>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1"/>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7</w:t>
            </w:r>
            <w:r w:rsidRPr="00A44011">
              <w:rPr>
                <w:sz w:val="20"/>
                <w:szCs w:val="24"/>
                <w:rtl/>
              </w:rPr>
              <w:fldChar w:fldCharType="end"/>
            </w:r>
            <w:r w:rsidRPr="00A44011">
              <w:rPr>
                <w:rFonts w:hint="cs"/>
                <w:sz w:val="20"/>
                <w:szCs w:val="24"/>
                <w:rtl/>
              </w:rPr>
              <w:t>)</w:t>
            </w:r>
          </w:p>
        </w:tc>
        <w:tc>
          <w:tcPr>
            <w:tcW w:w="6651" w:type="dxa"/>
            <w:vAlign w:val="center"/>
          </w:tcPr>
          <w:p w:rsidR="001F199E" w:rsidRPr="00F27E34" w:rsidRDefault="006119C0" w:rsidP="00230985">
            <w:pPr>
              <w:bidi/>
              <w:rPr>
                <w:rFonts w:eastAsiaTheme="minorEastAsia"/>
                <w:rtl/>
                <w:lang w:bidi="fa-IR"/>
              </w:rPr>
            </w:pPr>
            <m:oMathPara>
              <m:oMathParaPr>
                <m:jc m:val="left"/>
              </m:oMathParaPr>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m:t>
                </m:r>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i</m:t>
                        </m:r>
                      </m:sub>
                    </m:sSub>
                  </m:e>
                </m:d>
                <m:r>
                  <w:rPr>
                    <w:rFonts w:ascii="Cambria Math" w:hAnsi="Cambria Math"/>
                    <w:szCs w:val="24"/>
                    <w:lang w:bidi="fa-IR"/>
                  </w:rPr>
                  <m:t>=</m:t>
                </m:r>
                <m:rad>
                  <m:radPr>
                    <m:degHide m:val="1"/>
                    <m:ctrlPr>
                      <w:rPr>
                        <w:rFonts w:ascii="Cambria Math" w:hAnsi="Cambria Math"/>
                        <w:i/>
                        <w:szCs w:val="24"/>
                        <w:lang w:bidi="fa-IR"/>
                      </w:rPr>
                    </m:ctrlPr>
                  </m:radPr>
                  <m:deg/>
                  <m:e>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r>
                      <w:rPr>
                        <w:rFonts w:ascii="Cambria Math" w:hAnsi="Cambria Math"/>
                        <w:szCs w:val="24"/>
                        <w:lang w:bidi="fa-IR"/>
                      </w:rPr>
                      <m:t>+</m:t>
                    </m:r>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e>
                </m:rad>
              </m:oMath>
            </m:oMathPara>
          </w:p>
        </w:tc>
      </w:tr>
    </w:tbl>
    <w:p w:rsidR="00760569" w:rsidRPr="00A63BF3" w:rsidRDefault="009A468E" w:rsidP="00230985">
      <w:pPr>
        <w:bidi/>
        <w:rPr>
          <w:rtl/>
          <w:lang w:bidi="fa-IR"/>
        </w:rPr>
      </w:pPr>
      <w:r w:rsidRPr="00A63BF3">
        <w:rPr>
          <w:rFonts w:hint="cs"/>
          <w:rtl/>
          <w:lang w:bidi="fa-IR"/>
        </w:rPr>
        <w:t xml:space="preserve">با این اوصاف قانون کنترلی </w:t>
      </w:r>
      <w:r w:rsidR="001F199E">
        <w:rPr>
          <w:rFonts w:hint="cs"/>
          <w:rtl/>
          <w:lang w:bidi="fa-IR"/>
        </w:rPr>
        <w:t>رابطه 3-5</w:t>
      </w:r>
      <w:r w:rsidR="00C45A4F" w:rsidRPr="00A63BF3">
        <w:rPr>
          <w:rFonts w:hint="cs"/>
          <w:rtl/>
          <w:lang w:bidi="fa-IR"/>
        </w:rPr>
        <w:t xml:space="preserve"> موجب می‌شود عامل </w:t>
      </w:r>
      <w:r w:rsidR="00C45A4F" w:rsidRPr="00A63BF3">
        <w:rPr>
          <w:lang w:bidi="fa-IR"/>
        </w:rPr>
        <w:t>i</w:t>
      </w:r>
      <w:r w:rsidR="00C45A4F" w:rsidRPr="00A63BF3">
        <w:rPr>
          <w:rFonts w:hint="cs"/>
          <w:rtl/>
          <w:lang w:bidi="fa-IR"/>
        </w:rPr>
        <w:t xml:space="preserve">ام در محدوده‌ی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C45A4F" w:rsidRPr="00A63BF3">
        <w:rPr>
          <w:rFonts w:hint="cs"/>
          <w:rtl/>
        </w:rPr>
        <w:t xml:space="preserve"> از باقی عامل‌ها دور بماند</w:t>
      </w:r>
      <w:r w:rsidR="00A63BF3" w:rsidRPr="00A63BF3">
        <w:rPr>
          <w:rFonts w:hint="cs"/>
          <w:rtl/>
          <w:lang w:bidi="fa-IR"/>
        </w:rPr>
        <w:t xml:space="preserve">. 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A63BF3" w:rsidRPr="00A63BF3">
        <w:rPr>
          <w:rFonts w:hint="cs"/>
          <w:rtl/>
        </w:rPr>
        <w:t xml:space="preserve"> در محدوده‌ی </w:t>
      </w:r>
      <m:oMath>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A63BF3" w:rsidRPr="00A63BF3">
        <w:rPr>
          <w:rFonts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1F199E">
        <w:rPr>
          <w:rFonts w:hint="cs"/>
          <w:rtl/>
        </w:rPr>
        <w:t xml:space="preserve">، </w:t>
      </w:r>
      <w:r w:rsidR="00A63BF3" w:rsidRPr="00A63BF3">
        <w:rPr>
          <w:rFonts w:hint="cs"/>
          <w:rtl/>
        </w:rPr>
        <w:t>برای کمتر نشدن این فاصله</w:t>
      </w:r>
      <w:r w:rsidR="001F199E">
        <w:rPr>
          <w:rFonts w:hint="cs"/>
          <w:rtl/>
        </w:rPr>
        <w:t xml:space="preserve"> می‌بایست</w:t>
      </w:r>
      <w:r w:rsidR="00A63BF3" w:rsidRPr="00A63BF3">
        <w:rPr>
          <w:rFonts w:hint="cs"/>
          <w:rtl/>
        </w:rPr>
        <w:t xml:space="preserve"> مقدار سرعت عامل </w:t>
      </w:r>
      <w:r w:rsidR="00A63BF3" w:rsidRPr="00A63BF3">
        <w:t>i</w:t>
      </w:r>
      <w:r w:rsidR="00A63BF3" w:rsidRPr="00A63BF3">
        <w:rPr>
          <w:rFonts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A63BF3" w:rsidRPr="00A63BF3">
        <w:rPr>
          <w:rFonts w:hint="cs"/>
          <w:rtl/>
        </w:rPr>
        <w:t xml:space="preserve"> </w:t>
      </w:r>
      <w:r w:rsidR="00A63BF3" w:rsidRPr="00A63BF3">
        <w:rPr>
          <w:rFonts w:hint="cs"/>
          <w:rtl/>
          <w:lang w:bidi="fa-IR"/>
        </w:rPr>
        <w:t>مقداری منفی شود تا فاصله حفظ شود.</w:t>
      </w:r>
    </w:p>
    <w:p w:rsidR="00C45A4F" w:rsidRDefault="00C45A4F" w:rsidP="00230985">
      <w:pPr>
        <w:bidi/>
        <w:rPr>
          <w:rtl/>
          <w:lang w:bidi="fa-IR"/>
        </w:rPr>
      </w:pPr>
      <w:r>
        <w:rPr>
          <w:rFonts w:hint="cs"/>
          <w:rtl/>
          <w:lang w:bidi="fa-IR"/>
        </w:rPr>
        <w:t xml:space="preserve">برای پیاده سازی قانون حفظ فاصله از مرکز دسته نیز، می‌توان از قانون </w:t>
      </w:r>
      <w:r w:rsidR="001F199E">
        <w:rPr>
          <w:rFonts w:hint="cs"/>
          <w:rtl/>
          <w:lang w:bidi="fa-IR"/>
        </w:rPr>
        <w:t>رابطه 3-8</w:t>
      </w:r>
      <w:r>
        <w:rPr>
          <w:rFonts w:hint="cs"/>
          <w:rtl/>
          <w:lang w:bidi="fa-IR"/>
        </w:rPr>
        <w:t xml:space="preserve"> استفاده نمود</w:t>
      </w:r>
    </w:p>
    <w:tbl>
      <w:tblPr>
        <w:tblStyle w:val="TableGrid"/>
        <w:bidiVisual/>
        <w:tblW w:w="92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5"/>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8</w:t>
            </w:r>
            <w:r w:rsidRPr="00A44011">
              <w:rPr>
                <w:sz w:val="20"/>
                <w:szCs w:val="24"/>
                <w:rtl/>
              </w:rPr>
              <w:fldChar w:fldCharType="end"/>
            </w:r>
            <w:r w:rsidRPr="00A44011">
              <w:rPr>
                <w:rFonts w:hint="cs"/>
                <w:sz w:val="20"/>
                <w:szCs w:val="24"/>
                <w:rtl/>
              </w:rPr>
              <w:t>)</w:t>
            </w:r>
          </w:p>
        </w:tc>
        <w:tc>
          <w:tcPr>
            <w:tcW w:w="6655" w:type="dxa"/>
            <w:vAlign w:val="center"/>
          </w:tcPr>
          <w:p w:rsidR="001F199E" w:rsidRPr="00F27E34" w:rsidRDefault="006119C0"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sSub>
                  <m:sSubPr>
                    <m:ctrlPr>
                      <w:rPr>
                        <w:rFonts w:ascii="Cambria Math" w:hAnsi="Cambria Math"/>
                      </w:rPr>
                    </m:ctrlPr>
                  </m:sSubPr>
                  <m:e>
                    <m:r>
                      <w:rPr>
                        <w:rFonts w:ascii="Cambria Math" w:hAnsi="Cambria Math"/>
                      </w:rPr>
                      <m:t>a</m:t>
                    </m:r>
                  </m:e>
                  <m:sub>
                    <m:r>
                      <w:rPr>
                        <w:rFonts w:ascii="Cambria Math" w:hAnsi="Cambria Math"/>
                      </w:rPr>
                      <m:t>ij</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C45A4F" w:rsidRDefault="00C45A4F" w:rsidP="00230985">
      <w:pPr>
        <w:bidi/>
        <w:rPr>
          <w:rtl/>
        </w:rPr>
      </w:pPr>
      <w:r w:rsidRPr="00A63BF3">
        <w:rPr>
          <w:rFonts w:hint="cs"/>
          <w:rtl/>
          <w:lang w:bidi="fa-IR"/>
        </w:rPr>
        <w:t>که در اینجا</w:t>
      </w:r>
      <w:r w:rsidR="00A63BF3" w:rsidRPr="00A63BF3">
        <w:rPr>
          <w:rFonts w:hint="cs"/>
          <w:rtl/>
          <w:lang w:bidi="fa-IR"/>
        </w:rPr>
        <w:t xml:space="preserve"> </w:t>
      </w:r>
      <m:oMath>
        <m:sSub>
          <m:sSubPr>
            <m:ctrlPr>
              <w:rPr>
                <w:rFonts w:ascii="Cambria Math" w:hAnsi="Cambria Math"/>
              </w:rPr>
            </m:ctrlPr>
          </m:sSubPr>
          <m:e>
            <m:r>
              <w:rPr>
                <w:rFonts w:ascii="Cambria Math" w:hAnsi="Cambria Math"/>
              </w:rPr>
              <m:t>a</m:t>
            </m:r>
          </m:e>
          <m:sub>
            <m:r>
              <w:rPr>
                <w:rFonts w:ascii="Cambria Math" w:hAnsi="Cambria Math"/>
              </w:rPr>
              <m:t>ij</m:t>
            </m:r>
          </m:sub>
        </m:sSub>
      </m:oMath>
      <w:r w:rsidR="00A63BF3" w:rsidRPr="00A63BF3">
        <w:rPr>
          <w:rFonts w:hint="cs"/>
          <w:rtl/>
        </w:rPr>
        <w:t xml:space="preserve"> برابر با درایه‌های ماتریس مجاورت گراف نشان دهنده‌ی</w:t>
      </w:r>
      <w:r w:rsidR="009D23F2">
        <w:rPr>
          <w:rFonts w:hint="cs"/>
          <w:rtl/>
        </w:rPr>
        <w:t xml:space="preserve"> ارتباط عامل‌ها در </w:t>
      </w:r>
      <w:r w:rsidR="00A63BF3" w:rsidRPr="00A63BF3">
        <w:rPr>
          <w:rFonts w:hint="cs"/>
          <w:rtl/>
        </w:rPr>
        <w:t>سیستم م</w:t>
      </w:r>
      <w:r w:rsidR="009D23F2">
        <w:rPr>
          <w:rFonts w:hint="cs"/>
          <w:rtl/>
        </w:rPr>
        <w:t xml:space="preserve">ا </w:t>
      </w:r>
      <w:r w:rsidR="00A63BF3" w:rsidRPr="00A63BF3">
        <w:rPr>
          <w:rFonts w:hint="cs"/>
          <w:rtl/>
        </w:rPr>
        <w:t>است. همچنین</w:t>
      </w:r>
      <w:r w:rsidRPr="00A63BF3">
        <w:rPr>
          <w:rFonts w:hint="cs"/>
          <w:rtl/>
          <w:lang w:bidi="fa-IR"/>
        </w:rPr>
        <w:t xml:space="preserve">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Pr="00A63BF3">
        <w:rPr>
          <w:rFonts w:hint="cs"/>
          <w:rtl/>
        </w:rPr>
        <w:t xml:space="preserve"> برابر است با مجموعه‌ی</w:t>
      </w:r>
      <w:r w:rsidR="009D23F2">
        <w:rPr>
          <w:rFonts w:hint="cs"/>
          <w:rtl/>
        </w:rPr>
        <w:t xml:space="preserve"> رابطه 3-9</w:t>
      </w:r>
    </w:p>
    <w:tbl>
      <w:tblPr>
        <w:tblStyle w:val="TableGrid"/>
        <w:bidiVisual/>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8"/>
      </w:tblGrid>
      <w:tr w:rsidR="009D23F2" w:rsidTr="00F27E34">
        <w:tc>
          <w:tcPr>
            <w:tcW w:w="2584"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9</w:t>
            </w:r>
            <w:r w:rsidRPr="00A44011">
              <w:rPr>
                <w:sz w:val="20"/>
                <w:szCs w:val="24"/>
                <w:rtl/>
              </w:rPr>
              <w:fldChar w:fldCharType="end"/>
            </w:r>
            <w:r w:rsidRPr="00A44011">
              <w:rPr>
                <w:rFonts w:hint="cs"/>
                <w:sz w:val="20"/>
                <w:szCs w:val="24"/>
                <w:rtl/>
              </w:rPr>
              <w:t>)</w:t>
            </w:r>
          </w:p>
        </w:tc>
        <w:tc>
          <w:tcPr>
            <w:tcW w:w="6658" w:type="dxa"/>
            <w:vAlign w:val="center"/>
          </w:tcPr>
          <w:p w:rsidR="009D23F2" w:rsidRPr="00F27E34" w:rsidRDefault="006119C0" w:rsidP="00230985">
            <w:pPr>
              <w:bidi/>
              <w:rPr>
                <w:rFonts w:eastAsiaTheme="minorEastAsia"/>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N</m:t>
                    </m:r>
                  </m:e>
                  <m:sub>
                    <m:r>
                      <w:rPr>
                        <w:rFonts w:ascii="Cambria Math" w:hAnsi="Cambria Math"/>
                        <w:szCs w:val="24"/>
                        <w:lang w:bidi="fa-IR"/>
                      </w:rPr>
                      <m:t>i</m:t>
                    </m:r>
                  </m:sub>
                </m:sSub>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ρ}</m:t>
                </m:r>
              </m:oMath>
            </m:oMathPara>
          </w:p>
        </w:tc>
      </w:tr>
    </w:tbl>
    <w:p w:rsidR="009A468E" w:rsidRPr="00A63BF3" w:rsidRDefault="00C45A4F" w:rsidP="00230985">
      <w:pPr>
        <w:bidi/>
        <w:rPr>
          <w:rtl/>
          <w:lang w:bidi="fa-IR"/>
        </w:rPr>
      </w:pPr>
      <w:r w:rsidRPr="00A63BF3">
        <w:rPr>
          <w:rFonts w:hint="cs"/>
          <w:rtl/>
          <w:lang w:bidi="fa-IR"/>
        </w:rPr>
        <w:t>و در آن</w:t>
      </w:r>
      <w:r w:rsidR="009D23F2">
        <w:rPr>
          <w:rFonts w:hint="cs"/>
          <w:rtl/>
          <w:lang w:bidi="fa-IR"/>
        </w:rPr>
        <w:t xml:space="preserve"> </w:t>
      </w:r>
      <m:oMath>
        <m:r>
          <w:rPr>
            <w:rFonts w:ascii="Cambria Math" w:hAnsi="Cambria Math" w:cs="Cambria Math" w:hint="cs"/>
            <w:rtl/>
            <w:lang w:bidi="fa-IR"/>
          </w:rPr>
          <m:t>ρ</m:t>
        </m:r>
        <m:r>
          <w:rPr>
            <w:rFonts w:ascii="Cambria Math" w:hAnsi="Cambria Math"/>
            <w:lang w:bidi="fa-IR"/>
          </w:rPr>
          <m:t>&g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sidR="009D23F2">
        <w:rPr>
          <w:rFonts w:eastAsiaTheme="minorEastAsia" w:hint="cs"/>
          <w:rtl/>
          <w:lang w:bidi="fa-IR"/>
        </w:rPr>
        <w:t xml:space="preserve"> است.</w:t>
      </w:r>
      <w:r w:rsidR="009D23F2">
        <w:rPr>
          <w:rFonts w:hint="cs"/>
          <w:rtl/>
          <w:lang w:bidi="fa-IR"/>
        </w:rPr>
        <w:t xml:space="preserve"> </w:t>
      </w:r>
      <w:r w:rsidRPr="00A63BF3">
        <w:rPr>
          <w:rFonts w:hint="cs"/>
          <w:rtl/>
          <w:lang w:bidi="fa-IR"/>
        </w:rPr>
        <w:t>مجموعه</w:t>
      </w:r>
      <w:r w:rsidR="009D23F2">
        <w:rPr>
          <w:rFonts w:hint="cs"/>
          <w:rtl/>
          <w:lang w:bidi="fa-IR"/>
        </w:rPr>
        <w:t xml:space="preserve"> رابطه 3-9</w:t>
      </w:r>
      <w:r w:rsidRPr="00A63BF3">
        <w:rPr>
          <w:rFonts w:hint="cs"/>
          <w:rtl/>
          <w:lang w:bidi="fa-IR"/>
        </w:rPr>
        <w:t xml:space="preserve"> مشخص کننده‌ی عامل‌هایی ست که فاصله از آنها باید حفظ شود.</w:t>
      </w:r>
    </w:p>
    <w:p w:rsidR="00261987" w:rsidRPr="00A63BF3" w:rsidRDefault="00C45A4F" w:rsidP="00B25886">
      <w:pPr>
        <w:bidi/>
        <w:rPr>
          <w:rFonts w:eastAsiaTheme="minorEastAsia"/>
          <w:rtl/>
          <w:lang w:bidi="fa-IR"/>
        </w:rPr>
      </w:pPr>
      <w:r w:rsidRPr="00A63BF3">
        <w:rPr>
          <w:rFonts w:hint="cs"/>
          <w:rtl/>
          <w:lang w:bidi="fa-IR"/>
        </w:rPr>
        <w:t xml:space="preserve">با این اوصاف قانون کنترلی </w:t>
      </w:r>
      <w:r w:rsidR="00B25886">
        <w:rPr>
          <w:rFonts w:hint="cs"/>
          <w:rtl/>
          <w:lang w:bidi="fa-IR"/>
        </w:rPr>
        <w:t>3-8</w:t>
      </w:r>
      <w:r w:rsidRPr="00A63BF3">
        <w:rPr>
          <w:rFonts w:hint="cs"/>
          <w:rtl/>
          <w:lang w:bidi="fa-IR"/>
        </w:rPr>
        <w:t xml:space="preserve"> موجب می‌شود عامل </w:t>
      </w:r>
      <w:r w:rsidRPr="00A63BF3">
        <w:rPr>
          <w:lang w:bidi="fa-IR"/>
        </w:rPr>
        <w:t>i</w:t>
      </w:r>
      <w:r w:rsidRPr="00A63BF3">
        <w:rPr>
          <w:rFonts w:hint="cs"/>
          <w:rtl/>
          <w:lang w:bidi="fa-IR"/>
        </w:rPr>
        <w:t xml:space="preserve">ام در محدوده‌ی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Pr="00A63BF3">
        <w:rPr>
          <w:rFonts w:eastAsiaTheme="minorEastAsia" w:hint="cs"/>
          <w:rtl/>
        </w:rPr>
        <w:t xml:space="preserve"> به سمت عامل‌های دیگر حرکت کند.</w:t>
      </w:r>
      <w:r w:rsidR="00261987">
        <w:rPr>
          <w:rFonts w:eastAsiaTheme="minorEastAsia" w:hint="cs"/>
          <w:rtl/>
        </w:rPr>
        <w:t xml:space="preserve"> </w:t>
      </w:r>
      <w:r w:rsidR="00261987" w:rsidRPr="00A63BF3">
        <w:rPr>
          <w:rFonts w:eastAsiaTheme="minorEastAsia" w:hint="cs"/>
          <w:rtl/>
          <w:lang w:bidi="fa-IR"/>
        </w:rPr>
        <w:t xml:space="preserve">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261987" w:rsidRPr="00A63BF3">
        <w:rPr>
          <w:rFonts w:eastAsiaTheme="minorEastAsia" w:hint="cs"/>
          <w:rtl/>
        </w:rPr>
        <w:t xml:space="preserve"> در محدوده‌ی </w:t>
      </w:r>
      <m:oMath>
        <m:r>
          <w:rPr>
            <w:rFonts w:ascii="Cambria Math" w:hAnsi="Cambria Math"/>
            <w:szCs w:val="32"/>
          </w:rPr>
          <m:t>j</m:t>
        </m:r>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N</m:t>
            </m:r>
          </m:e>
          <m:sub>
            <m:r>
              <w:rPr>
                <w:rFonts w:ascii="Cambria Math" w:hAnsi="Cambria Math"/>
                <w:szCs w:val="32"/>
              </w:rPr>
              <m:t>i</m:t>
            </m:r>
          </m:sub>
        </m:sSub>
        <m:r>
          <m:rPr>
            <m:sty m:val="p"/>
          </m:rPr>
          <w:rPr>
            <w:rFonts w:ascii="Cambria Math" w:hAnsi="Cambria Math"/>
            <w:szCs w:val="32"/>
          </w:rPr>
          <m:t>∖</m:t>
        </m:r>
        <m:sSubSup>
          <m:sSubSupPr>
            <m:ctrlPr>
              <w:rPr>
                <w:rFonts w:ascii="Cambria Math" w:hAnsi="Cambria Math"/>
                <w:szCs w:val="32"/>
              </w:rPr>
            </m:ctrlPr>
          </m:sSubSupPr>
          <m:e>
            <m:r>
              <w:rPr>
                <w:rFonts w:ascii="Cambria Math" w:hAnsi="Cambria Math"/>
                <w:szCs w:val="32"/>
              </w:rPr>
              <m:t>N</m:t>
            </m:r>
          </m:e>
          <m:sub>
            <m:r>
              <w:rPr>
                <w:rFonts w:ascii="Cambria Math" w:hAnsi="Cambria Math"/>
                <w:szCs w:val="32"/>
              </w:rPr>
              <m:t>i</m:t>
            </m:r>
          </m:sub>
          <m:sup>
            <m:r>
              <w:rPr>
                <w:rFonts w:ascii="Cambria Math" w:hAnsi="Cambria Math"/>
                <w:szCs w:val="32"/>
              </w:rPr>
              <m:t>c</m:t>
            </m:r>
          </m:sup>
        </m:sSubSup>
      </m:oMath>
      <w:r w:rsidR="00261987" w:rsidRPr="00A63BF3">
        <w:rPr>
          <w:rFonts w:eastAsiaTheme="minorEastAsia"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9D23F2">
        <w:rPr>
          <w:rFonts w:eastAsiaTheme="minorEastAsia" w:hint="cs"/>
          <w:rtl/>
        </w:rPr>
        <w:t>،</w:t>
      </w:r>
      <w:r w:rsidR="00261987" w:rsidRPr="00A63BF3">
        <w:rPr>
          <w:rFonts w:eastAsiaTheme="minorEastAsia" w:hint="cs"/>
          <w:rtl/>
        </w:rPr>
        <w:t xml:space="preserve"> برای </w:t>
      </w:r>
      <w:r w:rsidR="00261987">
        <w:rPr>
          <w:rFonts w:eastAsiaTheme="minorEastAsia" w:hint="cs"/>
          <w:rtl/>
        </w:rPr>
        <w:t>بیشتر</w:t>
      </w:r>
      <w:r w:rsidR="00261987" w:rsidRPr="00A63BF3">
        <w:rPr>
          <w:rFonts w:eastAsiaTheme="minorEastAsia" w:hint="cs"/>
          <w:rtl/>
        </w:rPr>
        <w:t xml:space="preserve"> نشدن این فاصله </w:t>
      </w:r>
      <w:r w:rsidR="009D23F2">
        <w:rPr>
          <w:rFonts w:eastAsiaTheme="minorEastAsia" w:hint="cs"/>
          <w:rtl/>
        </w:rPr>
        <w:t xml:space="preserve">می‌بایست </w:t>
      </w:r>
      <w:r w:rsidR="00261987" w:rsidRPr="00A63BF3">
        <w:rPr>
          <w:rFonts w:eastAsiaTheme="minorEastAsia" w:hint="cs"/>
          <w:rtl/>
        </w:rPr>
        <w:t xml:space="preserve">مقدار سرعت عامل </w:t>
      </w:r>
      <w:r w:rsidR="00261987" w:rsidRPr="00A63BF3">
        <w:rPr>
          <w:rFonts w:eastAsiaTheme="minorEastAsia"/>
        </w:rPr>
        <w:t>i</w:t>
      </w:r>
      <w:r w:rsidR="00261987" w:rsidRPr="00A63BF3">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261987" w:rsidRPr="00A63BF3">
        <w:rPr>
          <w:rFonts w:eastAsiaTheme="minorEastAsia" w:hint="cs"/>
          <w:rtl/>
        </w:rPr>
        <w:t xml:space="preserve"> </w:t>
      </w:r>
      <w:r w:rsidR="00261987" w:rsidRPr="00A63BF3">
        <w:rPr>
          <w:rFonts w:eastAsiaTheme="minorEastAsia" w:hint="cs"/>
          <w:rtl/>
          <w:lang w:bidi="fa-IR"/>
        </w:rPr>
        <w:t xml:space="preserve">مقداری </w:t>
      </w:r>
      <w:r w:rsidR="00261987">
        <w:rPr>
          <w:rFonts w:eastAsiaTheme="minorEastAsia" w:hint="cs"/>
          <w:rtl/>
          <w:lang w:bidi="fa-IR"/>
        </w:rPr>
        <w:t>مثبت</w:t>
      </w:r>
      <w:r w:rsidR="00261987" w:rsidRPr="00A63BF3">
        <w:rPr>
          <w:rFonts w:eastAsiaTheme="minorEastAsia" w:hint="cs"/>
          <w:rtl/>
          <w:lang w:bidi="fa-IR"/>
        </w:rPr>
        <w:t xml:space="preserve"> شود تا فاصله حفظ شود.</w:t>
      </w:r>
    </w:p>
    <w:p w:rsidR="00C45A4F" w:rsidRDefault="00261987" w:rsidP="00230985">
      <w:pPr>
        <w:bidi/>
        <w:rPr>
          <w:rFonts w:eastAsiaTheme="minorEastAsia"/>
          <w:rtl/>
          <w:lang w:bidi="fa-IR"/>
        </w:rPr>
      </w:pPr>
      <w:r>
        <w:rPr>
          <w:rFonts w:eastAsiaTheme="minorEastAsia" w:hint="cs"/>
          <w:rtl/>
        </w:rPr>
        <w:t>در قوانین بالا، چه در حفظ فاصله</w:t>
      </w:r>
      <w:r w:rsidR="009D23F2">
        <w:rPr>
          <w:rFonts w:eastAsiaTheme="minorEastAsia" w:hint="cs"/>
          <w:rtl/>
        </w:rPr>
        <w:t xml:space="preserve"> </w:t>
      </w:r>
      <w:r>
        <w:rPr>
          <w:rFonts w:eastAsiaTheme="minorEastAsia" w:hint="cs"/>
          <w:rtl/>
        </w:rPr>
        <w:t>از مرکز دسته</w:t>
      </w:r>
      <w:r w:rsidR="009D23F2">
        <w:rPr>
          <w:rFonts w:eastAsiaTheme="minorEastAsia" w:hint="cs"/>
          <w:rtl/>
        </w:rPr>
        <w:t xml:space="preserve"> رابطه 3-5،</w:t>
      </w:r>
      <w:r>
        <w:rPr>
          <w:rFonts w:eastAsiaTheme="minorEastAsia" w:hint="cs"/>
          <w:rtl/>
        </w:rPr>
        <w:t xml:space="preserve"> و چه در جلوگیری از برخورد</w:t>
      </w:r>
      <w:r w:rsidR="009D23F2">
        <w:rPr>
          <w:rFonts w:eastAsiaTheme="minorEastAsia" w:hint="cs"/>
          <w:rtl/>
        </w:rPr>
        <w:t xml:space="preserve"> رابطه 3-8</w:t>
      </w:r>
      <w:r>
        <w:rPr>
          <w:rFonts w:eastAsiaTheme="minorEastAsia" w:hint="cs"/>
          <w:rtl/>
        </w:rPr>
        <w:t xml:space="preserve">، منطق تنظیم سرعت بر اساس برابر شدن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rPr>
        <w:t xml:space="preserve"> و </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eastAsiaTheme="minorEastAsia" w:hint="cs"/>
          <w:rtl/>
        </w:rPr>
        <w:t xml:space="preserve"> است. به این معنا که سرعت عامل </w:t>
      </w:r>
      <w:r>
        <w:rPr>
          <w:rFonts w:eastAsiaTheme="minorEastAsia"/>
        </w:rPr>
        <w:t>i</w:t>
      </w:r>
      <w:r>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Pr>
          <w:rFonts w:eastAsiaTheme="minorEastAsia" w:hint="cs"/>
          <w:rtl/>
        </w:rPr>
        <w:t xml:space="preserve"> تنها زمانی برابر با 0 می‌شود که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lang w:bidi="fa-IR"/>
        </w:rPr>
        <w:t>.</w:t>
      </w:r>
    </w:p>
    <w:p w:rsidR="00261987" w:rsidRDefault="00261987" w:rsidP="00E06851">
      <w:pPr>
        <w:bidi/>
        <w:rPr>
          <w:rFonts w:eastAsiaTheme="minorEastAsia"/>
          <w:sz w:val="28"/>
          <w:rtl/>
          <w:lang w:bidi="fa-IR"/>
        </w:rPr>
      </w:pPr>
      <w:r>
        <w:rPr>
          <w:rFonts w:eastAsiaTheme="minorEastAsia" w:hint="cs"/>
          <w:sz w:val="28"/>
          <w:rtl/>
          <w:lang w:bidi="fa-IR"/>
        </w:rPr>
        <w:lastRenderedPageBreak/>
        <w:t>به این حالت نظریه‌ی وفاق</w:t>
      </w:r>
      <w:r>
        <w:rPr>
          <w:rStyle w:val="FootnoteReference"/>
          <w:rFonts w:eastAsiaTheme="minorEastAsia"/>
          <w:rtl/>
          <w:lang w:bidi="fa-IR"/>
        </w:rPr>
        <w:footnoteReference w:id="42"/>
      </w:r>
      <w:r>
        <w:rPr>
          <w:rFonts w:eastAsiaTheme="minorEastAsia" w:hint="cs"/>
          <w:sz w:val="28"/>
          <w:rtl/>
          <w:lang w:bidi="fa-IR"/>
        </w:rPr>
        <w:t xml:space="preserve"> گفته می‌شود. </w:t>
      </w:r>
      <w:r w:rsidR="00E06851">
        <w:rPr>
          <w:rFonts w:eastAsiaTheme="minorEastAsia" w:hint="cs"/>
          <w:sz w:val="28"/>
          <w:rtl/>
          <w:lang w:bidi="fa-IR"/>
        </w:rPr>
        <w:t>چرا که این نظریه بیانگر شرایطی ست که در آن حالت‌های عامل‌های مختلف به یک مقدار واحد رسیده و پایداری سیستم در آن شرایط اتفاق می‌افتد. بنابراین وفاق در این سیستم بین عامل‌های مختلف برقرار است.</w:t>
      </w:r>
    </w:p>
    <w:p w:rsidR="00E06851" w:rsidRDefault="00E65229" w:rsidP="00097A2C">
      <w:pPr>
        <w:pStyle w:val="Heading2"/>
        <w:rPr>
          <w:rtl/>
        </w:rPr>
      </w:pPr>
      <w:bookmarkStart w:id="84" w:name="_Toc157254856"/>
      <w:r>
        <w:rPr>
          <w:rFonts w:hint="cs"/>
          <w:rtl/>
        </w:rPr>
        <w:t xml:space="preserve">شبکه عصبی </w:t>
      </w:r>
      <w:r>
        <w:t>RBF</w:t>
      </w:r>
      <w:bookmarkEnd w:id="84"/>
    </w:p>
    <w:p w:rsidR="00972573" w:rsidRDefault="00E65229" w:rsidP="00230985">
      <w:pPr>
        <w:bidi/>
        <w:rPr>
          <w:rtl/>
          <w:lang w:bidi="fa-IR"/>
        </w:rPr>
      </w:pPr>
      <w:r>
        <w:rPr>
          <w:rFonts w:hint="cs"/>
          <w:rtl/>
          <w:lang w:bidi="fa-IR"/>
        </w:rPr>
        <w:t>ش</w:t>
      </w:r>
      <w:r w:rsidRPr="00E65229">
        <w:rPr>
          <w:rtl/>
          <w:lang w:bidi="fa-IR"/>
        </w:rPr>
        <w:t>بکه عصب</w:t>
      </w:r>
      <w:r w:rsidRPr="00E65229">
        <w:rPr>
          <w:rFonts w:hint="cs"/>
          <w:rtl/>
          <w:lang w:bidi="fa-IR"/>
        </w:rPr>
        <w:t>ی</w:t>
      </w:r>
      <w:r w:rsidRPr="003D45AE">
        <w:rPr>
          <w:szCs w:val="24"/>
          <w:lang w:bidi="fa-IR"/>
        </w:rPr>
        <w:t xml:space="preserve"> RBF (Radial Basis Function)</w:t>
      </w:r>
      <w:r w:rsidRPr="00E65229">
        <w:rPr>
          <w:lang w:bidi="fa-IR"/>
        </w:rPr>
        <w:t xml:space="preserve"> </w:t>
      </w:r>
      <w:r w:rsidRPr="00E65229">
        <w:rPr>
          <w:rFonts w:hint="cs"/>
          <w:rtl/>
          <w:lang w:bidi="fa-IR"/>
        </w:rPr>
        <w:t>ی</w:t>
      </w:r>
      <w:r w:rsidRPr="00E65229">
        <w:rPr>
          <w:rFonts w:hint="eastAsia"/>
          <w:rtl/>
          <w:lang w:bidi="fa-IR"/>
        </w:rPr>
        <w:t>ک</w:t>
      </w:r>
      <w:r w:rsidRPr="00E65229">
        <w:rPr>
          <w:rtl/>
          <w:lang w:bidi="fa-IR"/>
        </w:rPr>
        <w:t xml:space="preserve"> نوع شبکه عصب</w:t>
      </w:r>
      <w:r w:rsidRPr="00E65229">
        <w:rPr>
          <w:rFonts w:hint="cs"/>
          <w:rtl/>
          <w:lang w:bidi="fa-IR"/>
        </w:rPr>
        <w:t>ی</w:t>
      </w:r>
      <w:r w:rsidRPr="00E65229">
        <w:rPr>
          <w:rtl/>
          <w:lang w:bidi="fa-IR"/>
        </w:rPr>
        <w:t xml:space="preserve"> مصنوع</w:t>
      </w:r>
      <w:r w:rsidRPr="00E65229">
        <w:rPr>
          <w:rFonts w:hint="cs"/>
          <w:rtl/>
          <w:lang w:bidi="fa-IR"/>
        </w:rPr>
        <w:t>ی</w:t>
      </w:r>
      <w:r w:rsidRPr="00E65229">
        <w:rPr>
          <w:rtl/>
          <w:lang w:bidi="fa-IR"/>
        </w:rPr>
        <w:t xml:space="preserve"> است که بر اساس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rtl/>
          <w:lang w:bidi="fa-IR"/>
        </w:rPr>
        <w:t xml:space="preserve"> عمل م</w:t>
      </w:r>
      <w:r w:rsidRPr="00E65229">
        <w:rPr>
          <w:rFonts w:hint="cs"/>
          <w:rtl/>
          <w:lang w:bidi="fa-IR"/>
        </w:rPr>
        <w:t>ی‌</w:t>
      </w:r>
      <w:r w:rsidRPr="00E65229">
        <w:rPr>
          <w:rFonts w:hint="eastAsia"/>
          <w:rtl/>
          <w:lang w:bidi="fa-IR"/>
        </w:rPr>
        <w:t>کند</w:t>
      </w:r>
      <w:r w:rsidRPr="00E65229">
        <w:rPr>
          <w:rtl/>
          <w:lang w:bidi="fa-IR"/>
        </w:rPr>
        <w:t>. ا</w:t>
      </w:r>
      <w:r w:rsidRPr="00E65229">
        <w:rPr>
          <w:rFonts w:hint="cs"/>
          <w:rtl/>
          <w:lang w:bidi="fa-IR"/>
        </w:rPr>
        <w:t>ی</w:t>
      </w:r>
      <w:r w:rsidRPr="00E65229">
        <w:rPr>
          <w:rFonts w:hint="eastAsia"/>
          <w:rtl/>
          <w:lang w:bidi="fa-IR"/>
        </w:rPr>
        <w:t>ن</w:t>
      </w:r>
      <w:r w:rsidRPr="00E65229">
        <w:rPr>
          <w:rtl/>
          <w:lang w:bidi="fa-IR"/>
        </w:rPr>
        <w:t xml:space="preserve"> شبکه </w:t>
      </w:r>
      <w:r>
        <w:rPr>
          <w:rFonts w:hint="cs"/>
          <w:rtl/>
          <w:lang w:bidi="fa-IR"/>
        </w:rPr>
        <w:t>عصبی به طور معمول به مقصود</w:t>
      </w:r>
      <w:r w:rsidRPr="00E65229">
        <w:rPr>
          <w:rtl/>
          <w:lang w:bidi="fa-IR"/>
        </w:rPr>
        <w:t xml:space="preserve"> دسته‌بند</w:t>
      </w:r>
      <w:r w:rsidRPr="00E65229">
        <w:rPr>
          <w:rFonts w:hint="cs"/>
          <w:rtl/>
          <w:lang w:bidi="fa-IR"/>
        </w:rPr>
        <w:t>ی</w:t>
      </w:r>
      <w:r>
        <w:rPr>
          <w:rFonts w:hint="cs"/>
          <w:rtl/>
          <w:lang w:bidi="fa-IR"/>
        </w:rPr>
        <w:t xml:space="preserve">، </w:t>
      </w:r>
      <w:r w:rsidRPr="00E65229">
        <w:rPr>
          <w:rtl/>
          <w:lang w:bidi="fa-IR"/>
        </w:rPr>
        <w:t>و</w:t>
      </w:r>
      <w:r>
        <w:rPr>
          <w:rFonts w:hint="cs"/>
          <w:rtl/>
          <w:lang w:bidi="fa-IR"/>
        </w:rPr>
        <w:t xml:space="preserve"> یا به عنوان</w:t>
      </w:r>
      <w:r w:rsidRPr="00E65229">
        <w:rPr>
          <w:rtl/>
          <w:lang w:bidi="fa-IR"/>
        </w:rPr>
        <w:t xml:space="preserve"> تخم</w:t>
      </w:r>
      <w:r w:rsidRPr="00E65229">
        <w:rPr>
          <w:rFonts w:hint="cs"/>
          <w:rtl/>
          <w:lang w:bidi="fa-IR"/>
        </w:rPr>
        <w:t>ی</w:t>
      </w:r>
      <w:r w:rsidRPr="00E65229">
        <w:rPr>
          <w:rFonts w:hint="eastAsia"/>
          <w:rtl/>
          <w:lang w:bidi="fa-IR"/>
        </w:rPr>
        <w:t>ن</w:t>
      </w:r>
      <w:r>
        <w:rPr>
          <w:rFonts w:hint="cs"/>
          <w:rtl/>
          <w:lang w:bidi="fa-IR"/>
        </w:rPr>
        <w:t>گر</w:t>
      </w:r>
      <w:r>
        <w:rPr>
          <w:rtl/>
          <w:lang w:bidi="fa-IR"/>
        </w:rPr>
        <w:t xml:space="preserve"> ت</w:t>
      </w:r>
      <w:r>
        <w:rPr>
          <w:rFonts w:hint="cs"/>
          <w:rtl/>
          <w:lang w:bidi="fa-IR"/>
        </w:rPr>
        <w:t>واب</w:t>
      </w:r>
      <w:r w:rsidRPr="00E65229">
        <w:rPr>
          <w:rtl/>
          <w:lang w:bidi="fa-IR"/>
        </w:rPr>
        <w:t>ع مورد استفاده قرار م</w:t>
      </w:r>
      <w:r w:rsidRPr="00E65229">
        <w:rPr>
          <w:rFonts w:hint="cs"/>
          <w:rtl/>
          <w:lang w:bidi="fa-IR"/>
        </w:rPr>
        <w:t>ی‌</w:t>
      </w:r>
      <w:r w:rsidRPr="00E65229">
        <w:rPr>
          <w:rFonts w:hint="eastAsia"/>
          <w:rtl/>
          <w:lang w:bidi="fa-IR"/>
        </w:rPr>
        <w:t>گ</w:t>
      </w:r>
      <w:r w:rsidRPr="00E65229">
        <w:rPr>
          <w:rFonts w:hint="cs"/>
          <w:rtl/>
          <w:lang w:bidi="fa-IR"/>
        </w:rPr>
        <w:t>ی</w:t>
      </w:r>
      <w:r w:rsidRPr="00E65229">
        <w:rPr>
          <w:rFonts w:hint="eastAsia"/>
          <w:rtl/>
          <w:lang w:bidi="fa-IR"/>
        </w:rPr>
        <w:t>رد</w:t>
      </w:r>
      <w:r w:rsidRPr="00E65229">
        <w:rPr>
          <w:rtl/>
          <w:lang w:bidi="fa-IR"/>
        </w:rPr>
        <w:t xml:space="preserve">. نام </w:t>
      </w:r>
      <w:r>
        <w:rPr>
          <w:rFonts w:hint="cs"/>
          <w:rtl/>
          <w:lang w:bidi="fa-IR"/>
        </w:rPr>
        <w:t>این شبکه</w:t>
      </w:r>
      <w:r w:rsidRPr="00E65229">
        <w:rPr>
          <w:rtl/>
          <w:lang w:bidi="fa-IR"/>
        </w:rPr>
        <w:t xml:space="preserve"> از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lang w:bidi="fa-IR"/>
        </w:rPr>
        <w:t xml:space="preserve"> </w:t>
      </w:r>
      <w:r w:rsidRPr="003D45AE">
        <w:rPr>
          <w:szCs w:val="24"/>
          <w:lang w:bidi="fa-IR"/>
        </w:rPr>
        <w:t>(RBF)</w:t>
      </w:r>
      <w:r w:rsidRPr="00E65229">
        <w:rPr>
          <w:lang w:bidi="fa-IR"/>
        </w:rPr>
        <w:t xml:space="preserve"> </w:t>
      </w:r>
      <w:r w:rsidRPr="00E65229">
        <w:rPr>
          <w:rtl/>
          <w:lang w:bidi="fa-IR"/>
        </w:rPr>
        <w:t xml:space="preserve">الهام گرفته شده است که </w:t>
      </w:r>
      <w:r>
        <w:rPr>
          <w:rFonts w:hint="cs"/>
          <w:rtl/>
          <w:lang w:bidi="fa-IR"/>
        </w:rPr>
        <w:t>و شامل پارامترهای</w:t>
      </w:r>
      <w:r w:rsidRPr="00E65229">
        <w:rPr>
          <w:rtl/>
          <w:lang w:bidi="fa-IR"/>
        </w:rPr>
        <w:t xml:space="preserve"> مرکز هر تابع </w:t>
      </w:r>
      <w:r>
        <w:rPr>
          <w:rFonts w:hint="cs"/>
          <w:rtl/>
          <w:lang w:bidi="fa-IR"/>
        </w:rPr>
        <w:t>و</w:t>
      </w:r>
      <w:r w:rsidRPr="00E65229">
        <w:rPr>
          <w:rtl/>
          <w:lang w:bidi="fa-IR"/>
        </w:rPr>
        <w:t xml:space="preserve"> </w:t>
      </w:r>
      <w:r w:rsidRPr="00E65229">
        <w:rPr>
          <w:rFonts w:hint="cs"/>
          <w:rtl/>
          <w:lang w:bidi="fa-IR"/>
        </w:rPr>
        <w:t>ی</w:t>
      </w:r>
      <w:r w:rsidRPr="00E65229">
        <w:rPr>
          <w:rFonts w:hint="eastAsia"/>
          <w:rtl/>
          <w:lang w:bidi="fa-IR"/>
        </w:rPr>
        <w:t>ک</w:t>
      </w:r>
      <w:r w:rsidRPr="00E65229">
        <w:rPr>
          <w:rtl/>
          <w:lang w:bidi="fa-IR"/>
        </w:rPr>
        <w:t xml:space="preserve"> ش</w:t>
      </w:r>
      <w:r w:rsidRPr="00E65229">
        <w:rPr>
          <w:rFonts w:hint="eastAsia"/>
          <w:rtl/>
          <w:lang w:bidi="fa-IR"/>
        </w:rPr>
        <w:t>عاع</w:t>
      </w:r>
      <w:r w:rsidRPr="00E65229">
        <w:rPr>
          <w:rtl/>
          <w:lang w:bidi="fa-IR"/>
        </w:rPr>
        <w:t xml:space="preserve"> م</w:t>
      </w:r>
      <w:r w:rsidRPr="00E65229">
        <w:rPr>
          <w:rFonts w:hint="cs"/>
          <w:rtl/>
          <w:lang w:bidi="fa-IR"/>
        </w:rPr>
        <w:t>ی‌</w:t>
      </w:r>
      <w:r w:rsidRPr="00E65229">
        <w:rPr>
          <w:rFonts w:hint="eastAsia"/>
          <w:rtl/>
          <w:lang w:bidi="fa-IR"/>
        </w:rPr>
        <w:t>شود</w:t>
      </w:r>
      <w:r w:rsidRPr="00E65229">
        <w:rPr>
          <w:lang w:bidi="fa-IR"/>
        </w:rPr>
        <w:t>.</w:t>
      </w:r>
      <w:r>
        <w:rPr>
          <w:rFonts w:hint="cs"/>
          <w:rtl/>
          <w:lang w:bidi="fa-IR"/>
        </w:rPr>
        <w:t xml:space="preserve"> </w:t>
      </w:r>
      <w:r w:rsidRPr="00E65229">
        <w:rPr>
          <w:rFonts w:hint="eastAsia"/>
          <w:rtl/>
          <w:lang w:bidi="fa-IR"/>
        </w:rPr>
        <w:t>شبکه</w:t>
      </w:r>
      <w:r w:rsidRPr="00E65229">
        <w:rPr>
          <w:lang w:bidi="fa-IR"/>
        </w:rPr>
        <w:t xml:space="preserve"> </w:t>
      </w:r>
      <w:r w:rsidRPr="003D45AE">
        <w:rPr>
          <w:szCs w:val="24"/>
          <w:lang w:bidi="fa-IR"/>
        </w:rPr>
        <w:t xml:space="preserve">RBF </w:t>
      </w:r>
      <w:r>
        <w:rPr>
          <w:rFonts w:hint="cs"/>
          <w:rtl/>
          <w:lang w:bidi="fa-IR"/>
        </w:rPr>
        <w:t>یک شبکه‌ی</w:t>
      </w:r>
      <w:r w:rsidRPr="00E65229">
        <w:rPr>
          <w:rtl/>
          <w:lang w:bidi="fa-IR"/>
        </w:rPr>
        <w:t xml:space="preserve"> </w:t>
      </w:r>
      <w:r>
        <w:rPr>
          <w:rFonts w:hint="cs"/>
          <w:rtl/>
          <w:lang w:bidi="fa-IR"/>
        </w:rPr>
        <w:t>دو</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w:t>
      </w:r>
      <w:r>
        <w:rPr>
          <w:rFonts w:hint="cs"/>
          <w:rtl/>
          <w:lang w:bidi="fa-IR"/>
        </w:rPr>
        <w:t>است</w:t>
      </w:r>
      <w:r w:rsidR="00972573">
        <w:rPr>
          <w:rFonts w:hint="cs"/>
          <w:rtl/>
          <w:lang w:bidi="fa-IR"/>
        </w:rPr>
        <w:t xml:space="preserve">: </w:t>
      </w:r>
      <w:r w:rsidRPr="00E65229">
        <w:rPr>
          <w:rtl/>
          <w:lang w:bidi="fa-IR"/>
        </w:rPr>
        <w:t>لا</w:t>
      </w:r>
      <w:r w:rsidRPr="00E65229">
        <w:rPr>
          <w:rFonts w:hint="cs"/>
          <w:rtl/>
          <w:lang w:bidi="fa-IR"/>
        </w:rPr>
        <w:t>ی</w:t>
      </w:r>
      <w:r w:rsidRPr="00E65229">
        <w:rPr>
          <w:rFonts w:hint="eastAsia"/>
          <w:rtl/>
          <w:lang w:bidi="fa-IR"/>
        </w:rPr>
        <w:t>ه</w:t>
      </w:r>
      <w:r w:rsidRPr="00E65229">
        <w:rPr>
          <w:rtl/>
          <w:lang w:bidi="fa-IR"/>
        </w:rPr>
        <w:t xml:space="preserve"> پنهان</w:t>
      </w:r>
      <w:r w:rsidR="00972573">
        <w:rPr>
          <w:rStyle w:val="FootnoteReference"/>
          <w:rtl/>
          <w:lang w:bidi="fa-IR"/>
        </w:rPr>
        <w:footnoteReference w:id="43"/>
      </w:r>
      <w:r w:rsidRPr="00E65229">
        <w:rPr>
          <w:rtl/>
          <w:lang w:bidi="fa-IR"/>
        </w:rPr>
        <w:t xml:space="preserve"> و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 xml:space="preserve">. </w:t>
      </w:r>
      <w:r w:rsidR="00972573">
        <w:rPr>
          <w:rFonts w:hint="cs"/>
          <w:rtl/>
          <w:lang w:bidi="fa-IR"/>
        </w:rPr>
        <w:t xml:space="preserve">این شبکه در </w:t>
      </w:r>
      <w:r w:rsidR="00665A0D">
        <w:rPr>
          <w:rFonts w:hint="cs"/>
          <w:rtl/>
          <w:lang w:bidi="fa-IR"/>
        </w:rPr>
        <w:t xml:space="preserve">بخش </w:t>
      </w:r>
      <w:r w:rsidRPr="00E65229">
        <w:rPr>
          <w:rtl/>
          <w:lang w:bidi="fa-IR"/>
        </w:rPr>
        <w:t>ورود</w:t>
      </w:r>
      <w:r w:rsidRPr="00E65229">
        <w:rPr>
          <w:rFonts w:hint="cs"/>
          <w:rtl/>
          <w:lang w:bidi="fa-IR"/>
        </w:rPr>
        <w:t>ی</w:t>
      </w:r>
      <w:r w:rsidRPr="00E65229">
        <w:rPr>
          <w:rtl/>
          <w:lang w:bidi="fa-IR"/>
        </w:rPr>
        <w:t xml:space="preserve"> اطلاعات ورود</w:t>
      </w:r>
      <w:r w:rsidRPr="00E65229">
        <w:rPr>
          <w:rFonts w:hint="cs"/>
          <w:rtl/>
          <w:lang w:bidi="fa-IR"/>
        </w:rPr>
        <w:t>ی</w:t>
      </w:r>
      <w:r w:rsidRPr="00E65229">
        <w:rPr>
          <w:rtl/>
          <w:lang w:bidi="fa-IR"/>
        </w:rPr>
        <w:t xml:space="preserve"> را در</w:t>
      </w:r>
      <w:r w:rsidRPr="00E65229">
        <w:rPr>
          <w:rFonts w:hint="cs"/>
          <w:rtl/>
          <w:lang w:bidi="fa-IR"/>
        </w:rPr>
        <w:t>ی</w:t>
      </w:r>
      <w:r w:rsidRPr="00E65229">
        <w:rPr>
          <w:rFonts w:hint="eastAsia"/>
          <w:rtl/>
          <w:lang w:bidi="fa-IR"/>
        </w:rPr>
        <w:t>افت</w:t>
      </w:r>
      <w:r w:rsidRPr="00E65229">
        <w:rPr>
          <w:rtl/>
          <w:lang w:bidi="fa-IR"/>
        </w:rPr>
        <w:t xml:space="preserve"> م</w:t>
      </w:r>
      <w:r w:rsidRPr="00E65229">
        <w:rPr>
          <w:rFonts w:hint="cs"/>
          <w:rtl/>
          <w:lang w:bidi="fa-IR"/>
        </w:rPr>
        <w:t>ی‌</w:t>
      </w:r>
      <w:r w:rsidRPr="00E65229">
        <w:rPr>
          <w:rFonts w:hint="eastAsia"/>
          <w:rtl/>
          <w:lang w:bidi="fa-IR"/>
        </w:rPr>
        <w:t>کند</w:t>
      </w:r>
      <w:r w:rsidRPr="00E65229">
        <w:rPr>
          <w:rtl/>
          <w:lang w:bidi="fa-IR"/>
        </w:rPr>
        <w:t xml:space="preserve"> و آنها را به لا</w:t>
      </w:r>
      <w:r w:rsidRPr="00E65229">
        <w:rPr>
          <w:rFonts w:hint="cs"/>
          <w:rtl/>
          <w:lang w:bidi="fa-IR"/>
        </w:rPr>
        <w:t>ی</w:t>
      </w:r>
      <w:r w:rsidR="00972573">
        <w:rPr>
          <w:rFonts w:hint="cs"/>
          <w:rtl/>
          <w:lang w:bidi="fa-IR"/>
        </w:rPr>
        <w:t>ه‌ی</w:t>
      </w:r>
      <w:r w:rsidRPr="00E65229">
        <w:rPr>
          <w:rtl/>
          <w:lang w:bidi="fa-IR"/>
        </w:rPr>
        <w:t xml:space="preserve"> پنهان</w:t>
      </w:r>
      <w:r w:rsidR="00665A0D">
        <w:rPr>
          <w:rFonts w:hint="cs"/>
          <w:rtl/>
          <w:lang w:bidi="fa-IR"/>
        </w:rPr>
        <w:t xml:space="preserve">، </w:t>
      </w:r>
      <w:r w:rsidR="00972573">
        <w:rPr>
          <w:rFonts w:hint="cs"/>
          <w:rtl/>
          <w:lang w:bidi="fa-IR"/>
        </w:rPr>
        <w:t>بدون وزن و مستقیماً</w:t>
      </w:r>
      <w:r w:rsidRPr="00E65229">
        <w:rPr>
          <w:rtl/>
          <w:lang w:bidi="fa-IR"/>
        </w:rPr>
        <w:t xml:space="preserve"> منتقل م</w:t>
      </w:r>
      <w:r w:rsidRPr="00E65229">
        <w:rPr>
          <w:rFonts w:hint="cs"/>
          <w:rtl/>
          <w:lang w:bidi="fa-IR"/>
        </w:rPr>
        <w:t>ی‌</w:t>
      </w:r>
      <w:r w:rsidRPr="00E65229">
        <w:rPr>
          <w:rFonts w:hint="eastAsia"/>
          <w:rtl/>
          <w:lang w:bidi="fa-IR"/>
        </w:rPr>
        <w:t>کند</w:t>
      </w:r>
      <w:r w:rsidRPr="00E65229">
        <w:rPr>
          <w:rtl/>
          <w:lang w:bidi="fa-IR"/>
        </w:rPr>
        <w:t>. لا</w:t>
      </w:r>
      <w:r w:rsidRPr="00E65229">
        <w:rPr>
          <w:rFonts w:hint="cs"/>
          <w:rtl/>
          <w:lang w:bidi="fa-IR"/>
        </w:rPr>
        <w:t>ی</w:t>
      </w:r>
      <w:r w:rsidR="00972573">
        <w:rPr>
          <w:rFonts w:hint="cs"/>
          <w:rtl/>
          <w:lang w:bidi="fa-IR"/>
        </w:rPr>
        <w:t>ه‌ی</w:t>
      </w:r>
      <w:r w:rsidRPr="00E65229">
        <w:rPr>
          <w:rtl/>
          <w:lang w:bidi="fa-IR"/>
        </w:rPr>
        <w:t xml:space="preserve"> پنهان</w:t>
      </w:r>
      <w:r w:rsidR="00972573">
        <w:rPr>
          <w:rFonts w:hint="cs"/>
          <w:rtl/>
          <w:lang w:bidi="fa-IR"/>
        </w:rPr>
        <w:t xml:space="preserve"> شامل تعدادی نورون</w:t>
      </w:r>
      <w:r w:rsidR="00972573">
        <w:rPr>
          <w:rStyle w:val="FootnoteReference"/>
          <w:rtl/>
          <w:lang w:bidi="fa-IR"/>
        </w:rPr>
        <w:footnoteReference w:id="44"/>
      </w:r>
      <w:r w:rsidRPr="00E65229">
        <w:rPr>
          <w:rtl/>
          <w:lang w:bidi="fa-IR"/>
        </w:rPr>
        <w:t xml:space="preserve"> </w:t>
      </w:r>
      <w:r w:rsidR="00972573">
        <w:rPr>
          <w:rFonts w:hint="cs"/>
          <w:rtl/>
          <w:lang w:bidi="fa-IR"/>
        </w:rPr>
        <w:t>است که هر نورون دارای تابع فعال</w:t>
      </w:r>
      <w:r w:rsidR="003D45AE">
        <w:rPr>
          <w:rFonts w:hint="cs"/>
          <w:rtl/>
          <w:lang w:bidi="fa-IR"/>
        </w:rPr>
        <w:t>ی</w:t>
      </w:r>
      <w:r w:rsidR="00972573">
        <w:rPr>
          <w:rFonts w:hint="cs"/>
          <w:rtl/>
          <w:lang w:bidi="fa-IR"/>
        </w:rPr>
        <w:t xml:space="preserve">ت بر پایه‌ی </w:t>
      </w:r>
      <w:r w:rsidR="00972573" w:rsidRPr="003D45AE">
        <w:rPr>
          <w:szCs w:val="24"/>
          <w:lang w:bidi="fa-IR"/>
        </w:rPr>
        <w:t>RBF</w:t>
      </w:r>
      <w:r w:rsidR="00972573" w:rsidRPr="003D45AE">
        <w:rPr>
          <w:rFonts w:hint="cs"/>
          <w:szCs w:val="24"/>
          <w:rtl/>
          <w:lang w:bidi="fa-IR"/>
        </w:rPr>
        <w:t xml:space="preserve"> </w:t>
      </w:r>
      <w:r w:rsidR="00972573">
        <w:rPr>
          <w:rFonts w:hint="cs"/>
          <w:rtl/>
          <w:lang w:bidi="fa-IR"/>
        </w:rPr>
        <w:t xml:space="preserve">بوده و </w:t>
      </w:r>
      <w:r w:rsidRPr="00E65229">
        <w:rPr>
          <w:rtl/>
          <w:lang w:bidi="fa-IR"/>
        </w:rPr>
        <w:t>عمل</w:t>
      </w:r>
      <w:r w:rsidRPr="00E65229">
        <w:rPr>
          <w:rFonts w:hint="cs"/>
          <w:rtl/>
          <w:lang w:bidi="fa-IR"/>
        </w:rPr>
        <w:t>ی</w:t>
      </w:r>
      <w:r w:rsidRPr="00E65229">
        <w:rPr>
          <w:rFonts w:hint="eastAsia"/>
          <w:rtl/>
          <w:lang w:bidi="fa-IR"/>
        </w:rPr>
        <w:t>ات</w:t>
      </w:r>
      <w:r w:rsidRPr="00E65229">
        <w:rPr>
          <w:rtl/>
          <w:lang w:bidi="fa-IR"/>
        </w:rPr>
        <w:t xml:space="preserve"> محاسبات</w:t>
      </w:r>
      <w:r w:rsidRPr="00E65229">
        <w:rPr>
          <w:rFonts w:hint="cs"/>
          <w:rtl/>
          <w:lang w:bidi="fa-IR"/>
        </w:rPr>
        <w:t>ی</w:t>
      </w:r>
      <w:r w:rsidRPr="00E65229">
        <w:rPr>
          <w:rtl/>
          <w:lang w:bidi="fa-IR"/>
        </w:rPr>
        <w:t xml:space="preserve"> را </w:t>
      </w:r>
      <w:r w:rsidR="00972573">
        <w:rPr>
          <w:rFonts w:hint="cs"/>
          <w:rtl/>
          <w:lang w:bidi="fa-IR"/>
        </w:rPr>
        <w:t xml:space="preserve">روی ورودی </w:t>
      </w:r>
      <w:r w:rsidRPr="00E65229">
        <w:rPr>
          <w:rtl/>
          <w:lang w:bidi="fa-IR"/>
        </w:rPr>
        <w:t>انجام م</w:t>
      </w:r>
      <w:r w:rsidRPr="00E65229">
        <w:rPr>
          <w:rFonts w:hint="cs"/>
          <w:rtl/>
          <w:lang w:bidi="fa-IR"/>
        </w:rPr>
        <w:t>ی‌</w:t>
      </w:r>
      <w:r w:rsidRPr="00E65229">
        <w:rPr>
          <w:rFonts w:hint="eastAsia"/>
          <w:rtl/>
          <w:lang w:bidi="fa-IR"/>
        </w:rPr>
        <w:t>دهد</w:t>
      </w:r>
      <w:r w:rsidR="00972573">
        <w:rPr>
          <w:rFonts w:hint="cs"/>
          <w:rtl/>
          <w:lang w:bidi="fa-IR"/>
        </w:rPr>
        <w:t>.</w:t>
      </w:r>
      <w:r w:rsidRPr="00E65229">
        <w:rPr>
          <w:rtl/>
          <w:lang w:bidi="fa-IR"/>
        </w:rPr>
        <w:t xml:space="preserve"> </w:t>
      </w:r>
      <w:r w:rsidR="00972573">
        <w:rPr>
          <w:rFonts w:hint="cs"/>
          <w:rtl/>
          <w:lang w:bidi="fa-IR"/>
        </w:rPr>
        <w:t xml:space="preserve">سپس </w:t>
      </w:r>
      <w:r w:rsidRPr="00E65229">
        <w:rPr>
          <w:rtl/>
          <w:lang w:bidi="fa-IR"/>
        </w:rPr>
        <w:t>خروج</w:t>
      </w:r>
      <w:r w:rsidRPr="00E65229">
        <w:rPr>
          <w:rFonts w:hint="cs"/>
          <w:rtl/>
          <w:lang w:bidi="fa-IR"/>
        </w:rPr>
        <w:t>ی‌</w:t>
      </w:r>
      <w:r w:rsidRPr="00E65229">
        <w:rPr>
          <w:rFonts w:hint="eastAsia"/>
          <w:rtl/>
          <w:lang w:bidi="fa-IR"/>
        </w:rPr>
        <w:t>ها</w:t>
      </w:r>
      <w:r w:rsidRPr="00E65229">
        <w:rPr>
          <w:rFonts w:hint="cs"/>
          <w:rtl/>
          <w:lang w:bidi="fa-IR"/>
        </w:rPr>
        <w:t>ی</w:t>
      </w:r>
      <w:r w:rsidRPr="00E65229">
        <w:rPr>
          <w:rtl/>
          <w:lang w:bidi="fa-IR"/>
        </w:rPr>
        <w:t xml:space="preserve"> </w:t>
      </w:r>
      <w:r w:rsidR="00972573">
        <w:rPr>
          <w:rFonts w:hint="cs"/>
          <w:rtl/>
          <w:lang w:bidi="fa-IR"/>
        </w:rPr>
        <w:t>این نورون‌ها</w:t>
      </w:r>
      <w:r w:rsidRPr="00E65229">
        <w:rPr>
          <w:rtl/>
          <w:lang w:bidi="fa-IR"/>
        </w:rPr>
        <w:t xml:space="preserve"> </w:t>
      </w:r>
      <w:r w:rsidR="00972573">
        <w:rPr>
          <w:rFonts w:hint="cs"/>
          <w:rtl/>
          <w:lang w:bidi="fa-IR"/>
        </w:rPr>
        <w:t>پس از ضرب شدن در وزن‌های متناظر به</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 xml:space="preserve"> منتقل </w:t>
      </w:r>
      <w:r w:rsidR="00972573">
        <w:rPr>
          <w:rFonts w:hint="cs"/>
          <w:rtl/>
          <w:lang w:bidi="fa-IR"/>
        </w:rPr>
        <w:t>می‌شوند</w:t>
      </w:r>
      <w:r w:rsidRPr="00E65229">
        <w:rPr>
          <w:rtl/>
          <w:lang w:bidi="fa-IR"/>
        </w:rPr>
        <w:t xml:space="preserve">. </w:t>
      </w:r>
      <w:r w:rsidR="00972573">
        <w:rPr>
          <w:rFonts w:hint="cs"/>
          <w:rtl/>
          <w:lang w:bidi="fa-IR"/>
        </w:rPr>
        <w:t xml:space="preserve">در نهایت </w:t>
      </w:r>
      <w:r w:rsidRPr="00E65229">
        <w:rPr>
          <w:rtl/>
          <w:lang w:bidi="fa-IR"/>
        </w:rPr>
        <w:t>لا</w:t>
      </w:r>
      <w:r w:rsidRPr="00E65229">
        <w:rPr>
          <w:rFonts w:hint="cs"/>
          <w:rtl/>
          <w:lang w:bidi="fa-IR"/>
        </w:rPr>
        <w:t>ی</w:t>
      </w:r>
      <w:r w:rsidR="00972573">
        <w:rPr>
          <w:rFonts w:hint="cs"/>
          <w:rtl/>
          <w:lang w:bidi="fa-IR"/>
        </w:rPr>
        <w:t>ه‌ی</w:t>
      </w:r>
      <w:r w:rsidRPr="00E65229">
        <w:rPr>
          <w:rtl/>
          <w:lang w:bidi="fa-IR"/>
        </w:rPr>
        <w:t xml:space="preserve"> خ</w:t>
      </w:r>
      <w:r w:rsidRPr="00E65229">
        <w:rPr>
          <w:rFonts w:hint="eastAsia"/>
          <w:rtl/>
          <w:lang w:bidi="fa-IR"/>
        </w:rPr>
        <w:t>روج</w:t>
      </w:r>
      <w:r w:rsidRPr="00E65229">
        <w:rPr>
          <w:rFonts w:hint="cs"/>
          <w:rtl/>
          <w:lang w:bidi="fa-IR"/>
        </w:rPr>
        <w:t>ی</w:t>
      </w:r>
      <w:r w:rsidRPr="00E65229">
        <w:rPr>
          <w:rtl/>
          <w:lang w:bidi="fa-IR"/>
        </w:rPr>
        <w:t xml:space="preserve"> نت</w:t>
      </w:r>
      <w:r w:rsidRPr="00E65229">
        <w:rPr>
          <w:rFonts w:hint="cs"/>
          <w:rtl/>
          <w:lang w:bidi="fa-IR"/>
        </w:rPr>
        <w:t>ی</w:t>
      </w:r>
      <w:r w:rsidRPr="00E65229">
        <w:rPr>
          <w:rFonts w:hint="eastAsia"/>
          <w:rtl/>
          <w:lang w:bidi="fa-IR"/>
        </w:rPr>
        <w:t>جه</w:t>
      </w:r>
      <w:r w:rsidRPr="00E65229">
        <w:rPr>
          <w:rtl/>
          <w:lang w:bidi="fa-IR"/>
        </w:rPr>
        <w:t xml:space="preserve"> نها</w:t>
      </w:r>
      <w:r w:rsidRPr="00E65229">
        <w:rPr>
          <w:rFonts w:hint="cs"/>
          <w:rtl/>
          <w:lang w:bidi="fa-IR"/>
        </w:rPr>
        <w:t>یی</w:t>
      </w:r>
      <w:r w:rsidRPr="00E65229">
        <w:rPr>
          <w:rtl/>
          <w:lang w:bidi="fa-IR"/>
        </w:rPr>
        <w:t xml:space="preserve"> را تول</w:t>
      </w:r>
      <w:r w:rsidRPr="00E65229">
        <w:rPr>
          <w:rFonts w:hint="cs"/>
          <w:rtl/>
          <w:lang w:bidi="fa-IR"/>
        </w:rPr>
        <w:t>ی</w:t>
      </w:r>
      <w:r w:rsidRPr="00E65229">
        <w:rPr>
          <w:rFonts w:hint="eastAsia"/>
          <w:rtl/>
          <w:lang w:bidi="fa-IR"/>
        </w:rPr>
        <w:t>د</w:t>
      </w:r>
      <w:r w:rsidRPr="00E65229">
        <w:rPr>
          <w:rtl/>
          <w:lang w:bidi="fa-IR"/>
        </w:rPr>
        <w:t xml:space="preserve"> م</w:t>
      </w:r>
      <w:r w:rsidRPr="00E65229">
        <w:rPr>
          <w:rFonts w:hint="cs"/>
          <w:rtl/>
          <w:lang w:bidi="fa-IR"/>
        </w:rPr>
        <w:t>ی‌</w:t>
      </w:r>
      <w:r w:rsidRPr="00E65229">
        <w:rPr>
          <w:rFonts w:hint="eastAsia"/>
          <w:rtl/>
          <w:lang w:bidi="fa-IR"/>
        </w:rPr>
        <w:t>کند</w:t>
      </w:r>
      <w:r w:rsidRPr="00E65229">
        <w:rPr>
          <w:lang w:bidi="fa-IR"/>
        </w:rPr>
        <w:t>.</w:t>
      </w:r>
    </w:p>
    <w:p w:rsidR="00972573" w:rsidRPr="00C02DC9" w:rsidRDefault="006119C0" w:rsidP="00C02DC9">
      <w:pPr>
        <w:keepNext/>
        <w:bidi/>
        <w:ind w:firstLine="0"/>
        <w:rPr>
          <w:sz w:val="28"/>
          <w:lang w:bidi="fa-IR"/>
        </w:rPr>
      </w:pPr>
      <w:r>
        <w:rPr>
          <w:sz w:val="28"/>
          <w:lang w:bidi="fa-IR"/>
        </w:rPr>
        <w:pict>
          <v:shape id="_x0000_i1038" type="#_x0000_t75" style="width:458.25pt;height:4in">
            <v:imagedata r:id="rId53" o:title="RBF_architecture"/>
          </v:shape>
        </w:pict>
      </w:r>
    </w:p>
    <w:p w:rsidR="00972573" w:rsidRDefault="00972573" w:rsidP="00972573">
      <w:pPr>
        <w:pStyle w:val="Caption"/>
        <w:bidi/>
        <w:jc w:val="center"/>
        <w:rPr>
          <w:sz w:val="28"/>
          <w:rtl/>
          <w:lang w:bidi="fa-IR"/>
        </w:rPr>
      </w:pPr>
      <w:bookmarkStart w:id="85" w:name="_Toc157254953"/>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5</w:t>
      </w:r>
      <w:r w:rsidR="00DA77A6">
        <w:rPr>
          <w:rtl/>
        </w:rPr>
        <w:fldChar w:fldCharType="end"/>
      </w:r>
      <w:r>
        <w:rPr>
          <w:rFonts w:hint="cs"/>
          <w:rtl/>
        </w:rPr>
        <w:t xml:space="preserve"> </w:t>
      </w:r>
      <w:r>
        <w:rPr>
          <w:rFonts w:hint="cs"/>
          <w:noProof/>
          <w:rtl/>
          <w:lang w:bidi="fa-IR"/>
        </w:rPr>
        <w:t xml:space="preserve">ساختار شبکه عصبی </w:t>
      </w:r>
      <w:r>
        <w:rPr>
          <w:noProof/>
          <w:lang w:bidi="fa-IR"/>
        </w:rPr>
        <w:t>RBF</w:t>
      </w:r>
      <w:bookmarkEnd w:id="85"/>
    </w:p>
    <w:p w:rsidR="00972573" w:rsidRDefault="00972573" w:rsidP="00751B49">
      <w:pPr>
        <w:bidi/>
        <w:rPr>
          <w:sz w:val="28"/>
          <w:rtl/>
          <w:lang w:bidi="fa-IR"/>
        </w:rPr>
      </w:pPr>
      <w:r>
        <w:rPr>
          <w:rFonts w:hint="cs"/>
          <w:sz w:val="28"/>
          <w:rtl/>
          <w:lang w:bidi="fa-IR"/>
        </w:rPr>
        <w:lastRenderedPageBreak/>
        <w:t>در شکل ۳۱ اگر فرض کنیم</w:t>
      </w:r>
      <w:r w:rsidR="00C02DC9">
        <w:rPr>
          <w:rFonts w:hint="cs"/>
          <w:sz w:val="28"/>
          <w:rtl/>
          <w:lang w:bidi="fa-IR"/>
        </w:rPr>
        <w:t xml:space="preserve"> ورودی </w:t>
      </w:r>
      <w:r w:rsidR="00C02DC9">
        <w:rPr>
          <w:sz w:val="28"/>
          <w:lang w:bidi="fa-IR"/>
        </w:rPr>
        <w:t>x</w:t>
      </w:r>
      <w:r w:rsidR="00C02DC9">
        <w:rPr>
          <w:rFonts w:hint="cs"/>
          <w:sz w:val="28"/>
          <w:rtl/>
          <w:lang w:bidi="fa-IR"/>
        </w:rPr>
        <w:t xml:space="preserve"> است و</w:t>
      </w:r>
      <w:r>
        <w:rPr>
          <w:rFonts w:hint="cs"/>
          <w:sz w:val="28"/>
          <w:rtl/>
          <w:lang w:bidi="fa-IR"/>
        </w:rPr>
        <w:t xml:space="preserve"> در لایه‌ی پنهان </w:t>
      </w:r>
      <w:r>
        <w:rPr>
          <w:sz w:val="28"/>
          <w:lang w:bidi="fa-IR"/>
        </w:rPr>
        <w:t>m</w:t>
      </w:r>
      <w:r>
        <w:rPr>
          <w:rFonts w:hint="cs"/>
          <w:sz w:val="28"/>
          <w:rtl/>
          <w:lang w:bidi="fa-IR"/>
        </w:rPr>
        <w:t xml:space="preserve"> نورون</w:t>
      </w:r>
      <w:r w:rsidR="00C02DC9">
        <w:rPr>
          <w:rFonts w:hint="cs"/>
          <w:sz w:val="28"/>
          <w:rtl/>
          <w:lang w:bidi="fa-IR"/>
        </w:rPr>
        <w:t xml:space="preserve"> و در لایه خروجی </w:t>
      </w:r>
      <w:r w:rsidR="00C02DC9">
        <w:rPr>
          <w:sz w:val="28"/>
          <w:lang w:bidi="fa-IR"/>
        </w:rPr>
        <w:t>n</w:t>
      </w:r>
      <w:r w:rsidR="00C02DC9">
        <w:rPr>
          <w:rFonts w:hint="cs"/>
          <w:sz w:val="28"/>
          <w:rtl/>
          <w:lang w:bidi="fa-IR"/>
        </w:rPr>
        <w:t xml:space="preserve"> خروجی</w:t>
      </w:r>
      <w:r>
        <w:rPr>
          <w:rFonts w:hint="cs"/>
          <w:sz w:val="28"/>
          <w:rtl/>
          <w:lang w:bidi="fa-IR"/>
        </w:rPr>
        <w:t xml:space="preserve"> وجود داشته باشد، روابط </w:t>
      </w:r>
      <w:r w:rsidR="00751B49">
        <w:rPr>
          <w:rFonts w:hint="cs"/>
          <w:sz w:val="28"/>
          <w:rtl/>
          <w:lang w:bidi="fa-IR"/>
        </w:rPr>
        <w:t>3-10 و 3-11</w:t>
      </w:r>
      <w:r>
        <w:rPr>
          <w:rFonts w:hint="cs"/>
          <w:sz w:val="28"/>
          <w:rtl/>
          <w:lang w:bidi="fa-IR"/>
        </w:rPr>
        <w:t xml:space="preserve"> را داریم</w:t>
      </w:r>
      <w:r w:rsidR="007E14ED">
        <w:rPr>
          <w:rFonts w:hint="cs"/>
          <w:sz w:val="28"/>
          <w:rtl/>
          <w:lang w:bidi="fa-IR"/>
        </w:rPr>
        <w:t>.</w:t>
      </w:r>
    </w:p>
    <w:tbl>
      <w:tblPr>
        <w:tblStyle w:val="TableGrid"/>
        <w:bidiVisual/>
        <w:tblW w:w="9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0"/>
        <w:gridCol w:w="5390"/>
      </w:tblGrid>
      <w:tr w:rsidR="009D23F2" w:rsidTr="00F27E34">
        <w:tc>
          <w:tcPr>
            <w:tcW w:w="3930" w:type="dxa"/>
            <w:vAlign w:val="center"/>
          </w:tcPr>
          <w:p w:rsidR="009D23F2" w:rsidRDefault="000A0043" w:rsidP="000A0043">
            <w:pPr>
              <w:bidi/>
              <w:ind w:firstLine="0"/>
              <w:jc w:val="left"/>
              <w:rPr>
                <w:rFonts w:eastAsiaTheme="minorEastAsia"/>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0</w:t>
            </w:r>
            <w:r w:rsidRPr="00A44011">
              <w:rPr>
                <w:sz w:val="20"/>
                <w:szCs w:val="24"/>
                <w:rtl/>
              </w:rPr>
              <w:fldChar w:fldCharType="end"/>
            </w:r>
            <w:r w:rsidRPr="00A44011">
              <w:rPr>
                <w:rFonts w:hint="cs"/>
                <w:sz w:val="20"/>
                <w:szCs w:val="24"/>
                <w:rtl/>
              </w:rPr>
              <w:t>)</w:t>
            </w:r>
          </w:p>
        </w:tc>
        <w:tc>
          <w:tcPr>
            <w:tcW w:w="5390" w:type="dxa"/>
            <w:vAlign w:val="center"/>
          </w:tcPr>
          <w:p w:rsidR="009D23F2" w:rsidRPr="00230985" w:rsidRDefault="006119C0" w:rsidP="000A0043">
            <w:pPr>
              <w:bidi/>
              <w:ind w:left="1144" w:firstLine="904"/>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k</m:t>
                    </m:r>
                  </m:sub>
                </m:sSub>
                <m:r>
                  <w:rPr>
                    <w:rFonts w:ascii="Cambria Math" w:hAnsi="Cambria Math"/>
                    <w:szCs w:val="24"/>
                    <w:lang w:bidi="fa-IR"/>
                  </w:rPr>
                  <m:t>=</m:t>
                </m:r>
                <m:sSup>
                  <m:sSupPr>
                    <m:ctrlPr>
                      <w:rPr>
                        <w:rFonts w:ascii="Cambria Math" w:hAnsi="Cambria Math"/>
                        <w:i/>
                        <w:szCs w:val="24"/>
                        <w:lang w:bidi="fa-IR"/>
                      </w:rPr>
                    </m:ctrlPr>
                  </m:sSupPr>
                  <m:e>
                    <m:r>
                      <w:rPr>
                        <w:rFonts w:ascii="Cambria Math" w:hAnsi="Cambria Math"/>
                        <w:szCs w:val="24"/>
                        <w:lang w:bidi="fa-IR"/>
                      </w:rPr>
                      <m:t>e</m:t>
                    </m:r>
                  </m:e>
                  <m:sup>
                    <m:r>
                      <w:rPr>
                        <w:rFonts w:ascii="Cambria Math" w:hAnsi="Cambria Math"/>
                        <w:szCs w:val="24"/>
                        <w:lang w:bidi="fa-IR"/>
                      </w:rPr>
                      <m:t>-</m:t>
                    </m:r>
                    <m:f>
                      <m:fPr>
                        <m:ctrlPr>
                          <w:rPr>
                            <w:rFonts w:ascii="Cambria Math" w:hAnsi="Cambria Math"/>
                            <w:i/>
                            <w:szCs w:val="24"/>
                            <w:lang w:bidi="fa-IR"/>
                          </w:rPr>
                        </m:ctrlPr>
                      </m:fPr>
                      <m:num>
                        <m:r>
                          <w:rPr>
                            <w:rFonts w:ascii="Cambria Math" w:hAnsi="Cambria Math"/>
                            <w:szCs w:val="24"/>
                            <w:lang w:bidi="fa-IR"/>
                          </w:rPr>
                          <m:t>||x-</m:t>
                        </m:r>
                        <m:sSub>
                          <m:sSubPr>
                            <m:ctrlPr>
                              <w:rPr>
                                <w:rFonts w:ascii="Cambria Math" w:hAnsi="Cambria Math"/>
                                <w:i/>
                                <w:szCs w:val="24"/>
                                <w:lang w:bidi="fa-IR"/>
                              </w:rPr>
                            </m:ctrlPr>
                          </m:sSubPr>
                          <m:e>
                            <m:r>
                              <w:rPr>
                                <w:rFonts w:ascii="Cambria Math" w:hAnsi="Cambria Math"/>
                                <w:szCs w:val="24"/>
                                <w:lang w:bidi="fa-IR"/>
                              </w:rPr>
                              <m:t>c</m:t>
                            </m:r>
                          </m:e>
                          <m:sub>
                            <m:r>
                              <w:rPr>
                                <w:rFonts w:ascii="Cambria Math" w:hAnsi="Cambria Math"/>
                                <w:szCs w:val="24"/>
                                <w:lang w:bidi="fa-IR"/>
                              </w:rPr>
                              <m:t>k</m:t>
                            </m:r>
                          </m:sub>
                        </m:sSub>
                        <m:r>
                          <w:rPr>
                            <w:rFonts w:ascii="Cambria Math" w:hAnsi="Cambria Math"/>
                            <w:szCs w:val="24"/>
                            <w:lang w:bidi="fa-IR"/>
                          </w:rPr>
                          <m:t>||</m:t>
                        </m:r>
                      </m:num>
                      <m:den>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k</m:t>
                                </m:r>
                              </m:sub>
                            </m:sSub>
                          </m:e>
                          <m:sup>
                            <m:r>
                              <w:rPr>
                                <w:rFonts w:ascii="Cambria Math" w:hAnsi="Cambria Math"/>
                                <w:szCs w:val="24"/>
                                <w:lang w:bidi="fa-IR"/>
                              </w:rPr>
                              <m:t>2</m:t>
                            </m:r>
                          </m:sup>
                        </m:sSup>
                      </m:den>
                    </m:f>
                  </m:sup>
                </m:sSup>
              </m:oMath>
            </m:oMathPara>
          </w:p>
        </w:tc>
      </w:tr>
      <w:tr w:rsidR="009D23F2" w:rsidTr="00F27E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30" w:type="dxa"/>
            <w:tcBorders>
              <w:top w:val="nil"/>
              <w:left w:val="nil"/>
              <w:bottom w:val="nil"/>
              <w:right w:val="nil"/>
            </w:tcBorders>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1</w:t>
            </w:r>
            <w:r w:rsidRPr="00A44011">
              <w:rPr>
                <w:sz w:val="20"/>
                <w:szCs w:val="24"/>
                <w:rtl/>
              </w:rPr>
              <w:fldChar w:fldCharType="end"/>
            </w:r>
            <w:r w:rsidRPr="00A44011">
              <w:rPr>
                <w:rFonts w:hint="cs"/>
                <w:sz w:val="20"/>
                <w:szCs w:val="24"/>
                <w:rtl/>
              </w:rPr>
              <w:t>)</w:t>
            </w:r>
          </w:p>
        </w:tc>
        <w:tc>
          <w:tcPr>
            <w:tcW w:w="5390" w:type="dxa"/>
            <w:tcBorders>
              <w:top w:val="nil"/>
              <w:left w:val="nil"/>
              <w:bottom w:val="nil"/>
              <w:right w:val="nil"/>
            </w:tcBorders>
          </w:tcPr>
          <w:p w:rsidR="009D23F2" w:rsidRPr="00230985" w:rsidRDefault="006119C0" w:rsidP="00F27E34">
            <w:pPr>
              <w:tabs>
                <w:tab w:val="right" w:pos="4924"/>
              </w:tabs>
              <w:bidi/>
              <w:ind w:left="990" w:hanging="990"/>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f</m:t>
                    </m:r>
                  </m:e>
                  <m:sub>
                    <m:r>
                      <w:rPr>
                        <w:rFonts w:ascii="Cambria Math" w:hAnsi="Cambria Math"/>
                        <w:szCs w:val="24"/>
                        <w:lang w:bidi="fa-IR"/>
                      </w:rPr>
                      <m:t>j</m:t>
                    </m:r>
                  </m:sub>
                </m:sSub>
                <m:r>
                  <w:rPr>
                    <w:rFonts w:ascii="Cambria Math" w:hAnsi="Cambria Math"/>
                    <w:szCs w:val="24"/>
                    <w:lang w:bidi="fa-IR"/>
                  </w:rPr>
                  <m:t>=</m:t>
                </m:r>
                <m:nary>
                  <m:naryPr>
                    <m:chr m:val="∑"/>
                    <m:limLoc m:val="undOvr"/>
                    <m:ctrlPr>
                      <w:rPr>
                        <w:rFonts w:ascii="Cambria Math" w:hAnsi="Cambria Math"/>
                        <w:i/>
                        <w:szCs w:val="24"/>
                        <w:lang w:bidi="fa-IR"/>
                      </w:rPr>
                    </m:ctrlPr>
                  </m:naryPr>
                  <m:sub>
                    <m:r>
                      <w:rPr>
                        <w:rFonts w:ascii="Cambria Math" w:hAnsi="Cambria Math"/>
                        <w:szCs w:val="24"/>
                        <w:lang w:bidi="fa-IR"/>
                      </w:rPr>
                      <m:t>i=1</m:t>
                    </m:r>
                  </m:sub>
                  <m:sup>
                    <m:r>
                      <w:rPr>
                        <w:rFonts w:ascii="Cambria Math" w:hAnsi="Cambria Math"/>
                        <w:szCs w:val="24"/>
                        <w:lang w:bidi="fa-IR"/>
                      </w:rPr>
                      <m:t>m</m:t>
                    </m:r>
                  </m:sup>
                  <m:e>
                    <m:sSub>
                      <m:sSubPr>
                        <m:ctrlPr>
                          <w:rPr>
                            <w:rFonts w:ascii="Cambria Math" w:hAnsi="Cambria Math"/>
                            <w:i/>
                            <w:szCs w:val="24"/>
                            <w:lang w:bidi="fa-IR"/>
                          </w:rPr>
                        </m:ctrlPr>
                      </m:sSubPr>
                      <m:e>
                        <m:r>
                          <w:rPr>
                            <w:rFonts w:ascii="Cambria Math" w:hAnsi="Cambria Math"/>
                            <w:szCs w:val="24"/>
                            <w:lang w:bidi="fa-IR"/>
                          </w:rPr>
                          <m:t>w</m:t>
                        </m:r>
                      </m:e>
                      <m:sub>
                        <m:r>
                          <w:rPr>
                            <w:rFonts w:ascii="Cambria Math" w:hAnsi="Cambria Math"/>
                            <w:szCs w:val="24"/>
                            <w:lang w:bidi="fa-IR"/>
                          </w:rPr>
                          <m:t>ij</m:t>
                        </m:r>
                      </m:sub>
                    </m:sSub>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i</m:t>
                        </m:r>
                      </m:sub>
                    </m:sSub>
                  </m:e>
                </m:nary>
              </m:oMath>
            </m:oMathPara>
          </w:p>
        </w:tc>
      </w:tr>
    </w:tbl>
    <w:p w:rsidR="007E14ED" w:rsidRDefault="009D23F2" w:rsidP="00230985">
      <w:pPr>
        <w:bidi/>
        <w:rPr>
          <w:rFonts w:eastAsiaTheme="minorEastAsia"/>
          <w:rtl/>
          <w:lang w:bidi="fa-IR"/>
        </w:rPr>
      </w:pPr>
      <w:r>
        <w:rPr>
          <w:rFonts w:hint="cs"/>
          <w:rtl/>
          <w:lang w:bidi="fa-IR"/>
        </w:rPr>
        <w:t xml:space="preserve">در رابطه 3-10 </w:t>
      </w:r>
      <w:r w:rsidR="007E14ED">
        <w:rPr>
          <w:rFonts w:hint="cs"/>
          <w:rtl/>
          <w:lang w:bidi="fa-IR"/>
        </w:rPr>
        <w:t xml:space="preserve">هر نورون دارای شعاع </w:t>
      </w:r>
      <w:r w:rsidR="007E14ED">
        <w:rPr>
          <w:lang w:bidi="fa-IR"/>
        </w:rPr>
        <w:t>r</w:t>
      </w:r>
      <w:r w:rsidR="007E14ED">
        <w:rPr>
          <w:rFonts w:hint="cs"/>
          <w:rtl/>
          <w:lang w:bidi="fa-IR"/>
        </w:rPr>
        <w:t xml:space="preserve"> و </w:t>
      </w:r>
      <w:r>
        <w:rPr>
          <w:rFonts w:hint="cs"/>
          <w:rtl/>
          <w:lang w:bidi="fa-IR"/>
        </w:rPr>
        <w:t xml:space="preserve">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7E14ED">
        <w:rPr>
          <w:rFonts w:hint="cs"/>
          <w:rtl/>
          <w:lang w:bidi="fa-IR"/>
        </w:rPr>
        <w:t xml:space="preserve"> مخصوص به خود است. از این پارامترها برای طراحی شبکه عصبی به صورتی که مقادیر دلخواه را در خروجی تولید نماید استفاده </w:t>
      </w:r>
      <w:r>
        <w:rPr>
          <w:rFonts w:hint="cs"/>
          <w:rtl/>
          <w:lang w:bidi="fa-IR"/>
        </w:rPr>
        <w:t>می‌شود</w:t>
      </w:r>
      <w:r w:rsidR="007E14ED">
        <w:rPr>
          <w:rFonts w:hint="cs"/>
          <w:rtl/>
          <w:lang w:bidi="fa-IR"/>
        </w:rPr>
        <w:t>.</w:t>
      </w:r>
      <w:r w:rsidR="00665A0D">
        <w:rPr>
          <w:rFonts w:hint="cs"/>
          <w:rtl/>
          <w:lang w:bidi="fa-IR"/>
        </w:rPr>
        <w:t xml:space="preserve"> همانطور که از</w:t>
      </w:r>
      <w:r>
        <w:rPr>
          <w:rFonts w:hint="cs"/>
          <w:rtl/>
          <w:lang w:bidi="fa-IR"/>
        </w:rPr>
        <w:t xml:space="preserve"> رابطه 3-10 برای تابع فعالیت</w:t>
      </w:r>
      <w:r w:rsidR="00665A0D">
        <w:rPr>
          <w:rFonts w:hint="cs"/>
          <w:rtl/>
          <w:lang w:bidi="fa-IR"/>
        </w:rPr>
        <w:t xml:space="preserve">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پیداست، این شبکه مقادیر فاصله‌ی </w:t>
      </w:r>
      <m:oMath>
        <m:r>
          <w:rPr>
            <w:rFonts w:ascii="Cambria Math" w:hAnsi="Cambria Math"/>
            <w:lang w:bidi="fa-IR"/>
          </w:rPr>
          <m:t>||x-</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oMath>
      <w:r w:rsidR="00665A0D">
        <w:rPr>
          <w:rFonts w:eastAsiaTheme="minorEastAsia" w:hint="cs"/>
          <w:rtl/>
          <w:lang w:bidi="fa-IR"/>
        </w:rPr>
        <w:t xml:space="preserve"> را محاسبه نموده، و در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w:t>
      </w:r>
      <m:oMath>
        <m:r>
          <w:rPr>
            <w:rFonts w:ascii="Cambria Math" w:hAnsi="Cambria Math"/>
            <w:lang w:bidi="fa-IR"/>
          </w:rPr>
          <m:t>x</m:t>
        </m:r>
      </m:oMath>
      <w:r w:rsidR="00665A0D">
        <w:rPr>
          <w:rFonts w:eastAsiaTheme="minorEastAsia" w:hint="cs"/>
          <w:rtl/>
          <w:lang w:bidi="fa-IR"/>
        </w:rPr>
        <w:t xml:space="preserve">هایی که فاصله‌ی بیشتری ا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دارند را مقداری نزدیک به 0 و آن‌هایی که به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نزدیکترند مقداری نزدیک به 1 خروجی می‌دهد.</w:t>
      </w:r>
    </w:p>
    <w:p w:rsidR="00665A0D" w:rsidRDefault="006119C0" w:rsidP="00665A0D">
      <w:pPr>
        <w:keepNext/>
        <w:bidi/>
        <w:ind w:firstLine="0"/>
        <w:jc w:val="center"/>
      </w:pPr>
      <w:r>
        <w:rPr>
          <w:rFonts w:eastAsiaTheme="minorEastAsia"/>
          <w:sz w:val="28"/>
          <w:lang w:bidi="fa-IR"/>
        </w:rPr>
        <w:pict>
          <v:shape id="_x0000_i1039" type="#_x0000_t75" style="width:360.75pt;height:258.75pt">
            <v:imagedata r:id="rId54" o:title="RBF act"/>
          </v:shape>
        </w:pict>
      </w:r>
    </w:p>
    <w:p w:rsidR="00665A0D" w:rsidRDefault="00665A0D" w:rsidP="00665A0D">
      <w:pPr>
        <w:pStyle w:val="Caption"/>
        <w:bidi/>
        <w:jc w:val="center"/>
        <w:rPr>
          <w:sz w:val="28"/>
          <w:lang w:bidi="fa-IR"/>
        </w:rPr>
      </w:pPr>
      <w:bookmarkStart w:id="86" w:name="_Toc157254954"/>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6</w:t>
      </w:r>
      <w:r w:rsidR="00DA77A6">
        <w:rPr>
          <w:rtl/>
        </w:rPr>
        <w:fldChar w:fldCharType="end"/>
      </w:r>
      <w:r>
        <w:rPr>
          <w:rFonts w:hint="cs"/>
          <w:rtl/>
        </w:rPr>
        <w:t xml:space="preserve"> تابع</w:t>
      </w:r>
      <w:r w:rsidR="009D23F2">
        <w:rPr>
          <w:rFonts w:hint="cs"/>
          <w:rtl/>
        </w:rPr>
        <w:t xml:space="preserve"> فعالیت شبکه عصبی</w:t>
      </w:r>
      <w:r>
        <w:rPr>
          <w:rFonts w:hint="cs"/>
          <w:rtl/>
        </w:rPr>
        <w:t xml:space="preserve"> </w:t>
      </w:r>
      <w:r>
        <w:t>RBF</w:t>
      </w:r>
      <w:bookmarkEnd w:id="86"/>
    </w:p>
    <w:p w:rsidR="00E65229" w:rsidRPr="00E65229" w:rsidRDefault="00E65229" w:rsidP="00230985">
      <w:pPr>
        <w:bidi/>
        <w:rPr>
          <w:rtl/>
          <w:lang w:bidi="fa-IR"/>
        </w:rPr>
      </w:pPr>
      <w:r w:rsidRPr="00E65229">
        <w:rPr>
          <w:rFonts w:hint="eastAsia"/>
          <w:rtl/>
          <w:lang w:bidi="fa-IR"/>
        </w:rPr>
        <w:t>برا</w:t>
      </w:r>
      <w:r w:rsidRPr="00E65229">
        <w:rPr>
          <w:rFonts w:hint="cs"/>
          <w:rtl/>
          <w:lang w:bidi="fa-IR"/>
        </w:rPr>
        <w:t>ی</w:t>
      </w:r>
      <w:r w:rsidR="007E14ED">
        <w:rPr>
          <w:rtl/>
          <w:lang w:bidi="fa-IR"/>
        </w:rPr>
        <w:t xml:space="preserve"> آموزش شب</w:t>
      </w:r>
      <w:r w:rsidR="007E14ED">
        <w:rPr>
          <w:rFonts w:hint="cs"/>
          <w:rtl/>
          <w:lang w:bidi="fa-IR"/>
        </w:rPr>
        <w:t>که</w:t>
      </w:r>
      <w:r w:rsidR="009D23F2">
        <w:rPr>
          <w:rFonts w:hint="cs"/>
          <w:rtl/>
          <w:lang w:bidi="fa-IR"/>
        </w:rPr>
        <w:t xml:space="preserve"> عصبی </w:t>
      </w:r>
      <w:r w:rsidRPr="00E65229">
        <w:rPr>
          <w:lang w:bidi="fa-IR"/>
        </w:rPr>
        <w:t>RBF</w:t>
      </w:r>
      <w:r w:rsidR="007E14ED">
        <w:rPr>
          <w:rtl/>
          <w:lang w:bidi="fa-IR"/>
        </w:rPr>
        <w:t>، ابتدا مراکز توابع</w:t>
      </w:r>
      <w:r w:rsidR="007E14ED">
        <w:rPr>
          <w:rFonts w:hint="cs"/>
          <w:rtl/>
          <w:lang w:bidi="fa-IR"/>
        </w:rPr>
        <w:t xml:space="preserve"> و رابطه‌ی </w:t>
      </w:r>
      <w:r w:rsidR="00611101">
        <w:rPr>
          <w:rFonts w:hint="cs"/>
          <w:rtl/>
          <w:lang w:bidi="fa-IR"/>
        </w:rPr>
        <w:t>به‌روزرسانی</w:t>
      </w:r>
      <w:r w:rsidR="00611101">
        <w:rPr>
          <w:rStyle w:val="FootnoteReference"/>
          <w:rtl/>
          <w:lang w:bidi="fa-IR"/>
        </w:rPr>
        <w:footnoteReference w:id="45"/>
      </w:r>
      <w:r w:rsidR="007E14ED">
        <w:rPr>
          <w:rFonts w:hint="cs"/>
          <w:rtl/>
          <w:lang w:bidi="fa-IR"/>
        </w:rPr>
        <w:t xml:space="preserve"> </w:t>
      </w:r>
      <w:r w:rsidRPr="00E65229">
        <w:rPr>
          <w:rtl/>
          <w:lang w:bidi="fa-IR"/>
        </w:rPr>
        <w:t>وزن‌ها</w:t>
      </w:r>
      <w:r w:rsidRPr="00E65229">
        <w:rPr>
          <w:rFonts w:hint="cs"/>
          <w:rtl/>
          <w:lang w:bidi="fa-IR"/>
        </w:rPr>
        <w:t>ی</w:t>
      </w:r>
      <w:r w:rsidRPr="00E65229">
        <w:rPr>
          <w:rtl/>
          <w:lang w:bidi="fa-IR"/>
        </w:rPr>
        <w:t xml:space="preserve"> مربوط به هر تابع را با</w:t>
      </w:r>
      <w:r w:rsidRPr="00E65229">
        <w:rPr>
          <w:rFonts w:hint="cs"/>
          <w:rtl/>
          <w:lang w:bidi="fa-IR"/>
        </w:rPr>
        <w:t>ی</w:t>
      </w:r>
      <w:r w:rsidRPr="00E65229">
        <w:rPr>
          <w:rFonts w:hint="eastAsia"/>
          <w:rtl/>
          <w:lang w:bidi="fa-IR"/>
        </w:rPr>
        <w:t>د</w:t>
      </w:r>
      <w:r w:rsidRPr="00E65229">
        <w:rPr>
          <w:rtl/>
          <w:lang w:bidi="fa-IR"/>
        </w:rPr>
        <w:t xml:space="preserve"> مشخص </w:t>
      </w:r>
      <w:r w:rsidR="007E14ED">
        <w:rPr>
          <w:rFonts w:hint="cs"/>
          <w:rtl/>
          <w:lang w:bidi="fa-IR"/>
        </w:rPr>
        <w:t>نمود</w:t>
      </w:r>
      <w:r w:rsidRPr="00E65229">
        <w:rPr>
          <w:rtl/>
          <w:lang w:bidi="fa-IR"/>
        </w:rPr>
        <w:t>. سپس از روش‌ها</w:t>
      </w:r>
      <w:r w:rsidRPr="00E65229">
        <w:rPr>
          <w:rFonts w:hint="cs"/>
          <w:rtl/>
          <w:lang w:bidi="fa-IR"/>
        </w:rPr>
        <w:t>ی</w:t>
      </w:r>
      <w:r w:rsidRPr="00E65229">
        <w:rPr>
          <w:rtl/>
          <w:lang w:bidi="fa-IR"/>
        </w:rPr>
        <w:t xml:space="preserve"> </w:t>
      </w:r>
      <w:r w:rsidRPr="00E65229">
        <w:rPr>
          <w:rFonts w:hint="cs"/>
          <w:rtl/>
          <w:lang w:bidi="fa-IR"/>
        </w:rPr>
        <w:t>ی</w:t>
      </w:r>
      <w:r w:rsidRPr="00E65229">
        <w:rPr>
          <w:rFonts w:hint="eastAsia"/>
          <w:rtl/>
          <w:lang w:bidi="fa-IR"/>
        </w:rPr>
        <w:t>ادگ</w:t>
      </w:r>
      <w:r w:rsidRPr="00E65229">
        <w:rPr>
          <w:rFonts w:hint="cs"/>
          <w:rtl/>
          <w:lang w:bidi="fa-IR"/>
        </w:rPr>
        <w:t>ی</w:t>
      </w:r>
      <w:r w:rsidRPr="00E65229">
        <w:rPr>
          <w:rFonts w:hint="eastAsia"/>
          <w:rtl/>
          <w:lang w:bidi="fa-IR"/>
        </w:rPr>
        <w:t>ر</w:t>
      </w:r>
      <w:r w:rsidRPr="00E65229">
        <w:rPr>
          <w:rFonts w:hint="cs"/>
          <w:rtl/>
          <w:lang w:bidi="fa-IR"/>
        </w:rPr>
        <w:t>ی</w:t>
      </w:r>
      <w:r w:rsidRPr="00E65229">
        <w:rPr>
          <w:rtl/>
          <w:lang w:bidi="fa-IR"/>
        </w:rPr>
        <w:t xml:space="preserve"> مانند الگور</w:t>
      </w:r>
      <w:r w:rsidRPr="00E65229">
        <w:rPr>
          <w:rFonts w:hint="cs"/>
          <w:rtl/>
          <w:lang w:bidi="fa-IR"/>
        </w:rPr>
        <w:t>ی</w:t>
      </w:r>
      <w:r w:rsidRPr="00E65229">
        <w:rPr>
          <w:rFonts w:hint="eastAsia"/>
          <w:rtl/>
          <w:lang w:bidi="fa-IR"/>
        </w:rPr>
        <w:t>تم</w:t>
      </w:r>
      <w:r w:rsidR="007E14ED">
        <w:rPr>
          <w:rtl/>
          <w:lang w:bidi="fa-IR"/>
        </w:rPr>
        <w:t xml:space="preserve"> هپ</w:t>
      </w:r>
      <w:r w:rsidR="007E14ED">
        <w:rPr>
          <w:rFonts w:hint="cs"/>
          <w:rtl/>
          <w:lang w:bidi="fa-IR"/>
        </w:rPr>
        <w:t>س</w:t>
      </w:r>
      <w:r w:rsidR="007E14ED">
        <w:rPr>
          <w:rStyle w:val="FootnoteReference"/>
          <w:rtl/>
          <w:lang w:bidi="fa-IR"/>
        </w:rPr>
        <w:footnoteReference w:id="46"/>
      </w:r>
      <w:r w:rsidR="007E14ED">
        <w:rPr>
          <w:rFonts w:hint="cs"/>
          <w:rtl/>
          <w:lang w:bidi="fa-IR"/>
        </w:rPr>
        <w:t xml:space="preserve"> </w:t>
      </w:r>
      <w:r w:rsidRPr="00E65229">
        <w:rPr>
          <w:rtl/>
          <w:lang w:bidi="fa-IR"/>
        </w:rPr>
        <w:t xml:space="preserve">و </w:t>
      </w:r>
      <w:r w:rsidRPr="00E65229">
        <w:rPr>
          <w:rFonts w:hint="cs"/>
          <w:rtl/>
          <w:lang w:bidi="fa-IR"/>
        </w:rPr>
        <w:t>ی</w:t>
      </w:r>
      <w:r w:rsidRPr="00E65229">
        <w:rPr>
          <w:rFonts w:hint="eastAsia"/>
          <w:rtl/>
          <w:lang w:bidi="fa-IR"/>
        </w:rPr>
        <w:t>ا</w:t>
      </w:r>
      <w:r w:rsidRPr="00E65229">
        <w:rPr>
          <w:rtl/>
          <w:lang w:bidi="fa-IR"/>
        </w:rPr>
        <w:t xml:space="preserve"> الگور</w:t>
      </w:r>
      <w:r w:rsidRPr="00E65229">
        <w:rPr>
          <w:rFonts w:hint="cs"/>
          <w:rtl/>
          <w:lang w:bidi="fa-IR"/>
        </w:rPr>
        <w:t>ی</w:t>
      </w:r>
      <w:r w:rsidRPr="00E65229">
        <w:rPr>
          <w:rFonts w:hint="eastAsia"/>
          <w:rtl/>
          <w:lang w:bidi="fa-IR"/>
        </w:rPr>
        <w:t>تم</w:t>
      </w:r>
      <w:r w:rsidRPr="00E65229">
        <w:rPr>
          <w:rtl/>
          <w:lang w:bidi="fa-IR"/>
        </w:rPr>
        <w:t xml:space="preserve"> نزول گراد</w:t>
      </w:r>
      <w:r w:rsidRPr="00E65229">
        <w:rPr>
          <w:rFonts w:hint="cs"/>
          <w:rtl/>
          <w:lang w:bidi="fa-IR"/>
        </w:rPr>
        <w:t>ی</w:t>
      </w:r>
      <w:r w:rsidRPr="00E65229">
        <w:rPr>
          <w:rFonts w:hint="eastAsia"/>
          <w:rtl/>
          <w:lang w:bidi="fa-IR"/>
        </w:rPr>
        <w:t>ان</w:t>
      </w:r>
      <w:r w:rsidR="007E14ED">
        <w:rPr>
          <w:rFonts w:hint="cs"/>
          <w:rtl/>
          <w:lang w:bidi="fa-IR"/>
        </w:rPr>
        <w:t>ی</w:t>
      </w:r>
      <w:r w:rsidR="007E14ED">
        <w:rPr>
          <w:rStyle w:val="FootnoteReference"/>
          <w:rtl/>
          <w:lang w:bidi="fa-IR"/>
        </w:rPr>
        <w:footnoteReference w:id="47"/>
      </w:r>
      <w:r w:rsidR="007E14ED">
        <w:rPr>
          <w:rFonts w:hint="cs"/>
          <w:rtl/>
          <w:lang w:bidi="fa-IR"/>
        </w:rPr>
        <w:t xml:space="preserve"> </w:t>
      </w:r>
      <w:r w:rsidRPr="00E65229">
        <w:rPr>
          <w:rtl/>
          <w:lang w:bidi="fa-IR"/>
        </w:rPr>
        <w:t>برا</w:t>
      </w:r>
      <w:r w:rsidRPr="00E65229">
        <w:rPr>
          <w:rFonts w:hint="cs"/>
          <w:rtl/>
          <w:lang w:bidi="fa-IR"/>
        </w:rPr>
        <w:t>ی</w:t>
      </w:r>
      <w:r w:rsidRPr="00E65229">
        <w:rPr>
          <w:rtl/>
          <w:lang w:bidi="fa-IR"/>
        </w:rPr>
        <w:t xml:space="preserve"> به</w:t>
      </w:r>
      <w:r w:rsidRPr="00E65229">
        <w:rPr>
          <w:rFonts w:hint="cs"/>
          <w:rtl/>
          <w:lang w:bidi="fa-IR"/>
        </w:rPr>
        <w:t>ی</w:t>
      </w:r>
      <w:r w:rsidRPr="00E65229">
        <w:rPr>
          <w:rFonts w:hint="eastAsia"/>
          <w:rtl/>
          <w:lang w:bidi="fa-IR"/>
        </w:rPr>
        <w:t>نه‌ساز</w:t>
      </w:r>
      <w:r w:rsidRPr="00E65229">
        <w:rPr>
          <w:rFonts w:hint="cs"/>
          <w:rtl/>
          <w:lang w:bidi="fa-IR"/>
        </w:rPr>
        <w:t>ی</w:t>
      </w:r>
      <w:r w:rsidRPr="00E65229">
        <w:rPr>
          <w:rtl/>
          <w:lang w:bidi="fa-IR"/>
        </w:rPr>
        <w:t xml:space="preserve"> وزن‌ها استفاده م</w:t>
      </w:r>
      <w:r w:rsidRPr="00E65229">
        <w:rPr>
          <w:rFonts w:hint="cs"/>
          <w:rtl/>
          <w:lang w:bidi="fa-IR"/>
        </w:rPr>
        <w:t>ی‌</w:t>
      </w:r>
      <w:r w:rsidRPr="00E65229">
        <w:rPr>
          <w:rFonts w:hint="eastAsia"/>
          <w:rtl/>
          <w:lang w:bidi="fa-IR"/>
        </w:rPr>
        <w:t>شود</w:t>
      </w:r>
      <w:r w:rsidRPr="00E65229">
        <w:rPr>
          <w:lang w:bidi="fa-IR"/>
        </w:rPr>
        <w:t>.</w:t>
      </w:r>
    </w:p>
    <w:p w:rsidR="00E65229" w:rsidRDefault="00E65229" w:rsidP="00230985">
      <w:pPr>
        <w:bidi/>
        <w:rPr>
          <w:rtl/>
          <w:lang w:bidi="fa-IR"/>
        </w:rPr>
      </w:pPr>
      <w:r w:rsidRPr="00E65229">
        <w:rPr>
          <w:rFonts w:hint="eastAsia"/>
          <w:rtl/>
          <w:lang w:bidi="fa-IR"/>
        </w:rPr>
        <w:lastRenderedPageBreak/>
        <w:t>شبکه</w:t>
      </w:r>
      <w:r w:rsidR="007E14ED">
        <w:rPr>
          <w:rFonts w:hint="cs"/>
          <w:rtl/>
          <w:lang w:bidi="fa-IR"/>
        </w:rPr>
        <w:t xml:space="preserve"> عصبی</w:t>
      </w:r>
      <w:r w:rsidRPr="00E65229">
        <w:rPr>
          <w:lang w:bidi="fa-IR"/>
        </w:rPr>
        <w:t xml:space="preserve"> RBF </w:t>
      </w:r>
      <w:r w:rsidRPr="00E65229">
        <w:rPr>
          <w:rtl/>
          <w:lang w:bidi="fa-IR"/>
        </w:rPr>
        <w:t>به خوب</w:t>
      </w:r>
      <w:r w:rsidRPr="00E65229">
        <w:rPr>
          <w:rFonts w:hint="cs"/>
          <w:rtl/>
          <w:lang w:bidi="fa-IR"/>
        </w:rPr>
        <w:t>ی</w:t>
      </w:r>
      <w:r w:rsidRPr="00E65229">
        <w:rPr>
          <w:rtl/>
          <w:lang w:bidi="fa-IR"/>
        </w:rPr>
        <w:t xml:space="preserve"> برا</w:t>
      </w:r>
      <w:r w:rsidRPr="00E65229">
        <w:rPr>
          <w:rFonts w:hint="cs"/>
          <w:rtl/>
          <w:lang w:bidi="fa-IR"/>
        </w:rPr>
        <w:t>ی</w:t>
      </w:r>
      <w:r w:rsidRPr="00E65229">
        <w:rPr>
          <w:rtl/>
          <w:lang w:bidi="fa-IR"/>
        </w:rPr>
        <w:t xml:space="preserve"> مسائل</w:t>
      </w:r>
      <w:r w:rsidRPr="00E65229">
        <w:rPr>
          <w:rFonts w:hint="cs"/>
          <w:rtl/>
          <w:lang w:bidi="fa-IR"/>
        </w:rPr>
        <w:t>ی</w:t>
      </w:r>
      <w:r w:rsidRPr="00E65229">
        <w:rPr>
          <w:rtl/>
          <w:lang w:bidi="fa-IR"/>
        </w:rPr>
        <w:t xml:space="preserve"> که با الگوها</w:t>
      </w:r>
      <w:r w:rsidRPr="00E65229">
        <w:rPr>
          <w:rFonts w:hint="cs"/>
          <w:rtl/>
          <w:lang w:bidi="fa-IR"/>
        </w:rPr>
        <w:t>ی</w:t>
      </w:r>
      <w:r w:rsidRPr="00E65229">
        <w:rPr>
          <w:rtl/>
          <w:lang w:bidi="fa-IR"/>
        </w:rPr>
        <w:t xml:space="preserve"> غ</w:t>
      </w:r>
      <w:r w:rsidRPr="00E65229">
        <w:rPr>
          <w:rFonts w:hint="cs"/>
          <w:rtl/>
          <w:lang w:bidi="fa-IR"/>
        </w:rPr>
        <w:t>ی</w:t>
      </w:r>
      <w:r w:rsidRPr="00E65229">
        <w:rPr>
          <w:rFonts w:hint="eastAsia"/>
          <w:rtl/>
          <w:lang w:bidi="fa-IR"/>
        </w:rPr>
        <w:t>رخط</w:t>
      </w:r>
      <w:r w:rsidRPr="00E65229">
        <w:rPr>
          <w:rFonts w:hint="cs"/>
          <w:rtl/>
          <w:lang w:bidi="fa-IR"/>
        </w:rPr>
        <w:t>ی</w:t>
      </w:r>
      <w:r w:rsidRPr="00E65229">
        <w:rPr>
          <w:rtl/>
          <w:lang w:bidi="fa-IR"/>
        </w:rPr>
        <w:t xml:space="preserve"> سر و کار دارند، مناسب است. به عنوان مثال، برا</w:t>
      </w:r>
      <w:r w:rsidRPr="00E65229">
        <w:rPr>
          <w:rFonts w:hint="cs"/>
          <w:rtl/>
          <w:lang w:bidi="fa-IR"/>
        </w:rPr>
        <w:t>ی</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الگوها</w:t>
      </w:r>
      <w:r w:rsidRPr="00E65229">
        <w:rPr>
          <w:rFonts w:hint="cs"/>
          <w:rtl/>
          <w:lang w:bidi="fa-IR"/>
        </w:rPr>
        <w:t>ی</w:t>
      </w:r>
      <w:r w:rsidRPr="00E65229">
        <w:rPr>
          <w:rtl/>
          <w:lang w:bidi="fa-IR"/>
        </w:rPr>
        <w:t xml:space="preserve"> صوت</w:t>
      </w:r>
      <w:r w:rsidRPr="00E65229">
        <w:rPr>
          <w:rFonts w:hint="cs"/>
          <w:rtl/>
          <w:lang w:bidi="fa-IR"/>
        </w:rPr>
        <w:t>ی</w:t>
      </w:r>
      <w:r w:rsidRPr="00E65229">
        <w:rPr>
          <w:rFonts w:hint="eastAsia"/>
          <w:rtl/>
          <w:lang w:bidi="fa-IR"/>
        </w:rPr>
        <w:t>،</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چهره، تخم</w:t>
      </w:r>
      <w:r w:rsidRPr="00E65229">
        <w:rPr>
          <w:rFonts w:hint="cs"/>
          <w:rtl/>
          <w:lang w:bidi="fa-IR"/>
        </w:rPr>
        <w:t>ی</w:t>
      </w:r>
      <w:r w:rsidRPr="00E65229">
        <w:rPr>
          <w:rFonts w:hint="eastAsia"/>
          <w:rtl/>
          <w:lang w:bidi="fa-IR"/>
        </w:rPr>
        <w:t>ن</w:t>
      </w:r>
      <w:r w:rsidRPr="00E65229">
        <w:rPr>
          <w:rtl/>
          <w:lang w:bidi="fa-IR"/>
        </w:rPr>
        <w:t xml:space="preserve"> تابع پ</w:t>
      </w:r>
      <w:r w:rsidRPr="00E65229">
        <w:rPr>
          <w:rFonts w:hint="cs"/>
          <w:rtl/>
          <w:lang w:bidi="fa-IR"/>
        </w:rPr>
        <w:t>ی</w:t>
      </w:r>
      <w:r w:rsidRPr="00E65229">
        <w:rPr>
          <w:rFonts w:hint="eastAsia"/>
          <w:rtl/>
          <w:lang w:bidi="fa-IR"/>
        </w:rPr>
        <w:t>چ</w:t>
      </w:r>
      <w:r w:rsidRPr="00E65229">
        <w:rPr>
          <w:rFonts w:hint="cs"/>
          <w:rtl/>
          <w:lang w:bidi="fa-IR"/>
        </w:rPr>
        <w:t>ی</w:t>
      </w:r>
      <w:r w:rsidR="007E14ED">
        <w:rPr>
          <w:rFonts w:hint="eastAsia"/>
          <w:rtl/>
          <w:lang w:bidi="fa-IR"/>
        </w:rPr>
        <w:t>د</w:t>
      </w:r>
      <w:r w:rsidR="007E14ED">
        <w:rPr>
          <w:rFonts w:hint="cs"/>
          <w:rtl/>
          <w:lang w:bidi="fa-IR"/>
        </w:rPr>
        <w:t>ه‌ی غیر خطی</w:t>
      </w:r>
      <w:r w:rsidRPr="00E65229">
        <w:rPr>
          <w:rtl/>
          <w:lang w:bidi="fa-IR"/>
        </w:rPr>
        <w:t xml:space="preserve"> و مسائل پ</w:t>
      </w:r>
      <w:r w:rsidRPr="00E65229">
        <w:rPr>
          <w:rFonts w:hint="cs"/>
          <w:rtl/>
          <w:lang w:bidi="fa-IR"/>
        </w:rPr>
        <w:t>ی</w:t>
      </w:r>
      <w:r w:rsidRPr="00E65229">
        <w:rPr>
          <w:rFonts w:hint="eastAsia"/>
          <w:rtl/>
          <w:lang w:bidi="fa-IR"/>
        </w:rPr>
        <w:t>ش‌ب</w:t>
      </w:r>
      <w:r w:rsidRPr="00E65229">
        <w:rPr>
          <w:rFonts w:hint="cs"/>
          <w:rtl/>
          <w:lang w:bidi="fa-IR"/>
        </w:rPr>
        <w:t>ی</w:t>
      </w:r>
      <w:r w:rsidRPr="00E65229">
        <w:rPr>
          <w:rFonts w:hint="eastAsia"/>
          <w:rtl/>
          <w:lang w:bidi="fa-IR"/>
        </w:rPr>
        <w:t>ن</w:t>
      </w:r>
      <w:r w:rsidRPr="00E65229">
        <w:rPr>
          <w:rFonts w:hint="cs"/>
          <w:rtl/>
          <w:lang w:bidi="fa-IR"/>
        </w:rPr>
        <w:t>ی</w:t>
      </w:r>
      <w:r w:rsidRPr="00E65229">
        <w:rPr>
          <w:rFonts w:hint="eastAsia"/>
          <w:rtl/>
          <w:lang w:bidi="fa-IR"/>
        </w:rPr>
        <w:t>،</w:t>
      </w:r>
      <w:r w:rsidRPr="00E65229">
        <w:rPr>
          <w:rtl/>
          <w:lang w:bidi="fa-IR"/>
        </w:rPr>
        <w:t xml:space="preserve"> ا</w:t>
      </w:r>
      <w:r w:rsidRPr="00E65229">
        <w:rPr>
          <w:rFonts w:hint="cs"/>
          <w:rtl/>
          <w:lang w:bidi="fa-IR"/>
        </w:rPr>
        <w:t>ی</w:t>
      </w:r>
      <w:r w:rsidRPr="00E65229">
        <w:rPr>
          <w:rFonts w:hint="eastAsia"/>
          <w:rtl/>
          <w:lang w:bidi="fa-IR"/>
        </w:rPr>
        <w:t>ن</w:t>
      </w:r>
      <w:r w:rsidRPr="00E65229">
        <w:rPr>
          <w:rtl/>
          <w:lang w:bidi="fa-IR"/>
        </w:rPr>
        <w:t xml:space="preserve"> شبکه م</w:t>
      </w:r>
      <w:r w:rsidRPr="00E65229">
        <w:rPr>
          <w:rFonts w:hint="cs"/>
          <w:rtl/>
          <w:lang w:bidi="fa-IR"/>
        </w:rPr>
        <w:t>ی‌</w:t>
      </w:r>
      <w:r w:rsidRPr="00E65229">
        <w:rPr>
          <w:rFonts w:hint="eastAsia"/>
          <w:rtl/>
          <w:lang w:bidi="fa-IR"/>
        </w:rPr>
        <w:t>تواند</w:t>
      </w:r>
      <w:r w:rsidR="007E14ED">
        <w:rPr>
          <w:rtl/>
          <w:lang w:bidi="fa-IR"/>
        </w:rPr>
        <w:t xml:space="preserve"> عملکرد </w:t>
      </w:r>
      <w:r w:rsidR="007E14ED">
        <w:rPr>
          <w:rFonts w:hint="cs"/>
          <w:rtl/>
          <w:lang w:bidi="fa-IR"/>
        </w:rPr>
        <w:t xml:space="preserve">مناسبی </w:t>
      </w:r>
      <w:r w:rsidRPr="00E65229">
        <w:rPr>
          <w:rtl/>
          <w:lang w:bidi="fa-IR"/>
        </w:rPr>
        <w:t>داشته باشد</w:t>
      </w:r>
      <w:r w:rsidRPr="00E65229">
        <w:rPr>
          <w:lang w:bidi="fa-IR"/>
        </w:rPr>
        <w:t>.</w:t>
      </w:r>
    </w:p>
    <w:p w:rsidR="00E06851" w:rsidRPr="00261987" w:rsidRDefault="00E06851" w:rsidP="00097A2C">
      <w:pPr>
        <w:pStyle w:val="Heading2"/>
        <w:rPr>
          <w:rtl/>
        </w:rPr>
      </w:pPr>
      <w:bookmarkStart w:id="87" w:name="_Toc157254857"/>
      <w:r>
        <w:rPr>
          <w:rFonts w:hint="cs"/>
          <w:rtl/>
        </w:rPr>
        <w:t>مدلسازی دینامیکی</w:t>
      </w:r>
      <w:bookmarkEnd w:id="87"/>
    </w:p>
    <w:p w:rsidR="00E06851" w:rsidRDefault="00E06851" w:rsidP="00751B49">
      <w:pPr>
        <w:bidi/>
        <w:rPr>
          <w:rtl/>
        </w:rPr>
      </w:pPr>
      <w:r>
        <w:rPr>
          <w:rFonts w:hint="cs"/>
          <w:rtl/>
          <w:lang w:bidi="fa-IR"/>
        </w:rPr>
        <w:t xml:space="preserve">در این بخش برای مدلسازی دینامیکی سیستم از </w:t>
      </w:r>
      <w:r>
        <w:rPr>
          <w:rFonts w:hint="cs"/>
          <w:rtl/>
        </w:rPr>
        <w:t xml:space="preserve">روش لاگرانژ استفاده می‌کنیم. این روش بر پایه انرژی نوشته می‌شود که با فرض معادلات قیدهای غیرهولونومیک برای سیستم چند رباته، معادلات لاگرانژ به شکل رابطه‌ی </w:t>
      </w:r>
      <w:r w:rsidR="00751B49">
        <w:rPr>
          <w:rFonts w:hint="cs"/>
          <w:rtl/>
        </w:rPr>
        <w:t>3-12</w:t>
      </w:r>
      <w:r>
        <w:rPr>
          <w:rFonts w:hint="cs"/>
          <w:rtl/>
        </w:rPr>
        <w:t xml:space="preserve"> خواهد بود.</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463"/>
      </w:tblGrid>
      <w:tr w:rsidR="009D23F2" w:rsidTr="00F27E34">
        <w:tc>
          <w:tcPr>
            <w:tcW w:w="1856"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7463" w:type="dxa"/>
            <w:vAlign w:val="center"/>
          </w:tcPr>
          <w:p w:rsidR="009D23F2" w:rsidRPr="00F27E34" w:rsidRDefault="006119C0" w:rsidP="00230985">
            <w:pPr>
              <w:bidi/>
              <w:rPr>
                <w:rFonts w:eastAsiaTheme="minorEastAsia"/>
                <w:rtl/>
                <w:lang w:bidi="fa-IR"/>
              </w:rPr>
            </w:pPr>
            <m:oMathPara>
              <m:oMathParaPr>
                <m:jc m:val="left"/>
              </m:oMathParaPr>
              <m:oMath>
                <m:f>
                  <m:fPr>
                    <m:ctrlPr>
                      <w:rPr>
                        <w:rFonts w:ascii="Cambria Math" w:hAnsi="Cambria Math"/>
                        <w:i/>
                      </w:rPr>
                    </m:ctrlPr>
                  </m:fPr>
                  <m:num>
                    <m:r>
                      <w:rPr>
                        <w:rFonts w:ascii="Cambria Math" w:hAnsi="Cambria Math"/>
                      </w:rPr>
                      <m:t>d</m:t>
                    </m:r>
                  </m:num>
                  <m:den>
                    <m:r>
                      <w:rPr>
                        <w:rFonts w:ascii="Cambria Math" w:hAnsi="Cambria Math"/>
                      </w:rPr>
                      <m:t>d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j</m:t>
                            </m:r>
                          </m:sub>
                        </m:sSub>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d>
                  <m:dPr>
                    <m:ctrlPr>
                      <w:rPr>
                        <w:rFonts w:ascii="Cambria Math" w:hAnsi="Cambria Math"/>
                        <w:i/>
                      </w:rPr>
                    </m:ctrlPr>
                  </m:dPr>
                  <m:e>
                    <m:r>
                      <w:rPr>
                        <w:rFonts w:ascii="Cambria Math" w:hAnsi="Cambria Math"/>
                      </w:rPr>
                      <m:t>q</m:t>
                    </m:r>
                  </m:e>
                </m:d>
                <m:r>
                  <w:rPr>
                    <w:rFonts w:ascii="Cambria Math" w:hAnsi="Cambria Math"/>
                  </w:rPr>
                  <m:t>λ       j=1.2….n</m:t>
                </m:r>
              </m:oMath>
            </m:oMathPara>
          </w:p>
        </w:tc>
      </w:tr>
    </w:tbl>
    <w:p w:rsidR="00E06851" w:rsidRPr="00230985" w:rsidRDefault="00B27B8D" w:rsidP="00230985">
      <w:pPr>
        <w:bidi/>
        <w:rPr>
          <w:rtl/>
        </w:rPr>
      </w:pPr>
      <w:r w:rsidRPr="00230985">
        <w:rPr>
          <w:rFonts w:hint="cs"/>
          <w:rtl/>
        </w:rPr>
        <w:t>که در رابطه‌ 3-12</w:t>
      </w:r>
      <w:r w:rsidR="00E06851" w:rsidRPr="00230985">
        <w:rPr>
          <w:rFonts w:hint="cs"/>
          <w:rtl/>
        </w:rPr>
        <w:t xml:space="preserve"> فوق، </w:t>
      </w:r>
      <m:oMath>
        <m:r>
          <m:rPr>
            <m:scr m:val="script"/>
          </m:rPr>
          <w:rPr>
            <w:rFonts w:ascii="Cambria Math" w:hAnsi="Cambria Math"/>
          </w:rPr>
          <m:t>l=</m:t>
        </m:r>
        <m:r>
          <w:rPr>
            <w:rFonts w:ascii="Cambria Math" w:hAnsi="Cambria Math"/>
          </w:rPr>
          <m:t>T-P</m:t>
        </m:r>
      </m:oMath>
      <w:r w:rsidR="00E06851" w:rsidRPr="00230985">
        <w:rPr>
          <w:rFonts w:hint="cs"/>
          <w:rtl/>
        </w:rPr>
        <w:t>، تابع لاگرانژین نامیده می‌شود.</w:t>
      </w:r>
      <w:r w:rsidR="00E52C45" w:rsidRPr="00230985">
        <w:rPr>
          <w:rFonts w:hint="cs"/>
          <w:rtl/>
        </w:rPr>
        <w:t xml:space="preserve"> مقدار</w:t>
      </w:r>
      <w:r w:rsidR="00E06851" w:rsidRPr="00230985">
        <w:rPr>
          <w:rFonts w:hint="cs"/>
          <w:rtl/>
        </w:rPr>
        <w:t xml:space="preserve"> </w:t>
      </w:r>
      <m:oMath>
        <m:r>
          <w:rPr>
            <w:rFonts w:ascii="Cambria Math" w:hAnsi="Cambria Math"/>
          </w:rPr>
          <m:t>T</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مقدار کل انرژی جنبشی</w:t>
      </w:r>
      <w:r w:rsidR="00E06851">
        <w:rPr>
          <w:rFonts w:hint="cs"/>
          <w:rtl/>
        </w:rPr>
        <w:t xml:space="preserve"> </w:t>
      </w:r>
      <w:r w:rsidR="00E06851" w:rsidRPr="00230985">
        <w:rPr>
          <w:rFonts w:hint="cs"/>
          <w:rtl/>
        </w:rPr>
        <w:t xml:space="preserve">سیستم و </w:t>
      </w:r>
      <m:oMath>
        <m:r>
          <w:rPr>
            <w:rFonts w:ascii="Cambria Math" w:hAnsi="Cambria Math"/>
          </w:rPr>
          <m:t xml:space="preserve"> P</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 xml:space="preserve">انرژی پتانسیل سیستم می‌باشد.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00E06851" w:rsidRPr="00230985">
        <w:rPr>
          <w:rFonts w:hint="cs"/>
          <w:rtl/>
        </w:rPr>
        <w:t xml:space="preserve"> </w:t>
      </w:r>
      <w:r w:rsidR="00E52C45" w:rsidRPr="00230985">
        <w:rPr>
          <w:rFonts w:hint="cs"/>
          <w:rtl/>
        </w:rPr>
        <w:t>ورودی</w:t>
      </w:r>
      <w:r w:rsidR="00E06851" w:rsidRPr="00230985">
        <w:rPr>
          <w:rFonts w:hint="cs"/>
          <w:rtl/>
        </w:rPr>
        <w:t xml:space="preserve"> متناظر با مختصات تعمیم یافته‌ی</w:t>
      </w:r>
      <w:r w:rsidR="00976F9F" w:rsidRPr="00230985">
        <w:rPr>
          <w:rFonts w:hint="cs"/>
          <w:rtl/>
        </w:rPr>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E06851" w:rsidRPr="00230985">
        <w:rPr>
          <w:rtl/>
        </w:rPr>
        <w:t xml:space="preserve"> </w:t>
      </w:r>
      <w:r w:rsidR="00E06851" w:rsidRPr="00230985">
        <w:rPr>
          <w:rFonts w:hint="cs"/>
          <w:rtl/>
        </w:rPr>
        <w:t>است</w:t>
      </w:r>
      <w:r w:rsidR="00E52C45" w:rsidRPr="00230985">
        <w:rPr>
          <w:rFonts w:hint="cs"/>
          <w:rtl/>
        </w:rPr>
        <w:t xml:space="preserve"> که در سیستم</w:t>
      </w:r>
      <w:r w:rsidR="00E52C45">
        <w:rPr>
          <w:rFonts w:hint="cs"/>
          <w:rtl/>
        </w:rPr>
        <w:t xml:space="preserve"> </w:t>
      </w:r>
      <w:r w:rsidR="00E52C45" w:rsidRPr="00230985">
        <w:rPr>
          <w:rFonts w:hint="cs"/>
          <w:rtl/>
        </w:rPr>
        <w:t>ما برابر با ولتاژ ورودی است</w:t>
      </w:r>
      <w:r w:rsidR="00E06851" w:rsidRPr="00230985">
        <w:rPr>
          <w:rFonts w:hint="cs"/>
          <w:rtl/>
        </w:rPr>
        <w:t xml:space="preserve">. </w:t>
      </w:r>
      <m:oMath>
        <m:r>
          <w:rPr>
            <w:rFonts w:ascii="Cambria Math" w:hAnsi="Cambria Math"/>
          </w:rPr>
          <m:t>λ=[</m:t>
        </m:r>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m:t>
            </m:r>
          </m:sub>
        </m:sSub>
        <m:sSup>
          <m:sSupPr>
            <m:ctrlPr>
              <w:rPr>
                <w:rFonts w:ascii="Cambria Math" w:hAnsi="Cambria Math"/>
                <w:i/>
              </w:rPr>
            </m:ctrlPr>
          </m:sSupPr>
          <m:e>
            <m:r>
              <w:rPr>
                <w:rFonts w:ascii="Cambria Math" w:hAnsi="Cambria Math"/>
              </w:rPr>
              <m:t>]</m:t>
            </m:r>
          </m:e>
          <m:sup>
            <m:r>
              <w:rPr>
                <w:rFonts w:ascii="Cambria Math" w:hAnsi="Cambria Math"/>
              </w:rPr>
              <m:t>T</m:t>
            </m:r>
          </m:sup>
        </m:sSup>
      </m:oMath>
      <w:r w:rsidR="00976F9F" w:rsidRPr="00230985">
        <w:t xml:space="preserve"> </w:t>
      </w:r>
      <w:r w:rsidR="00E06851" w:rsidRPr="00230985">
        <w:rPr>
          <w:rFonts w:hint="cs"/>
          <w:rtl/>
        </w:rPr>
        <w:t>بردار ضرایب لاگرانژ</w:t>
      </w:r>
      <w:r w:rsidR="00976F9F" w:rsidRPr="00230985">
        <w:rPr>
          <w:rtl/>
        </w:rPr>
        <w:footnoteReference w:id="48"/>
      </w:r>
      <w:r w:rsidR="00E06851" w:rsidRPr="00230985">
        <w:rPr>
          <w:rFonts w:hint="cs"/>
          <w:rtl/>
        </w:rPr>
        <w:t xml:space="preserve"> متناظر با نیروهای قیدی </w:t>
      </w:r>
      <w:r w:rsidR="00976F9F" w:rsidRPr="00230985">
        <w:rPr>
          <w:rFonts w:hint="cs"/>
          <w:rtl/>
        </w:rPr>
        <w:t>می‌باشد،</w:t>
      </w:r>
      <w:r w:rsidR="00E06851" w:rsidRPr="00230985">
        <w:rPr>
          <w:rtl/>
        </w:rPr>
        <w:t xml:space="preserve"> و</w:t>
      </w:r>
      <w:r w:rsidR="00E06851" w:rsidRPr="00230985">
        <w:rPr>
          <w:rFonts w:hint="cs"/>
          <w:rtl/>
        </w:rPr>
        <w:t xml:space="preserve"> سطر </w:t>
      </w:r>
      <w:r w:rsidR="00976F9F" w:rsidRPr="00230985">
        <w:t>j</w:t>
      </w:r>
      <w:r w:rsidR="00E06851">
        <w:rPr>
          <w:rtl/>
        </w:rPr>
        <w:t xml:space="preserve"> </w:t>
      </w:r>
      <w:r w:rsidR="00E06851" w:rsidRPr="00230985">
        <w:rPr>
          <w:rFonts w:hint="cs"/>
          <w:rtl/>
        </w:rPr>
        <w:t xml:space="preserve">ام از ماتریس </w:t>
      </w:r>
      <m:oMath>
        <m:r>
          <w:rPr>
            <w:rFonts w:ascii="Cambria Math" w:hAnsi="Cambria Math"/>
          </w:rPr>
          <m:t>A(q)</m:t>
        </m:r>
      </m:oMath>
      <w:r w:rsidR="00E06851" w:rsidRPr="00230985">
        <w:rPr>
          <w:rtl/>
        </w:rPr>
        <w:t xml:space="preserve"> </w:t>
      </w:r>
      <w:r w:rsidR="00976F9F" w:rsidRPr="00230985">
        <w:rPr>
          <w:rFonts w:hint="cs"/>
          <w:rtl/>
        </w:rPr>
        <w:t>است</w:t>
      </w:r>
      <w:r w:rsidR="00E06851" w:rsidRPr="00230985">
        <w:rPr>
          <w:rFonts w:hint="cs"/>
          <w:rtl/>
        </w:rPr>
        <w:t>.</w:t>
      </w:r>
    </w:p>
    <w:p w:rsidR="00976F9F" w:rsidRDefault="00976F9F" w:rsidP="00230985">
      <w:pPr>
        <w:bidi/>
        <w:rPr>
          <w:rtl/>
          <w:lang w:bidi="fa-IR"/>
        </w:rPr>
      </w:pPr>
      <w:r>
        <w:rPr>
          <w:rFonts w:hint="cs"/>
          <w:rtl/>
          <w:lang w:bidi="fa-IR"/>
        </w:rPr>
        <w:t xml:space="preserve">با توجه به این که سیستم ربات چرخدار ما بر روی زمین قرار دارد، مقدار انرژی پتانسیل </w:t>
      </w:r>
      <m:oMath>
        <m:r>
          <w:rPr>
            <w:rFonts w:ascii="Cambria Math" w:hAnsi="Cambria Math"/>
            <w:sz w:val="28"/>
            <w:szCs w:val="32"/>
          </w:rPr>
          <m:t>P</m:t>
        </m:r>
      </m:oMath>
      <w:r>
        <w:rPr>
          <w:rFonts w:hint="cs"/>
          <w:rtl/>
          <w:lang w:bidi="fa-IR"/>
        </w:rPr>
        <w:t xml:space="preserve"> برابر با 0 خواهد بود. همچنین انرژی جنبشی سیستم به صورت </w:t>
      </w:r>
      <w:r w:rsidR="00B27B8D">
        <w:rPr>
          <w:rFonts w:hint="cs"/>
          <w:rtl/>
          <w:lang w:bidi="fa-IR"/>
        </w:rPr>
        <w:t>رابطه 3-13</w:t>
      </w:r>
      <w:r>
        <w:rPr>
          <w:rFonts w:hint="cs"/>
          <w:rtl/>
          <w:lang w:bidi="fa-IR"/>
        </w:rPr>
        <w:t xml:space="preserve"> خواهد بود.</w:t>
      </w:r>
    </w:p>
    <w:tbl>
      <w:tblPr>
        <w:tblStyle w:val="TableGrid"/>
        <w:bidiVisual/>
        <w:tblW w:w="9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370"/>
      </w:tblGrid>
      <w:tr w:rsidR="00B27B8D" w:rsidTr="00F27E34">
        <w:tc>
          <w:tcPr>
            <w:tcW w:w="185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3</w:t>
            </w:r>
            <w:r w:rsidRPr="00A44011">
              <w:rPr>
                <w:sz w:val="20"/>
                <w:szCs w:val="24"/>
                <w:rtl/>
              </w:rPr>
              <w:fldChar w:fldCharType="end"/>
            </w:r>
            <w:r w:rsidRPr="00A44011">
              <w:rPr>
                <w:rFonts w:hint="cs"/>
                <w:sz w:val="20"/>
                <w:szCs w:val="24"/>
                <w:rtl/>
              </w:rPr>
              <w:t>)</w:t>
            </w:r>
          </w:p>
        </w:tc>
        <w:tc>
          <w:tcPr>
            <w:tcW w:w="7370" w:type="dxa"/>
            <w:vAlign w:val="center"/>
          </w:tcPr>
          <w:p w:rsidR="00B27B8D" w:rsidRPr="00F27E34" w:rsidRDefault="00B27B8D" w:rsidP="00EC5826">
            <w:pPr>
              <w:bidi/>
              <w:ind w:left="1503" w:hanging="990"/>
              <w:jc w:val="right"/>
              <w:rPr>
                <w:rFonts w:eastAsiaTheme="minorEastAsia"/>
                <w:rtl/>
                <w:lang w:bidi="fa-IR"/>
              </w:rPr>
            </w:pPr>
            <m:oMathPara>
              <m:oMathParaPr>
                <m:jc m:val="left"/>
              </m:oMathParaPr>
              <m:oMath>
                <m:r>
                  <w:rPr>
                    <w:rFonts w:ascii="Cambria Math" w:hAnsi="Cambria Math"/>
                    <w:lang w:bidi="fa-IR"/>
                  </w:rPr>
                  <m:t>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c</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y</m:t>
                            </m:r>
                          </m:e>
                        </m:acc>
                      </m:e>
                      <m:sub>
                        <m:r>
                          <w:rPr>
                            <w:rFonts w:ascii="Cambria Math" w:hAnsi="Cambria Math"/>
                            <w:lang w:bidi="fa-IR"/>
                          </w:rPr>
                          <m:t>c</m:t>
                        </m:r>
                      </m:sub>
                    </m:sSub>
                    <m:r>
                      <w:rPr>
                        <w:rFonts w:ascii="Cambria Math" w:hAnsi="Cambria Math"/>
                        <w:lang w:bidi="fa-IR"/>
                      </w:rPr>
                      <m:t>)</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acc>
                      <m:accPr>
                        <m:chr m:val="̇"/>
                        <m:ctrlPr>
                          <w:rPr>
                            <w:rFonts w:ascii="Cambria Math" w:hAnsi="Cambria Math"/>
                            <w:i/>
                            <w:lang w:bidi="fa-IR"/>
                          </w:rPr>
                        </m:ctrlPr>
                      </m:accPr>
                      <m:e>
                        <m:r>
                          <w:rPr>
                            <w:rFonts w:ascii="Cambria Math" w:hAnsi="Cambria Math"/>
                            <w:lang w:bidi="fa-IR"/>
                          </w:rPr>
                          <m:t>θ</m:t>
                        </m:r>
                      </m:e>
                    </m:acc>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r>
                      <w:rPr>
                        <w:rFonts w:ascii="Cambria Math" w:hAnsi="Cambria Math"/>
                        <w:lang w:bidi="fa-IR"/>
                      </w:rPr>
                      <m:t>ω</m:t>
                    </m:r>
                  </m:e>
                  <m:sup>
                    <m:r>
                      <w:rPr>
                        <w:rFonts w:ascii="Cambria Math" w:hAnsi="Cambria Math"/>
                        <w:lang w:bidi="fa-IR"/>
                      </w:rPr>
                      <m:t>2</m:t>
                    </m:r>
                  </m:sup>
                </m:sSup>
              </m:oMath>
            </m:oMathPara>
          </w:p>
        </w:tc>
      </w:tr>
    </w:tbl>
    <w:p w:rsidR="00C45A4F" w:rsidRDefault="005F3CEF" w:rsidP="00A50FEA">
      <w:pPr>
        <w:bidi/>
        <w:rPr>
          <w:rtl/>
        </w:rPr>
      </w:pPr>
      <w:r w:rsidRPr="00230985">
        <w:rPr>
          <w:rFonts w:hint="cs"/>
          <w:rtl/>
        </w:rPr>
        <w:t xml:space="preserve">همانطور که در فصل دوم گفته شد </w:t>
      </w:r>
      <m:oMath>
        <m:r>
          <w:rPr>
            <w:rFonts w:ascii="Cambria Math" w:hAnsi="Cambria Math"/>
          </w:rPr>
          <m:t>q=</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θ] </m:t>
            </m:r>
          </m:e>
          <m:sup>
            <m:r>
              <w:rPr>
                <w:rFonts w:ascii="Cambria Math" w:hAnsi="Cambria Math"/>
              </w:rPr>
              <m:t>T</m:t>
            </m:r>
          </m:sup>
        </m:sSup>
      </m:oMath>
      <w:r w:rsidRPr="00230985">
        <w:rPr>
          <w:rFonts w:hint="cs"/>
          <w:rtl/>
        </w:rPr>
        <w:t>. بنابراین معادلات لاگرانژ را برای سیستم ربات چرخدار</w:t>
      </w:r>
      <w:r>
        <w:rPr>
          <w:rFonts w:hint="cs"/>
          <w:rtl/>
        </w:rPr>
        <w:t xml:space="preserve"> خود </w:t>
      </w:r>
      <w:r w:rsidR="00493EDB">
        <w:rPr>
          <w:rFonts w:hint="cs"/>
          <w:rtl/>
        </w:rPr>
        <w:t>می‌نویسیم</w:t>
      </w:r>
      <w:r>
        <w:rPr>
          <w:rFonts w:hint="cs"/>
          <w:rtl/>
        </w:rPr>
        <w:t xml:space="preserve"> و به </w:t>
      </w:r>
      <w:r w:rsidR="00A50FEA">
        <w:rPr>
          <w:rFonts w:hint="cs"/>
          <w:rtl/>
        </w:rPr>
        <w:t>رابطه 3-14</w:t>
      </w:r>
      <w:r w:rsidR="00493EDB">
        <w:rPr>
          <w:rFonts w:hint="cs"/>
          <w:rtl/>
        </w:rPr>
        <w:t xml:space="preserve"> می‌رسیم.</w:t>
      </w:r>
    </w:p>
    <w:tbl>
      <w:tblPr>
        <w:tblStyle w:val="TableGrid"/>
        <w:bidiVisual/>
        <w:tblW w:w="9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3"/>
      </w:tblGrid>
      <w:tr w:rsidR="00B27B8D" w:rsidTr="00F27E34">
        <w:trPr>
          <w:trHeight w:val="1728"/>
        </w:trPr>
        <w:tc>
          <w:tcPr>
            <w:tcW w:w="188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4</w:t>
            </w:r>
            <w:r w:rsidRPr="00A44011">
              <w:rPr>
                <w:sz w:val="20"/>
                <w:szCs w:val="24"/>
                <w:rtl/>
              </w:rPr>
              <w:fldChar w:fldCharType="end"/>
            </w:r>
            <w:r w:rsidRPr="00A44011">
              <w:rPr>
                <w:rFonts w:hint="cs"/>
                <w:sz w:val="20"/>
                <w:szCs w:val="24"/>
                <w:rtl/>
              </w:rPr>
              <w:t>)</w:t>
            </w:r>
          </w:p>
        </w:tc>
        <w:tc>
          <w:tcPr>
            <w:tcW w:w="7383" w:type="dxa"/>
            <w:vAlign w:val="center"/>
          </w:tcPr>
          <w:p w:rsidR="00A50FEA" w:rsidRPr="00F27E34" w:rsidRDefault="00A50FEA" w:rsidP="00A50FEA">
            <w:pPr>
              <w:bidi/>
              <w:ind w:left="1968" w:hanging="990"/>
              <w:jc w:val="right"/>
              <w:rPr>
                <w:rFonts w:eastAsiaTheme="minorEastAsia"/>
                <w:rtl/>
                <w:lang w:bidi="fa-IR"/>
              </w:rPr>
            </w:pPr>
            <m:oMathPara>
              <m:oMathParaPr>
                <m:jc m:val="left"/>
              </m:oMathParaPr>
              <m:oMath>
                <m:r>
                  <w:rPr>
                    <w:rFonts w:ascii="Cambria Math" w:hAnsi="Cambria Math"/>
                  </w:rPr>
                  <m:t>M</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rPr>
                          <m:t>η</m:t>
                        </m:r>
                      </m:e>
                    </m:acc>
                  </m:e>
                  <m:sub>
                    <m:r>
                      <w:rPr>
                        <w:rFonts w:ascii="Cambria Math" w:hAnsi="Cambria Math"/>
                      </w:rPr>
                      <m:t>i</m:t>
                    </m:r>
                  </m:sub>
                </m:sSub>
                <m:r>
                  <m:rPr>
                    <m:sty m:val="p"/>
                  </m:rPr>
                  <w:rPr>
                    <w:rFonts w:ascii="Cambria Math" w:hAnsi="Cambria Math"/>
                  </w:rPr>
                  <m:t>+</m:t>
                </m:r>
                <m:r>
                  <w:rPr>
                    <w:rFonts w:ascii="Cambria Math" w:hAnsi="Cambria Math"/>
                  </w:rPr>
                  <m:t>C</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w:rPr>
                    <w:rFonts w:ascii="Cambria Math" w:hAnsi="Cambria Math"/>
                  </w:rPr>
                  <m:t>X</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di</m:t>
                    </m:r>
                  </m:sub>
                </m:sSub>
                <m:r>
                  <m:rPr>
                    <m:sty m:val="p"/>
                  </m:rPr>
                  <w:rPr>
                    <w:rFonts w:ascii="Cambria Math" w:hAnsi="Cambria Math"/>
                  </w:rPr>
                  <m:t>=</m:t>
                </m:r>
                <m:r>
                  <w:rPr>
                    <w:rFonts w:ascii="Cambria Math" w:hAnsi="Cambria Math"/>
                  </w:rPr>
                  <m:t>B</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6E5B35" w:rsidRDefault="006E5B35" w:rsidP="006E5B35">
      <w:pPr>
        <w:bidi/>
        <w:rPr>
          <w:rtl/>
          <w:lang w:bidi="fa-IR"/>
        </w:rPr>
      </w:pPr>
      <w:r w:rsidRPr="00230985">
        <w:rPr>
          <w:rFonts w:hint="cs"/>
          <w:rtl/>
        </w:rPr>
        <w:t xml:space="preserve">رابطه‌ی 3-14 به عنوان مدل دینامیکی ربات شناخته می‌شود. که در آن مقدار ورودی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Pr="00230985">
        <w:rPr>
          <w:rFonts w:hint="cs"/>
          <w:rtl/>
        </w:rPr>
        <w:t xml:space="preserve"> به پارامترهای فیزیکی و</w:t>
      </w:r>
      <w:r>
        <w:rPr>
          <w:rFonts w:hint="cs"/>
          <w:rtl/>
          <w:lang w:bidi="fa-IR"/>
        </w:rPr>
        <w:t xml:space="preserve"> دینامیکی ربات مرتبط می‌گردد. در رابطه 3-14</w:t>
      </w:r>
      <w:r w:rsidR="00D74520">
        <w:rPr>
          <w:rFonts w:hint="cs"/>
          <w:rtl/>
          <w:lang w:bidi="fa-IR"/>
        </w:rPr>
        <w:t xml:space="preserve"> مقادیر ما</w:t>
      </w:r>
      <w:r>
        <w:rPr>
          <w:rFonts w:hint="cs"/>
          <w:rtl/>
          <w:lang w:bidi="fa-IR"/>
        </w:rPr>
        <w:t>تریس‌ها به</w:t>
      </w:r>
      <w:r w:rsidR="00107695">
        <w:rPr>
          <w:rFonts w:hint="cs"/>
          <w:rtl/>
          <w:lang w:bidi="fa-IR"/>
        </w:rPr>
        <w:t xml:space="preserve"> صورت </w:t>
      </w:r>
      <w:r>
        <w:rPr>
          <w:rFonts w:hint="cs"/>
          <w:rtl/>
          <w:lang w:bidi="fa-IR"/>
        </w:rPr>
        <w:t>جدول 3-1 است.</w:t>
      </w:r>
    </w:p>
    <w:p w:rsidR="006E5B35" w:rsidRDefault="006E5B35" w:rsidP="006E5B35">
      <w:pPr>
        <w:bidi/>
        <w:rPr>
          <w:rtl/>
          <w:lang w:bidi="fa-IR"/>
        </w:rPr>
      </w:pPr>
    </w:p>
    <w:p w:rsidR="006E5B35" w:rsidRDefault="006E5B35" w:rsidP="006E5B35">
      <w:pPr>
        <w:bidi/>
        <w:rPr>
          <w:rtl/>
          <w:lang w:bidi="fa-IR"/>
        </w:rPr>
      </w:pPr>
    </w:p>
    <w:p w:rsidR="006E5B35" w:rsidRDefault="006E5B35" w:rsidP="006E5B35">
      <w:pPr>
        <w:pStyle w:val="Caption"/>
        <w:keepNext/>
        <w:bidi/>
        <w:jc w:val="center"/>
      </w:pPr>
      <w:bookmarkStart w:id="88" w:name="_Toc157255016"/>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lang w:bidi="fa-IR"/>
        </w:rPr>
        <w:t xml:space="preserve"> عناوین ماتریس مدل دینامیکی ربات</w:t>
      </w:r>
      <w:bookmarkEnd w:id="88"/>
    </w:p>
    <w:tbl>
      <w:tblPr>
        <w:tblStyle w:val="GridTable1Light"/>
        <w:bidiVisual/>
        <w:tblW w:w="0" w:type="auto"/>
        <w:tblLook w:val="04A0" w:firstRow="1" w:lastRow="0" w:firstColumn="1" w:lastColumn="0" w:noHBand="0" w:noVBand="1"/>
      </w:tblPr>
      <w:tblGrid>
        <w:gridCol w:w="4580"/>
        <w:gridCol w:w="4580"/>
      </w:tblGrid>
      <w:tr w:rsidR="00107695" w:rsidTr="006E5B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4E6831" w:rsidRDefault="006E5B35" w:rsidP="006E5B35">
            <w:pPr>
              <w:bidi/>
              <w:ind w:firstLine="0"/>
              <w:jc w:val="center"/>
              <w:rPr>
                <w:rtl/>
                <w:lang w:bidi="fa-IR"/>
              </w:rPr>
            </w:pPr>
            <w:r w:rsidRPr="004E6831">
              <w:rPr>
                <w:rFonts w:hint="cs"/>
                <w:rtl/>
                <w:lang w:bidi="fa-IR"/>
              </w:rPr>
              <w:t>نام ماتریس</w:t>
            </w:r>
          </w:p>
        </w:tc>
        <w:tc>
          <w:tcPr>
            <w:tcW w:w="4580" w:type="dxa"/>
            <w:vAlign w:val="center"/>
          </w:tcPr>
          <w:p w:rsidR="00107695" w:rsidRPr="004E6831" w:rsidRDefault="006E5B35" w:rsidP="006E5B3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107695"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r>
                      <m:rPr>
                        <m:sty m:val="p"/>
                      </m:rPr>
                      <w:rPr>
                        <w:rFonts w:ascii="Cambria Math" w:hAnsi="Cambria Math"/>
                        <w:szCs w:val="24"/>
                      </w:rPr>
                      <m:t>1</m:t>
                    </m:r>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w:rPr>
                              <w:rFonts w:ascii="Cambria Math" w:hAnsi="Cambria Math"/>
                              <w:szCs w:val="24"/>
                            </w:rPr>
                            <m:t>m</m:t>
                          </m:r>
                        </m:e>
                        <m:e>
                          <m:r>
                            <m:rPr>
                              <m:sty m:val="p"/>
                            </m:rPr>
                            <w:rPr>
                              <w:rFonts w:ascii="Cambria Math" w:hAnsi="Cambria Math"/>
                              <w:szCs w:val="24"/>
                            </w:rPr>
                            <m:t>0</m:t>
                          </m:r>
                        </m:e>
                      </m:mr>
                      <m:mr>
                        <m:e>
                          <m:r>
                            <m:rPr>
                              <m:sty m:val="p"/>
                            </m:rPr>
                            <w:rPr>
                              <w:rFonts w:ascii="Cambria Math" w:hAnsi="Cambria Math"/>
                              <w:szCs w:val="24"/>
                            </w:rPr>
                            <m:t>0</m:t>
                          </m:r>
                        </m:e>
                        <m:e>
                          <m:r>
                            <w:rPr>
                              <w:rFonts w:ascii="Cambria Math" w:hAnsi="Cambria Math"/>
                              <w:szCs w:val="24"/>
                            </w:rPr>
                            <m:t>J</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q</m:t>
                            </m:r>
                          </m:e>
                        </m:acc>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left"/>
                            </m:mcPr>
                          </m:mc>
                        </m:mcs>
                        <m:ctrlPr>
                          <w:rPr>
                            <w:rFonts w:ascii="Cambria Math" w:hAnsi="Cambria Math"/>
                            <w:i/>
                            <w:szCs w:val="24"/>
                          </w:rPr>
                        </m:ctrlPr>
                      </m:mPr>
                      <m:mr>
                        <m:e>
                          <m:r>
                            <m:rPr>
                              <m:sty m:val="p"/>
                            </m:rPr>
                            <w:rPr>
                              <w:rFonts w:ascii="Cambria Math" w:hAnsi="Cambria Math"/>
                              <w:szCs w:val="24"/>
                            </w:rPr>
                            <m:t>0</m:t>
                          </m:r>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r>
                            <m:rPr>
                              <m:sty m:val="p"/>
                            </m:rPr>
                            <w:rPr>
                              <w:rFonts w:ascii="Cambria Math" w:hAnsi="Cambria Math"/>
                              <w:szCs w:val="24"/>
                            </w:rPr>
                            <m:t>/</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1"/>
                              <m:mcJc m:val="center"/>
                            </m:mcPr>
                          </m:mc>
                        </m:mcs>
                        <m:ctrlPr>
                          <w:rPr>
                            <w:rFonts w:ascii="Cambria Math" w:hAnsi="Cambria Math"/>
                            <w:i/>
                            <w:szCs w:val="24"/>
                          </w:rPr>
                        </m:ctrlPr>
                      </m:mPr>
                      <m:mr>
                        <m:e>
                          <m:r>
                            <m:rPr>
                              <m:sty m:val="p"/>
                            </m:rPr>
                            <w:rPr>
                              <w:rFonts w:ascii="Cambria Math" w:hAnsi="Cambria Math"/>
                              <w:szCs w:val="24"/>
                            </w:rPr>
                            <m:t>0</m:t>
                          </m:r>
                        </m:e>
                      </m:mr>
                      <m:mr>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1/</m:t>
                          </m:r>
                          <m:r>
                            <w:rPr>
                              <w:rFonts w:ascii="Cambria Math" w:hAnsi="Cambria Math"/>
                              <w:szCs w:val="24"/>
                            </w:rPr>
                            <m:t>r</m:t>
                          </m:r>
                        </m:e>
                        <m:e>
                          <m:r>
                            <m:rPr>
                              <m:sty m:val="p"/>
                            </m:rPr>
                            <w:rPr>
                              <w:rFonts w:ascii="Cambria Math" w:hAnsi="Cambria Math"/>
                              <w:szCs w:val="24"/>
                            </w:rPr>
                            <m:t>1/</m:t>
                          </m:r>
                          <m:r>
                            <w:rPr>
                              <w:rFonts w:ascii="Cambria Math" w:hAnsi="Cambria Math"/>
                              <w:szCs w:val="24"/>
                            </w:rPr>
                            <m:t>r</m:t>
                          </m:r>
                        </m:e>
                      </m:mr>
                      <m:mr>
                        <m:e>
                          <m:r>
                            <w:rPr>
                              <w:rFonts w:ascii="Cambria Math" w:hAnsi="Cambria Math"/>
                              <w:szCs w:val="24"/>
                            </w:rPr>
                            <m:t>R</m:t>
                          </m:r>
                          <m:r>
                            <m:rPr>
                              <m:sty m:val="p"/>
                            </m:rPr>
                            <w:rPr>
                              <w:rFonts w:ascii="Cambria Math" w:hAnsi="Cambria Math"/>
                              <w:szCs w:val="24"/>
                            </w:rPr>
                            <m:t>/</m:t>
                          </m:r>
                          <m:r>
                            <w:rPr>
                              <w:rFonts w:ascii="Cambria Math" w:hAnsi="Cambria Math"/>
                              <w:szCs w:val="24"/>
                            </w:rPr>
                            <m:t>r</m:t>
                          </m:r>
                        </m:e>
                        <m:e>
                          <m:r>
                            <m:rPr>
                              <m:sty m:val="p"/>
                            </m:rPr>
                            <w:rPr>
                              <w:rFonts w:ascii="Cambria Math" w:hAnsi="Cambria Math"/>
                              <w:szCs w:val="24"/>
                            </w:rPr>
                            <m:t>-</m:t>
                          </m:r>
                          <m:r>
                            <w:rPr>
                              <w:rFonts w:ascii="Cambria Math" w:hAnsi="Cambria Math"/>
                              <w:szCs w:val="24"/>
                            </w:rPr>
                            <m:t>R</m:t>
                          </m:r>
                          <m:r>
                            <m:rPr>
                              <m:sty m:val="p"/>
                            </m:rPr>
                            <w:rPr>
                              <w:rFonts w:ascii="Cambria Math" w:hAnsi="Cambria Math"/>
                              <w:szCs w:val="24"/>
                            </w:rPr>
                            <m:t>/</m:t>
                          </m:r>
                          <m:r>
                            <w:rPr>
                              <w:rFonts w:ascii="Cambria Math" w:hAnsi="Cambria Math"/>
                              <w:szCs w:val="24"/>
                            </w:rPr>
                            <m:t>r</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اختلال بیرونی</w:t>
            </w:r>
            <w:r>
              <w:rPr>
                <w:rStyle w:val="FootnoteReference"/>
                <w:b w:val="0"/>
                <w:bCs w:val="0"/>
                <w:rtl/>
                <w:lang w:bidi="fa-IR"/>
              </w:rPr>
              <w:footnoteReference w:id="49"/>
            </w:r>
          </w:p>
        </w:tc>
        <w:tc>
          <w:tcPr>
            <w:tcW w:w="4580" w:type="dxa"/>
            <w:vAlign w:val="center"/>
          </w:tcPr>
          <w:p w:rsidR="00107695" w:rsidRPr="00230985" w:rsidRDefault="006119C0"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m:oMathPara>
          </w:p>
        </w:tc>
      </w:tr>
      <w:tr w:rsidR="006E5B3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6E5B35" w:rsidRPr="006E5B35" w:rsidRDefault="006E5B35"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6E5B3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cs="Calibri"/>
                    <w:szCs w:val="24"/>
                    <w:lang w:bidi="fa-IR"/>
                  </w:rPr>
                  <m:t>F</m:t>
                </m:r>
              </m:oMath>
            </m:oMathPara>
          </w:p>
        </w:tc>
      </w:tr>
    </w:tbl>
    <w:p w:rsidR="006E5B35" w:rsidRPr="00E52C45" w:rsidRDefault="006E5B35" w:rsidP="006E5B35">
      <w:pPr>
        <w:bidi/>
        <w:ind w:firstLine="0"/>
        <w:jc w:val="left"/>
        <w:rPr>
          <w:rFonts w:eastAsiaTheme="minorEastAsia"/>
          <w:sz w:val="28"/>
          <w:rtl/>
          <w:lang w:bidi="fa-IR"/>
        </w:rPr>
      </w:pPr>
      <w:r>
        <w:rPr>
          <w:rFonts w:eastAsiaTheme="minorEastAsia" w:hint="cs"/>
          <w:rtl/>
          <w:lang w:bidi="fa-IR"/>
        </w:rPr>
        <w:t>همچنین مقادیر پارامترهای فیزیکی در مدل دینامیکی رابطه 3-14 به صورت جدول 3-2 است</w:t>
      </w:r>
      <w:r w:rsidR="00F27E34">
        <w:rPr>
          <w:rFonts w:eastAsiaTheme="minorEastAsia" w:hint="cs"/>
          <w:rtl/>
          <w:lang w:bidi="fa-IR"/>
        </w:rPr>
        <w:t>.</w:t>
      </w:r>
    </w:p>
    <w:p w:rsidR="00130432" w:rsidRDefault="00130432" w:rsidP="00130432">
      <w:pPr>
        <w:pStyle w:val="Caption"/>
        <w:keepNext/>
        <w:bidi/>
        <w:jc w:val="center"/>
        <w:rPr>
          <w:rtl/>
          <w:lang w:bidi="fa-IR"/>
        </w:rPr>
      </w:pPr>
      <w:bookmarkStart w:id="89" w:name="_Toc157255017"/>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نمادها و پارامترهای فیزیکی مدل دینامیکی</w:t>
      </w:r>
      <w:bookmarkEnd w:id="89"/>
    </w:p>
    <w:tbl>
      <w:tblPr>
        <w:tblStyle w:val="GridTable1Light"/>
        <w:bidiVisual/>
        <w:tblW w:w="0" w:type="auto"/>
        <w:tblLook w:val="04A0" w:firstRow="1" w:lastRow="0" w:firstColumn="1" w:lastColumn="0" w:noHBand="0" w:noVBand="1"/>
      </w:tblPr>
      <w:tblGrid>
        <w:gridCol w:w="4580"/>
        <w:gridCol w:w="4580"/>
      </w:tblGrid>
      <w:tr w:rsidR="00C95B4C" w:rsidTr="00C9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4E6831" w:rsidRDefault="00C95B4C" w:rsidP="00C95B4C">
            <w:pPr>
              <w:bidi/>
              <w:ind w:firstLine="0"/>
              <w:jc w:val="center"/>
              <w:rPr>
                <w:sz w:val="28"/>
                <w:rtl/>
                <w:lang w:bidi="fa-IR"/>
              </w:rPr>
            </w:pPr>
            <w:r w:rsidRPr="004E6831">
              <w:rPr>
                <w:rFonts w:hint="cs"/>
                <w:sz w:val="28"/>
                <w:rtl/>
                <w:lang w:bidi="fa-IR"/>
              </w:rPr>
              <w:t>پارامتر فیزیکی</w:t>
            </w:r>
          </w:p>
        </w:tc>
        <w:tc>
          <w:tcPr>
            <w:tcW w:w="4580" w:type="dxa"/>
            <w:vAlign w:val="center"/>
          </w:tcPr>
          <w:p w:rsidR="00C95B4C" w:rsidRPr="004E6831" w:rsidRDefault="00C95B4C" w:rsidP="00C95B4C">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sidRPr="004E6831">
              <w:rPr>
                <w:rFonts w:hint="cs"/>
                <w:sz w:val="28"/>
                <w:rtl/>
                <w:lang w:bidi="fa-IR"/>
              </w:rPr>
              <w:t>نماد</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F27E34">
            <w:pPr>
              <w:bidi/>
              <w:ind w:firstLine="0"/>
              <w:jc w:val="left"/>
              <w:rPr>
                <w:b w:val="0"/>
                <w:bCs w:val="0"/>
                <w:sz w:val="28"/>
                <w:rtl/>
                <w:lang w:bidi="fa-IR"/>
              </w:rPr>
            </w:pPr>
            <w:r w:rsidRPr="0091496A">
              <w:rPr>
                <w:rFonts w:hint="cs"/>
                <w:b w:val="0"/>
                <w:bCs w:val="0"/>
                <w:sz w:val="28"/>
                <w:rtl/>
                <w:lang w:bidi="fa-IR"/>
              </w:rPr>
              <w:t>جرم ربات</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F27E34">
            <w:pPr>
              <w:bidi/>
              <w:ind w:firstLine="0"/>
              <w:jc w:val="left"/>
              <w:rPr>
                <w:b w:val="0"/>
                <w:bCs w:val="0"/>
                <w:sz w:val="28"/>
                <w:rtl/>
                <w:lang w:bidi="fa-IR"/>
              </w:rPr>
            </w:pPr>
            <w:r w:rsidRPr="0091496A">
              <w:rPr>
                <w:rFonts w:hint="cs"/>
                <w:b w:val="0"/>
                <w:bCs w:val="0"/>
                <w:sz w:val="28"/>
                <w:rtl/>
                <w:lang w:bidi="fa-IR"/>
              </w:rPr>
              <w:t xml:space="preserve">ممان اینرسی ربات حول محور </w:t>
            </w:r>
            <w:r w:rsidRPr="0091496A">
              <w:rPr>
                <w:b w:val="0"/>
                <w:bCs w:val="0"/>
                <w:sz w:val="28"/>
                <w:lang w:bidi="fa-IR"/>
              </w:rPr>
              <w:t>Z</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A94291" w:rsidP="00F27E34">
            <w:pPr>
              <w:bidi/>
              <w:ind w:firstLine="0"/>
              <w:jc w:val="left"/>
              <w:rPr>
                <w:b w:val="0"/>
                <w:bCs w:val="0"/>
                <w:sz w:val="28"/>
                <w:rtl/>
                <w:lang w:bidi="fa-IR"/>
              </w:rPr>
            </w:pPr>
            <w:r w:rsidRPr="0091496A">
              <w:rPr>
                <w:rFonts w:hint="cs"/>
                <w:b w:val="0"/>
                <w:bCs w:val="0"/>
                <w:sz w:val="28"/>
                <w:rtl/>
                <w:lang w:bidi="fa-IR"/>
              </w:rPr>
              <w:t>شعاع چرخ‌ها</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نصف عرض ربات</w:t>
            </w:r>
          </w:p>
        </w:tc>
        <w:tc>
          <w:tcPr>
            <w:tcW w:w="4580" w:type="dxa"/>
            <w:vAlign w:val="center"/>
          </w:tcPr>
          <w:p w:rsidR="00A94291"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مقاومت درونی آرمیچر</w:t>
            </w:r>
          </w:p>
        </w:tc>
        <w:tc>
          <w:tcPr>
            <w:tcW w:w="4580" w:type="dxa"/>
            <w:vAlign w:val="center"/>
          </w:tcPr>
          <w:p w:rsidR="00A94291" w:rsidRPr="009F31B2" w:rsidRDefault="006119C0" w:rsidP="00B0370A">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ثابت گشتاور موتور</w:t>
            </w:r>
          </w:p>
        </w:tc>
        <w:tc>
          <w:tcPr>
            <w:tcW w:w="4580" w:type="dxa"/>
            <w:vAlign w:val="center"/>
          </w:tcPr>
          <w:p w:rsidR="00A94291" w:rsidRPr="009F31B2" w:rsidRDefault="006119C0"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 xml:space="preserve">ثابت </w:t>
            </w:r>
            <w:r w:rsidRPr="0091496A">
              <w:rPr>
                <w:b w:val="0"/>
                <w:bCs w:val="0"/>
                <w:sz w:val="28"/>
                <w:lang w:bidi="fa-IR"/>
              </w:rPr>
              <w:t>Back EMF</w:t>
            </w:r>
            <w:r w:rsidRPr="0091496A">
              <w:rPr>
                <w:rFonts w:hint="cs"/>
                <w:b w:val="0"/>
                <w:bCs w:val="0"/>
                <w:sz w:val="28"/>
                <w:rtl/>
                <w:lang w:bidi="fa-IR"/>
              </w:rPr>
              <w:t xml:space="preserve"> موتور</w:t>
            </w:r>
          </w:p>
        </w:tc>
        <w:tc>
          <w:tcPr>
            <w:tcW w:w="4580" w:type="dxa"/>
            <w:vAlign w:val="center"/>
          </w:tcPr>
          <w:p w:rsidR="00A94291" w:rsidRPr="009F31B2" w:rsidRDefault="006119C0"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AB57C7">
            <w:pPr>
              <w:bidi/>
              <w:ind w:firstLine="0"/>
              <w:jc w:val="left"/>
              <w:rPr>
                <w:b w:val="0"/>
                <w:bCs w:val="0"/>
                <w:sz w:val="28"/>
                <w:rtl/>
                <w:lang w:bidi="fa-IR"/>
              </w:rPr>
            </w:pPr>
            <w:r w:rsidRPr="0091496A">
              <w:rPr>
                <w:rFonts w:hint="cs"/>
                <w:b w:val="0"/>
                <w:bCs w:val="0"/>
                <w:sz w:val="28"/>
                <w:rtl/>
                <w:lang w:bidi="fa-IR"/>
              </w:rPr>
              <w:t>نسبت گیربکس</w:t>
            </w:r>
          </w:p>
        </w:tc>
        <w:tc>
          <w:tcPr>
            <w:tcW w:w="4580" w:type="dxa"/>
            <w:vAlign w:val="center"/>
          </w:tcPr>
          <w:p w:rsidR="00A94291" w:rsidRPr="009F31B2" w:rsidRDefault="006119C0"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AB57C7">
            <w:pPr>
              <w:bidi/>
              <w:ind w:firstLine="0"/>
              <w:jc w:val="left"/>
              <w:rPr>
                <w:b w:val="0"/>
                <w:bCs w:val="0"/>
                <w:sz w:val="28"/>
                <w:rtl/>
                <w:lang w:bidi="fa-IR"/>
              </w:rPr>
            </w:pPr>
            <w:r w:rsidRPr="0091496A">
              <w:rPr>
                <w:rFonts w:hint="cs"/>
                <w:b w:val="0"/>
                <w:bCs w:val="0"/>
                <w:sz w:val="28"/>
                <w:rtl/>
                <w:lang w:bidi="fa-IR"/>
              </w:rPr>
              <w:t>ولتاژ ورودی به چرخ چپ و راست</w:t>
            </w:r>
          </w:p>
        </w:tc>
        <w:tc>
          <w:tcPr>
            <w:tcW w:w="4580" w:type="dxa"/>
            <w:vAlign w:val="center"/>
          </w:tcPr>
          <w:p w:rsidR="00A94291" w:rsidRPr="009F31B2" w:rsidRDefault="0091496A"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r>
                  <w:rPr>
                    <w:rFonts w:ascii="Cambria Math" w:eastAsia="Calibri" w:hAnsi="Cambria Math"/>
                    <w:szCs w:val="24"/>
                  </w:rPr>
                  <m:t>u=</m:t>
                </m:r>
                <m:d>
                  <m:dPr>
                    <m:begChr m:val="["/>
                    <m:endChr m:val="]"/>
                    <m:ctrlPr>
                      <w:rPr>
                        <w:rFonts w:ascii="Cambria Math" w:eastAsia="Calibri" w:hAnsi="Cambria Math"/>
                        <w:i/>
                        <w:szCs w:val="24"/>
                      </w:rPr>
                    </m:ctrlPr>
                  </m:dPr>
                  <m:e>
                    <m:m>
                      <m:mPr>
                        <m:mcs>
                          <m:mc>
                            <m:mcPr>
                              <m:count m:val="1"/>
                              <m:mcJc m:val="center"/>
                            </m:mcPr>
                          </m:mc>
                        </m:mcs>
                        <m:ctrlPr>
                          <w:rPr>
                            <w:rFonts w:ascii="Cambria Math" w:eastAsia="Calibri" w:hAnsi="Cambria Math"/>
                            <w:i/>
                            <w:szCs w:val="24"/>
                          </w:rPr>
                        </m:ctrlPr>
                      </m:mP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1</m:t>
                              </m:r>
                            </m:sub>
                          </m:sSub>
                        </m:e>
                      </m:m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2</m:t>
                              </m:r>
                            </m:sub>
                          </m:sSub>
                        </m:e>
                      </m:mr>
                    </m:m>
                  </m:e>
                </m:d>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AB57C7">
            <w:pPr>
              <w:bidi/>
              <w:ind w:firstLine="0"/>
              <w:jc w:val="left"/>
              <w:rPr>
                <w:b w:val="0"/>
                <w:bCs w:val="0"/>
                <w:sz w:val="28"/>
                <w:rtl/>
                <w:lang w:bidi="fa-IR"/>
              </w:rPr>
            </w:pPr>
            <w:r w:rsidRPr="0091496A">
              <w:rPr>
                <w:rFonts w:hint="cs"/>
                <w:b w:val="0"/>
                <w:bCs w:val="0"/>
                <w:sz w:val="28"/>
                <w:rtl/>
                <w:lang w:bidi="fa-IR"/>
              </w:rPr>
              <w:lastRenderedPageBreak/>
              <w:t>ضریب ثابت</w:t>
            </w:r>
          </w:p>
        </w:tc>
        <w:tc>
          <w:tcPr>
            <w:tcW w:w="4580" w:type="dxa"/>
            <w:vAlign w:val="center"/>
          </w:tcPr>
          <w:p w:rsidR="0091496A" w:rsidRPr="0091496A" w:rsidRDefault="006119C0"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num>
                  <m:den>
                    <m:sSub>
                      <m:sSubPr>
                        <m:ctrlPr>
                          <w:rPr>
                            <w:rFonts w:ascii="Cambria Math" w:hAnsi="Cambria Math"/>
                            <w:i/>
                            <w:szCs w:val="24"/>
                          </w:rPr>
                        </m:ctrlPr>
                      </m:sSubPr>
                      <m:e>
                        <m:r>
                          <w:rPr>
                            <w:rFonts w:ascii="Cambria Math" w:hAnsi="Cambria Math"/>
                            <w:szCs w:val="24"/>
                          </w:rPr>
                          <m:t>r</m:t>
                        </m:r>
                      </m:e>
                      <m:sub>
                        <m:r>
                          <w:rPr>
                            <w:rFonts w:ascii="Cambria Math" w:hAnsi="Cambria Math"/>
                            <w:szCs w:val="24"/>
                          </w:rPr>
                          <m:t>a</m:t>
                        </m:r>
                      </m:sub>
                    </m:sSub>
                  </m:den>
                </m:f>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AB57C7">
            <w:pPr>
              <w:bidi/>
              <w:ind w:firstLine="0"/>
              <w:jc w:val="left"/>
              <w:rPr>
                <w:b w:val="0"/>
                <w:bCs w:val="0"/>
                <w:sz w:val="28"/>
                <w:rtl/>
                <w:lang w:bidi="fa-IR"/>
              </w:rPr>
            </w:pPr>
            <w:r w:rsidRPr="0091496A">
              <w:rPr>
                <w:rFonts w:hint="cs"/>
                <w:b w:val="0"/>
                <w:bCs w:val="0"/>
                <w:sz w:val="28"/>
                <w:rtl/>
                <w:lang w:bidi="fa-IR"/>
              </w:rPr>
              <w:t>ضریب ثابت</w:t>
            </w:r>
          </w:p>
        </w:tc>
        <w:tc>
          <w:tcPr>
            <w:tcW w:w="4580" w:type="dxa"/>
            <w:vAlign w:val="center"/>
          </w:tcPr>
          <w:p w:rsidR="0091496A" w:rsidRDefault="006119C0"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oMath>
            </m:oMathPara>
          </w:p>
        </w:tc>
      </w:tr>
    </w:tbl>
    <w:p w:rsidR="009F31B2" w:rsidRDefault="009F31B2" w:rsidP="009F31B2">
      <w:pPr>
        <w:bidi/>
        <w:rPr>
          <w:rtl/>
          <w:lang w:bidi="fa-IR"/>
        </w:rPr>
      </w:pPr>
      <w:r>
        <w:rPr>
          <w:rFonts w:hint="cs"/>
          <w:sz w:val="28"/>
          <w:rtl/>
          <w:lang w:bidi="fa-IR"/>
        </w:rPr>
        <w:t xml:space="preserve">مقادیر فرض شده برای </w:t>
      </w: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w:r>
        <w:rPr>
          <w:rFonts w:hint="cs"/>
          <w:sz w:val="28"/>
          <w:rtl/>
        </w:rPr>
        <w:t xml:space="preserve"> و </w:t>
      </w:r>
      <m:oMath>
        <m:r>
          <w:rPr>
            <w:rFonts w:ascii="Cambria Math" w:hAnsi="Cambria Math" w:cs="Calibri"/>
            <w:sz w:val="22"/>
            <w:szCs w:val="24"/>
            <w:lang w:bidi="fa-IR"/>
          </w:rPr>
          <m:t>F</m:t>
        </m:r>
      </m:oMath>
      <w:r>
        <w:rPr>
          <w:rFonts w:hint="cs"/>
          <w:rtl/>
          <w:lang w:bidi="fa-IR"/>
        </w:rPr>
        <w:t xml:space="preserve"> در بخش شبیه سازی به صورت عددی ارائه خواهند شد.</w:t>
      </w:r>
    </w:p>
    <w:p w:rsidR="00E435A1" w:rsidRPr="007E14ED" w:rsidRDefault="00A94291" w:rsidP="009F31B2">
      <w:pPr>
        <w:bidi/>
        <w:rPr>
          <w:rtl/>
          <w:lang w:bidi="fa-IR"/>
        </w:rPr>
      </w:pPr>
      <w:r>
        <w:rPr>
          <w:rFonts w:hint="cs"/>
          <w:rtl/>
        </w:rPr>
        <w:t xml:space="preserve">در تمامی معادلات بالا اندیس </w:t>
      </w:r>
      <w:r>
        <w:t>i</w:t>
      </w:r>
      <w:r>
        <w:rPr>
          <w:rFonts w:hint="cs"/>
          <w:rtl/>
          <w:lang w:bidi="fa-IR"/>
        </w:rPr>
        <w:t xml:space="preserve"> نشان دهنده‌ي شماره‌ی پلت</w:t>
      </w:r>
      <w:r w:rsidR="004E6831">
        <w:rPr>
          <w:rFonts w:hint="cs"/>
          <w:rtl/>
          <w:lang w:bidi="fa-IR"/>
        </w:rPr>
        <w:t xml:space="preserve">فرم در سیستم چند رباته می‌باشد </w:t>
      </w:r>
      <w:r w:rsidR="00DA0DAC">
        <w:rPr>
          <w:rFonts w:hint="cs"/>
          <w:rtl/>
          <w:lang w:bidi="fa-IR"/>
        </w:rPr>
        <w:t xml:space="preserve">و فرض می‌کنیم که </w:t>
      </w:r>
      <m:oMath>
        <m:r>
          <w:rPr>
            <w:rFonts w:ascii="Cambria Math" w:hAnsi="Cambria Math"/>
            <w:lang w:bidi="fa-IR"/>
          </w:rPr>
          <m:t>L</m:t>
        </m:r>
      </m:oMath>
      <w:r w:rsidR="00DA0DAC">
        <w:rPr>
          <w:rFonts w:hint="cs"/>
          <w:rtl/>
          <w:lang w:bidi="fa-IR"/>
        </w:rPr>
        <w:t xml:space="preserve"> ربات در سیستم ما موجود اند. </w:t>
      </w:r>
      <w:r>
        <w:rPr>
          <w:rFonts w:hint="cs"/>
          <w:rtl/>
          <w:lang w:bidi="fa-IR"/>
        </w:rPr>
        <w:t>معادلات برای یک ربات چرخدار استخراج شده و با توجه به فرض یکسان بودن ربات‌ها، قابل تعمیم برای تمامی ربات‌ها در سیستم چند رباته می‌باشند.</w:t>
      </w:r>
    </w:p>
    <w:p w:rsidR="004E6831" w:rsidRPr="009F31B2" w:rsidRDefault="001313D3" w:rsidP="00751B49">
      <w:pPr>
        <w:bidi/>
        <w:rPr>
          <w:rtl/>
        </w:rPr>
      </w:pPr>
      <w:r>
        <w:rPr>
          <w:rFonts w:hint="cs"/>
          <w:rtl/>
          <w:lang w:bidi="fa-IR"/>
        </w:rPr>
        <w:t xml:space="preserve">حال با توجه به ماتریس تبدیل حالت </w:t>
      </w:r>
      <w:r w:rsidR="004E6831">
        <w:rPr>
          <w:rFonts w:hint="cs"/>
          <w:rtl/>
          <w:lang w:bidi="fa-IR"/>
        </w:rPr>
        <w:t xml:space="preserve">رابطه 2-11 </w:t>
      </w:r>
      <w:r>
        <w:rPr>
          <w:rFonts w:hint="cs"/>
          <w:rtl/>
          <w:lang w:bidi="fa-IR"/>
        </w:rPr>
        <w:t>که در فصل دوم بیان شد</w:t>
      </w:r>
      <w:r w:rsidR="004E6831">
        <w:rPr>
          <w:rFonts w:hint="cs"/>
          <w:rtl/>
          <w:lang w:bidi="fa-IR"/>
        </w:rPr>
        <w:t xml:space="preserve">، </w:t>
      </w:r>
      <w:r w:rsidR="00E52C45">
        <w:rPr>
          <w:rFonts w:hint="cs"/>
          <w:rtl/>
          <w:lang w:bidi="fa-IR"/>
        </w:rPr>
        <w:t xml:space="preserve">برای تبدیل کردن متغیر معادلات مدل </w:t>
      </w:r>
      <w:r w:rsidR="00E52C45" w:rsidRPr="009F31B2">
        <w:rPr>
          <w:rFonts w:hint="cs"/>
          <w:rtl/>
        </w:rPr>
        <w:t xml:space="preserve">دینامیکی </w:t>
      </w:r>
      <w:r w:rsidR="004E6831" w:rsidRPr="009F31B2">
        <w:rPr>
          <w:rFonts w:hint="cs"/>
          <w:rtl/>
        </w:rPr>
        <w:t xml:space="preserve">رابطه 3-14 </w:t>
      </w:r>
      <w:r w:rsidR="00E52C45" w:rsidRPr="009F31B2">
        <w:rPr>
          <w:rFonts w:hint="cs"/>
          <w:rtl/>
        </w:rPr>
        <w:t xml:space="preserve">از </w:t>
      </w:r>
      <m:oMath>
        <m:r>
          <w:rPr>
            <w:rFonts w:ascii="Cambria Math" w:hAnsi="Cambria Math" w:cs="Cambria Math" w:hint="cs"/>
            <w:sz w:val="22"/>
            <w:szCs w:val="24"/>
            <w:rtl/>
          </w:rPr>
          <m:t>η</m:t>
        </m:r>
      </m:oMath>
      <w:r w:rsidR="00E52C45" w:rsidRPr="009F31B2">
        <w:rPr>
          <w:rFonts w:hint="cs"/>
          <w:rtl/>
        </w:rPr>
        <w:t xml:space="preserve"> به </w:t>
      </w:r>
      <m:oMath>
        <m:r>
          <w:rPr>
            <w:rFonts w:ascii="Cambria Math" w:hAnsi="Cambria Math"/>
          </w:rPr>
          <m:t>ξ</m:t>
        </m:r>
      </m:oMath>
      <w:r w:rsidR="004E6831" w:rsidRPr="009F31B2">
        <w:rPr>
          <w:rFonts w:hint="cs"/>
          <w:rtl/>
        </w:rPr>
        <w:t xml:space="preserve">، </w:t>
      </w:r>
      <w:r w:rsidR="00E52C45" w:rsidRPr="009F31B2">
        <w:rPr>
          <w:rFonts w:hint="cs"/>
          <w:rtl/>
        </w:rPr>
        <w:t xml:space="preserve">باید تبدیل‌های </w:t>
      </w:r>
      <w:r w:rsidR="00751B49">
        <w:rPr>
          <w:rFonts w:hint="cs"/>
          <w:rtl/>
        </w:rPr>
        <w:t>3-15</w:t>
      </w:r>
      <w:r w:rsidR="00E52C45" w:rsidRPr="009F31B2">
        <w:rPr>
          <w:rFonts w:hint="cs"/>
          <w:rtl/>
        </w:rPr>
        <w:t xml:space="preserve"> را انجام دهیم.</w:t>
      </w:r>
    </w:p>
    <w:tbl>
      <w:tblPr>
        <w:tblStyle w:val="TableGrid"/>
        <w:bidiVisual/>
        <w:tblW w:w="92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78"/>
      </w:tblGrid>
      <w:tr w:rsidR="004E6831" w:rsidTr="00BB3BA7">
        <w:trPr>
          <w:trHeight w:val="1728"/>
        </w:trPr>
        <w:tc>
          <w:tcPr>
            <w:tcW w:w="1886" w:type="dxa"/>
            <w:vAlign w:val="center"/>
          </w:tcPr>
          <w:p w:rsidR="004E6831" w:rsidRDefault="000A0043" w:rsidP="004E6831">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5</w:t>
            </w:r>
            <w:r w:rsidRPr="00A44011">
              <w:rPr>
                <w:sz w:val="20"/>
                <w:szCs w:val="24"/>
                <w:rtl/>
              </w:rPr>
              <w:fldChar w:fldCharType="end"/>
            </w:r>
            <w:r w:rsidRPr="00A44011">
              <w:rPr>
                <w:rFonts w:hint="cs"/>
                <w:sz w:val="20"/>
                <w:szCs w:val="24"/>
                <w:rtl/>
              </w:rPr>
              <w:t>)</w:t>
            </w:r>
          </w:p>
        </w:tc>
        <w:tc>
          <w:tcPr>
            <w:tcW w:w="7378" w:type="dxa"/>
            <w:vAlign w:val="center"/>
          </w:tcPr>
          <w:p w:rsidR="004E6831" w:rsidRPr="00BB3BA7" w:rsidRDefault="006119C0" w:rsidP="00BB3BA7">
            <w:pPr>
              <w:bidi/>
              <w:ind w:left="1515" w:hanging="990"/>
              <w:jc w:val="right"/>
              <w:rPr>
                <w:rFonts w:eastAsiaTheme="minorEastAsia"/>
                <w:rtl/>
                <w:lang w:bidi="fa-IR"/>
              </w:rPr>
            </w:pPr>
            <m:oMathPara>
              <m:oMathParaPr>
                <m:jc m:val="left"/>
              </m:oMathParaPr>
              <m:oMath>
                <m:sSub>
                  <m:sSubPr>
                    <m:ctrlPr>
                      <w:rPr>
                        <w:rFonts w:ascii="Cambria Math" w:hAnsi="Cambria Math"/>
                        <w:szCs w:val="24"/>
                      </w:rPr>
                    </m:ctrlPr>
                  </m:sSubPr>
                  <m:e>
                    <m:r>
                      <w:rPr>
                        <w:rFonts w:ascii="Cambria Math" w:hAnsi="Cambria Math"/>
                        <w:szCs w:val="24"/>
                      </w:rPr>
                      <m:t>M</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C</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d>
                  <m:dPr>
                    <m:begChr m:val="["/>
                    <m:endChr m:val="]"/>
                    <m:ctrlPr>
                      <w:rPr>
                        <w:rFonts w:ascii="Cambria Math" w:hAnsi="Cambria Math"/>
                        <w:szCs w:val="24"/>
                      </w:rPr>
                    </m:ctrlPr>
                  </m:dPr>
                  <m:e>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acc>
                      <m:accPr>
                        <m:chr m:val="˙"/>
                        <m:ctrlPr>
                          <w:rPr>
                            <w:rFonts w:ascii="Cambria Math" w:hAnsi="Cambria Math"/>
                            <w:szCs w:val="24"/>
                          </w:rPr>
                        </m:ctrlPr>
                      </m:accPr>
                      <m:e>
                        <m:r>
                          <m:rPr>
                            <m:sty m:val="p"/>
                          </m:rPr>
                          <w:rPr>
                            <w:rFonts w:ascii="Cambria Math" w:hAnsi="Cambria Math"/>
                            <w:szCs w:val="24"/>
                          </w:rPr>
                          <m:t>Λ</m:t>
                        </m:r>
                      </m:e>
                    </m:acc>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G</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F</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F</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X</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B</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τ</m:t>
                        </m:r>
                      </m:e>
                    </m:acc>
                  </m:e>
                  <m:sub>
                    <m:r>
                      <w:rPr>
                        <w:rFonts w:ascii="Cambria Math" w:hAnsi="Cambria Math"/>
                        <w:szCs w:val="24"/>
                      </w:rPr>
                      <m:t>di</m:t>
                    </m:r>
                  </m:sub>
                </m:sSub>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sSub>
                  <m:sSubPr>
                    <m:ctrlPr>
                      <w:rPr>
                        <w:rFonts w:ascii="Cambria Math" w:hAnsi="Cambria Math"/>
                        <w:szCs w:val="24"/>
                      </w:rPr>
                    </m:ctrlPr>
                  </m:sSubPr>
                  <m:e>
                    <m:r>
                      <w:rPr>
                        <w:rFonts w:ascii="Cambria Math" w:hAnsi="Cambria Math"/>
                        <w:szCs w:val="24"/>
                      </w:rPr>
                      <m:t>τ</m:t>
                    </m:r>
                  </m:e>
                  <m:sub>
                    <m:r>
                      <w:rPr>
                        <w:rFonts w:ascii="Cambria Math" w:hAnsi="Cambria Math"/>
                        <w:szCs w:val="24"/>
                      </w:rPr>
                      <m:t>di</m:t>
                    </m:r>
                  </m:sub>
                </m:sSub>
              </m:oMath>
            </m:oMathPara>
          </w:p>
        </w:tc>
      </w:tr>
    </w:tbl>
    <w:p w:rsidR="004B0F68" w:rsidRDefault="004B0F68" w:rsidP="004E6831">
      <w:pPr>
        <w:bidi/>
        <w:rPr>
          <w:rtl/>
          <w:lang w:bidi="fa-IR"/>
        </w:rPr>
      </w:pPr>
      <w:r>
        <w:rPr>
          <w:rFonts w:hint="cs"/>
          <w:rtl/>
          <w:lang w:bidi="fa-IR"/>
        </w:rPr>
        <w:t xml:space="preserve">بنابراین مقادیر جدید ماتریس‌ها به شکل </w:t>
      </w:r>
      <w:r w:rsidR="004E6831">
        <w:rPr>
          <w:rFonts w:hint="cs"/>
          <w:rtl/>
          <w:lang w:bidi="fa-IR"/>
        </w:rPr>
        <w:t>جدول 3-3</w:t>
      </w:r>
      <w:r>
        <w:rPr>
          <w:rFonts w:hint="cs"/>
          <w:rtl/>
          <w:lang w:bidi="fa-IR"/>
        </w:rPr>
        <w:t xml:space="preserve"> خواهند بود</w:t>
      </w:r>
      <w:r w:rsidR="004E6831">
        <w:rPr>
          <w:rFonts w:hint="cs"/>
          <w:rtl/>
          <w:lang w:bidi="fa-IR"/>
        </w:rPr>
        <w:t>.</w:t>
      </w:r>
    </w:p>
    <w:p w:rsidR="004E6831" w:rsidRDefault="004E6831" w:rsidP="004E6831">
      <w:pPr>
        <w:pStyle w:val="Caption"/>
        <w:keepNext/>
        <w:bidi/>
        <w:jc w:val="center"/>
      </w:pPr>
      <w:bookmarkStart w:id="90" w:name="_Toc157255018"/>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3</w:t>
      </w:r>
      <w:r w:rsidR="00753FE5">
        <w:rPr>
          <w:rtl/>
        </w:rPr>
        <w:fldChar w:fldCharType="end"/>
      </w:r>
      <w:r>
        <w:rPr>
          <w:rFonts w:hint="cs"/>
          <w:rtl/>
          <w:lang w:bidi="fa-IR"/>
        </w:rPr>
        <w:t xml:space="preserve"> </w:t>
      </w:r>
      <w:r w:rsidRPr="00E96B35">
        <w:rPr>
          <w:rtl/>
          <w:lang w:bidi="fa-IR"/>
        </w:rPr>
        <w:t>عناو</w:t>
      </w:r>
      <w:r w:rsidRPr="00E96B35">
        <w:rPr>
          <w:rFonts w:hint="cs"/>
          <w:rtl/>
          <w:lang w:bidi="fa-IR"/>
        </w:rPr>
        <w:t>ی</w:t>
      </w:r>
      <w:r w:rsidRPr="00E96B35">
        <w:rPr>
          <w:rFonts w:hint="eastAsia"/>
          <w:rtl/>
          <w:lang w:bidi="fa-IR"/>
        </w:rPr>
        <w:t>ن</w:t>
      </w:r>
      <w:r w:rsidRPr="00E96B35">
        <w:rPr>
          <w:rtl/>
          <w:lang w:bidi="fa-IR"/>
        </w:rPr>
        <w:t xml:space="preserve"> ماتر</w:t>
      </w:r>
      <w:r w:rsidRPr="00E96B35">
        <w:rPr>
          <w:rFonts w:hint="cs"/>
          <w:rtl/>
          <w:lang w:bidi="fa-IR"/>
        </w:rPr>
        <w:t>ی</w:t>
      </w:r>
      <w:r w:rsidRPr="00E96B35">
        <w:rPr>
          <w:rFonts w:hint="eastAsia"/>
          <w:rtl/>
          <w:lang w:bidi="fa-IR"/>
        </w:rPr>
        <w:t>س</w:t>
      </w:r>
      <w:r w:rsidRPr="00E96B35">
        <w:rPr>
          <w:rtl/>
          <w:lang w:bidi="fa-IR"/>
        </w:rPr>
        <w:t xml:space="preserve"> مدل د</w:t>
      </w:r>
      <w:r w:rsidRPr="00E96B35">
        <w:rPr>
          <w:rFonts w:hint="cs"/>
          <w:rtl/>
          <w:lang w:bidi="fa-IR"/>
        </w:rPr>
        <w:t>ی</w:t>
      </w:r>
      <w:r w:rsidRPr="00E96B35">
        <w:rPr>
          <w:rFonts w:hint="eastAsia"/>
          <w:rtl/>
          <w:lang w:bidi="fa-IR"/>
        </w:rPr>
        <w:t>نام</w:t>
      </w:r>
      <w:r w:rsidRPr="00E96B35">
        <w:rPr>
          <w:rFonts w:hint="cs"/>
          <w:rtl/>
          <w:lang w:bidi="fa-IR"/>
        </w:rPr>
        <w:t>ی</w:t>
      </w:r>
      <w:r w:rsidRPr="00E96B35">
        <w:rPr>
          <w:rFonts w:hint="eastAsia"/>
          <w:rtl/>
          <w:lang w:bidi="fa-IR"/>
        </w:rPr>
        <w:t>ک</w:t>
      </w:r>
      <w:r w:rsidRPr="00E96B35">
        <w:rPr>
          <w:rFonts w:hint="cs"/>
          <w:rtl/>
          <w:lang w:bidi="fa-IR"/>
        </w:rPr>
        <w:t>ی</w:t>
      </w:r>
      <w:r w:rsidRPr="00E96B35">
        <w:rPr>
          <w:rtl/>
          <w:lang w:bidi="fa-IR"/>
        </w:rPr>
        <w:t xml:space="preserve"> ربات</w:t>
      </w:r>
      <w:r>
        <w:rPr>
          <w:noProof/>
          <w:rtl/>
          <w:lang w:bidi="fa-IR"/>
        </w:rPr>
        <w:t xml:space="preserve"> </w:t>
      </w:r>
      <w:r>
        <w:rPr>
          <w:rFonts w:hint="cs"/>
          <w:noProof/>
          <w:rtl/>
          <w:lang w:bidi="fa-IR"/>
        </w:rPr>
        <w:t xml:space="preserve">پس از تبدیل </w:t>
      </w:r>
      <m:oMath>
        <m:r>
          <m:rPr>
            <m:sty m:val="p"/>
          </m:rPr>
          <w:rPr>
            <w:rFonts w:ascii="Cambria Math" w:hAnsi="Cambria Math"/>
            <w:sz w:val="28"/>
          </w:rPr>
          <m:t xml:space="preserve"> Λ</m:t>
        </m:r>
      </m:oMath>
      <w:bookmarkEnd w:id="90"/>
    </w:p>
    <w:tbl>
      <w:tblPr>
        <w:tblStyle w:val="GridTable1Light"/>
        <w:bidiVisual/>
        <w:tblW w:w="0" w:type="auto"/>
        <w:tblLook w:val="04A0" w:firstRow="1" w:lastRow="0" w:firstColumn="1" w:lastColumn="0" w:noHBand="0" w:noVBand="1"/>
      </w:tblPr>
      <w:tblGrid>
        <w:gridCol w:w="4580"/>
        <w:gridCol w:w="4580"/>
      </w:tblGrid>
      <w:tr w:rsidR="004E6831" w:rsidTr="00EC58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4E6831" w:rsidRDefault="004E6831" w:rsidP="00EC5826">
            <w:pPr>
              <w:bidi/>
              <w:ind w:firstLine="0"/>
              <w:jc w:val="center"/>
              <w:rPr>
                <w:rtl/>
                <w:lang w:bidi="fa-IR"/>
              </w:rPr>
            </w:pPr>
            <w:r w:rsidRPr="004E6831">
              <w:rPr>
                <w:rFonts w:hint="cs"/>
                <w:rtl/>
                <w:lang w:bidi="fa-IR"/>
              </w:rPr>
              <w:t>نام ماتریس</w:t>
            </w:r>
          </w:p>
        </w:tc>
        <w:tc>
          <w:tcPr>
            <w:tcW w:w="4580" w:type="dxa"/>
            <w:vAlign w:val="center"/>
          </w:tcPr>
          <w:p w:rsidR="004E6831" w:rsidRPr="004E6831" w:rsidRDefault="004E6831" w:rsidP="00EC582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4E6831" w:rsidRPr="009F31B2" w:rsidRDefault="006119C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r>
                            <w:rPr>
                              <w:rFonts w:ascii="Cambria Math" w:hAnsi="Cambria Math"/>
                            </w:rPr>
                            <m:t>J</m:t>
                          </m:r>
                        </m:e>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w:rPr>
                              <w:rFonts w:ascii="Cambria Math" w:hAnsi="Cambria Math"/>
                            </w:rPr>
                            <m:t>m</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4E6831" w:rsidRPr="009F31B2" w:rsidRDefault="006119C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r>
                        <m:e>
                          <m:r>
                            <w:rPr>
                              <w:rFonts w:ascii="Cambria Math" w:hAnsi="Cambria Math"/>
                            </w:rPr>
                            <m:t>m</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4E6831" w:rsidRPr="009F31B2" w:rsidRDefault="006119C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2</m:t>
                        </m:r>
                      </m:sub>
                    </m:sSub>
                  </m:num>
                  <m:den>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1</m:t>
                            </m:r>
                          </m:sub>
                        </m:sSub>
                        <m:sSup>
                          <m:sSupPr>
                            <m:ctrlPr>
                              <w:rPr>
                                <w:rFonts w:ascii="Cambria Math" w:hAnsi="Cambria Math"/>
                              </w:rPr>
                            </m:ctrlPr>
                          </m:sSupPr>
                          <m:e>
                            <m:r>
                              <w:rPr>
                                <w:rFonts w:ascii="Cambria Math" w:hAnsi="Cambria Math"/>
                              </w:rPr>
                              <m:t>r</m:t>
                            </m:r>
                          </m:e>
                          <m:sup>
                            <m:r>
                              <m:rPr>
                                <m:sty m:val="p"/>
                              </m:rPr>
                              <w:rPr>
                                <w:rFonts w:ascii="Cambria Math" w:hAnsi="Cambria Math"/>
                              </w:rPr>
                              <m:t>2</m:t>
                            </m:r>
                          </m:sup>
                        </m:sSup>
                      </m:e>
                    </m:d>
                  </m:den>
                </m:f>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e>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4E6831" w:rsidRPr="009F31B2" w:rsidRDefault="006119C0" w:rsidP="00CC1750">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r>
                            <m:rPr>
                              <m:sty m:val="p"/>
                            </m:rPr>
                            <w:rPr>
                              <w:rFonts w:ascii="Cambria Math" w:hAnsi="Cambria Math"/>
                            </w:rPr>
                            <m:t>0</m:t>
                          </m:r>
                        </m:e>
                      </m:mr>
                      <m:mr>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4E6831" w:rsidRPr="009F31B2" w:rsidRDefault="006119C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mr>
                      <m:mr>
                        <m:e>
                          <m:r>
                            <m:rPr>
                              <m:sty m:val="p"/>
                            </m:rPr>
                            <w:rPr>
                              <w:rFonts w:ascii="Cambria Math" w:hAnsi="Cambria Math"/>
                            </w:rPr>
                            <m:t>1/</m:t>
                          </m:r>
                          <m:r>
                            <w:rPr>
                              <w:rFonts w:ascii="Cambria Math" w:hAnsi="Cambria Math"/>
                            </w:rPr>
                            <m:t>r</m:t>
                          </m:r>
                        </m:e>
                        <m:e>
                          <m:r>
                            <m:rPr>
                              <m:sty m:val="p"/>
                            </m:rPr>
                            <w:rPr>
                              <w:rFonts w:ascii="Cambria Math" w:hAnsi="Cambria Math"/>
                            </w:rPr>
                            <m:t>1/</m:t>
                          </m:r>
                          <m:r>
                            <w:rPr>
                              <w:rFonts w:ascii="Cambria Math" w:hAnsi="Cambria Math"/>
                            </w:rPr>
                            <m:t>r</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ختلال بیرونی</w:t>
            </w:r>
          </w:p>
        </w:tc>
        <w:tc>
          <w:tcPr>
            <w:tcW w:w="4580" w:type="dxa"/>
            <w:vAlign w:val="center"/>
          </w:tcPr>
          <w:p w:rsidR="004E6831" w:rsidRPr="009F31B2" w:rsidRDefault="006119C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sSub>
                  <m:sSubPr>
                    <m:ctrlPr>
                      <w:rPr>
                        <w:rFonts w:ascii="Cambria Math" w:hAnsi="Cambria Math"/>
                      </w:rPr>
                    </m:ctrlPr>
                  </m:sSubPr>
                  <m:e>
                    <m:r>
                      <w:rPr>
                        <w:rFonts w:ascii="Cambria Math" w:hAnsi="Cambria Math"/>
                      </w:rPr>
                      <m:t>τ</m:t>
                    </m:r>
                  </m:e>
                  <m:sub>
                    <m:r>
                      <w:rPr>
                        <w:rFonts w:ascii="Cambria Math" w:hAnsi="Cambria Math"/>
                      </w:rPr>
                      <m:t>di</m:t>
                    </m:r>
                  </m:sub>
                </m:sSub>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4E6831" w:rsidRPr="009F31B2" w:rsidRDefault="00CC175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r>
                  <w:rPr>
                    <w:rFonts w:ascii="Cambria Math" w:hAnsi="Cambria Math"/>
                  </w:rPr>
                  <m:t>F</m:t>
                </m:r>
              </m:oMath>
            </m:oMathPara>
          </w:p>
        </w:tc>
      </w:tr>
    </w:tbl>
    <w:p w:rsidR="009F31B2" w:rsidRDefault="009F31B2" w:rsidP="00CC1750">
      <w:pPr>
        <w:bidi/>
        <w:rPr>
          <w:lang w:bidi="fa-IR"/>
        </w:rPr>
      </w:pPr>
    </w:p>
    <w:p w:rsidR="00E435A1" w:rsidRDefault="004C0A4B" w:rsidP="009F31B2">
      <w:pPr>
        <w:bidi/>
        <w:rPr>
          <w:rtl/>
          <w:lang w:bidi="fa-IR"/>
        </w:rPr>
      </w:pPr>
      <w:r>
        <w:rPr>
          <w:rFonts w:hint="cs"/>
          <w:rtl/>
          <w:lang w:bidi="fa-IR"/>
        </w:rPr>
        <w:t xml:space="preserve">با این تبدیلات، مدلسازی سیستم به صورت </w:t>
      </w:r>
      <w:r w:rsidR="00CC1750">
        <w:rPr>
          <w:rFonts w:hint="cs"/>
          <w:rtl/>
          <w:lang w:bidi="fa-IR"/>
        </w:rPr>
        <w:t>رابطه 3-16</w:t>
      </w:r>
      <w:r>
        <w:rPr>
          <w:rFonts w:hint="cs"/>
          <w:rtl/>
          <w:lang w:bidi="fa-IR"/>
        </w:rPr>
        <w:t xml:space="preserve"> خواهد بود.</w:t>
      </w:r>
    </w:p>
    <w:tbl>
      <w:tblPr>
        <w:tblStyle w:val="TableGrid"/>
        <w:bidiVisual/>
        <w:tblW w:w="92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8"/>
      </w:tblGrid>
      <w:tr w:rsidR="00CC1750" w:rsidTr="001A5B61">
        <w:trPr>
          <w:trHeight w:val="1728"/>
        </w:trPr>
        <w:tc>
          <w:tcPr>
            <w:tcW w:w="1886" w:type="dxa"/>
            <w:vAlign w:val="center"/>
          </w:tcPr>
          <w:p w:rsidR="00CC1750" w:rsidRDefault="000A0043" w:rsidP="00CC1750">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6</w:t>
            </w:r>
            <w:r w:rsidRPr="00A44011">
              <w:rPr>
                <w:sz w:val="20"/>
                <w:szCs w:val="24"/>
                <w:rtl/>
              </w:rPr>
              <w:fldChar w:fldCharType="end"/>
            </w:r>
            <w:r w:rsidRPr="00A44011">
              <w:rPr>
                <w:rFonts w:hint="cs"/>
                <w:sz w:val="20"/>
                <w:szCs w:val="24"/>
                <w:rtl/>
              </w:rPr>
              <w:t>)</w:t>
            </w:r>
          </w:p>
        </w:tc>
        <w:tc>
          <w:tcPr>
            <w:tcW w:w="7388" w:type="dxa"/>
            <w:vAlign w:val="center"/>
          </w:tcPr>
          <w:p w:rsidR="00CC1750" w:rsidRPr="001A5B61" w:rsidRDefault="006119C0" w:rsidP="00EC5826">
            <w:pPr>
              <w:bidi/>
              <w:ind w:left="1968" w:hanging="990"/>
              <w:jc w:val="right"/>
              <w:rPr>
                <w:rFonts w:eastAsiaTheme="minorEastAsia"/>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szCs w:val="24"/>
                            <w:lang w:bidi="fa-IR"/>
                          </w:rPr>
                          <m:t>ξ</m:t>
                        </m:r>
                      </m:e>
                    </m:acc>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lang w:bidi="fa-IR"/>
                      </w:rPr>
                      <m:t>X</m:t>
                    </m:r>
                  </m:e>
                  <m:sub>
                    <m:r>
                      <w:rPr>
                        <w:rFonts w:ascii="Cambria Math" w:hAnsi="Cambria Math"/>
                      </w:rPr>
                      <m:t>1</m:t>
                    </m:r>
                  </m:sub>
                </m:sSub>
                <m:d>
                  <m:dPr>
                    <m:ctrlPr>
                      <w:rPr>
                        <w:rFonts w:ascii="Cambria Math" w:hAnsi="Cambria Math"/>
                      </w:rPr>
                    </m:ctrlPr>
                  </m:dPr>
                  <m:e>
                    <m:r>
                      <m:rPr>
                        <m:sty m:val="p"/>
                      </m:rPr>
                      <w:rPr>
                        <w:rFonts w:ascii="Cambria Math" w:hAnsi="Cambria Math"/>
                      </w:rPr>
                      <m:t>x</m:t>
                    </m:r>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G</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r>
                      <w:rPr>
                        <w:rFonts w:ascii="Cambria Math" w:hAnsi="Cambria Math"/>
                        <w:lang w:bidi="fa-IR"/>
                      </w:rPr>
                      <m:t>F</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τ</m:t>
                        </m:r>
                      </m:e>
                    </m:acc>
                  </m:e>
                  <m:sub>
                    <m:r>
                      <w:rPr>
                        <w:rFonts w:ascii="Cambria Math" w:hAnsi="Cambria Math"/>
                      </w:rPr>
                      <m:t>d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4B0F68" w:rsidRDefault="004B0F68" w:rsidP="009F31B2">
      <w:pPr>
        <w:bidi/>
        <w:rPr>
          <w:rtl/>
          <w:lang w:bidi="fa-IR"/>
        </w:rPr>
      </w:pPr>
      <w:r>
        <w:rPr>
          <w:rFonts w:hint="cs"/>
          <w:rtl/>
          <w:lang w:bidi="fa-IR"/>
        </w:rPr>
        <w:t xml:space="preserve">و می‌دانیم که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sub>
        </m:sSub>
        <m:r>
          <m:rPr>
            <m:sty m:val="p"/>
          </m:rPr>
          <w:rPr>
            <w:rFonts w:ascii="Cambria Math" w:hAnsi="Cambria Math"/>
            <w:lang w:bidi="fa-IR"/>
          </w:rPr>
          <m:t>=</m:t>
        </m:r>
        <m:sSup>
          <m:sSupPr>
            <m:ctrlPr>
              <w:rPr>
                <w:rFonts w:ascii="Cambria Math" w:hAnsi="Cambria Math"/>
                <w:lang w:bidi="fa-IR"/>
              </w:rPr>
            </m:ctrlPr>
          </m:sSupPr>
          <m:e>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1</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2</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3</m:t>
                </m:r>
              </m:sub>
            </m:sSub>
            <m:r>
              <m:rPr>
                <m:sty m:val="p"/>
              </m:rPr>
              <w:rPr>
                <w:rFonts w:ascii="Cambria Math" w:hAnsi="Cambria Math"/>
                <w:lang w:bidi="fa-IR"/>
              </w:rPr>
              <m:t>]</m:t>
            </m:r>
          </m:e>
          <m:sup>
            <m:r>
              <w:rPr>
                <w:rFonts w:ascii="Cambria Math" w:hAnsi="Cambria Math"/>
                <w:lang w:bidi="fa-IR"/>
              </w:rPr>
              <m:t>T</m:t>
            </m:r>
          </m:sup>
        </m:sSup>
      </m:oMath>
      <w:r w:rsidR="00ED3D6C">
        <w:rPr>
          <w:rFonts w:eastAsiaTheme="minorEastAsia"/>
          <w:lang w:bidi="fa-IR"/>
        </w:rPr>
        <w:t>.</w:t>
      </w:r>
    </w:p>
    <w:p w:rsidR="007E14ED" w:rsidRDefault="00EC01B1" w:rsidP="00CC1750">
      <w:pPr>
        <w:bidi/>
        <w:rPr>
          <w:rtl/>
          <w:lang w:bidi="fa-IR"/>
        </w:rPr>
      </w:pPr>
      <w:r>
        <w:rPr>
          <w:rFonts w:hint="cs"/>
          <w:rtl/>
          <w:lang w:bidi="fa-IR"/>
        </w:rPr>
        <w:t xml:space="preserve">بنابراین، با </w:t>
      </w:r>
      <w:r w:rsidR="00CC1750">
        <w:rPr>
          <w:rFonts w:hint="cs"/>
          <w:rtl/>
          <w:lang w:bidi="fa-IR"/>
        </w:rPr>
        <w:t>رابطه 3-16</w:t>
      </w:r>
      <w:r>
        <w:rPr>
          <w:rFonts w:hint="cs"/>
          <w:rtl/>
          <w:lang w:bidi="fa-IR"/>
        </w:rPr>
        <w:t>،‌ دینامیک سیستم شبیه سازی</w:t>
      </w:r>
      <w:r w:rsidR="00CC1750">
        <w:rPr>
          <w:rFonts w:hint="cs"/>
          <w:rtl/>
          <w:lang w:bidi="fa-IR"/>
        </w:rPr>
        <w:t xml:space="preserve"> و تبدیل</w:t>
      </w:r>
      <w:r>
        <w:rPr>
          <w:rFonts w:hint="cs"/>
          <w:rtl/>
          <w:lang w:bidi="fa-IR"/>
        </w:rPr>
        <w:t xml:space="preserve"> شده و می‌توانیم کنترلر متناظر با آن، کنترلر دینامیکی را ارائه نماییم.</w:t>
      </w:r>
    </w:p>
    <w:p w:rsidR="00EC01B1" w:rsidRDefault="00EC01B1" w:rsidP="00097A2C">
      <w:pPr>
        <w:pStyle w:val="Heading2"/>
        <w:rPr>
          <w:rtl/>
        </w:rPr>
      </w:pPr>
      <w:bookmarkStart w:id="91" w:name="_Toc157254858"/>
      <w:r>
        <w:rPr>
          <w:rFonts w:hint="cs"/>
          <w:rtl/>
        </w:rPr>
        <w:t>کنترلر دینامیکی</w:t>
      </w:r>
      <w:bookmarkEnd w:id="91"/>
    </w:p>
    <w:p w:rsidR="00CE1050" w:rsidRDefault="00CE1050" w:rsidP="009F31B2">
      <w:pPr>
        <w:bidi/>
        <w:rPr>
          <w:rtl/>
          <w:lang w:bidi="fa-IR"/>
        </w:rPr>
      </w:pPr>
      <w:r>
        <w:rPr>
          <w:rFonts w:hint="cs"/>
          <w:rtl/>
          <w:lang w:bidi="fa-IR"/>
        </w:rPr>
        <w:t xml:space="preserve">در این قسمت با توجه به مدل دینامیکی ارائه شده در بخش قبل، کنترلر دینامیکی را ارائه می‌کنیم. ابتدا مقادی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Pr>
          <w:rFonts w:hint="cs"/>
          <w:rtl/>
          <w:lang w:bidi="fa-IR"/>
        </w:rPr>
        <w:t xml:space="preserve"> تولید شده در فصل دوم در کنترلر سینماتیکی را با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نشان می‌دهیم. هدف از کنترلر دینامیکی بدست آوردن </w:t>
      </w:r>
      <w:r>
        <w:rPr>
          <w:lang w:bidi="fa-IR"/>
        </w:rPr>
        <w:t>u</w:t>
      </w:r>
      <w:r>
        <w:rPr>
          <w:rFonts w:hint="cs"/>
          <w:rtl/>
          <w:lang w:bidi="fa-IR"/>
        </w:rPr>
        <w:t xml:space="preserve"> مناسبی است که بتواند سیستم را طوری هدایت کند که </w:t>
      </w:r>
      <m:oMath>
        <m:r>
          <w:rPr>
            <w:rFonts w:ascii="Cambria Math" w:hAnsi="Cambria Math"/>
            <w:lang w:bidi="fa-IR"/>
          </w:rPr>
          <m:t>ξ</m:t>
        </m:r>
      </m:oMath>
      <w:r>
        <w:rPr>
          <w:rFonts w:hint="cs"/>
          <w:rtl/>
          <w:lang w:bidi="fa-IR"/>
        </w:rPr>
        <w:t xml:space="preserve"> آن به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برسد.</w:t>
      </w:r>
    </w:p>
    <w:p w:rsidR="00E435A1" w:rsidRDefault="007E14ED" w:rsidP="00751B49">
      <w:pPr>
        <w:bidi/>
        <w:rPr>
          <w:rtl/>
          <w:lang w:bidi="fa-IR"/>
        </w:rPr>
      </w:pPr>
      <w:r w:rsidRPr="00CE1050">
        <w:rPr>
          <w:rFonts w:hint="cs"/>
          <w:rtl/>
          <w:lang w:bidi="fa-IR"/>
        </w:rPr>
        <w:t>خط</w:t>
      </w:r>
      <w:r w:rsidR="00CA4C62" w:rsidRPr="00CE1050">
        <w:rPr>
          <w:rFonts w:hint="cs"/>
          <w:rtl/>
          <w:lang w:bidi="fa-IR"/>
        </w:rPr>
        <w:t xml:space="preserve">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CE1050" w:rsidRPr="00CE1050">
        <w:rPr>
          <w:rFonts w:hint="cs"/>
          <w:rtl/>
          <w:lang w:bidi="fa-IR"/>
        </w:rPr>
        <w:t xml:space="preserve"> را به صورت </w:t>
      </w:r>
      <w:r w:rsidR="00751B49">
        <w:rPr>
          <w:rFonts w:hint="cs"/>
          <w:rtl/>
          <w:lang w:bidi="fa-IR"/>
        </w:rPr>
        <w:t>3-17</w:t>
      </w:r>
      <w:r w:rsidR="00CE1050" w:rsidRPr="00CE1050">
        <w:rPr>
          <w:rFonts w:hint="cs"/>
          <w:rtl/>
          <w:lang w:bidi="fa-IR"/>
        </w:rPr>
        <w:t xml:space="preserve"> تعریف می‌کنیم. </w:t>
      </w:r>
      <w:r w:rsidR="00CE1050">
        <w:rPr>
          <w:rFonts w:hint="cs"/>
          <w:rtl/>
          <w:lang w:bidi="fa-IR"/>
        </w:rPr>
        <w:t xml:space="preserve">اندیس </w:t>
      </w:r>
      <w:r w:rsidR="00CE1050">
        <w:rPr>
          <w:lang w:bidi="fa-IR"/>
        </w:rPr>
        <w:t>i</w:t>
      </w:r>
      <w:r w:rsidR="00CE1050">
        <w:rPr>
          <w:rFonts w:hint="cs"/>
          <w:rtl/>
          <w:lang w:bidi="fa-IR"/>
        </w:rPr>
        <w:t xml:space="preserve"> نشان دهنده‌ی شماره‌ی ربات در سیستم چند رباته است.</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CC1750" w:rsidTr="00CC1750">
        <w:tc>
          <w:tcPr>
            <w:tcW w:w="4580" w:type="dxa"/>
          </w:tcPr>
          <w:p w:rsidR="00CC1750"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7</w:t>
            </w:r>
            <w:r w:rsidRPr="00A44011">
              <w:rPr>
                <w:sz w:val="20"/>
                <w:szCs w:val="24"/>
                <w:rtl/>
              </w:rPr>
              <w:fldChar w:fldCharType="end"/>
            </w:r>
            <w:r w:rsidRPr="00A44011">
              <w:rPr>
                <w:rFonts w:hint="cs"/>
                <w:sz w:val="20"/>
                <w:szCs w:val="24"/>
                <w:rtl/>
              </w:rPr>
              <w:t>)</w:t>
            </w:r>
          </w:p>
        </w:tc>
        <w:tc>
          <w:tcPr>
            <w:tcW w:w="4682" w:type="dxa"/>
          </w:tcPr>
          <w:p w:rsidR="00CC1750" w:rsidRPr="00CC1750" w:rsidRDefault="006119C0" w:rsidP="009F31B2">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m:oMathPara>
          </w:p>
        </w:tc>
      </w:tr>
    </w:tbl>
    <w:p w:rsidR="00E435A1" w:rsidRDefault="00CC1750" w:rsidP="009F31B2">
      <w:pPr>
        <w:bidi/>
        <w:rPr>
          <w:rtl/>
          <w:lang w:bidi="fa-IR"/>
        </w:rPr>
      </w:pPr>
      <w:r>
        <w:rPr>
          <w:rFonts w:hint="cs"/>
          <w:rtl/>
          <w:lang w:bidi="fa-IR"/>
        </w:rPr>
        <w:t xml:space="preserve">در رابطه 3-17 </w:t>
      </w:r>
      <w:r w:rsidR="00CE1050">
        <w:rPr>
          <w:rFonts w:hint="cs"/>
          <w:rtl/>
          <w:lang w:bidi="fa-IR"/>
        </w:rPr>
        <w:t xml:space="preserve">مقدا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CE1050">
        <w:rPr>
          <w:rFonts w:hint="cs"/>
          <w:rtl/>
          <w:lang w:bidi="fa-IR"/>
        </w:rPr>
        <w:t xml:space="preserve"> برابر با مقدار </w:t>
      </w:r>
      <m:oMath>
        <m:r>
          <w:rPr>
            <w:rFonts w:ascii="Cambria Math" w:hAnsi="Cambria Math"/>
            <w:lang w:bidi="fa-IR"/>
          </w:rPr>
          <m:t>ξ</m:t>
        </m:r>
      </m:oMath>
      <w:r w:rsidR="00CE1050">
        <w:rPr>
          <w:rFonts w:hint="cs"/>
          <w:rtl/>
          <w:lang w:bidi="fa-IR"/>
        </w:rPr>
        <w:t xml:space="preserve"> ای است که از اعمال ورودی </w:t>
      </w:r>
      <w:r w:rsidR="00CE1050">
        <w:rPr>
          <w:lang w:bidi="fa-IR"/>
        </w:rPr>
        <w:t>u</w:t>
      </w:r>
      <w:r w:rsidR="00CE1050">
        <w:rPr>
          <w:rFonts w:hint="cs"/>
          <w:rtl/>
          <w:lang w:bidi="fa-IR"/>
        </w:rPr>
        <w:t xml:space="preserve"> به مدل دینامیکی</w:t>
      </w:r>
      <w:r>
        <w:rPr>
          <w:rFonts w:hint="cs"/>
          <w:rtl/>
          <w:lang w:bidi="fa-IR"/>
        </w:rPr>
        <w:t xml:space="preserve"> 3-16</w:t>
      </w:r>
      <w:r w:rsidR="00CE1050">
        <w:rPr>
          <w:rFonts w:hint="cs"/>
          <w:rtl/>
          <w:lang w:bidi="fa-IR"/>
        </w:rPr>
        <w:t xml:space="preserve"> ارائه شده در بخش قبل به دست می‌آ</w:t>
      </w:r>
      <w:r w:rsidR="004B0F68">
        <w:rPr>
          <w:rFonts w:hint="cs"/>
          <w:rtl/>
          <w:lang w:bidi="fa-IR"/>
        </w:rPr>
        <w:t xml:space="preserve">ید. سپس با تنها کردن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oMath>
      <w:r w:rsidR="004B0F68">
        <w:rPr>
          <w:rFonts w:hint="cs"/>
          <w:rtl/>
          <w:lang w:bidi="fa-IR"/>
        </w:rPr>
        <w:t xml:space="preserve"> از معادله‌ی </w:t>
      </w:r>
      <w:r>
        <w:rPr>
          <w:rFonts w:hint="cs"/>
          <w:rtl/>
          <w:lang w:bidi="fa-IR"/>
        </w:rPr>
        <w:t>3-16</w:t>
      </w:r>
      <w:r w:rsidR="004B0F68">
        <w:rPr>
          <w:rFonts w:hint="cs"/>
          <w:rtl/>
          <w:lang w:bidi="fa-IR"/>
        </w:rPr>
        <w:t>، داریم</w:t>
      </w:r>
    </w:p>
    <w:tbl>
      <w:tblPr>
        <w:tblStyle w:val="TableGrid"/>
        <w:bidiVisual/>
        <w:tblW w:w="9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8550"/>
      </w:tblGrid>
      <w:tr w:rsidR="00752DAE" w:rsidTr="00752DAE">
        <w:tc>
          <w:tcPr>
            <w:tcW w:w="1256" w:type="dxa"/>
          </w:tcPr>
          <w:p w:rsidR="00752DAE"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8</w:t>
            </w:r>
            <w:r w:rsidRPr="00A44011">
              <w:rPr>
                <w:sz w:val="20"/>
                <w:szCs w:val="24"/>
                <w:rtl/>
              </w:rPr>
              <w:fldChar w:fldCharType="end"/>
            </w:r>
            <w:r w:rsidRPr="00A44011">
              <w:rPr>
                <w:rFonts w:hint="cs"/>
                <w:sz w:val="20"/>
                <w:szCs w:val="24"/>
                <w:rtl/>
              </w:rPr>
              <w:t>)</w:t>
            </w:r>
          </w:p>
        </w:tc>
        <w:tc>
          <w:tcPr>
            <w:tcW w:w="8550" w:type="dxa"/>
          </w:tcPr>
          <w:p w:rsidR="00752DAE" w:rsidRPr="00CC1750" w:rsidRDefault="006119C0" w:rsidP="009F31B2">
            <w:pPr>
              <w:bidi/>
              <w:ind w:right="521"/>
              <w:rPr>
                <w:rtl/>
                <w:lang w:bidi="fa-IR"/>
              </w:rPr>
            </w:pPr>
            <m:oMathPara>
              <m:oMathParaPr>
                <m:jc m:val="left"/>
              </m:oMathParaPr>
              <m:oMath>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ξ</m:t>
                        </m:r>
                      </m:e>
                    </m:acc>
                  </m:e>
                  <m:sub>
                    <m:r>
                      <w:rPr>
                        <w:rFonts w:ascii="Cambria Math" w:hAnsi="Cambria Math"/>
                        <w:szCs w:val="32"/>
                      </w:rPr>
                      <m:t>i</m:t>
                    </m:r>
                  </m:sub>
                </m:sSub>
                <m:r>
                  <w:rPr>
                    <w:rFonts w:ascii="Cambria Math" w:hAnsi="Cambria Math"/>
                    <w:szCs w:val="32"/>
                  </w:rPr>
                  <m:t>=</m:t>
                </m:r>
                <m:sSubSup>
                  <m:sSubSupPr>
                    <m:ctrlPr>
                      <w:rPr>
                        <w:rFonts w:ascii="Cambria Math" w:hAnsi="Cambria Math"/>
                        <w:szCs w:val="32"/>
                      </w:rPr>
                    </m:ctrlPr>
                  </m:sSubSupPr>
                  <m:e>
                    <m:r>
                      <w:rPr>
                        <w:rFonts w:ascii="Cambria Math" w:hAnsi="Cambria Math"/>
                        <w:szCs w:val="32"/>
                      </w:rPr>
                      <m:t>M</m:t>
                    </m:r>
                  </m:e>
                  <m:sub>
                    <m:r>
                      <m:rPr>
                        <m:sty m:val="p"/>
                      </m:rPr>
                      <w:rPr>
                        <w:rFonts w:ascii="Cambria Math" w:hAnsi="Cambria Math"/>
                        <w:szCs w:val="32"/>
                      </w:rPr>
                      <m:t>1</m:t>
                    </m:r>
                  </m:sub>
                  <m:sup>
                    <m:r>
                      <m:rPr>
                        <m:sty m:val="p"/>
                      </m:rPr>
                      <w:rPr>
                        <w:rFonts w:ascii="Cambria Math" w:hAnsi="Cambria Math"/>
                        <w:szCs w:val="32"/>
                      </w:rPr>
                      <m:t>-1</m:t>
                    </m:r>
                  </m:sup>
                </m:sSubSup>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szCs w:val="32"/>
                      </w:rPr>
                    </m:ctrlPr>
                  </m:sSubPr>
                  <m:e>
                    <m:r>
                      <w:rPr>
                        <w:rFonts w:ascii="Cambria Math" w:hAnsi="Cambria Math"/>
                        <w:szCs w:val="32"/>
                      </w:rPr>
                      <m:t>B</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u</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C</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x</m:t>
                            </m:r>
                          </m:e>
                        </m:acc>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X</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w:br/>
                </m:r>
              </m:oMath>
              <m:oMath>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G</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F</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τ</m:t>
                        </m:r>
                      </m:e>
                    </m:acc>
                  </m:e>
                  <m:sub>
                    <m:r>
                      <w:rPr>
                        <w:rFonts w:ascii="Cambria Math" w:hAnsi="Cambria Math"/>
                        <w:szCs w:val="32"/>
                      </w:rPr>
                      <m:t>di</m:t>
                    </m:r>
                  </m:sub>
                </m:sSub>
                <m:r>
                  <w:rPr>
                    <w:rFonts w:ascii="Cambria Math" w:hAnsi="Cambria Math"/>
                    <w:szCs w:val="32"/>
                  </w:rPr>
                  <m:t>]=</m:t>
                </m:r>
                <m:sSub>
                  <m:sSubPr>
                    <m:ctrlPr>
                      <w:rPr>
                        <w:rFonts w:ascii="Cambria Math" w:hAnsi="Cambria Math"/>
                        <w:szCs w:val="32"/>
                      </w:rPr>
                    </m:ctrlPr>
                  </m:sSubPr>
                  <m:e>
                    <m:r>
                      <w:rPr>
                        <w:rFonts w:ascii="Cambria Math" w:hAnsi="Cambria Math"/>
                        <w:szCs w:val="32"/>
                      </w:rPr>
                      <m:t>ϱ</m:t>
                    </m:r>
                  </m:e>
                  <m:sub>
                    <m:r>
                      <w:rPr>
                        <w:rFonts w:ascii="Cambria Math" w:hAnsi="Cambria Math"/>
                        <w:szCs w:val="32"/>
                      </w:rPr>
                      <m:t>i</m:t>
                    </m:r>
                  </m:sub>
                </m:sSub>
              </m:oMath>
            </m:oMathPara>
          </w:p>
        </w:tc>
      </w:tr>
    </w:tbl>
    <w:p w:rsidR="00800761" w:rsidRDefault="00ED3D6C" w:rsidP="009F31B2">
      <w:pPr>
        <w:bidi/>
        <w:rPr>
          <w:rtl/>
          <w:lang w:bidi="fa-IR"/>
        </w:rPr>
      </w:pPr>
      <w:r w:rsidRPr="00D168B6">
        <w:rPr>
          <w:rFonts w:hint="cs"/>
          <w:rtl/>
          <w:lang w:bidi="fa-IR"/>
        </w:rPr>
        <w:t xml:space="preserve">که در آن </w:t>
      </w:r>
      <m:oMath>
        <m:sSub>
          <m:sSubPr>
            <m:ctrlPr>
              <w:rPr>
                <w:rFonts w:ascii="Cambria Math" w:hAnsi="Cambria Math"/>
              </w:rPr>
            </m:ctrlPr>
          </m:sSubPr>
          <m:e>
            <m:r>
              <w:rPr>
                <w:rFonts w:ascii="Cambria Math" w:hAnsi="Cambria Math"/>
              </w:rPr>
              <m:t>ϱ</m:t>
            </m:r>
          </m:e>
          <m:sub>
            <m:r>
              <w:rPr>
                <w:rFonts w:ascii="Cambria Math" w:hAnsi="Cambria Math"/>
              </w:rPr>
              <m:t>i</m:t>
            </m:r>
          </m:sub>
        </m:sSub>
        <m:r>
          <w:rPr>
            <w:rFonts w:ascii="Cambria Math" w:hAnsi="Cambria Math"/>
          </w:rPr>
          <m:t>=</m:t>
        </m:r>
        <m:sSup>
          <m:sSupPr>
            <m:ctrlPr>
              <w:rPr>
                <w:rFonts w:ascii="Cambria Math" w:hAnsi="Cambria Math"/>
                <w:i/>
                <w:lang w:bidi="fa-IR"/>
              </w:rPr>
            </m:ctrlPr>
          </m:sSupPr>
          <m:e>
            <m:r>
              <w:rPr>
                <w:rFonts w:ascii="Cambria Math" w:hAnsi="Cambria Math"/>
                <w:lang w:bidi="fa-IR"/>
              </w:rPr>
              <m:t>[</m:t>
            </m:r>
            <m:sSub>
              <m:sSubPr>
                <m:ctrlPr>
                  <w:rPr>
                    <w:rFonts w:ascii="Cambria Math" w:hAnsi="Cambria Math"/>
                  </w:rPr>
                </m:ctrlPr>
              </m:sSubPr>
              <m:e>
                <m:r>
                  <w:rPr>
                    <w:rFonts w:ascii="Cambria Math" w:hAnsi="Cambria Math"/>
                  </w:rPr>
                  <m:t>ϱ</m:t>
                </m:r>
              </m:e>
              <m:sub>
                <m:r>
                  <w:rPr>
                    <w:rFonts w:ascii="Cambria Math" w:hAnsi="Cambria Math"/>
                  </w:rPr>
                  <m:t>i1</m:t>
                </m:r>
              </m:sub>
            </m:sSub>
            <m:r>
              <w:rPr>
                <w:rFonts w:ascii="Cambria Math" w:hAnsi="Cambria Math"/>
                <w:lang w:bidi="fa-IR"/>
              </w:rPr>
              <m:t xml:space="preserve"> </m:t>
            </m:r>
            <m:sSub>
              <m:sSubPr>
                <m:ctrlPr>
                  <w:rPr>
                    <w:rFonts w:ascii="Cambria Math" w:hAnsi="Cambria Math"/>
                  </w:rPr>
                </m:ctrlPr>
              </m:sSubPr>
              <m:e>
                <m:r>
                  <w:rPr>
                    <w:rFonts w:ascii="Cambria Math" w:hAnsi="Cambria Math"/>
                  </w:rPr>
                  <m:t>ϱ</m:t>
                </m:r>
              </m:e>
              <m:sub>
                <m:r>
                  <w:rPr>
                    <w:rFonts w:ascii="Cambria Math" w:hAnsi="Cambria Math"/>
                  </w:rPr>
                  <m:t>i2</m:t>
                </m:r>
              </m:sub>
            </m:sSub>
            <m:r>
              <w:rPr>
                <w:rFonts w:ascii="Cambria Math" w:hAnsi="Cambria Math"/>
                <w:lang w:bidi="fa-IR"/>
              </w:rPr>
              <m:t>]</m:t>
            </m:r>
          </m:e>
          <m:sup>
            <m:r>
              <w:rPr>
                <w:rFonts w:ascii="Cambria Math" w:hAnsi="Cambria Math"/>
                <w:lang w:bidi="fa-IR"/>
              </w:rPr>
              <m:t>T</m:t>
            </m:r>
          </m:sup>
        </m:sSup>
      </m:oMath>
      <w:r w:rsidR="009F70DF" w:rsidRPr="00D168B6">
        <w:rPr>
          <w:rFonts w:hint="cs"/>
          <w:rtl/>
          <w:lang w:bidi="fa-IR"/>
        </w:rPr>
        <w:t xml:space="preserve">. حال با توجه به تعریف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9F70DF" w:rsidRPr="00D168B6">
        <w:rPr>
          <w:rFonts w:hint="cs"/>
          <w:rtl/>
          <w:lang w:bidi="fa-IR"/>
        </w:rPr>
        <w:t xml:space="preserve"> </w:t>
      </w:r>
      <w:r w:rsidR="00EC5826">
        <w:rPr>
          <w:rFonts w:hint="cs"/>
          <w:rtl/>
          <w:lang w:bidi="fa-IR"/>
        </w:rPr>
        <w:t xml:space="preserve">در رابطه 3-17 </w:t>
      </w:r>
      <w:r w:rsidR="009F70DF" w:rsidRPr="00D168B6">
        <w:rPr>
          <w:rFonts w:hint="cs"/>
          <w:rtl/>
          <w:lang w:bidi="fa-IR"/>
        </w:rPr>
        <w:t>و</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9</w:t>
            </w:r>
            <w:r w:rsidRPr="00A44011">
              <w:rPr>
                <w:sz w:val="20"/>
                <w:szCs w:val="24"/>
                <w:rtl/>
              </w:rPr>
              <w:fldChar w:fldCharType="end"/>
            </w:r>
            <w:r w:rsidRPr="00A44011">
              <w:rPr>
                <w:rFonts w:hint="cs"/>
                <w:sz w:val="20"/>
                <w:szCs w:val="24"/>
                <w:rtl/>
              </w:rPr>
              <w:t>)</w:t>
            </w:r>
          </w:p>
        </w:tc>
        <w:tc>
          <w:tcPr>
            <w:tcW w:w="4682" w:type="dxa"/>
          </w:tcPr>
          <w:p w:rsidR="00EC5826" w:rsidRPr="00CC1750" w:rsidRDefault="006119C0" w:rsidP="009F31B2">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m:oMathPara>
          </w:p>
        </w:tc>
      </w:tr>
    </w:tbl>
    <w:p w:rsidR="00E435A1" w:rsidRDefault="00800761" w:rsidP="009F31B2">
      <w:pPr>
        <w:bidi/>
        <w:rPr>
          <w:rtl/>
        </w:rPr>
      </w:pPr>
      <w:r w:rsidRPr="00D168B6">
        <w:rPr>
          <w:rFonts w:hint="cs"/>
          <w:rtl/>
        </w:rPr>
        <w:t xml:space="preserve">بنابرا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oMath>
      <w:r w:rsidRPr="00D168B6">
        <w:rPr>
          <w:rFonts w:hint="cs"/>
          <w:rtl/>
        </w:rPr>
        <w:t xml:space="preserve"> </w:t>
      </w:r>
      <w:r w:rsidR="009F70DF" w:rsidRPr="00D168B6">
        <w:rPr>
          <w:rFonts w:hint="cs"/>
          <w:rtl/>
        </w:rPr>
        <w:t>را د</w:t>
      </w:r>
      <w:r w:rsidR="00EC5826">
        <w:rPr>
          <w:rFonts w:hint="cs"/>
          <w:rtl/>
          <w:lang w:bidi="fa-IR"/>
        </w:rPr>
        <w:t xml:space="preserve">ر رابطه‌ی 3-18 </w:t>
      </w:r>
      <w:r w:rsidR="009F70DF" w:rsidRPr="00D168B6">
        <w:rPr>
          <w:rFonts w:hint="cs"/>
          <w:rtl/>
          <w:lang w:bidi="fa-IR"/>
        </w:rPr>
        <w:t xml:space="preserve">جایگز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m:t>
            </m:r>
          </m:sub>
        </m:sSub>
      </m:oMath>
      <w:r w:rsidRPr="00D168B6">
        <w:rPr>
          <w:rFonts w:hint="cs"/>
          <w:rtl/>
        </w:rPr>
        <w:t xml:space="preserve"> میکنیم. و داریم</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0</w:t>
            </w:r>
            <w:r w:rsidRPr="00A44011">
              <w:rPr>
                <w:sz w:val="20"/>
                <w:szCs w:val="24"/>
                <w:rtl/>
              </w:rPr>
              <w:fldChar w:fldCharType="end"/>
            </w:r>
            <w:r w:rsidRPr="00A44011">
              <w:rPr>
                <w:rFonts w:hint="cs"/>
                <w:sz w:val="20"/>
                <w:szCs w:val="24"/>
                <w:rtl/>
              </w:rPr>
              <w:t>)</w:t>
            </w:r>
          </w:p>
        </w:tc>
        <w:tc>
          <w:tcPr>
            <w:tcW w:w="4682" w:type="dxa"/>
          </w:tcPr>
          <w:p w:rsidR="00EC5826" w:rsidRPr="00CC1750" w:rsidRDefault="006119C0" w:rsidP="009F31B2">
            <w:pPr>
              <w:bidi/>
              <w:rPr>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sSub>
                  <m:sSubPr>
                    <m:ctrlPr>
                      <w:rPr>
                        <w:rFonts w:ascii="Cambria Math" w:hAnsi="Cambria Math"/>
                      </w:rPr>
                    </m:ctrlPr>
                  </m:sSubPr>
                  <m:e>
                    <m:r>
                      <w:rPr>
                        <w:rFonts w:ascii="Cambria Math" w:hAnsi="Cambria Math"/>
                      </w:rPr>
                      <m:t>u</m:t>
                    </m:r>
                  </m:e>
                  <m:sub>
                    <m:r>
                      <w:rPr>
                        <w:rFonts w:ascii="Cambria Math" w:hAnsi="Cambria Math"/>
                      </w:rPr>
                      <m:t>i</m:t>
                    </m:r>
                  </m:sub>
                </m:sSub>
              </m:oMath>
            </m:oMathPara>
          </w:p>
        </w:tc>
      </w:tr>
    </w:tbl>
    <w:p w:rsidR="00EC5826" w:rsidRDefault="00EC5826" w:rsidP="009F31B2">
      <w:pPr>
        <w:bidi/>
        <w:rPr>
          <w:rtl/>
        </w:rPr>
      </w:pPr>
      <w:r>
        <w:rPr>
          <w:rFonts w:hint="cs"/>
          <w:rtl/>
        </w:rPr>
        <w:t>که در آن</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1</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9F31B2">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m:rPr>
                    <m:sty m:val="p"/>
                  </m:rPr>
                  <w:rPr>
                    <w:rFonts w:ascii="Cambria Math" w:hAnsi="Cambria Math"/>
                    <w:lang w:bidi="fa-IR"/>
                  </w:rPr>
                  <m:t>=</m:t>
                </m:r>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oMath>
            </m:oMathPara>
          </w:p>
        </w:tc>
      </w:tr>
    </w:tbl>
    <w:p w:rsidR="00D168B6" w:rsidRDefault="00EC5826" w:rsidP="009F31B2">
      <w:pPr>
        <w:bidi/>
        <w:rPr>
          <w:rtl/>
          <w:lang w:bidi="fa-IR"/>
        </w:rPr>
      </w:pPr>
      <w:r>
        <w:rPr>
          <w:rFonts w:hint="cs"/>
          <w:rtl/>
          <w:lang w:bidi="fa-IR"/>
        </w:rPr>
        <w:lastRenderedPageBreak/>
        <w:t>در رابطه 3-21،</w:t>
      </w:r>
      <w:r w:rsidR="00D168B6" w:rsidRPr="00D168B6">
        <w:rPr>
          <w:rFonts w:hint="cs"/>
          <w:rtl/>
          <w:lang w:bidi="fa-IR"/>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D168B6" w:rsidRPr="00D168B6">
        <w:rPr>
          <w:rFonts w:hint="cs"/>
          <w:rtl/>
          <w:lang w:bidi="fa-IR"/>
        </w:rPr>
        <w:t xml:space="preserve"> همان دینامیک غیرخطی غیر قطعی ما است که توسط یک شبکه عصبی </w:t>
      </w:r>
      <w:r w:rsidR="00D168B6" w:rsidRPr="00D168B6">
        <w:rPr>
          <w:lang w:bidi="fa-IR"/>
        </w:rPr>
        <w:t>RBF</w:t>
      </w:r>
      <w:r w:rsidR="00D168B6" w:rsidRPr="00D168B6">
        <w:rPr>
          <w:rFonts w:hint="cs"/>
          <w:rtl/>
          <w:lang w:bidi="fa-IR"/>
        </w:rPr>
        <w:t xml:space="preserve"> آنرا تخمین میزنیم.</w:t>
      </w:r>
      <w:r w:rsidR="00D168B6">
        <w:rPr>
          <w:rFonts w:hint="cs"/>
          <w:rtl/>
          <w:lang w:bidi="fa-IR"/>
        </w:rPr>
        <w:t xml:space="preserve"> اگر شبکه‌ی عصبی ما دارای </w:t>
      </w:r>
      <m:oMath>
        <m:r>
          <w:rPr>
            <w:rFonts w:ascii="Cambria Math" w:hAnsi="Cambria Math" w:cs="Arial"/>
            <w:lang w:bidi="fa-IR"/>
          </w:rPr>
          <m:t>N</m:t>
        </m:r>
      </m:oMath>
      <w:r w:rsidR="00D168B6">
        <w:rPr>
          <w:rFonts w:hint="cs"/>
          <w:rtl/>
          <w:lang w:bidi="fa-IR"/>
        </w:rPr>
        <w:t xml:space="preserve"> نورون در لایه‌ی پنهان باشد، آرایه‌ی تابع فعالیت آن یک آرایه‌ی ستونی به شکل زیر </w:t>
      </w:r>
      <w:r>
        <w:rPr>
          <w:rFonts w:hint="cs"/>
          <w:rtl/>
          <w:lang w:bidi="fa-IR"/>
        </w:rPr>
        <w:t xml:space="preserve">رابطه 3-22 </w:t>
      </w:r>
      <w:r w:rsidR="00D168B6">
        <w:rPr>
          <w:rFonts w:hint="cs"/>
          <w:rtl/>
          <w:lang w:bidi="fa-IR"/>
        </w:rPr>
        <w:t>است</w:t>
      </w:r>
      <w:r w:rsidR="00027575">
        <w:rPr>
          <w:rFonts w:hint="cs"/>
          <w:rtl/>
          <w:lang w:bidi="fa-IR"/>
        </w:rPr>
        <w:t>.</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2</w:t>
            </w:r>
            <w:r w:rsidRPr="00A44011">
              <w:rPr>
                <w:sz w:val="20"/>
                <w:szCs w:val="24"/>
                <w:rtl/>
              </w:rPr>
              <w:fldChar w:fldCharType="end"/>
            </w:r>
            <w:r w:rsidRPr="00A44011">
              <w:rPr>
                <w:rFonts w:hint="cs"/>
                <w:sz w:val="20"/>
                <w:szCs w:val="24"/>
                <w:rtl/>
              </w:rPr>
              <w:t>)</w:t>
            </w:r>
          </w:p>
        </w:tc>
        <w:tc>
          <w:tcPr>
            <w:tcW w:w="4957" w:type="dxa"/>
          </w:tcPr>
          <w:p w:rsidR="00EC5826" w:rsidRPr="00126CA8" w:rsidRDefault="006119C0"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ctrlPr>
                                <w:rPr>
                                  <w:rFonts w:ascii="Cambria Math" w:eastAsia="Cambria Math" w:hAnsi="Cambria Math" w:cs="Cambria Math"/>
                                  <w:i/>
                                  <w:szCs w:val="24"/>
                                </w:rPr>
                              </m:ctrlPr>
                            </m:e>
                          </m:mr>
                          <m:mr>
                            <m:e>
                              <m:r>
                                <w:rPr>
                                  <w:rFonts w:ascii="Cambria Math" w:hAnsi="Cambria Math"/>
                                  <w:szCs w:val="24"/>
                                </w:rPr>
                                <m:t>⋮</m:t>
                              </m:r>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r>
                                    <w:rPr>
                                      <w:rFonts w:ascii="Cambria Math" w:hAnsi="Cambria Math" w:cs="Arial"/>
                                      <w:szCs w:val="24"/>
                                    </w:rPr>
                                    <m:t>N</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N×1</m:t>
                    </m:r>
                  </m:sub>
                </m:sSub>
              </m:oMath>
            </m:oMathPara>
          </w:p>
        </w:tc>
      </w:tr>
    </w:tbl>
    <w:p w:rsidR="00BD1749" w:rsidRDefault="00BD1749" w:rsidP="0028761A">
      <w:pPr>
        <w:bidi/>
        <w:rPr>
          <w:rFonts w:eastAsiaTheme="minorEastAsia"/>
          <w:sz w:val="28"/>
          <w:rtl/>
        </w:rPr>
      </w:pPr>
      <w:r w:rsidRPr="00126CA8">
        <w:rPr>
          <w:rFonts w:hint="cs"/>
          <w:rtl/>
        </w:rPr>
        <w:t xml:space="preserve">که در آ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C5826" w:rsidRPr="00126CA8">
        <w:rPr>
          <w:rFonts w:hint="cs"/>
          <w:rtl/>
        </w:rPr>
        <w:t xml:space="preserve"> ورودی شبکه عصبی است.</w:t>
      </w:r>
      <w:r w:rsidRPr="00126CA8">
        <w:rPr>
          <w:rFonts w:hint="cs"/>
          <w:rtl/>
        </w:rPr>
        <w:t xml:space="preserve"> ورودی شبکه‌ی عصبی با توجه به تابع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126CA8">
        <w:rPr>
          <w:rFonts w:hint="cs"/>
          <w:rtl/>
        </w:rPr>
        <w:t xml:space="preserve"> شامل </w:t>
      </w:r>
      <w:r w:rsidR="0028761A" w:rsidRPr="00126CA8">
        <w:rPr>
          <w:rFonts w:hint="cs"/>
          <w:rtl/>
        </w:rPr>
        <w:t>پس‌خور</w:t>
      </w:r>
      <w:r w:rsidRPr="00126CA8">
        <w:rPr>
          <w:rFonts w:hint="cs"/>
          <w:rtl/>
        </w:rPr>
        <w:t>‌های لحظه‌ای</w:t>
      </w:r>
      <w:r>
        <w:rPr>
          <w:rFonts w:eastAsiaTheme="minorEastAsia" w:hint="cs"/>
          <w:sz w:val="28"/>
          <w:rtl/>
        </w:rPr>
        <w:t xml:space="preserve"> از شتاب، سرعت و مکان ربات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3</w:t>
            </w:r>
            <w:r w:rsidRPr="00A44011">
              <w:rPr>
                <w:sz w:val="20"/>
                <w:szCs w:val="24"/>
                <w:rtl/>
              </w:rPr>
              <w:fldChar w:fldCharType="end"/>
            </w:r>
            <w:r w:rsidRPr="00A44011">
              <w:rPr>
                <w:rFonts w:hint="cs"/>
                <w:sz w:val="20"/>
                <w:szCs w:val="24"/>
                <w:rtl/>
              </w:rPr>
              <w:t>)</w:t>
            </w:r>
          </w:p>
        </w:tc>
        <w:tc>
          <w:tcPr>
            <w:tcW w:w="4957" w:type="dxa"/>
          </w:tcPr>
          <w:p w:rsidR="00EC5826" w:rsidRPr="00126CA8" w:rsidRDefault="006119C0"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e>
                          </m:mr>
                          <m:mr>
                            <m:e>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ctrlPr>
                                <w:rPr>
                                  <w:rFonts w:ascii="Cambria Math" w:eastAsia="Cambria Math" w:hAnsi="Cambria Math" w:cs="Cambria Math"/>
                                  <w:i/>
                                  <w:szCs w:val="24"/>
                                </w:rPr>
                              </m:ctrlPr>
                            </m:e>
                          </m:mr>
                          <m:mr>
                            <m:e>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e>
                          </m:mr>
                        </m:m>
                      </m:e>
                    </m:d>
                  </m:e>
                  <m:sub>
                    <m:r>
                      <m:rPr>
                        <m:sty m:val="p"/>
                      </m:rPr>
                      <w:rPr>
                        <w:rFonts w:ascii="Cambria Math" w:eastAsiaTheme="minorEastAsia" w:hAnsi="Cambria Math"/>
                        <w:szCs w:val="24"/>
                      </w:rPr>
                      <m:t>6×1</m:t>
                    </m:r>
                  </m:sub>
                </m:sSub>
              </m:oMath>
            </m:oMathPara>
          </w:p>
        </w:tc>
      </w:tr>
    </w:tbl>
    <w:p w:rsidR="00DE16F6" w:rsidRDefault="00DE16F6" w:rsidP="00126CA8">
      <w:pPr>
        <w:bidi/>
        <w:rPr>
          <w:lang w:bidi="fa-IR"/>
        </w:rPr>
      </w:pPr>
      <w:r>
        <w:rPr>
          <w:rFonts w:hint="cs"/>
          <w:rtl/>
          <w:lang w:bidi="fa-IR"/>
        </w:rPr>
        <w:t xml:space="preserve">مشاهده می‌شود که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w:r>
        <w:rPr>
          <w:rFonts w:hint="cs"/>
          <w:rtl/>
          <w:lang w:bidi="fa-IR"/>
        </w:rPr>
        <w:t xml:space="preserve"> همان تبدیل یافته‌ی شتاب تولید شده از کنترلر سینماتیک،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تبدیل یافته‌ی سرعت تولید شده از کنترلر سینماتیک،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oMath>
      <w:r>
        <w:rPr>
          <w:rFonts w:hint="cs"/>
          <w:rtl/>
        </w:rPr>
        <w:t xml:space="preserve"> </w:t>
      </w:r>
      <w:r>
        <w:rPr>
          <w:rFonts w:hint="cs"/>
          <w:rtl/>
          <w:lang w:bidi="fa-IR"/>
        </w:rPr>
        <w:t xml:space="preserve">تبدیل یافته‌ی سرعت، و </w:t>
      </w:r>
      <m:oMath>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oMath>
      <w:r>
        <w:rPr>
          <w:rFonts w:hint="cs"/>
          <w:rtl/>
        </w:rPr>
        <w:t xml:space="preserve"> تبدیل یافته‌ی مکان ربات است.</w:t>
      </w:r>
      <w:r w:rsidR="002329AC">
        <w:rPr>
          <w:rFonts w:hint="cs"/>
          <w:rtl/>
        </w:rPr>
        <w:t xml:space="preserve"> بنابراین شبکه‌ی عصبی به صورت آنی </w:t>
      </w:r>
      <w:r w:rsidR="0028761A">
        <w:rPr>
          <w:rFonts w:hint="cs"/>
          <w:rtl/>
        </w:rPr>
        <w:t>پس</w:t>
      </w:r>
      <w:r w:rsidR="00EC5826">
        <w:rPr>
          <w:rFonts w:hint="cs"/>
          <w:rtl/>
        </w:rPr>
        <w:t>‌</w:t>
      </w:r>
      <w:r w:rsidR="0028761A">
        <w:rPr>
          <w:rFonts w:hint="cs"/>
          <w:rtl/>
        </w:rPr>
        <w:t>خور</w:t>
      </w:r>
      <w:r w:rsidR="002329AC">
        <w:rPr>
          <w:rFonts w:hint="cs"/>
          <w:rtl/>
        </w:rPr>
        <w:t xml:space="preserve">‌هایی از ربات گرفته و خروجی دینامیک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EC5826">
        <w:rPr>
          <w:rFonts w:hint="cs"/>
          <w:rtl/>
        </w:rPr>
        <w:t xml:space="preserve"> </w:t>
      </w:r>
      <w:r w:rsidR="002329AC">
        <w:rPr>
          <w:rFonts w:hint="cs"/>
          <w:rtl/>
        </w:rPr>
        <w:t>را تولید می‌کند.</w:t>
      </w:r>
    </w:p>
    <w:p w:rsidR="00027575" w:rsidRDefault="00027575" w:rsidP="00167D64">
      <w:pPr>
        <w:bidi/>
        <w:rPr>
          <w:rtl/>
          <w:lang w:bidi="fa-IR"/>
        </w:rPr>
      </w:pPr>
      <w:r>
        <w:rPr>
          <w:rFonts w:hint="cs"/>
          <w:rtl/>
          <w:lang w:bidi="fa-IR"/>
        </w:rPr>
        <w:t xml:space="preserve">همچنین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xml:space="preserve"> یک ماتریس </w:t>
      </w:r>
      <m:oMath>
        <m:r>
          <m:rPr>
            <m:sty m:val="p"/>
          </m:rPr>
          <w:rPr>
            <w:rFonts w:ascii="Cambria Math" w:hAnsi="Cambria Math"/>
          </w:rPr>
          <m:t>2×1</m:t>
        </m:r>
      </m:oMath>
      <w:r>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4</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Cs w:val="24"/>
                  </w:rPr>
                  <m:t>f</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2×1</m:t>
                    </m:r>
                  </m:sub>
                </m:sSub>
              </m:oMath>
            </m:oMathPara>
          </w:p>
        </w:tc>
      </w:tr>
    </w:tbl>
    <w:p w:rsidR="00027575" w:rsidRDefault="00027575" w:rsidP="00126CA8">
      <w:pPr>
        <w:bidi/>
        <w:rPr>
          <w:rFonts w:eastAsiaTheme="minorEastAsia"/>
          <w:sz w:val="28"/>
          <w:rtl/>
        </w:rPr>
      </w:pPr>
      <w:r w:rsidRPr="00126CA8">
        <w:rPr>
          <w:rFonts w:hint="cs"/>
          <w:rtl/>
        </w:rPr>
        <w:t xml:space="preserve">بنابراین در لایه‌ی خروجی شبکه‌ی </w:t>
      </w:r>
      <w:r w:rsidRPr="00126CA8">
        <w:t>RBF</w:t>
      </w:r>
      <w:r w:rsidRPr="00126CA8">
        <w:rPr>
          <w:rFonts w:hint="cs"/>
          <w:rtl/>
        </w:rPr>
        <w:t xml:space="preserve"> دو خروجی خواهیم داشت. پس وزن‌های شبکه عصبی یک ماتریس</w:t>
      </w:r>
      <w:r w:rsidR="001D10FA">
        <w:rPr>
          <w:rFonts w:eastAsiaTheme="minorEastAsia" w:hint="cs"/>
          <w:sz w:val="28"/>
          <w:rtl/>
          <w:lang w:bidi="fa-IR"/>
        </w:rPr>
        <w:t xml:space="preserve"> </w:t>
      </w:r>
      <m:oMath>
        <m:r>
          <m:rPr>
            <m:sty m:val="p"/>
          </m:rPr>
          <w:rPr>
            <w:rFonts w:ascii="Cambria Math" w:eastAsiaTheme="minorEastAsia" w:hAnsi="Cambria Math"/>
            <w:szCs w:val="24"/>
          </w:rPr>
          <m:t>N×2</m:t>
        </m:r>
      </m:oMath>
      <w:r w:rsidR="001D10FA">
        <w:rPr>
          <w:rFonts w:eastAsiaTheme="minorEastAsia" w:hint="cs"/>
          <w:sz w:val="28"/>
          <w:rtl/>
        </w:rPr>
        <w:t xml:space="preserve"> خواهد بود به شکل </w:t>
      </w:r>
      <w:r w:rsidR="00EC5826">
        <w:rPr>
          <w:rFonts w:eastAsiaTheme="minorEastAsia" w:hint="cs"/>
          <w:sz w:val="28"/>
          <w:rtl/>
        </w:rPr>
        <w:t>رابطه 3-25</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5</w:t>
            </w:r>
            <w:r w:rsidRPr="00A44011">
              <w:rPr>
                <w:sz w:val="20"/>
                <w:szCs w:val="24"/>
                <w:rtl/>
              </w:rPr>
              <w:fldChar w:fldCharType="end"/>
            </w:r>
            <w:r w:rsidRPr="00A44011">
              <w:rPr>
                <w:rFonts w:hint="cs"/>
                <w:sz w:val="20"/>
                <w:szCs w:val="24"/>
                <w:rtl/>
              </w:rPr>
              <w:t>)</w:t>
            </w:r>
          </w:p>
        </w:tc>
        <w:tc>
          <w:tcPr>
            <w:tcW w:w="4957" w:type="dxa"/>
          </w:tcPr>
          <w:p w:rsidR="00EC5826" w:rsidRPr="00CC1750" w:rsidRDefault="006119C0" w:rsidP="00EC5826">
            <w:pPr>
              <w:bidi/>
              <w:ind w:firstLine="0"/>
              <w:rPr>
                <w:rFonts w:eastAsiaTheme="minorEastAsia"/>
                <w:sz w:val="28"/>
                <w:rtl/>
                <w:lang w:bidi="fa-IR"/>
              </w:rPr>
            </w:pPr>
            <m:oMathPara>
              <m:oMathParaPr>
                <m:jc m:val="left"/>
              </m:oMathPara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1</m:t>
                                  </m:r>
                                </m:sub>
                              </m:sSub>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2</m:t>
                                  </m:r>
                                </m:sub>
                              </m:sSub>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2</m:t>
                                  </m:r>
                                </m:sub>
                              </m:sSub>
                              <m:ctrlPr>
                                <w:rPr>
                                  <w:rFonts w:ascii="Cambria Math" w:eastAsia="Cambria Math" w:hAnsi="Cambria Math" w:cs="Cambria Math"/>
                                  <w:i/>
                                  <w:szCs w:val="24"/>
                                </w:rPr>
                              </m:ctrlPr>
                            </m:e>
                          </m:mr>
                          <m:mr>
                            <m:e>
                              <m:r>
                                <w:rPr>
                                  <w:rFonts w:ascii="Cambria Math" w:hAnsi="Cambria Math"/>
                                  <w:szCs w:val="24"/>
                                </w:rPr>
                                <m:t>⋮</m:t>
                              </m:r>
                            </m:e>
                            <m:e>
                              <m:r>
                                <w:rPr>
                                  <w:rFonts w:ascii="Cambria Math" w:hAnsi="Cambria Math"/>
                                  <w:szCs w:val="24"/>
                                </w:rPr>
                                <m:t>⋮</m:t>
                              </m:r>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2</m:t>
                                  </m:r>
                                </m:sub>
                              </m:sSub>
                            </m:e>
                          </m:mr>
                        </m:m>
                      </m:e>
                    </m:d>
                  </m:e>
                  <m:sub>
                    <m:r>
                      <m:rPr>
                        <m:sty m:val="p"/>
                      </m:rPr>
                      <w:rPr>
                        <w:rFonts w:ascii="Cambria Math" w:eastAsiaTheme="minorEastAsia" w:hAnsi="Cambria Math"/>
                        <w:szCs w:val="24"/>
                      </w:rPr>
                      <m:t>N×2</m:t>
                    </m:r>
                  </m:sub>
                </m:sSub>
              </m:oMath>
            </m:oMathPara>
          </w:p>
        </w:tc>
      </w:tr>
    </w:tbl>
    <w:p w:rsidR="009F70DF" w:rsidRDefault="00D168B6" w:rsidP="00126CA8">
      <w:pPr>
        <w:bidi/>
        <w:rPr>
          <w:rtl/>
          <w:lang w:bidi="fa-IR"/>
        </w:rPr>
      </w:pPr>
      <w:r w:rsidRPr="00D168B6">
        <w:rPr>
          <w:rFonts w:hint="cs"/>
          <w:rtl/>
          <w:lang w:bidi="fa-IR"/>
        </w:rPr>
        <w:t xml:space="preserve">بنابراین </w:t>
      </w:r>
      <w:r w:rsidR="00EC5826">
        <w:rPr>
          <w:rFonts w:hint="cs"/>
          <w:rtl/>
          <w:lang w:bidi="fa-IR"/>
        </w:rPr>
        <w:t>رابطه 3-26</w:t>
      </w:r>
      <w:r w:rsidRPr="00D168B6">
        <w:rPr>
          <w:rFonts w:hint="cs"/>
          <w:rtl/>
          <w:lang w:bidi="fa-IR"/>
        </w:rPr>
        <w:t xml:space="preserve"> را </w:t>
      </w:r>
      <w:r w:rsidR="00BD1749">
        <w:rPr>
          <w:rFonts w:hint="cs"/>
          <w:rtl/>
          <w:lang w:bidi="fa-IR"/>
        </w:rPr>
        <w:t xml:space="preserve">برای تخمین </w:t>
      </w:r>
      <w:r w:rsidR="00BD1749" w:rsidRPr="00D168B6">
        <w:rPr>
          <w:rFonts w:hint="cs"/>
          <w:rtl/>
          <w:lang w:bidi="fa-IR"/>
        </w:rPr>
        <w:t>دینامیک غیرخطی غیر قطعی</w:t>
      </w:r>
      <w:r w:rsidR="00BD1749">
        <w:rPr>
          <w:rFonts w:hint="cs"/>
          <w:rtl/>
          <w:lang w:bidi="fa-IR"/>
        </w:rPr>
        <w:t xml:space="preserve"> </w:t>
      </w:r>
      <w:r w:rsidR="00C70B3B">
        <w:rPr>
          <w:rFonts w:hint="cs"/>
          <w:rtl/>
          <w:lang w:bidi="fa-IR"/>
        </w:rPr>
        <w:t xml:space="preserve">ربات </w:t>
      </w:r>
      <w:r w:rsidR="00BD1749">
        <w:rPr>
          <w:rFonts w:hint="cs"/>
          <w:rtl/>
          <w:lang w:bidi="fa-IR"/>
        </w:rPr>
        <w:t>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6</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126CA8">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W</m:t>
                        </m:r>
                      </m:e>
                      <m:sup>
                        <m:r>
                          <w:rPr>
                            <w:rFonts w:ascii="Cambria Math" w:hAnsi="Cambria Math"/>
                          </w:rPr>
                          <m:t>*</m:t>
                        </m:r>
                      </m:sup>
                    </m:sSup>
                  </m:e>
                  <m:sup>
                    <m:r>
                      <w:rPr>
                        <w:rFonts w:ascii="Cambria Math" w:hAnsi="Cambria Math"/>
                      </w:rPr>
                      <m:t>T</m:t>
                    </m:r>
                  </m:sup>
                </m:s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tc>
      </w:tr>
    </w:tbl>
    <w:p w:rsidR="009F70DF" w:rsidRDefault="00C70B3B" w:rsidP="00126CA8">
      <w:pPr>
        <w:bidi/>
        <w:rPr>
          <w:rtl/>
          <w:lang w:bidi="fa-IR"/>
        </w:rPr>
      </w:pPr>
      <w:r>
        <w:rPr>
          <w:rFonts w:hint="cs"/>
          <w:szCs w:val="32"/>
          <w:rtl/>
          <w:lang w:bidi="fa-IR"/>
        </w:rPr>
        <w:t xml:space="preserve">که در آن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Pr>
          <w:rFonts w:hint="cs"/>
          <w:rtl/>
        </w:rPr>
        <w:t xml:space="preserve"> برابر با وزن‌های شبکه‌ی عصبی هر یک از ربات‌ها است به طوریکه پس از گذشت زمان به یک مقدار واحد دست یابند. با توجه به آنکه فرض می‌نماییم هر </w:t>
      </w:r>
      <w:r>
        <w:t>L</w:t>
      </w:r>
      <w:r>
        <w:rPr>
          <w:rFonts w:hint="cs"/>
          <w:rtl/>
          <w:lang w:bidi="fa-IR"/>
        </w:rPr>
        <w:t xml:space="preserve"> ربات</w:t>
      </w:r>
      <w:r w:rsidR="00DA0DAC">
        <w:rPr>
          <w:rFonts w:hint="cs"/>
          <w:rtl/>
          <w:lang w:bidi="fa-IR"/>
        </w:rPr>
        <w:t xml:space="preserve"> یکسان و همگن هستند، می‌توان در نظر گرفت که </w:t>
      </w:r>
      <w:r w:rsidR="00DA0DAC">
        <w:rPr>
          <w:rFonts w:hint="cs"/>
          <w:rtl/>
          <w:lang w:bidi="fa-IR"/>
        </w:rPr>
        <w:lastRenderedPageBreak/>
        <w:t xml:space="preserve">شبکه‌ی عصبی تخمینگر دینامیک آنها، به وزن‌های بسیار مشابهی خواهد رسید. بنابراین در اینجا می‌توانیم از نظریه‌ی وفاق استفاده نماییم. به این صورت که برای </w:t>
      </w:r>
      <w:r w:rsidR="00611101">
        <w:rPr>
          <w:rFonts w:hint="cs"/>
          <w:rtl/>
          <w:lang w:bidi="fa-IR"/>
        </w:rPr>
        <w:t>به‌روزرسانی</w:t>
      </w:r>
      <w:r w:rsidR="00EC5826">
        <w:rPr>
          <w:rFonts w:hint="cs"/>
          <w:rtl/>
          <w:lang w:bidi="fa-IR"/>
        </w:rPr>
        <w:t xml:space="preserve"> وزن‌های شبکه عصبی از رابطه‌ 3-27</w:t>
      </w:r>
      <w:r w:rsidR="00DA0DAC">
        <w:rPr>
          <w:rFonts w:hint="cs"/>
          <w:rtl/>
          <w:lang w:bidi="fa-IR"/>
        </w:rPr>
        <w:t xml:space="preserve"> زیر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7</w:t>
            </w:r>
            <w:r w:rsidRPr="00A44011">
              <w:rPr>
                <w:sz w:val="20"/>
                <w:szCs w:val="24"/>
                <w:rtl/>
              </w:rPr>
              <w:fldChar w:fldCharType="end"/>
            </w:r>
            <w:r w:rsidRPr="00A44011">
              <w:rPr>
                <w:rFonts w:hint="cs"/>
                <w:sz w:val="20"/>
                <w:szCs w:val="24"/>
                <w:rtl/>
              </w:rPr>
              <w:t>)</w:t>
            </w:r>
          </w:p>
        </w:tc>
        <w:tc>
          <w:tcPr>
            <w:tcW w:w="4957" w:type="dxa"/>
          </w:tcPr>
          <w:p w:rsidR="00EC5826" w:rsidRPr="00CC1750" w:rsidRDefault="006119C0" w:rsidP="00126CA8">
            <w:pPr>
              <w:bidi/>
              <w:rPr>
                <w:rtl/>
                <w:lang w:bidi="fa-IR"/>
              </w:rPr>
            </w:pPr>
            <m:oMathPara>
              <m:oMathParaPr>
                <m:jc m:val="left"/>
              </m:oMathParaPr>
              <m:oMath>
                <m:acc>
                  <m:accPr>
                    <m:chr m:val="̇"/>
                    <m:ctrlPr>
                      <w:rPr>
                        <w:rFonts w:ascii="Cambria Math" w:hAnsi="Cambria Math"/>
                        <w:i/>
                        <w:szCs w:val="32"/>
                        <w:lang w:bidi="fa-IR"/>
                      </w:rPr>
                    </m:ctrlPr>
                  </m:accPr>
                  <m:e>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e>
                </m:acc>
                <m:r>
                  <w:rPr>
                    <w:rFonts w:ascii="Cambria Math" w:hAnsi="Cambria Math"/>
                    <w:szCs w:val="32"/>
                    <w:lang w:bidi="fa-IR"/>
                  </w:rPr>
                  <m:t>=</m:t>
                </m:r>
                <m:sSub>
                  <m:sSubPr>
                    <m:ctrlPr>
                      <w:rPr>
                        <w:rFonts w:ascii="Cambria Math" w:hAnsi="Cambria Math"/>
                        <w:i/>
                        <w:szCs w:val="32"/>
                        <w:lang w:bidi="fa-IR"/>
                      </w:rPr>
                    </m:ctrlPr>
                  </m:sSubPr>
                  <m:e>
                    <m:r>
                      <m:rPr>
                        <m:sty m:val="p"/>
                      </m:rPr>
                      <w:rPr>
                        <w:rFonts w:ascii="Cambria Math" w:hAnsi="Cambria Math"/>
                        <w:szCs w:val="32"/>
                        <w:lang w:bidi="fa-IR"/>
                      </w:rPr>
                      <m:t>Γ</m:t>
                    </m:r>
                  </m:e>
                  <m:sub>
                    <m:r>
                      <w:rPr>
                        <w:rFonts w:ascii="Cambria Math" w:hAnsi="Cambria Math"/>
                        <w:szCs w:val="32"/>
                        <w:lang w:bidi="fa-IR"/>
                      </w:rPr>
                      <m:t>W</m:t>
                    </m:r>
                  </m:sub>
                </m:sSub>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j</m:t>
                        </m:r>
                      </m:sub>
                    </m:sSub>
                    <m:r>
                      <w:rPr>
                        <w:rFonts w:ascii="Cambria Math" w:hAnsi="Cambria Math"/>
                        <w:lang w:bidi="fa-IR"/>
                      </w:rPr>
                      <m:t>)</m:t>
                    </m:r>
                  </m:e>
                </m:nary>
              </m:oMath>
            </m:oMathPara>
          </w:p>
        </w:tc>
      </w:tr>
    </w:tbl>
    <w:p w:rsidR="00C80536" w:rsidRDefault="00DA0DAC" w:rsidP="00126CA8">
      <w:pPr>
        <w:bidi/>
        <w:rPr>
          <w:rtl/>
          <w:lang w:bidi="fa-IR"/>
        </w:rPr>
      </w:pPr>
      <w:r w:rsidRPr="00EC5826">
        <w:rPr>
          <w:rFonts w:hint="cs"/>
          <w:rtl/>
          <w:lang w:bidi="fa-IR"/>
        </w:rPr>
        <w:t>در رابطه</w:t>
      </w:r>
      <w:r w:rsidR="00EC5826">
        <w:rPr>
          <w:rFonts w:hint="cs"/>
          <w:rtl/>
          <w:lang w:bidi="fa-IR"/>
        </w:rPr>
        <w:t xml:space="preserve"> 3-27،</w:t>
      </w:r>
      <w:r w:rsidR="00C80536" w:rsidRPr="00EC5826">
        <w:rPr>
          <w:rFonts w:hint="cs"/>
          <w:rtl/>
          <w:lang w:bidi="fa-IR"/>
        </w:rPr>
        <w:t xml:space="preserve">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w:t>
      </w:r>
      <w:r w:rsidR="00C80536" w:rsidRPr="00EC5826">
        <w:rPr>
          <w:rFonts w:hint="cs"/>
          <w:rtl/>
          <w:lang w:bidi="fa-IR"/>
        </w:rPr>
        <w:t xml:space="preserve">برابر با مقداری از وزن شبکه عصبی است که نزدیک به مقدار واحد نهایی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C80536" w:rsidRPr="00EC5826">
        <w:rPr>
          <w:rFonts w:hint="cs"/>
          <w:rtl/>
        </w:rPr>
        <w:t xml:space="preserve"> است.</w:t>
      </w:r>
      <w:r w:rsidR="00C80536" w:rsidRPr="00EC5826">
        <w:rPr>
          <w:rFonts w:hint="cs"/>
          <w:rtl/>
          <w:lang w:bidi="fa-IR"/>
        </w:rPr>
        <w:t xml:space="preserve"> یعنی</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957" w:type="dxa"/>
          </w:tcPr>
          <w:p w:rsidR="00236C33" w:rsidRPr="00CC1750" w:rsidRDefault="006119C0" w:rsidP="00126CA8">
            <w:pPr>
              <w:bidi/>
              <w:rPr>
                <w:rtl/>
                <w:lang w:bidi="fa-IR"/>
              </w:rPr>
            </w:pPr>
            <m:oMathPara>
              <m:oMathParaPr>
                <m:jc m:val="left"/>
              </m:oMathParaPr>
              <m:oMath>
                <m:sSup>
                  <m:sSupPr>
                    <m:ctrlPr>
                      <w:rPr>
                        <w:rFonts w:ascii="Cambria Math" w:hAnsi="Cambria Math"/>
                        <w:i/>
                      </w:rPr>
                    </m:ctrlPr>
                  </m:sSupPr>
                  <m:e>
                    <m:r>
                      <w:rPr>
                        <w:rFonts w:ascii="Cambria Math" w:hAnsi="Cambria Math"/>
                      </w:rPr>
                      <m:t>W</m:t>
                    </m:r>
                  </m:e>
                  <m:sup>
                    <m:r>
                      <w:rPr>
                        <w:rFonts w:ascii="Cambria Math" w:hAnsi="Cambria Math"/>
                      </w:rPr>
                      <m:t>*</m:t>
                    </m:r>
                  </m:sup>
                </m:sSup>
                <m:r>
                  <m:rPr>
                    <m:sty m:val="p"/>
                  </m:rPr>
                  <w:rPr>
                    <w:rFonts w:ascii="Cambria Math" w:hAnsi="Cambria Math"/>
                    <w:lang w:bidi="fa-IR"/>
                  </w:rPr>
                  <m:t>=</m:t>
                </m:r>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m:oMathPara>
          </w:p>
        </w:tc>
      </w:tr>
    </w:tbl>
    <w:p w:rsidR="00C80536" w:rsidRDefault="00C80536" w:rsidP="00126CA8">
      <w:pPr>
        <w:bidi/>
        <w:rPr>
          <w:rtl/>
          <w:lang w:bidi="fa-IR"/>
        </w:rPr>
      </w:pPr>
      <w:r w:rsidRPr="00EC5826">
        <w:rPr>
          <w:rFonts w:hint="cs"/>
          <w:rtl/>
          <w:lang w:bidi="fa-IR"/>
        </w:rPr>
        <w:t xml:space="preserve">و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مقداری کوچک است. همچنین </w:t>
      </w:r>
      <m:oMath>
        <m:sSub>
          <m:sSubPr>
            <m:ctrlPr>
              <w:rPr>
                <w:rFonts w:ascii="Cambria Math" w:hAnsi="Cambria Math"/>
                <w:i/>
                <w:lang w:bidi="fa-IR"/>
              </w:rPr>
            </m:ctrlPr>
          </m:sSubPr>
          <m:e>
            <m:r>
              <m:rPr>
                <m:sty m:val="p"/>
              </m:rPr>
              <w:rPr>
                <w:rFonts w:ascii="Cambria Math" w:hAnsi="Cambria Math"/>
                <w:lang w:bidi="fa-IR"/>
              </w:rPr>
              <m:t>Γ</m:t>
            </m:r>
          </m:e>
          <m:sub>
            <m:r>
              <w:rPr>
                <w:rFonts w:ascii="Cambria Math" w:hAnsi="Cambria Math"/>
                <w:lang w:bidi="fa-IR"/>
              </w:rPr>
              <m:t>W</m:t>
            </m:r>
          </m:sub>
        </m:sSub>
      </m:oMath>
      <w:r w:rsidR="00DA0DAC" w:rsidRPr="00EC5826">
        <w:rPr>
          <w:rFonts w:hint="cs"/>
          <w:rtl/>
          <w:lang w:bidi="fa-IR"/>
        </w:rPr>
        <w:t xml:space="preserve"> یک ماتریس قطری </w:t>
      </w:r>
      <m:oMath>
        <m:r>
          <m:rPr>
            <m:sty m:val="p"/>
          </m:rPr>
          <w:rPr>
            <w:rFonts w:ascii="Cambria Math" w:hAnsi="Cambria Math"/>
          </w:rPr>
          <m:t>N×N</m:t>
        </m:r>
      </m:oMath>
      <w:r w:rsidR="00DA0DAC" w:rsidRPr="00EC5826">
        <w:rPr>
          <w:rFonts w:hint="cs"/>
          <w:rtl/>
          <w:lang w:bidi="fa-IR"/>
        </w:rPr>
        <w:t xml:space="preserve"> برای طراحی ست. </w:t>
      </w:r>
      <w:r w:rsidRPr="00EC5826">
        <w:rPr>
          <w:rFonts w:hint="cs"/>
          <w:rtl/>
          <w:lang w:bidi="fa-IR"/>
        </w:rPr>
        <w:t>و نیز</w:t>
      </w:r>
      <w:r w:rsidR="00DA0DAC" w:rsidRPr="00EC5826">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00DA0DAC" w:rsidRPr="00EC5826">
        <w:rPr>
          <w:rFonts w:hint="cs"/>
          <w:rtl/>
          <w:lang w:bidi="fa-IR"/>
        </w:rPr>
        <w:t xml:space="preserve"> درایه‌های</w:t>
      </w:r>
      <w:r w:rsidR="00DA0DAC" w:rsidRPr="00C80536">
        <w:rPr>
          <w:rFonts w:hint="cs"/>
          <w:rtl/>
          <w:lang w:bidi="fa-IR"/>
        </w:rPr>
        <w:t xml:space="preserve"> ماتریس مجاورت بوده و بسته و به توپولوژی‌ گراف نمایشگر ارتباط ربات‌های</w:t>
      </w:r>
      <w:r>
        <w:rPr>
          <w:rFonts w:hint="cs"/>
          <w:rtl/>
          <w:lang w:bidi="fa-IR"/>
        </w:rPr>
        <w:t xml:space="preserve"> سیستم،</w:t>
      </w:r>
      <w:r w:rsidR="00DA0DAC" w:rsidRPr="00C80536">
        <w:rPr>
          <w:rFonts w:hint="cs"/>
          <w:rtl/>
          <w:lang w:bidi="fa-IR"/>
        </w:rPr>
        <w:t xml:space="preserve"> تغییر میکند. همانطور که دیده می‌شود، </w:t>
      </w:r>
      <w:r w:rsidRPr="00C80536">
        <w:rPr>
          <w:rFonts w:hint="cs"/>
          <w:rtl/>
          <w:lang w:bidi="fa-IR"/>
        </w:rPr>
        <w:t xml:space="preserve">برای </w:t>
      </w:r>
      <w:r w:rsidR="00611101">
        <w:rPr>
          <w:rFonts w:hint="cs"/>
          <w:rtl/>
          <w:lang w:bidi="fa-IR"/>
        </w:rPr>
        <w:t>به‌روزرسانی</w:t>
      </w:r>
      <w:r w:rsidRPr="00C80536">
        <w:rPr>
          <w:rFonts w:hint="cs"/>
          <w:rtl/>
          <w:lang w:bidi="fa-IR"/>
        </w:rPr>
        <w:t xml:space="preserve"> وزن‌های شبکه عصبی</w:t>
      </w:r>
      <w:r>
        <w:rPr>
          <w:rFonts w:hint="cs"/>
          <w:rtl/>
          <w:lang w:bidi="fa-IR"/>
        </w:rPr>
        <w:t xml:space="preserve"> ربات </w:t>
      </w:r>
      <w:r>
        <w:rPr>
          <w:lang w:bidi="fa-IR"/>
        </w:rPr>
        <w:t>i</w:t>
      </w:r>
      <w:r>
        <w:rPr>
          <w:rFonts w:hint="cs"/>
          <w:rtl/>
          <w:lang w:bidi="fa-IR"/>
        </w:rPr>
        <w:t xml:space="preserve">ام، از خط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ضربدر مقدار خروجی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lang w:bidi="fa-IR"/>
        </w:rPr>
        <w:t xml:space="preserve"> استفاده می‌شود به </w:t>
      </w:r>
      <w:r w:rsidRPr="00236C33">
        <w:rPr>
          <w:rFonts w:hint="cs"/>
          <w:rtl/>
          <w:lang w:bidi="fa-IR"/>
        </w:rPr>
        <w:t xml:space="preserve">این صورت که مقدار تغییرات </w:t>
      </w:r>
      <m:oMath>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یا همان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در حالی بزرگتر می‌شود که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oMath>
      <w:r w:rsidRPr="00236C33">
        <w:rPr>
          <w:rFonts w:hint="cs"/>
          <w:rtl/>
          <w:lang w:bidi="fa-IR"/>
        </w:rPr>
        <w:t xml:space="preserve"> بزرگتر باشد. یعنی هم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Pr="00236C33">
        <w:rPr>
          <w:rFonts w:hint="cs"/>
          <w:rtl/>
          <w:lang w:bidi="fa-IR"/>
        </w:rPr>
        <w:t xml:space="preserve"> که خطای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Pr="00236C33">
        <w:rPr>
          <w:rFonts w:hint="cs"/>
          <w:rtl/>
          <w:lang w:bidi="fa-IR"/>
        </w:rPr>
        <w:t xml:space="preserve"> است، و هم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در توضیح خروجی لایه‌ی پنهان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باید گفت که همانطور که اشاره شد برابر یک </w:t>
      </w:r>
      <w:r w:rsidR="00665A0D" w:rsidRPr="00236C33">
        <w:t>RBF</w:t>
      </w:r>
      <w:r w:rsidR="00665A0D" w:rsidRPr="00236C33">
        <w:rPr>
          <w:rFonts w:hint="cs"/>
          <w:rtl/>
          <w:lang w:bidi="fa-IR"/>
        </w:rPr>
        <w:t xml:space="preserve"> است و در این کاربرد به شکل </w:t>
      </w:r>
      <w:r w:rsidR="00236C33">
        <w:rPr>
          <w:rFonts w:hint="cs"/>
          <w:rtl/>
          <w:lang w:bidi="fa-IR"/>
        </w:rPr>
        <w:t>رابطه 3-29</w:t>
      </w:r>
      <w:r w:rsidR="00665A0D" w:rsidRPr="00236C33">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4957" w:type="dxa"/>
          </w:tcPr>
          <w:p w:rsidR="00236C33" w:rsidRPr="00CC1750" w:rsidRDefault="006119C0" w:rsidP="00126CA8">
            <w:pPr>
              <w:bidi/>
              <w:rPr>
                <w:rtl/>
                <w:lang w:bidi="fa-IR"/>
              </w:rPr>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i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r>
                  <w:rPr>
                    <w:rFonts w:ascii="Cambria Math" w:hAnsi="Cambria Math"/>
                    <w:lang w:bidi="fa-IR"/>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2</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2</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e>
                              </m:mr>
                            </m:m>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oMath>
            </m:oMathPara>
          </w:p>
        </w:tc>
      </w:tr>
    </w:tbl>
    <w:p w:rsidR="00665A0D" w:rsidRDefault="00665A0D" w:rsidP="00126CA8">
      <w:pPr>
        <w:bidi/>
        <w:rPr>
          <w:rtl/>
          <w:lang w:bidi="fa-IR"/>
        </w:rPr>
      </w:pPr>
      <w:r>
        <w:rPr>
          <w:rFonts w:hint="cs"/>
          <w:rtl/>
          <w:lang w:bidi="fa-IR"/>
        </w:rPr>
        <w:t xml:space="preserve">بنابراین برای هر </w:t>
      </w:r>
      <m:oMath>
        <m:sSub>
          <m:sSubPr>
            <m:ctrlPr>
              <w:rPr>
                <w:rFonts w:ascii="Cambria Math" w:hAnsi="Cambria Math"/>
                <w:i/>
              </w:rPr>
            </m:ctrlPr>
          </m:sSubPr>
          <m:e>
            <m:r>
              <w:rPr>
                <w:rFonts w:ascii="Cambria Math" w:hAnsi="Cambria Math"/>
              </w:rPr>
              <m:t>Φ</m:t>
            </m:r>
          </m:e>
          <m:sub>
            <m:r>
              <w:rPr>
                <w:rFonts w:ascii="Cambria Math" w:hAnsi="Cambria Math"/>
              </w:rPr>
              <m:t>ik</m:t>
            </m:r>
          </m:sub>
        </m:sSub>
      </m:oMath>
      <w:r>
        <w:rPr>
          <w:rFonts w:hint="cs"/>
          <w:rtl/>
        </w:rPr>
        <w:t xml:space="preserve"> می</w:t>
      </w:r>
      <w:r w:rsidR="00236C33">
        <w:rPr>
          <w:rFonts w:hint="cs"/>
          <w:rtl/>
        </w:rPr>
        <w:t>‌</w:t>
      </w:r>
      <w:r>
        <w:rPr>
          <w:rFonts w:hint="cs"/>
          <w:rtl/>
        </w:rPr>
        <w:t xml:space="preserve">بایست یک 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Pr>
          <w:rFonts w:hint="cs"/>
          <w:rtl/>
          <w:lang w:bidi="fa-IR"/>
        </w:rPr>
        <w:t xml:space="preserve"> با 6 درایه انتخاب نمود. پس مرکزهای لایه‌ی پنهان، نقاطی در یک فضای 6 بعدی خواهند بود. حال می‌بینیم که اگر </w:t>
      </w:r>
      <w:r w:rsidR="007D3E16">
        <w:rPr>
          <w:rFonts w:hint="cs"/>
          <w:rtl/>
          <w:lang w:bidi="fa-IR"/>
        </w:rPr>
        <w:t xml:space="preserve">فاصله‌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sidR="007D3E16">
        <w:rPr>
          <w:rFonts w:hint="cs"/>
          <w:rtl/>
          <w:lang w:bidi="fa-IR"/>
        </w:rPr>
        <w:t xml:space="preserve"> از مراکز انتخاب شده‌ی مورد نظر بیشتر باشد، مقدار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7D3E16">
        <w:rPr>
          <w:rFonts w:hint="cs"/>
          <w:rtl/>
        </w:rPr>
        <w:t xml:space="preserve"> نیز بسیار کوچک خواهد شد. </w:t>
      </w:r>
    </w:p>
    <w:p w:rsidR="00DA0DAC" w:rsidRPr="007D3E16" w:rsidRDefault="007D3E16" w:rsidP="00126CA8">
      <w:pPr>
        <w:bidi/>
        <w:rPr>
          <w:i/>
          <w:rtl/>
          <w:lang w:bidi="fa-IR"/>
        </w:rPr>
      </w:pPr>
      <w:r w:rsidRPr="007D3E16">
        <w:rPr>
          <w:rFonts w:hint="cs"/>
          <w:rtl/>
          <w:lang w:bidi="fa-IR"/>
        </w:rPr>
        <w:t xml:space="preserve">همچنین در رابطه‌ی </w:t>
      </w:r>
      <w:r w:rsidR="00611101">
        <w:rPr>
          <w:rFonts w:hint="cs"/>
          <w:rtl/>
          <w:lang w:bidi="fa-IR"/>
        </w:rPr>
        <w:t>به‌روزرسانی</w:t>
      </w:r>
      <w:r w:rsidRPr="007D3E16">
        <w:rPr>
          <w:rFonts w:hint="cs"/>
          <w:rtl/>
          <w:lang w:bidi="fa-IR"/>
        </w:rPr>
        <w:t xml:space="preserve"> وزن</w:t>
      </w:r>
      <w:r w:rsidR="00236C33">
        <w:rPr>
          <w:rFonts w:hint="cs"/>
          <w:rtl/>
          <w:lang w:bidi="fa-IR"/>
        </w:rPr>
        <w:t xml:space="preserve"> 3-27</w:t>
      </w:r>
      <w:r w:rsidRPr="007D3E16">
        <w:rPr>
          <w:rFonts w:hint="cs"/>
          <w:rtl/>
          <w:lang w:bidi="fa-IR"/>
        </w:rPr>
        <w:t xml:space="preserve">، </w:t>
      </w:r>
      <w:r w:rsidR="00C80536" w:rsidRPr="007D3E16">
        <w:rPr>
          <w:rFonts w:hint="cs"/>
          <w:rtl/>
          <w:lang w:bidi="fa-IR"/>
        </w:rPr>
        <w:t xml:space="preserve">در صورتی که ربات </w:t>
      </w:r>
      <w:r w:rsidR="00C80536" w:rsidRPr="007D3E16">
        <w:rPr>
          <w:lang w:bidi="fa-IR"/>
        </w:rPr>
        <w:t>i</w:t>
      </w:r>
      <w:r w:rsidR="00C80536" w:rsidRPr="007D3E16">
        <w:rPr>
          <w:rFonts w:hint="cs"/>
          <w:rtl/>
          <w:lang w:bidi="fa-IR"/>
        </w:rPr>
        <w:t xml:space="preserve"> با ربات</w:t>
      </w:r>
      <w:r w:rsidRPr="007D3E16">
        <w:rPr>
          <w:rFonts w:hint="cs"/>
          <w:rtl/>
          <w:lang w:bidi="fa-IR"/>
        </w:rPr>
        <w:t xml:space="preserve"> </w:t>
      </w:r>
      <w:r w:rsidRPr="007D3E16">
        <w:rPr>
          <w:lang w:bidi="fa-IR"/>
        </w:rPr>
        <w:t>j</w:t>
      </w:r>
      <w:r w:rsidRPr="007D3E16">
        <w:rPr>
          <w:rFonts w:hint="cs"/>
          <w:rtl/>
          <w:lang w:bidi="fa-IR"/>
        </w:rPr>
        <w:t xml:space="preserve"> در توپولوژی گراف ارتباطی، ارتباط داشته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Pr="007D3E16">
        <w:rPr>
          <w:rFonts w:hint="cs"/>
          <w:rtl/>
          <w:lang w:bidi="fa-IR"/>
        </w:rPr>
        <w:t xml:space="preserve"> برابر با 1 و در غیر این صورت برابر 0 خواهد بود. در صورتی که این دو ربات در ارتباط باشند، ترم دوم رابطه یعنی </w:t>
      </w:r>
      <m:oMath>
        <m:r>
          <m:rPr>
            <m:sty m:val="p"/>
          </m:rPr>
          <w:rPr>
            <w:rFonts w:ascii="Cambria Math" w:hAnsi="Cambria Math"/>
            <w:lang w:bidi="fa-IR"/>
          </w:rPr>
          <m:t>-</m:t>
        </m:r>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r>
              <w:rPr>
                <w:rFonts w:ascii="Cambria Math" w:hAnsi="Cambria Math"/>
                <w:lang w:bidi="fa-IR"/>
              </w:rPr>
              <m:t>)</m:t>
            </m:r>
          </m:e>
        </m:nary>
      </m:oMath>
      <w:r w:rsidRPr="007D3E16">
        <w:rPr>
          <w:rFonts w:hint="cs"/>
          <w:rtl/>
          <w:lang w:bidi="fa-IR"/>
        </w:rPr>
        <w:t xml:space="preserve"> بیانگر همان قضیه‌ی وفاق است. و اگر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Pr="007D3E16">
        <w:rPr>
          <w:rFonts w:hint="cs"/>
          <w:rtl/>
          <w:lang w:bidi="fa-IR"/>
        </w:rPr>
        <w:t xml:space="preserve"> </w:t>
      </w:r>
      <w:r>
        <w:rPr>
          <w:rFonts w:hint="cs"/>
          <w:rtl/>
          <w:lang w:bidi="fa-IR"/>
        </w:rPr>
        <w:t xml:space="preserve">مقدار بزرگتری از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داشته باشد، حاصل تر</w:t>
      </w:r>
      <w:r w:rsidR="00947C17">
        <w:rPr>
          <w:rFonts w:hint="cs"/>
          <w:rtl/>
          <w:lang w:bidi="fa-IR"/>
        </w:rPr>
        <w:t>م</w:t>
      </w:r>
      <w:r>
        <w:rPr>
          <w:rFonts w:hint="cs"/>
          <w:rtl/>
          <w:lang w:bidi="fa-IR"/>
        </w:rPr>
        <w:t xml:space="preserve"> دوم</w:t>
      </w:r>
      <w:r w:rsidR="00947C17">
        <w:rPr>
          <w:rFonts w:hint="cs"/>
          <w:rtl/>
          <w:lang w:bidi="fa-IR"/>
        </w:rPr>
        <w:t xml:space="preserve"> مثبت است و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w:t>
      </w:r>
      <w:r w:rsidR="00947C17">
        <w:rPr>
          <w:rFonts w:hint="cs"/>
          <w:rtl/>
          <w:lang w:bidi="fa-IR"/>
        </w:rPr>
        <w:t xml:space="preserve">را به سمت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00947C17">
        <w:rPr>
          <w:rFonts w:hint="cs"/>
          <w:rtl/>
          <w:lang w:bidi="fa-IR"/>
        </w:rPr>
        <w:t xml:space="preserve"> سوق می‌دهد. بن</w:t>
      </w:r>
      <w:r w:rsidRPr="007D3E16">
        <w:rPr>
          <w:rFonts w:hint="cs"/>
          <w:rtl/>
          <w:lang w:bidi="fa-IR"/>
        </w:rPr>
        <w:t xml:space="preserve">ابراین، ترم دوم این رابطه کمک می‌کند </w:t>
      </w:r>
      <w:r w:rsidR="00947C17">
        <w:rPr>
          <w:rFonts w:hint="cs"/>
          <w:rtl/>
          <w:lang w:bidi="fa-IR"/>
        </w:rPr>
        <w:t xml:space="preserve">که وزن‌های شبکه عصبی تمام ربات‌ها به سمت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947C17">
        <w:rPr>
          <w:rFonts w:hint="cs"/>
          <w:rtl/>
        </w:rPr>
        <w:t xml:space="preserve"> میل کنند.</w:t>
      </w:r>
    </w:p>
    <w:p w:rsidR="009F70DF" w:rsidRDefault="006F7312" w:rsidP="00126CA8">
      <w:pPr>
        <w:bidi/>
        <w:rPr>
          <w:rtl/>
          <w:lang w:bidi="fa-IR"/>
        </w:rPr>
      </w:pPr>
      <w:r>
        <w:rPr>
          <w:rFonts w:hint="cs"/>
          <w:rtl/>
          <w:lang w:bidi="fa-IR"/>
        </w:rPr>
        <w:t xml:space="preserve">پیش از آنکه مقدار ورودی کنترلی </w:t>
      </w:r>
      <w:r>
        <w:rPr>
          <w:lang w:bidi="fa-IR"/>
        </w:rPr>
        <w:t>u</w:t>
      </w:r>
      <w:r>
        <w:rPr>
          <w:rFonts w:hint="cs"/>
          <w:rtl/>
          <w:lang w:bidi="fa-IR"/>
        </w:rPr>
        <w:t xml:space="preserve"> را ارائه کنیم، به مفهوم معکوس ماتریس مور-پنروز</w:t>
      </w:r>
      <w:r>
        <w:rPr>
          <w:rStyle w:val="FootnoteReference"/>
          <w:rFonts w:eastAsiaTheme="minorEastAsia"/>
          <w:rtl/>
          <w:lang w:bidi="fa-IR"/>
        </w:rPr>
        <w:footnoteReference w:id="50"/>
      </w:r>
      <w:r>
        <w:rPr>
          <w:rFonts w:hint="cs"/>
          <w:rtl/>
          <w:lang w:bidi="fa-IR"/>
        </w:rPr>
        <w:t xml:space="preserve"> اشاره می‌کنیم. این معکوس برای ماتریس‌های غیر مربعی تعریف شده و به شبه معکوس</w:t>
      </w:r>
      <w:r>
        <w:rPr>
          <w:rStyle w:val="FootnoteReference"/>
          <w:rFonts w:eastAsiaTheme="minorEastAsia"/>
          <w:rtl/>
          <w:lang w:bidi="fa-IR"/>
        </w:rPr>
        <w:footnoteReference w:id="51"/>
      </w:r>
      <w:r>
        <w:rPr>
          <w:rFonts w:hint="cs"/>
          <w:rtl/>
          <w:lang w:bidi="fa-IR"/>
        </w:rPr>
        <w:t xml:space="preserve"> نیز معروف است. به طوریکه اگر ماتریس </w:t>
      </w:r>
      <m:oMath>
        <m:r>
          <m:rPr>
            <m:sty m:val="p"/>
          </m:rPr>
          <w:rPr>
            <w:rFonts w:ascii="Cambria Math" w:hAnsi="Cambria Math"/>
          </w:rPr>
          <m:t>2×1</m:t>
        </m:r>
      </m:oMath>
      <w:r>
        <w:rPr>
          <w:rFonts w:hint="cs"/>
          <w:rtl/>
        </w:rPr>
        <w:t xml:space="preserve">ای مثل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را داشته باشیم، مقدار شبه معکوس آنرا با </w:t>
      </w:r>
      <m:oMath>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m:t>
            </m:r>
          </m:sup>
        </m:sSup>
      </m:oMath>
      <w:r>
        <w:rPr>
          <w:rFonts w:hint="cs"/>
          <w:rtl/>
          <w:lang w:bidi="fa-IR"/>
        </w:rPr>
        <w:t xml:space="preserve"> نشان می‌دهیم.</w:t>
      </w:r>
    </w:p>
    <w:p w:rsidR="006F7312" w:rsidRDefault="006F7312" w:rsidP="00751B49">
      <w:pPr>
        <w:bidi/>
        <w:rPr>
          <w:rFonts w:eastAsiaTheme="minorEastAsia"/>
          <w:sz w:val="28"/>
          <w:rtl/>
          <w:lang w:bidi="fa-IR"/>
        </w:rPr>
      </w:pPr>
      <w:r>
        <w:rPr>
          <w:rFonts w:eastAsiaTheme="minorEastAsia" w:hint="cs"/>
          <w:sz w:val="28"/>
          <w:rtl/>
          <w:lang w:bidi="fa-IR"/>
        </w:rPr>
        <w:lastRenderedPageBreak/>
        <w:t xml:space="preserve">همچنین تعریف </w:t>
      </w:r>
      <w:r w:rsidR="00751B49">
        <w:rPr>
          <w:rFonts w:eastAsiaTheme="minorEastAsia" w:hint="cs"/>
          <w:sz w:val="28"/>
          <w:rtl/>
          <w:lang w:bidi="fa-IR"/>
        </w:rPr>
        <w:t>3-30</w:t>
      </w:r>
      <w:r>
        <w:rPr>
          <w:rFonts w:eastAsiaTheme="minorEastAsia" w:hint="cs"/>
          <w:sz w:val="28"/>
          <w:rtl/>
          <w:lang w:bidi="fa-IR"/>
        </w:rPr>
        <w:t xml:space="preserve"> را</w:t>
      </w:r>
      <w:r w:rsidR="00D82B77">
        <w:rPr>
          <w:rFonts w:eastAsiaTheme="minorEastAsia" w:hint="cs"/>
          <w:sz w:val="28"/>
          <w:rtl/>
          <w:lang w:bidi="fa-IR"/>
        </w:rPr>
        <w:t xml:space="preserve"> برای </w:t>
      </w:r>
      <w:r w:rsidR="00D82B77">
        <w:rPr>
          <w:rFonts w:eastAsiaTheme="minorEastAsia" w:hint="cs"/>
          <w:rtl/>
          <w:lang w:bidi="fa-IR"/>
        </w:rPr>
        <w:t>ماتریس مور-پنروز</w:t>
      </w:r>
      <w:r>
        <w:rPr>
          <w:rFonts w:eastAsiaTheme="minorEastAsia" w:hint="cs"/>
          <w:sz w:val="28"/>
          <w:rtl/>
          <w:lang w:bidi="fa-IR"/>
        </w:rPr>
        <w:t xml:space="preserve">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4957" w:type="dxa"/>
          </w:tcPr>
          <w:p w:rsidR="00236C33" w:rsidRPr="001A5B61" w:rsidRDefault="006119C0" w:rsidP="002E527B">
            <w:pPr>
              <w:bidi/>
              <w:ind w:firstLine="0"/>
              <w:rPr>
                <w:rFonts w:eastAsiaTheme="minorEastAsia"/>
                <w:sz w:val="28"/>
                <w:rtl/>
                <w:lang w:bidi="fa-IR"/>
              </w:rPr>
            </w:pPr>
            <m:oMathPara>
              <m:oMathParaPr>
                <m:jc m:val="left"/>
              </m:oMathParaPr>
              <m:oMath>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i/>
                          </w:rPr>
                        </m:ctrlPr>
                      </m:mPr>
                      <m:mr>
                        <m:e>
                          <m:r>
                            <m:rPr>
                              <m:sty m:val="p"/>
                            </m:rPr>
                            <w:rPr>
                              <w:rFonts w:ascii="Cambria Math" w:hAnsi="Cambria Math"/>
                            </w:rPr>
                            <m:t>0</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r>
                        <m:e>
                          <m:r>
                            <m:rPr>
                              <m:sty m:val="p"/>
                            </m:rPr>
                            <w:rPr>
                              <w:rFonts w:ascii="Cambria Math" w:hAnsi="Cambria Math"/>
                            </w:rPr>
                            <m:t>1</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
                  </m:e>
                </m:d>
              </m:oMath>
            </m:oMathPara>
          </w:p>
        </w:tc>
      </w:tr>
    </w:tbl>
    <w:p w:rsidR="007D3E16" w:rsidRDefault="009151B8" w:rsidP="00126CA8">
      <w:pPr>
        <w:bidi/>
        <w:rPr>
          <w:rtl/>
        </w:rPr>
      </w:pPr>
      <w:r>
        <w:rPr>
          <w:rFonts w:hint="cs"/>
          <w:rtl/>
          <w:lang w:bidi="fa-IR"/>
        </w:rPr>
        <w:t xml:space="preserve">حال می‌توانیم ورودی کنترلی </w:t>
      </w:r>
      <w:r>
        <w:rPr>
          <w:lang w:bidi="fa-IR"/>
        </w:rPr>
        <w:t>u</w:t>
      </w:r>
      <w:r>
        <w:rPr>
          <w:rFonts w:hint="cs"/>
          <w:rtl/>
          <w:lang w:bidi="fa-IR"/>
        </w:rPr>
        <w:t xml:space="preserve"> </w:t>
      </w:r>
      <w:r w:rsidR="00D82B77">
        <w:rPr>
          <w:rFonts w:hint="cs"/>
          <w:rtl/>
        </w:rPr>
        <w:t xml:space="preserve">را </w:t>
      </w:r>
      <w:r>
        <w:rPr>
          <w:rFonts w:hint="cs"/>
          <w:rtl/>
          <w:lang w:bidi="fa-IR"/>
        </w:rPr>
        <w:t xml:space="preserve">که یک ماتریس </w:t>
      </w:r>
      <m:oMath>
        <m:r>
          <m:rPr>
            <m:sty m:val="p"/>
          </m:rPr>
          <w:rPr>
            <w:rFonts w:ascii="Cambria Math" w:hAnsi="Cambria Math"/>
          </w:rPr>
          <m:t>2×1</m:t>
        </m:r>
      </m:oMath>
      <w:r>
        <w:rPr>
          <w:rFonts w:hint="cs"/>
          <w:rtl/>
        </w:rPr>
        <w:t xml:space="preserve"> برابر با ولتاژهای موتور چپ و راست است بیان 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D82B77" w:rsidTr="002E527B">
        <w:tc>
          <w:tcPr>
            <w:tcW w:w="4316" w:type="dxa"/>
            <w:vAlign w:val="center"/>
          </w:tcPr>
          <w:p w:rsidR="00D82B77"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4957" w:type="dxa"/>
          </w:tcPr>
          <w:p w:rsidR="00D82B77" w:rsidRPr="00CC1750" w:rsidRDefault="006119C0" w:rsidP="00126CA8">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Cs w:val="32"/>
                      </w:rPr>
                    </m:ctrlPr>
                  </m:mPr>
                  <m:mr>
                    <m:e>
                      <m:sSub>
                        <m:sSubPr>
                          <m:ctrlPr>
                            <w:rPr>
                              <w:rFonts w:ascii="Cambria Math" w:hAnsi="Cambria Math"/>
                              <w:i/>
                              <w:szCs w:val="32"/>
                            </w:rPr>
                          </m:ctrlPr>
                        </m:sSubPr>
                        <m:e>
                          <m:r>
                            <w:rPr>
                              <w:rFonts w:ascii="Cambria Math" w:hAnsi="Cambria Math"/>
                              <w:szCs w:val="32"/>
                            </w:rPr>
                            <m:t>u</m:t>
                          </m:r>
                        </m:e>
                        <m:sub>
                          <m:r>
                            <w:rPr>
                              <w:rFonts w:ascii="Cambria Math" w:hAnsi="Cambria Math"/>
                              <w:szCs w:val="32"/>
                            </w:rPr>
                            <m:t>i</m:t>
                          </m:r>
                        </m:sub>
                      </m:sSub>
                      <m:r>
                        <w:rPr>
                          <w:rFonts w:ascii="Cambria Math" w:hAnsi="Cambria Math"/>
                          <w:szCs w:val="32"/>
                        </w:rPr>
                        <m:t>=</m:t>
                      </m:r>
                    </m:e>
                    <m:e>
                      <m:sSup>
                        <m:sSupPr>
                          <m:ctrlPr>
                            <w:rPr>
                              <w:rFonts w:ascii="Cambria Math" w:hAnsi="Cambria Math"/>
                              <w:i/>
                              <w:szCs w:val="32"/>
                            </w:rPr>
                          </m:ctrlPr>
                        </m:sSupPr>
                        <m:e>
                          <m:sSub>
                            <m:sSubPr>
                              <m:ctrlPr>
                                <w:rPr>
                                  <w:rFonts w:ascii="Cambria Math" w:hAnsi="Cambria Math"/>
                                  <w:i/>
                                  <w:szCs w:val="32"/>
                                </w:rPr>
                              </m:ctrlPr>
                            </m:sSubPr>
                            <m:e>
                              <m:r>
                                <w:rPr>
                                  <w:rFonts w:ascii="Cambria Math" w:hAnsi="Cambria Math"/>
                                  <w:szCs w:val="32"/>
                                </w:rPr>
                                <m:t>B</m:t>
                              </m:r>
                            </m:e>
                            <m:sub>
                              <m:r>
                                <w:rPr>
                                  <w:rFonts w:ascii="Cambria Math" w:hAnsi="Cambria Math"/>
                                  <w:szCs w:val="32"/>
                                </w:rPr>
                                <m:t>1</m:t>
                              </m:r>
                            </m:sub>
                          </m:sSub>
                        </m:e>
                        <m:sup>
                          <m:r>
                            <w:rPr>
                              <w:rFonts w:ascii="Cambria Math" w:hAnsi="Cambria Math"/>
                              <w:szCs w:val="32"/>
                            </w:rPr>
                            <m:t>-1</m:t>
                          </m:r>
                        </m:sup>
                      </m:sSup>
                      <m:d>
                        <m:dPr>
                          <m:begChr m:val="["/>
                          <m:endChr m:val=""/>
                          <m:ctrlPr>
                            <w:rPr>
                              <w:rFonts w:ascii="Cambria Math" w:hAnsi="Cambria Math"/>
                              <w:i/>
                              <w:szCs w:val="32"/>
                            </w:rPr>
                          </m:ctrlPr>
                        </m:dPr>
                        <m:e>
                          <m:sSubSup>
                            <m:sSubSupPr>
                              <m:ctrlPr>
                                <w:rPr>
                                  <w:rFonts w:ascii="Cambria Math" w:hAnsi="Cambria Math"/>
                                  <w:i/>
                                  <w:szCs w:val="32"/>
                                </w:rPr>
                              </m:ctrlPr>
                            </m:sSubSupPr>
                            <m:e>
                              <m:acc>
                                <m:accPr>
                                  <m:chr m:val="ˆ"/>
                                  <m:ctrlPr>
                                    <w:rPr>
                                      <w:rFonts w:ascii="Cambria Math" w:hAnsi="Cambria Math"/>
                                      <w:i/>
                                      <w:szCs w:val="32"/>
                                    </w:rPr>
                                  </m:ctrlPr>
                                </m:accPr>
                                <m:e>
                                  <m:r>
                                    <w:rPr>
                                      <w:rFonts w:ascii="Cambria Math" w:hAnsi="Cambria Math"/>
                                      <w:szCs w:val="32"/>
                                    </w:rPr>
                                    <m:t>W</m:t>
                                  </m:r>
                                </m:e>
                              </m:acc>
                            </m:e>
                            <m:sub>
                              <m:r>
                                <w:rPr>
                                  <w:rFonts w:ascii="Cambria Math" w:hAnsi="Cambria Math"/>
                                  <w:szCs w:val="32"/>
                                </w:rPr>
                                <m:t>i</m:t>
                              </m:r>
                            </m:sub>
                            <m:sup>
                              <m:r>
                                <w:rPr>
                                  <w:rFonts w:ascii="Cambria Math" w:hAnsi="Cambria Math"/>
                                  <w:szCs w:val="32"/>
                                </w:rPr>
                                <m:t>T</m:t>
                              </m:r>
                            </m:sup>
                          </m:sSubSup>
                          <m:sSub>
                            <m:sSubPr>
                              <m:ctrlPr>
                                <w:rPr>
                                  <w:rFonts w:ascii="Cambria Math" w:hAnsi="Cambria Math"/>
                                  <w:i/>
                                  <w:szCs w:val="32"/>
                                </w:rPr>
                              </m:ctrlPr>
                            </m:sSubPr>
                            <m:e>
                              <m:r>
                                <w:rPr>
                                  <w:rFonts w:ascii="Cambria Math" w:hAnsi="Cambria Math"/>
                                  <w:szCs w:val="32"/>
                                </w:rPr>
                                <m:t>Φ</m:t>
                              </m:r>
                            </m:e>
                            <m:sub>
                              <m:r>
                                <w:rPr>
                                  <w:rFonts w:ascii="Cambria Math" w:hAnsi="Cambria Math"/>
                                  <w:szCs w:val="32"/>
                                </w:rPr>
                                <m:t>i</m:t>
                              </m:r>
                            </m:sub>
                          </m:sSub>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vi</m:t>
                              </m:r>
                            </m:sub>
                          </m:sSub>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si</m:t>
                              </m:r>
                            </m:sub>
                          </m:sSub>
                          <m:r>
                            <w:rPr>
                              <w:rFonts w:ascii="Cambria Math" w:hAnsi="Cambria Math"/>
                              <w:szCs w:val="32"/>
                            </w:rPr>
                            <m:t>sign⁡</m:t>
                          </m:r>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e>
                          </m:d>
                        </m:e>
                      </m:d>
                    </m:e>
                  </m:mr>
                  <m:mr>
                    <m:e/>
                    <m:e>
                      <m:r>
                        <w:rPr>
                          <w:rFonts w:ascii="Cambria Math" w:hAnsi="Cambria Math"/>
                          <w:szCs w:val="32"/>
                        </w:rPr>
                        <m:t xml:space="preserve"> +</m:t>
                      </m:r>
                      <m:sSup>
                        <m:sSupPr>
                          <m:ctrlPr>
                            <w:rPr>
                              <w:rFonts w:ascii="Cambria Math" w:hAnsi="Cambria Math"/>
                              <w:i/>
                              <w:szCs w:val="32"/>
                            </w:rPr>
                          </m:ctrlPr>
                        </m:sSupPr>
                        <m:e>
                          <m:d>
                            <m:dPr>
                              <m:ctrlPr>
                                <w:rPr>
                                  <w:rFonts w:ascii="Cambria Math" w:hAnsi="Cambria Math"/>
                                  <w:i/>
                                  <w:szCs w:val="32"/>
                                </w:rPr>
                              </m:ctrlPr>
                            </m:dPr>
                            <m:e>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m:t>
                                  </m:r>
                                </m:sub>
                                <m:sup>
                                  <m:r>
                                    <w:rPr>
                                      <w:rFonts w:ascii="Cambria Math" w:hAnsi="Cambria Math"/>
                                      <w:szCs w:val="32"/>
                                    </w:rPr>
                                    <m:t>T</m:t>
                                  </m:r>
                                </m:sup>
                              </m:sSubSup>
                            </m:e>
                          </m:d>
                        </m:e>
                        <m:sup>
                          <m:r>
                            <w:rPr>
                              <w:rFonts w:ascii="Cambria Math" w:hAnsi="Cambria Math"/>
                              <w:szCs w:val="32"/>
                            </w:rPr>
                            <m:t>+</m:t>
                          </m:r>
                        </m:sup>
                      </m:sSup>
                      <m:d>
                        <m:dPr>
                          <m:endChr m:val=""/>
                          <m:ctrlPr>
                            <w:rPr>
                              <w:rFonts w:ascii="Cambria Math" w:hAnsi="Cambria Math"/>
                              <w:i/>
                              <w:szCs w:val="32"/>
                            </w:rPr>
                          </m:ctrlPr>
                        </m:dPr>
                        <m:e>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1</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1</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1</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2</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2</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2</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mr>
                  <m:mr>
                    <m:e/>
                    <m:e>
                      <m:d>
                        <m:dPr>
                          <m:begChr m:val=""/>
                          <m:endChr m:val="]"/>
                          <m:ctrlPr>
                            <w:rPr>
                              <w:rFonts w:ascii="Cambria Math" w:hAnsi="Cambria Math"/>
                              <w:i/>
                              <w:szCs w:val="32"/>
                            </w:rPr>
                          </m:ctrlPr>
                        </m:dPr>
                        <m:e>
                          <m:d>
                            <m:dPr>
                              <m:begChr m:val=""/>
                              <m:ctrlPr>
                                <w:rPr>
                                  <w:rFonts w:ascii="Cambria Math" w:hAnsi="Cambria Math"/>
                                  <w:i/>
                                  <w:szCs w:val="32"/>
                                </w:rPr>
                              </m:ctrlPr>
                            </m:dPr>
                            <m:e>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1</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2</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d>
                      <m:r>
                        <w:rPr>
                          <w:rFonts w:ascii="Cambria Math" w:hAnsi="Cambria Math"/>
                          <w:szCs w:val="32"/>
                        </w:rPr>
                        <m:t>.    i=1.2…L</m:t>
                      </m:r>
                    </m:e>
                  </m:mr>
                </m:m>
              </m:oMath>
            </m:oMathPara>
          </w:p>
        </w:tc>
      </w:tr>
    </w:tbl>
    <w:p w:rsidR="007D3E16" w:rsidRPr="0005137E" w:rsidRDefault="003D448C" w:rsidP="00126CA8">
      <w:pPr>
        <w:bidi/>
        <w:rPr>
          <w:rtl/>
          <w:lang w:bidi="fa-IR"/>
        </w:rPr>
      </w:pPr>
      <w:r w:rsidRPr="0005137E">
        <w:rPr>
          <w:rFonts w:hint="cs"/>
          <w:rtl/>
          <w:lang w:bidi="fa-IR"/>
        </w:rPr>
        <w:t xml:space="preserve">در رابطه 3-31، از چهار ضریب کنترلی طراحی استفاده شده است. ضرایب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i4.1</m:t>
            </m:r>
          </m:sub>
        </m:sSub>
      </m:oMath>
      <w:r w:rsidRPr="0005137E">
        <w:rPr>
          <w:rFonts w:hint="cs"/>
          <w:rtl/>
        </w:rPr>
        <w:t xml:space="preserve"> و </w:t>
      </w:r>
      <m:oMath>
        <m:sSub>
          <m:sSubPr>
            <m:ctrlPr>
              <w:rPr>
                <w:rFonts w:ascii="Cambria Math" w:hAnsi="Cambria Math"/>
                <w:i/>
              </w:rPr>
            </m:ctrlPr>
          </m:sSubPr>
          <m:e>
            <m:r>
              <w:rPr>
                <w:rFonts w:ascii="Cambria Math" w:hAnsi="Cambria Math"/>
              </w:rPr>
              <m:t>k</m:t>
            </m:r>
          </m:e>
          <m:sub>
            <m:r>
              <w:rPr>
                <w:rFonts w:ascii="Cambria Math" w:hAnsi="Cambria Math"/>
              </w:rPr>
              <m:t>i4.2</m:t>
            </m:r>
          </m:sub>
        </m:sSub>
      </m:oMath>
      <w:r w:rsidRPr="0005137E">
        <w:rPr>
          <w:rFonts w:hint="cs"/>
          <w:rtl/>
        </w:rPr>
        <w:t xml:space="preserve">. مقادیر این ضرایب به این صورت است که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یک ماتریس مربعی قطری </w:t>
      </w:r>
      <m:oMath>
        <m:r>
          <m:rPr>
            <m:sty m:val="p"/>
          </m:rPr>
          <w:rPr>
            <w:rFonts w:ascii="Cambria Math" w:hAnsi="Cambria Math"/>
          </w:rPr>
          <m:t>2×2</m:t>
        </m:r>
      </m:oMath>
      <w:r w:rsidRPr="0005137E">
        <w:rPr>
          <w:rFonts w:hint="cs"/>
          <w:rtl/>
        </w:rPr>
        <w:t xml:space="preserve"> است. مابقی ضرایب برابر با عدد هستند. این ضرایب برای بهتر عمل نمودن کنترلر در شرایط اولیه‌های متفاوت و مسیر زمانی‌های متفاوت تاثیر مهمی دارند. در رابطه 3-31 اندیس آخر در هر مورد، نشان دهنده‌ی شماره سطر می‌باشد. برای مثال </w:t>
      </w:r>
      <m:oMath>
        <m:sSub>
          <m:sSubPr>
            <m:ctrlPr>
              <w:rPr>
                <w:rFonts w:ascii="Cambria Math" w:hAnsi="Cambria Math"/>
                <w:i/>
              </w:rPr>
            </m:ctrlPr>
          </m:sSubPr>
          <m:e>
            <m:r>
              <w:rPr>
                <w:rFonts w:ascii="Cambria Math" w:hAnsi="Cambria Math"/>
              </w:rPr>
              <m:t>z</m:t>
            </m:r>
          </m:e>
          <m:sub>
            <m:r>
              <w:rPr>
                <w:rFonts w:ascii="Cambria Math" w:hAnsi="Cambria Math"/>
              </w:rPr>
              <m:t>i3.1</m:t>
            </m:r>
          </m:sub>
        </m:sSub>
      </m:oMath>
      <w:r w:rsidRPr="0005137E">
        <w:rPr>
          <w:rFonts w:hint="cs"/>
          <w:rtl/>
        </w:rPr>
        <w:t xml:space="preserve"> به معنی سطر اول از آرایه‌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05137E">
        <w:rPr>
          <w:rFonts w:hint="cs"/>
          <w:szCs w:val="32"/>
          <w:rtl/>
        </w:rPr>
        <w:t xml:space="preserve"> </w:t>
      </w:r>
      <w:r w:rsidR="0005137E">
        <w:rPr>
          <w:rFonts w:hint="cs"/>
          <w:rtl/>
        </w:rPr>
        <w:t>است.</w:t>
      </w:r>
    </w:p>
    <w:p w:rsidR="007D3E16" w:rsidRDefault="000B486B" w:rsidP="00126CA8">
      <w:pPr>
        <w:bidi/>
        <w:rPr>
          <w:rtl/>
        </w:rPr>
      </w:pPr>
      <w:r w:rsidRPr="001A5B61">
        <w:rPr>
          <w:rFonts w:hint="cs"/>
          <w:rtl/>
          <w:lang w:bidi="fa-IR"/>
        </w:rPr>
        <w:t>در را</w:t>
      </w:r>
      <w:r w:rsidR="001A5B61" w:rsidRPr="001A5B61">
        <w:rPr>
          <w:rFonts w:hint="cs"/>
          <w:rtl/>
          <w:lang w:bidi="fa-IR"/>
        </w:rPr>
        <w:t xml:space="preserve">بطه‌ 3-31، ترم اول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1A5B61">
        <w:rPr>
          <w:rFonts w:hint="cs"/>
          <w:rtl/>
        </w:rPr>
        <w:t xml:space="preserve"> مربوط ب</w:t>
      </w:r>
      <w:r w:rsidR="001A5B61" w:rsidRPr="001A5B61">
        <w:rPr>
          <w:rFonts w:hint="cs"/>
          <w:rtl/>
        </w:rPr>
        <w:t>ه</w:t>
      </w:r>
      <w:r w:rsidR="001A5B61">
        <w:rPr>
          <w:rFonts w:hint="cs"/>
          <w:rtl/>
        </w:rPr>
        <w:t xml:space="preserve"> شبکه عصبی تخمینگر دینامیک ربات است. همچنین ترم سوم </w:t>
      </w:r>
      <w:r w:rsidR="001A5B61" w:rsidRPr="001A5B61">
        <w:rPr>
          <w:rFonts w:hint="cs"/>
          <w:rtl/>
        </w:rPr>
        <w:t xml:space="preserve">یعنی </w:t>
      </w:r>
      <m:oMath>
        <m:sSub>
          <m:sSubPr>
            <m:ctrlPr>
              <w:rPr>
                <w:rFonts w:ascii="Cambria Math" w:hAnsi="Cambria Math"/>
                <w:i/>
              </w:rPr>
            </m:ctrlPr>
          </m:sSubPr>
          <m:e>
            <m:r>
              <w:rPr>
                <w:rFonts w:ascii="Cambria Math" w:hAnsi="Cambria Math"/>
              </w:rPr>
              <m:t>k</m:t>
            </m:r>
          </m:e>
          <m:sub>
            <m:r>
              <w:rPr>
                <w:rFonts w:ascii="Cambria Math" w:hAnsi="Cambria Math"/>
              </w:rPr>
              <m:t>si</m:t>
            </m:r>
          </m:sub>
        </m:sSub>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m:t>
                </m:r>
              </m:sub>
            </m:sSub>
          </m:e>
        </m:d>
      </m:oMath>
      <w:r w:rsidR="001A5B61" w:rsidRPr="001A5B61">
        <w:rPr>
          <w:rFonts w:hint="cs"/>
          <w:rtl/>
        </w:rPr>
        <w:t xml:space="preserve"> برابر </w:t>
      </w:r>
      <w:r w:rsidR="001A5B61">
        <w:rPr>
          <w:rFonts w:hint="cs"/>
          <w:rtl/>
        </w:rPr>
        <w:t xml:space="preserve">با ضریب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001A5B61">
        <w:rPr>
          <w:rFonts w:hint="cs"/>
          <w:rtl/>
        </w:rPr>
        <w:t xml:space="preserve"> در تابع علامت</w:t>
      </w:r>
      <w:r w:rsidR="001A5B61">
        <w:rPr>
          <w:rStyle w:val="FootnoteReference"/>
          <w:rFonts w:eastAsiaTheme="minorEastAsia"/>
          <w:rtl/>
        </w:rPr>
        <w:footnoteReference w:id="52"/>
      </w:r>
      <w:r w:rsidR="001A5B61">
        <w:rPr>
          <w:rFonts w:hint="cs"/>
          <w:rtl/>
          <w:lang w:bidi="fa-IR"/>
        </w:rPr>
        <w:t xml:space="preserve"> با ورودی خطا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1A5B61">
        <w:rPr>
          <w:rFonts w:hint="cs"/>
          <w:rtl/>
        </w:rPr>
        <w:t xml:space="preserve"> است. که تابع علامت به شکل رابطه‌ 3-32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1A5B61" w:rsidTr="002E527B">
        <w:tc>
          <w:tcPr>
            <w:tcW w:w="4316" w:type="dxa"/>
            <w:vAlign w:val="center"/>
          </w:tcPr>
          <w:p w:rsidR="001A5B61"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4957" w:type="dxa"/>
          </w:tcPr>
          <w:p w:rsidR="001A5B61" w:rsidRPr="001A5B61" w:rsidRDefault="005F30F0" w:rsidP="005F30F0">
            <w:pPr>
              <w:bidi/>
              <w:rPr>
                <w:rtl/>
                <w:lang w:bidi="fa-IR"/>
              </w:rPr>
            </w:pPr>
            <m:oMathPara>
              <m:oMathParaPr>
                <m:jc m:val="left"/>
              </m:oMathParaPr>
              <m:oMath>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j</m:t>
                        </m:r>
                      </m:sub>
                    </m:sSub>
                  </m:e>
                </m:d>
                <m:r>
                  <m:rPr>
                    <m:sty m:val="p"/>
                  </m:rPr>
                  <w:rPr>
                    <w:rFonts w:ascii="Cambria Math" w:hAnsi="Cambria Math"/>
                    <w:szCs w:val="32"/>
                  </w:rPr>
                  <m:t>=</m:t>
                </m:r>
                <m:d>
                  <m:dPr>
                    <m:begChr m:val="{"/>
                    <m:endChr m:val=""/>
                    <m:ctrlPr>
                      <w:rPr>
                        <w:rFonts w:ascii="Cambria Math" w:hAnsi="Cambria Math"/>
                        <w:szCs w:val="32"/>
                      </w:rPr>
                    </m:ctrlPr>
                  </m:dPr>
                  <m:e>
                    <m:m>
                      <m:mPr>
                        <m:mcs>
                          <m:mc>
                            <m:mcPr>
                              <m:count m:val="2"/>
                              <m:mcJc m:val="left"/>
                            </m:mcPr>
                          </m:mc>
                        </m:mcs>
                        <m:ctrlPr>
                          <w:rPr>
                            <w:rFonts w:ascii="Cambria Math" w:hAnsi="Cambria Math"/>
                            <w:i/>
                            <w:szCs w:val="32"/>
                          </w:rPr>
                        </m:ctrlPr>
                      </m:mPr>
                      <m:mr>
                        <m:e>
                          <m:r>
                            <m:rPr>
                              <m:sty m:val="p"/>
                            </m:rPr>
                            <w:rPr>
                              <w:rFonts w:ascii="Cambria Math" w:hAnsi="Cambria Math"/>
                              <w:szCs w:val="32"/>
                            </w:rPr>
                            <m:t>1</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gt;0</m:t>
                          </m:r>
                        </m:e>
                      </m:mr>
                      <m:mr>
                        <m:e>
                          <m:r>
                            <m:rPr>
                              <m:sty m:val="p"/>
                            </m:rPr>
                            <w:rPr>
                              <w:rFonts w:ascii="Cambria Math" w:hAnsi="Cambria Math"/>
                              <w:szCs w:val="32"/>
                            </w:rPr>
                            <m:t>0</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0</m:t>
                          </m:r>
                          <m:ctrlPr>
                            <w:rPr>
                              <w:rFonts w:ascii="Cambria Math" w:eastAsia="Cambria Math" w:hAnsi="Cambria Math" w:cs="Cambria Math"/>
                              <w:i/>
                              <w:szCs w:val="32"/>
                            </w:rPr>
                          </m:ctrlPr>
                        </m:e>
                      </m:mr>
                      <m:mr>
                        <m:e>
                          <m:r>
                            <w:rPr>
                              <w:rFonts w:ascii="Cambria Math" w:eastAsia="Cambria Math" w:hAnsi="Cambria Math" w:cs="Cambria Math"/>
                              <w:szCs w:val="32"/>
                            </w:rPr>
                            <m:t>-1</m:t>
                          </m:r>
                          <m:ctrlPr>
                            <w:rPr>
                              <w:rFonts w:ascii="Cambria Math" w:eastAsia="Cambria Math" w:hAnsi="Cambria Math" w:cs="Cambria Math"/>
                              <w:i/>
                              <w:szCs w:val="32"/>
                            </w:rPr>
                          </m:ctrlP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lt;0</m:t>
                          </m:r>
                        </m:e>
                      </m:mr>
                    </m:m>
                  </m:e>
                </m:d>
                <m:r>
                  <w:rPr>
                    <w:rFonts w:ascii="Cambria Math" w:hAnsi="Cambria Math"/>
                    <w:szCs w:val="32"/>
                  </w:rPr>
                  <m:t>.   j=1.2</m:t>
                </m:r>
              </m:oMath>
            </m:oMathPara>
          </w:p>
        </w:tc>
      </w:tr>
    </w:tbl>
    <w:p w:rsidR="007D3E16" w:rsidRPr="00895952" w:rsidRDefault="00895952" w:rsidP="00126CA8">
      <w:pPr>
        <w:bidi/>
        <w:rPr>
          <w:rtl/>
          <w:lang w:bidi="fa-IR"/>
        </w:rPr>
      </w:pPr>
      <w:r w:rsidRPr="00895952">
        <w:rPr>
          <w:rFonts w:hint="cs"/>
          <w:rtl/>
          <w:lang w:bidi="fa-IR"/>
        </w:rPr>
        <w:t xml:space="preserve">همچنین </w:t>
      </w:r>
      <w:r>
        <w:rPr>
          <w:rFonts w:hint="cs"/>
          <w:rtl/>
          <w:lang w:bidi="fa-IR"/>
        </w:rPr>
        <w:t>مقادیر</w:t>
      </w:r>
      <w:r w:rsidRPr="00895952">
        <w:rPr>
          <w:rFonts w:hint="cs"/>
          <w:rtl/>
          <w:lang w:bidi="fa-IR"/>
        </w:rPr>
        <w:t xml:space="preserve"> </w:t>
      </w:r>
      <m:oMath>
        <m:sSub>
          <m:sSubPr>
            <m:ctrlPr>
              <w:rPr>
                <w:rFonts w:ascii="Cambria Math" w:hAnsi="Cambria Math"/>
              </w:rPr>
            </m:ctrlPr>
          </m:sSubPr>
          <m:e>
            <m:r>
              <w:rPr>
                <w:rFonts w:ascii="Cambria Math" w:hAnsi="Cambria Math"/>
              </w:rPr>
              <m:t>l</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l</m:t>
            </m:r>
          </m:e>
          <m:sub>
            <m:r>
              <w:rPr>
                <w:rFonts w:ascii="Cambria Math" w:hAnsi="Cambria Math"/>
              </w:rPr>
              <m:t>i.e32</m:t>
            </m:r>
          </m:sub>
        </m:sSub>
      </m:oMath>
      <w:r>
        <w:rPr>
          <w:rFonts w:hint="cs"/>
          <w:rtl/>
        </w:rPr>
        <w:t xml:space="preserve">، مانند آنچه در روابطه 2-19 و 2-20 اشاره شد، برابر با قیودی است که به ترتیب </w:t>
      </w:r>
      <w:r w:rsidRPr="00895952">
        <w:rPr>
          <w:rFonts w:hint="cs"/>
          <w:rtl/>
        </w:rPr>
        <w:t xml:space="preserve">بر روی </w:t>
      </w:r>
      <m:oMath>
        <m:sSub>
          <m:sSubPr>
            <m:ctrlPr>
              <w:rPr>
                <w:rFonts w:ascii="Cambria Math" w:hAnsi="Cambria Math"/>
              </w:rPr>
            </m:ctrlPr>
          </m:sSubPr>
          <m:e>
            <m:r>
              <w:rPr>
                <w:rFonts w:ascii="Cambria Math" w:hAnsi="Cambria Math"/>
              </w:rPr>
              <m:t>z</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z</m:t>
            </m:r>
          </m:e>
          <m:sub>
            <m:r>
              <w:rPr>
                <w:rFonts w:ascii="Cambria Math" w:hAnsi="Cambria Math"/>
              </w:rPr>
              <m:t>i.e32</m:t>
            </m:r>
          </m:sub>
        </m:sSub>
      </m:oMath>
      <w:r w:rsidRPr="00895952">
        <w:rPr>
          <w:rFonts w:hint="cs"/>
          <w:rtl/>
        </w:rPr>
        <w:t xml:space="preserve"> اعمال می‌شود. و نیز مقادیر </w:t>
      </w:r>
      <m:oMath>
        <m:sSub>
          <m:sSubPr>
            <m:ctrlPr>
              <w:rPr>
                <w:rFonts w:ascii="Cambria Math" w:hAnsi="Cambria Math"/>
              </w:rPr>
            </m:ctrlPr>
          </m:sSubPr>
          <m:e>
            <m:r>
              <w:rPr>
                <w:rFonts w:ascii="Cambria Math" w:hAnsi="Cambria Math"/>
              </w:rPr>
              <m:t>ϱ</m:t>
            </m:r>
          </m:e>
          <m:sub>
            <m:r>
              <w:rPr>
                <w:rFonts w:ascii="Cambria Math" w:hAnsi="Cambria Math"/>
              </w:rPr>
              <m:t>i.1</m:t>
            </m:r>
          </m:sub>
        </m:sSub>
      </m:oMath>
      <w:r w:rsidRPr="00895952">
        <w:rPr>
          <w:rFonts w:hint="cs"/>
          <w:rtl/>
        </w:rPr>
        <w:t xml:space="preserve"> </w:t>
      </w:r>
      <w:r>
        <w:rPr>
          <w:rFonts w:hint="cs"/>
          <w:rtl/>
        </w:rPr>
        <w:t xml:space="preserve">و </w:t>
      </w:r>
      <m:oMath>
        <m:sSub>
          <m:sSubPr>
            <m:ctrlPr>
              <w:rPr>
                <w:rFonts w:ascii="Cambria Math" w:hAnsi="Cambria Math"/>
              </w:rPr>
            </m:ctrlPr>
          </m:sSubPr>
          <m:e>
            <m:r>
              <w:rPr>
                <w:rFonts w:ascii="Cambria Math" w:hAnsi="Cambria Math"/>
              </w:rPr>
              <m:t>ϱ</m:t>
            </m:r>
          </m:e>
          <m:sub>
            <m:r>
              <w:rPr>
                <w:rFonts w:ascii="Cambria Math" w:hAnsi="Cambria Math"/>
              </w:rPr>
              <m:t>i.2</m:t>
            </m:r>
          </m:sub>
        </m:sSub>
      </m:oMath>
      <w:r>
        <w:rPr>
          <w:rFonts w:hint="cs"/>
          <w:rtl/>
        </w:rPr>
        <w:t xml:space="preserve"> در رابطه 3-18 تعریف شد.</w:t>
      </w:r>
    </w:p>
    <w:p w:rsidR="007D3E16" w:rsidRDefault="00895952" w:rsidP="00126CA8">
      <w:pPr>
        <w:bidi/>
        <w:rPr>
          <w:rtl/>
        </w:rPr>
      </w:pPr>
      <w:r>
        <w:rPr>
          <w:rFonts w:hint="cs"/>
          <w:rtl/>
          <w:lang w:bidi="fa-IR"/>
        </w:rPr>
        <w:t xml:space="preserve">بنابراین، ربات‌‌ها در حین حرکت، پس‌خورهای متناسب با شبکه عصبی </w:t>
      </w:r>
      <w:r>
        <w:rPr>
          <w:lang w:bidi="fa-IR"/>
        </w:rPr>
        <w:t>RBF</w:t>
      </w:r>
      <w:r>
        <w:rPr>
          <w:rFonts w:hint="cs"/>
          <w:rtl/>
          <w:lang w:bidi="fa-IR"/>
        </w:rPr>
        <w:t xml:space="preserve"> خود، یا هما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در رابطه 3-23 را </w:t>
      </w:r>
      <w:r w:rsidRPr="00611101">
        <w:rPr>
          <w:rFonts w:hint="cs"/>
          <w:rtl/>
        </w:rPr>
        <w:t xml:space="preserve">به آن‌ها وارد نموده و خروجی‌های شبکه عصبی پس از ضرب در وزن‌های </w:t>
      </w:r>
      <w:r w:rsidRPr="00611101">
        <w:rPr>
          <w:rFonts w:hint="cs"/>
          <w:rtl/>
          <w:lang w:bidi="fa-IR"/>
        </w:rPr>
        <w:t xml:space="preserve">به‌روزرسانی شده، ترم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11101" w:rsidRPr="00611101">
        <w:rPr>
          <w:rFonts w:hint="cs"/>
          <w:rtl/>
        </w:rPr>
        <w:t xml:space="preserve"> ر</w:t>
      </w:r>
      <w:r w:rsidR="00611101">
        <w:rPr>
          <w:rFonts w:hint="cs"/>
          <w:rtl/>
        </w:rPr>
        <w:t xml:space="preserve">ا </w:t>
      </w:r>
      <w:r w:rsidR="00611101" w:rsidRPr="00611101">
        <w:rPr>
          <w:rFonts w:hint="cs"/>
          <w:rtl/>
        </w:rPr>
        <w:t xml:space="preserve">می‌سازند. مابقی ترم‌های رابطه 3-32 نیز با 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sidRPr="00611101">
        <w:rPr>
          <w:rFonts w:hint="cs"/>
          <w:rtl/>
          <w:lang w:bidi="fa-IR"/>
        </w:rPr>
        <w:t xml:space="preserve"> و تشکیل ماتریس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بدست آمده و نهایتاً </w:t>
      </w:r>
      <w:r w:rsidR="00611101">
        <w:t>u</w:t>
      </w:r>
      <w:r w:rsidR="00611101">
        <w:rPr>
          <w:rFonts w:hint="cs"/>
          <w:rtl/>
          <w:lang w:bidi="fa-IR"/>
        </w:rPr>
        <w:t xml:space="preserve"> که ولتاژ اعمالی به موتور چپ و راست است، حاصل شده و وارد رابطه 3-16 می‌شود. از این رابطه </w:t>
      </w:r>
      <w:r w:rsidR="00611101" w:rsidRPr="00611101">
        <w:rPr>
          <w:rFonts w:hint="cs"/>
          <w:rtl/>
        </w:rPr>
        <w:t xml:space="preserve">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Pr>
          <w:rFonts w:hint="cs"/>
          <w:rtl/>
          <w:lang w:bidi="fa-IR"/>
        </w:rPr>
        <w:t xml:space="preserve"> گرفته شده و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را تشکیل داده و چرخه‌ی کنترلی ربات‌ها بسته می‌شود.</w:t>
      </w:r>
    </w:p>
    <w:p w:rsidR="006115EC" w:rsidRDefault="00611101" w:rsidP="00126CA8">
      <w:pPr>
        <w:bidi/>
        <w:rPr>
          <w:rtl/>
          <w:lang w:bidi="fa-IR"/>
        </w:rPr>
      </w:pPr>
      <w:r>
        <w:rPr>
          <w:rFonts w:hint="cs"/>
          <w:rtl/>
        </w:rPr>
        <w:lastRenderedPageBreak/>
        <w:t>همچنین در رابطه‌ی به‌روزرسانی</w:t>
      </w:r>
      <w:r w:rsidR="00125598">
        <w:t xml:space="preserve"> </w:t>
      </w:r>
      <w:r w:rsidR="00125598">
        <w:rPr>
          <w:rFonts w:hint="cs"/>
          <w:rtl/>
        </w:rPr>
        <w:t>3-27، با استفاده از ترم دوم مربوط به نظریه‌ی وفاق، ارتباط بین ربات‌ها مفهوم می‌یابد و با توجه به توپولوژی ارتباطی بین ربات‌ها، وزن‌های شبکه عصبی هریک از آن‌ها، به‌روزرسانی می‌شود.</w:t>
      </w:r>
      <w:r w:rsidR="006115EC">
        <w:rPr>
          <w:rFonts w:hint="cs"/>
          <w:rtl/>
          <w:lang w:bidi="fa-IR"/>
        </w:rPr>
        <w:t xml:space="preserve"> برای درک بهتر در شکل 3-7 عملکرد کنترلر دینامیکی آورده شده است.</w:t>
      </w:r>
    </w:p>
    <w:p w:rsidR="006115EC" w:rsidRDefault="00F80FE4" w:rsidP="00F80FE4">
      <w:pPr>
        <w:keepNext/>
        <w:bidi/>
        <w:jc w:val="center"/>
      </w:pPr>
      <w:r w:rsidRPr="00F80FE4">
        <w:rPr>
          <w:rFonts w:eastAsiaTheme="minorEastAsia"/>
          <w:noProof/>
          <w:sz w:val="28"/>
        </w:rPr>
        <mc:AlternateContent>
          <mc:Choice Requires="wps">
            <w:drawing>
              <wp:anchor distT="45720" distB="45720" distL="114300" distR="114300" simplePos="0" relativeHeight="251680256" behindDoc="0" locked="0" layoutInCell="1" allowOverlap="1">
                <wp:simplePos x="0" y="0"/>
                <wp:positionH relativeFrom="margin">
                  <wp:posOffset>117019</wp:posOffset>
                </wp:positionH>
                <wp:positionV relativeFrom="paragraph">
                  <wp:posOffset>3032269</wp:posOffset>
                </wp:positionV>
                <wp:extent cx="431320" cy="232913"/>
                <wp:effectExtent l="0" t="0" r="26035"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320" cy="232913"/>
                        </a:xfrm>
                        <a:prstGeom prst="rect">
                          <a:avLst/>
                        </a:prstGeom>
                        <a:solidFill>
                          <a:schemeClr val="bg1"/>
                        </a:solidFill>
                        <a:ln w="9525">
                          <a:solidFill>
                            <a:schemeClr val="bg1"/>
                          </a:solidFill>
                          <a:miter lim="800000"/>
                          <a:headEnd/>
                          <a:tailEnd/>
                        </a:ln>
                      </wps:spPr>
                      <wps:txbx>
                        <w:txbxContent>
                          <w:p w:rsidR="006119C0" w:rsidRDefault="006119C0" w:rsidP="00F80FE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74" type="#_x0000_t202" style="position:absolute;left:0;text-align:left;margin-left:9.2pt;margin-top:238.75pt;width:33.95pt;height:18.35pt;z-index:2516802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" fillcolor="white [3212]" strokecolor="white [3212]">
                <v:textbox>
                  <w:txbxContent>
                    <w:p w:rsidR="006119C0" w:rsidRDefault="006119C0" w:rsidP="00F80FE4"/>
                  </w:txbxContent>
                </v:textbox>
                <w10:wrap anchorx="margin"/>
              </v:shape>
            </w:pict>
          </mc:Fallback>
        </mc:AlternateContent>
      </w:r>
      <w:r w:rsidRPr="00F80FE4">
        <w:rPr>
          <w:rFonts w:eastAsiaTheme="minorEastAsia"/>
          <w:noProof/>
          <w:sz w:val="28"/>
        </w:rPr>
        <mc:AlternateContent>
          <mc:Choice Requires="wps">
            <w:drawing>
              <wp:anchor distT="0" distB="0" distL="114300" distR="114300" simplePos="0" relativeHeight="251678208" behindDoc="0" locked="0" layoutInCell="1" allowOverlap="1" wp14:anchorId="20C46E5F" wp14:editId="2ACAED08">
                <wp:simplePos x="0" y="0"/>
                <wp:positionH relativeFrom="column">
                  <wp:posOffset>-356810</wp:posOffset>
                </wp:positionH>
                <wp:positionV relativeFrom="paragraph">
                  <wp:posOffset>3343275</wp:posOffset>
                </wp:positionV>
                <wp:extent cx="905773" cy="319177"/>
                <wp:effectExtent l="0" t="0" r="8890" b="5080"/>
                <wp:wrapNone/>
                <wp:docPr id="35" name="TextBox 1"/>
                <wp:cNvGraphicFramePr/>
                <a:graphic xmlns:a="http://schemas.openxmlformats.org/drawingml/2006/main">
                  <a:graphicData uri="http://schemas.microsoft.com/office/word/2010/wordprocessingShape">
                    <wps:wsp>
                      <wps:cNvSpPr txBox="1"/>
                      <wps:spPr>
                        <a:xfrm>
                          <a:off x="0" y="0"/>
                          <a:ext cx="905773" cy="319177"/>
                        </a:xfrm>
                        <a:prstGeom prst="rect">
                          <a:avLst/>
                        </a:prstGeom>
                        <a:solidFill>
                          <a:schemeClr val="bg1"/>
                        </a:solidFill>
                      </wps:spPr>
                      <wps:txbx>
                        <w:txbxContent>
                          <w:p w:rsidR="006119C0" w:rsidRPr="00F80FE4" w:rsidRDefault="006119C0"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0C46E5F" id="TextBox 1" o:spid="_x0000_s1075" type="#_x0000_t202" style="position:absolute;left:0;text-align:left;margin-left:-28.1pt;margin-top:263.25pt;width:71.3pt;height:25.1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" fillcolor="white [3212]" stroked="f">
                <v:textbox>
                  <w:txbxContent>
                    <w:p w:rsidR="006119C0" w:rsidRPr="00F80FE4" w:rsidRDefault="006119C0"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v:textbox>
              </v:shape>
            </w:pict>
          </mc:Fallback>
        </mc:AlternateContent>
      </w:r>
      <w:r w:rsidR="006119C0">
        <w:rPr>
          <w:rFonts w:eastAsiaTheme="minorEastAsia"/>
          <w:sz w:val="28"/>
          <w:lang w:bidi="fa-IR"/>
        </w:rPr>
        <w:pict>
          <v:shape id="_x0000_i1040" type="#_x0000_t75" style="width:458.25pt;height:287.25pt">
            <v:imagedata r:id="rId55" o:title="Dynamic"/>
          </v:shape>
        </w:pict>
      </w:r>
    </w:p>
    <w:p w:rsidR="006115EC" w:rsidRDefault="006115EC" w:rsidP="006115EC">
      <w:pPr>
        <w:pStyle w:val="Caption"/>
        <w:bidi/>
        <w:jc w:val="center"/>
        <w:rPr>
          <w:rFonts w:eastAsiaTheme="minorEastAsia"/>
          <w:sz w:val="28"/>
          <w:rtl/>
          <w:lang w:bidi="fa-IR"/>
        </w:rPr>
      </w:pPr>
      <w:bookmarkStart w:id="92" w:name="_Toc157254955"/>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7</w:t>
      </w:r>
      <w:r w:rsidR="00DA77A6">
        <w:rPr>
          <w:rtl/>
        </w:rPr>
        <w:fldChar w:fldCharType="end"/>
      </w:r>
      <w:r>
        <w:rPr>
          <w:rFonts w:hint="cs"/>
          <w:rtl/>
        </w:rPr>
        <w:t xml:space="preserve"> عملکرد کنترلر دینامیکی</w:t>
      </w:r>
      <w:bookmarkEnd w:id="92"/>
    </w:p>
    <w:p w:rsidR="00895952" w:rsidRDefault="00125598" w:rsidP="00271424">
      <w:pPr>
        <w:bidi/>
        <w:rPr>
          <w:rtl/>
          <w:lang w:bidi="fa-IR"/>
        </w:rPr>
      </w:pPr>
      <w:r>
        <w:rPr>
          <w:rFonts w:hint="cs"/>
          <w:rtl/>
        </w:rPr>
        <w:t xml:space="preserve">به این صورت کنترلر دینامیکی، برپایه‌ی آموزش شبکه‌ی عصبی هر یک از ربات‌ها برای تخمین دینامیک غیرخطی و غیر قطعی خود، و با استفاده از نظریه‌ي وفاق مبتنی بر کنترل همکارانه، تکمیل می‌شود و هر </w:t>
      </w:r>
      <m:oMath>
        <m:r>
          <w:rPr>
            <w:rFonts w:ascii="Cambria Math" w:hAnsi="Cambria Math"/>
          </w:rPr>
          <m:t>L</m:t>
        </m:r>
      </m:oMath>
      <w:r w:rsidR="00BE7255">
        <w:rPr>
          <w:rFonts w:hint="cs"/>
          <w:rtl/>
          <w:lang w:bidi="fa-IR"/>
        </w:rPr>
        <w:t xml:space="preserve"> ربات درون سیستم چند رباته، با خطای کمینه‌ای، به مسیر زمانی مرجع خود میل می‌کنند.</w:t>
      </w:r>
      <w:r w:rsidR="002E527B">
        <w:rPr>
          <w:rFonts w:hint="cs"/>
          <w:rtl/>
          <w:lang w:bidi="fa-IR"/>
        </w:rPr>
        <w:t xml:space="preserve"> همچنین با استفاده از انتخاب تابع لیاپانوف مانع مناسب، می‌توان پایداری لیاپانوف این کنترلر را نیز اثبات نمود.</w:t>
      </w:r>
    </w:p>
    <w:p w:rsidR="00EA4146" w:rsidRDefault="00EA4146" w:rsidP="00097A2C">
      <w:pPr>
        <w:pStyle w:val="Heading2"/>
        <w:rPr>
          <w:rtl/>
        </w:rPr>
      </w:pPr>
      <w:bookmarkStart w:id="93" w:name="_Toc157254859"/>
      <w:r>
        <w:rPr>
          <w:rFonts w:hint="cs"/>
          <w:rtl/>
        </w:rPr>
        <w:t>کنترلر دینامیکی بر پایه‌ی یادگیری</w:t>
      </w:r>
      <w:bookmarkEnd w:id="93"/>
    </w:p>
    <w:p w:rsidR="002E527B" w:rsidRDefault="002E527B" w:rsidP="00271424">
      <w:pPr>
        <w:bidi/>
        <w:rPr>
          <w:sz w:val="28"/>
          <w:rtl/>
        </w:rPr>
      </w:pPr>
      <w:r w:rsidRPr="00271424">
        <w:rPr>
          <w:rFonts w:hint="cs"/>
          <w:rtl/>
        </w:rPr>
        <w:t xml:space="preserve">پس از ارائه‌ی کنترلر دینامیکی، و فرض بر آن که تمامی </w:t>
      </w:r>
      <w:r w:rsidRPr="00271424">
        <w:t>L</w:t>
      </w:r>
      <w:r w:rsidRPr="00271424">
        <w:rPr>
          <w:rFonts w:hint="cs"/>
          <w:rtl/>
        </w:rPr>
        <w:t xml:space="preserve"> ربات‌ یکسان هستند، می‌توان نشان داد که به کمک نظریه‌ی وفاق استفاده شده در رابطه به‌روزرسانی وزن‌های شبکه عصبی در هر ربات، وزن‌های تمامی ربات‌ها به یک مقدار مشابه میل می‌کنند و با گذر زمان و </w:t>
      </w:r>
      <w:r w:rsidR="00EA4146" w:rsidRPr="00271424">
        <w:rPr>
          <w:rFonts w:hint="cs"/>
          <w:rtl/>
        </w:rPr>
        <w:t>یادگیری</w:t>
      </w:r>
      <w:r w:rsidRPr="00271424">
        <w:rPr>
          <w:rFonts w:hint="cs"/>
          <w:rtl/>
        </w:rPr>
        <w:t xml:space="preserve"> شبکه عصبی، خطای تخمین دینامیک ربات توسط شبکه عصبی </w:t>
      </w:r>
      <w:r w:rsidRPr="00271424">
        <w:t>RBF</w:t>
      </w:r>
      <w:r w:rsidRPr="00271424">
        <w:rPr>
          <w:rFonts w:hint="cs"/>
          <w:rtl/>
        </w:rPr>
        <w:t xml:space="preserve"> کمینه شده و در واقع شبکه یاد می‌گیرد در صورت دریافت ورود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271424">
        <w:rPr>
          <w:rFonts w:hint="cs"/>
          <w:rtl/>
        </w:rPr>
        <w:t xml:space="preserve"> چه مقدار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271424">
        <w:rPr>
          <w:rFonts w:hint="cs"/>
          <w:rtl/>
        </w:rPr>
        <w:t>ای را به عنوان دینامیک غیرخطی و</w:t>
      </w:r>
      <w:r>
        <w:rPr>
          <w:rFonts w:hint="cs"/>
          <w:sz w:val="28"/>
          <w:rtl/>
        </w:rPr>
        <w:t xml:space="preserve"> غیر قطعی هر ربات تولید کند.</w:t>
      </w:r>
    </w:p>
    <w:p w:rsidR="002E527B" w:rsidRDefault="002E527B" w:rsidP="00271424">
      <w:pPr>
        <w:bidi/>
        <w:rPr>
          <w:sz w:val="28"/>
          <w:rtl/>
          <w:lang w:bidi="fa-IR"/>
        </w:rPr>
      </w:pPr>
      <w:r w:rsidRPr="00271424">
        <w:rPr>
          <w:rFonts w:hint="cs"/>
          <w:rtl/>
        </w:rPr>
        <w:t xml:space="preserve">بنابراین با حرکت دادن همزمان </w:t>
      </w:r>
      <w:r w:rsidRPr="00271424">
        <w:t>L</w:t>
      </w:r>
      <w:r w:rsidRPr="00271424">
        <w:rPr>
          <w:rFonts w:hint="cs"/>
          <w:rtl/>
        </w:rPr>
        <w:t xml:space="preserve"> ربات، و به‌روزرسانی وزن‌های شبکه عصبی به صورت همکارانه با رابطه 3-27، پس از گذشت زمان مناسب، می‌توان وزن‌های شبکه‌های تمامی ربات‌ها را ذخیره نمود و برای حرکت مجد استفاده کرد. </w:t>
      </w:r>
      <w:r w:rsidRPr="00271424">
        <w:rPr>
          <w:rFonts w:hint="cs"/>
          <w:rtl/>
        </w:rPr>
        <w:lastRenderedPageBreak/>
        <w:t xml:space="preserve">به این صورت عمل میکنیم که اگر ربات‌ها مدت زمان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ثانیه را در حال حرکت بوده باشند، </w:t>
      </w:r>
      <w:r w:rsidR="00EA4146" w:rsidRPr="00271424">
        <w:rPr>
          <w:rFonts w:hint="cs"/>
          <w:rtl/>
        </w:rPr>
        <w:t xml:space="preserve">و وزن‌های آن‌ها در </w:t>
      </w:r>
      <m:oMath>
        <m:sSub>
          <m:sSubPr>
            <m:ctrlPr>
              <w:rPr>
                <w:rFonts w:ascii="Cambria Math" w:hAnsi="Cambria Math"/>
              </w:rPr>
            </m:ctrlPr>
          </m:sSubPr>
          <m:e>
            <m:acc>
              <m:accPr>
                <m:ctrlPr>
                  <w:rPr>
                    <w:rFonts w:ascii="Cambria Math" w:hAnsi="Cambria Math"/>
                    <w:i/>
                  </w:rPr>
                </m:ctrlPr>
              </m:accPr>
              <m:e>
                <m:r>
                  <w:rPr>
                    <w:rFonts w:ascii="Cambria Math" w:hAnsi="Cambria Math"/>
                  </w:rPr>
                  <m:t>W</m:t>
                </m:r>
              </m:e>
            </m:acc>
          </m:e>
          <m:sub>
            <m:r>
              <w:rPr>
                <w:rFonts w:ascii="Cambria Math" w:hAnsi="Cambria Math"/>
              </w:rPr>
              <m:t>i</m:t>
            </m:r>
          </m:sub>
        </m:sSub>
      </m:oMath>
      <w:r w:rsidR="00EA4146" w:rsidRPr="00271424">
        <w:rPr>
          <w:rFonts w:hint="cs"/>
          <w:rtl/>
        </w:rPr>
        <w:t xml:space="preserve"> ذخیره شده باشد، </w:t>
      </w:r>
      <w:r w:rsidRPr="00271424">
        <w:rPr>
          <w:rFonts w:hint="cs"/>
          <w:rtl/>
        </w:rPr>
        <w:t xml:space="preserve">زمان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271424">
        <w:rPr>
          <w:rFonts w:hint="cs"/>
          <w:rtl/>
        </w:rPr>
        <w:t xml:space="preserve"> را به‌گونه‌ای انتخاب می‌کنیم که به قدر کافی به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نزدیک بوده و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2</m:t>
            </m:r>
          </m:sub>
        </m:sSub>
      </m:oMath>
      <w:r w:rsidR="00EA4146" w:rsidRPr="00271424">
        <w:rPr>
          <w:rFonts w:hint="cs"/>
          <w:rtl/>
        </w:rPr>
        <w:t>. در این محدوده،</w:t>
      </w:r>
      <w:r w:rsidR="00EA4146">
        <w:rPr>
          <w:rFonts w:hint="cs"/>
          <w:sz w:val="28"/>
          <w:rtl/>
          <w:lang w:bidi="fa-IR"/>
        </w:rPr>
        <w:t xml:space="preserve"> از رابطه 3-33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A4146" w:rsidTr="002055A5">
        <w:tc>
          <w:tcPr>
            <w:tcW w:w="4316" w:type="dxa"/>
            <w:vAlign w:val="center"/>
          </w:tcPr>
          <w:p w:rsidR="00EA4146" w:rsidRDefault="000A0043" w:rsidP="002055A5">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957" w:type="dxa"/>
          </w:tcPr>
          <w:p w:rsidR="00EA4146" w:rsidRPr="001A5B61" w:rsidRDefault="006119C0" w:rsidP="00EA4146">
            <w:pPr>
              <w:bidi/>
              <w:ind w:firstLine="0"/>
              <w:rPr>
                <w:rFonts w:eastAsiaTheme="minorEastAsia"/>
                <w:sz w:val="28"/>
                <w:rtl/>
                <w:lang w:bidi="fa-IR"/>
              </w:rPr>
            </w:pPr>
            <m:oMathPara>
              <m:oMathParaPr>
                <m:jc m:val="left"/>
              </m:oMathParaPr>
              <m:oMath>
                <m:sSub>
                  <m:sSubPr>
                    <m:ctrlPr>
                      <w:rPr>
                        <w:rFonts w:ascii="Cambria Math" w:eastAsiaTheme="minorEastAsia" w:hAnsi="Cambria Math"/>
                        <w:i/>
                        <w:szCs w:val="24"/>
                        <w:lang w:bidi="fa-IR"/>
                      </w:rPr>
                    </m:ctrlPr>
                  </m:sSubPr>
                  <m:e>
                    <m:acc>
                      <m:accPr>
                        <m:chr m:val="̅"/>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r>
                  <w:rPr>
                    <w:rFonts w:ascii="Cambria Math" w:eastAsiaTheme="minorEastAsia" w:hAnsi="Cambria Math"/>
                    <w:szCs w:val="24"/>
                    <w:lang w:bidi="fa-IR"/>
                  </w:rPr>
                  <m:t>=</m:t>
                </m:r>
                <m:f>
                  <m:fPr>
                    <m:ctrlPr>
                      <w:rPr>
                        <w:rFonts w:ascii="Cambria Math" w:eastAsiaTheme="minorEastAsia" w:hAnsi="Cambria Math"/>
                        <w:i/>
                        <w:szCs w:val="24"/>
                        <w:lang w:bidi="fa-IR"/>
                      </w:rPr>
                    </m:ctrlPr>
                  </m:fPr>
                  <m:num>
                    <m:r>
                      <w:rPr>
                        <w:rFonts w:ascii="Cambria Math" w:eastAsiaTheme="minorEastAsia" w:hAnsi="Cambria Math"/>
                        <w:szCs w:val="24"/>
                        <w:lang w:bidi="fa-IR"/>
                      </w:rPr>
                      <m:t>1</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den>
                </m:f>
                <m:nary>
                  <m:naryPr>
                    <m:limLoc m:val="subSup"/>
                    <m:ctrlPr>
                      <w:rPr>
                        <w:rFonts w:ascii="Cambria Math" w:eastAsiaTheme="minorEastAsia" w:hAnsi="Cambria Math"/>
                        <w:i/>
                        <w:szCs w:val="24"/>
                        <w:lang w:bidi="fa-IR"/>
                      </w:rPr>
                    </m:ctrlPr>
                  </m:naryPr>
                  <m:sub>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sub>
                  <m: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sup>
                  <m:e>
                    <m:sSub>
                      <m:sSubPr>
                        <m:ctrlPr>
                          <w:rPr>
                            <w:rFonts w:ascii="Cambria Math" w:eastAsiaTheme="minorEastAsia" w:hAnsi="Cambria Math"/>
                            <w:i/>
                            <w:szCs w:val="24"/>
                            <w:lang w:bidi="fa-IR"/>
                          </w:rPr>
                        </m:ctrlPr>
                      </m:sSubPr>
                      <m:e>
                        <m:acc>
                          <m:accPr>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τ</m:t>
                        </m:r>
                      </m:e>
                    </m:d>
                    <m:r>
                      <w:rPr>
                        <w:rFonts w:ascii="Cambria Math" w:eastAsiaTheme="minorEastAsia" w:hAnsi="Cambria Math"/>
                        <w:szCs w:val="24"/>
                        <w:lang w:bidi="fa-IR"/>
                      </w:rPr>
                      <m:t>dτ</m:t>
                    </m:r>
                  </m:e>
                </m:nary>
              </m:oMath>
            </m:oMathPara>
          </w:p>
        </w:tc>
      </w:tr>
    </w:tbl>
    <w:p w:rsidR="00EA4146" w:rsidRPr="002055A5" w:rsidRDefault="00EA4146" w:rsidP="00271424">
      <w:pPr>
        <w:bidi/>
        <w:rPr>
          <w:rtl/>
        </w:rPr>
      </w:pPr>
      <w:r w:rsidRPr="002055A5">
        <w:rPr>
          <w:rFonts w:hint="cs"/>
          <w:rtl/>
        </w:rPr>
        <w:t xml:space="preserve">به این صورت، در مدت زمان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از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میانگین گیری می‌نماییم. با توجه به این که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یک ماتریس </w:t>
      </w:r>
      <m:oMath>
        <m:r>
          <m:rPr>
            <m:sty m:val="p"/>
          </m:rPr>
          <w:rPr>
            <w:rFonts w:ascii="Cambria Math" w:hAnsi="Cambria Math"/>
          </w:rPr>
          <m:t>N×2</m:t>
        </m:r>
      </m:oMath>
      <w:r w:rsidRPr="002055A5">
        <w:rPr>
          <w:rFonts w:hint="cs"/>
          <w:rtl/>
        </w:rPr>
        <w:t xml:space="preserve"> است، هر یک از درایه‌های آن به صورت جداگانه در رابطه‌ی 3-32 ظاهر شده، و در واقع از تمامی وزن‌های ربات </w:t>
      </w:r>
      <w:r w:rsidRPr="002055A5">
        <w:t>i</w:t>
      </w:r>
      <w:r w:rsidRPr="002055A5">
        <w:rPr>
          <w:rFonts w:hint="cs"/>
          <w:rtl/>
        </w:rPr>
        <w:t xml:space="preserve">ام در مدت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میانگین گرفته می‌شود.</w:t>
      </w:r>
    </w:p>
    <w:p w:rsidR="00EA4146" w:rsidRDefault="00EA4146" w:rsidP="00271424">
      <w:pPr>
        <w:bidi/>
        <w:rPr>
          <w:rtl/>
          <w:lang w:bidi="fa-IR"/>
        </w:rPr>
      </w:pPr>
      <w:r>
        <w:rPr>
          <w:rFonts w:hint="cs"/>
          <w:rtl/>
        </w:rPr>
        <w:t xml:space="preserve">حال اگر رابطه 3-31 را با وزن‌های بدست آمده از رابطه 3-32 ی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بازنویسی کنیم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EA4146" w:rsidTr="002055A5">
        <w:tc>
          <w:tcPr>
            <w:tcW w:w="4316" w:type="dxa"/>
            <w:vAlign w:val="center"/>
          </w:tcPr>
          <w:p w:rsidR="00EA4146" w:rsidRDefault="000A0043" w:rsidP="00271424">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4</w:t>
            </w:r>
            <w:r w:rsidRPr="00A44011">
              <w:rPr>
                <w:sz w:val="20"/>
                <w:szCs w:val="24"/>
                <w:rtl/>
              </w:rPr>
              <w:fldChar w:fldCharType="end"/>
            </w:r>
            <w:r w:rsidRPr="00A44011">
              <w:rPr>
                <w:rFonts w:hint="cs"/>
                <w:sz w:val="20"/>
                <w:szCs w:val="24"/>
                <w:rtl/>
              </w:rPr>
              <w:t>)</w:t>
            </w:r>
          </w:p>
        </w:tc>
        <w:tc>
          <w:tcPr>
            <w:tcW w:w="4957" w:type="dxa"/>
          </w:tcPr>
          <w:p w:rsidR="00EA4146" w:rsidRPr="001A5B61" w:rsidRDefault="006119C0" w:rsidP="00271424">
            <w:pPr>
              <w:bidi/>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e>
                    <m:e>
                      <m:sSup>
                        <m:sSupPr>
                          <m:ctrlPr>
                            <w:rPr>
                              <w:rFonts w:ascii="Cambria Math" w:hAnsi="Cambria Math"/>
                            </w:rPr>
                          </m:ctrlPr>
                        </m:sSup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sup>
                          <m:r>
                            <m:rPr>
                              <m:sty m:val="p"/>
                            </m:rPr>
                            <w:rPr>
                              <w:rFonts w:ascii="Cambria Math" w:hAnsi="Cambria Math"/>
                            </w:rPr>
                            <m:t>-1</m:t>
                          </m:r>
                        </m:sup>
                      </m:sSup>
                      <m:d>
                        <m:dPr>
                          <m:begChr m:val="["/>
                          <m:endChr m:val=""/>
                          <m:ctrlPr>
                            <w:rPr>
                              <w:rFonts w:ascii="Cambria Math" w:hAnsi="Cambria Math"/>
                            </w:rPr>
                          </m:ctrlPr>
                        </m:dPr>
                        <m:e>
                          <m:sSubSup>
                            <m:sSubSupPr>
                              <m:ctrlPr>
                                <w:rPr>
                                  <w:rFonts w:ascii="Cambria Math" w:hAnsi="Cambria Math"/>
                                </w:rPr>
                              </m:ctrlPr>
                            </m:sSubSupPr>
                            <m:e>
                              <m:acc>
                                <m:accPr>
                                  <m:chr m:val="̅"/>
                                  <m:ctrlPr>
                                    <w:rPr>
                                      <w:rFonts w:ascii="Cambria Math" w:eastAsiaTheme="minorEastAsia" w:hAnsi="Cambria Math"/>
                                      <w:szCs w:val="24"/>
                                      <w:lang w:bidi="fa-IR"/>
                                    </w:rPr>
                                  </m:ctrlPr>
                                </m:accPr>
                                <m:e>
                                  <m:r>
                                    <w:rPr>
                                      <w:rFonts w:ascii="Cambria Math" w:eastAsiaTheme="minorEastAsia" w:hAnsi="Cambria Math"/>
                                      <w:szCs w:val="24"/>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vi</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si</m:t>
                              </m:r>
                            </m:sub>
                          </m:sSub>
                          <m:r>
                            <w:rPr>
                              <w:rFonts w:ascii="Cambria Math" w:hAnsi="Cambria Math"/>
                            </w:rPr>
                            <m:t>sig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e>
                          </m:d>
                        </m:e>
                      </m:d>
                    </m:e>
                  </m:mr>
                  <m:mr>
                    <m:e/>
                    <m:e>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d>
                        <m:dPr>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1</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mr>
                  <m:mr>
                    <m:e/>
                    <m:e>
                      <m:d>
                        <m:dPr>
                          <m:begChr m:val=""/>
                          <m:endChr m:val="]"/>
                          <m:ctrlPr>
                            <w:rPr>
                              <w:rFonts w:ascii="Cambria Math" w:hAnsi="Cambria Math"/>
                            </w:rPr>
                          </m:ctrlPr>
                        </m:dPr>
                        <m:e>
                          <m:d>
                            <m:dPr>
                              <m:begChr m:val=""/>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d>
                      <m:r>
                        <m:rPr>
                          <m:sty m:val="p"/>
                        </m:rPr>
                        <w:rPr>
                          <w:rFonts w:ascii="Cambria Math" w:hAnsi="Cambria Math"/>
                        </w:rPr>
                        <m:t xml:space="preserve">.    </m:t>
                      </m:r>
                      <m:r>
                        <w:rPr>
                          <w:rFonts w:ascii="Cambria Math" w:hAnsi="Cambria Math"/>
                        </w:rPr>
                        <m:t>i</m:t>
                      </m:r>
                      <m:r>
                        <m:rPr>
                          <m:sty m:val="p"/>
                        </m:rPr>
                        <w:rPr>
                          <w:rFonts w:ascii="Cambria Math" w:hAnsi="Cambria Math"/>
                        </w:rPr>
                        <m:t>=1.2…</m:t>
                      </m:r>
                      <m:r>
                        <w:rPr>
                          <w:rFonts w:ascii="Cambria Math" w:hAnsi="Cambria Math"/>
                        </w:rPr>
                        <m:t>L</m:t>
                      </m:r>
                    </m:e>
                  </m:mr>
                </m:m>
              </m:oMath>
            </m:oMathPara>
          </w:p>
        </w:tc>
      </w:tr>
    </w:tbl>
    <w:p w:rsidR="00EA4146" w:rsidRDefault="002055A5" w:rsidP="00271424">
      <w:pPr>
        <w:bidi/>
        <w:rPr>
          <w:lang w:bidi="fa-IR"/>
        </w:rPr>
      </w:pPr>
      <w:r w:rsidRPr="002055A5">
        <w:rPr>
          <w:rFonts w:hint="cs"/>
          <w:rtl/>
        </w:rPr>
        <w:t xml:space="preserve">در رابطه 3-33، ترم اول بعنوان تخمینگر دینامیک ربات، با </w:t>
      </w:r>
      <m:oMath>
        <m:sSubSup>
          <m:sSubSupPr>
            <m:ctrlPr>
              <w:rPr>
                <w:rFonts w:ascii="Cambria Math" w:hAnsi="Cambria Math"/>
              </w:rPr>
            </m:ctrlPr>
          </m:sSubSup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Pr>
          <w:rFonts w:hint="cs"/>
          <w:rtl/>
        </w:rPr>
        <w:t xml:space="preserve"> بازنویسی شده است و در واقع با شروع حرکت ربات‌ </w:t>
      </w:r>
      <w:r>
        <w:t>i</w:t>
      </w:r>
      <w:r>
        <w:rPr>
          <w:rFonts w:hint="cs"/>
          <w:rtl/>
          <w:lang w:bidi="fa-IR"/>
        </w:rPr>
        <w:t xml:space="preserve">ام، وزن‌های شبکه عصبی برابر ب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است که به علت یادگیری شبکه عصبی، به مقدار صحیح بسیار نزدیک است. این امر موجب آن می‌شود که در حرکت سیستم </w:t>
      </w:r>
      <w:r>
        <w:rPr>
          <w:lang w:bidi="fa-IR"/>
        </w:rPr>
        <w:t>L</w:t>
      </w:r>
      <w:r>
        <w:rPr>
          <w:rFonts w:hint="cs"/>
          <w:rtl/>
          <w:lang w:bidi="fa-IR"/>
        </w:rPr>
        <w:t xml:space="preserve"> ربات، با وجود آنکه مسیر زمانی‌های مرجع متفاوت اند، خطای حرکتی آن‌ها خیلی زودتر به کمینه میل می‌کند.</w:t>
      </w:r>
    </w:p>
    <w:p w:rsidR="00895952" w:rsidRPr="002055A5" w:rsidRDefault="005E5A2B" w:rsidP="00271424">
      <w:pPr>
        <w:bidi/>
        <w:rPr>
          <w:rtl/>
          <w:lang w:bidi="fa-IR"/>
        </w:rPr>
      </w:pPr>
      <w:r>
        <w:rPr>
          <w:rFonts w:hint="cs"/>
          <w:rtl/>
          <w:lang w:bidi="fa-IR"/>
        </w:rPr>
        <w:t xml:space="preserve">لازم به ذکر است در این کنترلر رابطه‌ی به‌روزرسانی‌ای برای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Pr>
          <w:rFonts w:hint="cs"/>
          <w:rtl/>
        </w:rPr>
        <w:t xml:space="preserve"> وجود ندارد و وزن‌های شبکه عصبی در طول زمان ثابت و برابر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هستند.</w:t>
      </w:r>
    </w:p>
    <w:p w:rsidR="00895952" w:rsidRDefault="002055A5" w:rsidP="00097A2C">
      <w:pPr>
        <w:pStyle w:val="Heading2"/>
        <w:rPr>
          <w:rtl/>
        </w:rPr>
      </w:pPr>
      <w:bookmarkStart w:id="94" w:name="_Toc157254860"/>
      <w:r>
        <w:rPr>
          <w:rFonts w:hint="cs"/>
          <w:rtl/>
        </w:rPr>
        <w:t>شبیه سازی</w:t>
      </w:r>
      <w:bookmarkEnd w:id="94"/>
    </w:p>
    <w:p w:rsidR="00895952" w:rsidRDefault="002055A5" w:rsidP="00271424">
      <w:pPr>
        <w:bidi/>
        <w:rPr>
          <w:rtl/>
          <w:lang w:bidi="fa-IR"/>
        </w:rPr>
      </w:pPr>
      <w:r>
        <w:rPr>
          <w:rFonts w:hint="cs"/>
          <w:rtl/>
          <w:lang w:bidi="fa-IR"/>
        </w:rPr>
        <w:t>در این بخش، ابتدا مقادیر عددی لازم برای شبیه سازی دینامیکی آورده می‌شود.</w:t>
      </w:r>
      <w:r w:rsidR="001E57C3">
        <w:rPr>
          <w:rFonts w:hint="cs"/>
          <w:rtl/>
          <w:lang w:bidi="fa-IR"/>
        </w:rPr>
        <w:t xml:space="preserve"> نتایج شبیه سازی مانند فصل دوم برای </w:t>
      </w:r>
      <m:oMath>
        <m:r>
          <w:rPr>
            <w:rFonts w:ascii="Cambria Math" w:hAnsi="Cambria Math"/>
            <w:lang w:bidi="fa-IR"/>
          </w:rPr>
          <m:t>L = 3</m:t>
        </m:r>
      </m:oMath>
      <w:r w:rsidR="001E57C3">
        <w:rPr>
          <w:rFonts w:hint="cs"/>
          <w:rtl/>
          <w:lang w:bidi="fa-IR"/>
        </w:rPr>
        <w:t xml:space="preserve"> ربات</w:t>
      </w:r>
      <w:r w:rsidR="007A2510">
        <w:rPr>
          <w:rFonts w:hint="cs"/>
          <w:rtl/>
          <w:lang w:bidi="fa-IR"/>
        </w:rPr>
        <w:t xml:space="preserve"> در مدت زمان 400 ثانیه</w:t>
      </w:r>
      <w:r w:rsidR="001E57C3">
        <w:rPr>
          <w:rFonts w:hint="cs"/>
          <w:rtl/>
          <w:lang w:bidi="fa-IR"/>
        </w:rPr>
        <w:t xml:space="preserve"> ارائه می‌شوند.</w:t>
      </w:r>
      <w:r>
        <w:rPr>
          <w:rFonts w:hint="cs"/>
          <w:rtl/>
          <w:lang w:bidi="fa-IR"/>
        </w:rPr>
        <w:t xml:space="preserve"> این مقادیر شامل ضرایب طراحی، مسیر زمانی‌های مرجع برای هر </w:t>
      </w:r>
      <w:r w:rsidR="001E57C3">
        <w:rPr>
          <w:rFonts w:hint="cs"/>
          <w:rtl/>
          <w:lang w:bidi="fa-IR"/>
        </w:rPr>
        <w:t>سه ربات و شرایط اولیه می‌باشد. سپس با بررسی خطای بدست آمده از حرکت ربات‌ها نسبت به مسیر زمانی مرجع خودشان، نتیجه حاصل می‌شود که کنترلر ارائه شده با پایدار نمودن ربات‌ها، خطای حرکتی به سمت مسیر زمانی مرجع را کمینه می‌نماید.</w:t>
      </w:r>
    </w:p>
    <w:p w:rsidR="00895952" w:rsidRDefault="00FE196D" w:rsidP="005C0670">
      <w:pPr>
        <w:pStyle w:val="Heading3"/>
        <w:rPr>
          <w:rtl/>
        </w:rPr>
      </w:pPr>
      <w:bookmarkStart w:id="95" w:name="_Toc157254861"/>
      <w:r>
        <w:rPr>
          <w:rFonts w:hint="cs"/>
          <w:rtl/>
        </w:rPr>
        <w:lastRenderedPageBreak/>
        <w:t>حرکت بیضوی برای سیستم سه رباته</w:t>
      </w:r>
      <w:bookmarkEnd w:id="95"/>
    </w:p>
    <w:p w:rsidR="00267541" w:rsidRPr="00267541" w:rsidRDefault="00267541" w:rsidP="00267541">
      <w:pPr>
        <w:pStyle w:val="Heading4"/>
        <w:numPr>
          <w:ilvl w:val="3"/>
          <w:numId w:val="2"/>
        </w:numPr>
        <w:rPr>
          <w:rFonts w:eastAsiaTheme="minorEastAsia"/>
          <w:rtl/>
        </w:rPr>
      </w:pPr>
      <w:bookmarkStart w:id="96" w:name="_Toc157254862"/>
      <w:r>
        <w:rPr>
          <w:rFonts w:eastAsiaTheme="minorEastAsia" w:hint="cs"/>
          <w:rtl/>
        </w:rPr>
        <w:t>مقادیر عددی</w:t>
      </w:r>
      <w:bookmarkEnd w:id="96"/>
    </w:p>
    <w:p w:rsidR="005A2C9B" w:rsidRDefault="005A2C9B" w:rsidP="00AB7520">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 xml:space="preserve">مقادیر عددی شبیه سازی، فارغ از </w:t>
      </w:r>
      <w:r w:rsidR="00B0370A">
        <w:rPr>
          <w:rFonts w:ascii="Arial" w:hAnsi="Arial" w:hint="cs"/>
          <w:color w:val="202122"/>
          <w:sz w:val="28"/>
          <w:shd w:val="clear" w:color="auto" w:fill="FFFFFF"/>
          <w:rtl/>
        </w:rPr>
        <w:t>توپولوژی ارتباطی سیستم چند رباته،</w:t>
      </w:r>
      <w:r w:rsidRPr="002A5342">
        <w:rPr>
          <w:rFonts w:ascii="Arial" w:hAnsi="Arial" w:hint="cs"/>
          <w:color w:val="202122"/>
          <w:sz w:val="28"/>
          <w:shd w:val="clear" w:color="auto" w:fill="FFFFFF"/>
          <w:rtl/>
        </w:rPr>
        <w:t xml:space="preserve"> که شامل قیود حالت، ضرایب کنترلی</w:t>
      </w:r>
      <w:r w:rsidR="00B0370A">
        <w:rPr>
          <w:rFonts w:ascii="Arial" w:hAnsi="Arial" w:hint="cs"/>
          <w:color w:val="202122"/>
          <w:sz w:val="28"/>
          <w:shd w:val="clear" w:color="auto" w:fill="FFFFFF"/>
          <w:rtl/>
        </w:rPr>
        <w:t xml:space="preserve"> و مقادیر عددی متغیرهای فیزیکی</w:t>
      </w:r>
      <w:r w:rsidRPr="002A5342">
        <w:rPr>
          <w:rFonts w:ascii="Arial" w:hAnsi="Arial" w:hint="cs"/>
          <w:color w:val="202122"/>
          <w:sz w:val="28"/>
          <w:shd w:val="clear" w:color="auto" w:fill="FFFFFF"/>
          <w:rtl/>
        </w:rPr>
        <w:t xml:space="preserve"> می‌باشند به صورت </w:t>
      </w:r>
      <w:r w:rsidR="00AB7520">
        <w:rPr>
          <w:rFonts w:ascii="Arial" w:hAnsi="Arial" w:hint="cs"/>
          <w:color w:val="202122"/>
          <w:sz w:val="28"/>
          <w:shd w:val="clear" w:color="auto" w:fill="FFFFFF"/>
          <w:rtl/>
        </w:rPr>
        <w:t>جدول 3-4</w:t>
      </w:r>
      <w:r w:rsidRPr="002A5342">
        <w:rPr>
          <w:rFonts w:ascii="Arial" w:hAnsi="Arial" w:hint="cs"/>
          <w:color w:val="202122"/>
          <w:sz w:val="28"/>
          <w:shd w:val="clear" w:color="auto" w:fill="FFFFFF"/>
          <w:rtl/>
        </w:rPr>
        <w:t xml:space="preserve"> هستند.</w:t>
      </w:r>
    </w:p>
    <w:p w:rsidR="00834983" w:rsidRDefault="00834983" w:rsidP="00834983">
      <w:pPr>
        <w:bidi/>
        <w:spacing w:after="0"/>
        <w:jc w:val="center"/>
        <w:rPr>
          <w:rFonts w:ascii="Arial" w:hAnsi="Arial"/>
          <w:color w:val="202122"/>
          <w:sz w:val="28"/>
          <w:shd w:val="clear" w:color="auto" w:fill="FFFFFF"/>
          <w:rtl/>
        </w:rPr>
      </w:pPr>
    </w:p>
    <w:p w:rsidR="00834983" w:rsidRDefault="00834983" w:rsidP="00834983">
      <w:pPr>
        <w:pStyle w:val="Caption"/>
        <w:keepNext/>
        <w:bidi/>
        <w:jc w:val="center"/>
      </w:pPr>
      <w:bookmarkStart w:id="97" w:name="_Toc157255019"/>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4</w:t>
      </w:r>
      <w:r w:rsidR="00753FE5">
        <w:rPr>
          <w:rtl/>
        </w:rPr>
        <w:fldChar w:fldCharType="end"/>
      </w:r>
      <w:r>
        <w:rPr>
          <w:rFonts w:hint="cs"/>
          <w:rtl/>
          <w:lang w:bidi="fa-IR"/>
        </w:rPr>
        <w:t xml:space="preserve"> مقادیر عددی متغیرهای فیزیکی</w:t>
      </w:r>
      <w:bookmarkEnd w:id="97"/>
    </w:p>
    <w:tbl>
      <w:tblPr>
        <w:tblStyle w:val="GridTable1Light"/>
        <w:bidiVisual/>
        <w:tblW w:w="0" w:type="auto"/>
        <w:tblLook w:val="04A0" w:firstRow="1" w:lastRow="0" w:firstColumn="1" w:lastColumn="0" w:noHBand="0" w:noVBand="1"/>
      </w:tblPr>
      <w:tblGrid>
        <w:gridCol w:w="4580"/>
        <w:gridCol w:w="4580"/>
      </w:tblGrid>
      <w:tr w:rsidR="00C264EA" w:rsidTr="000A57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Default="00C264EA" w:rsidP="00C264E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C264EA" w:rsidRDefault="00C264EA" w:rsidP="00C264E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9 kg</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5 kg</m:t>
                </m:r>
                <m:sSup>
                  <m:sSupPr>
                    <m:ctrlPr>
                      <w:rPr>
                        <w:rFonts w:ascii="Cambria Math" w:hAnsi="Cambria Math"/>
                        <w:b w:val="0"/>
                        <w:bCs w:val="0"/>
                        <w:i/>
                        <w:szCs w:val="24"/>
                        <w:lang w:bidi="fa-IR"/>
                      </w:rPr>
                    </m:ctrlPr>
                  </m:sSupPr>
                  <m:e>
                    <m:r>
                      <m:rPr>
                        <m:sty m:val="bi"/>
                      </m:rPr>
                      <w:rPr>
                        <w:rFonts w:ascii="Cambria Math" w:hAnsi="Cambria Math"/>
                        <w:szCs w:val="24"/>
                        <w:lang w:bidi="fa-IR"/>
                      </w:rPr>
                      <m:t>m</m:t>
                    </m:r>
                  </m:e>
                  <m:sup>
                    <m:r>
                      <m:rPr>
                        <m:sty m:val="bi"/>
                      </m:rPr>
                      <w:rPr>
                        <w:rFonts w:ascii="Cambria Math" w:hAnsi="Cambria Math"/>
                        <w:szCs w:val="24"/>
                        <w:lang w:bidi="fa-IR"/>
                      </w:rPr>
                      <m:t>2</m:t>
                    </m:r>
                  </m:sup>
                </m:sSup>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0∙05 m</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0∙2 m</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1∙6 </m:t>
                </m:r>
                <m:r>
                  <m:rPr>
                    <m:sty m:val="b"/>
                  </m:rPr>
                  <w:rPr>
                    <w:rFonts w:ascii="Cambria Math" w:hAnsi="Cambria Math"/>
                    <w:szCs w:val="24"/>
                    <w:lang w:bidi="fa-IR"/>
                  </w:rPr>
                  <m:t>Ω</m:t>
                </m:r>
              </m:oMath>
            </m:oMathPara>
          </w:p>
        </w:tc>
        <w:tc>
          <w:tcPr>
            <w:tcW w:w="4580" w:type="dxa"/>
            <w:vAlign w:val="center"/>
          </w:tcPr>
          <w:p w:rsidR="00C264EA" w:rsidRPr="00271424" w:rsidRDefault="006119C0" w:rsidP="000A5719">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0∙02639 </m:t>
                </m:r>
                <m:f>
                  <m:fPr>
                    <m:ctrlPr>
                      <w:rPr>
                        <w:rFonts w:ascii="Cambria Math" w:hAnsi="Cambria Math"/>
                        <w:b w:val="0"/>
                        <w:bCs w:val="0"/>
                        <w:i/>
                        <w:szCs w:val="24"/>
                        <w:lang w:bidi="fa-IR"/>
                      </w:rPr>
                    </m:ctrlPr>
                  </m:fPr>
                  <m:num>
                    <m:r>
                      <m:rPr>
                        <m:sty m:val="bi"/>
                      </m:rPr>
                      <w:rPr>
                        <w:rFonts w:ascii="Cambria Math" w:hAnsi="Cambria Math"/>
                        <w:szCs w:val="24"/>
                        <w:lang w:bidi="fa-IR"/>
                      </w:rPr>
                      <m:t>Nm</m:t>
                    </m:r>
                  </m:num>
                  <m:den>
                    <m:r>
                      <m:rPr>
                        <m:sty m:val="bi"/>
                      </m:rPr>
                      <w:rPr>
                        <w:rFonts w:ascii="Cambria Math" w:hAnsi="Cambria Math"/>
                        <w:szCs w:val="24"/>
                        <w:lang w:bidi="fa-IR"/>
                      </w:rPr>
                      <m:t>A</m:t>
                    </m:r>
                  </m:den>
                </m:f>
              </m:oMath>
            </m:oMathPara>
          </w:p>
        </w:tc>
        <w:tc>
          <w:tcPr>
            <w:tcW w:w="4580" w:type="dxa"/>
            <w:vAlign w:val="center"/>
          </w:tcPr>
          <w:p w:rsidR="00C264EA" w:rsidRPr="00271424" w:rsidRDefault="006119C0"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0∙019 </m:t>
                </m:r>
                <m:f>
                  <m:fPr>
                    <m:ctrlPr>
                      <w:rPr>
                        <w:rFonts w:ascii="Cambria Math" w:hAnsi="Cambria Math"/>
                        <w:b w:val="0"/>
                        <w:bCs w:val="0"/>
                        <w:i/>
                        <w:szCs w:val="24"/>
                        <w:lang w:bidi="fa-IR"/>
                      </w:rPr>
                    </m:ctrlPr>
                  </m:fPr>
                  <m:num>
                    <m:r>
                      <m:rPr>
                        <m:sty m:val="bi"/>
                      </m:rPr>
                      <w:rPr>
                        <w:rFonts w:ascii="Cambria Math" w:hAnsi="Cambria Math"/>
                        <w:szCs w:val="24"/>
                        <w:lang w:bidi="fa-IR"/>
                      </w:rPr>
                      <m:t>Vs</m:t>
                    </m:r>
                  </m:num>
                  <m:den>
                    <m:r>
                      <m:rPr>
                        <m:sty m:val="bi"/>
                      </m:rPr>
                      <w:rPr>
                        <w:rFonts w:ascii="Cambria Math" w:hAnsi="Cambria Math"/>
                        <w:szCs w:val="24"/>
                        <w:lang w:bidi="fa-IR"/>
                      </w:rPr>
                      <m:t>rad</m:t>
                    </m:r>
                  </m:den>
                </m:f>
              </m:oMath>
            </m:oMathPara>
          </w:p>
        </w:tc>
        <w:tc>
          <w:tcPr>
            <w:tcW w:w="4580" w:type="dxa"/>
            <w:vAlign w:val="center"/>
          </w:tcPr>
          <w:p w:rsidR="00C264EA" w:rsidRPr="00271424" w:rsidRDefault="006119C0"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10</m:t>
                </m:r>
              </m:oMath>
            </m:oMathPara>
          </w:p>
        </w:tc>
        <w:tc>
          <w:tcPr>
            <w:tcW w:w="4580" w:type="dxa"/>
            <w:vAlign w:val="center"/>
          </w:tcPr>
          <w:p w:rsidR="00C264EA" w:rsidRPr="00271424" w:rsidRDefault="006119C0" w:rsidP="000A5719">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bl>
    <w:p w:rsidR="00B0370A" w:rsidRDefault="00B0370A" w:rsidP="00B0370A">
      <w:pPr>
        <w:bidi/>
        <w:spacing w:after="0"/>
        <w:rPr>
          <w:rFonts w:ascii="Arial" w:hAnsi="Arial"/>
          <w:color w:val="202122"/>
          <w:sz w:val="28"/>
          <w:shd w:val="clear" w:color="auto" w:fill="FFFFFF"/>
        </w:rPr>
      </w:pPr>
    </w:p>
    <w:p w:rsidR="00834983" w:rsidRDefault="00834983" w:rsidP="00834983">
      <w:pPr>
        <w:bidi/>
        <w:spacing w:after="0"/>
        <w:rPr>
          <w:rFonts w:ascii="Arial" w:hAnsi="Arial"/>
          <w:color w:val="202122"/>
          <w:sz w:val="28"/>
          <w:shd w:val="clear" w:color="auto" w:fill="FFFFFF"/>
        </w:rPr>
      </w:pPr>
    </w:p>
    <w:p w:rsidR="00D155AD" w:rsidRDefault="00D155AD" w:rsidP="00D155AD">
      <w:pPr>
        <w:pStyle w:val="Caption"/>
        <w:keepNext/>
        <w:bidi/>
        <w:jc w:val="center"/>
      </w:pPr>
      <w:bookmarkStart w:id="98" w:name="_Toc157255020"/>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5</w:t>
      </w:r>
      <w:r w:rsidR="00753FE5">
        <w:rPr>
          <w:rtl/>
        </w:rPr>
        <w:fldChar w:fldCharType="end"/>
      </w:r>
      <w:r>
        <w:rPr>
          <w:rFonts w:hint="cs"/>
          <w:rtl/>
        </w:rPr>
        <w:t xml:space="preserve"> </w:t>
      </w:r>
      <w:r>
        <w:rPr>
          <w:rFonts w:hint="cs"/>
          <w:rtl/>
          <w:lang w:bidi="fa-IR"/>
        </w:rPr>
        <w:t>مقادیر عددی شبیه سازی دینامیکی</w:t>
      </w:r>
      <w:bookmarkEnd w:id="98"/>
    </w:p>
    <w:tbl>
      <w:tblPr>
        <w:tblStyle w:val="GridTable1Light"/>
        <w:bidiVisual/>
        <w:tblW w:w="0" w:type="auto"/>
        <w:tblLook w:val="04A0" w:firstRow="1" w:lastRow="0" w:firstColumn="1" w:lastColumn="0" w:noHBand="0" w:noVBand="1"/>
      </w:tblPr>
      <w:tblGrid>
        <w:gridCol w:w="4580"/>
        <w:gridCol w:w="2290"/>
        <w:gridCol w:w="2290"/>
      </w:tblGrid>
      <w:tr w:rsidR="005A2C9B" w:rsidTr="00B037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A2C9B" w:rsidRDefault="005A2C9B"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gridSpan w:val="2"/>
            <w:vAlign w:val="center"/>
          </w:tcPr>
          <w:p w:rsidR="005A2C9B" w:rsidRDefault="005A2C9B"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1.5 m</w:t>
            </w:r>
          </w:p>
        </w:tc>
        <w:tc>
          <w:tcPr>
            <w:tcW w:w="2290" w:type="dxa"/>
            <w:vAlign w:val="center"/>
          </w:tcPr>
          <w:p w:rsidR="00D155AD" w:rsidRPr="00271424" w:rsidRDefault="006119C0"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1</m:t>
                    </m:r>
                  </m:sub>
                </m:sSub>
              </m:oMath>
            </m:oMathPara>
          </w:p>
        </w:tc>
        <w:tc>
          <w:tcPr>
            <w:tcW w:w="2290" w:type="dxa"/>
            <w:vMerge w:val="restart"/>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2 m</w:t>
            </w:r>
          </w:p>
        </w:tc>
        <w:tc>
          <w:tcPr>
            <w:tcW w:w="2290" w:type="dxa"/>
            <w:vAlign w:val="center"/>
          </w:tcPr>
          <w:p w:rsidR="00D155AD" w:rsidRPr="00271424" w:rsidRDefault="006119C0"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2</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6119C0"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1</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6119C0"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2</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0.1</w:t>
            </w:r>
          </w:p>
        </w:tc>
        <w:tc>
          <w:tcPr>
            <w:tcW w:w="2290" w:type="dxa"/>
            <w:vAlign w:val="center"/>
          </w:tcPr>
          <w:p w:rsidR="00D155AD" w:rsidRPr="00271424" w:rsidRDefault="006119C0"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s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C0670" w:rsidRDefault="006119C0" w:rsidP="00D155AD">
            <w:pPr>
              <w:bidi/>
              <w:spacing w:after="0"/>
              <w:ind w:firstLine="0"/>
              <w:jc w:val="center"/>
              <w:rPr>
                <w:rFonts w:asciiTheme="majorBidi" w:hAnsiTheme="majorBidi" w:cstheme="majorBidi"/>
                <w:b w:val="0"/>
                <w:bCs w:val="0"/>
                <w:color w:val="202122"/>
                <w:szCs w:val="24"/>
                <w:shd w:val="clear" w:color="auto" w:fill="FFFFFF"/>
                <w:rtl/>
              </w:rPr>
            </w:pPr>
            <m:oMathPara>
              <m:oMath>
                <m:d>
                  <m:dPr>
                    <m:begChr m:val="["/>
                    <m:endChr m:val="]"/>
                    <m:ctrlPr>
                      <w:rPr>
                        <w:rFonts w:ascii="Cambria Math" w:hAnsi="Cambria Math" w:cstheme="majorBidi"/>
                        <w:b w:val="0"/>
                        <w:bCs w:val="0"/>
                        <w:i/>
                        <w:color w:val="202122"/>
                        <w:szCs w:val="24"/>
                        <w:shd w:val="clear" w:color="auto" w:fill="FFFFFF"/>
                      </w:rPr>
                    </m:ctrlPr>
                  </m:dPr>
                  <m:e>
                    <m:m>
                      <m:mPr>
                        <m:mcs>
                          <m:mc>
                            <m:mcPr>
                              <m:count m:val="2"/>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50</m:t>
                          </m:r>
                        </m:e>
                      </m:mr>
                    </m:m>
                  </m:e>
                </m:d>
              </m:oMath>
            </m:oMathPara>
          </w:p>
        </w:tc>
        <w:tc>
          <w:tcPr>
            <w:tcW w:w="2290" w:type="dxa"/>
            <w:vAlign w:val="center"/>
          </w:tcPr>
          <w:p w:rsidR="00D155AD" w:rsidRPr="00271424" w:rsidRDefault="006119C0"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v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5A2C9B" w:rsidRPr="00271424" w:rsidRDefault="005A2C9B" w:rsidP="005A2C9B">
      <w:pPr>
        <w:bidi/>
        <w:spacing w:after="0"/>
        <w:rPr>
          <w:rFonts w:ascii="Arial" w:hAnsi="Arial"/>
          <w:color w:val="202122"/>
          <w:szCs w:val="24"/>
          <w:shd w:val="clear" w:color="auto" w:fill="FFFFFF"/>
        </w:rPr>
      </w:pPr>
    </w:p>
    <w:p w:rsidR="005A2C9B" w:rsidRDefault="00D155AD" w:rsidP="00271424">
      <w:pPr>
        <w:bidi/>
        <w:rPr>
          <w:rFonts w:eastAsiaTheme="minorEastAsia"/>
          <w:sz w:val="28"/>
          <w:rtl/>
        </w:rPr>
      </w:pPr>
      <w:r w:rsidRPr="00271424">
        <w:rPr>
          <w:rFonts w:hint="cs"/>
          <w:rtl/>
        </w:rPr>
        <w:t>همچنین برای</w:t>
      </w:r>
      <w:r w:rsidR="00643A64" w:rsidRPr="00271424">
        <w:rPr>
          <w:rFonts w:hint="cs"/>
          <w:rtl/>
        </w:rPr>
        <w:t xml:space="preserve"> شبکه عصبی </w:t>
      </w:r>
      <w:r w:rsidR="00643A64" w:rsidRPr="00271424">
        <w:t>RBF</w:t>
      </w:r>
      <w:r w:rsidR="00643A64" w:rsidRPr="00271424">
        <w:rPr>
          <w:rFonts w:hint="cs"/>
          <w:rtl/>
        </w:rPr>
        <w:t xml:space="preserve">، با توجه به 6 بعدی بودن ورودی شبکه که در رابطه 3-23 آورده شد، ‌می‌بایست مراکز تابع‌های فعالیت را در یک فضای 6 بعدی، به طوری که تغییرات هر یک از درایه‌ها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43A64" w:rsidRPr="00271424">
        <w:rPr>
          <w:rFonts w:hint="cs"/>
          <w:rtl/>
        </w:rPr>
        <w:t xml:space="preserve"> را در بر بگیرد، به طور</w:t>
      </w:r>
      <w:r w:rsidR="00643A64">
        <w:rPr>
          <w:rFonts w:eastAsiaTheme="minorEastAsia" w:hint="cs"/>
          <w:sz w:val="28"/>
          <w:rtl/>
        </w:rPr>
        <w:t xml:space="preserve"> یکنواخت پخش کنیم. برای این منظور مراکز را به صورت </w:t>
      </w:r>
      <w:r w:rsidR="00271424">
        <w:rPr>
          <w:rFonts w:eastAsiaTheme="minorEastAsia" w:hint="cs"/>
          <w:sz w:val="28"/>
          <w:rtl/>
        </w:rPr>
        <w:t>جدول 3-6</w:t>
      </w:r>
      <w:r w:rsidR="00643A64">
        <w:rPr>
          <w:rFonts w:eastAsiaTheme="minorEastAsia" w:hint="cs"/>
          <w:sz w:val="28"/>
          <w:rtl/>
        </w:rPr>
        <w:t xml:space="preserve"> انتخاب می‌کنیم.</w:t>
      </w:r>
    </w:p>
    <w:p w:rsidR="00DD4FC8" w:rsidRDefault="00DD4FC8" w:rsidP="00DD4FC8">
      <w:pPr>
        <w:pStyle w:val="Caption"/>
        <w:keepNext/>
        <w:bidi/>
        <w:jc w:val="center"/>
      </w:pPr>
      <w:bookmarkStart w:id="99" w:name="_Toc157255021"/>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6</w:t>
      </w:r>
      <w:r w:rsidR="00753FE5">
        <w:rPr>
          <w:rtl/>
        </w:rPr>
        <w:fldChar w:fldCharType="end"/>
      </w:r>
      <w:r>
        <w:rPr>
          <w:rFonts w:hint="cs"/>
          <w:rtl/>
          <w:lang w:bidi="fa-IR"/>
        </w:rPr>
        <w:t xml:space="preserve"> مرکزهای انتخابی برای شبکه عصبی </w:t>
      </w:r>
      <w:r>
        <w:rPr>
          <w:lang w:bidi="fa-IR"/>
        </w:rPr>
        <w:t>RBF</w:t>
      </w:r>
      <w:bookmarkEnd w:id="99"/>
    </w:p>
    <w:tbl>
      <w:tblPr>
        <w:tblStyle w:val="GridTable1Light"/>
        <w:bidiVisual/>
        <w:tblW w:w="0" w:type="auto"/>
        <w:tblLook w:val="04A0" w:firstRow="1" w:lastRow="0" w:firstColumn="1" w:lastColumn="0" w:noHBand="0" w:noVBand="1"/>
      </w:tblPr>
      <w:tblGrid>
        <w:gridCol w:w="2423"/>
        <w:gridCol w:w="4447"/>
        <w:gridCol w:w="2290"/>
      </w:tblGrid>
      <w:tr w:rsidR="00643A64" w:rsidTr="00643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Default="00643A64"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تعداد نورون</w:t>
            </w:r>
          </w:p>
        </w:tc>
        <w:tc>
          <w:tcPr>
            <w:tcW w:w="4447"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b w:val="0"/>
                <w:bCs w:val="0"/>
                <w:color w:val="202122"/>
                <w:sz w:val="28"/>
                <w:shd w:val="clear" w:color="auto" w:fill="FFFFFF"/>
                <w:rtl/>
                <w:lang w:bidi="fa-IR"/>
              </w:rPr>
            </w:pPr>
            <w:r>
              <w:rPr>
                <w:rFonts w:ascii="Arial" w:hAnsi="Arial" w:hint="cs"/>
                <w:color w:val="202122"/>
                <w:sz w:val="28"/>
                <w:shd w:val="clear" w:color="auto" w:fill="FFFFFF"/>
                <w:rtl/>
                <w:lang w:bidi="fa-IR"/>
              </w:rPr>
              <w:t>محدوده‌ی انتخابی</w:t>
            </w:r>
          </w:p>
        </w:tc>
        <w:tc>
          <w:tcPr>
            <w:tcW w:w="2290"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 xml:space="preserve">درایه‌ی </w:t>
            </w:r>
            <m:oMath>
              <m:sSub>
                <m:sSubPr>
                  <m:ctrlPr>
                    <w:rPr>
                      <w:rFonts w:ascii="Cambria Math" w:hAnsi="Cambria Math"/>
                      <w:i/>
                      <w:sz w:val="28"/>
                    </w:rPr>
                  </m:ctrlPr>
                </m:sSubPr>
                <m:e>
                  <m:r>
                    <m:rPr>
                      <m:sty m:val="bi"/>
                    </m:rPr>
                    <w:rPr>
                      <w:rFonts w:ascii="Cambria Math" w:hAnsi="Cambria Math"/>
                      <w:sz w:val="28"/>
                    </w:rPr>
                    <m:t>X</m:t>
                  </m:r>
                </m:e>
                <m:sub>
                  <m:r>
                    <m:rPr>
                      <m:sty m:val="bi"/>
                    </m:rPr>
                    <w:rPr>
                      <w:rFonts w:ascii="Cambria Math" w:hAnsi="Cambria Math"/>
                      <w:sz w:val="28"/>
                    </w:rPr>
                    <m:t>i</m:t>
                  </m:r>
                </m:sub>
              </m:sSub>
            </m:oMath>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6119C0"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6119C0" w:rsidP="00643A6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5</w:t>
            </w:r>
          </w:p>
        </w:tc>
        <w:tc>
          <w:tcPr>
            <w:tcW w:w="4447" w:type="dxa"/>
            <w:vAlign w:val="center"/>
          </w:tcPr>
          <w:p w:rsidR="00643A64" w:rsidRPr="00271424" w:rsidRDefault="006119C0"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2.2</m:t>
                    </m:r>
                  </m:e>
                </m:d>
              </m:oMath>
            </m:oMathPara>
          </w:p>
        </w:tc>
        <w:tc>
          <w:tcPr>
            <w:tcW w:w="2290" w:type="dxa"/>
            <w:vAlign w:val="center"/>
          </w:tcPr>
          <w:p w:rsidR="00643A64" w:rsidRPr="00271424" w:rsidRDefault="006119C0"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6119C0"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6119C0"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6119C0"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6119C0"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6119C0"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1.1</m:t>
                    </m:r>
                  </m:e>
                </m:d>
              </m:oMath>
            </m:oMathPara>
          </w:p>
        </w:tc>
        <w:tc>
          <w:tcPr>
            <w:tcW w:w="2290" w:type="dxa"/>
            <w:vAlign w:val="center"/>
          </w:tcPr>
          <w:p w:rsidR="00643A64" w:rsidRPr="00271424" w:rsidRDefault="006119C0"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6119C0"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6119C0"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oMath>
            </m:oMathPara>
          </w:p>
        </w:tc>
      </w:tr>
      <w:tr w:rsidR="00DD4FC8" w:rsidTr="00B0370A">
        <w:tc>
          <w:tcPr>
            <w:cnfStyle w:val="001000000000" w:firstRow="0" w:lastRow="0" w:firstColumn="1" w:lastColumn="0" w:oddVBand="0" w:evenVBand="0" w:oddHBand="0" w:evenHBand="0" w:firstRowFirstColumn="0" w:firstRowLastColumn="0" w:lastRowFirstColumn="0" w:lastRowLastColumn="0"/>
            <w:tcW w:w="9160" w:type="dxa"/>
            <w:gridSpan w:val="3"/>
            <w:vAlign w:val="center"/>
          </w:tcPr>
          <w:p w:rsidR="00DD4FC8" w:rsidRPr="00DD4FC8" w:rsidRDefault="00DD4FC8" w:rsidP="00DD4FC8">
            <w:pPr>
              <w:bidi/>
              <w:spacing w:after="0"/>
              <w:ind w:firstLine="0"/>
              <w:jc w:val="left"/>
              <w:rPr>
                <w:rFonts w:ascii="Arial" w:eastAsia="Calibri" w:hAnsi="Arial"/>
                <w:sz w:val="28"/>
                <w:rtl/>
                <w:lang w:bidi="fa-IR"/>
              </w:rPr>
            </w:pPr>
            <w:r>
              <w:rPr>
                <w:rFonts w:ascii="Arial" w:eastAsia="Calibri" w:hAnsi="Arial" w:hint="cs"/>
                <w:sz w:val="28"/>
                <w:rtl/>
              </w:rPr>
              <w:t xml:space="preserve">مجموع نورون‌های لایه پنهان: </w:t>
            </w:r>
            <m:oMath>
              <m:r>
                <m:rPr>
                  <m:sty m:val="bi"/>
                </m:rPr>
                <w:rPr>
                  <w:rFonts w:ascii="Cambria Math" w:eastAsia="Calibri" w:hAnsi="Cambria Math"/>
                  <w:sz w:val="28"/>
                </w:rPr>
                <m:t>4×5×3×4×3×3=2160</m:t>
              </m:r>
            </m:oMath>
          </w:p>
        </w:tc>
      </w:tr>
    </w:tbl>
    <w:p w:rsidR="00DD4FC8" w:rsidRDefault="00DD4FC8" w:rsidP="00643A64">
      <w:pPr>
        <w:bidi/>
        <w:rPr>
          <w:sz w:val="28"/>
          <w:rtl/>
          <w:lang w:bidi="fa-IR"/>
        </w:rPr>
      </w:pPr>
    </w:p>
    <w:p w:rsidR="00643A64" w:rsidRDefault="00DD4FC8" w:rsidP="00271424">
      <w:pPr>
        <w:bidi/>
        <w:rPr>
          <w:sz w:val="28"/>
          <w:rtl/>
          <w:lang w:bidi="fa-IR"/>
        </w:rPr>
      </w:pPr>
      <w:r w:rsidRPr="00271424">
        <w:rPr>
          <w:rFonts w:hint="cs"/>
          <w:rtl/>
        </w:rPr>
        <w:t xml:space="preserve">همانطور که پیش تر در رابطه 3-10 اشاره شد، برای تابع فعالیت شبکه عصبی </w:t>
      </w:r>
      <w:r w:rsidRPr="00271424">
        <w:t>RBF</w:t>
      </w:r>
      <w:r w:rsidRPr="00271424">
        <w:rPr>
          <w:rFonts w:hint="cs"/>
          <w:rtl/>
        </w:rPr>
        <w:t xml:space="preserve"> علاوه بر مرکز، به شعاع نیز</w:t>
      </w:r>
      <w:r>
        <w:rPr>
          <w:rFonts w:hint="cs"/>
          <w:sz w:val="28"/>
          <w:rtl/>
          <w:lang w:bidi="fa-IR"/>
        </w:rPr>
        <w:t xml:space="preserve"> نیاز است. بنابراین مقادیر باقی‌مانده به شکل جدول </w:t>
      </w:r>
      <w:r w:rsidR="00271424">
        <w:rPr>
          <w:rFonts w:hint="cs"/>
          <w:sz w:val="28"/>
          <w:rtl/>
          <w:lang w:bidi="fa-IR"/>
        </w:rPr>
        <w:t>3-7</w:t>
      </w:r>
      <w:r>
        <w:rPr>
          <w:rFonts w:hint="cs"/>
          <w:sz w:val="28"/>
          <w:rtl/>
          <w:lang w:bidi="fa-IR"/>
        </w:rPr>
        <w:t xml:space="preserve"> است.</w:t>
      </w:r>
    </w:p>
    <w:p w:rsidR="00834983" w:rsidRDefault="00834983" w:rsidP="00834983">
      <w:pPr>
        <w:bidi/>
        <w:rPr>
          <w:sz w:val="28"/>
          <w:rtl/>
          <w:lang w:bidi="fa-IR"/>
        </w:rPr>
      </w:pPr>
    </w:p>
    <w:p w:rsidR="00267541" w:rsidRDefault="00267541" w:rsidP="00267541">
      <w:pPr>
        <w:pStyle w:val="Caption"/>
        <w:keepNext/>
        <w:bidi/>
        <w:jc w:val="center"/>
      </w:pPr>
      <w:bookmarkStart w:id="100" w:name="_Toc157255022"/>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7</w:t>
      </w:r>
      <w:r w:rsidR="00753FE5">
        <w:rPr>
          <w:rtl/>
        </w:rPr>
        <w:fldChar w:fldCharType="end"/>
      </w:r>
      <w:r>
        <w:rPr>
          <w:rFonts w:hint="cs"/>
          <w:rtl/>
          <w:lang w:bidi="fa-IR"/>
        </w:rPr>
        <w:t xml:space="preserve"> مقادیر عددی شبیه سازی دینامیکی، مربوط به شبکه عصبی</w:t>
      </w:r>
      <w:bookmarkEnd w:id="100"/>
    </w:p>
    <w:tbl>
      <w:tblPr>
        <w:tblStyle w:val="GridTable1Light"/>
        <w:bidiVisual/>
        <w:tblW w:w="0" w:type="auto"/>
        <w:tblLook w:val="04A0" w:firstRow="1" w:lastRow="0" w:firstColumn="1" w:lastColumn="0" w:noHBand="0" w:noVBand="1"/>
      </w:tblPr>
      <w:tblGrid>
        <w:gridCol w:w="3953"/>
        <w:gridCol w:w="2917"/>
        <w:gridCol w:w="2290"/>
      </w:tblGrid>
      <w:tr w:rsidR="00DD4FC8" w:rsidTr="00DD4F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Default="00DD4FC8"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5207" w:type="dxa"/>
            <w:gridSpan w:val="2"/>
            <w:vAlign w:val="center"/>
          </w:tcPr>
          <w:p w:rsidR="00DD4FC8" w:rsidRDefault="00DD4FC8"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D4FC8" w:rsidTr="00C264EA">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B7410" w:rsidRDefault="006119C0" w:rsidP="00B0370A">
            <w:pPr>
              <w:bidi/>
              <w:spacing w:after="0"/>
              <w:ind w:firstLine="0"/>
              <w:jc w:val="center"/>
              <w:rPr>
                <w:rFonts w:asciiTheme="majorBidi" w:hAnsiTheme="majorBidi" w:cstheme="majorBidi"/>
                <w:b w:val="0"/>
                <w:bCs w:val="0"/>
                <w:color w:val="202122"/>
                <w:szCs w:val="24"/>
                <w:shd w:val="clear" w:color="auto" w:fill="FFFFFF"/>
              </w:rPr>
            </w:pPr>
            <m:oMathPara>
              <m:oMath>
                <m:sSub>
                  <m:sSubPr>
                    <m:ctrlPr>
                      <w:rPr>
                        <w:rFonts w:ascii="Cambria Math" w:hAnsi="Cambria Math" w:cstheme="majorBidi"/>
                        <w:b w:val="0"/>
                        <w:bCs w:val="0"/>
                        <w:i/>
                        <w:color w:val="202122"/>
                        <w:szCs w:val="24"/>
                        <w:shd w:val="clear" w:color="auto" w:fill="FFFFFF"/>
                      </w:rPr>
                    </m:ctrlPr>
                  </m:sSubPr>
                  <m:e>
                    <m:d>
                      <m:dPr>
                        <m:begChr m:val="["/>
                        <m:endChr m:val="]"/>
                        <m:ctrlPr>
                          <w:rPr>
                            <w:rFonts w:ascii="Cambria Math" w:hAnsi="Cambria Math" w:cstheme="majorBidi"/>
                            <w:b w:val="0"/>
                            <w:bCs w:val="0"/>
                            <w:i/>
                            <w:color w:val="202122"/>
                            <w:szCs w:val="24"/>
                            <w:shd w:val="clear" w:color="auto" w:fill="FFFFFF"/>
                          </w:rPr>
                        </m:ctrlPr>
                      </m:dPr>
                      <m:e>
                        <m:m>
                          <m:mPr>
                            <m:mcs>
                              <m:mc>
                                <m:mcPr>
                                  <m:count m:val="3"/>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50</m:t>
                              </m:r>
                            </m:e>
                          </m:mr>
                        </m:m>
                      </m:e>
                    </m:d>
                  </m:e>
                  <m:sub>
                    <m:r>
                      <m:rPr>
                        <m:sty m:val="b"/>
                      </m:rPr>
                      <w:rPr>
                        <w:rFonts w:ascii="Cambria Math" w:hAnsi="Cambria Math" w:cstheme="majorBidi"/>
                        <w:color w:val="202122"/>
                        <w:szCs w:val="24"/>
                        <w:shd w:val="clear" w:color="auto" w:fill="FFFFFF"/>
                        <w:lang w:bidi="fa-IR"/>
                      </w:rPr>
                      <m:t>2160×2160</m:t>
                    </m:r>
                  </m:sub>
                </m:sSub>
              </m:oMath>
            </m:oMathPara>
          </w:p>
        </w:tc>
        <w:tc>
          <w:tcPr>
            <w:tcW w:w="2917" w:type="dxa"/>
            <w:tcBorders>
              <w:bottom w:val="single" w:sz="4" w:space="0" w:color="999999" w:themeColor="text1" w:themeTint="66"/>
            </w:tcBorders>
            <w:vAlign w:val="center"/>
          </w:tcPr>
          <w:p w:rsidR="00DD4FC8" w:rsidRPr="00271424" w:rsidRDefault="006119C0"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m:rPr>
                        <m:sty m:val="p"/>
                      </m:rPr>
                      <w:rPr>
                        <w:rFonts w:ascii="Cambria Math" w:hAnsi="Cambria Math"/>
                        <w:szCs w:val="24"/>
                        <w:lang w:bidi="fa-IR"/>
                      </w:rPr>
                      <m:t>Γ</m:t>
                    </m:r>
                  </m:e>
                  <m:sub>
                    <m:r>
                      <w:rPr>
                        <w:rFonts w:ascii="Cambria Math" w:hAnsi="Cambria Math"/>
                        <w:szCs w:val="24"/>
                        <w:lang w:bidi="fa-IR"/>
                      </w:rPr>
                      <m:t>i.ω</m:t>
                    </m:r>
                  </m:sub>
                </m:sSub>
              </m:oMath>
            </m:oMathPara>
          </w:p>
        </w:tc>
        <w:tc>
          <w:tcPr>
            <w:tcW w:w="2290" w:type="dxa"/>
            <w:vMerge w:val="restart"/>
            <w:vAlign w:val="center"/>
          </w:tcPr>
          <w:p w:rsidR="00DD4FC8" w:rsidRPr="00271424" w:rsidRDefault="00DD4FC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D4FC8" w:rsidTr="00DD4FC8">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4</w:t>
            </w:r>
          </w:p>
        </w:tc>
        <w:tc>
          <w:tcPr>
            <w:tcW w:w="2917" w:type="dxa"/>
            <w:vAlign w:val="center"/>
          </w:tcPr>
          <w:p w:rsidR="00DD4FC8" w:rsidRPr="00271424" w:rsidRDefault="006119C0"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k</m:t>
                    </m:r>
                  </m:sub>
                </m:sSub>
                <m:r>
                  <w:rPr>
                    <w:rFonts w:ascii="Cambria Math" w:hAnsi="Cambria Math"/>
                    <w:szCs w:val="24"/>
                    <w:lang w:bidi="fa-IR"/>
                  </w:rPr>
                  <m:t xml:space="preserve">   k=1.2…2160</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D4FC8" w:rsidTr="00E026BF">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lang w:bidi="fa-IR"/>
              </w:rPr>
            </w:pPr>
            <w:r w:rsidRPr="00271424">
              <w:rPr>
                <w:rFonts w:asciiTheme="majorBidi" w:hAnsiTheme="majorBidi" w:cstheme="majorBidi"/>
                <w:b w:val="0"/>
                <w:bCs w:val="0"/>
                <w:color w:val="202122"/>
                <w:szCs w:val="24"/>
                <w:shd w:val="clear" w:color="auto" w:fill="FFFFFF"/>
              </w:rPr>
              <w:t>2</w:t>
            </w:r>
          </w:p>
        </w:tc>
        <w:tc>
          <w:tcPr>
            <w:tcW w:w="2917" w:type="dxa"/>
            <w:tcBorders>
              <w:bottom w:val="single" w:sz="4" w:space="0" w:color="808080" w:themeColor="background1" w:themeShade="80"/>
            </w:tcBorders>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szCs w:val="24"/>
                    <w:lang w:bidi="fa-IR"/>
                  </w:rPr>
                  <m:t>ρ</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643A64" w:rsidRDefault="00643A64" w:rsidP="00643A64">
      <w:pPr>
        <w:bidi/>
        <w:rPr>
          <w:sz w:val="28"/>
          <w:rtl/>
          <w:lang w:bidi="fa-IR"/>
        </w:rPr>
      </w:pPr>
    </w:p>
    <w:p w:rsidR="00FE196D" w:rsidRDefault="006C5988" w:rsidP="00AB7520">
      <w:pPr>
        <w:bidi/>
        <w:jc w:val="left"/>
        <w:rPr>
          <w:rtl/>
          <w:lang w:bidi="fa-IR"/>
        </w:rPr>
      </w:pPr>
      <w:r>
        <w:rPr>
          <w:rFonts w:hint="cs"/>
          <w:rtl/>
          <w:lang w:bidi="fa-IR"/>
        </w:rPr>
        <w:t>حال</w:t>
      </w:r>
      <w:r w:rsidR="00FE196D">
        <w:rPr>
          <w:rFonts w:hint="cs"/>
          <w:rtl/>
          <w:lang w:bidi="fa-IR"/>
        </w:rPr>
        <w:t xml:space="preserve"> مسیر‌های زمانی مرجع برای هر ربات را به صورت ارائه شده در جدول </w:t>
      </w:r>
      <w:r>
        <w:rPr>
          <w:rFonts w:hint="cs"/>
          <w:rtl/>
          <w:lang w:bidi="fa-IR"/>
        </w:rPr>
        <w:t>3-</w:t>
      </w:r>
      <w:r w:rsidR="00AB7520">
        <w:rPr>
          <w:rFonts w:hint="cs"/>
          <w:rtl/>
          <w:lang w:bidi="fa-IR"/>
        </w:rPr>
        <w:t>8</w:t>
      </w:r>
      <w:r w:rsidR="00FE196D">
        <w:rPr>
          <w:rFonts w:hint="cs"/>
          <w:rtl/>
          <w:lang w:bidi="fa-IR"/>
        </w:rPr>
        <w:t xml:space="preserve"> </w:t>
      </w:r>
      <w:r w:rsidR="005A2C9B">
        <w:rPr>
          <w:rFonts w:hint="cs"/>
          <w:rtl/>
          <w:lang w:bidi="fa-IR"/>
        </w:rPr>
        <w:t>معین می‌کنیم.</w:t>
      </w:r>
    </w:p>
    <w:p w:rsidR="00271424" w:rsidRDefault="00271424" w:rsidP="00271424">
      <w:pPr>
        <w:bidi/>
        <w:jc w:val="left"/>
        <w:rPr>
          <w:rtl/>
          <w:lang w:bidi="fa-IR"/>
        </w:rPr>
      </w:pPr>
    </w:p>
    <w:p w:rsidR="00271424" w:rsidRDefault="00271424" w:rsidP="00271424">
      <w:pPr>
        <w:bidi/>
        <w:jc w:val="left"/>
        <w:rPr>
          <w:rtl/>
          <w:lang w:bidi="fa-IR"/>
        </w:rPr>
      </w:pPr>
    </w:p>
    <w:p w:rsidR="00271424" w:rsidRDefault="00271424" w:rsidP="00271424">
      <w:pPr>
        <w:bidi/>
        <w:jc w:val="left"/>
        <w:rPr>
          <w:rtl/>
          <w:lang w:bidi="fa-IR"/>
        </w:rPr>
      </w:pPr>
    </w:p>
    <w:p w:rsidR="00271424" w:rsidRPr="00FE196D" w:rsidRDefault="00271424" w:rsidP="00271424">
      <w:pPr>
        <w:bidi/>
        <w:jc w:val="left"/>
        <w:rPr>
          <w:rtl/>
          <w:lang w:bidi="fa-IR"/>
        </w:rPr>
      </w:pPr>
    </w:p>
    <w:p w:rsidR="00FE196D" w:rsidRDefault="00FE196D" w:rsidP="00FE196D">
      <w:pPr>
        <w:pStyle w:val="Caption"/>
        <w:keepNext/>
        <w:bidi/>
        <w:jc w:val="center"/>
      </w:pPr>
      <w:bookmarkStart w:id="101" w:name="_Toc157255023"/>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8</w:t>
      </w:r>
      <w:r w:rsidR="00753FE5">
        <w:rPr>
          <w:rtl/>
        </w:rPr>
        <w:fldChar w:fldCharType="end"/>
      </w:r>
      <w:r w:rsidRPr="00FE196D">
        <w:rPr>
          <w:rFonts w:hint="cs"/>
          <w:rtl/>
          <w:lang w:bidi="fa-IR"/>
        </w:rPr>
        <w:t xml:space="preserve"> </w:t>
      </w:r>
      <w:r>
        <w:rPr>
          <w:rFonts w:hint="cs"/>
          <w:rtl/>
          <w:lang w:bidi="fa-IR"/>
        </w:rPr>
        <w:t xml:space="preserve">مسیرهای زمانی بیضی برای ربات‌های </w:t>
      </w:r>
      <w:r>
        <w:rPr>
          <w:rFonts w:hint="cs"/>
          <w:noProof/>
          <w:rtl/>
          <w:lang w:bidi="fa-IR"/>
        </w:rPr>
        <w:t>1، 2 و 3</w:t>
      </w:r>
      <w:bookmarkEnd w:id="101"/>
    </w:p>
    <w:tbl>
      <w:tblPr>
        <w:tblStyle w:val="TableGrid"/>
        <w:bidiVisual/>
        <w:tblW w:w="9336" w:type="dxa"/>
        <w:tblLook w:val="04A0" w:firstRow="1" w:lastRow="0" w:firstColumn="1" w:lastColumn="0" w:noHBand="0" w:noVBand="1"/>
      </w:tblPr>
      <w:tblGrid>
        <w:gridCol w:w="2839"/>
        <w:gridCol w:w="6497"/>
      </w:tblGrid>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1</w:t>
            </w:r>
          </w:p>
        </w:tc>
        <w:tc>
          <w:tcPr>
            <w:tcW w:w="6497" w:type="dxa"/>
            <w:vAlign w:val="center"/>
          </w:tcPr>
          <w:p w:rsidR="00FE196D" w:rsidRPr="00271424" w:rsidRDefault="006119C0"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vAlign w:val="center"/>
          </w:tcPr>
          <w:p w:rsidR="00FE196D" w:rsidRDefault="00FE196D" w:rsidP="00B0370A">
            <w:pPr>
              <w:bidi/>
              <w:ind w:firstLine="0"/>
              <w:jc w:val="left"/>
              <w:rPr>
                <w:rFonts w:eastAsiaTheme="minorEastAsia"/>
                <w:sz w:val="28"/>
                <w:rtl/>
                <w:lang w:bidi="fa-IR"/>
              </w:rPr>
            </w:pPr>
          </w:p>
        </w:tc>
        <w:tc>
          <w:tcPr>
            <w:tcW w:w="6497" w:type="dxa"/>
            <w:vAlign w:val="center"/>
          </w:tcPr>
          <w:p w:rsidR="00FE196D" w:rsidRPr="00271424" w:rsidRDefault="006119C0" w:rsidP="00B0370A">
            <w:pPr>
              <w:bidi/>
              <w:ind w:firstLine="0"/>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2</w:t>
            </w:r>
          </w:p>
        </w:tc>
        <w:tc>
          <w:tcPr>
            <w:tcW w:w="6497" w:type="dxa"/>
            <w:vAlign w:val="center"/>
          </w:tcPr>
          <w:p w:rsidR="00FE196D" w:rsidRPr="00271424" w:rsidRDefault="006119C0"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tcPr>
          <w:p w:rsidR="00FE196D" w:rsidRDefault="00FE196D" w:rsidP="00B0370A">
            <w:pPr>
              <w:bidi/>
              <w:ind w:firstLine="0"/>
              <w:jc w:val="left"/>
              <w:rPr>
                <w:rFonts w:eastAsiaTheme="minorEastAsia"/>
                <w:sz w:val="28"/>
                <w:rtl/>
                <w:lang w:bidi="fa-IR"/>
              </w:rPr>
            </w:pPr>
          </w:p>
        </w:tc>
        <w:tc>
          <w:tcPr>
            <w:tcW w:w="6497" w:type="dxa"/>
            <w:tcBorders>
              <w:bottom w:val="single" w:sz="4" w:space="0" w:color="auto"/>
            </w:tcBorders>
            <w:vAlign w:val="center"/>
          </w:tcPr>
          <w:p w:rsidR="00FE196D" w:rsidRPr="00271424" w:rsidRDefault="006119C0" w:rsidP="00B0370A">
            <w:pPr>
              <w:bidi/>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rPr>
          <w:trHeight w:val="1440"/>
        </w:trPr>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3</w:t>
            </w:r>
          </w:p>
          <w:p w:rsidR="00FE196D" w:rsidRDefault="00FE196D" w:rsidP="00B0370A">
            <w:pPr>
              <w:bidi/>
              <w:spacing w:after="0"/>
              <w:jc w:val="left"/>
              <w:rPr>
                <w:rFonts w:ascii="Arial" w:eastAsiaTheme="minorEastAsia" w:hAnsi="Arial"/>
                <w:sz w:val="28"/>
                <w:szCs w:val="32"/>
                <w:rtl/>
                <w:lang w:bidi="fa-IR"/>
              </w:rPr>
            </w:pPr>
          </w:p>
        </w:tc>
        <w:tc>
          <w:tcPr>
            <w:tcW w:w="6497" w:type="dxa"/>
            <w:vAlign w:val="center"/>
          </w:tcPr>
          <w:p w:rsidR="00FE196D" w:rsidRPr="00271424" w:rsidRDefault="006119C0" w:rsidP="00B0370A">
            <w:pPr>
              <w:bidi/>
              <w:ind w:firstLine="0"/>
              <w:jc w:val="right"/>
              <w:rPr>
                <w:rFonts w:eastAsia="Times New Roman"/>
                <w:b/>
                <w:bCs/>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1∙2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3</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3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3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1∙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rPr>
          <w:trHeight w:val="20"/>
        </w:trPr>
        <w:tc>
          <w:tcPr>
            <w:tcW w:w="2839" w:type="dxa"/>
            <w:vMerge/>
            <w:vAlign w:val="center"/>
          </w:tcPr>
          <w:p w:rsidR="00FE196D" w:rsidRDefault="00FE196D" w:rsidP="00B0370A">
            <w:pPr>
              <w:bidi/>
              <w:ind w:firstLine="0"/>
              <w:jc w:val="center"/>
              <w:rPr>
                <w:rFonts w:eastAsiaTheme="minorEastAsia"/>
                <w:sz w:val="28"/>
                <w:rtl/>
                <w:lang w:bidi="fa-IR"/>
              </w:rPr>
            </w:pPr>
          </w:p>
        </w:tc>
        <w:tc>
          <w:tcPr>
            <w:tcW w:w="6497" w:type="dxa"/>
            <w:vAlign w:val="center"/>
          </w:tcPr>
          <w:p w:rsidR="00FE196D" w:rsidRPr="00271424" w:rsidRDefault="006119C0" w:rsidP="00B0370A">
            <w:pPr>
              <w:bidi/>
              <w:ind w:left="1256" w:hanging="19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3</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3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den>
                          </m:f>
                        </m:e>
                      </m:mr>
                    </m:m>
                  </m:e>
                </m:d>
              </m:oMath>
            </m:oMathPara>
          </w:p>
        </w:tc>
      </w:tr>
    </w:tbl>
    <w:p w:rsidR="00E32D65" w:rsidRDefault="00E32D65" w:rsidP="00FE196D">
      <w:pPr>
        <w:bidi/>
        <w:spacing w:after="0"/>
        <w:rPr>
          <w:rFonts w:ascii="Arial" w:eastAsiaTheme="minorEastAsia" w:hAnsi="Arial"/>
          <w:sz w:val="28"/>
          <w:rtl/>
          <w:lang w:bidi="fa-IR"/>
        </w:rPr>
      </w:pPr>
    </w:p>
    <w:p w:rsidR="00E32D65" w:rsidRDefault="006C5988" w:rsidP="00271424">
      <w:pPr>
        <w:bidi/>
        <w:spacing w:after="0"/>
        <w:rPr>
          <w:rFonts w:ascii="Arial" w:eastAsiaTheme="minorEastAsia" w:hAnsi="Arial"/>
          <w:sz w:val="28"/>
          <w:rtl/>
          <w:lang w:bidi="fa-IR"/>
        </w:rPr>
      </w:pPr>
      <w:r w:rsidRPr="006C5988">
        <w:rPr>
          <w:rFonts w:ascii="Arial" w:eastAsiaTheme="minorEastAsia" w:hAnsi="Arial" w:hint="cs"/>
          <w:sz w:val="28"/>
          <w:rtl/>
          <w:lang w:bidi="fa-IR"/>
        </w:rPr>
        <w:t xml:space="preserve">و همچنین </w:t>
      </w:r>
      <w:r>
        <w:rPr>
          <w:rFonts w:ascii="Arial" w:eastAsiaTheme="minorEastAsia" w:hAnsi="Arial" w:hint="cs"/>
          <w:sz w:val="28"/>
          <w:rtl/>
          <w:lang w:bidi="fa-IR"/>
        </w:rPr>
        <w:t>شرایط اولیه</w:t>
      </w:r>
      <w:r w:rsidR="00E32D65">
        <w:rPr>
          <w:rFonts w:ascii="Arial" w:eastAsiaTheme="minorEastAsia" w:hAnsi="Arial" w:hint="cs"/>
          <w:sz w:val="28"/>
          <w:rtl/>
          <w:lang w:bidi="fa-IR"/>
        </w:rPr>
        <w:t xml:space="preserve"> برای این حرکت به صورت </w:t>
      </w:r>
      <w:r w:rsidR="00271424">
        <w:rPr>
          <w:rFonts w:ascii="Arial" w:eastAsiaTheme="minorEastAsia" w:hAnsi="Arial" w:hint="cs"/>
          <w:sz w:val="28"/>
          <w:rtl/>
          <w:lang w:bidi="fa-IR"/>
        </w:rPr>
        <w:t>جدول 3-9</w:t>
      </w:r>
      <w:r w:rsidR="00E32D65">
        <w:rPr>
          <w:rFonts w:ascii="Arial" w:eastAsiaTheme="minorEastAsia" w:hAnsi="Arial" w:hint="cs"/>
          <w:sz w:val="28"/>
          <w:rtl/>
          <w:lang w:bidi="fa-IR"/>
        </w:rPr>
        <w:t xml:space="preserve"> است.</w:t>
      </w: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C3330E" w:rsidRDefault="00C3330E" w:rsidP="00C3330E">
      <w:pPr>
        <w:pStyle w:val="Caption"/>
        <w:keepNext/>
        <w:bidi/>
        <w:jc w:val="center"/>
      </w:pPr>
      <w:bookmarkStart w:id="102" w:name="_Toc157255024"/>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9</w:t>
      </w:r>
      <w:r w:rsidR="00753FE5">
        <w:rPr>
          <w:rtl/>
        </w:rPr>
        <w:fldChar w:fldCharType="end"/>
      </w:r>
      <w:r>
        <w:rPr>
          <w:rFonts w:hint="cs"/>
          <w:rtl/>
          <w:lang w:bidi="fa-IR"/>
        </w:rPr>
        <w:t xml:space="preserve"> شرایط اولیه حرکت بیضوی برای هر سه ربات</w:t>
      </w:r>
      <w:bookmarkEnd w:id="102"/>
    </w:p>
    <w:tbl>
      <w:tblPr>
        <w:tblStyle w:val="GridTable1Light"/>
        <w:bidiVisual/>
        <w:tblW w:w="9315" w:type="dxa"/>
        <w:tblLook w:val="04A0" w:firstRow="1" w:lastRow="0" w:firstColumn="1" w:lastColumn="0" w:noHBand="0" w:noVBand="1"/>
      </w:tblPr>
      <w:tblGrid>
        <w:gridCol w:w="4284"/>
        <w:gridCol w:w="2515"/>
        <w:gridCol w:w="2516"/>
      </w:tblGrid>
      <w:tr w:rsidR="00E32D65" w:rsidTr="00C333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4" w:type="dxa"/>
            <w:vAlign w:val="center"/>
          </w:tcPr>
          <w:p w:rsidR="00E32D65" w:rsidRDefault="00C3330E" w:rsidP="00C3330E">
            <w:pPr>
              <w:bidi/>
              <w:ind w:firstLine="0"/>
              <w:jc w:val="center"/>
              <w:rPr>
                <w:rFonts w:eastAsiaTheme="minorEastAsia"/>
                <w:sz w:val="28"/>
                <w:rtl/>
                <w:lang w:bidi="fa-IR"/>
              </w:rPr>
            </w:pPr>
            <w:r>
              <w:rPr>
                <w:rFonts w:eastAsiaTheme="minorEastAsia" w:hint="cs"/>
                <w:sz w:val="28"/>
                <w:rtl/>
                <w:lang w:bidi="fa-IR"/>
              </w:rPr>
              <w:t>مقدار اولیه</w:t>
            </w:r>
          </w:p>
        </w:tc>
        <w:tc>
          <w:tcPr>
            <w:tcW w:w="5031" w:type="dxa"/>
            <w:gridSpan w:val="2"/>
            <w:vAlign w:val="center"/>
          </w:tcPr>
          <w:p w:rsidR="00E32D65" w:rsidRPr="00C3330E" w:rsidRDefault="00C3330E" w:rsidP="00C3330E">
            <w:pPr>
              <w:bidi/>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8"/>
                <w:rtl/>
                <w:lang w:bidi="fa-IR"/>
              </w:rPr>
            </w:pPr>
            <w:r>
              <w:rPr>
                <w:rFonts w:eastAsiaTheme="minorEastAsia" w:hint="cs"/>
                <w:sz w:val="28"/>
                <w:rtl/>
                <w:lang w:bidi="fa-IR"/>
              </w:rPr>
              <w:t>متغیر</w:t>
            </w:r>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6119C0" w:rsidP="00C3330E">
            <w:pPr>
              <w:bidi/>
              <w:ind w:firstLine="0"/>
              <w:jc w:val="center"/>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eastAsiaTheme="minorEastAsia" w:hAnsi="Cambria Math"/>
                              <w:szCs w:val="24"/>
                              <w:lang w:bidi="fa-IR"/>
                            </w:rPr>
                            <m:t>1</m:t>
                          </m:r>
                        </m:e>
                      </m:mr>
                    </m:m>
                  </m:e>
                </m:d>
              </m:oMath>
            </m:oMathPara>
          </w:p>
        </w:tc>
        <w:tc>
          <w:tcPr>
            <w:tcW w:w="5031" w:type="dxa"/>
            <w:gridSpan w:val="2"/>
          </w:tcPr>
          <w:p w:rsidR="00C3330E" w:rsidRPr="00271424" w:rsidRDefault="006119C0"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6119C0"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2</m:t>
                          </m:r>
                        </m:e>
                      </m:mr>
                    </m:m>
                  </m:e>
                </m:d>
              </m:oMath>
            </m:oMathPara>
          </w:p>
        </w:tc>
        <w:tc>
          <w:tcPr>
            <w:tcW w:w="5031" w:type="dxa"/>
            <w:gridSpan w:val="2"/>
          </w:tcPr>
          <w:p w:rsidR="00C3330E" w:rsidRPr="00271424" w:rsidRDefault="006119C0"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6119C0"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4</m:t>
                          </m:r>
                        </m:e>
                      </m:mr>
                    </m:m>
                  </m:e>
                </m:d>
              </m:oMath>
            </m:oMathPara>
          </w:p>
        </w:tc>
        <w:tc>
          <w:tcPr>
            <w:tcW w:w="5031" w:type="dxa"/>
            <w:gridSpan w:val="2"/>
          </w:tcPr>
          <w:p w:rsidR="00C3330E" w:rsidRPr="00271424" w:rsidRDefault="006119C0"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tcPr>
          <w:p w:rsidR="00266CA4" w:rsidRPr="00271424" w:rsidRDefault="006119C0" w:rsidP="00C3330E">
            <w:pPr>
              <w:bidi/>
              <w:ind w:firstLine="0"/>
              <w:jc w:val="left"/>
              <w:rPr>
                <w:rFonts w:eastAsia="Calibri"/>
                <w:b w:val="0"/>
                <w:bCs w:val="0"/>
                <w:szCs w:val="24"/>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r>
                            <m:rPr>
                              <m:sty m:val="bi"/>
                            </m:rPr>
                            <w:rPr>
                              <w:rFonts w:ascii="Cambria Math" w:eastAsiaTheme="minorEastAsia" w:hAnsi="Cambria Math"/>
                              <w:szCs w:val="24"/>
                              <w:lang w:bidi="fa-IR"/>
                            </w:rPr>
                            <m:t>0</m:t>
                          </m:r>
                          <m:ctrlPr>
                            <w:rPr>
                              <w:rFonts w:ascii="Cambria Math" w:eastAsia="Cambria Math" w:hAnsi="Cambria Math" w:cs="Cambria Math"/>
                              <w:b w:val="0"/>
                              <w:bCs w:val="0"/>
                              <w:i/>
                              <w:szCs w:val="24"/>
                              <w:lang w:bidi="fa-IR"/>
                            </w:rPr>
                          </m:ctrlPr>
                        </m:e>
                      </m:mr>
                      <m:mr>
                        <m:e>
                          <m:r>
                            <m:rPr>
                              <m:sty m:val="bi"/>
                            </m:rPr>
                            <w:rPr>
                              <w:rFonts w:ascii="Cambria Math" w:eastAsiaTheme="minorEastAsia" w:hAnsi="Cambria Math"/>
                              <w:szCs w:val="24"/>
                              <w:lang w:bidi="fa-IR"/>
                            </w:rPr>
                            <m:t>0</m:t>
                          </m:r>
                        </m:e>
                      </m:mr>
                    </m:m>
                  </m:e>
                </m:d>
              </m:oMath>
            </m:oMathPara>
          </w:p>
        </w:tc>
        <w:tc>
          <w:tcPr>
            <w:tcW w:w="2515" w:type="dxa"/>
            <w:vAlign w:val="center"/>
          </w:tcPr>
          <w:p w:rsidR="00266CA4" w:rsidRPr="00271424" w:rsidRDefault="006119C0" w:rsidP="00202842">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i</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2</m:t>
                              </m:r>
                            </m:sub>
                          </m:sSub>
                        </m:e>
                      </m:mr>
                    </m:m>
                  </m:e>
                </m:d>
                <m:r>
                  <w:rPr>
                    <w:rFonts w:ascii="Cambria Math" w:eastAsiaTheme="minorEastAsia" w:hAnsi="Cambria Math"/>
                    <w:szCs w:val="24"/>
                    <w:lang w:bidi="fa-IR"/>
                  </w:rPr>
                  <m:t xml:space="preserve"> i=1.2.3</m:t>
                </m:r>
              </m:oMath>
            </m:oMathPara>
          </w:p>
        </w:tc>
        <w:tc>
          <w:tcPr>
            <w:tcW w:w="2516" w:type="dxa"/>
            <w:vMerge w:val="restart"/>
            <w:vAlign w:val="center"/>
          </w:tcPr>
          <w:p w:rsidR="00266CA4" w:rsidRPr="00271424" w:rsidRDefault="00271424"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ParaPr>
                <m:jc m:val="center"/>
              </m:oMathParaPr>
              <m:oMath>
                <m:r>
                  <w:rPr>
                    <w:rFonts w:ascii="Cambria Math" w:eastAsia="Times New Roman" w:hAnsi="Cambria Math"/>
                    <w:szCs w:val="24"/>
                    <w:lang w:bidi="fa-IR"/>
                  </w:rPr>
                  <m:t>i=1.2.3</m:t>
                </m:r>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vAlign w:val="center"/>
          </w:tcPr>
          <w:p w:rsidR="00266CA4" w:rsidRPr="00271424" w:rsidRDefault="006119C0" w:rsidP="00266CA4">
            <w:pPr>
              <w:bidi/>
              <w:ind w:firstLine="0"/>
              <w:jc w:val="center"/>
              <w:rPr>
                <w:rFonts w:eastAsia="Calibri"/>
                <w:b w:val="0"/>
                <w:bCs w:val="0"/>
                <w:szCs w:val="24"/>
                <w:lang w:bidi="fa-IR"/>
              </w:rPr>
            </w:pPr>
            <m:oMathPara>
              <m:oMathParaPr>
                <m:jc m:val="center"/>
              </m:oMathParaPr>
              <m:oMath>
                <m:sSub>
                  <m:sSubPr>
                    <m:ctrlPr>
                      <w:rPr>
                        <w:rFonts w:ascii="Cambria Math" w:eastAsia="Calibri" w:hAnsi="Cambria Math"/>
                        <w:b w:val="0"/>
                        <w:bCs w:val="0"/>
                        <w:i/>
                        <w:szCs w:val="24"/>
                        <w:lang w:bidi="fa-IR"/>
                      </w:rPr>
                    </m:ctrlPr>
                  </m:sSubPr>
                  <m:e>
                    <m:d>
                      <m:dPr>
                        <m:begChr m:val="["/>
                        <m:endChr m:val="]"/>
                        <m:ctrlPr>
                          <w:rPr>
                            <w:rFonts w:ascii="Cambria Math" w:eastAsia="Calibri" w:hAnsi="Cambria Math"/>
                            <w:b w:val="0"/>
                            <w:bCs w:val="0"/>
                            <w:i/>
                            <w:szCs w:val="24"/>
                            <w:lang w:bidi="fa-IR"/>
                          </w:rPr>
                        </m:ctrlPr>
                      </m:dPr>
                      <m:e>
                        <m:m>
                          <m:mPr>
                            <m:mcs>
                              <m:mc>
                                <m:mcPr>
                                  <m:count m:val="2"/>
                                  <m:mcJc m:val="center"/>
                                </m:mcPr>
                              </m:mc>
                            </m:mcs>
                            <m:ctrlPr>
                              <w:rPr>
                                <w:rFonts w:ascii="Cambria Math" w:eastAsia="Calibri" w:hAnsi="Cambria Math"/>
                                <w:b w:val="0"/>
                                <w:bCs w:val="0"/>
                                <w:i/>
                                <w:szCs w:val="24"/>
                                <w:lang w:bidi="fa-IR"/>
                              </w:rPr>
                            </m:ctrlPr>
                          </m:mP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r>
                            <m:e>
                              <m:r>
                                <m:rPr>
                                  <m:sty m:val="bi"/>
                                </m:rPr>
                                <w:rPr>
                                  <w:rFonts w:ascii="Cambria Math" w:eastAsia="Calibri" w:hAnsi="Cambria Math"/>
                                  <w:szCs w:val="24"/>
                                  <w:lang w:bidi="fa-IR"/>
                                </w:rPr>
                                <m:t>⋮</m:t>
                              </m:r>
                            </m:e>
                            <m:e>
                              <m:r>
                                <m:rPr>
                                  <m:sty m:val="bi"/>
                                </m:rPr>
                                <w:rPr>
                                  <w:rFonts w:ascii="Cambria Math" w:eastAsia="Calibri" w:hAnsi="Cambria Math"/>
                                  <w:szCs w:val="24"/>
                                  <w:lang w:bidi="fa-IR"/>
                                </w:rPr>
                                <m:t>⋮</m:t>
                              </m:r>
                            </m:e>
                          </m:m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
                      </m:e>
                    </m:d>
                  </m:e>
                  <m:sub>
                    <m:r>
                      <m:rPr>
                        <m:sty m:val="bi"/>
                      </m:rPr>
                      <w:rPr>
                        <w:rFonts w:ascii="Cambria Math" w:eastAsia="Calibri" w:hAnsi="Cambria Math"/>
                        <w:szCs w:val="24"/>
                        <w:lang w:bidi="fa-IR"/>
                      </w:rPr>
                      <m:t>2160×2</m:t>
                    </m:r>
                  </m:sub>
                </m:sSub>
              </m:oMath>
            </m:oMathPara>
          </w:p>
        </w:tc>
        <w:tc>
          <w:tcPr>
            <w:tcW w:w="2515" w:type="dxa"/>
            <w:vAlign w:val="center"/>
          </w:tcPr>
          <w:p w:rsidR="00266CA4" w:rsidRPr="00271424" w:rsidRDefault="006119C0"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szCs w:val="24"/>
                <w:lang w:bidi="fa-IR"/>
              </w:rPr>
            </w:pPr>
            <m:oMathPara>
              <m:oMath>
                <m:sSub>
                  <m:sSubPr>
                    <m:ctrlPr>
                      <w:rPr>
                        <w:rFonts w:ascii="Cambria Math" w:eastAsia="Calibri" w:hAnsi="Cambria Math"/>
                        <w:i/>
                        <w:szCs w:val="24"/>
                        <w:lang w:bidi="fa-IR"/>
                      </w:rPr>
                    </m:ctrlPr>
                  </m:sSubPr>
                  <m:e>
                    <m:r>
                      <w:rPr>
                        <w:rFonts w:ascii="Cambria Math" w:eastAsia="Calibri" w:hAnsi="Cambria Math"/>
                        <w:szCs w:val="24"/>
                        <w:lang w:bidi="fa-IR"/>
                      </w:rPr>
                      <m:t>W</m:t>
                    </m:r>
                  </m:e>
                  <m:sub>
                    <m:r>
                      <w:rPr>
                        <w:rFonts w:ascii="Cambria Math" w:eastAsia="Calibri" w:hAnsi="Cambria Math"/>
                        <w:szCs w:val="24"/>
                        <w:lang w:bidi="fa-IR"/>
                      </w:rPr>
                      <m:t>i</m:t>
                    </m:r>
                  </m:sub>
                </m:sSub>
              </m:oMath>
            </m:oMathPara>
          </w:p>
        </w:tc>
        <w:tc>
          <w:tcPr>
            <w:tcW w:w="2516" w:type="dxa"/>
            <w:vMerge/>
          </w:tcPr>
          <w:p w:rsidR="00266CA4" w:rsidRPr="00271424" w:rsidRDefault="00266CA4" w:rsidP="00C211FB">
            <w:pPr>
              <w:bidi/>
              <w:ind w:firstLine="0"/>
              <w:cnfStyle w:val="000000000000" w:firstRow="0" w:lastRow="0" w:firstColumn="0" w:lastColumn="0" w:oddVBand="0" w:evenVBand="0" w:oddHBand="0" w:evenHBand="0" w:firstRowFirstColumn="0" w:firstRowLastColumn="0" w:lastRowFirstColumn="0" w:lastRowLastColumn="0"/>
              <w:rPr>
                <w:rFonts w:eastAsia="Calibri"/>
                <w:szCs w:val="24"/>
                <w:lang w:bidi="fa-IR"/>
              </w:rPr>
            </w:pPr>
          </w:p>
        </w:tc>
      </w:tr>
    </w:tbl>
    <w:p w:rsidR="006C5988" w:rsidRDefault="006C5988" w:rsidP="006C5988">
      <w:pPr>
        <w:bidi/>
        <w:spacing w:after="0"/>
        <w:rPr>
          <w:rFonts w:ascii="Arial" w:eastAsiaTheme="minorEastAsia" w:hAnsi="Arial"/>
          <w:sz w:val="28"/>
          <w:lang w:bidi="fa-IR"/>
        </w:rPr>
      </w:pPr>
    </w:p>
    <w:p w:rsidR="000A5719" w:rsidRPr="006C5988" w:rsidRDefault="000A5719" w:rsidP="000A5719">
      <w:pPr>
        <w:bidi/>
        <w:spacing w:after="0"/>
        <w:rPr>
          <w:rFonts w:ascii="Arial" w:eastAsiaTheme="minorEastAsia" w:hAnsi="Arial"/>
          <w:sz w:val="28"/>
          <w:rtl/>
          <w:lang w:bidi="fa-IR"/>
        </w:rPr>
      </w:pPr>
    </w:p>
    <w:p w:rsidR="00FE196D" w:rsidRPr="006C5988" w:rsidRDefault="000A5719" w:rsidP="00834983">
      <w:pPr>
        <w:pStyle w:val="Heading4"/>
        <w:rPr>
          <w:rtl/>
        </w:rPr>
      </w:pPr>
      <w:bookmarkStart w:id="103" w:name="_Toc157254863"/>
      <w:r>
        <w:rPr>
          <w:rFonts w:hint="cs"/>
          <w:rtl/>
        </w:rPr>
        <w:t>نتایج شبیه سازی برای توپولوژی خطی</w:t>
      </w:r>
      <w:bookmarkEnd w:id="103"/>
    </w:p>
    <w:p w:rsidR="00895952" w:rsidRDefault="000A5719" w:rsidP="007265E1">
      <w:pPr>
        <w:bidi/>
        <w:rPr>
          <w:rFonts w:eastAsiaTheme="minorEastAsia"/>
          <w:sz w:val="28"/>
          <w:rtl/>
          <w:lang w:bidi="fa-IR"/>
        </w:rPr>
      </w:pPr>
      <w:r>
        <w:rPr>
          <w:rFonts w:eastAsiaTheme="minorEastAsia" w:hint="cs"/>
          <w:sz w:val="28"/>
          <w:rtl/>
          <w:lang w:bidi="fa-IR"/>
        </w:rPr>
        <w:t>در این بخش نتایج شبیه سازی انجام شده با مقادیر داده شده در بخش پیشین، برای توپولوژی ارتباطی خطی آورده می‌شود. توپولوژی ارتباطی سیستم سه رباته در این شبیه سازی به شکل 3-8 خواهد بود.</w:t>
      </w:r>
      <w:r w:rsidR="007265E1">
        <w:rPr>
          <w:rFonts w:eastAsiaTheme="minorEastAsia" w:hint="cs"/>
          <w:sz w:val="28"/>
          <w:rtl/>
          <w:lang w:bidi="fa-IR"/>
        </w:rPr>
        <w:t xml:space="preserve"> در این شکل همانطور که مشخص است،‌ برای نشان دادن ارتباط بین سه ربات، از یک گراف بدون جهت استفاده شده است. بنابراین ربات 2 اطلاعات را به ربات 1 و ربات 3 ارسال نموده و از آن‌ها دریافت می‌کند.</w:t>
      </w:r>
    </w:p>
    <w:p w:rsidR="000A5719" w:rsidRDefault="006119C0" w:rsidP="000A5719">
      <w:pPr>
        <w:keepNext/>
        <w:bidi/>
        <w:jc w:val="center"/>
      </w:pPr>
      <w:r>
        <w:rPr>
          <w:rFonts w:eastAsiaTheme="minorEastAsia"/>
          <w:sz w:val="28"/>
          <w:lang w:bidi="fa-IR"/>
        </w:rPr>
        <w:pict>
          <v:shape id="_x0000_i1041" type="#_x0000_t75" style="width:257.25pt;height:67.5pt">
            <v:imagedata r:id="rId56" o:title="linear topology" croptop="10023f" cropbottom="13632f" cropright="4405f"/>
          </v:shape>
        </w:pict>
      </w:r>
    </w:p>
    <w:p w:rsidR="000A5719" w:rsidRPr="006C5988" w:rsidRDefault="000A5719" w:rsidP="000A5719">
      <w:pPr>
        <w:pStyle w:val="Caption"/>
        <w:bidi/>
        <w:jc w:val="center"/>
        <w:rPr>
          <w:rFonts w:eastAsiaTheme="minorEastAsia"/>
          <w:sz w:val="28"/>
          <w:lang w:bidi="fa-IR"/>
        </w:rPr>
      </w:pPr>
      <w:bookmarkStart w:id="104" w:name="_Toc157254956"/>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8</w:t>
      </w:r>
      <w:r w:rsidR="00DA77A6">
        <w:rPr>
          <w:rtl/>
        </w:rPr>
        <w:fldChar w:fldCharType="end"/>
      </w:r>
      <w:r>
        <w:rPr>
          <w:rFonts w:hint="cs"/>
          <w:rtl/>
        </w:rPr>
        <w:t xml:space="preserve"> </w:t>
      </w:r>
      <w:r>
        <w:rPr>
          <w:rFonts w:hint="cs"/>
          <w:rtl/>
          <w:lang w:bidi="fa-IR"/>
        </w:rPr>
        <w:t>توپولوژی ارتباطی خطی</w:t>
      </w:r>
      <w:bookmarkEnd w:id="104"/>
    </w:p>
    <w:p w:rsidR="00895952" w:rsidRDefault="007265E1" w:rsidP="00895952">
      <w:pPr>
        <w:bidi/>
        <w:rPr>
          <w:rFonts w:eastAsiaTheme="minorEastAsia"/>
          <w:sz w:val="28"/>
          <w:rtl/>
          <w:lang w:bidi="fa-IR"/>
        </w:rPr>
      </w:pPr>
      <w:r>
        <w:rPr>
          <w:rFonts w:eastAsiaTheme="minorEastAsia" w:hint="cs"/>
          <w:sz w:val="28"/>
          <w:rtl/>
          <w:lang w:bidi="fa-IR"/>
        </w:rPr>
        <w:t>در زیر نتایج شبیه سازی آورده می‌شود.</w:t>
      </w:r>
    </w:p>
    <w:p w:rsidR="007265E1" w:rsidRDefault="005F30F0" w:rsidP="00ED6B4F">
      <w:pPr>
        <w:keepNext/>
        <w:bidi/>
        <w:ind w:hanging="10"/>
        <w:jc w:val="center"/>
      </w:pPr>
      <w:r w:rsidRPr="005F30F0">
        <w:rPr>
          <w:noProof/>
          <w:rtl/>
        </w:rPr>
        <w:lastRenderedPageBreak/>
        <w:drawing>
          <wp:inline distT="0" distB="0" distL="0" distR="0" wp14:anchorId="17A0DB94" wp14:editId="5C3BFCFD">
            <wp:extent cx="5029200" cy="3457202"/>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3450" b="2092"/>
                    <a:stretch/>
                  </pic:blipFill>
                  <pic:spPr bwMode="auto">
                    <a:xfrm>
                      <a:off x="0" y="0"/>
                      <a:ext cx="5029200" cy="3457202"/>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7265E1">
      <w:pPr>
        <w:pStyle w:val="Caption"/>
        <w:bidi/>
        <w:jc w:val="center"/>
        <w:rPr>
          <w:rFonts w:eastAsiaTheme="minorEastAsia"/>
          <w:sz w:val="28"/>
          <w:lang w:bidi="fa-IR"/>
        </w:rPr>
      </w:pPr>
      <w:bookmarkStart w:id="105" w:name="_Toc157254957"/>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9</w:t>
      </w:r>
      <w:r w:rsidR="00DA77A6">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w:t>
      </w:r>
      <w:r w:rsidR="00A231C0">
        <w:rPr>
          <w:rFonts w:hint="cs"/>
          <w:rtl/>
          <w:lang w:bidi="fa-IR"/>
        </w:rPr>
        <w:t xml:space="preserve">در توپولوژی ارتباطی خط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05"/>
    </w:p>
    <w:p w:rsidR="007265E1" w:rsidRDefault="005F30F0" w:rsidP="00ED6B4F">
      <w:pPr>
        <w:keepNext/>
        <w:bidi/>
        <w:ind w:hanging="10"/>
        <w:jc w:val="center"/>
      </w:pPr>
      <w:r w:rsidRPr="005F30F0">
        <w:rPr>
          <w:noProof/>
          <w:rtl/>
        </w:rPr>
        <w:drawing>
          <wp:inline distT="0" distB="0" distL="0" distR="0" wp14:anchorId="6905A5DA" wp14:editId="790D97FF">
            <wp:extent cx="5029200" cy="3311067"/>
            <wp:effectExtent l="0" t="0" r="0" b="381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3019" b="2103"/>
                    <a:stretch/>
                  </pic:blipFill>
                  <pic:spPr bwMode="auto">
                    <a:xfrm>
                      <a:off x="0" y="0"/>
                      <a:ext cx="5029200" cy="3311067"/>
                    </a:xfrm>
                    <a:prstGeom prst="rect">
                      <a:avLst/>
                    </a:prstGeom>
                    <a:ln>
                      <a:noFill/>
                    </a:ln>
                    <a:extLst>
                      <a:ext uri="{53640926-AAD7-44D8-BBD7-CCE9431645EC}">
                        <a14:shadowObscured xmlns:a14="http://schemas.microsoft.com/office/drawing/2010/main"/>
                      </a:ext>
                    </a:extLst>
                  </pic:spPr>
                </pic:pic>
              </a:graphicData>
            </a:graphic>
          </wp:inline>
        </w:drawing>
      </w:r>
    </w:p>
    <w:p w:rsidR="007265E1" w:rsidRPr="006C5988" w:rsidRDefault="007265E1" w:rsidP="007265E1">
      <w:pPr>
        <w:pStyle w:val="Caption"/>
        <w:bidi/>
        <w:jc w:val="center"/>
        <w:rPr>
          <w:rFonts w:eastAsiaTheme="minorEastAsia"/>
          <w:sz w:val="28"/>
          <w:rtl/>
          <w:lang w:bidi="fa-IR"/>
        </w:rPr>
      </w:pPr>
      <w:bookmarkStart w:id="106" w:name="_Toc157254958"/>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0</w:t>
      </w:r>
      <w:r w:rsidR="00DA77A6">
        <w:rPr>
          <w:rtl/>
        </w:rPr>
        <w:fldChar w:fldCharType="end"/>
      </w:r>
      <w:r>
        <w:rPr>
          <w:rFonts w:hint="cs"/>
          <w:rtl/>
          <w:lang w:bidi="fa-IR"/>
        </w:rPr>
        <w:t xml:space="preserve"> </w:t>
      </w:r>
      <w:r w:rsidRPr="00094789">
        <w:rPr>
          <w:rtl/>
          <w:lang w:bidi="fa-IR"/>
        </w:rPr>
        <w:t>مس</w:t>
      </w:r>
      <w:r w:rsidRPr="00094789">
        <w:rPr>
          <w:rFonts w:hint="cs"/>
          <w:rtl/>
          <w:lang w:bidi="fa-IR"/>
        </w:rPr>
        <w:t>ی</w:t>
      </w:r>
      <w:r w:rsidRPr="00094789">
        <w:rPr>
          <w:rFonts w:hint="eastAsia"/>
          <w:rtl/>
          <w:lang w:bidi="fa-IR"/>
        </w:rPr>
        <w:t>ر</w:t>
      </w:r>
      <w:r>
        <w:rPr>
          <w:rtl/>
          <w:lang w:bidi="fa-IR"/>
        </w:rPr>
        <w:t xml:space="preserve"> حرکت ربات </w:t>
      </w:r>
      <w:r>
        <w:rPr>
          <w:rFonts w:hint="cs"/>
          <w:rtl/>
          <w:lang w:bidi="fa-IR"/>
        </w:rPr>
        <w:t xml:space="preserve">2 </w:t>
      </w:r>
      <w:r w:rsidR="00A231C0">
        <w:rPr>
          <w:rFonts w:hint="cs"/>
          <w:rtl/>
          <w:lang w:bidi="fa-IR"/>
        </w:rPr>
        <w:t xml:space="preserve">در توپولوژی ارتباطی خطی </w:t>
      </w:r>
      <w:r w:rsidRPr="00094789">
        <w:rPr>
          <w:rtl/>
          <w:lang w:bidi="fa-IR"/>
        </w:rPr>
        <w:t>سمت راست مختصات واقع</w:t>
      </w:r>
      <w:r w:rsidRPr="00094789">
        <w:rPr>
          <w:rFonts w:hint="cs"/>
          <w:rtl/>
          <w:lang w:bidi="fa-IR"/>
        </w:rPr>
        <w:t>ی</w:t>
      </w:r>
      <w:r w:rsidRPr="00094789">
        <w:rPr>
          <w:rtl/>
          <w:lang w:bidi="fa-IR"/>
        </w:rPr>
        <w:t xml:space="preserve"> سمت چپ مختصات تحت تبد</w:t>
      </w:r>
      <w:r w:rsidRPr="00094789">
        <w:rPr>
          <w:rFonts w:hint="cs"/>
          <w:rtl/>
          <w:lang w:bidi="fa-IR"/>
        </w:rPr>
        <w:t>ی</w:t>
      </w:r>
      <w:r w:rsidRPr="00094789">
        <w:rPr>
          <w:rFonts w:hint="eastAsia"/>
          <w:rtl/>
          <w:lang w:bidi="fa-IR"/>
        </w:rPr>
        <w:t>ل</w:t>
      </w:r>
      <w:r w:rsidRPr="00094789">
        <w:rPr>
          <w:rtl/>
          <w:lang w:bidi="fa-IR"/>
        </w:rPr>
        <w:t xml:space="preserve"> همومورف</w:t>
      </w:r>
      <w:r w:rsidRPr="00094789">
        <w:rPr>
          <w:rFonts w:hint="cs"/>
          <w:rtl/>
          <w:lang w:bidi="fa-IR"/>
        </w:rPr>
        <w:t>ی</w:t>
      </w:r>
      <w:r w:rsidRPr="00094789">
        <w:rPr>
          <w:rFonts w:hint="eastAsia"/>
          <w:rtl/>
          <w:lang w:bidi="fa-IR"/>
        </w:rPr>
        <w:t>سم</w:t>
      </w:r>
      <w:bookmarkEnd w:id="106"/>
    </w:p>
    <w:p w:rsidR="00895952" w:rsidRPr="006C5988" w:rsidRDefault="00895952" w:rsidP="00895952">
      <w:pPr>
        <w:bidi/>
        <w:rPr>
          <w:rFonts w:eastAsiaTheme="minorEastAsia"/>
          <w:sz w:val="28"/>
          <w:rtl/>
          <w:lang w:bidi="fa-IR"/>
        </w:rPr>
      </w:pPr>
    </w:p>
    <w:p w:rsidR="007265E1" w:rsidRDefault="005F30F0" w:rsidP="00ED6B4F">
      <w:pPr>
        <w:keepNext/>
        <w:bidi/>
        <w:ind w:hanging="10"/>
        <w:jc w:val="center"/>
      </w:pPr>
      <w:r w:rsidRPr="005F30F0">
        <w:rPr>
          <w:noProof/>
          <w:rtl/>
        </w:rPr>
        <w:lastRenderedPageBreak/>
        <w:drawing>
          <wp:inline distT="0" distB="0" distL="0" distR="0" wp14:anchorId="46421415" wp14:editId="2C042012">
            <wp:extent cx="5029200" cy="358685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2803" b="2103"/>
                    <a:stretch/>
                  </pic:blipFill>
                  <pic:spPr bwMode="auto">
                    <a:xfrm>
                      <a:off x="0" y="0"/>
                      <a:ext cx="5029200" cy="358685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A231C0">
      <w:pPr>
        <w:pStyle w:val="Caption"/>
        <w:bidi/>
        <w:jc w:val="center"/>
        <w:rPr>
          <w:lang w:bidi="fa-IR"/>
        </w:rPr>
      </w:pPr>
      <w:bookmarkStart w:id="107" w:name="_Toc157254959"/>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1</w:t>
      </w:r>
      <w:r w:rsidR="00DA77A6">
        <w:rPr>
          <w:rtl/>
        </w:rPr>
        <w:fldChar w:fldCharType="end"/>
      </w:r>
      <w:r>
        <w:rPr>
          <w:rFonts w:hint="cs"/>
          <w:rtl/>
          <w:lang w:bidi="fa-IR"/>
        </w:rPr>
        <w:t xml:space="preserve"> </w:t>
      </w:r>
      <w:r w:rsidRPr="00295FBF">
        <w:rPr>
          <w:rtl/>
          <w:lang w:bidi="fa-IR"/>
        </w:rPr>
        <w:t>مس</w:t>
      </w:r>
      <w:r w:rsidRPr="00295FBF">
        <w:rPr>
          <w:rFonts w:hint="cs"/>
          <w:rtl/>
          <w:lang w:bidi="fa-IR"/>
        </w:rPr>
        <w:t>ی</w:t>
      </w:r>
      <w:r w:rsidRPr="00295FBF">
        <w:rPr>
          <w:rFonts w:hint="eastAsia"/>
          <w:rtl/>
          <w:lang w:bidi="fa-IR"/>
        </w:rPr>
        <w:t>ر</w:t>
      </w:r>
      <w:r w:rsidRPr="00295FBF">
        <w:rPr>
          <w:rtl/>
          <w:lang w:bidi="fa-IR"/>
        </w:rPr>
        <w:t xml:space="preserve"> حرکت ربات </w:t>
      </w:r>
      <w:r w:rsidR="00A231C0">
        <w:rPr>
          <w:rFonts w:hint="cs"/>
          <w:rtl/>
          <w:lang w:bidi="fa-IR"/>
        </w:rPr>
        <w:t>3</w:t>
      </w:r>
      <w:r w:rsidRPr="00295FBF">
        <w:rPr>
          <w:rtl/>
          <w:lang w:bidi="fa-IR"/>
        </w:rPr>
        <w:t xml:space="preserve"> </w:t>
      </w:r>
      <w:r w:rsidR="00A231C0">
        <w:rPr>
          <w:rFonts w:hint="cs"/>
          <w:rtl/>
          <w:lang w:bidi="fa-IR"/>
        </w:rPr>
        <w:t xml:space="preserve">در توپولوژی ارتباطی خطی </w:t>
      </w:r>
      <w:r w:rsidRPr="00295FBF">
        <w:rPr>
          <w:rtl/>
          <w:lang w:bidi="fa-IR"/>
        </w:rPr>
        <w:t>سمت راست مختصات واقع</w:t>
      </w:r>
      <w:r w:rsidRPr="00295FBF">
        <w:rPr>
          <w:rFonts w:hint="cs"/>
          <w:rtl/>
          <w:lang w:bidi="fa-IR"/>
        </w:rPr>
        <w:t>ی</w:t>
      </w:r>
      <w:r w:rsidRPr="00295FBF">
        <w:rPr>
          <w:rtl/>
          <w:lang w:bidi="fa-IR"/>
        </w:rPr>
        <w:t xml:space="preserve"> سمت چپ مختصات تحت تبد</w:t>
      </w:r>
      <w:r w:rsidRPr="00295FBF">
        <w:rPr>
          <w:rFonts w:hint="cs"/>
          <w:rtl/>
          <w:lang w:bidi="fa-IR"/>
        </w:rPr>
        <w:t>ی</w:t>
      </w:r>
      <w:r w:rsidRPr="00295FBF">
        <w:rPr>
          <w:rFonts w:hint="eastAsia"/>
          <w:rtl/>
          <w:lang w:bidi="fa-IR"/>
        </w:rPr>
        <w:t>ل</w:t>
      </w:r>
      <w:r w:rsidRPr="00295FBF">
        <w:rPr>
          <w:rtl/>
          <w:lang w:bidi="fa-IR"/>
        </w:rPr>
        <w:t xml:space="preserve"> همومورف</w:t>
      </w:r>
      <w:r w:rsidRPr="00295FBF">
        <w:rPr>
          <w:rFonts w:hint="cs"/>
          <w:rtl/>
          <w:lang w:bidi="fa-IR"/>
        </w:rPr>
        <w:t>ی</w:t>
      </w:r>
      <w:r w:rsidRPr="00295FBF">
        <w:rPr>
          <w:rFonts w:hint="eastAsia"/>
          <w:rtl/>
          <w:lang w:bidi="fa-IR"/>
        </w:rPr>
        <w:t>سم</w:t>
      </w:r>
      <w:bookmarkEnd w:id="107"/>
    </w:p>
    <w:p w:rsidR="00956B3C" w:rsidRDefault="005F30F0" w:rsidP="00956B3C">
      <w:pPr>
        <w:keepNext/>
        <w:bidi/>
        <w:spacing w:after="160" w:line="259" w:lineRule="auto"/>
        <w:ind w:firstLine="0"/>
        <w:jc w:val="center"/>
        <w:rPr>
          <w:rtl/>
        </w:rPr>
      </w:pPr>
      <w:r w:rsidRPr="005F30F0">
        <w:rPr>
          <w:noProof/>
          <w:rtl/>
        </w:rPr>
        <w:drawing>
          <wp:inline distT="0" distB="0" distL="0" distR="0">
            <wp:extent cx="4533900" cy="326190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rotWithShape="1">
                    <a:blip r:embed="rId60">
                      <a:extLst>
                        <a:ext uri="{28A0092B-C50C-407E-A947-70E740481C1C}">
                          <a14:useLocalDpi xmlns:a14="http://schemas.microsoft.com/office/drawing/2010/main" val="0"/>
                        </a:ext>
                      </a:extLst>
                    </a:blip>
                    <a:srcRect l="3599" t="2592" r="6237" b="1"/>
                    <a:stretch/>
                  </pic:blipFill>
                  <pic:spPr bwMode="auto">
                    <a:xfrm>
                      <a:off x="0" y="0"/>
                      <a:ext cx="4534476" cy="3262323"/>
                    </a:xfrm>
                    <a:prstGeom prst="rect">
                      <a:avLst/>
                    </a:prstGeom>
                    <a:noFill/>
                    <a:ln>
                      <a:noFill/>
                    </a:ln>
                    <a:extLst>
                      <a:ext uri="{53640926-AAD7-44D8-BBD7-CCE9431645EC}">
                        <a14:shadowObscured xmlns:a14="http://schemas.microsoft.com/office/drawing/2010/main"/>
                      </a:ext>
                    </a:extLst>
                  </pic:spPr>
                </pic:pic>
              </a:graphicData>
            </a:graphic>
          </wp:inline>
        </w:drawing>
      </w:r>
    </w:p>
    <w:p w:rsidR="007265E1" w:rsidRDefault="00956B3C" w:rsidP="0099658B">
      <w:pPr>
        <w:pStyle w:val="Caption"/>
        <w:bidi/>
        <w:jc w:val="center"/>
        <w:rPr>
          <w:rtl/>
          <w:lang w:bidi="fa-IR"/>
        </w:rPr>
      </w:pPr>
      <w:bookmarkStart w:id="108" w:name="_Toc157254960"/>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2</w:t>
      </w:r>
      <w:r w:rsidR="00DA77A6">
        <w:rPr>
          <w:rtl/>
        </w:rPr>
        <w:fldChar w:fldCharType="end"/>
      </w:r>
      <w:r>
        <w:rPr>
          <w:rFonts w:hint="cs"/>
          <w:rtl/>
          <w:lang w:bidi="fa-IR"/>
        </w:rPr>
        <w:t xml:space="preserve"> </w:t>
      </w:r>
      <w:r w:rsidRPr="00C63800">
        <w:rPr>
          <w:rtl/>
          <w:lang w:bidi="fa-IR"/>
        </w:rPr>
        <w:t>خطا</w:t>
      </w:r>
      <w:r w:rsidRPr="00C63800">
        <w:rPr>
          <w:rFonts w:hint="cs"/>
          <w:rtl/>
          <w:lang w:bidi="fa-IR"/>
        </w:rPr>
        <w:t>ی</w:t>
      </w:r>
      <w:r w:rsidR="0099658B">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sidR="0099658B">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C63800">
        <w:rPr>
          <w:rtl/>
          <w:lang w:bidi="fa-IR"/>
        </w:rPr>
        <w:t xml:space="preserve"> </w:t>
      </w:r>
      <w:r>
        <w:rPr>
          <w:rFonts w:hint="cs"/>
          <w:rtl/>
          <w:lang w:bidi="fa-IR"/>
        </w:rPr>
        <w:t>برای</w:t>
      </w:r>
      <w:r w:rsidR="001D02BA">
        <w:rPr>
          <w:rFonts w:hint="cs"/>
          <w:rtl/>
          <w:lang w:bidi="fa-IR"/>
        </w:rPr>
        <w:t xml:space="preserve"> </w:t>
      </w:r>
      <w:r>
        <w:rPr>
          <w:rFonts w:hint="cs"/>
          <w:rtl/>
          <w:lang w:bidi="fa-IR"/>
        </w:rPr>
        <w:t>قرمز</w:t>
      </w:r>
      <w:r w:rsidR="001D02BA">
        <w:rPr>
          <w:rFonts w:hint="cs"/>
          <w:rtl/>
          <w:lang w:bidi="fa-IR"/>
        </w:rPr>
        <w:t xml:space="preserve"> ربات 1، آبی ربات 2 و مشکی ربات 3</w:t>
      </w:r>
      <w:bookmarkEnd w:id="108"/>
    </w:p>
    <w:p w:rsidR="0099658B" w:rsidRDefault="005F30F0" w:rsidP="0099658B">
      <w:pPr>
        <w:keepNext/>
        <w:bidi/>
        <w:spacing w:after="160" w:line="259" w:lineRule="auto"/>
        <w:ind w:firstLine="0"/>
        <w:jc w:val="center"/>
      </w:pPr>
      <w:r w:rsidRPr="005F30F0">
        <w:rPr>
          <w:noProof/>
          <w:rtl/>
        </w:rPr>
        <w:lastRenderedPageBreak/>
        <w:drawing>
          <wp:inline distT="0" distB="0" distL="0" distR="0">
            <wp:extent cx="4514850" cy="36195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rotWithShape="1">
                    <a:blip r:embed="rId61">
                      <a:extLst>
                        <a:ext uri="{28A0092B-C50C-407E-A947-70E740481C1C}">
                          <a14:useLocalDpi xmlns:a14="http://schemas.microsoft.com/office/drawing/2010/main" val="0"/>
                        </a:ext>
                      </a:extLst>
                    </a:blip>
                    <a:srcRect l="3410" t="2592" r="6816" b="1500"/>
                    <a:stretch/>
                  </pic:blipFill>
                  <pic:spPr bwMode="auto">
                    <a:xfrm>
                      <a:off x="0" y="0"/>
                      <a:ext cx="4514972" cy="3619598"/>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99658B" w:rsidP="00D66F99">
      <w:pPr>
        <w:pStyle w:val="Caption"/>
        <w:bidi/>
        <w:jc w:val="center"/>
        <w:rPr>
          <w:lang w:bidi="fa-IR"/>
        </w:rPr>
      </w:pPr>
      <w:bookmarkStart w:id="109" w:name="_Toc157254961"/>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3</w:t>
      </w:r>
      <w:r w:rsidR="00DA77A6">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09"/>
    </w:p>
    <w:p w:rsidR="0057260B" w:rsidRDefault="005F30F0" w:rsidP="00ED6B4F">
      <w:pPr>
        <w:keepNext/>
        <w:bidi/>
        <w:ind w:hanging="10"/>
        <w:jc w:val="center"/>
      </w:pPr>
      <w:r w:rsidRPr="005F30F0">
        <w:rPr>
          <w:noProof/>
          <w:rtl/>
        </w:rPr>
        <w:drawing>
          <wp:inline distT="0" distB="0" distL="0" distR="0">
            <wp:extent cx="5322098" cy="377802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rotWithShape="1">
                    <a:blip r:embed="rId62">
                      <a:extLst>
                        <a:ext uri="{28A0092B-C50C-407E-A947-70E740481C1C}">
                          <a14:useLocalDpi xmlns:a14="http://schemas.microsoft.com/office/drawing/2010/main" val="0"/>
                        </a:ext>
                      </a:extLst>
                    </a:blip>
                    <a:srcRect t="3455" b="1947"/>
                    <a:stretch/>
                  </pic:blipFill>
                  <pic:spPr bwMode="auto">
                    <a:xfrm>
                      <a:off x="0" y="0"/>
                      <a:ext cx="5322570" cy="3778358"/>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57260B" w:rsidP="00D66F99">
      <w:pPr>
        <w:pStyle w:val="Caption"/>
        <w:bidi/>
        <w:jc w:val="center"/>
        <w:rPr>
          <w:rtl/>
          <w:lang w:bidi="fa-IR"/>
        </w:rPr>
      </w:pPr>
      <w:bookmarkStart w:id="110" w:name="_Toc157254962"/>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4</w:t>
      </w:r>
      <w:r w:rsidR="00DA77A6">
        <w:rPr>
          <w:rtl/>
        </w:rPr>
        <w:fldChar w:fldCharType="end"/>
      </w:r>
      <w:r>
        <w:rPr>
          <w:rFonts w:hint="cs"/>
          <w:rtl/>
          <w:lang w:bidi="fa-IR"/>
        </w:rPr>
        <w:t xml:space="preserve"> مقایسه‌ی تخمین شبکه عصبی و مقدار واقعی </w:t>
      </w:r>
      <w:r w:rsidR="00D66F99">
        <w:rPr>
          <w:rFonts w:hint="cs"/>
          <w:rtl/>
          <w:lang w:bidi="fa-IR"/>
        </w:rPr>
        <w:t xml:space="preserve">ربات 1 </w:t>
      </w:r>
      <w:r>
        <w:rPr>
          <w:rFonts w:hint="cs"/>
          <w:rtl/>
          <w:lang w:bidi="fa-IR"/>
        </w:rPr>
        <w:t xml:space="preserve">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0"/>
    </w:p>
    <w:p w:rsidR="00D66F99" w:rsidRDefault="005F30F0" w:rsidP="00ED6B4F">
      <w:pPr>
        <w:keepNext/>
        <w:bidi/>
        <w:ind w:hanging="10"/>
        <w:jc w:val="center"/>
      </w:pPr>
      <w:r w:rsidRPr="005F30F0">
        <w:rPr>
          <w:noProof/>
          <w:rtl/>
        </w:rPr>
        <w:lastRenderedPageBreak/>
        <w:drawing>
          <wp:inline distT="0" distB="0" distL="0" distR="0">
            <wp:extent cx="5321738" cy="3795012"/>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rotWithShape="1">
                    <a:blip r:embed="rId63">
                      <a:extLst>
                        <a:ext uri="{28A0092B-C50C-407E-A947-70E740481C1C}">
                          <a14:useLocalDpi xmlns:a14="http://schemas.microsoft.com/office/drawing/2010/main" val="0"/>
                        </a:ext>
                      </a:extLst>
                    </a:blip>
                    <a:srcRect t="2809" b="2162"/>
                    <a:stretch/>
                  </pic:blipFill>
                  <pic:spPr bwMode="auto">
                    <a:xfrm>
                      <a:off x="0" y="0"/>
                      <a:ext cx="5322570" cy="3795605"/>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D66F99" w:rsidP="00D66F99">
      <w:pPr>
        <w:pStyle w:val="Caption"/>
        <w:bidi/>
        <w:jc w:val="center"/>
        <w:rPr>
          <w:rtl/>
          <w:lang w:bidi="fa-IR"/>
        </w:rPr>
      </w:pPr>
      <w:bookmarkStart w:id="111" w:name="_Toc157254963"/>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5</w:t>
      </w:r>
      <w:r w:rsidR="00DA77A6">
        <w:rPr>
          <w:rtl/>
        </w:rPr>
        <w:fldChar w:fldCharType="end"/>
      </w:r>
      <w:r>
        <w:rPr>
          <w:rFonts w:hint="cs"/>
          <w:rtl/>
        </w:rPr>
        <w:t xml:space="preserve"> </w:t>
      </w:r>
      <w:r>
        <w:rPr>
          <w:rFonts w:hint="cs"/>
          <w:rtl/>
          <w:lang w:bidi="fa-IR"/>
        </w:rPr>
        <w:t xml:space="preserve">مقایسه‌ی تخمین شبکه عصبی و مقدار واقعی ربات 2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1"/>
    </w:p>
    <w:p w:rsidR="00D66F99" w:rsidRDefault="005F30F0" w:rsidP="00ED6B4F">
      <w:pPr>
        <w:keepNext/>
        <w:bidi/>
        <w:ind w:hanging="10"/>
        <w:jc w:val="center"/>
      </w:pPr>
      <w:r w:rsidRPr="005F30F0">
        <w:rPr>
          <w:noProof/>
          <w:rtl/>
        </w:rPr>
        <w:drawing>
          <wp:inline distT="0" distB="0" distL="0" distR="0">
            <wp:extent cx="5321862" cy="3804249"/>
            <wp:effectExtent l="0" t="0" r="0"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rotWithShape="1">
                    <a:blip r:embed="rId64">
                      <a:extLst>
                        <a:ext uri="{28A0092B-C50C-407E-A947-70E740481C1C}">
                          <a14:useLocalDpi xmlns:a14="http://schemas.microsoft.com/office/drawing/2010/main" val="0"/>
                        </a:ext>
                      </a:extLst>
                    </a:blip>
                    <a:srcRect t="3023" b="1718"/>
                    <a:stretch/>
                  </pic:blipFill>
                  <pic:spPr bwMode="auto">
                    <a:xfrm>
                      <a:off x="0" y="0"/>
                      <a:ext cx="5322570" cy="3804755"/>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D66F99" w:rsidP="00D66F99">
      <w:pPr>
        <w:pStyle w:val="Caption"/>
        <w:bidi/>
        <w:jc w:val="center"/>
        <w:rPr>
          <w:rtl/>
          <w:lang w:bidi="fa-IR"/>
        </w:rPr>
      </w:pPr>
      <w:bookmarkStart w:id="112" w:name="_Toc157254964"/>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6</w:t>
      </w:r>
      <w:r w:rsidR="00DA77A6">
        <w:rPr>
          <w:rtl/>
        </w:rPr>
        <w:fldChar w:fldCharType="end"/>
      </w:r>
      <w:r>
        <w:rPr>
          <w:rFonts w:hint="cs"/>
          <w:rtl/>
        </w:rPr>
        <w:t xml:space="preserve"> </w:t>
      </w:r>
      <w:r>
        <w:rPr>
          <w:rFonts w:hint="cs"/>
          <w:rtl/>
          <w:lang w:bidi="fa-IR"/>
        </w:rPr>
        <w:t xml:space="preserve">مقایسه‌ی تخمین شبکه عصبی و مقدار واقعی ربات 3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2"/>
    </w:p>
    <w:p w:rsidR="00A84853" w:rsidRDefault="00A84853" w:rsidP="00A84853">
      <w:pPr>
        <w:bidi/>
        <w:rPr>
          <w:lang w:bidi="fa-IR"/>
        </w:rPr>
      </w:pPr>
      <w:r>
        <w:rPr>
          <w:rFonts w:eastAsiaTheme="minorEastAsia" w:hint="cs"/>
          <w:color w:val="000000" w:themeColor="text1"/>
          <w:rtl/>
          <w:lang w:bidi="fa-IR"/>
        </w:rPr>
        <w:lastRenderedPageBreak/>
        <w:t>با نتایج دیده شده در اشکال 3-9 تا 3-14، می‌توان دید که کنترلر دینامیکی ارائه شده، می‌تواند در سیستم سه رباته، با گذر زمان هر ربات را به مسیر زمانی مختص خود سوق داده و خطای رسیدن به مسیر زمانی را با توجه به شکل‌های 3-13 و 3-14، کمینه کند.</w:t>
      </w:r>
    </w:p>
    <w:p w:rsidR="00512C1C" w:rsidRDefault="00D66F99" w:rsidP="00A84853">
      <w:pPr>
        <w:bidi/>
        <w:rPr>
          <w:rtl/>
          <w:lang w:bidi="fa-IR"/>
        </w:rPr>
      </w:pPr>
      <w:r>
        <w:rPr>
          <w:rFonts w:hint="cs"/>
          <w:rtl/>
          <w:lang w:bidi="fa-IR"/>
        </w:rPr>
        <w:t>در شکل‌های 3-15 تا 3-17، مقایسه‌ی تخمین دینامیک غیر خطی و غیر قطعی ربات‌های 1، 2 و 3 در مدت زمان 50 ثانیه‌ی آخر آورده شده است. این نتایج نشان می‌دهند که با گذر زمان و آموزش دیدن شبکه عصبی، تخمین دینامیک توسط آن به خوبی صورت خواهد گرفت.</w:t>
      </w:r>
    </w:p>
    <w:tbl>
      <w:tblPr>
        <w:tblStyle w:val="TableGrid"/>
        <w:bidiVisual/>
        <w:tblW w:w="1053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6"/>
        <w:gridCol w:w="3512"/>
        <w:gridCol w:w="3486"/>
      </w:tblGrid>
      <w:tr w:rsidR="00A84853" w:rsidTr="005842F7">
        <w:trPr>
          <w:trHeight w:val="2167"/>
        </w:trPr>
        <w:tc>
          <w:tcPr>
            <w:tcW w:w="3546" w:type="dxa"/>
            <w:vAlign w:val="center"/>
          </w:tcPr>
          <w:p w:rsidR="00512C1C" w:rsidRDefault="00A84853" w:rsidP="00512C1C">
            <w:pPr>
              <w:keepNext/>
              <w:bidi/>
              <w:spacing w:after="160" w:line="259" w:lineRule="auto"/>
              <w:ind w:firstLine="0"/>
            </w:pPr>
            <w:r w:rsidRPr="00A84853">
              <w:rPr>
                <w:noProof/>
                <w:rtl/>
              </w:rPr>
              <w:drawing>
                <wp:inline distT="0" distB="0" distL="0" distR="0">
                  <wp:extent cx="2084115" cy="18288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rotWithShape="1">
                          <a:blip r:embed="rId65">
                            <a:extLst>
                              <a:ext uri="{28A0092B-C50C-407E-A947-70E740481C1C}">
                                <a14:useLocalDpi xmlns:a14="http://schemas.microsoft.com/office/drawing/2010/main" val="0"/>
                              </a:ext>
                            </a:extLst>
                          </a:blip>
                          <a:srcRect l="7314" r="7302"/>
                          <a:stretch/>
                        </pic:blipFill>
                        <pic:spPr bwMode="auto">
                          <a:xfrm>
                            <a:off x="0" y="0"/>
                            <a:ext cx="2084115"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ind w:firstLine="0"/>
              <w:jc w:val="center"/>
              <w:rPr>
                <w:rtl/>
              </w:rPr>
            </w:pPr>
            <w:r>
              <w:rPr>
                <w:rFonts w:hint="cs"/>
                <w:rtl/>
              </w:rPr>
              <w:t>الف</w:t>
            </w:r>
          </w:p>
        </w:tc>
        <w:tc>
          <w:tcPr>
            <w:tcW w:w="3516" w:type="dxa"/>
            <w:vAlign w:val="center"/>
          </w:tcPr>
          <w:p w:rsidR="00512C1C" w:rsidRDefault="00A84853" w:rsidP="00512C1C">
            <w:pPr>
              <w:keepNext/>
              <w:bidi/>
              <w:spacing w:after="160" w:line="259" w:lineRule="auto"/>
              <w:ind w:firstLine="0"/>
              <w:jc w:val="center"/>
            </w:pPr>
            <w:r w:rsidRPr="00A84853">
              <w:rPr>
                <w:noProof/>
                <w:rtl/>
              </w:rPr>
              <w:drawing>
                <wp:inline distT="0" distB="0" distL="0" distR="0">
                  <wp:extent cx="2082800" cy="1828597"/>
                  <wp:effectExtent l="0" t="0" r="0"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rotWithShape="1">
                          <a:blip r:embed="rId66">
                            <a:extLst>
                              <a:ext uri="{28A0092B-C50C-407E-A947-70E740481C1C}">
                                <a14:useLocalDpi xmlns:a14="http://schemas.microsoft.com/office/drawing/2010/main" val="0"/>
                              </a:ext>
                            </a:extLst>
                          </a:blip>
                          <a:srcRect l="7493" r="7169"/>
                          <a:stretch/>
                        </pic:blipFill>
                        <pic:spPr bwMode="auto">
                          <a:xfrm>
                            <a:off x="0" y="0"/>
                            <a:ext cx="2083032"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bidi/>
              <w:jc w:val="center"/>
              <w:rPr>
                <w:rtl/>
                <w:lang w:bidi="fa-IR"/>
              </w:rPr>
            </w:pPr>
            <w:r>
              <w:rPr>
                <w:rFonts w:hint="cs"/>
                <w:rtl/>
              </w:rPr>
              <w:t>ب</w:t>
            </w:r>
          </w:p>
        </w:tc>
        <w:tc>
          <w:tcPr>
            <w:tcW w:w="3472" w:type="dxa"/>
            <w:vAlign w:val="center"/>
          </w:tcPr>
          <w:p w:rsidR="00512C1C" w:rsidRDefault="00B136CF" w:rsidP="00512C1C">
            <w:pPr>
              <w:keepNext/>
              <w:bidi/>
              <w:spacing w:after="160" w:line="259" w:lineRule="auto"/>
              <w:ind w:firstLine="0"/>
              <w:jc w:val="center"/>
            </w:pPr>
            <w:r w:rsidRPr="00B136CF">
              <w:rPr>
                <w:noProof/>
                <w:rtl/>
              </w:rPr>
              <w:drawing>
                <wp:inline distT="0" distB="0" distL="0" distR="0">
                  <wp:extent cx="2075180" cy="1828326"/>
                  <wp:effectExtent l="0" t="0" r="127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rotWithShape="1">
                          <a:blip r:embed="rId67">
                            <a:extLst>
                              <a:ext uri="{28A0092B-C50C-407E-A947-70E740481C1C}">
                                <a14:useLocalDpi xmlns:a14="http://schemas.microsoft.com/office/drawing/2010/main" val="0"/>
                              </a:ext>
                            </a:extLst>
                          </a:blip>
                          <a:srcRect l="7494" r="7467"/>
                          <a:stretch/>
                        </pic:blipFill>
                        <pic:spPr bwMode="auto">
                          <a:xfrm>
                            <a:off x="0" y="0"/>
                            <a:ext cx="2075719"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keepNext/>
              <w:bidi/>
              <w:jc w:val="center"/>
              <w:rPr>
                <w:rtl/>
                <w:lang w:bidi="fa-IR"/>
              </w:rPr>
            </w:pPr>
            <w:r>
              <w:rPr>
                <w:rFonts w:hint="cs"/>
                <w:rtl/>
              </w:rPr>
              <w:t>ج</w:t>
            </w:r>
          </w:p>
        </w:tc>
      </w:tr>
    </w:tbl>
    <w:p w:rsidR="00512C1C" w:rsidRDefault="00512C1C" w:rsidP="00D66F99">
      <w:pPr>
        <w:pStyle w:val="Caption"/>
        <w:bidi/>
        <w:jc w:val="center"/>
        <w:rPr>
          <w:rtl/>
          <w:lang w:bidi="fa-IR"/>
        </w:rPr>
      </w:pPr>
      <w:bookmarkStart w:id="113" w:name="_Toc157254965"/>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7</w:t>
      </w:r>
      <w:r w:rsidR="00DA77A6">
        <w:rPr>
          <w:rtl/>
        </w:rPr>
        <w:fldChar w:fldCharType="end"/>
      </w:r>
      <w:r>
        <w:rPr>
          <w:rFonts w:hint="cs"/>
          <w:rtl/>
          <w:lang w:bidi="fa-IR"/>
        </w:rPr>
        <w:t xml:space="preserve"> تغییرات ورودی شبکه عصب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Pr>
          <w:rFonts w:hint="cs"/>
          <w:rtl/>
          <w:lang w:bidi="fa-IR"/>
        </w:rPr>
        <w:t xml:space="preserve"> </w:t>
      </w:r>
      <w:r w:rsidR="00B136CF">
        <w:rPr>
          <w:rFonts w:hint="cs"/>
          <w:rtl/>
          <w:lang w:bidi="fa-IR"/>
        </w:rPr>
        <w:t xml:space="preserve">در 50 ثانیه آخر </w:t>
      </w:r>
      <w:r>
        <w:rPr>
          <w:rFonts w:hint="cs"/>
          <w:rtl/>
          <w:lang w:bidi="fa-IR"/>
        </w:rPr>
        <w:t>الف) ربات 1 ب) ربات 2 ج) ربات 3</w:t>
      </w:r>
      <w:bookmarkEnd w:id="113"/>
    </w:p>
    <w:p w:rsidR="0099658B" w:rsidRDefault="00D66F99" w:rsidP="00D66F99">
      <w:pPr>
        <w:bidi/>
        <w:rPr>
          <w:rFonts w:eastAsiaTheme="minorEastAsia"/>
          <w:color w:val="000000" w:themeColor="text1"/>
          <w:rtl/>
          <w:lang w:bidi="fa-IR"/>
        </w:rPr>
      </w:pPr>
      <w:r>
        <w:rPr>
          <w:rFonts w:hint="cs"/>
          <w:rtl/>
          <w:lang w:bidi="fa-IR"/>
        </w:rPr>
        <w:t>آنچه در شکل 3-18</w:t>
      </w:r>
      <w:r w:rsidR="0057260B" w:rsidRPr="0057260B">
        <w:rPr>
          <w:rFonts w:hint="cs"/>
          <w:rtl/>
          <w:lang w:bidi="fa-IR"/>
        </w:rPr>
        <w:t xml:space="preserve"> مشخص است، نشان دهنده‌ی آن است که انتخاب مراکز ش</w:t>
      </w:r>
      <w:r>
        <w:rPr>
          <w:rFonts w:hint="cs"/>
          <w:rtl/>
          <w:lang w:bidi="fa-IR"/>
        </w:rPr>
        <w:t xml:space="preserve">بکه عصبی در جدول 3-6 به درستی </w:t>
      </w:r>
      <w:r w:rsidR="0057260B" w:rsidRPr="0057260B">
        <w:rPr>
          <w:rFonts w:hint="cs"/>
          <w:rtl/>
          <w:lang w:bidi="fa-IR"/>
        </w:rPr>
        <w:t xml:space="preserve">برای درایه‌های </w:t>
      </w:r>
      <m:oMath>
        <m:sSub>
          <m:sSubPr>
            <m:ctrlPr>
              <w:rPr>
                <w:rFonts w:ascii="Cambria Math" w:hAnsi="Cambria Math"/>
                <w:i/>
                <w:color w:val="000000" w:themeColor="text1"/>
                <w:lang w:bidi="fa-IR"/>
              </w:rPr>
            </m:ctrlPr>
          </m:sSubPr>
          <m:e>
            <m:r>
              <w:rPr>
                <w:rFonts w:ascii="Cambria Math" w:hAnsi="Cambria Math"/>
                <w:lang w:bidi="fa-IR"/>
              </w:rPr>
              <m:t>X</m:t>
            </m:r>
          </m:e>
          <m:sub>
            <m:r>
              <w:rPr>
                <w:rFonts w:ascii="Cambria Math" w:hAnsi="Cambria Math"/>
                <w:lang w:bidi="fa-IR"/>
              </w:rPr>
              <m:t>i</m:t>
            </m:r>
          </m:sub>
        </m:sSub>
      </m:oMath>
      <w:r w:rsidR="0057260B" w:rsidRPr="0057260B">
        <w:rPr>
          <w:rFonts w:eastAsiaTheme="minorEastAsia" w:hint="cs"/>
          <w:color w:val="000000" w:themeColor="text1"/>
          <w:rtl/>
          <w:lang w:bidi="fa-IR"/>
        </w:rPr>
        <w:t xml:space="preserve"> انخاب شده است.</w:t>
      </w:r>
    </w:p>
    <w:p w:rsidR="0057260B" w:rsidRPr="0057260B" w:rsidRDefault="0069353B" w:rsidP="0069353B">
      <w:pPr>
        <w:pStyle w:val="Heading4"/>
        <w:rPr>
          <w:rtl/>
        </w:rPr>
      </w:pPr>
      <w:bookmarkStart w:id="114" w:name="_Toc157254864"/>
      <w:r>
        <w:rPr>
          <w:rFonts w:hint="cs"/>
          <w:rtl/>
        </w:rPr>
        <w:t>نتایج شبیه سازی برای توپولوژی مثلثی</w:t>
      </w:r>
      <w:bookmarkEnd w:id="114"/>
    </w:p>
    <w:p w:rsidR="0099658B" w:rsidRPr="0069353B" w:rsidRDefault="0069353B" w:rsidP="0069353B">
      <w:pPr>
        <w:bidi/>
        <w:rPr>
          <w:rFonts w:eastAsiaTheme="minorEastAsia"/>
          <w:sz w:val="28"/>
          <w:rtl/>
          <w:lang w:bidi="fa-IR"/>
        </w:rPr>
      </w:pPr>
      <w:r>
        <w:rPr>
          <w:rFonts w:eastAsiaTheme="minorEastAsia" w:hint="cs"/>
          <w:sz w:val="28"/>
          <w:rtl/>
          <w:lang w:bidi="fa-IR"/>
        </w:rPr>
        <w:t>در این بخش نتایج شبیه سازی انجام شده با مقادیر عددی داده شده، برای توپولوژی ارتباطی مثلثی ارائه می‌شود. توپولوژی ارتباطی سیستم سه رباته در این شبیه سازی به شکل 3-19 خواهد بود. در این شکل همانطور که مشخص است،‌ هر سه ربات اطلاعات را به یکدیگر ارسال و از یکدیگر دریافت می‌کنند.</w:t>
      </w:r>
    </w:p>
    <w:p w:rsidR="0069353B" w:rsidRDefault="0069353B" w:rsidP="0069353B">
      <w:pPr>
        <w:keepNext/>
        <w:bidi/>
        <w:spacing w:after="160" w:line="259" w:lineRule="auto"/>
        <w:ind w:firstLine="0"/>
        <w:jc w:val="center"/>
      </w:pPr>
      <w:r>
        <w:rPr>
          <w:rFonts w:eastAsiaTheme="minorEastAsia" w:hint="cs"/>
          <w:noProof/>
          <w:sz w:val="28"/>
        </w:rPr>
        <w:drawing>
          <wp:inline distT="0" distB="0" distL="0" distR="0" wp14:anchorId="76BD5AC6" wp14:editId="59504F25">
            <wp:extent cx="2542441" cy="1376878"/>
            <wp:effectExtent l="0" t="0" r="0" b="0"/>
            <wp:docPr id="12" name="Picture 12" descr="C:\Users\User\AppData\Local\Microsoft\Windows\INetCache\Content.Word\triangle top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User\AppData\Local\Microsoft\Windows\INetCache\Content.Word\triangle topology.png"/>
                    <pic:cNvPicPr>
                      <a:picLocks noChangeAspect="1" noChangeArrowheads="1"/>
                    </pic:cNvPicPr>
                  </pic:nvPicPr>
                  <pic:blipFill rotWithShape="1">
                    <a:blip r:embed="rId68">
                      <a:extLst>
                        <a:ext uri="{28A0092B-C50C-407E-A947-70E740481C1C}">
                          <a14:useLocalDpi xmlns:a14="http://schemas.microsoft.com/office/drawing/2010/main" val="0"/>
                        </a:ext>
                      </a:extLst>
                    </a:blip>
                    <a:srcRect b="10811"/>
                    <a:stretch/>
                  </pic:blipFill>
                  <pic:spPr bwMode="auto">
                    <a:xfrm>
                      <a:off x="0" y="0"/>
                      <a:ext cx="2597303" cy="1406589"/>
                    </a:xfrm>
                    <a:prstGeom prst="rect">
                      <a:avLst/>
                    </a:prstGeom>
                    <a:noFill/>
                    <a:ln>
                      <a:noFill/>
                    </a:ln>
                    <a:extLst>
                      <a:ext uri="{53640926-AAD7-44D8-BBD7-CCE9431645EC}">
                        <a14:shadowObscured xmlns:a14="http://schemas.microsoft.com/office/drawing/2010/main"/>
                      </a:ext>
                    </a:extLst>
                  </pic:spPr>
                </pic:pic>
              </a:graphicData>
            </a:graphic>
          </wp:inline>
        </w:drawing>
      </w:r>
    </w:p>
    <w:p w:rsidR="0099658B" w:rsidRDefault="0069353B" w:rsidP="0069353B">
      <w:pPr>
        <w:pStyle w:val="Caption"/>
        <w:bidi/>
        <w:jc w:val="center"/>
        <w:rPr>
          <w:lang w:bidi="fa-IR"/>
        </w:rPr>
      </w:pPr>
      <w:bookmarkStart w:id="115" w:name="_Toc157254966"/>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8</w:t>
      </w:r>
      <w:r w:rsidR="00DA77A6">
        <w:rPr>
          <w:rtl/>
        </w:rPr>
        <w:fldChar w:fldCharType="end"/>
      </w:r>
      <w:r>
        <w:rPr>
          <w:rFonts w:hint="cs"/>
          <w:noProof/>
          <w:rtl/>
          <w:lang w:bidi="fa-IR"/>
        </w:rPr>
        <w:t xml:space="preserve"> </w:t>
      </w:r>
      <w:r>
        <w:rPr>
          <w:rFonts w:hint="cs"/>
          <w:rtl/>
          <w:lang w:bidi="fa-IR"/>
        </w:rPr>
        <w:t>توپولوژی ارتباطی مثلثی</w:t>
      </w:r>
      <w:bookmarkEnd w:id="115"/>
    </w:p>
    <w:p w:rsidR="0069353B" w:rsidRDefault="00EC2128" w:rsidP="0069353B">
      <w:pPr>
        <w:keepNext/>
        <w:bidi/>
        <w:spacing w:after="160" w:line="259" w:lineRule="auto"/>
        <w:ind w:firstLine="0"/>
        <w:jc w:val="center"/>
      </w:pPr>
      <w:r w:rsidRPr="00EC2128">
        <w:rPr>
          <w:noProof/>
          <w:rtl/>
        </w:rPr>
        <w:lastRenderedPageBreak/>
        <w:drawing>
          <wp:inline distT="0" distB="0" distL="0" distR="0" wp14:anchorId="790D8DD7" wp14:editId="6D4B5B35">
            <wp:extent cx="5029200" cy="3568529"/>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3578" b="1814"/>
                    <a:stretch/>
                  </pic:blipFill>
                  <pic:spPr bwMode="auto">
                    <a:xfrm>
                      <a:off x="0" y="0"/>
                      <a:ext cx="5029200" cy="3568529"/>
                    </a:xfrm>
                    <a:prstGeom prst="rect">
                      <a:avLst/>
                    </a:prstGeom>
                    <a:ln>
                      <a:noFill/>
                    </a:ln>
                    <a:extLst>
                      <a:ext uri="{53640926-AAD7-44D8-BBD7-CCE9431645EC}">
                        <a14:shadowObscured xmlns:a14="http://schemas.microsoft.com/office/drawing/2010/main"/>
                      </a:ext>
                    </a:extLst>
                  </pic:spPr>
                </pic:pic>
              </a:graphicData>
            </a:graphic>
          </wp:inline>
        </w:drawing>
      </w:r>
    </w:p>
    <w:p w:rsidR="00A231C0" w:rsidRDefault="0069353B" w:rsidP="00A231C0">
      <w:pPr>
        <w:pStyle w:val="Caption"/>
        <w:keepNext/>
        <w:bidi/>
        <w:jc w:val="center"/>
        <w:rPr>
          <w:rtl/>
          <w:lang w:bidi="fa-IR"/>
        </w:rPr>
      </w:pPr>
      <w:bookmarkStart w:id="116" w:name="_Toc157254967"/>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9</w:t>
      </w:r>
      <w:r w:rsidR="00DA77A6">
        <w:rPr>
          <w:rtl/>
        </w:rPr>
        <w:fldChar w:fldCharType="end"/>
      </w:r>
      <w:r>
        <w:rPr>
          <w:rFonts w:hint="cs"/>
          <w:rtl/>
          <w:lang w:bidi="fa-IR"/>
        </w:rPr>
        <w:t xml:space="preserve"> </w:t>
      </w:r>
      <w:r w:rsidRPr="009961AA">
        <w:rPr>
          <w:rtl/>
          <w:lang w:bidi="fa-IR"/>
        </w:rPr>
        <w:t>مس</w:t>
      </w:r>
      <w:r w:rsidRPr="009961AA">
        <w:rPr>
          <w:rFonts w:hint="cs"/>
          <w:rtl/>
          <w:lang w:bidi="fa-IR"/>
        </w:rPr>
        <w:t>ی</w:t>
      </w:r>
      <w:r w:rsidRPr="009961AA">
        <w:rPr>
          <w:rFonts w:hint="eastAsia"/>
          <w:rtl/>
          <w:lang w:bidi="fa-IR"/>
        </w:rPr>
        <w:t>ر</w:t>
      </w:r>
      <w:r w:rsidRPr="009961AA">
        <w:rPr>
          <w:rtl/>
          <w:lang w:bidi="fa-IR"/>
        </w:rPr>
        <w:t xml:space="preserve"> حرکت ربات 1 </w:t>
      </w:r>
      <w:r w:rsidR="00A231C0">
        <w:rPr>
          <w:rFonts w:hint="cs"/>
          <w:rtl/>
          <w:lang w:bidi="fa-IR"/>
        </w:rPr>
        <w:t xml:space="preserve">در توپولوژی ارتباطی مثلثی </w:t>
      </w:r>
      <w:r w:rsidRPr="009961AA">
        <w:rPr>
          <w:rtl/>
          <w:lang w:bidi="fa-IR"/>
        </w:rPr>
        <w:t>سمت راست مختصات واقع</w:t>
      </w:r>
      <w:r w:rsidRPr="009961AA">
        <w:rPr>
          <w:rFonts w:hint="cs"/>
          <w:rtl/>
          <w:lang w:bidi="fa-IR"/>
        </w:rPr>
        <w:t>ی</w:t>
      </w:r>
      <w:r w:rsidRPr="009961AA">
        <w:rPr>
          <w:rtl/>
          <w:lang w:bidi="fa-IR"/>
        </w:rPr>
        <w:t xml:space="preserve"> سمت چپ مختصات تحت تبد</w:t>
      </w:r>
      <w:r w:rsidRPr="009961AA">
        <w:rPr>
          <w:rFonts w:hint="cs"/>
          <w:rtl/>
          <w:lang w:bidi="fa-IR"/>
        </w:rPr>
        <w:t>ی</w:t>
      </w:r>
      <w:r w:rsidRPr="009961AA">
        <w:rPr>
          <w:rFonts w:hint="eastAsia"/>
          <w:rtl/>
          <w:lang w:bidi="fa-IR"/>
        </w:rPr>
        <w:t>ل</w:t>
      </w:r>
      <w:r w:rsidRPr="009961AA">
        <w:rPr>
          <w:rtl/>
          <w:lang w:bidi="fa-IR"/>
        </w:rPr>
        <w:t xml:space="preserve"> همومورف</w:t>
      </w:r>
      <w:r w:rsidRPr="009961AA">
        <w:rPr>
          <w:rFonts w:hint="cs"/>
          <w:rtl/>
          <w:lang w:bidi="fa-IR"/>
        </w:rPr>
        <w:t>ی</w:t>
      </w:r>
      <w:r w:rsidRPr="009961AA">
        <w:rPr>
          <w:rFonts w:hint="eastAsia"/>
          <w:rtl/>
          <w:lang w:bidi="fa-IR"/>
        </w:rPr>
        <w:t>سم</w:t>
      </w:r>
      <w:bookmarkEnd w:id="116"/>
    </w:p>
    <w:p w:rsidR="00271424" w:rsidRPr="00271424" w:rsidRDefault="00271424" w:rsidP="00271424">
      <w:pPr>
        <w:bidi/>
        <w:rPr>
          <w:rtl/>
          <w:lang w:bidi="fa-IR"/>
        </w:rPr>
      </w:pPr>
    </w:p>
    <w:p w:rsidR="0069353B" w:rsidRDefault="00EC2128" w:rsidP="00A231C0">
      <w:pPr>
        <w:pStyle w:val="Caption"/>
        <w:keepNext/>
        <w:bidi/>
        <w:ind w:hanging="10"/>
        <w:jc w:val="center"/>
      </w:pPr>
      <w:r w:rsidRPr="00EC2128">
        <w:rPr>
          <w:noProof/>
          <w:rtl/>
        </w:rPr>
        <w:drawing>
          <wp:inline distT="0" distB="0" distL="0" distR="0" wp14:anchorId="74B4197B" wp14:editId="5AC55B82">
            <wp:extent cx="5028368" cy="3482671"/>
            <wp:effectExtent l="0" t="0" r="1270" b="381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3379" b="2211"/>
                    <a:stretch/>
                  </pic:blipFill>
                  <pic:spPr bwMode="auto">
                    <a:xfrm>
                      <a:off x="0" y="0"/>
                      <a:ext cx="5034596" cy="3486984"/>
                    </a:xfrm>
                    <a:prstGeom prst="rect">
                      <a:avLst/>
                    </a:prstGeom>
                    <a:ln>
                      <a:noFill/>
                    </a:ln>
                    <a:extLst>
                      <a:ext uri="{53640926-AAD7-44D8-BBD7-CCE9431645EC}">
                        <a14:shadowObscured xmlns:a14="http://schemas.microsoft.com/office/drawing/2010/main"/>
                      </a:ext>
                    </a:extLst>
                  </pic:spPr>
                </pic:pic>
              </a:graphicData>
            </a:graphic>
          </wp:inline>
        </w:drawing>
      </w:r>
    </w:p>
    <w:p w:rsidR="0099658B" w:rsidRDefault="0069353B" w:rsidP="00AC43BA">
      <w:pPr>
        <w:pStyle w:val="Caption"/>
        <w:bidi/>
        <w:jc w:val="center"/>
        <w:rPr>
          <w:lang w:bidi="fa-IR"/>
        </w:rPr>
      </w:pPr>
      <w:bookmarkStart w:id="117" w:name="_Toc157254968"/>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0</w:t>
      </w:r>
      <w:r w:rsidR="00DA77A6">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2</w:t>
      </w:r>
      <w:r w:rsidR="00A231C0" w:rsidRPr="00A231C0">
        <w:rPr>
          <w:rFonts w:hint="cs"/>
          <w:rtl/>
          <w:lang w:bidi="fa-IR"/>
        </w:rPr>
        <w:t xml:space="preserve"> </w:t>
      </w:r>
      <w:r w:rsidR="00A231C0">
        <w:rPr>
          <w:rFonts w:hint="cs"/>
          <w:rtl/>
          <w:lang w:bidi="fa-IR"/>
        </w:rPr>
        <w:t>در توپولوژی ارتباطی مثلثی</w:t>
      </w:r>
      <w:r>
        <w:rPr>
          <w:rFonts w:hint="cs"/>
          <w:rtl/>
          <w:lang w:bidi="fa-IR"/>
        </w:rPr>
        <w:t xml:space="preserve">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17"/>
    </w:p>
    <w:p w:rsidR="005842F7" w:rsidRDefault="00EC2128" w:rsidP="005842F7">
      <w:pPr>
        <w:keepNext/>
        <w:bidi/>
        <w:spacing w:after="160" w:line="259" w:lineRule="auto"/>
        <w:ind w:firstLine="0"/>
        <w:jc w:val="center"/>
      </w:pPr>
      <w:r w:rsidRPr="00EC2128">
        <w:rPr>
          <w:noProof/>
          <w:rtl/>
        </w:rPr>
        <w:lastRenderedPageBreak/>
        <w:drawing>
          <wp:inline distT="0" distB="0" distL="0" distR="0" wp14:anchorId="0EB40906" wp14:editId="21C0F9B6">
            <wp:extent cx="5029200" cy="3561406"/>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3578" b="2003"/>
                    <a:stretch/>
                  </pic:blipFill>
                  <pic:spPr bwMode="auto">
                    <a:xfrm>
                      <a:off x="0" y="0"/>
                      <a:ext cx="5029200" cy="3561406"/>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18" w:name="_Toc157254969"/>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1</w:t>
      </w:r>
      <w:r w:rsidR="00DA77A6">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Pr>
          <w:rtl/>
          <w:lang w:bidi="fa-IR"/>
        </w:rPr>
        <w:t xml:space="preserve"> حرکت ربا</w:t>
      </w:r>
      <w:r>
        <w:rPr>
          <w:rFonts w:hint="cs"/>
          <w:rtl/>
          <w:lang w:bidi="fa-IR"/>
        </w:rPr>
        <w:t>ت 3</w:t>
      </w:r>
      <w:r w:rsidRPr="00BF2757">
        <w:rPr>
          <w:rtl/>
          <w:lang w:bidi="fa-IR"/>
        </w:rPr>
        <w:t xml:space="preserve"> </w:t>
      </w:r>
      <w:r w:rsidR="00826398">
        <w:rPr>
          <w:rFonts w:hint="cs"/>
          <w:rtl/>
          <w:lang w:bidi="fa-IR"/>
        </w:rPr>
        <w:t xml:space="preserve">در توپولوژی ارتباطی مثلث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18"/>
    </w:p>
    <w:p w:rsidR="00271424" w:rsidRPr="00271424" w:rsidRDefault="00271424" w:rsidP="00271424">
      <w:pPr>
        <w:bidi/>
        <w:rPr>
          <w:rtl/>
          <w:lang w:bidi="fa-IR"/>
        </w:rPr>
      </w:pPr>
    </w:p>
    <w:p w:rsidR="005842F7" w:rsidRDefault="00EC2128" w:rsidP="005842F7">
      <w:pPr>
        <w:keepNext/>
        <w:bidi/>
        <w:spacing w:after="160" w:line="259" w:lineRule="auto"/>
        <w:ind w:firstLine="0"/>
        <w:jc w:val="center"/>
      </w:pPr>
      <w:r w:rsidRPr="00EC2128">
        <w:rPr>
          <w:noProof/>
          <w:rtl/>
        </w:rPr>
        <w:drawing>
          <wp:inline distT="0" distB="0" distL="0" distR="0">
            <wp:extent cx="5029200" cy="3617937"/>
            <wp:effectExtent l="0" t="0" r="0" b="190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rotWithShape="1">
                    <a:blip r:embed="rId72">
                      <a:extLst>
                        <a:ext uri="{28A0092B-C50C-407E-A947-70E740481C1C}">
                          <a14:useLocalDpi xmlns:a14="http://schemas.microsoft.com/office/drawing/2010/main" val="0"/>
                        </a:ext>
                      </a:extLst>
                    </a:blip>
                    <a:srcRect t="2988" b="995"/>
                    <a:stretch/>
                  </pic:blipFill>
                  <pic:spPr bwMode="auto">
                    <a:xfrm>
                      <a:off x="0" y="0"/>
                      <a:ext cx="5029200" cy="3617937"/>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19" w:name="_Toc157254970"/>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2</w:t>
      </w:r>
      <w:r w:rsidR="00DA77A6">
        <w:rPr>
          <w:rtl/>
        </w:rPr>
        <w:fldChar w:fldCharType="end"/>
      </w:r>
      <w:r>
        <w:rPr>
          <w:rFonts w:hint="cs"/>
          <w:rtl/>
          <w:lang w:bidi="fa-IR"/>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19"/>
    </w:p>
    <w:p w:rsidR="005842F7" w:rsidRDefault="00EC2128" w:rsidP="005842F7">
      <w:pPr>
        <w:keepNext/>
        <w:bidi/>
        <w:spacing w:after="160" w:line="259" w:lineRule="auto"/>
        <w:ind w:firstLine="0"/>
        <w:jc w:val="center"/>
      </w:pPr>
      <w:r w:rsidRPr="00EC2128">
        <w:rPr>
          <w:noProof/>
          <w:rtl/>
        </w:rPr>
        <w:lastRenderedPageBreak/>
        <w:drawing>
          <wp:inline distT="0" distB="0" distL="0" distR="0">
            <wp:extent cx="5029200" cy="376800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29200" cy="3768004"/>
                    </a:xfrm>
                    <a:prstGeom prst="rect">
                      <a:avLst/>
                    </a:prstGeom>
                    <a:noFill/>
                    <a:ln>
                      <a:noFill/>
                    </a:ln>
                  </pic:spPr>
                </pic:pic>
              </a:graphicData>
            </a:graphic>
          </wp:inline>
        </w:drawing>
      </w:r>
    </w:p>
    <w:p w:rsidR="00956B3C" w:rsidRDefault="005842F7" w:rsidP="005842F7">
      <w:pPr>
        <w:pStyle w:val="Caption"/>
        <w:bidi/>
        <w:jc w:val="center"/>
        <w:rPr>
          <w:rtl/>
          <w:lang w:bidi="fa-IR"/>
        </w:rPr>
      </w:pPr>
      <w:bookmarkStart w:id="120" w:name="_Toc157254971"/>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3</w:t>
      </w:r>
      <w:r w:rsidR="00DA77A6">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20"/>
    </w:p>
    <w:p w:rsidR="005842F7" w:rsidRDefault="005842F7" w:rsidP="005842F7">
      <w:pPr>
        <w:bidi/>
        <w:rPr>
          <w:rFonts w:eastAsiaTheme="minorEastAsia"/>
          <w:sz w:val="28"/>
          <w:rtl/>
          <w:lang w:bidi="fa-IR"/>
        </w:rPr>
      </w:pPr>
      <w:r w:rsidRPr="005842F7">
        <w:rPr>
          <w:rFonts w:eastAsiaTheme="minorEastAsia" w:hint="cs"/>
          <w:color w:val="000000" w:themeColor="text1"/>
          <w:sz w:val="28"/>
          <w:rtl/>
          <w:lang w:bidi="fa-IR"/>
        </w:rPr>
        <w:t xml:space="preserve">با نتایج دیده شده در اشکال 3-20 تا 3-24، نیز مانند بخش قبل می‌توان دید که کنترلر دینامیکی ارائه شده، می‌تواند با گذر زمان هر ربات را به مسیر زمانی مختص خود سوق داده و خطای رسیدن به مسیر زمانی را کمینه کند. با مقایسه‌ی شکل 3-14 و شکل 3-24، می‌توان دید که </w:t>
      </w:r>
      <w:r w:rsidRPr="005842F7">
        <w:rPr>
          <w:sz w:val="28"/>
          <w:rtl/>
          <w:lang w:bidi="fa-IR"/>
        </w:rPr>
        <w:t>خطا</w:t>
      </w:r>
      <w:r w:rsidRPr="005842F7">
        <w:rPr>
          <w:rFonts w:hint="cs"/>
          <w:sz w:val="28"/>
          <w:rtl/>
          <w:lang w:bidi="fa-IR"/>
        </w:rPr>
        <w:t>ی</w:t>
      </w:r>
      <w:r w:rsidRPr="005842F7">
        <w:rPr>
          <w:sz w:val="28"/>
          <w:rtl/>
          <w:lang w:bidi="fa-IR"/>
        </w:rPr>
        <w:t xml:space="preserve"> حالت تبد</w:t>
      </w:r>
      <w:r w:rsidRPr="005842F7">
        <w:rPr>
          <w:rFonts w:hint="cs"/>
          <w:sz w:val="28"/>
          <w:rtl/>
          <w:lang w:bidi="fa-IR"/>
        </w:rPr>
        <w:t>ی</w:t>
      </w:r>
      <w:r w:rsidRPr="005842F7">
        <w:rPr>
          <w:rFonts w:hint="eastAsia"/>
          <w:sz w:val="28"/>
          <w:rtl/>
          <w:lang w:bidi="fa-IR"/>
        </w:rPr>
        <w:t>ل</w:t>
      </w:r>
      <w:r w:rsidRPr="005842F7">
        <w:rPr>
          <w:rFonts w:hint="cs"/>
          <w:sz w:val="28"/>
          <w:rtl/>
          <w:lang w:bidi="fa-IR"/>
        </w:rPr>
        <w:t xml:space="preserve"> شد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i.3</m:t>
            </m:r>
          </m:sub>
        </m:sSub>
      </m:oMath>
      <w:r>
        <w:rPr>
          <w:rFonts w:eastAsiaTheme="minorEastAsia" w:hint="cs"/>
          <w:sz w:val="28"/>
          <w:rtl/>
          <w:lang w:bidi="fa-IR"/>
        </w:rPr>
        <w:t xml:space="preserve">، با تغییر </w:t>
      </w:r>
      <w:r w:rsidR="005E5A2B">
        <w:rPr>
          <w:rFonts w:eastAsiaTheme="minorEastAsia" w:hint="cs"/>
          <w:sz w:val="28"/>
          <w:rtl/>
          <w:lang w:bidi="fa-IR"/>
        </w:rPr>
        <w:t>توپولوژی تقریبا 50 ثانیه زودتر به سمت 0 میل می‌کند. این تفاوت به علت آن است که ربات 1 این بار از اطلاعات وزن‌های شبکه عصبی مربوط به دینامیک ربات 3 نیز بهره مند می‌شود و برعکس.</w:t>
      </w:r>
    </w:p>
    <w:p w:rsidR="005E5A2B" w:rsidRDefault="005E5A2B" w:rsidP="005E5A2B">
      <w:pPr>
        <w:bidi/>
        <w:rPr>
          <w:rFonts w:eastAsiaTheme="minorEastAsia"/>
          <w:sz w:val="28"/>
          <w:lang w:bidi="fa-IR"/>
        </w:rPr>
      </w:pPr>
      <w:r>
        <w:rPr>
          <w:rFonts w:eastAsiaTheme="minorEastAsia" w:hint="cs"/>
          <w:sz w:val="28"/>
          <w:rtl/>
          <w:lang w:bidi="fa-IR"/>
        </w:rPr>
        <w:t>مابقی نتایج مانند بخش قبل می‌باشند.</w:t>
      </w:r>
    </w:p>
    <w:p w:rsidR="005E5A2B" w:rsidRPr="005842F7" w:rsidRDefault="00DB74D8" w:rsidP="00DB74D8">
      <w:pPr>
        <w:pStyle w:val="Heading4"/>
        <w:rPr>
          <w:rFonts w:eastAsiaTheme="minorEastAsia"/>
        </w:rPr>
      </w:pPr>
      <w:bookmarkStart w:id="121" w:name="_Toc157254865"/>
      <w:r>
        <w:rPr>
          <w:rFonts w:eastAsiaTheme="minorEastAsia" w:hint="cs"/>
          <w:rtl/>
        </w:rPr>
        <w:t>نتایج شبیه سازی کنترلر بر پایه‌ی یادگیری</w:t>
      </w:r>
      <w:bookmarkEnd w:id="121"/>
    </w:p>
    <w:p w:rsidR="00956B3C" w:rsidRDefault="00DB74D8" w:rsidP="00751B49">
      <w:pPr>
        <w:bidi/>
        <w:rPr>
          <w:rtl/>
          <w:lang w:bidi="fa-IR"/>
        </w:rPr>
      </w:pPr>
      <w:r>
        <w:rPr>
          <w:rFonts w:hint="cs"/>
          <w:rtl/>
          <w:lang w:bidi="fa-IR"/>
        </w:rPr>
        <w:t xml:space="preserve">در این بخش برای توپولوژی ارتباطی ربات‌ها از توپولوژی خطی شکل 3-8 بهره می‌بریم. نتایج شبیه سازی برای حالتی ارائه می‌شوند که برای وزن‌های شبکه عصبی از رابطه‌ی 3-32 با مقادیر </w:t>
      </w:r>
      <w:r w:rsidR="00751B49">
        <w:rPr>
          <w:rFonts w:hint="cs"/>
          <w:rtl/>
          <w:lang w:bidi="fa-IR"/>
        </w:rPr>
        <w:t>جدول 3-10</w:t>
      </w:r>
      <w:r>
        <w:rPr>
          <w:rFonts w:hint="cs"/>
          <w:rtl/>
          <w:lang w:bidi="fa-IR"/>
        </w:rPr>
        <w:t xml:space="preserve"> استفاده شده است.</w:t>
      </w:r>
    </w:p>
    <w:p w:rsidR="00DB74D8" w:rsidRDefault="00DB74D8" w:rsidP="00DB74D8">
      <w:pPr>
        <w:pStyle w:val="Caption"/>
        <w:keepNext/>
        <w:bidi/>
        <w:jc w:val="center"/>
      </w:pPr>
      <w:bookmarkStart w:id="122" w:name="_Toc157255025"/>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404512">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404512">
        <w:rPr>
          <w:noProof/>
          <w:rtl/>
        </w:rPr>
        <w:t>10</w:t>
      </w:r>
      <w:r w:rsidR="00753FE5">
        <w:rPr>
          <w:rtl/>
        </w:rPr>
        <w:fldChar w:fldCharType="end"/>
      </w:r>
      <w:r>
        <w:rPr>
          <w:rFonts w:hint="cs"/>
          <w:rtl/>
          <w:lang w:bidi="fa-IR"/>
        </w:rPr>
        <w:t xml:space="preserve"> مقادیر زمانی برای رابطه‌ي 3-32</w:t>
      </w:r>
      <w:bookmarkEnd w:id="122"/>
    </w:p>
    <w:tbl>
      <w:tblPr>
        <w:tblStyle w:val="GridTable1Light"/>
        <w:bidiVisual/>
        <w:tblW w:w="0" w:type="auto"/>
        <w:tblLook w:val="04A0" w:firstRow="1" w:lastRow="0" w:firstColumn="1" w:lastColumn="0" w:noHBand="0" w:noVBand="1"/>
      </w:tblPr>
      <w:tblGrid>
        <w:gridCol w:w="4580"/>
        <w:gridCol w:w="4580"/>
      </w:tblGrid>
      <w:tr w:rsidR="00DB74D8" w:rsidTr="008263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Default="00DB74D8" w:rsidP="00826398">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DB74D8" w:rsidRDefault="00DB74D8" w:rsidP="00826398">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450 s</w:t>
            </w:r>
          </w:p>
        </w:tc>
        <w:tc>
          <w:tcPr>
            <w:tcW w:w="4580" w:type="dxa"/>
            <w:vAlign w:val="center"/>
          </w:tcPr>
          <w:p w:rsidR="00DB74D8" w:rsidRPr="00271424" w:rsidRDefault="006119C0"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1</m:t>
                    </m:r>
                  </m:sub>
                </m:sSub>
              </m:oMath>
            </m:oMathPara>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500 s</w:t>
            </w:r>
          </w:p>
        </w:tc>
        <w:tc>
          <w:tcPr>
            <w:tcW w:w="4580" w:type="dxa"/>
            <w:vAlign w:val="center"/>
          </w:tcPr>
          <w:p w:rsidR="00DB74D8" w:rsidRPr="00271424" w:rsidRDefault="006119C0"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2</m:t>
                    </m:r>
                  </m:sub>
                </m:sSub>
              </m:oMath>
            </m:oMathPara>
          </w:p>
        </w:tc>
      </w:tr>
    </w:tbl>
    <w:p w:rsidR="00271424" w:rsidRDefault="00271424" w:rsidP="00681471">
      <w:pPr>
        <w:bidi/>
        <w:rPr>
          <w:rtl/>
          <w:lang w:bidi="fa-IR"/>
        </w:rPr>
      </w:pPr>
    </w:p>
    <w:p w:rsidR="00DB74D8" w:rsidRDefault="00DB74D8" w:rsidP="00271424">
      <w:pPr>
        <w:bidi/>
        <w:rPr>
          <w:rFonts w:eastAsiaTheme="minorEastAsia"/>
          <w:rtl/>
          <w:lang w:bidi="fa-IR"/>
        </w:rPr>
      </w:pPr>
      <w:r>
        <w:rPr>
          <w:rFonts w:hint="cs"/>
          <w:rtl/>
          <w:lang w:bidi="fa-IR"/>
        </w:rPr>
        <w:lastRenderedPageBreak/>
        <w:t xml:space="preserve">بنابراین برای انتگرال رابطه 3-32، وزن‌های شبکه عصبی هر ربات به صورت مجزا در 50 ثانیه‌ی آخر حرکت در </w:t>
      </w:r>
      <w:r w:rsidRPr="00271424">
        <w:rPr>
          <w:rFonts w:hint="cs"/>
          <w:rtl/>
        </w:rPr>
        <w:t xml:space="preserve">بخش </w:t>
      </w:r>
      <w:r w:rsidR="00681471" w:rsidRPr="00271424">
        <w:rPr>
          <w:rFonts w:hint="cs"/>
          <w:rtl/>
        </w:rPr>
        <w:t>3-7-1-2</w:t>
      </w:r>
      <w:r w:rsidRPr="00271424">
        <w:rPr>
          <w:rFonts w:hint="cs"/>
          <w:rtl/>
        </w:rPr>
        <w:t xml:space="preserve"> را ذخیره نموده و میانگین گیری در بازه‌ی 450 تا 500 ثانیه برای هر کدام از ربات‌ها انجام شده است تا به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ربات </w:t>
      </w:r>
      <w:r w:rsidR="00A231C0" w:rsidRPr="00271424">
        <w:rPr>
          <w:rFonts w:hint="cs"/>
          <w:rtl/>
        </w:rPr>
        <w:t xml:space="preserve">به </w:t>
      </w:r>
      <w:r w:rsidRPr="00271424">
        <w:rPr>
          <w:rFonts w:hint="cs"/>
          <w:rtl/>
        </w:rPr>
        <w:t>دست</w:t>
      </w:r>
      <w:r w:rsidR="00A231C0" w:rsidRPr="00271424">
        <w:rPr>
          <w:rFonts w:hint="cs"/>
          <w:rtl/>
        </w:rPr>
        <w:t xml:space="preserve"> آید</w:t>
      </w:r>
      <w:r w:rsidRPr="00271424">
        <w:rPr>
          <w:rFonts w:hint="cs"/>
          <w:rtl/>
        </w:rPr>
        <w:t xml:space="preserve">. سپس با استفاده از رابطه 3-33 شبیه سازی اجرا </w:t>
      </w:r>
      <w:r w:rsidR="00A231C0" w:rsidRPr="00271424">
        <w:rPr>
          <w:rFonts w:hint="cs"/>
          <w:rtl/>
        </w:rPr>
        <w:t>شده است. همچنین برای سهولت در</w:t>
      </w:r>
      <w:r w:rsidR="00A231C0">
        <w:rPr>
          <w:rFonts w:eastAsiaTheme="minorEastAsia" w:hint="cs"/>
          <w:rtl/>
          <w:lang w:bidi="fa-IR"/>
        </w:rPr>
        <w:t xml:space="preserve"> اجرای شبیه سازی، زمان اجرای آن 200 ثانیه است.</w:t>
      </w:r>
    </w:p>
    <w:p w:rsidR="00A231C0" w:rsidRDefault="00404512" w:rsidP="00A231C0">
      <w:pPr>
        <w:keepNext/>
        <w:bidi/>
        <w:spacing w:after="160" w:line="259" w:lineRule="auto"/>
        <w:ind w:firstLine="0"/>
        <w:jc w:val="center"/>
      </w:pPr>
      <w:r w:rsidRPr="00404512">
        <w:rPr>
          <w:noProof/>
          <w:rtl/>
        </w:rPr>
        <w:drawing>
          <wp:inline distT="0" distB="0" distL="0" distR="0" wp14:anchorId="60807974" wp14:editId="431EF17C">
            <wp:extent cx="5029200" cy="2945674"/>
            <wp:effectExtent l="0" t="0" r="0" b="762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A231C0" w:rsidP="00A231C0">
      <w:pPr>
        <w:pStyle w:val="Caption"/>
        <w:bidi/>
        <w:jc w:val="center"/>
        <w:rPr>
          <w:noProof/>
          <w:rtl/>
          <w:lang w:bidi="fa-IR"/>
        </w:rPr>
      </w:pPr>
      <w:bookmarkStart w:id="123" w:name="_Toc157254972"/>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4</w:t>
      </w:r>
      <w:r w:rsidR="00DA77A6">
        <w:rPr>
          <w:rtl/>
        </w:rPr>
        <w:fldChar w:fldCharType="end"/>
      </w:r>
      <w:r>
        <w:rPr>
          <w:rFonts w:hint="cs"/>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1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3"/>
    </w:p>
    <w:p w:rsidR="00271424" w:rsidRPr="00271424" w:rsidRDefault="00271424" w:rsidP="00271424">
      <w:pPr>
        <w:bidi/>
        <w:rPr>
          <w:rtl/>
          <w:lang w:bidi="fa-IR"/>
        </w:rPr>
      </w:pPr>
    </w:p>
    <w:p w:rsidR="00826398" w:rsidRDefault="00404512" w:rsidP="00826398">
      <w:pPr>
        <w:keepNext/>
        <w:bidi/>
        <w:spacing w:after="160" w:line="259" w:lineRule="auto"/>
        <w:ind w:firstLine="0"/>
        <w:jc w:val="center"/>
      </w:pPr>
      <w:r w:rsidRPr="00404512">
        <w:rPr>
          <w:noProof/>
          <w:rtl/>
        </w:rPr>
        <w:drawing>
          <wp:inline distT="0" distB="0" distL="0" distR="0" wp14:anchorId="34385C40" wp14:editId="20E873EF">
            <wp:extent cx="5029200" cy="2945674"/>
            <wp:effectExtent l="0" t="0" r="0" b="762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826398" w:rsidP="00826398">
      <w:pPr>
        <w:pStyle w:val="Caption"/>
        <w:bidi/>
        <w:jc w:val="center"/>
        <w:rPr>
          <w:rtl/>
          <w:lang w:bidi="fa-IR"/>
        </w:rPr>
      </w:pPr>
      <w:bookmarkStart w:id="124" w:name="_Toc157254973"/>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5</w:t>
      </w:r>
      <w:r w:rsidR="00DA77A6">
        <w:rPr>
          <w:rtl/>
        </w:rPr>
        <w:fldChar w:fldCharType="end"/>
      </w:r>
      <w:r w:rsidRPr="00826398">
        <w:rPr>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Pr>
          <w:noProof/>
          <w:rtl/>
          <w:lang w:bidi="fa-IR"/>
        </w:rPr>
        <w:t xml:space="preserve"> حرکت ربا</w:t>
      </w:r>
      <w:r>
        <w:rPr>
          <w:rFonts w:hint="cs"/>
          <w:noProof/>
          <w:rtl/>
          <w:lang w:bidi="fa-IR"/>
        </w:rPr>
        <w:t>ت 2</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4"/>
    </w:p>
    <w:p w:rsidR="00956B3C" w:rsidRDefault="00956B3C" w:rsidP="00956B3C">
      <w:pPr>
        <w:bidi/>
        <w:spacing w:after="160" w:line="259" w:lineRule="auto"/>
        <w:ind w:firstLine="0"/>
        <w:jc w:val="center"/>
        <w:rPr>
          <w:rtl/>
          <w:lang w:bidi="fa-IR"/>
        </w:rPr>
      </w:pPr>
    </w:p>
    <w:p w:rsidR="00982C11" w:rsidRDefault="00404512" w:rsidP="00982C11">
      <w:pPr>
        <w:keepNext/>
        <w:bidi/>
        <w:spacing w:after="160" w:line="259" w:lineRule="auto"/>
        <w:ind w:firstLine="0"/>
        <w:jc w:val="center"/>
      </w:pPr>
      <w:r w:rsidRPr="00404512">
        <w:rPr>
          <w:noProof/>
          <w:rtl/>
        </w:rPr>
        <w:drawing>
          <wp:inline distT="0" distB="0" distL="0" distR="0" wp14:anchorId="3D3873D5" wp14:editId="28774D0C">
            <wp:extent cx="5029200" cy="2945674"/>
            <wp:effectExtent l="0" t="0" r="0" b="762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238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982C11" w:rsidP="00982C11">
      <w:pPr>
        <w:pStyle w:val="Caption"/>
        <w:bidi/>
        <w:jc w:val="center"/>
        <w:rPr>
          <w:rtl/>
          <w:lang w:bidi="fa-IR"/>
        </w:rPr>
      </w:pPr>
      <w:bookmarkStart w:id="125" w:name="_Toc157254974"/>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6</w:t>
      </w:r>
      <w:r w:rsidR="00DA77A6">
        <w:rPr>
          <w:rtl/>
        </w:rPr>
        <w:fldChar w:fldCharType="end"/>
      </w:r>
      <w:r>
        <w:rPr>
          <w:rFonts w:hint="cs"/>
          <w:rtl/>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w:t>
      </w:r>
      <w:r>
        <w:rPr>
          <w:rFonts w:hint="cs"/>
          <w:noProof/>
          <w:rtl/>
          <w:lang w:bidi="fa-IR"/>
        </w:rPr>
        <w:t>3</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5"/>
    </w:p>
    <w:p w:rsidR="00EA2A42" w:rsidRDefault="00404512" w:rsidP="00404512">
      <w:pPr>
        <w:keepNext/>
        <w:bidi/>
        <w:ind w:firstLine="440"/>
        <w:jc w:val="center"/>
      </w:pPr>
      <w:r w:rsidRPr="00404512">
        <w:rPr>
          <w:noProof/>
          <w:rtl/>
        </w:rPr>
        <w:drawing>
          <wp:inline distT="0" distB="0" distL="0" distR="0">
            <wp:extent cx="4562475" cy="368300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rotWithShape="1">
                    <a:blip r:embed="rId77">
                      <a:extLst>
                        <a:ext uri="{28A0092B-C50C-407E-A947-70E740481C1C}">
                          <a14:useLocalDpi xmlns:a14="http://schemas.microsoft.com/office/drawing/2010/main" val="0"/>
                        </a:ext>
                      </a:extLst>
                    </a:blip>
                    <a:srcRect l="2461" t="2275" r="6795"/>
                    <a:stretch/>
                  </pic:blipFill>
                  <pic:spPr bwMode="auto">
                    <a:xfrm>
                      <a:off x="0" y="0"/>
                      <a:ext cx="4563613" cy="3683919"/>
                    </a:xfrm>
                    <a:prstGeom prst="rect">
                      <a:avLst/>
                    </a:prstGeom>
                    <a:noFill/>
                    <a:ln>
                      <a:noFill/>
                    </a:ln>
                    <a:extLst>
                      <a:ext uri="{53640926-AAD7-44D8-BBD7-CCE9431645EC}">
                        <a14:shadowObscured xmlns:a14="http://schemas.microsoft.com/office/drawing/2010/main"/>
                      </a:ext>
                    </a:extLst>
                  </pic:spPr>
                </pic:pic>
              </a:graphicData>
            </a:graphic>
          </wp:inline>
        </w:drawing>
      </w:r>
    </w:p>
    <w:p w:rsidR="00E435A1" w:rsidRDefault="00EA2A42" w:rsidP="00EA2A42">
      <w:pPr>
        <w:pStyle w:val="Caption"/>
        <w:bidi/>
        <w:jc w:val="center"/>
        <w:rPr>
          <w:rtl/>
          <w:lang w:bidi="fa-IR"/>
        </w:rPr>
      </w:pPr>
      <w:bookmarkStart w:id="126" w:name="_Toc157254975"/>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7</w:t>
      </w:r>
      <w:r w:rsidR="00DA77A6">
        <w:rPr>
          <w:rtl/>
        </w:rPr>
        <w:fldChar w:fldCharType="end"/>
      </w:r>
      <w:r>
        <w:rPr>
          <w:rFonts w:hint="cs"/>
          <w:rtl/>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26"/>
    </w:p>
    <w:p w:rsidR="00EA2A42" w:rsidRDefault="00EA2A42" w:rsidP="00EA2A42">
      <w:pPr>
        <w:bidi/>
        <w:jc w:val="center"/>
        <w:rPr>
          <w:rtl/>
          <w:lang w:bidi="fa-IR"/>
        </w:rPr>
      </w:pPr>
    </w:p>
    <w:p w:rsidR="00EA2A42" w:rsidRDefault="00404512" w:rsidP="00404512">
      <w:pPr>
        <w:keepNext/>
        <w:bidi/>
        <w:ind w:hanging="10"/>
        <w:jc w:val="center"/>
      </w:pPr>
      <w:r>
        <w:rPr>
          <w:rFonts w:hint="cs"/>
          <w:noProof/>
          <w:rtl/>
        </w:rPr>
        <w:lastRenderedPageBreak/>
        <w:t>‍</w:t>
      </w:r>
      <w:r w:rsidRPr="00404512">
        <w:rPr>
          <w:noProof/>
          <w:rtl/>
        </w:rPr>
        <w:drawing>
          <wp:inline distT="0" distB="0" distL="0" distR="0">
            <wp:extent cx="4524375" cy="3670300"/>
            <wp:effectExtent l="0" t="0" r="952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rotWithShape="1">
                    <a:blip r:embed="rId78">
                      <a:extLst>
                        <a:ext uri="{28A0092B-C50C-407E-A947-70E740481C1C}">
                          <a14:useLocalDpi xmlns:a14="http://schemas.microsoft.com/office/drawing/2010/main" val="0"/>
                        </a:ext>
                      </a:extLst>
                    </a:blip>
                    <a:srcRect l="2841" t="2625" r="7187"/>
                    <a:stretch/>
                  </pic:blipFill>
                  <pic:spPr bwMode="auto">
                    <a:xfrm>
                      <a:off x="0" y="0"/>
                      <a:ext cx="4524851" cy="3670686"/>
                    </a:xfrm>
                    <a:prstGeom prst="rect">
                      <a:avLst/>
                    </a:prstGeom>
                    <a:noFill/>
                    <a:ln>
                      <a:noFill/>
                    </a:ln>
                    <a:extLst>
                      <a:ext uri="{53640926-AAD7-44D8-BBD7-CCE9431645EC}">
                        <a14:shadowObscured xmlns:a14="http://schemas.microsoft.com/office/drawing/2010/main"/>
                      </a:ext>
                    </a:extLst>
                  </pic:spPr>
                </pic:pic>
              </a:graphicData>
            </a:graphic>
          </wp:inline>
        </w:drawing>
      </w:r>
    </w:p>
    <w:p w:rsidR="00EA2A42" w:rsidRDefault="00EA2A42" w:rsidP="00EA2A42">
      <w:pPr>
        <w:pStyle w:val="Caption"/>
        <w:bidi/>
        <w:jc w:val="center"/>
        <w:rPr>
          <w:rtl/>
          <w:lang w:bidi="fa-IR"/>
        </w:rPr>
      </w:pPr>
      <w:bookmarkStart w:id="127" w:name="_Toc157254976"/>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3</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8</w:t>
      </w:r>
      <w:r w:rsidR="00DA77A6">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27"/>
    </w:p>
    <w:p w:rsidR="00271424" w:rsidRPr="00271424" w:rsidRDefault="00271424" w:rsidP="00271424">
      <w:pPr>
        <w:bidi/>
        <w:rPr>
          <w:lang w:bidi="fa-IR"/>
        </w:rPr>
      </w:pPr>
    </w:p>
    <w:p w:rsidR="00982C11" w:rsidRDefault="00EA2A42" w:rsidP="00EA2A42">
      <w:pPr>
        <w:pStyle w:val="Heading4"/>
        <w:rPr>
          <w:rtl/>
        </w:rPr>
      </w:pPr>
      <w:bookmarkStart w:id="128" w:name="_Toc157254866"/>
      <w:r>
        <w:rPr>
          <w:rFonts w:hint="cs"/>
          <w:rtl/>
        </w:rPr>
        <w:t>نتیجه گیری</w:t>
      </w:r>
      <w:bookmarkEnd w:id="128"/>
    </w:p>
    <w:p w:rsidR="00EA2A42" w:rsidRDefault="00EA2A42" w:rsidP="00681471">
      <w:pPr>
        <w:bidi/>
        <w:rPr>
          <w:rFonts w:eastAsiaTheme="minorEastAsia"/>
          <w:rtl/>
          <w:lang w:bidi="fa-IR"/>
        </w:rPr>
      </w:pPr>
      <w:r>
        <w:rPr>
          <w:rFonts w:hint="cs"/>
          <w:rtl/>
          <w:lang w:bidi="fa-IR"/>
        </w:rPr>
        <w:t>در ۳ بخش قبل</w:t>
      </w:r>
      <w:r w:rsidR="00681471">
        <w:rPr>
          <w:rFonts w:hint="cs"/>
          <w:rtl/>
          <w:lang w:bidi="fa-IR"/>
        </w:rPr>
        <w:t xml:space="preserve"> یعنی 3-7-1-2 تا 3-7-1-4</w:t>
      </w:r>
      <w:r>
        <w:rPr>
          <w:rFonts w:hint="cs"/>
          <w:rtl/>
          <w:lang w:bidi="fa-IR"/>
        </w:rPr>
        <w:t>، نتایج مربوط به شبیه سازی به ترتیب کنترلر با توپولوژی ارتباطی خطی، کنترلر با توپولوژی ارتباطی مثلثی، و کنترلر با توپولوژی ارتباطی خطی بر پایه‌ي یادگیر</w:t>
      </w:r>
      <w:r w:rsidR="00681471">
        <w:rPr>
          <w:rFonts w:hint="cs"/>
          <w:rtl/>
          <w:lang w:bidi="fa-IR"/>
        </w:rPr>
        <w:t>ی آورده شد. با مقایسه‌ی دو بخش 3-7-1-2</w:t>
      </w:r>
      <w:r>
        <w:rPr>
          <w:rFonts w:hint="cs"/>
          <w:rtl/>
          <w:lang w:bidi="fa-IR"/>
        </w:rPr>
        <w:t xml:space="preserve"> و </w:t>
      </w:r>
      <w:r w:rsidR="00681471">
        <w:rPr>
          <w:rFonts w:hint="cs"/>
          <w:rtl/>
          <w:lang w:bidi="fa-IR"/>
        </w:rPr>
        <w:t>3-7-1-3</w:t>
      </w:r>
      <w:r>
        <w:rPr>
          <w:rFonts w:hint="cs"/>
          <w:rtl/>
          <w:lang w:bidi="fa-IR"/>
        </w:rPr>
        <w:t xml:space="preserve"> خصوصا در قسمت خطای </w:t>
      </w:r>
      <w:r>
        <w:rPr>
          <w:rtl/>
          <w:lang w:bidi="fa-IR"/>
        </w:rPr>
        <w:t>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Pr>
          <w:rFonts w:hint="cs"/>
          <w:rtl/>
          <w:lang w:bidi="fa-IR"/>
        </w:rPr>
        <w:t xml:space="preserve"> برای هر سه ربات، میل نمودن این خطا به 0</w:t>
      </w:r>
      <w:r w:rsidR="00681471">
        <w:rPr>
          <w:rFonts w:hint="cs"/>
          <w:rtl/>
          <w:lang w:bidi="fa-IR"/>
        </w:rPr>
        <w:t xml:space="preserve"> در ربات 3</w:t>
      </w:r>
      <w:r>
        <w:rPr>
          <w:rFonts w:hint="cs"/>
          <w:rtl/>
          <w:lang w:bidi="fa-IR"/>
        </w:rPr>
        <w:t xml:space="preserve">، در توپولوژی ارتباطی مثلثی حدود 50 ثانیه زودتر از توپولوژی ارتباطی خطی صورت داده است. این به علت آن است که ارتباط بین هر سه ربات به طور مستقیم برقرار است و گراف نشان دهنده‌ی توپولوژی ارتباطی، یک گراف بدون جهت کامل است. بنابراین تمامی ربات‌ها وزن‌های شبکه عصبی خود را به صورت دو طرفه به اشتراک </w:t>
      </w:r>
      <w:r w:rsidRPr="00271424">
        <w:rPr>
          <w:rFonts w:hint="cs"/>
          <w:rtl/>
        </w:rPr>
        <w:t xml:space="preserve">می‌گذارند. این موجب می‌شود که وزن‌های شبکه عصبی هر ربات، با دقت بیشتری به مقدار </w:t>
      </w:r>
      <m:oMath>
        <m:sSup>
          <m:sSupPr>
            <m:ctrlPr>
              <w:rPr>
                <w:rFonts w:ascii="Cambria Math" w:hAnsi="Cambria Math"/>
              </w:rPr>
            </m:ctrlPr>
          </m:sSupPr>
          <m:e>
            <m:r>
              <w:rPr>
                <w:rFonts w:ascii="Cambria Math" w:hAnsi="Cambria Math"/>
              </w:rPr>
              <m:t>W</m:t>
            </m:r>
          </m:e>
          <m:sup>
            <m:r>
              <w:rPr>
                <w:rFonts w:ascii="Cambria Math" w:hAnsi="Cambria Math"/>
              </w:rPr>
              <m:t>*</m:t>
            </m:r>
          </m:sup>
        </m:sSup>
      </m:oMath>
      <w:r w:rsidRPr="00271424">
        <w:rPr>
          <w:rFonts w:hint="cs"/>
          <w:rtl/>
        </w:rPr>
        <w:t xml:space="preserve"> میل کند. بنابراین دقت</w:t>
      </w:r>
      <w:r>
        <w:rPr>
          <w:rFonts w:eastAsiaTheme="minorEastAsia" w:hint="cs"/>
          <w:rtl/>
          <w:lang w:bidi="fa-IR"/>
        </w:rPr>
        <w:t xml:space="preserve"> تخمین دینامیک غیرخطی و غیر قطعی در کل سیستم سه رباته افزایش یافته و دقت حرکتی نیز به تبع افزایش می‌یابد.</w:t>
      </w:r>
    </w:p>
    <w:p w:rsidR="00982C11" w:rsidRDefault="00681471" w:rsidP="00404512">
      <w:pPr>
        <w:bidi/>
        <w:rPr>
          <w:rFonts w:eastAsiaTheme="minorEastAsia"/>
          <w:lang w:bidi="fa-IR"/>
        </w:rPr>
      </w:pPr>
      <w:r w:rsidRPr="00271424">
        <w:rPr>
          <w:rFonts w:hint="cs"/>
          <w:rtl/>
        </w:rPr>
        <w:t xml:space="preserve">همچنین با مقایسه‌ی دو بخش 3-7-1-2 و 3-7-1-4 به خصوص در بخش </w:t>
      </w:r>
      <w:r w:rsidRPr="00271424">
        <w:rPr>
          <w:rtl/>
        </w:rPr>
        <w:t>خطا</w:t>
      </w:r>
      <w:r w:rsidRPr="00271424">
        <w:rPr>
          <w:rFonts w:hint="cs"/>
          <w:rtl/>
        </w:rPr>
        <w:t>ی</w:t>
      </w:r>
      <w:r w:rsidRPr="00271424">
        <w:rPr>
          <w:rtl/>
        </w:rPr>
        <w:t xml:space="preserve"> حالت تبد</w:t>
      </w:r>
      <w:r w:rsidRPr="00271424">
        <w:rPr>
          <w:rFonts w:hint="cs"/>
          <w:rtl/>
        </w:rPr>
        <w:t>ی</w:t>
      </w:r>
      <w:r w:rsidRPr="00271424">
        <w:rPr>
          <w:rFonts w:hint="eastAsia"/>
          <w:rtl/>
        </w:rPr>
        <w:t>ل</w:t>
      </w:r>
      <w:r w:rsidRPr="00271424">
        <w:rPr>
          <w:rFonts w:hint="cs"/>
          <w:rtl/>
        </w:rPr>
        <w:t xml:space="preserve"> شده‌ی </w:t>
      </w:r>
      <m:oMath>
        <m:sSub>
          <m:sSubPr>
            <m:ctrlPr>
              <w:rPr>
                <w:rFonts w:ascii="Cambria Math" w:hAnsi="Cambria Math"/>
              </w:rPr>
            </m:ctrlPr>
          </m:sSubPr>
          <m:e>
            <m:r>
              <w:rPr>
                <w:rFonts w:ascii="Cambria Math" w:hAnsi="Cambria Math"/>
              </w:rPr>
              <m:t>x</m:t>
            </m:r>
          </m:e>
          <m:sub>
            <m:r>
              <w:rPr>
                <w:rFonts w:ascii="Cambria Math" w:hAnsi="Cambria Math"/>
              </w:rPr>
              <m:t>i.3</m:t>
            </m:r>
          </m:sub>
        </m:sSub>
      </m:oMath>
      <w:r w:rsidRPr="00271424">
        <w:rPr>
          <w:rFonts w:hint="cs"/>
          <w:rtl/>
        </w:rPr>
        <w:t>،</w:t>
      </w:r>
      <w:r>
        <w:rPr>
          <w:rFonts w:hint="cs"/>
          <w:rtl/>
          <w:lang w:bidi="fa-IR"/>
        </w:rPr>
        <w:t xml:space="preserve"> مشاهده می‌شود که خطای ربات 3، بسیار سریع‌تر به 0 میل می‌کند. علت این امر نیز آن است که از ابتدا وزن‌های میانگین </w:t>
      </w:r>
      <w:r w:rsidRPr="00271424">
        <w:rPr>
          <w:rFonts w:hint="cs"/>
          <w:rtl/>
        </w:rPr>
        <w:t xml:space="preserve">گیری شده‌ي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یک از ربات‌ها استفاده می‌شود و شبکه عصبی زمانی را صرف یادگیری جدید نمی‌کند. در واقع</w:t>
      </w:r>
      <w:r>
        <w:rPr>
          <w:rFonts w:eastAsiaTheme="minorEastAsia" w:hint="cs"/>
          <w:rtl/>
          <w:lang w:bidi="fa-IR"/>
        </w:rPr>
        <w:t xml:space="preserve"> وزن‌های شبکه عصبی برای هر سه ربات از پیش بهینه شده است. در این حالت منطقی است که خطای حرکتی زودتر به 0 میل کند و زمانی برای آموزش شبکه عصبی صرف نشود.</w:t>
      </w:r>
    </w:p>
    <w:p w:rsidR="005C0670" w:rsidRPr="00096927" w:rsidRDefault="005C0670" w:rsidP="00193DC8">
      <w:pPr>
        <w:pStyle w:val="Heading1"/>
        <w:ind w:left="-10" w:firstLine="0"/>
        <w:rPr>
          <w:rFonts w:eastAsia="Arial"/>
          <w:rtl/>
        </w:rPr>
      </w:pPr>
      <w:bookmarkStart w:id="129" w:name="_Toc144724523"/>
      <w:bookmarkStart w:id="130" w:name="_Toc144737863"/>
      <w:bookmarkStart w:id="131" w:name="_Toc144742043"/>
      <w:r w:rsidRPr="00096927">
        <w:rPr>
          <w:rFonts w:eastAsia="Arial" w:hint="cs"/>
          <w:rtl/>
        </w:rPr>
        <w:lastRenderedPageBreak/>
        <w:t>فصل چهارم</w:t>
      </w:r>
      <w:bookmarkEnd w:id="129"/>
      <w:bookmarkEnd w:id="130"/>
      <w:bookmarkEnd w:id="131"/>
    </w:p>
    <w:p w:rsidR="005C0670" w:rsidRPr="00096927" w:rsidRDefault="005C0670" w:rsidP="005C0670">
      <w:pPr>
        <w:pStyle w:val="a0"/>
        <w:ind w:left="720" w:hanging="289"/>
        <w:rPr>
          <w:rtl/>
        </w:rPr>
      </w:pPr>
      <w:r w:rsidRPr="00096927">
        <w:rPr>
          <w:rtl/>
        </w:rPr>
        <w:t>طراح</w:t>
      </w:r>
      <w:r w:rsidRPr="00096927">
        <w:rPr>
          <w:rFonts w:hint="cs"/>
          <w:rtl/>
        </w:rPr>
        <w:t>ی</w:t>
      </w:r>
      <w:r w:rsidRPr="00096927">
        <w:rPr>
          <w:rtl/>
        </w:rPr>
        <w:t xml:space="preserve"> مکان</w:t>
      </w:r>
      <w:r w:rsidRPr="00096927">
        <w:rPr>
          <w:rFonts w:hint="cs"/>
          <w:rtl/>
        </w:rPr>
        <w:t>ی</w:t>
      </w:r>
      <w:r w:rsidRPr="00096927">
        <w:rPr>
          <w:rFonts w:hint="eastAsia"/>
          <w:rtl/>
        </w:rPr>
        <w:t>ک</w:t>
      </w:r>
      <w:r w:rsidRPr="00096927">
        <w:rPr>
          <w:rFonts w:hint="cs"/>
          <w:rtl/>
        </w:rPr>
        <w:t>ی</w:t>
      </w:r>
      <w:r w:rsidRPr="00096927">
        <w:rPr>
          <w:rtl/>
        </w:rPr>
        <w:t xml:space="preserve"> و الکترون</w:t>
      </w:r>
      <w:r w:rsidRPr="00096927">
        <w:rPr>
          <w:rFonts w:hint="cs"/>
          <w:rtl/>
        </w:rPr>
        <w:t>ی</w:t>
      </w:r>
      <w:r w:rsidRPr="00096927">
        <w:rPr>
          <w:rFonts w:hint="eastAsia"/>
          <w:rtl/>
        </w:rPr>
        <w:t>ک</w:t>
      </w:r>
      <w:r w:rsidRPr="00096927">
        <w:rPr>
          <w:rFonts w:hint="cs"/>
          <w:rtl/>
        </w:rPr>
        <w:t>ی</w:t>
      </w:r>
    </w:p>
    <w:p w:rsidR="005C0670" w:rsidRPr="00096927" w:rsidRDefault="005C0670" w:rsidP="005C0670">
      <w:pPr>
        <w:bidi/>
        <w:jc w:val="left"/>
        <w:rPr>
          <w:lang w:bidi="fa-IR"/>
        </w:rPr>
      </w:pPr>
    </w:p>
    <w:p w:rsidR="005C0670" w:rsidRPr="00096927" w:rsidRDefault="005C0670" w:rsidP="00097A2C">
      <w:pPr>
        <w:pStyle w:val="Heading2"/>
        <w:rPr>
          <w:rtl/>
        </w:rPr>
      </w:pPr>
      <w:r w:rsidRPr="00096927">
        <w:rPr>
          <w:rFonts w:hint="cs"/>
          <w:rtl/>
        </w:rPr>
        <w:lastRenderedPageBreak/>
        <w:t>مقدمه</w:t>
      </w:r>
    </w:p>
    <w:p w:rsidR="005C0670" w:rsidRPr="00096927" w:rsidRDefault="005C0670" w:rsidP="005C0670">
      <w:pPr>
        <w:bidi/>
        <w:rPr>
          <w:rtl/>
          <w:lang w:bidi="fa-IR"/>
        </w:rPr>
      </w:pPr>
      <w:r w:rsidRPr="00096927">
        <w:rPr>
          <w:rtl/>
          <w:lang w:bidi="fa-IR"/>
        </w:rPr>
        <w:t>در ا</w:t>
      </w:r>
      <w:r w:rsidRPr="00096927">
        <w:rPr>
          <w:rFonts w:hint="cs"/>
          <w:rtl/>
          <w:lang w:bidi="fa-IR"/>
        </w:rPr>
        <w:t>ی</w:t>
      </w:r>
      <w:r w:rsidRPr="00096927">
        <w:rPr>
          <w:rFonts w:hint="eastAsia"/>
          <w:rtl/>
          <w:lang w:bidi="fa-IR"/>
        </w:rPr>
        <w:t>ن</w:t>
      </w:r>
      <w:r w:rsidRPr="00096927">
        <w:rPr>
          <w:rtl/>
          <w:lang w:bidi="fa-IR"/>
        </w:rPr>
        <w:t xml:space="preserve"> فصل، طراح</w:t>
      </w:r>
      <w:r w:rsidRPr="00096927">
        <w:rPr>
          <w:rFonts w:hint="cs"/>
          <w:rtl/>
          <w:lang w:bidi="fa-IR"/>
        </w:rPr>
        <w:t>ی</w:t>
      </w:r>
      <w:r w:rsidRPr="00096927">
        <w:rPr>
          <w:rtl/>
          <w:lang w:bidi="fa-IR"/>
        </w:rPr>
        <w:t xml:space="preserve"> مکا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و الکترو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سه پلتفرم ربات چرخدار بررس</w:t>
      </w:r>
      <w:r w:rsidRPr="00096927">
        <w:rPr>
          <w:rFonts w:hint="cs"/>
          <w:rtl/>
          <w:lang w:bidi="fa-IR"/>
        </w:rPr>
        <w:t>ی</w:t>
      </w:r>
      <w:r w:rsidRPr="00096927">
        <w:rPr>
          <w:rtl/>
          <w:lang w:bidi="fa-IR"/>
        </w:rPr>
        <w:t xml:space="preserve"> </w:t>
      </w:r>
      <w:r w:rsidR="00F15510">
        <w:rPr>
          <w:rFonts w:hint="cs"/>
          <w:rtl/>
          <w:lang w:bidi="fa-IR"/>
        </w:rPr>
        <w:t xml:space="preserve">و انجام </w:t>
      </w:r>
      <w:r w:rsidRPr="00096927">
        <w:rPr>
          <w:rtl/>
          <w:lang w:bidi="fa-IR"/>
        </w:rPr>
        <w:t xml:space="preserve">خواهد شد. هدف </w:t>
      </w:r>
      <w:r w:rsidR="00F15510">
        <w:rPr>
          <w:rFonts w:hint="cs"/>
          <w:rtl/>
          <w:lang w:bidi="fa-IR"/>
        </w:rPr>
        <w:t xml:space="preserve">از ساخت </w:t>
      </w:r>
      <w:r w:rsidRPr="00096927">
        <w:rPr>
          <w:rtl/>
          <w:lang w:bidi="fa-IR"/>
        </w:rPr>
        <w:t>ا</w:t>
      </w:r>
      <w:r w:rsidRPr="00096927">
        <w:rPr>
          <w:rFonts w:hint="cs"/>
          <w:rtl/>
          <w:lang w:bidi="fa-IR"/>
        </w:rPr>
        <w:t>ی</w:t>
      </w:r>
      <w:r w:rsidRPr="00096927">
        <w:rPr>
          <w:rFonts w:hint="eastAsia"/>
          <w:rtl/>
          <w:lang w:bidi="fa-IR"/>
        </w:rPr>
        <w:t>ن</w:t>
      </w:r>
      <w:r w:rsidRPr="00096927">
        <w:rPr>
          <w:rtl/>
          <w:lang w:bidi="fa-IR"/>
        </w:rPr>
        <w:t xml:space="preserve"> پلتفرم‌ها، ارائه‌</w:t>
      </w:r>
      <w:r w:rsidRPr="00096927">
        <w:rPr>
          <w:rFonts w:hint="cs"/>
          <w:rtl/>
          <w:lang w:bidi="fa-IR"/>
        </w:rPr>
        <w:t>ی</w:t>
      </w:r>
      <w:r w:rsidRPr="00096927">
        <w:rPr>
          <w:rtl/>
          <w:lang w:bidi="fa-IR"/>
        </w:rPr>
        <w:t xml:space="preserve"> </w:t>
      </w:r>
      <w:r w:rsidRPr="00096927">
        <w:rPr>
          <w:rFonts w:hint="cs"/>
          <w:rtl/>
          <w:lang w:bidi="fa-IR"/>
        </w:rPr>
        <w:t>ی</w:t>
      </w:r>
      <w:r w:rsidRPr="00096927">
        <w:rPr>
          <w:rFonts w:hint="eastAsia"/>
          <w:rtl/>
          <w:lang w:bidi="fa-IR"/>
        </w:rPr>
        <w:t>ک</w:t>
      </w:r>
      <w:r w:rsidRPr="00096927">
        <w:rPr>
          <w:rtl/>
          <w:lang w:bidi="fa-IR"/>
        </w:rPr>
        <w:t xml:space="preserve"> ساختار متناسب با ن</w:t>
      </w:r>
      <w:r w:rsidRPr="00096927">
        <w:rPr>
          <w:rFonts w:hint="cs"/>
          <w:rtl/>
          <w:lang w:bidi="fa-IR"/>
        </w:rPr>
        <w:t>ی</w:t>
      </w:r>
      <w:r w:rsidRPr="00096927">
        <w:rPr>
          <w:rFonts w:hint="eastAsia"/>
          <w:rtl/>
          <w:lang w:bidi="fa-IR"/>
        </w:rPr>
        <w:t>ازها</w:t>
      </w:r>
      <w:r w:rsidRPr="00096927">
        <w:rPr>
          <w:rFonts w:hint="cs"/>
          <w:rtl/>
          <w:lang w:bidi="fa-IR"/>
        </w:rPr>
        <w:t>ی</w:t>
      </w:r>
      <w:r w:rsidRPr="00096927">
        <w:rPr>
          <w:rtl/>
          <w:lang w:bidi="fa-IR"/>
        </w:rPr>
        <w:t xml:space="preserve"> ربات چرخدار با امکانات حرکت</w:t>
      </w:r>
      <w:r w:rsidRPr="00096927">
        <w:rPr>
          <w:rFonts w:hint="cs"/>
          <w:rtl/>
          <w:lang w:bidi="fa-IR"/>
        </w:rPr>
        <w:t>ی</w:t>
      </w:r>
      <w:r w:rsidRPr="00096927">
        <w:rPr>
          <w:rFonts w:hint="eastAsia"/>
          <w:rtl/>
          <w:lang w:bidi="fa-IR"/>
        </w:rPr>
        <w:t>،</w:t>
      </w:r>
      <w:r w:rsidRPr="00096927">
        <w:rPr>
          <w:rtl/>
          <w:lang w:bidi="fa-IR"/>
        </w:rPr>
        <w:t xml:space="preserve"> مانورپذ</w:t>
      </w:r>
      <w:r w:rsidRPr="00096927">
        <w:rPr>
          <w:rFonts w:hint="cs"/>
          <w:rtl/>
          <w:lang w:bidi="fa-IR"/>
        </w:rPr>
        <w:t>ی</w:t>
      </w:r>
      <w:r w:rsidRPr="00096927">
        <w:rPr>
          <w:rFonts w:hint="eastAsia"/>
          <w:rtl/>
          <w:lang w:bidi="fa-IR"/>
        </w:rPr>
        <w:t>ر</w:t>
      </w:r>
      <w:r w:rsidRPr="00096927">
        <w:rPr>
          <w:rFonts w:hint="cs"/>
          <w:rtl/>
          <w:lang w:bidi="fa-IR"/>
        </w:rPr>
        <w:t>ی</w:t>
      </w:r>
      <w:r w:rsidRPr="00096927">
        <w:rPr>
          <w:rtl/>
          <w:lang w:bidi="fa-IR"/>
        </w:rPr>
        <w:t xml:space="preserve"> و پا</w:t>
      </w:r>
      <w:r w:rsidRPr="00096927">
        <w:rPr>
          <w:rFonts w:hint="cs"/>
          <w:rtl/>
          <w:lang w:bidi="fa-IR"/>
        </w:rPr>
        <w:t>ی</w:t>
      </w:r>
      <w:r w:rsidRPr="00096927">
        <w:rPr>
          <w:rFonts w:hint="eastAsia"/>
          <w:rtl/>
          <w:lang w:bidi="fa-IR"/>
        </w:rPr>
        <w:t>دار</w:t>
      </w:r>
      <w:r w:rsidRPr="00096927">
        <w:rPr>
          <w:rFonts w:hint="cs"/>
          <w:rtl/>
          <w:lang w:bidi="fa-IR"/>
        </w:rPr>
        <w:t>ی</w:t>
      </w:r>
      <w:r w:rsidRPr="00096927">
        <w:rPr>
          <w:rtl/>
          <w:lang w:bidi="fa-IR"/>
        </w:rPr>
        <w:t xml:space="preserve"> است. همچن</w:t>
      </w:r>
      <w:r w:rsidRPr="00096927">
        <w:rPr>
          <w:rFonts w:hint="cs"/>
          <w:rtl/>
          <w:lang w:bidi="fa-IR"/>
        </w:rPr>
        <w:t>ی</w:t>
      </w:r>
      <w:r w:rsidRPr="00096927">
        <w:rPr>
          <w:rFonts w:hint="eastAsia"/>
          <w:rtl/>
          <w:lang w:bidi="fa-IR"/>
        </w:rPr>
        <w:t>ن،</w:t>
      </w:r>
      <w:r w:rsidRPr="00096927">
        <w:rPr>
          <w:rtl/>
          <w:lang w:bidi="fa-IR"/>
        </w:rPr>
        <w:t xml:space="preserve"> نحوه‌</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جاد</w:t>
      </w:r>
      <w:r w:rsidRPr="00096927">
        <w:rPr>
          <w:rtl/>
          <w:lang w:bidi="fa-IR"/>
        </w:rPr>
        <w:t xml:space="preserve"> </w:t>
      </w:r>
      <w:r w:rsidRPr="00096927">
        <w:rPr>
          <w:rFonts w:hint="cs"/>
          <w:rtl/>
          <w:lang w:bidi="fa-IR"/>
        </w:rPr>
        <w:t>پس‌خور</w:t>
      </w:r>
      <w:r w:rsidRPr="00096927">
        <w:rPr>
          <w:rtl/>
          <w:lang w:bidi="fa-IR"/>
        </w:rPr>
        <w:t xml:space="preserve"> مکان بر پا</w:t>
      </w:r>
      <w:r w:rsidRPr="00096927">
        <w:rPr>
          <w:rFonts w:hint="cs"/>
          <w:rtl/>
          <w:lang w:bidi="fa-IR"/>
        </w:rPr>
        <w:t>ی</w:t>
      </w:r>
      <w:r w:rsidRPr="00096927">
        <w:rPr>
          <w:rFonts w:hint="eastAsia"/>
          <w:rtl/>
          <w:lang w:bidi="fa-IR"/>
        </w:rPr>
        <w:t>ه‌</w:t>
      </w:r>
      <w:r w:rsidRPr="00096927">
        <w:rPr>
          <w:rFonts w:hint="cs"/>
          <w:rtl/>
          <w:lang w:bidi="fa-IR"/>
        </w:rPr>
        <w:t>ی</w:t>
      </w:r>
      <w:r w:rsidRPr="00096927">
        <w:rPr>
          <w:rtl/>
          <w:lang w:bidi="fa-IR"/>
        </w:rPr>
        <w:t xml:space="preserve"> پردازش تصو</w:t>
      </w:r>
      <w:r w:rsidRPr="00096927">
        <w:rPr>
          <w:rFonts w:hint="cs"/>
          <w:rtl/>
          <w:lang w:bidi="fa-IR"/>
        </w:rPr>
        <w:t>ی</w:t>
      </w:r>
      <w:r w:rsidRPr="00096927">
        <w:rPr>
          <w:rFonts w:hint="eastAsia"/>
          <w:rtl/>
          <w:lang w:bidi="fa-IR"/>
        </w:rPr>
        <w:t>ر</w:t>
      </w:r>
      <w:r w:rsidRPr="00096927">
        <w:rPr>
          <w:rtl/>
          <w:lang w:bidi="fa-IR"/>
        </w:rPr>
        <w:t xml:space="preserve"> و پ</w:t>
      </w:r>
      <w:r w:rsidRPr="00096927">
        <w:rPr>
          <w:rFonts w:hint="cs"/>
          <w:rtl/>
          <w:lang w:bidi="fa-IR"/>
        </w:rPr>
        <w:t>ی</w:t>
      </w:r>
      <w:r w:rsidRPr="00096927">
        <w:rPr>
          <w:rFonts w:hint="eastAsia"/>
          <w:rtl/>
          <w:lang w:bidi="fa-IR"/>
        </w:rPr>
        <w:t>کربند</w:t>
      </w:r>
      <w:r w:rsidRPr="00096927">
        <w:rPr>
          <w:rFonts w:hint="cs"/>
          <w:rtl/>
          <w:lang w:bidi="fa-IR"/>
        </w:rPr>
        <w:t>ی</w:t>
      </w:r>
      <w:r w:rsidRPr="00096927">
        <w:rPr>
          <w:rtl/>
          <w:lang w:bidi="fa-IR"/>
        </w:rPr>
        <w:t xml:space="preserve"> </w:t>
      </w:r>
      <w:r w:rsidRPr="00096927">
        <w:rPr>
          <w:rFonts w:hint="eastAsia"/>
          <w:rtl/>
          <w:lang w:bidi="fa-IR"/>
        </w:rPr>
        <w:t>رنگ</w:t>
      </w:r>
      <w:r w:rsidRPr="00096927">
        <w:rPr>
          <w:rFonts w:hint="cs"/>
          <w:rtl/>
          <w:lang w:bidi="fa-IR"/>
        </w:rPr>
        <w:t>ی</w:t>
      </w:r>
      <w:r w:rsidRPr="00096927">
        <w:rPr>
          <w:rtl/>
          <w:lang w:bidi="fa-IR"/>
        </w:rPr>
        <w:t xml:space="preserve"> هر پلتفرم بررس</w:t>
      </w:r>
      <w:r w:rsidRPr="00096927">
        <w:rPr>
          <w:rFonts w:hint="cs"/>
          <w:rtl/>
          <w:lang w:bidi="fa-IR"/>
        </w:rPr>
        <w:t>ی</w:t>
      </w:r>
      <w:r w:rsidRPr="00096927">
        <w:rPr>
          <w:rtl/>
          <w:lang w:bidi="fa-IR"/>
        </w:rPr>
        <w:t xml:space="preserve"> خواهد شد.</w:t>
      </w:r>
      <w:r w:rsidRPr="00096927">
        <w:rPr>
          <w:rFonts w:hint="cs"/>
          <w:rtl/>
          <w:lang w:bidi="fa-IR"/>
        </w:rPr>
        <w:t xml:space="preserve"> در ادامه چکیده ای از اطلاعات که در این فصل به آن پرداخته ایم فراهم شده است.</w:t>
      </w:r>
    </w:p>
    <w:p w:rsidR="005C0670" w:rsidRPr="00096927" w:rsidRDefault="005C0670" w:rsidP="00BC20EA">
      <w:pPr>
        <w:bidi/>
        <w:rPr>
          <w:rtl/>
          <w:lang w:bidi="fa-IR"/>
        </w:rPr>
      </w:pPr>
      <w:r w:rsidRPr="00096927">
        <w:rPr>
          <w:rtl/>
          <w:lang w:bidi="fa-IR"/>
        </w:rPr>
        <w:t>پلتفرم ربات</w:t>
      </w:r>
      <w:r w:rsidR="00BC20EA">
        <w:rPr>
          <w:rFonts w:hint="cs"/>
          <w:rtl/>
          <w:lang w:bidi="fa-IR"/>
        </w:rPr>
        <w:t xml:space="preserve">  طراحی شده</w:t>
      </w:r>
      <w:r w:rsidR="00F15510">
        <w:rPr>
          <w:rFonts w:hint="cs"/>
          <w:rtl/>
          <w:lang w:bidi="fa-IR"/>
        </w:rPr>
        <w:t>،</w:t>
      </w:r>
      <w:r w:rsidRPr="00096927">
        <w:rPr>
          <w:rtl/>
          <w:lang w:bidi="fa-IR"/>
        </w:rPr>
        <w:t xml:space="preserve"> </w:t>
      </w:r>
      <w:r w:rsidR="00BC20EA">
        <w:rPr>
          <w:rFonts w:hint="cs"/>
          <w:rtl/>
          <w:lang w:bidi="fa-IR"/>
        </w:rPr>
        <w:t>یک ربات</w:t>
      </w:r>
      <w:r w:rsidRPr="00096927">
        <w:rPr>
          <w:rtl/>
          <w:lang w:bidi="fa-IR"/>
        </w:rPr>
        <w:t xml:space="preserve"> سه چرخه</w:t>
      </w:r>
      <w:r w:rsidR="00BC20EA">
        <w:rPr>
          <w:rFonts w:hint="cs"/>
          <w:rtl/>
          <w:lang w:bidi="fa-IR"/>
        </w:rPr>
        <w:t xml:space="preserve"> مانند شکل 1-4،</w:t>
      </w:r>
      <w:r w:rsidRPr="00096927">
        <w:rPr>
          <w:rtl/>
          <w:lang w:bidi="fa-IR"/>
        </w:rPr>
        <w:t xml:space="preserve"> با دو چرخ </w:t>
      </w:r>
      <w:r w:rsidR="00BC20EA">
        <w:rPr>
          <w:rFonts w:hint="cs"/>
          <w:rtl/>
          <w:lang w:bidi="fa-IR"/>
        </w:rPr>
        <w:t>از جنس تفلون</w:t>
      </w:r>
      <w:r w:rsidR="00BC20EA">
        <w:rPr>
          <w:rtl/>
          <w:lang w:bidi="fa-IR"/>
        </w:rPr>
        <w:t xml:space="preserve"> </w:t>
      </w:r>
      <w:r w:rsidR="00BC20EA">
        <w:rPr>
          <w:rFonts w:hint="cs"/>
          <w:rtl/>
          <w:lang w:bidi="fa-IR"/>
        </w:rPr>
        <w:t>با شعاع 6 س</w:t>
      </w:r>
      <w:r w:rsidRPr="00096927">
        <w:rPr>
          <w:rtl/>
          <w:lang w:bidi="fa-IR"/>
        </w:rPr>
        <w:t>انت</w:t>
      </w:r>
      <w:r w:rsidRPr="00096927">
        <w:rPr>
          <w:rFonts w:hint="cs"/>
          <w:rtl/>
          <w:lang w:bidi="fa-IR"/>
        </w:rPr>
        <w:t>ی‌</w:t>
      </w:r>
      <w:r w:rsidRPr="00096927">
        <w:rPr>
          <w:rFonts w:hint="eastAsia"/>
          <w:rtl/>
          <w:lang w:bidi="fa-IR"/>
        </w:rPr>
        <w:t>متر</w:t>
      </w:r>
      <w:r w:rsidRPr="00096927">
        <w:rPr>
          <w:rtl/>
          <w:lang w:bidi="fa-IR"/>
        </w:rPr>
        <w:t xml:space="preserve"> در پشت و </w:t>
      </w:r>
      <w:r w:rsidRPr="00096927">
        <w:rPr>
          <w:rFonts w:hint="cs"/>
          <w:rtl/>
          <w:lang w:bidi="fa-IR"/>
        </w:rPr>
        <w:t>ی</w:t>
      </w:r>
      <w:r w:rsidRPr="00096927">
        <w:rPr>
          <w:rFonts w:hint="eastAsia"/>
          <w:rtl/>
          <w:lang w:bidi="fa-IR"/>
        </w:rPr>
        <w:t>ک</w:t>
      </w:r>
      <w:r w:rsidRPr="00096927">
        <w:rPr>
          <w:rtl/>
          <w:lang w:bidi="fa-IR"/>
        </w:rPr>
        <w:t xml:space="preserve"> چرخ </w:t>
      </w:r>
      <w:r w:rsidRPr="00096927">
        <w:rPr>
          <w:rFonts w:hint="cs"/>
          <w:rtl/>
          <w:lang w:bidi="fa-IR"/>
        </w:rPr>
        <w:t>هرزگرد فلزی</w:t>
      </w:r>
      <w:r w:rsidR="00BC20EA">
        <w:rPr>
          <w:rFonts w:hint="cs"/>
          <w:rtl/>
          <w:lang w:bidi="fa-IR"/>
        </w:rPr>
        <w:t xml:space="preserve"> با شعاع 3 سانتی‌متر</w:t>
      </w:r>
      <w:r w:rsidRPr="00096927">
        <w:rPr>
          <w:rtl/>
          <w:lang w:bidi="fa-IR"/>
        </w:rPr>
        <w:t xml:space="preserve"> در جلو ا</w:t>
      </w:r>
      <w:r w:rsidRPr="00096927">
        <w:rPr>
          <w:rFonts w:hint="eastAsia"/>
          <w:rtl/>
          <w:lang w:bidi="fa-IR"/>
        </w:rPr>
        <w:t>ست</w:t>
      </w:r>
      <w:r w:rsidRPr="00096927">
        <w:rPr>
          <w:rFonts w:hint="cs"/>
          <w:rtl/>
          <w:lang w:bidi="fa-IR"/>
        </w:rPr>
        <w:t>.</w:t>
      </w:r>
      <w:r w:rsidRPr="00096927">
        <w:rPr>
          <w:rtl/>
          <w:lang w:bidi="fa-IR"/>
        </w:rPr>
        <w:t xml:space="preserve"> ابعاد</w:t>
      </w:r>
      <w:r w:rsidR="00F15510">
        <w:rPr>
          <w:rFonts w:hint="cs"/>
          <w:rtl/>
          <w:lang w:bidi="fa-IR"/>
        </w:rPr>
        <w:t xml:space="preserve"> ربات</w:t>
      </w:r>
      <w:r w:rsidR="00BC20EA">
        <w:rPr>
          <w:rFonts w:hint="cs"/>
          <w:rtl/>
          <w:lang w:bidi="fa-IR"/>
        </w:rPr>
        <w:t xml:space="preserve"> </w:t>
      </w:r>
      <m:oMath>
        <m:r>
          <w:rPr>
            <w:rFonts w:ascii="Cambria Math" w:hAnsi="Cambria Math"/>
            <w:lang w:bidi="fa-IR"/>
          </w:rPr>
          <m:t>25×30</m:t>
        </m:r>
      </m:oMath>
      <w:r w:rsidRPr="00096927">
        <w:rPr>
          <w:lang w:bidi="fa-IR"/>
        </w:rPr>
        <w:t xml:space="preserve"> </w:t>
      </w:r>
      <w:r w:rsidRPr="00096927">
        <w:rPr>
          <w:rtl/>
          <w:lang w:bidi="fa-IR"/>
        </w:rPr>
        <w:t>سانت</w:t>
      </w:r>
      <w:r w:rsidRPr="00096927">
        <w:rPr>
          <w:rFonts w:hint="cs"/>
          <w:rtl/>
          <w:lang w:bidi="fa-IR"/>
        </w:rPr>
        <w:t>ی‌</w:t>
      </w:r>
      <w:r w:rsidRPr="00096927">
        <w:rPr>
          <w:rFonts w:hint="eastAsia"/>
          <w:rtl/>
          <w:lang w:bidi="fa-IR"/>
        </w:rPr>
        <w:t>متر</w:t>
      </w:r>
      <w:r w:rsidRPr="00096927">
        <w:rPr>
          <w:rFonts w:hint="cs"/>
          <w:rtl/>
          <w:lang w:bidi="fa-IR"/>
        </w:rPr>
        <w:t xml:space="preserve"> است</w:t>
      </w:r>
      <w:r w:rsidRPr="00096927">
        <w:rPr>
          <w:lang w:bidi="fa-IR"/>
        </w:rPr>
        <w:t>.</w:t>
      </w:r>
    </w:p>
    <w:p w:rsidR="005C0670" w:rsidRPr="00096927" w:rsidRDefault="005C0670" w:rsidP="009840E6">
      <w:pPr>
        <w:bidi/>
        <w:rPr>
          <w:rtl/>
          <w:lang w:bidi="fa-IR"/>
        </w:rPr>
      </w:pPr>
      <w:r w:rsidRPr="00096927">
        <w:rPr>
          <w:rFonts w:hint="eastAsia"/>
          <w:rtl/>
          <w:lang w:bidi="fa-IR"/>
        </w:rPr>
        <w:t>س</w:t>
      </w:r>
      <w:r w:rsidRPr="00096927">
        <w:rPr>
          <w:rFonts w:hint="cs"/>
          <w:rtl/>
          <w:lang w:bidi="fa-IR"/>
        </w:rPr>
        <w:t>ی</w:t>
      </w:r>
      <w:r w:rsidRPr="00096927">
        <w:rPr>
          <w:rFonts w:hint="eastAsia"/>
          <w:rtl/>
          <w:lang w:bidi="fa-IR"/>
        </w:rPr>
        <w:t>ستم</w:t>
      </w:r>
      <w:r w:rsidRPr="00096927">
        <w:rPr>
          <w:rtl/>
          <w:lang w:bidi="fa-IR"/>
        </w:rPr>
        <w:t xml:space="preserve"> پ</w:t>
      </w:r>
      <w:r w:rsidRPr="00096927">
        <w:rPr>
          <w:rFonts w:hint="cs"/>
          <w:rtl/>
          <w:lang w:bidi="fa-IR"/>
        </w:rPr>
        <w:t>ی</w:t>
      </w:r>
      <w:r w:rsidRPr="00096927">
        <w:rPr>
          <w:rFonts w:hint="eastAsia"/>
          <w:rtl/>
          <w:lang w:bidi="fa-IR"/>
        </w:rPr>
        <w:t>شرانش</w:t>
      </w:r>
      <w:r w:rsidR="009840E6">
        <w:rPr>
          <w:rFonts w:hint="cs"/>
          <w:rtl/>
          <w:lang w:bidi="fa-IR"/>
        </w:rPr>
        <w:t>،</w:t>
      </w:r>
      <w:r w:rsidRPr="00096927">
        <w:rPr>
          <w:rtl/>
          <w:lang w:bidi="fa-IR"/>
        </w:rPr>
        <w:t xml:space="preserve"> توسط موتورها</w:t>
      </w:r>
      <w:r w:rsidRPr="00096927">
        <w:rPr>
          <w:rFonts w:hint="cs"/>
          <w:rtl/>
          <w:lang w:bidi="fa-IR"/>
        </w:rPr>
        <w:t>ی</w:t>
      </w:r>
      <w:r w:rsidRPr="00096927">
        <w:rPr>
          <w:rtl/>
          <w:lang w:bidi="fa-IR"/>
        </w:rPr>
        <w:t xml:space="preserve"> جر</w:t>
      </w:r>
      <w:r w:rsidRPr="00096927">
        <w:rPr>
          <w:rFonts w:hint="cs"/>
          <w:rtl/>
          <w:lang w:bidi="fa-IR"/>
        </w:rPr>
        <w:t>ی</w:t>
      </w:r>
      <w:r w:rsidRPr="00096927">
        <w:rPr>
          <w:rFonts w:hint="eastAsia"/>
          <w:rtl/>
          <w:lang w:bidi="fa-IR"/>
        </w:rPr>
        <w:t>ان</w:t>
      </w:r>
      <w:r w:rsidRPr="00096927">
        <w:rPr>
          <w:rtl/>
          <w:lang w:bidi="fa-IR"/>
        </w:rPr>
        <w:t xml:space="preserve"> مستق</w:t>
      </w:r>
      <w:r w:rsidRPr="00096927">
        <w:rPr>
          <w:rFonts w:hint="cs"/>
          <w:rtl/>
          <w:lang w:bidi="fa-IR"/>
        </w:rPr>
        <w:t>ی</w:t>
      </w:r>
      <w:r w:rsidRPr="00096927">
        <w:rPr>
          <w:rFonts w:hint="eastAsia"/>
          <w:rtl/>
          <w:lang w:bidi="fa-IR"/>
        </w:rPr>
        <w:t>م</w:t>
      </w:r>
      <w:r w:rsidRPr="00096927">
        <w:rPr>
          <w:lang w:bidi="fa-IR"/>
        </w:rPr>
        <w:t xml:space="preserve"> (DC) </w:t>
      </w:r>
      <w:r w:rsidRPr="00096927">
        <w:rPr>
          <w:rtl/>
          <w:lang w:bidi="fa-IR"/>
        </w:rPr>
        <w:t>گ</w:t>
      </w:r>
      <w:r w:rsidRPr="00096927">
        <w:rPr>
          <w:rFonts w:hint="cs"/>
          <w:rtl/>
          <w:lang w:bidi="fa-IR"/>
        </w:rPr>
        <w:t>ی</w:t>
      </w:r>
      <w:r w:rsidRPr="00096927">
        <w:rPr>
          <w:rFonts w:hint="eastAsia"/>
          <w:rtl/>
          <w:lang w:bidi="fa-IR"/>
        </w:rPr>
        <w:t>ربکس</w:t>
      </w:r>
      <w:r w:rsidRPr="00096927">
        <w:rPr>
          <w:rtl/>
          <w:lang w:bidi="fa-IR"/>
        </w:rPr>
        <w:t xml:space="preserve"> </w:t>
      </w:r>
      <w:r w:rsidRPr="00096927">
        <w:rPr>
          <w:rFonts w:hint="cs"/>
          <w:rtl/>
          <w:lang w:bidi="fa-IR"/>
        </w:rPr>
        <w:t xml:space="preserve">دار </w:t>
      </w:r>
      <w:r w:rsidR="009840E6">
        <w:rPr>
          <w:rFonts w:hint="cs"/>
          <w:rtl/>
          <w:lang w:bidi="fa-IR"/>
        </w:rPr>
        <w:t>اجرا</w:t>
      </w:r>
      <w:r w:rsidRPr="00096927">
        <w:rPr>
          <w:rtl/>
          <w:lang w:bidi="fa-IR"/>
        </w:rPr>
        <w:t xml:space="preserve"> شده است، که هرکدام به دقت توسط </w:t>
      </w:r>
      <w:r w:rsidRPr="00096927">
        <w:rPr>
          <w:rFonts w:hint="cs"/>
          <w:rtl/>
          <w:lang w:bidi="fa-IR"/>
        </w:rPr>
        <w:t>ی</w:t>
      </w:r>
      <w:r w:rsidRPr="00096927">
        <w:rPr>
          <w:rFonts w:hint="eastAsia"/>
          <w:rtl/>
          <w:lang w:bidi="fa-IR"/>
        </w:rPr>
        <w:t>ک</w:t>
      </w:r>
      <w:r w:rsidRPr="00096927">
        <w:rPr>
          <w:rtl/>
          <w:lang w:bidi="fa-IR"/>
        </w:rPr>
        <w:t xml:space="preserve"> برد توسعه</w:t>
      </w:r>
      <w:r w:rsidR="009840E6">
        <w:rPr>
          <w:rFonts w:hint="cs"/>
          <w:rtl/>
          <w:lang w:bidi="fa-IR"/>
        </w:rPr>
        <w:t xml:space="preserve"> بر پایه‌ی میکروکنترلر</w:t>
      </w:r>
      <w:r w:rsidR="009840E6">
        <w:rPr>
          <w:rStyle w:val="FootnoteReference"/>
          <w:rtl/>
          <w:lang w:bidi="fa-IR"/>
        </w:rPr>
        <w:footnoteReference w:id="53"/>
      </w:r>
      <w:r w:rsidRPr="00096927">
        <w:rPr>
          <w:lang w:bidi="fa-IR"/>
        </w:rPr>
        <w:t xml:space="preserve"> STM32F103</w:t>
      </w:r>
      <w:r w:rsidR="009840E6">
        <w:rPr>
          <w:lang w:bidi="fa-IR"/>
        </w:rPr>
        <w:t>RET6</w:t>
      </w:r>
      <w:r w:rsidRPr="00096927">
        <w:rPr>
          <w:lang w:bidi="fa-IR"/>
        </w:rPr>
        <w:t xml:space="preserve"> </w:t>
      </w:r>
      <w:r w:rsidRPr="00096927">
        <w:rPr>
          <w:rtl/>
          <w:lang w:bidi="fa-IR"/>
        </w:rPr>
        <w:t xml:space="preserve">و </w:t>
      </w:r>
      <w:r w:rsidRPr="00096927">
        <w:rPr>
          <w:rFonts w:hint="cs"/>
          <w:rtl/>
          <w:lang w:bidi="fa-IR"/>
        </w:rPr>
        <w:t>ی</w:t>
      </w:r>
      <w:r w:rsidRPr="00096927">
        <w:rPr>
          <w:rFonts w:hint="eastAsia"/>
          <w:rtl/>
          <w:lang w:bidi="fa-IR"/>
        </w:rPr>
        <w:t>ک</w:t>
      </w:r>
      <w:r w:rsidRPr="00096927">
        <w:rPr>
          <w:rtl/>
          <w:lang w:bidi="fa-IR"/>
        </w:rPr>
        <w:t xml:space="preserve"> ماژول درا</w:t>
      </w:r>
      <w:r w:rsidRPr="00096927">
        <w:rPr>
          <w:rFonts w:hint="cs"/>
          <w:rtl/>
          <w:lang w:bidi="fa-IR"/>
        </w:rPr>
        <w:t>ی</w:t>
      </w:r>
      <w:r w:rsidRPr="00096927">
        <w:rPr>
          <w:rFonts w:hint="eastAsia"/>
          <w:rtl/>
          <w:lang w:bidi="fa-IR"/>
        </w:rPr>
        <w:t>ور</w:t>
      </w:r>
      <w:r w:rsidRPr="00096927">
        <w:rPr>
          <w:rtl/>
          <w:lang w:bidi="fa-IR"/>
        </w:rPr>
        <w:t xml:space="preserve"> موتور</w:t>
      </w:r>
      <w:r w:rsidRPr="00096927">
        <w:rPr>
          <w:lang w:bidi="fa-IR"/>
        </w:rPr>
        <w:t xml:space="preserve"> L298 </w:t>
      </w:r>
      <w:r w:rsidRPr="00096927">
        <w:rPr>
          <w:rtl/>
          <w:lang w:bidi="fa-IR"/>
        </w:rPr>
        <w:t>کنترل م</w:t>
      </w:r>
      <w:r w:rsidRPr="00096927">
        <w:rPr>
          <w:rFonts w:hint="cs"/>
          <w:rtl/>
          <w:lang w:bidi="fa-IR"/>
        </w:rPr>
        <w:t>ی‌</w:t>
      </w:r>
      <w:r w:rsidRPr="00096927">
        <w:rPr>
          <w:rFonts w:hint="eastAsia"/>
          <w:rtl/>
          <w:lang w:bidi="fa-IR"/>
        </w:rPr>
        <w:t>شود</w:t>
      </w:r>
      <w:r w:rsidRPr="00096927">
        <w:rPr>
          <w:rtl/>
          <w:lang w:bidi="fa-IR"/>
        </w:rPr>
        <w:t xml:space="preserve">. </w:t>
      </w:r>
      <w:r w:rsidR="009840E6">
        <w:rPr>
          <w:rFonts w:hint="cs"/>
          <w:rtl/>
          <w:lang w:bidi="fa-IR"/>
        </w:rPr>
        <w:t>حسگرهای</w:t>
      </w:r>
      <w:r w:rsidRPr="00096927">
        <w:rPr>
          <w:rtl/>
          <w:lang w:bidi="fa-IR"/>
        </w:rPr>
        <w:t xml:space="preserve"> نور</w:t>
      </w:r>
      <w:r w:rsidRPr="00096927">
        <w:rPr>
          <w:rFonts w:hint="cs"/>
          <w:rtl/>
          <w:lang w:bidi="fa-IR"/>
        </w:rPr>
        <w:t>ی</w:t>
      </w:r>
      <w:r w:rsidRPr="00096927">
        <w:rPr>
          <w:rtl/>
          <w:lang w:bidi="fa-IR"/>
        </w:rPr>
        <w:t xml:space="preserve"> </w:t>
      </w:r>
      <w:r w:rsidR="009840E6">
        <w:rPr>
          <w:rFonts w:hint="cs"/>
          <w:rtl/>
          <w:lang w:bidi="fa-IR"/>
        </w:rPr>
        <w:t>متصل شده به شفت انتهایی موتور، برای اندازه گیری سرعت استفاده شده و</w:t>
      </w:r>
      <w:r w:rsidRPr="00096927">
        <w:rPr>
          <w:rtl/>
          <w:lang w:bidi="fa-IR"/>
        </w:rPr>
        <w:t xml:space="preserve"> مستق</w:t>
      </w:r>
      <w:r w:rsidRPr="00096927">
        <w:rPr>
          <w:rFonts w:hint="cs"/>
          <w:rtl/>
          <w:lang w:bidi="fa-IR"/>
        </w:rPr>
        <w:t>ی</w:t>
      </w:r>
      <w:r w:rsidRPr="00096927">
        <w:rPr>
          <w:rFonts w:hint="eastAsia"/>
          <w:rtl/>
          <w:lang w:bidi="fa-IR"/>
        </w:rPr>
        <w:t>ماً</w:t>
      </w:r>
      <w:r w:rsidRPr="00096927">
        <w:rPr>
          <w:rtl/>
          <w:lang w:bidi="fa-IR"/>
        </w:rPr>
        <w:t xml:space="preserve"> با برد</w:t>
      </w:r>
      <w:r w:rsidRPr="00096927">
        <w:rPr>
          <w:lang w:bidi="fa-IR"/>
        </w:rPr>
        <w:t xml:space="preserve"> </w:t>
      </w:r>
      <w:r w:rsidR="009840E6">
        <w:rPr>
          <w:rFonts w:hint="cs"/>
          <w:rtl/>
          <w:lang w:bidi="fa-IR"/>
        </w:rPr>
        <w:t>میکروکنترلر</w:t>
      </w:r>
      <w:r w:rsidRPr="00096927">
        <w:rPr>
          <w:rtl/>
          <w:lang w:bidi="fa-IR"/>
        </w:rPr>
        <w:t xml:space="preserve"> </w:t>
      </w:r>
      <w:r w:rsidR="009840E6">
        <w:rPr>
          <w:rFonts w:hint="cs"/>
          <w:rtl/>
          <w:lang w:bidi="fa-IR"/>
        </w:rPr>
        <w:t xml:space="preserve">ارتباط </w:t>
      </w:r>
      <w:r w:rsidRPr="00096927">
        <w:rPr>
          <w:rtl/>
          <w:lang w:bidi="fa-IR"/>
        </w:rPr>
        <w:t xml:space="preserve">برقرار </w:t>
      </w:r>
      <w:r w:rsidR="009840E6">
        <w:rPr>
          <w:rFonts w:hint="cs"/>
          <w:rtl/>
          <w:lang w:bidi="fa-IR"/>
        </w:rPr>
        <w:t>کرده</w:t>
      </w:r>
      <w:r w:rsidRPr="00096927">
        <w:rPr>
          <w:rtl/>
          <w:lang w:bidi="fa-IR"/>
        </w:rPr>
        <w:t>، کنترل دق</w:t>
      </w:r>
      <w:r w:rsidRPr="00096927">
        <w:rPr>
          <w:rFonts w:hint="cs"/>
          <w:rtl/>
          <w:lang w:bidi="fa-IR"/>
        </w:rPr>
        <w:t>ی</w:t>
      </w:r>
      <w:r w:rsidRPr="00096927">
        <w:rPr>
          <w:rFonts w:hint="eastAsia"/>
          <w:rtl/>
          <w:lang w:bidi="fa-IR"/>
        </w:rPr>
        <w:t>ق</w:t>
      </w:r>
      <w:r w:rsidRPr="00096927">
        <w:rPr>
          <w:rtl/>
          <w:lang w:bidi="fa-IR"/>
        </w:rPr>
        <w:t xml:space="preserve"> موتور را </w:t>
      </w:r>
      <w:r w:rsidR="009840E6">
        <w:rPr>
          <w:rFonts w:hint="cs"/>
          <w:rtl/>
          <w:lang w:bidi="fa-IR"/>
        </w:rPr>
        <w:t>ممکن می‌کنند</w:t>
      </w:r>
      <w:r w:rsidRPr="00096927">
        <w:rPr>
          <w:rtl/>
          <w:lang w:bidi="fa-IR"/>
        </w:rPr>
        <w:t>. معمار</w:t>
      </w:r>
      <w:r w:rsidRPr="00096927">
        <w:rPr>
          <w:rFonts w:hint="cs"/>
          <w:rtl/>
          <w:lang w:bidi="fa-IR"/>
        </w:rPr>
        <w:t>ی</w:t>
      </w:r>
      <w:r w:rsidR="009840E6">
        <w:rPr>
          <w:rtl/>
          <w:lang w:bidi="fa-IR"/>
        </w:rPr>
        <w:t xml:space="preserve"> ارتباط</w:t>
      </w:r>
      <w:r w:rsidR="009840E6">
        <w:rPr>
          <w:rFonts w:hint="cs"/>
          <w:rtl/>
          <w:lang w:bidi="fa-IR"/>
        </w:rPr>
        <w:t xml:space="preserve"> سیمی ایجاد شده بین ربات و کامپیوتر،</w:t>
      </w:r>
      <w:r w:rsidRPr="00096927">
        <w:rPr>
          <w:rtl/>
          <w:lang w:bidi="fa-IR"/>
        </w:rPr>
        <w:t xml:space="preserve"> از پروتکل</w:t>
      </w:r>
      <w:r w:rsidR="009840E6">
        <w:rPr>
          <w:rFonts w:hint="cs"/>
          <w:rtl/>
          <w:lang w:bidi="fa-IR"/>
        </w:rPr>
        <w:t xml:space="preserve"> </w:t>
      </w:r>
      <w:r w:rsidRPr="00096927">
        <w:rPr>
          <w:lang w:bidi="fa-IR"/>
        </w:rPr>
        <w:t xml:space="preserve"> UART</w:t>
      </w:r>
      <w:r w:rsidR="009840E6">
        <w:rPr>
          <w:rFonts w:hint="cs"/>
          <w:rtl/>
          <w:lang w:bidi="fa-IR"/>
        </w:rPr>
        <w:t xml:space="preserve"> </w:t>
      </w:r>
      <w:r w:rsidRPr="00096927">
        <w:rPr>
          <w:rtl/>
          <w:lang w:bidi="fa-IR"/>
        </w:rPr>
        <w:t>استفاده م</w:t>
      </w:r>
      <w:r w:rsidRPr="00096927">
        <w:rPr>
          <w:rFonts w:hint="cs"/>
          <w:rtl/>
          <w:lang w:bidi="fa-IR"/>
        </w:rPr>
        <w:t>ی‌</w:t>
      </w:r>
      <w:r w:rsidRPr="00096927">
        <w:rPr>
          <w:rFonts w:hint="eastAsia"/>
          <w:rtl/>
          <w:lang w:bidi="fa-IR"/>
        </w:rPr>
        <w:t>کند</w:t>
      </w:r>
      <w:r w:rsidRPr="00096927">
        <w:rPr>
          <w:rtl/>
          <w:lang w:bidi="fa-IR"/>
        </w:rPr>
        <w:t xml:space="preserve"> که ارتباط</w:t>
      </w:r>
      <w:r w:rsidRPr="00096927">
        <w:rPr>
          <w:rFonts w:hint="cs"/>
          <w:rtl/>
          <w:lang w:bidi="fa-IR"/>
        </w:rPr>
        <w:t>ی</w:t>
      </w:r>
      <w:r w:rsidRPr="00096927">
        <w:rPr>
          <w:rtl/>
          <w:lang w:bidi="fa-IR"/>
        </w:rPr>
        <w:t xml:space="preserve"> ب</w:t>
      </w:r>
      <w:r w:rsidRPr="00096927">
        <w:rPr>
          <w:rFonts w:hint="cs"/>
          <w:rtl/>
          <w:lang w:bidi="fa-IR"/>
        </w:rPr>
        <w:t>ی</w:t>
      </w:r>
      <w:r w:rsidRPr="00096927">
        <w:rPr>
          <w:rFonts w:hint="eastAsia"/>
          <w:rtl/>
          <w:lang w:bidi="fa-IR"/>
        </w:rPr>
        <w:t>ن</w:t>
      </w:r>
      <w:r w:rsidRPr="00096927">
        <w:rPr>
          <w:rtl/>
          <w:lang w:bidi="fa-IR"/>
        </w:rPr>
        <w:t xml:space="preserve"> </w:t>
      </w:r>
      <w:r w:rsidR="009840E6">
        <w:rPr>
          <w:rFonts w:hint="cs"/>
          <w:rtl/>
          <w:lang w:bidi="fa-IR"/>
        </w:rPr>
        <w:t xml:space="preserve">میکروکنترلر </w:t>
      </w:r>
      <w:r w:rsidRPr="00096927">
        <w:rPr>
          <w:rtl/>
          <w:lang w:bidi="fa-IR"/>
        </w:rPr>
        <w:t xml:space="preserve">و </w:t>
      </w:r>
      <w:r w:rsidRPr="00096927">
        <w:rPr>
          <w:rFonts w:hint="cs"/>
          <w:rtl/>
          <w:lang w:bidi="fa-IR"/>
        </w:rPr>
        <w:t>ی</w:t>
      </w:r>
      <w:r w:rsidRPr="00096927">
        <w:rPr>
          <w:rFonts w:hint="eastAsia"/>
          <w:rtl/>
          <w:lang w:bidi="fa-IR"/>
        </w:rPr>
        <w:t>ک</w:t>
      </w:r>
      <w:r w:rsidRPr="00096927">
        <w:rPr>
          <w:rtl/>
          <w:lang w:bidi="fa-IR"/>
        </w:rPr>
        <w:t xml:space="preserve"> کامپ</w:t>
      </w:r>
      <w:r w:rsidRPr="00096927">
        <w:rPr>
          <w:rFonts w:hint="cs"/>
          <w:rtl/>
          <w:lang w:bidi="fa-IR"/>
        </w:rPr>
        <w:t>ی</w:t>
      </w:r>
      <w:r w:rsidRPr="00096927">
        <w:rPr>
          <w:rFonts w:hint="eastAsia"/>
          <w:rtl/>
          <w:lang w:bidi="fa-IR"/>
        </w:rPr>
        <w:t>وتر</w:t>
      </w:r>
      <w:r w:rsidRPr="00096927">
        <w:rPr>
          <w:rtl/>
          <w:lang w:bidi="fa-IR"/>
        </w:rPr>
        <w:t xml:space="preserve"> شخص</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جاد</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w:t>
      </w:r>
      <w:r w:rsidR="009840E6">
        <w:rPr>
          <w:rFonts w:hint="cs"/>
          <w:rtl/>
          <w:lang w:bidi="fa-IR"/>
        </w:rPr>
        <w:t xml:space="preserve"> ب</w:t>
      </w:r>
      <w:r w:rsidRPr="00096927">
        <w:rPr>
          <w:rFonts w:hint="cs"/>
          <w:rtl/>
          <w:lang w:bidi="fa-IR"/>
        </w:rPr>
        <w:t xml:space="preserve">رای برقراری </w:t>
      </w:r>
      <w:r w:rsidRPr="00096927">
        <w:rPr>
          <w:rtl/>
          <w:lang w:bidi="fa-IR"/>
        </w:rPr>
        <w:t xml:space="preserve">ارتباط دوطرفه از </w:t>
      </w:r>
      <w:r w:rsidRPr="00096927">
        <w:rPr>
          <w:rFonts w:hint="cs"/>
          <w:rtl/>
          <w:lang w:bidi="fa-IR"/>
        </w:rPr>
        <w:t>ربات</w:t>
      </w:r>
      <w:r w:rsidR="009840E6">
        <w:rPr>
          <w:rFonts w:hint="cs"/>
          <w:rtl/>
          <w:lang w:bidi="fa-IR"/>
        </w:rPr>
        <w:t>‌</w:t>
      </w:r>
      <w:r w:rsidRPr="00096927">
        <w:rPr>
          <w:rFonts w:hint="cs"/>
          <w:rtl/>
          <w:lang w:bidi="fa-IR"/>
        </w:rPr>
        <w:t xml:space="preserve">ها به کامپیوتر، از </w:t>
      </w:r>
      <w:r w:rsidRPr="00096927">
        <w:rPr>
          <w:rtl/>
          <w:lang w:bidi="fa-IR"/>
        </w:rPr>
        <w:t>ماژول‌ها</w:t>
      </w:r>
      <w:r w:rsidRPr="00096927">
        <w:rPr>
          <w:rFonts w:hint="cs"/>
          <w:rtl/>
          <w:lang w:bidi="fa-IR"/>
        </w:rPr>
        <w:t>ی</w:t>
      </w:r>
      <w:r w:rsidRPr="00096927">
        <w:rPr>
          <w:rtl/>
          <w:lang w:bidi="fa-IR"/>
        </w:rPr>
        <w:t xml:space="preserve"> تبد</w:t>
      </w:r>
      <w:r w:rsidRPr="00096927">
        <w:rPr>
          <w:rFonts w:hint="cs"/>
          <w:rtl/>
          <w:lang w:bidi="fa-IR"/>
        </w:rPr>
        <w:t>ی</w:t>
      </w:r>
      <w:r w:rsidR="009840E6">
        <w:rPr>
          <w:rFonts w:hint="cs"/>
          <w:rtl/>
          <w:lang w:bidi="fa-IR"/>
        </w:rPr>
        <w:t>ل</w:t>
      </w:r>
      <w:r w:rsidRPr="00096927">
        <w:rPr>
          <w:lang w:bidi="fa-IR"/>
        </w:rPr>
        <w:t>USB</w:t>
      </w:r>
      <w:r w:rsidR="009840E6">
        <w:rPr>
          <w:rFonts w:hint="cs"/>
          <w:rtl/>
          <w:lang w:bidi="fa-IR"/>
        </w:rPr>
        <w:t xml:space="preserve"> </w:t>
      </w:r>
      <w:r w:rsidRPr="00096927">
        <w:rPr>
          <w:lang w:bidi="fa-IR"/>
        </w:rPr>
        <w:t xml:space="preserve"> </w:t>
      </w:r>
      <w:r w:rsidRPr="00096927">
        <w:rPr>
          <w:rtl/>
          <w:lang w:bidi="fa-IR"/>
        </w:rPr>
        <w:t>به</w:t>
      </w:r>
      <w:r w:rsidRPr="00096927">
        <w:rPr>
          <w:lang w:bidi="fa-IR"/>
        </w:rPr>
        <w:t xml:space="preserve"> TTL </w:t>
      </w:r>
      <w:r w:rsidRPr="00096927">
        <w:rPr>
          <w:rtl/>
          <w:lang w:bidi="fa-IR"/>
        </w:rPr>
        <w:t>با چ</w:t>
      </w:r>
      <w:r w:rsidRPr="00096927">
        <w:rPr>
          <w:rFonts w:hint="cs"/>
          <w:rtl/>
          <w:lang w:bidi="fa-IR"/>
        </w:rPr>
        <w:t>ی</w:t>
      </w:r>
      <w:r w:rsidRPr="00096927">
        <w:rPr>
          <w:rFonts w:hint="eastAsia"/>
          <w:rtl/>
          <w:lang w:bidi="fa-IR"/>
        </w:rPr>
        <w:t>پ</w:t>
      </w:r>
      <w:r w:rsidRPr="00096927">
        <w:rPr>
          <w:lang w:bidi="fa-IR"/>
        </w:rPr>
        <w:t xml:space="preserve"> L2303 </w:t>
      </w:r>
      <w:r w:rsidRPr="00096927">
        <w:rPr>
          <w:rtl/>
          <w:lang w:bidi="fa-IR"/>
        </w:rPr>
        <w:t xml:space="preserve">استفاده </w:t>
      </w:r>
      <w:r w:rsidRPr="00096927">
        <w:rPr>
          <w:rFonts w:hint="cs"/>
          <w:rtl/>
          <w:lang w:bidi="fa-IR"/>
        </w:rPr>
        <w:t>شده است</w:t>
      </w:r>
      <w:r w:rsidRPr="00096927">
        <w:rPr>
          <w:lang w:bidi="fa-IR"/>
        </w:rPr>
        <w:t>.</w:t>
      </w:r>
    </w:p>
    <w:p w:rsidR="005C0670" w:rsidRPr="00096927" w:rsidRDefault="005C0670" w:rsidP="00CC37CB">
      <w:pPr>
        <w:bidi/>
        <w:rPr>
          <w:lang w:bidi="fa-IR"/>
        </w:rPr>
      </w:pPr>
      <w:r w:rsidRPr="00096927">
        <w:rPr>
          <w:rFonts w:hint="cs"/>
          <w:rtl/>
          <w:lang w:bidi="fa-IR"/>
        </w:rPr>
        <w:t>ی</w:t>
      </w:r>
      <w:r w:rsidRPr="00096927">
        <w:rPr>
          <w:rFonts w:hint="eastAsia"/>
          <w:rtl/>
          <w:lang w:bidi="fa-IR"/>
        </w:rPr>
        <w:t>ک</w:t>
      </w:r>
      <w:r w:rsidRPr="00096927">
        <w:rPr>
          <w:rtl/>
          <w:lang w:bidi="fa-IR"/>
        </w:rPr>
        <w:t xml:space="preserve"> دورب</w:t>
      </w:r>
      <w:r w:rsidRPr="00096927">
        <w:rPr>
          <w:rFonts w:hint="cs"/>
          <w:rtl/>
          <w:lang w:bidi="fa-IR"/>
        </w:rPr>
        <w:t>ی</w:t>
      </w:r>
      <w:r w:rsidRPr="00096927">
        <w:rPr>
          <w:rFonts w:hint="eastAsia"/>
          <w:rtl/>
          <w:lang w:bidi="fa-IR"/>
        </w:rPr>
        <w:t>ن</w:t>
      </w:r>
      <w:r w:rsidRPr="00096927">
        <w:rPr>
          <w:rtl/>
          <w:lang w:bidi="fa-IR"/>
        </w:rPr>
        <w:t xml:space="preserve"> در بالا</w:t>
      </w:r>
      <w:r w:rsidRPr="00096927">
        <w:rPr>
          <w:rFonts w:hint="cs"/>
          <w:rtl/>
          <w:lang w:bidi="fa-IR"/>
        </w:rPr>
        <w:t>ی</w:t>
      </w:r>
      <w:r w:rsidRPr="00096927">
        <w:rPr>
          <w:rtl/>
          <w:lang w:bidi="fa-IR"/>
        </w:rPr>
        <w:t xml:space="preserve"> ربات‌ها</w:t>
      </w:r>
      <w:r w:rsidRPr="00096927">
        <w:rPr>
          <w:lang w:bidi="fa-IR"/>
        </w:rPr>
        <w:t xml:space="preserve"> </w:t>
      </w:r>
      <w:r w:rsidRPr="00096927">
        <w:rPr>
          <w:rFonts w:hint="cs"/>
          <w:rtl/>
          <w:lang w:bidi="fa-IR"/>
        </w:rPr>
        <w:t>در ارتفاع سه متری</w:t>
      </w:r>
      <w:r w:rsidR="009840E6">
        <w:rPr>
          <w:rFonts w:hint="cs"/>
          <w:rtl/>
          <w:lang w:bidi="fa-IR"/>
        </w:rPr>
        <w:t>، زیر سقف آزمایشگاه</w:t>
      </w:r>
      <w:r w:rsidRPr="00096927">
        <w:rPr>
          <w:rFonts w:hint="cs"/>
          <w:rtl/>
          <w:lang w:bidi="fa-IR"/>
        </w:rPr>
        <w:t xml:space="preserve"> تعبیه شده است</w:t>
      </w:r>
      <w:r w:rsidR="009840E6">
        <w:rPr>
          <w:rFonts w:hint="cs"/>
          <w:rtl/>
          <w:lang w:bidi="fa-IR"/>
        </w:rPr>
        <w:t>،</w:t>
      </w:r>
      <w:r w:rsidRPr="00096927">
        <w:rPr>
          <w:rFonts w:hint="cs"/>
          <w:rtl/>
          <w:lang w:bidi="fa-IR"/>
        </w:rPr>
        <w:t xml:space="preserve"> که تصویر ربات ها را </w:t>
      </w:r>
      <w:r w:rsidR="009840E6">
        <w:rPr>
          <w:rFonts w:hint="cs"/>
          <w:rtl/>
          <w:lang w:bidi="fa-IR"/>
        </w:rPr>
        <w:t xml:space="preserve">به صورت آن به آن، </w:t>
      </w:r>
      <w:r w:rsidRPr="00096927">
        <w:rPr>
          <w:rFonts w:hint="cs"/>
          <w:rtl/>
          <w:lang w:bidi="fa-IR"/>
        </w:rPr>
        <w:t>از طریق</w:t>
      </w:r>
      <w:r w:rsidR="009840E6">
        <w:rPr>
          <w:rFonts w:hint="cs"/>
          <w:rtl/>
          <w:lang w:bidi="fa-IR"/>
        </w:rPr>
        <w:t xml:space="preserve"> ارتباط</w:t>
      </w:r>
      <w:r w:rsidRPr="00096927">
        <w:rPr>
          <w:rFonts w:hint="cs"/>
          <w:rtl/>
          <w:lang w:bidi="fa-IR"/>
        </w:rPr>
        <w:t xml:space="preserve"> </w:t>
      </w:r>
      <w:r w:rsidRPr="00096927">
        <w:rPr>
          <w:lang w:bidi="fa-IR"/>
        </w:rPr>
        <w:t>Wi-Fi</w:t>
      </w:r>
      <w:r w:rsidRPr="00096927">
        <w:rPr>
          <w:rFonts w:hint="cs"/>
          <w:rtl/>
          <w:lang w:bidi="fa-IR"/>
        </w:rPr>
        <w:t xml:space="preserve"> به کامپیوتر منتقل کند</w:t>
      </w:r>
      <w:r w:rsidRPr="00096927">
        <w:rPr>
          <w:rtl/>
          <w:lang w:bidi="fa-IR"/>
        </w:rPr>
        <w:t>. در سمت کامپ</w:t>
      </w:r>
      <w:r w:rsidRPr="00096927">
        <w:rPr>
          <w:rFonts w:hint="cs"/>
          <w:rtl/>
          <w:lang w:bidi="fa-IR"/>
        </w:rPr>
        <w:t>ی</w:t>
      </w:r>
      <w:r w:rsidRPr="00096927">
        <w:rPr>
          <w:rFonts w:hint="eastAsia"/>
          <w:rtl/>
          <w:lang w:bidi="fa-IR"/>
        </w:rPr>
        <w:t>وتر،</w:t>
      </w:r>
      <w:r w:rsidR="009840E6">
        <w:rPr>
          <w:rtl/>
          <w:lang w:bidi="fa-IR"/>
        </w:rPr>
        <w:t xml:space="preserve"> </w:t>
      </w:r>
      <w:r w:rsidR="009840E6">
        <w:rPr>
          <w:rFonts w:hint="cs"/>
          <w:rtl/>
          <w:lang w:bidi="fa-IR"/>
        </w:rPr>
        <w:t xml:space="preserve">برنامه‌ای بر پایه‌ی </w:t>
      </w:r>
      <w:r w:rsidRPr="00096927">
        <w:rPr>
          <w:rtl/>
          <w:lang w:bidi="fa-IR"/>
        </w:rPr>
        <w:t>پا</w:t>
      </w:r>
      <w:r w:rsidRPr="00096927">
        <w:rPr>
          <w:rFonts w:hint="cs"/>
          <w:rtl/>
          <w:lang w:bidi="fa-IR"/>
        </w:rPr>
        <w:t>ی</w:t>
      </w:r>
      <w:r w:rsidRPr="00096927">
        <w:rPr>
          <w:rFonts w:hint="eastAsia"/>
          <w:rtl/>
          <w:lang w:bidi="fa-IR"/>
        </w:rPr>
        <w:t>تون</w:t>
      </w:r>
      <w:r w:rsidRPr="00096927">
        <w:rPr>
          <w:rtl/>
          <w:lang w:bidi="fa-IR"/>
        </w:rPr>
        <w:t xml:space="preserve"> آماده شده است تا داده‌ها</w:t>
      </w:r>
      <w:r w:rsidR="009840E6">
        <w:rPr>
          <w:rFonts w:hint="cs"/>
          <w:rtl/>
          <w:lang w:bidi="fa-IR"/>
        </w:rPr>
        <w:t>ی</w:t>
      </w:r>
      <w:r w:rsidR="009840E6" w:rsidRPr="009840E6">
        <w:rPr>
          <w:rtl/>
          <w:lang w:bidi="fa-IR"/>
        </w:rPr>
        <w:t xml:space="preserve"> </w:t>
      </w:r>
      <w:r w:rsidR="009840E6" w:rsidRPr="00096927">
        <w:rPr>
          <w:rtl/>
          <w:lang w:bidi="fa-IR"/>
        </w:rPr>
        <w:t>در</w:t>
      </w:r>
      <w:r w:rsidR="009840E6" w:rsidRPr="00096927">
        <w:rPr>
          <w:rFonts w:hint="cs"/>
          <w:rtl/>
          <w:lang w:bidi="fa-IR"/>
        </w:rPr>
        <w:t>ی</w:t>
      </w:r>
      <w:r w:rsidR="009840E6" w:rsidRPr="00096927">
        <w:rPr>
          <w:rFonts w:hint="eastAsia"/>
          <w:rtl/>
          <w:lang w:bidi="fa-IR"/>
        </w:rPr>
        <w:t>افت</w:t>
      </w:r>
      <w:r w:rsidRPr="00096927">
        <w:rPr>
          <w:rtl/>
          <w:lang w:bidi="fa-IR"/>
        </w:rPr>
        <w:t xml:space="preserve"> </w:t>
      </w:r>
      <w:r w:rsidR="009840E6">
        <w:rPr>
          <w:rFonts w:hint="cs"/>
          <w:rtl/>
          <w:lang w:bidi="fa-IR"/>
        </w:rPr>
        <w:t xml:space="preserve">شده از </w:t>
      </w:r>
      <w:r w:rsidRPr="00096927">
        <w:rPr>
          <w:rtl/>
          <w:lang w:bidi="fa-IR"/>
        </w:rPr>
        <w:t>دورب</w:t>
      </w:r>
      <w:r w:rsidRPr="00096927">
        <w:rPr>
          <w:rFonts w:hint="cs"/>
          <w:rtl/>
          <w:lang w:bidi="fa-IR"/>
        </w:rPr>
        <w:t>ی</w:t>
      </w:r>
      <w:r w:rsidRPr="00096927">
        <w:rPr>
          <w:rFonts w:hint="eastAsia"/>
          <w:rtl/>
          <w:lang w:bidi="fa-IR"/>
        </w:rPr>
        <w:t>ن</w:t>
      </w:r>
      <w:r w:rsidRPr="00096927">
        <w:rPr>
          <w:rtl/>
          <w:lang w:bidi="fa-IR"/>
        </w:rPr>
        <w:t xml:space="preserve"> </w:t>
      </w:r>
      <w:r w:rsidR="009840E6">
        <w:rPr>
          <w:rFonts w:hint="cs"/>
          <w:rtl/>
          <w:lang w:bidi="fa-IR"/>
        </w:rPr>
        <w:t>را، به فرمت قابل پردازش تبدیل نموده و</w:t>
      </w:r>
      <w:r w:rsidRPr="00096927">
        <w:rPr>
          <w:rtl/>
          <w:lang w:bidi="fa-IR"/>
        </w:rPr>
        <w:t xml:space="preserve"> پردازش کند</w:t>
      </w:r>
      <w:r w:rsidR="009840E6">
        <w:rPr>
          <w:rFonts w:hint="cs"/>
          <w:rtl/>
          <w:lang w:bidi="fa-IR"/>
        </w:rPr>
        <w:t>. این امر</w:t>
      </w:r>
      <w:r w:rsidRPr="00096927">
        <w:rPr>
          <w:rtl/>
          <w:lang w:bidi="fa-IR"/>
        </w:rPr>
        <w:t xml:space="preserve"> امکان محاسبه موقع</w:t>
      </w:r>
      <w:r w:rsidRPr="00096927">
        <w:rPr>
          <w:rFonts w:hint="cs"/>
          <w:rtl/>
          <w:lang w:bidi="fa-IR"/>
        </w:rPr>
        <w:t>ی</w:t>
      </w:r>
      <w:r w:rsidRPr="00096927">
        <w:rPr>
          <w:rFonts w:hint="eastAsia"/>
          <w:rtl/>
          <w:lang w:bidi="fa-IR"/>
        </w:rPr>
        <w:t>ت</w:t>
      </w:r>
      <w:r w:rsidRPr="00096927">
        <w:rPr>
          <w:rtl/>
          <w:lang w:bidi="fa-IR"/>
        </w:rPr>
        <w:t xml:space="preserve"> ربات‌ها را فراهم م</w:t>
      </w:r>
      <w:r w:rsidRPr="00096927">
        <w:rPr>
          <w:rFonts w:hint="cs"/>
          <w:rtl/>
          <w:lang w:bidi="fa-IR"/>
        </w:rPr>
        <w:t>ی‌</w:t>
      </w:r>
      <w:r w:rsidRPr="00096927">
        <w:rPr>
          <w:rFonts w:hint="eastAsia"/>
          <w:rtl/>
          <w:lang w:bidi="fa-IR"/>
        </w:rPr>
        <w:t>کند</w:t>
      </w:r>
      <w:r w:rsidRPr="00096927">
        <w:rPr>
          <w:rtl/>
          <w:lang w:bidi="fa-IR"/>
        </w:rPr>
        <w:t>. سپس</w:t>
      </w:r>
      <w:r w:rsidRPr="00096927">
        <w:rPr>
          <w:rFonts w:hint="cs"/>
          <w:rtl/>
          <w:lang w:bidi="fa-IR"/>
        </w:rPr>
        <w:t xml:space="preserve"> </w:t>
      </w:r>
      <w:r w:rsidRPr="00096927">
        <w:rPr>
          <w:rtl/>
          <w:lang w:bidi="fa-IR"/>
        </w:rPr>
        <w:t>دستورات کنترل</w:t>
      </w:r>
      <w:r w:rsidRPr="00096927">
        <w:rPr>
          <w:rFonts w:hint="cs"/>
          <w:rtl/>
          <w:lang w:bidi="fa-IR"/>
        </w:rPr>
        <w:t>ی</w:t>
      </w:r>
      <w:r w:rsidRPr="00096927">
        <w:rPr>
          <w:rtl/>
          <w:lang w:bidi="fa-IR"/>
        </w:rPr>
        <w:t xml:space="preserve"> به هر ربات به صورت جداگانه صادر </w:t>
      </w:r>
      <w:r w:rsidR="009840E6">
        <w:rPr>
          <w:rFonts w:hint="cs"/>
          <w:rtl/>
          <w:lang w:bidi="fa-IR"/>
        </w:rPr>
        <w:t xml:space="preserve">شده و پس‌خور حسگر سرعت توسط ارتباط سیمی </w:t>
      </w:r>
      <w:r w:rsidRPr="00096927">
        <w:rPr>
          <w:rFonts w:hint="cs"/>
          <w:rtl/>
          <w:lang w:bidi="fa-IR"/>
        </w:rPr>
        <w:t xml:space="preserve">دریافت </w:t>
      </w:r>
      <w:r w:rsidR="00CC37CB">
        <w:rPr>
          <w:rFonts w:hint="cs"/>
          <w:rtl/>
          <w:lang w:bidi="fa-IR"/>
        </w:rPr>
        <w:t>شده و مبتنی بر آن و پس‌خور موقعیت لحظه‌ای ربات که توسط سیم ارسال می شود،‌ دستورات کنترلی جدید تولید شده و چرخه‌ی کنترلی بسته می‌شود.</w:t>
      </w:r>
    </w:p>
    <w:p w:rsidR="005C0670" w:rsidRPr="00096927" w:rsidRDefault="005C0670" w:rsidP="005C0670">
      <w:pPr>
        <w:bidi/>
        <w:jc w:val="left"/>
        <w:rPr>
          <w:rtl/>
          <w:lang w:bidi="fa-IR"/>
        </w:rPr>
      </w:pPr>
    </w:p>
    <w:p w:rsidR="005C0670" w:rsidRPr="00096927" w:rsidRDefault="005C0670" w:rsidP="00097A2C">
      <w:pPr>
        <w:pStyle w:val="Heading2"/>
        <w:rPr>
          <w:rtl/>
        </w:rPr>
      </w:pPr>
      <w:r w:rsidRPr="00096927">
        <w:rPr>
          <w:rtl/>
        </w:rPr>
        <w:t>طراح</w:t>
      </w:r>
      <w:r w:rsidRPr="00096927">
        <w:rPr>
          <w:rFonts w:hint="cs"/>
          <w:rtl/>
        </w:rPr>
        <w:t>ی</w:t>
      </w:r>
      <w:r w:rsidRPr="00096927">
        <w:rPr>
          <w:rtl/>
        </w:rPr>
        <w:t xml:space="preserve"> مکان</w:t>
      </w:r>
      <w:r w:rsidRPr="00096927">
        <w:rPr>
          <w:rFonts w:hint="cs"/>
          <w:rtl/>
        </w:rPr>
        <w:t>ی</w:t>
      </w:r>
      <w:r w:rsidRPr="00096927">
        <w:rPr>
          <w:rFonts w:hint="eastAsia"/>
          <w:rtl/>
        </w:rPr>
        <w:t>ک</w:t>
      </w:r>
      <w:r w:rsidRPr="00096927">
        <w:rPr>
          <w:rFonts w:hint="cs"/>
          <w:rtl/>
        </w:rPr>
        <w:t>ی</w:t>
      </w:r>
      <w:r w:rsidRPr="00096927">
        <w:rPr>
          <w:rtl/>
        </w:rPr>
        <w:t xml:space="preserve"> پلتفرم</w:t>
      </w:r>
    </w:p>
    <w:p w:rsidR="005C0670" w:rsidRPr="00096927" w:rsidRDefault="005C0670" w:rsidP="00CC37CB">
      <w:pPr>
        <w:bidi/>
        <w:rPr>
          <w:rtl/>
          <w:lang w:bidi="fa-IR"/>
        </w:rPr>
      </w:pPr>
      <w:r w:rsidRPr="00096927">
        <w:rPr>
          <w:rtl/>
          <w:lang w:bidi="fa-IR"/>
        </w:rPr>
        <w:t>در ا</w:t>
      </w:r>
      <w:r w:rsidRPr="00096927">
        <w:rPr>
          <w:rFonts w:hint="cs"/>
          <w:rtl/>
          <w:lang w:bidi="fa-IR"/>
        </w:rPr>
        <w:t>ی</w:t>
      </w:r>
      <w:r w:rsidRPr="00096927">
        <w:rPr>
          <w:rFonts w:hint="eastAsia"/>
          <w:rtl/>
          <w:lang w:bidi="fa-IR"/>
        </w:rPr>
        <w:t>ن</w:t>
      </w:r>
      <w:r w:rsidRPr="00096927">
        <w:rPr>
          <w:rtl/>
          <w:lang w:bidi="fa-IR"/>
        </w:rPr>
        <w:t xml:space="preserve"> بخش، جزئ</w:t>
      </w:r>
      <w:r w:rsidRPr="00096927">
        <w:rPr>
          <w:rFonts w:hint="cs"/>
          <w:rtl/>
          <w:lang w:bidi="fa-IR"/>
        </w:rPr>
        <w:t>ی</w:t>
      </w:r>
      <w:r w:rsidRPr="00096927">
        <w:rPr>
          <w:rFonts w:hint="eastAsia"/>
          <w:rtl/>
          <w:lang w:bidi="fa-IR"/>
        </w:rPr>
        <w:t>ات</w:t>
      </w:r>
      <w:r w:rsidRPr="00096927">
        <w:rPr>
          <w:rtl/>
          <w:lang w:bidi="fa-IR"/>
        </w:rPr>
        <w:t xml:space="preserve"> طراح</w:t>
      </w:r>
      <w:r w:rsidRPr="00096927">
        <w:rPr>
          <w:rFonts w:hint="cs"/>
          <w:rtl/>
          <w:lang w:bidi="fa-IR"/>
        </w:rPr>
        <w:t>ی</w:t>
      </w:r>
      <w:r w:rsidRPr="00096927">
        <w:rPr>
          <w:rtl/>
          <w:lang w:bidi="fa-IR"/>
        </w:rPr>
        <w:t xml:space="preserve"> مکا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سه پلتفرم ربات چرخدار مورد بررس</w:t>
      </w:r>
      <w:r w:rsidRPr="00096927">
        <w:rPr>
          <w:rFonts w:hint="cs"/>
          <w:rtl/>
          <w:lang w:bidi="fa-IR"/>
        </w:rPr>
        <w:t>ی</w:t>
      </w:r>
      <w:r w:rsidRPr="00096927">
        <w:rPr>
          <w:rtl/>
          <w:lang w:bidi="fa-IR"/>
        </w:rPr>
        <w:t xml:space="preserve"> قرار خواهد گرفت.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Fonts w:hint="eastAsia"/>
          <w:rtl/>
          <w:lang w:bidi="fa-IR"/>
        </w:rPr>
        <w:t>ها</w:t>
      </w:r>
      <w:r w:rsidRPr="00096927">
        <w:rPr>
          <w:rtl/>
          <w:lang w:bidi="fa-IR"/>
        </w:rPr>
        <w:t xml:space="preserve"> شامل </w:t>
      </w:r>
      <w:r w:rsidRPr="00096927">
        <w:rPr>
          <w:rFonts w:hint="cs"/>
          <w:rtl/>
          <w:lang w:bidi="fa-IR"/>
        </w:rPr>
        <w:t xml:space="preserve">طراحی شاسی و </w:t>
      </w:r>
      <w:r w:rsidR="00CC37CB">
        <w:rPr>
          <w:rFonts w:hint="cs"/>
          <w:rtl/>
          <w:lang w:bidi="fa-IR"/>
        </w:rPr>
        <w:t>کفه، ساختار چرخ‌</w:t>
      </w:r>
      <w:r w:rsidRPr="00096927">
        <w:rPr>
          <w:rFonts w:hint="cs"/>
          <w:rtl/>
          <w:lang w:bidi="fa-IR"/>
        </w:rPr>
        <w:t xml:space="preserve">ها، پیاده سازی سیستم </w:t>
      </w:r>
      <w:r w:rsidR="00CC37CB">
        <w:rPr>
          <w:rFonts w:hint="cs"/>
          <w:rtl/>
          <w:lang w:bidi="fa-IR"/>
        </w:rPr>
        <w:t xml:space="preserve">انتقال </w:t>
      </w:r>
      <w:r w:rsidRPr="00096927">
        <w:rPr>
          <w:rFonts w:hint="cs"/>
          <w:rtl/>
          <w:lang w:bidi="fa-IR"/>
        </w:rPr>
        <w:t xml:space="preserve">قدرت و </w:t>
      </w:r>
      <w:r w:rsidR="00CC37CB">
        <w:rPr>
          <w:rFonts w:hint="cs"/>
          <w:rtl/>
          <w:lang w:bidi="fa-IR"/>
        </w:rPr>
        <w:t>جایابی</w:t>
      </w:r>
      <w:r w:rsidRPr="00096927">
        <w:rPr>
          <w:rtl/>
          <w:lang w:bidi="fa-IR"/>
        </w:rPr>
        <w:t xml:space="preserve"> حسگر</w:t>
      </w:r>
      <w:r w:rsidRPr="00096927">
        <w:rPr>
          <w:rFonts w:hint="cs"/>
          <w:rtl/>
          <w:lang w:bidi="fa-IR"/>
        </w:rPr>
        <w:t>ها</w:t>
      </w:r>
      <w:r w:rsidR="00CC37CB">
        <w:rPr>
          <w:rFonts w:hint="cs"/>
          <w:rtl/>
          <w:lang w:bidi="fa-IR"/>
        </w:rPr>
        <w:t>ی نوری</w:t>
      </w:r>
      <w:r w:rsidRPr="00096927">
        <w:rPr>
          <w:rFonts w:hint="cs"/>
          <w:rtl/>
          <w:lang w:bidi="fa-IR"/>
        </w:rPr>
        <w:t xml:space="preserve"> </w:t>
      </w:r>
      <w:r w:rsidR="00CC37CB">
        <w:rPr>
          <w:rFonts w:hint="cs"/>
          <w:rtl/>
          <w:lang w:bidi="fa-IR"/>
        </w:rPr>
        <w:t>می‌شود</w:t>
      </w:r>
      <w:r w:rsidRPr="00096927">
        <w:rPr>
          <w:rFonts w:hint="cs"/>
          <w:rtl/>
          <w:lang w:bidi="fa-IR"/>
        </w:rPr>
        <w:t>.</w:t>
      </w:r>
    </w:p>
    <w:p w:rsidR="005C0670" w:rsidRPr="00096927" w:rsidRDefault="005C0670" w:rsidP="005C0670">
      <w:pPr>
        <w:bidi/>
        <w:ind w:firstLine="0"/>
        <w:jc w:val="left"/>
        <w:rPr>
          <w:rtl/>
          <w:lang w:bidi="fa-IR"/>
        </w:rPr>
      </w:pPr>
    </w:p>
    <w:p w:rsidR="005C0670" w:rsidRPr="00096927" w:rsidRDefault="005C0670" w:rsidP="005C0670">
      <w:pPr>
        <w:pStyle w:val="Heading3"/>
        <w:rPr>
          <w:rtl/>
        </w:rPr>
      </w:pPr>
      <w:r w:rsidRPr="00096927">
        <w:rPr>
          <w:rtl/>
        </w:rPr>
        <w:lastRenderedPageBreak/>
        <w:t>طراح</w:t>
      </w:r>
      <w:r w:rsidRPr="00096927">
        <w:rPr>
          <w:rFonts w:hint="cs"/>
          <w:rtl/>
        </w:rPr>
        <w:t>ی</w:t>
      </w:r>
      <w:r w:rsidRPr="00096927">
        <w:rPr>
          <w:rtl/>
        </w:rPr>
        <w:t xml:space="preserve"> شاس</w:t>
      </w:r>
      <w:r w:rsidRPr="00096927">
        <w:rPr>
          <w:rFonts w:hint="cs"/>
          <w:rtl/>
        </w:rPr>
        <w:t>ی</w:t>
      </w:r>
    </w:p>
    <w:p w:rsidR="005C0670" w:rsidRPr="00096927" w:rsidRDefault="005C0670" w:rsidP="00CC37CB">
      <w:pPr>
        <w:bidi/>
        <w:rPr>
          <w:lang w:bidi="fa-IR"/>
        </w:rPr>
      </w:pPr>
      <w:r w:rsidRPr="00096927">
        <w:rPr>
          <w:rFonts w:hint="eastAsia"/>
          <w:rtl/>
          <w:lang w:bidi="fa-IR"/>
        </w:rPr>
        <w:t>طراح</w:t>
      </w:r>
      <w:r w:rsidRPr="00096927">
        <w:rPr>
          <w:rFonts w:hint="cs"/>
          <w:rtl/>
          <w:lang w:bidi="fa-IR"/>
        </w:rPr>
        <w:t>ی</w:t>
      </w:r>
      <w:r w:rsidRPr="00096927">
        <w:rPr>
          <w:rtl/>
          <w:lang w:bidi="fa-IR"/>
        </w:rPr>
        <w:t xml:space="preserve"> شاس</w:t>
      </w:r>
      <w:r w:rsidRPr="00096927">
        <w:rPr>
          <w:rFonts w:hint="cs"/>
          <w:rtl/>
          <w:lang w:bidi="fa-IR"/>
        </w:rPr>
        <w:t>ی</w:t>
      </w:r>
      <w:r w:rsidRPr="00096927">
        <w:rPr>
          <w:rtl/>
          <w:lang w:bidi="fa-IR"/>
        </w:rPr>
        <w:t xml:space="preserve"> انتخاب</w:t>
      </w:r>
      <w:r w:rsidRPr="00096927">
        <w:rPr>
          <w:rFonts w:hint="cs"/>
          <w:rtl/>
          <w:lang w:bidi="fa-IR"/>
        </w:rPr>
        <w:t>ی</w:t>
      </w:r>
      <w:r w:rsidRPr="00096927">
        <w:rPr>
          <w:rtl/>
          <w:lang w:bidi="fa-IR"/>
        </w:rPr>
        <w:t xml:space="preserve"> نقش ح</w:t>
      </w:r>
      <w:r w:rsidRPr="00096927">
        <w:rPr>
          <w:rFonts w:hint="cs"/>
          <w:rtl/>
          <w:lang w:bidi="fa-IR"/>
        </w:rPr>
        <w:t>ی</w:t>
      </w:r>
      <w:r w:rsidRPr="00096927">
        <w:rPr>
          <w:rFonts w:hint="eastAsia"/>
          <w:rtl/>
          <w:lang w:bidi="fa-IR"/>
        </w:rPr>
        <w:t>ات</w:t>
      </w:r>
      <w:r w:rsidRPr="00096927">
        <w:rPr>
          <w:rFonts w:hint="cs"/>
          <w:rtl/>
          <w:lang w:bidi="fa-IR"/>
        </w:rPr>
        <w:t>ی</w:t>
      </w:r>
      <w:r w:rsidRPr="00096927">
        <w:rPr>
          <w:rtl/>
          <w:lang w:bidi="fa-IR"/>
        </w:rPr>
        <w:t xml:space="preserve"> در کارا</w:t>
      </w:r>
      <w:r w:rsidRPr="00096927">
        <w:rPr>
          <w:rFonts w:hint="cs"/>
          <w:rtl/>
          <w:lang w:bidi="fa-IR"/>
        </w:rPr>
        <w:t>یی</w:t>
      </w:r>
      <w:r w:rsidRPr="00096927">
        <w:rPr>
          <w:rtl/>
          <w:lang w:bidi="fa-IR"/>
        </w:rPr>
        <w:t xml:space="preserve"> ربات‌ها</w:t>
      </w:r>
      <w:r w:rsidRPr="00096927">
        <w:rPr>
          <w:rFonts w:hint="cs"/>
          <w:rtl/>
          <w:lang w:bidi="fa-IR"/>
        </w:rPr>
        <w:t>ی</w:t>
      </w:r>
      <w:r w:rsidRPr="00096927">
        <w:rPr>
          <w:rtl/>
          <w:lang w:bidi="fa-IR"/>
        </w:rPr>
        <w:t xml:space="preserve"> چرخ‌دار دارد. پ</w:t>
      </w:r>
      <w:r w:rsidRPr="00096927">
        <w:rPr>
          <w:rFonts w:hint="cs"/>
          <w:rtl/>
          <w:lang w:bidi="fa-IR"/>
        </w:rPr>
        <w:t>ی</w:t>
      </w:r>
      <w:r w:rsidRPr="00096927">
        <w:rPr>
          <w:rFonts w:hint="eastAsia"/>
          <w:rtl/>
          <w:lang w:bidi="fa-IR"/>
        </w:rPr>
        <w:t>کربند</w:t>
      </w:r>
      <w:r w:rsidRPr="00096927">
        <w:rPr>
          <w:rFonts w:hint="cs"/>
          <w:rtl/>
          <w:lang w:bidi="fa-IR"/>
        </w:rPr>
        <w:t>ی</w:t>
      </w:r>
      <w:r w:rsidRPr="00096927">
        <w:rPr>
          <w:rtl/>
          <w:lang w:bidi="fa-IR"/>
        </w:rPr>
        <w:t xml:space="preserve"> سه چرخ، با دو چرخ </w:t>
      </w:r>
      <w:r w:rsidR="00CC37CB">
        <w:rPr>
          <w:rFonts w:hint="cs"/>
          <w:rtl/>
          <w:lang w:bidi="fa-IR"/>
        </w:rPr>
        <w:t>با شعاع 6</w:t>
      </w:r>
      <w:r w:rsidRPr="00096927">
        <w:rPr>
          <w:rtl/>
          <w:lang w:bidi="fa-IR"/>
        </w:rPr>
        <w:t xml:space="preserve"> سانت</w:t>
      </w:r>
      <w:r w:rsidRPr="00096927">
        <w:rPr>
          <w:rFonts w:hint="cs"/>
          <w:rtl/>
          <w:lang w:bidi="fa-IR"/>
        </w:rPr>
        <w:t>ی‌</w:t>
      </w:r>
      <w:r w:rsidRPr="00096927">
        <w:rPr>
          <w:rFonts w:hint="eastAsia"/>
          <w:rtl/>
          <w:lang w:bidi="fa-IR"/>
        </w:rPr>
        <w:t>متر</w:t>
      </w:r>
      <w:r w:rsidRPr="00096927">
        <w:rPr>
          <w:rtl/>
          <w:lang w:bidi="fa-IR"/>
        </w:rPr>
        <w:t xml:space="preserve"> در پشت و </w:t>
      </w:r>
      <w:r w:rsidRPr="00096927">
        <w:rPr>
          <w:rFonts w:hint="cs"/>
          <w:rtl/>
          <w:lang w:bidi="fa-IR"/>
        </w:rPr>
        <w:t>ی</w:t>
      </w:r>
      <w:r w:rsidRPr="00096927">
        <w:rPr>
          <w:rFonts w:hint="eastAsia"/>
          <w:rtl/>
          <w:lang w:bidi="fa-IR"/>
        </w:rPr>
        <w:t>ک</w:t>
      </w:r>
      <w:r w:rsidRPr="00096927">
        <w:rPr>
          <w:rtl/>
          <w:lang w:bidi="fa-IR"/>
        </w:rPr>
        <w:t xml:space="preserve"> </w:t>
      </w:r>
      <w:r w:rsidR="00CC37CB">
        <w:rPr>
          <w:rFonts w:hint="cs"/>
          <w:rtl/>
          <w:lang w:bidi="fa-IR"/>
        </w:rPr>
        <w:t xml:space="preserve">چرخ </w:t>
      </w:r>
      <w:r w:rsidRPr="00096927">
        <w:rPr>
          <w:rFonts w:hint="cs"/>
          <w:rtl/>
          <w:lang w:bidi="fa-IR"/>
        </w:rPr>
        <w:t>هرزگرد</w:t>
      </w:r>
      <w:r w:rsidR="00CC37CB">
        <w:rPr>
          <w:rFonts w:hint="cs"/>
          <w:rtl/>
          <w:lang w:bidi="fa-IR"/>
        </w:rPr>
        <w:t xml:space="preserve"> با شعاع 3 سانتی‌متر</w:t>
      </w:r>
      <w:r w:rsidRPr="00096927">
        <w:rPr>
          <w:rtl/>
          <w:lang w:bidi="fa-IR"/>
        </w:rPr>
        <w:t xml:space="preserve"> در جلو، </w:t>
      </w:r>
      <w:r w:rsidR="00CC37CB">
        <w:rPr>
          <w:rFonts w:hint="cs"/>
          <w:rtl/>
          <w:lang w:bidi="fa-IR"/>
        </w:rPr>
        <w:t>انعطاف و حفظ تعادل مناسب با نیاز را فراهم می‌ک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اهداف خاص ما بس</w:t>
      </w:r>
      <w:r w:rsidRPr="00096927">
        <w:rPr>
          <w:rFonts w:hint="cs"/>
          <w:rtl/>
          <w:lang w:bidi="fa-IR"/>
        </w:rPr>
        <w:t>ی</w:t>
      </w:r>
      <w:r w:rsidRPr="00096927">
        <w:rPr>
          <w:rFonts w:hint="eastAsia"/>
          <w:rtl/>
          <w:lang w:bidi="fa-IR"/>
        </w:rPr>
        <w:t>ار</w:t>
      </w:r>
      <w:r w:rsidRPr="00096927">
        <w:rPr>
          <w:rtl/>
          <w:lang w:bidi="fa-IR"/>
        </w:rPr>
        <w:t xml:space="preserve"> ح</w:t>
      </w:r>
      <w:r w:rsidRPr="00096927">
        <w:rPr>
          <w:rFonts w:hint="cs"/>
          <w:rtl/>
          <w:lang w:bidi="fa-IR"/>
        </w:rPr>
        <w:t>ی</w:t>
      </w:r>
      <w:r w:rsidRPr="00096927">
        <w:rPr>
          <w:rFonts w:hint="eastAsia"/>
          <w:rtl/>
          <w:lang w:bidi="fa-IR"/>
        </w:rPr>
        <w:t>ات</w:t>
      </w:r>
      <w:r w:rsidRPr="00096927">
        <w:rPr>
          <w:rFonts w:hint="cs"/>
          <w:rtl/>
          <w:lang w:bidi="fa-IR"/>
        </w:rPr>
        <w:t>ی</w:t>
      </w:r>
      <w:r w:rsidRPr="00096927">
        <w:rPr>
          <w:rtl/>
          <w:lang w:bidi="fa-IR"/>
        </w:rPr>
        <w:t xml:space="preserve"> است و </w:t>
      </w:r>
      <w:r w:rsidR="00CC37CB">
        <w:rPr>
          <w:rFonts w:hint="cs"/>
          <w:rtl/>
          <w:lang w:bidi="fa-IR"/>
        </w:rPr>
        <w:t xml:space="preserve">از امکان پیاده سازی </w:t>
      </w:r>
      <w:r w:rsidRPr="00096927">
        <w:rPr>
          <w:rtl/>
          <w:lang w:bidi="fa-IR"/>
        </w:rPr>
        <w:t>کنترل به</w:t>
      </w:r>
      <w:r w:rsidRPr="00096927">
        <w:rPr>
          <w:rFonts w:hint="cs"/>
          <w:rtl/>
          <w:lang w:bidi="fa-IR"/>
        </w:rPr>
        <w:t>ی</w:t>
      </w:r>
      <w:r w:rsidRPr="00096927">
        <w:rPr>
          <w:rFonts w:hint="eastAsia"/>
          <w:rtl/>
          <w:lang w:bidi="fa-IR"/>
        </w:rPr>
        <w:t>نه</w:t>
      </w:r>
      <w:r w:rsidRPr="00096927">
        <w:rPr>
          <w:rtl/>
          <w:lang w:bidi="fa-IR"/>
        </w:rPr>
        <w:t xml:space="preserve"> و تطابق در مح</w:t>
      </w:r>
      <w:r w:rsidRPr="00096927">
        <w:rPr>
          <w:rFonts w:hint="cs"/>
          <w:rtl/>
          <w:lang w:bidi="fa-IR"/>
        </w:rPr>
        <w:t>ی</w:t>
      </w:r>
      <w:r w:rsidRPr="00096927">
        <w:rPr>
          <w:rFonts w:hint="eastAsia"/>
          <w:rtl/>
          <w:lang w:bidi="fa-IR"/>
        </w:rPr>
        <w:t>ط‌ها</w:t>
      </w:r>
      <w:r w:rsidRPr="00096927">
        <w:rPr>
          <w:rFonts w:hint="cs"/>
          <w:rtl/>
          <w:lang w:bidi="fa-IR"/>
        </w:rPr>
        <w:t>ی</w:t>
      </w:r>
      <w:r w:rsidRPr="00096927">
        <w:rPr>
          <w:rtl/>
          <w:lang w:bidi="fa-IR"/>
        </w:rPr>
        <w:t xml:space="preserve"> مختلف</w:t>
      </w:r>
      <w:r w:rsidR="00CC37CB">
        <w:rPr>
          <w:rFonts w:hint="cs"/>
          <w:rtl/>
          <w:lang w:bidi="fa-IR"/>
        </w:rPr>
        <w:t xml:space="preserve"> بر روی زمین با شیب کم</w:t>
      </w:r>
      <w:r w:rsidRPr="00096927">
        <w:rPr>
          <w:rtl/>
          <w:lang w:bidi="fa-IR"/>
        </w:rPr>
        <w:t xml:space="preserve"> </w:t>
      </w:r>
      <w:r w:rsidR="00CC37CB">
        <w:rPr>
          <w:rFonts w:hint="cs"/>
          <w:rtl/>
          <w:lang w:bidi="fa-IR"/>
        </w:rPr>
        <w:t>اطمینان حاصل می‌کند</w:t>
      </w:r>
      <w:r w:rsidRPr="00096927">
        <w:rPr>
          <w:rtl/>
          <w:lang w:bidi="fa-IR"/>
        </w:rPr>
        <w:t>.</w:t>
      </w:r>
      <w:r w:rsidR="00193DC8">
        <w:rPr>
          <w:rFonts w:hint="cs"/>
          <w:rtl/>
          <w:lang w:bidi="fa-IR"/>
        </w:rPr>
        <w:t xml:space="preserve"> کفه‌ی انتخاب شده از جنس آلومینیوم است. این انتخاب در سوراخ‌کاری بسیار </w:t>
      </w:r>
      <w:r w:rsidR="00B63FF8">
        <w:rPr>
          <w:rFonts w:hint="cs"/>
          <w:rtl/>
          <w:lang w:bidi="fa-IR"/>
        </w:rPr>
        <w:t>کار را ساده می‌کند. همچنین وزن و ابعاد کفه، باعث می‌شود اصطکاک چرخ با زمین بیشتر شده و این امر از لغزش ناخواسته‌ی چرخ‌ها جلوگیری می‌کند.</w:t>
      </w:r>
    </w:p>
    <w:p w:rsidR="005C0670" w:rsidRDefault="005C0670" w:rsidP="00CC37CB">
      <w:pPr>
        <w:bidi/>
        <w:rPr>
          <w:lang w:bidi="fa-IR"/>
        </w:rPr>
      </w:pPr>
      <w:r w:rsidRPr="00096927">
        <w:rPr>
          <w:rFonts w:hint="eastAsia"/>
          <w:rtl/>
          <w:lang w:bidi="fa-IR"/>
        </w:rPr>
        <w:t>قرار</w:t>
      </w:r>
      <w:r w:rsidRPr="00096927">
        <w:rPr>
          <w:rtl/>
          <w:lang w:bidi="fa-IR"/>
        </w:rPr>
        <w:t xml:space="preserve"> گرفتن چرخ‌ها</w:t>
      </w:r>
      <w:r w:rsidRPr="00096927">
        <w:rPr>
          <w:rFonts w:hint="cs"/>
          <w:rtl/>
          <w:lang w:bidi="fa-IR"/>
        </w:rPr>
        <w:t>ی</w:t>
      </w:r>
      <w:r w:rsidRPr="00096927">
        <w:rPr>
          <w:rtl/>
          <w:lang w:bidi="fa-IR"/>
        </w:rPr>
        <w:t xml:space="preserve"> بزرگ در پشت به توز</w:t>
      </w:r>
      <w:r w:rsidRPr="00096927">
        <w:rPr>
          <w:rFonts w:hint="cs"/>
          <w:rtl/>
          <w:lang w:bidi="fa-IR"/>
        </w:rPr>
        <w:t>ی</w:t>
      </w:r>
      <w:r w:rsidRPr="00096927">
        <w:rPr>
          <w:rFonts w:hint="eastAsia"/>
          <w:rtl/>
          <w:lang w:bidi="fa-IR"/>
        </w:rPr>
        <w:t>ع</w:t>
      </w:r>
      <w:r w:rsidRPr="00096927">
        <w:rPr>
          <w:rtl/>
          <w:lang w:bidi="fa-IR"/>
        </w:rPr>
        <w:t xml:space="preserve"> </w:t>
      </w:r>
      <w:r w:rsidRPr="00096927">
        <w:rPr>
          <w:rFonts w:hint="cs"/>
          <w:rtl/>
          <w:lang w:bidi="fa-IR"/>
        </w:rPr>
        <w:t>ی</w:t>
      </w:r>
      <w:r w:rsidRPr="00096927">
        <w:rPr>
          <w:rFonts w:hint="eastAsia"/>
          <w:rtl/>
          <w:lang w:bidi="fa-IR"/>
        </w:rPr>
        <w:t>کنواخت</w:t>
      </w:r>
      <w:r w:rsidRPr="00096927">
        <w:rPr>
          <w:rtl/>
          <w:lang w:bidi="fa-IR"/>
        </w:rPr>
        <w:t xml:space="preserve"> وزن ربات کمک م</w:t>
      </w:r>
      <w:r w:rsidRPr="00096927">
        <w:rPr>
          <w:rFonts w:hint="cs"/>
          <w:rtl/>
          <w:lang w:bidi="fa-IR"/>
        </w:rPr>
        <w:t>ی‌</w:t>
      </w:r>
      <w:r w:rsidRPr="00096927">
        <w:rPr>
          <w:rFonts w:hint="eastAsia"/>
          <w:rtl/>
          <w:lang w:bidi="fa-IR"/>
        </w:rPr>
        <w:t>کند،</w:t>
      </w:r>
      <w:r w:rsidRPr="00096927">
        <w:rPr>
          <w:rtl/>
          <w:lang w:bidi="fa-IR"/>
        </w:rPr>
        <w:t xml:space="preserve"> که پا</w:t>
      </w:r>
      <w:r w:rsidRPr="00096927">
        <w:rPr>
          <w:rFonts w:hint="cs"/>
          <w:rtl/>
          <w:lang w:bidi="fa-IR"/>
        </w:rPr>
        <w:t>ی</w:t>
      </w:r>
      <w:r w:rsidRPr="00096927">
        <w:rPr>
          <w:rFonts w:hint="eastAsia"/>
          <w:rtl/>
          <w:lang w:bidi="fa-IR"/>
        </w:rPr>
        <w:t>دار</w:t>
      </w:r>
      <w:r w:rsidRPr="00096927">
        <w:rPr>
          <w:rFonts w:hint="cs"/>
          <w:rtl/>
          <w:lang w:bidi="fa-IR"/>
        </w:rPr>
        <w:t>ی</w:t>
      </w:r>
      <w:r w:rsidRPr="00096927">
        <w:rPr>
          <w:rtl/>
          <w:lang w:bidi="fa-IR"/>
        </w:rPr>
        <w:t xml:space="preserve"> را افزا</w:t>
      </w:r>
      <w:r w:rsidRPr="00096927">
        <w:rPr>
          <w:rFonts w:hint="cs"/>
          <w:rtl/>
          <w:lang w:bidi="fa-IR"/>
        </w:rPr>
        <w:t>ی</w:t>
      </w:r>
      <w:r w:rsidRPr="00096927">
        <w:rPr>
          <w:rFonts w:hint="eastAsia"/>
          <w:rtl/>
          <w:lang w:bidi="fa-IR"/>
        </w:rPr>
        <w:t>ش</w:t>
      </w:r>
      <w:r w:rsidRPr="00096927">
        <w:rPr>
          <w:rtl/>
          <w:lang w:bidi="fa-IR"/>
        </w:rPr>
        <w:t xml:space="preserve"> م</w:t>
      </w:r>
      <w:r w:rsidRPr="00096927">
        <w:rPr>
          <w:rFonts w:hint="cs"/>
          <w:rtl/>
          <w:lang w:bidi="fa-IR"/>
        </w:rPr>
        <w:t>ی‌</w:t>
      </w:r>
      <w:r w:rsidRPr="00096927">
        <w:rPr>
          <w:rFonts w:hint="eastAsia"/>
          <w:rtl/>
          <w:lang w:bidi="fa-IR"/>
        </w:rPr>
        <w:t>دهد</w:t>
      </w:r>
      <w:r w:rsidRPr="00096927">
        <w:rPr>
          <w:rtl/>
          <w:lang w:bidi="fa-IR"/>
        </w:rPr>
        <w:t>.</w:t>
      </w:r>
      <w:r w:rsidR="00CC37CB">
        <w:rPr>
          <w:rFonts w:hint="cs"/>
          <w:rtl/>
          <w:lang w:bidi="fa-IR"/>
        </w:rPr>
        <w:t xml:space="preserve"> لازم به ذکر است که نظر به مدلسازی‌های سینماتیکی و دینامیکی انجام شده در فصول 2 و 3، و با توجه به شکل 2-4، مرکز جرم می‌بایست تا حد امکان بین دو موتور، و وسط عرض ربات باشد. </w:t>
      </w:r>
      <w:r w:rsidRPr="00096927">
        <w:rPr>
          <w:rtl/>
          <w:lang w:bidi="fa-IR"/>
        </w:rPr>
        <w:t>در هم</w:t>
      </w:r>
      <w:r w:rsidRPr="00096927">
        <w:rPr>
          <w:rFonts w:hint="cs"/>
          <w:rtl/>
          <w:lang w:bidi="fa-IR"/>
        </w:rPr>
        <w:t>ی</w:t>
      </w:r>
      <w:r w:rsidRPr="00096927">
        <w:rPr>
          <w:rFonts w:hint="eastAsia"/>
          <w:rtl/>
          <w:lang w:bidi="fa-IR"/>
        </w:rPr>
        <w:t>ن</w:t>
      </w:r>
      <w:r w:rsidRPr="00096927">
        <w:rPr>
          <w:rtl/>
          <w:lang w:bidi="fa-IR"/>
        </w:rPr>
        <w:t xml:space="preserve"> حال، چرخ </w:t>
      </w:r>
      <w:r w:rsidRPr="00096927">
        <w:rPr>
          <w:rFonts w:hint="cs"/>
          <w:rtl/>
          <w:lang w:bidi="fa-IR"/>
        </w:rPr>
        <w:t>هرزگرد</w:t>
      </w:r>
      <w:r w:rsidRPr="00096927">
        <w:rPr>
          <w:rtl/>
          <w:lang w:bidi="fa-IR"/>
        </w:rPr>
        <w:t xml:space="preserve"> فلز</w:t>
      </w:r>
      <w:r w:rsidRPr="00096927">
        <w:rPr>
          <w:rFonts w:hint="cs"/>
          <w:rtl/>
          <w:lang w:bidi="fa-IR"/>
        </w:rPr>
        <w:t>ی</w:t>
      </w:r>
      <w:r w:rsidRPr="00096927">
        <w:rPr>
          <w:rtl/>
          <w:lang w:bidi="fa-IR"/>
        </w:rPr>
        <w:t xml:space="preserve"> در جلو با کاهش اصطکاک، </w:t>
      </w:r>
      <w:r w:rsidR="00CC37CB">
        <w:rPr>
          <w:rFonts w:hint="cs"/>
          <w:rtl/>
          <w:lang w:bidi="fa-IR"/>
        </w:rPr>
        <w:t>پیچیدن در حالت تعادل به طور</w:t>
      </w:r>
      <w:r w:rsidRPr="00096927">
        <w:rPr>
          <w:rtl/>
          <w:lang w:bidi="fa-IR"/>
        </w:rPr>
        <w:t xml:space="preserve"> صاف و دق</w:t>
      </w:r>
      <w:r w:rsidRPr="00096927">
        <w:rPr>
          <w:rFonts w:hint="cs"/>
          <w:rtl/>
          <w:lang w:bidi="fa-IR"/>
        </w:rPr>
        <w:t>ی</w:t>
      </w:r>
      <w:r w:rsidRPr="00096927">
        <w:rPr>
          <w:rFonts w:hint="eastAsia"/>
          <w:rtl/>
          <w:lang w:bidi="fa-IR"/>
        </w:rPr>
        <w:t>ق</w:t>
      </w:r>
      <w:r w:rsidRPr="00096927">
        <w:rPr>
          <w:rtl/>
          <w:lang w:bidi="fa-IR"/>
        </w:rPr>
        <w:t xml:space="preserve"> را تسه</w:t>
      </w:r>
      <w:r w:rsidRPr="00096927">
        <w:rPr>
          <w:rFonts w:hint="cs"/>
          <w:rtl/>
          <w:lang w:bidi="fa-IR"/>
        </w:rPr>
        <w:t>ی</w:t>
      </w:r>
      <w:r w:rsidRPr="00096927">
        <w:rPr>
          <w:rFonts w:hint="eastAsia"/>
          <w:rtl/>
          <w:lang w:bidi="fa-IR"/>
        </w:rPr>
        <w:t>ل</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tl/>
          <w:lang w:bidi="fa-IR"/>
        </w:rPr>
        <w:t xml:space="preserve"> شاس</w:t>
      </w:r>
      <w:r w:rsidRPr="00096927">
        <w:rPr>
          <w:rFonts w:hint="cs"/>
          <w:rtl/>
          <w:lang w:bidi="fa-IR"/>
        </w:rPr>
        <w:t>ی</w:t>
      </w:r>
      <w:r w:rsidR="00CC37CB">
        <w:rPr>
          <w:rFonts w:hint="cs"/>
          <w:rtl/>
          <w:lang w:bidi="fa-IR"/>
        </w:rPr>
        <w:t>،</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برا</w:t>
      </w:r>
      <w:r w:rsidRPr="00096927">
        <w:rPr>
          <w:rFonts w:hint="cs"/>
          <w:rtl/>
          <w:lang w:bidi="fa-IR"/>
        </w:rPr>
        <w:t>ی</w:t>
      </w:r>
      <w:r w:rsidRPr="00096927">
        <w:rPr>
          <w:rtl/>
          <w:lang w:bidi="fa-IR"/>
        </w:rPr>
        <w:t xml:space="preserve"> مواقع</w:t>
      </w:r>
      <w:r w:rsidRPr="00096927">
        <w:rPr>
          <w:rFonts w:hint="cs"/>
          <w:rtl/>
          <w:lang w:bidi="fa-IR"/>
        </w:rPr>
        <w:t>ی</w:t>
      </w:r>
      <w:r w:rsidRPr="00096927">
        <w:rPr>
          <w:rtl/>
          <w:lang w:bidi="fa-IR"/>
        </w:rPr>
        <w:t xml:space="preserve"> است که ن</w:t>
      </w:r>
      <w:r w:rsidRPr="00096927">
        <w:rPr>
          <w:rFonts w:hint="cs"/>
          <w:rtl/>
          <w:lang w:bidi="fa-IR"/>
        </w:rPr>
        <w:t>ی</w:t>
      </w:r>
      <w:r w:rsidRPr="00096927">
        <w:rPr>
          <w:rFonts w:hint="eastAsia"/>
          <w:rtl/>
          <w:lang w:bidi="fa-IR"/>
        </w:rPr>
        <w:t>از</w:t>
      </w:r>
      <w:r w:rsidRPr="00096927">
        <w:rPr>
          <w:rtl/>
          <w:lang w:bidi="fa-IR"/>
        </w:rPr>
        <w:t xml:space="preserve"> به پ</w:t>
      </w:r>
      <w:r w:rsidRPr="00096927">
        <w:rPr>
          <w:rFonts w:hint="cs"/>
          <w:rtl/>
          <w:lang w:bidi="fa-IR"/>
        </w:rPr>
        <w:t>ی</w:t>
      </w:r>
      <w:r w:rsidRPr="00096927">
        <w:rPr>
          <w:rFonts w:hint="eastAsia"/>
          <w:rtl/>
          <w:lang w:bidi="fa-IR"/>
        </w:rPr>
        <w:t>چش‌ها</w:t>
      </w:r>
      <w:r w:rsidRPr="00096927">
        <w:rPr>
          <w:rFonts w:hint="cs"/>
          <w:rtl/>
          <w:lang w:bidi="fa-IR"/>
        </w:rPr>
        <w:t>ی</w:t>
      </w:r>
      <w:r w:rsidRPr="00096927">
        <w:rPr>
          <w:rtl/>
          <w:lang w:bidi="fa-IR"/>
        </w:rPr>
        <w:t xml:space="preserve"> تنگ و </w:t>
      </w:r>
      <w:r w:rsidRPr="00096927">
        <w:rPr>
          <w:rFonts w:hint="eastAsia"/>
          <w:rtl/>
          <w:lang w:bidi="fa-IR"/>
        </w:rPr>
        <w:t>حرکات</w:t>
      </w:r>
      <w:r w:rsidRPr="00096927">
        <w:rPr>
          <w:rtl/>
          <w:lang w:bidi="fa-IR"/>
        </w:rPr>
        <w:t xml:space="preserve"> سر</w:t>
      </w:r>
      <w:r w:rsidRPr="00096927">
        <w:rPr>
          <w:rFonts w:hint="cs"/>
          <w:rtl/>
          <w:lang w:bidi="fa-IR"/>
        </w:rPr>
        <w:t>ی</w:t>
      </w:r>
      <w:r w:rsidRPr="00096927">
        <w:rPr>
          <w:rFonts w:hint="eastAsia"/>
          <w:rtl/>
          <w:lang w:bidi="fa-IR"/>
        </w:rPr>
        <w:t>ع</w:t>
      </w:r>
      <w:r w:rsidRPr="00096927">
        <w:rPr>
          <w:rtl/>
          <w:lang w:bidi="fa-IR"/>
        </w:rPr>
        <w:t xml:space="preserve"> دار</w:t>
      </w:r>
      <w:r w:rsidRPr="00096927">
        <w:rPr>
          <w:rFonts w:hint="cs"/>
          <w:rtl/>
          <w:lang w:bidi="fa-IR"/>
        </w:rPr>
        <w:t>ی</w:t>
      </w:r>
      <w:r w:rsidRPr="00096927">
        <w:rPr>
          <w:rFonts w:hint="eastAsia"/>
          <w:rtl/>
          <w:lang w:bidi="fa-IR"/>
        </w:rPr>
        <w:t>م</w:t>
      </w:r>
      <w:r w:rsidRPr="00096927">
        <w:rPr>
          <w:rtl/>
          <w:lang w:bidi="fa-IR"/>
        </w:rPr>
        <w:t xml:space="preserve"> و سازگار با اهداف س</w:t>
      </w:r>
      <w:r w:rsidRPr="00096927">
        <w:rPr>
          <w:rFonts w:hint="cs"/>
          <w:rtl/>
          <w:lang w:bidi="fa-IR"/>
        </w:rPr>
        <w:t>ی</w:t>
      </w:r>
      <w:r w:rsidRPr="00096927">
        <w:rPr>
          <w:rFonts w:hint="eastAsia"/>
          <w:rtl/>
          <w:lang w:bidi="fa-IR"/>
        </w:rPr>
        <w:t>ستم</w:t>
      </w:r>
      <w:r w:rsidRPr="00096927">
        <w:rPr>
          <w:rtl/>
          <w:lang w:bidi="fa-IR"/>
        </w:rPr>
        <w:t xml:space="preserve"> کنترل </w:t>
      </w:r>
      <w:r w:rsidR="00CC37CB">
        <w:rPr>
          <w:rFonts w:hint="cs"/>
          <w:rtl/>
          <w:lang w:bidi="fa-IR"/>
        </w:rPr>
        <w:t>معرفی شده‌</w:t>
      </w:r>
      <w:r w:rsidRPr="00096927">
        <w:rPr>
          <w:rtl/>
          <w:lang w:bidi="fa-IR"/>
        </w:rPr>
        <w:t xml:space="preserve"> م</w:t>
      </w:r>
      <w:r w:rsidRPr="00096927">
        <w:rPr>
          <w:rFonts w:hint="cs"/>
          <w:rtl/>
          <w:lang w:bidi="fa-IR"/>
        </w:rPr>
        <w:t>ی‌</w:t>
      </w:r>
      <w:r w:rsidRPr="00096927">
        <w:rPr>
          <w:rFonts w:hint="eastAsia"/>
          <w:rtl/>
          <w:lang w:bidi="fa-IR"/>
        </w:rPr>
        <w:t>باشد</w:t>
      </w:r>
      <w:r w:rsidRPr="00096927">
        <w:rPr>
          <w:rtl/>
          <w:lang w:bidi="fa-IR"/>
        </w:rPr>
        <w:t>.</w:t>
      </w:r>
    </w:p>
    <w:p w:rsidR="005628B8" w:rsidRPr="00096927" w:rsidRDefault="005628B8" w:rsidP="005628B8">
      <w:pPr>
        <w:bidi/>
        <w:rPr>
          <w:rtl/>
          <w:lang w:bidi="fa-IR"/>
        </w:rPr>
      </w:pPr>
    </w:p>
    <w:p w:rsidR="00193DC8" w:rsidRDefault="00BC20EA" w:rsidP="00193DC8">
      <w:pPr>
        <w:keepNext/>
        <w:bidi/>
        <w:jc w:val="center"/>
      </w:pPr>
      <w:r w:rsidRPr="00BC20EA">
        <w:rPr>
          <w:noProof/>
        </w:rPr>
        <mc:AlternateContent>
          <mc:Choice Requires="wpg">
            <w:drawing>
              <wp:inline distT="0" distB="0" distL="0" distR="0" wp14:anchorId="50F93A56" wp14:editId="043FC5CB">
                <wp:extent cx="4648200" cy="3477947"/>
                <wp:effectExtent l="0" t="0" r="0" b="0"/>
                <wp:docPr id="18" name="Group 15"/>
                <wp:cNvGraphicFramePr/>
                <a:graphic xmlns:a="http://schemas.openxmlformats.org/drawingml/2006/main">
                  <a:graphicData uri="http://schemas.microsoft.com/office/word/2010/wordprocessingGroup">
                    <wpg:wgp>
                      <wpg:cNvGrpSpPr/>
                      <wpg:grpSpPr>
                        <a:xfrm>
                          <a:off x="0" y="0"/>
                          <a:ext cx="4648200" cy="3477947"/>
                          <a:chOff x="0" y="0"/>
                          <a:chExt cx="7397850" cy="6000125"/>
                        </a:xfrm>
                      </wpg:grpSpPr>
                      <pic:pic xmlns:pic="http://schemas.openxmlformats.org/drawingml/2006/picture">
                        <pic:nvPicPr>
                          <pic:cNvPr id="40" name="Picture 4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15891" cy="5274892"/>
                          </a:xfrm>
                          <a:prstGeom prst="rect">
                            <a:avLst/>
                          </a:prstGeom>
                          <a:noFill/>
                        </pic:spPr>
                      </pic:pic>
                      <wpg:grpSp>
                        <wpg:cNvPr id="50" name="Group 50"/>
                        <wpg:cNvGrpSpPr/>
                        <wpg:grpSpPr>
                          <a:xfrm>
                            <a:off x="6115150" y="884155"/>
                            <a:ext cx="1282700" cy="3768437"/>
                            <a:chOff x="6115150" y="884155"/>
                            <a:chExt cx="1282700" cy="3768437"/>
                          </a:xfrm>
                        </wpg:grpSpPr>
                        <wps:wsp>
                          <wps:cNvPr id="52" name="Straight Arrow Connector 52"/>
                          <wps:cNvCnPr/>
                          <wps:spPr>
                            <a:xfrm>
                              <a:off x="6154881" y="884155"/>
                              <a:ext cx="0" cy="3768437"/>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3" name="TextBox 7"/>
                          <wps:cNvSpPr txBox="1"/>
                          <wps:spPr>
                            <a:xfrm>
                              <a:off x="6115150" y="2506533"/>
                              <a:ext cx="1282700" cy="905488"/>
                            </a:xfrm>
                            <a:prstGeom prst="rect">
                              <a:avLst/>
                            </a:prstGeom>
                            <a:noFill/>
                          </wps:spPr>
                          <wps:txbx>
                            <w:txbxContent>
                              <w:p w:rsidR="006119C0" w:rsidRPr="00BC20EA" w:rsidRDefault="006119C0" w:rsidP="00BC20EA">
                                <w:pPr>
                                  <w:pStyle w:val="NormalWeb"/>
                                  <w:spacing w:before="0" w:beforeAutospacing="0" w:after="0" w:afterAutospacing="0"/>
                                  <w:rPr>
                                    <w:sz w:val="28"/>
                                    <w:szCs w:val="28"/>
                                  </w:rPr>
                                </w:pPr>
                                <w:r w:rsidRPr="00BC20EA">
                                  <w:rPr>
                                    <w:b/>
                                    <w:bCs/>
                                    <w:color w:val="000000" w:themeColor="text1"/>
                                    <w:kern w:val="24"/>
                                    <w:sz w:val="28"/>
                                    <w:szCs w:val="28"/>
                                  </w:rPr>
                                  <w:t>25 cm</w:t>
                                </w:r>
                              </w:p>
                            </w:txbxContent>
                          </wps:txbx>
                          <wps:bodyPr wrap="square" rtlCol="0">
                            <a:noAutofit/>
                          </wps:bodyPr>
                        </wps:wsp>
                      </wpg:grpSp>
                      <wps:wsp>
                        <wps:cNvPr id="54" name="Straight Arrow Connector 54"/>
                        <wps:cNvCnPr/>
                        <wps:spPr>
                          <a:xfrm>
                            <a:off x="809336" y="5464237"/>
                            <a:ext cx="46101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5" name="TextBox 14"/>
                        <wps:cNvSpPr txBox="1"/>
                        <wps:spPr>
                          <a:xfrm>
                            <a:off x="2734103" y="5499745"/>
                            <a:ext cx="1109878" cy="500380"/>
                          </a:xfrm>
                          <a:prstGeom prst="rect">
                            <a:avLst/>
                          </a:prstGeom>
                          <a:noFill/>
                        </wps:spPr>
                        <wps:txbx>
                          <w:txbxContent>
                            <w:p w:rsidR="006119C0" w:rsidRPr="00BC20EA" w:rsidRDefault="006119C0" w:rsidP="00BC20EA">
                              <w:pPr>
                                <w:pStyle w:val="NormalWeb"/>
                                <w:spacing w:before="0" w:beforeAutospacing="0" w:after="0" w:afterAutospacing="0"/>
                                <w:rPr>
                                  <w:sz w:val="28"/>
                                  <w:szCs w:val="28"/>
                                </w:rPr>
                              </w:pPr>
                              <w:r w:rsidRPr="00BC20EA">
                                <w:rPr>
                                  <w:b/>
                                  <w:bCs/>
                                  <w:color w:val="000000" w:themeColor="text1"/>
                                  <w:kern w:val="24"/>
                                  <w:sz w:val="28"/>
                                  <w:szCs w:val="28"/>
                                </w:rPr>
                                <w:t>30 cm</w:t>
                              </w:r>
                            </w:p>
                          </w:txbxContent>
                        </wps:txbx>
                        <wps:bodyPr wrap="square" rtlCol="0">
                          <a:noAutofit/>
                        </wps:bodyPr>
                      </wps:wsp>
                    </wpg:wgp>
                  </a:graphicData>
                </a:graphic>
              </wp:inline>
            </w:drawing>
          </mc:Choice>
          <mc:Fallback>
            <w:pict>
              <v:group w14:anchorId="50F93A56" id="Group 15" o:spid="_x0000_s1076" style="width:366pt;height:273.85pt;mso-position-horizontal-relative:char;mso-position-vertical-relative:line" coordsize="73978,600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">
                <v:shape id="Picture 40" o:spid="_x0000_s1077" type="#_x0000_t75" style="position:absolute;width:59158;height:52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">
                  <v:imagedata r:id="rId80" o:title=""/>
                </v:shape>
                <v:group id="Group 50" o:spid="_x0000_s1078" style="position:absolute;left:61151;top:8841;width:12827;height:37684" coordorigin="61151,8841" coordsize="12827,37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52" o:spid="_x0000_s1079" type="#_x0000_t32" style="position:absolute;left:61548;top:8841;width:0;height:376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" strokecolor="black [3200]" strokeweight="1.5pt">
                    <v:stroke startarrow="block" endarrow="block" joinstyle="miter"/>
                  </v:shape>
                  <v:shape id="TextBox 7" o:spid="_x0000_s1080" type="#_x0000_t202" style="position:absolute;left:61151;top:25065;width:12827;height:9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rsidR="006119C0" w:rsidRPr="00BC20EA" w:rsidRDefault="006119C0" w:rsidP="00BC20EA">
                          <w:pPr>
                            <w:pStyle w:val="NormalWeb"/>
                            <w:spacing w:before="0" w:beforeAutospacing="0" w:after="0" w:afterAutospacing="0"/>
                            <w:rPr>
                              <w:sz w:val="28"/>
                              <w:szCs w:val="28"/>
                            </w:rPr>
                          </w:pPr>
                          <w:r w:rsidRPr="00BC20EA">
                            <w:rPr>
                              <w:b/>
                              <w:bCs/>
                              <w:color w:val="000000" w:themeColor="text1"/>
                              <w:kern w:val="24"/>
                              <w:sz w:val="28"/>
                              <w:szCs w:val="28"/>
                            </w:rPr>
                            <w:t>25 cm</w:t>
                          </w:r>
                        </w:p>
                      </w:txbxContent>
                    </v:textbox>
                  </v:shape>
                </v:group>
                <v:shape id="Straight Arrow Connector 54" o:spid="_x0000_s1081" type="#_x0000_t32" style="position:absolute;left:8093;top:54642;width:461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" strokecolor="black [3200]" strokeweight="1.5pt">
                  <v:stroke startarrow="block" endarrow="block" joinstyle="miter"/>
                </v:shape>
                <v:shape id="TextBox 14" o:spid="_x0000_s1082" type="#_x0000_t202" style="position:absolute;left:27341;top:54997;width:11098;height:5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rsidR="006119C0" w:rsidRPr="00BC20EA" w:rsidRDefault="006119C0" w:rsidP="00BC20EA">
                        <w:pPr>
                          <w:pStyle w:val="NormalWeb"/>
                          <w:spacing w:before="0" w:beforeAutospacing="0" w:after="0" w:afterAutospacing="0"/>
                          <w:rPr>
                            <w:sz w:val="28"/>
                            <w:szCs w:val="28"/>
                          </w:rPr>
                        </w:pPr>
                        <w:r w:rsidRPr="00BC20EA">
                          <w:rPr>
                            <w:b/>
                            <w:bCs/>
                            <w:color w:val="000000" w:themeColor="text1"/>
                            <w:kern w:val="24"/>
                            <w:sz w:val="28"/>
                            <w:szCs w:val="28"/>
                          </w:rPr>
                          <w:t>30 cm</w:t>
                        </w:r>
                      </w:p>
                    </w:txbxContent>
                  </v:textbox>
                </v:shape>
                <w10:anchorlock/>
              </v:group>
            </w:pict>
          </mc:Fallback>
        </mc:AlternateContent>
      </w:r>
    </w:p>
    <w:p w:rsidR="005C0670" w:rsidRPr="00096927" w:rsidRDefault="00193DC8" w:rsidP="00193DC8">
      <w:pPr>
        <w:pStyle w:val="Caption"/>
        <w:bidi/>
        <w:jc w:val="center"/>
        <w:rPr>
          <w:lang w:bidi="fa-IR"/>
        </w:rPr>
      </w:pPr>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4</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w:t>
      </w:r>
      <w:r w:rsidR="00DA77A6">
        <w:rPr>
          <w:rtl/>
        </w:rPr>
        <w:fldChar w:fldCharType="end"/>
      </w:r>
      <w:r>
        <w:rPr>
          <w:rFonts w:hint="cs"/>
          <w:rtl/>
        </w:rPr>
        <w:t xml:space="preserve"> نمای کلی یک پلتفرم کامل بدون سقف، از بالا</w:t>
      </w:r>
    </w:p>
    <w:p w:rsidR="005C0670" w:rsidRPr="00096927" w:rsidRDefault="005C0670" w:rsidP="005C0670">
      <w:pPr>
        <w:pStyle w:val="Heading3"/>
      </w:pPr>
      <w:r w:rsidRPr="00096927">
        <w:rPr>
          <w:rtl/>
        </w:rPr>
        <w:lastRenderedPageBreak/>
        <w:t>ساختار چرخ‌ها</w:t>
      </w:r>
      <w:r w:rsidRPr="00096927">
        <w:t xml:space="preserve"> </w:t>
      </w:r>
      <w:r w:rsidRPr="00096927">
        <w:rPr>
          <w:rFonts w:hint="cs"/>
          <w:rtl/>
        </w:rPr>
        <w:t xml:space="preserve">و </w:t>
      </w:r>
      <w:r w:rsidRPr="00096927">
        <w:rPr>
          <w:rtl/>
        </w:rPr>
        <w:t>موتورها</w:t>
      </w:r>
    </w:p>
    <w:p w:rsidR="005C0670" w:rsidRPr="00096927" w:rsidRDefault="005C0670" w:rsidP="0065431B">
      <w:pPr>
        <w:bidi/>
        <w:rPr>
          <w:szCs w:val="24"/>
          <w:rtl/>
        </w:rPr>
      </w:pPr>
      <w:r w:rsidRPr="00096927">
        <w:rPr>
          <w:rFonts w:hint="cs"/>
          <w:rtl/>
          <w:lang w:bidi="fa-IR"/>
        </w:rPr>
        <w:t xml:space="preserve">در این پلتفرم از موتور های </w:t>
      </w:r>
      <w:r w:rsidRPr="00096927">
        <w:rPr>
          <w:lang w:bidi="fa-IR"/>
        </w:rPr>
        <w:t>DC</w:t>
      </w:r>
      <w:r w:rsidRPr="00096927">
        <w:rPr>
          <w:rFonts w:hint="cs"/>
          <w:rtl/>
          <w:lang w:bidi="fa-IR"/>
        </w:rPr>
        <w:t xml:space="preserve"> شرکت پیتمن (</w:t>
      </w:r>
      <w:r w:rsidRPr="00096927">
        <w:rPr>
          <w:lang w:bidi="fa-IR"/>
        </w:rPr>
        <w:t>Pittman brush commutated DC motor</w:t>
      </w:r>
      <w:r w:rsidRPr="00096927">
        <w:rPr>
          <w:rFonts w:hint="cs"/>
          <w:rtl/>
          <w:lang w:bidi="fa-IR"/>
        </w:rPr>
        <w:t xml:space="preserve">) استفاده شده است. </w:t>
      </w:r>
      <w:r w:rsidRPr="00096927">
        <w:rPr>
          <w:rFonts w:hint="cs"/>
          <w:rtl/>
        </w:rPr>
        <w:t xml:space="preserve">مشخصات موتور به کار‌ رفته در این پلتفرم به </w:t>
      </w:r>
      <w:r w:rsidR="0065431B">
        <w:rPr>
          <w:rFonts w:hint="cs"/>
          <w:rtl/>
        </w:rPr>
        <w:t xml:space="preserve">این </w:t>
      </w:r>
      <w:r w:rsidRPr="00096927">
        <w:rPr>
          <w:rFonts w:hint="cs"/>
          <w:rtl/>
        </w:rPr>
        <w:t xml:space="preserve">شرح است. </w:t>
      </w:r>
      <w:r w:rsidRPr="00096927">
        <w:rPr>
          <w:rtl/>
        </w:rPr>
        <w:t xml:space="preserve">موتور </w:t>
      </w:r>
      <w:r w:rsidRPr="00096927">
        <w:t>DC</w:t>
      </w:r>
      <w:r w:rsidRPr="00096927">
        <w:rPr>
          <w:rtl/>
        </w:rPr>
        <w:t xml:space="preserve"> دارا</w:t>
      </w:r>
      <w:r w:rsidRPr="00096927">
        <w:rPr>
          <w:rFonts w:hint="cs"/>
          <w:rtl/>
        </w:rPr>
        <w:t>ی</w:t>
      </w:r>
      <w:r w:rsidRPr="00096927">
        <w:rPr>
          <w:rtl/>
        </w:rPr>
        <w:t xml:space="preserve"> جاروبک (</w:t>
      </w:r>
      <w:r w:rsidRPr="00096927">
        <w:t>Brushed Motor</w:t>
      </w:r>
      <w:r w:rsidRPr="00096927">
        <w:rPr>
          <w:rtl/>
        </w:rPr>
        <w:t>)</w:t>
      </w:r>
      <w:r w:rsidRPr="00096927">
        <w:rPr>
          <w:rFonts w:hint="eastAsia"/>
          <w:rtl/>
        </w:rPr>
        <w:t xml:space="preserve"> ،</w:t>
      </w:r>
      <w:r w:rsidRPr="00096927">
        <w:rPr>
          <w:rtl/>
        </w:rPr>
        <w:t xml:space="preserve"> ولتاژ</w:t>
      </w:r>
      <w:r w:rsidR="00B63FF8">
        <w:rPr>
          <w:rFonts w:hint="cs"/>
          <w:rtl/>
        </w:rPr>
        <w:t xml:space="preserve"> کاری</w:t>
      </w:r>
      <w:r w:rsidRPr="00096927">
        <w:rPr>
          <w:rtl/>
        </w:rPr>
        <w:t xml:space="preserve"> 24 ولت، با سرعت 5000 دور در دق</w:t>
      </w:r>
      <w:r w:rsidRPr="00096927">
        <w:rPr>
          <w:rFonts w:hint="cs"/>
          <w:rtl/>
        </w:rPr>
        <w:t>ی</w:t>
      </w:r>
      <w:r w:rsidRPr="00096927">
        <w:rPr>
          <w:rFonts w:hint="eastAsia"/>
          <w:rtl/>
        </w:rPr>
        <w:t>قه،</w:t>
      </w:r>
      <w:r w:rsidRPr="00096927">
        <w:rPr>
          <w:rtl/>
        </w:rPr>
        <w:t xml:space="preserve"> دارا</w:t>
      </w:r>
      <w:r w:rsidRPr="00096927">
        <w:rPr>
          <w:rFonts w:hint="cs"/>
          <w:rtl/>
        </w:rPr>
        <w:t>ی</w:t>
      </w:r>
      <w:r w:rsidRPr="00096927">
        <w:rPr>
          <w:rtl/>
        </w:rPr>
        <w:t xml:space="preserve"> گ</w:t>
      </w:r>
      <w:r w:rsidRPr="00096927">
        <w:rPr>
          <w:rFonts w:hint="cs"/>
          <w:rtl/>
        </w:rPr>
        <w:t>ی</w:t>
      </w:r>
      <w:r w:rsidRPr="00096927">
        <w:rPr>
          <w:rFonts w:hint="eastAsia"/>
          <w:rtl/>
        </w:rPr>
        <w:t>ربکس</w:t>
      </w:r>
      <w:r w:rsidRPr="00096927">
        <w:rPr>
          <w:rtl/>
        </w:rPr>
        <w:t xml:space="preserve"> با نسبت 60.5 به 1 و گشتاور مداوم 0.3 ن</w:t>
      </w:r>
      <w:r w:rsidRPr="00096927">
        <w:rPr>
          <w:rFonts w:hint="cs"/>
          <w:rtl/>
        </w:rPr>
        <w:t>ی</w:t>
      </w:r>
      <w:r w:rsidRPr="00096927">
        <w:rPr>
          <w:rFonts w:hint="eastAsia"/>
          <w:rtl/>
        </w:rPr>
        <w:t>وتن</w:t>
      </w:r>
      <w:r w:rsidRPr="00096927">
        <w:rPr>
          <w:rtl/>
        </w:rPr>
        <w:t xml:space="preserve"> متر.</w:t>
      </w:r>
      <w:r w:rsidRPr="00096927">
        <w:rPr>
          <w:szCs w:val="24"/>
          <w:rtl/>
        </w:rPr>
        <w:t xml:space="preserve"> </w:t>
      </w:r>
    </w:p>
    <w:p w:rsidR="004418E8" w:rsidRPr="00797704" w:rsidRDefault="001134BB" w:rsidP="004418E8">
      <w:pPr>
        <w:bidi/>
        <w:rPr>
          <w:rtl/>
          <w:lang w:bidi="fa-IR"/>
        </w:rPr>
      </w:pPr>
      <w:r>
        <w:rPr>
          <w:rFonts w:hint="cs"/>
          <w:rtl/>
          <w:lang w:bidi="fa-IR"/>
        </w:rPr>
        <w:t>برای اتصال موتور‌ها به چرخ‌ها، نیاز است که شفت موتور از بلبرینگ عبور کرده و به چرخ برسد. بنابراین از محورهای</w:t>
      </w:r>
      <w:r>
        <w:rPr>
          <w:rStyle w:val="FootnoteReference"/>
          <w:rtl/>
          <w:lang w:bidi="fa-IR"/>
        </w:rPr>
        <w:footnoteReference w:id="54"/>
      </w:r>
      <w:r w:rsidR="004418E8">
        <w:rPr>
          <w:rFonts w:hint="cs"/>
          <w:rtl/>
          <w:lang w:bidi="fa-IR"/>
        </w:rPr>
        <w:t xml:space="preserve"> با طول 10 سانتی‌متر</w:t>
      </w:r>
      <w:r>
        <w:rPr>
          <w:rFonts w:hint="cs"/>
          <w:rtl/>
          <w:lang w:bidi="fa-IR"/>
        </w:rPr>
        <w:t xml:space="preserve"> کوپل شده با شفت موتور استفاده می‌کنیم.</w:t>
      </w:r>
      <w:r w:rsidR="005C0670" w:rsidRPr="00096927">
        <w:rPr>
          <w:rtl/>
          <w:lang w:bidi="fa-IR"/>
        </w:rPr>
        <w:t xml:space="preserve"> ا</w:t>
      </w:r>
      <w:r w:rsidR="005C0670" w:rsidRPr="00096927">
        <w:rPr>
          <w:rFonts w:hint="cs"/>
          <w:rtl/>
          <w:lang w:bidi="fa-IR"/>
        </w:rPr>
        <w:t>ی</w:t>
      </w:r>
      <w:r w:rsidR="005C0670" w:rsidRPr="00096927">
        <w:rPr>
          <w:rFonts w:hint="eastAsia"/>
          <w:rtl/>
          <w:lang w:bidi="fa-IR"/>
        </w:rPr>
        <w:t>ن</w:t>
      </w:r>
      <w:r w:rsidR="005C0670" w:rsidRPr="00096927">
        <w:rPr>
          <w:rtl/>
          <w:lang w:bidi="fa-IR"/>
        </w:rPr>
        <w:t xml:space="preserve"> پ</w:t>
      </w:r>
      <w:r w:rsidR="005C0670" w:rsidRPr="00096927">
        <w:rPr>
          <w:rFonts w:hint="cs"/>
          <w:rtl/>
          <w:lang w:bidi="fa-IR"/>
        </w:rPr>
        <w:t>ی</w:t>
      </w:r>
      <w:r w:rsidR="005C0670" w:rsidRPr="00096927">
        <w:rPr>
          <w:rFonts w:hint="eastAsia"/>
          <w:rtl/>
          <w:lang w:bidi="fa-IR"/>
        </w:rPr>
        <w:t>کربند</w:t>
      </w:r>
      <w:r w:rsidR="005C0670" w:rsidRPr="00096927">
        <w:rPr>
          <w:rFonts w:hint="cs"/>
          <w:rtl/>
          <w:lang w:bidi="fa-IR"/>
        </w:rPr>
        <w:t>ی</w:t>
      </w:r>
      <w:r w:rsidR="005C0670" w:rsidRPr="00096927">
        <w:rPr>
          <w:rtl/>
          <w:lang w:bidi="fa-IR"/>
        </w:rPr>
        <w:t xml:space="preserve"> ن</w:t>
      </w:r>
      <w:r w:rsidR="005C0670" w:rsidRPr="00096927">
        <w:rPr>
          <w:rFonts w:hint="eastAsia"/>
          <w:rtl/>
          <w:lang w:bidi="fa-IR"/>
        </w:rPr>
        <w:t>ه</w:t>
      </w:r>
      <w:r w:rsidR="005C0670" w:rsidRPr="00096927">
        <w:rPr>
          <w:rtl/>
          <w:lang w:bidi="fa-IR"/>
        </w:rPr>
        <w:t xml:space="preserve"> تنها گشتاور لازم برا</w:t>
      </w:r>
      <w:r w:rsidR="005C0670" w:rsidRPr="00096927">
        <w:rPr>
          <w:rFonts w:hint="cs"/>
          <w:rtl/>
          <w:lang w:bidi="fa-IR"/>
        </w:rPr>
        <w:t>ی</w:t>
      </w:r>
      <w:r w:rsidR="005C0670" w:rsidRPr="00096927">
        <w:rPr>
          <w:rtl/>
          <w:lang w:bidi="fa-IR"/>
        </w:rPr>
        <w:t xml:space="preserve"> حرکت کارآمد را ارائه م</w:t>
      </w:r>
      <w:r w:rsidR="005C0670" w:rsidRPr="00096927">
        <w:rPr>
          <w:rFonts w:hint="cs"/>
          <w:rtl/>
          <w:lang w:bidi="fa-IR"/>
        </w:rPr>
        <w:t>ی‌</w:t>
      </w:r>
      <w:r w:rsidR="005C0670" w:rsidRPr="00096927">
        <w:rPr>
          <w:rFonts w:hint="eastAsia"/>
          <w:rtl/>
          <w:lang w:bidi="fa-IR"/>
        </w:rPr>
        <w:t>دهد</w:t>
      </w:r>
      <w:r w:rsidR="005C0670" w:rsidRPr="00096927">
        <w:rPr>
          <w:rtl/>
          <w:lang w:bidi="fa-IR"/>
        </w:rPr>
        <w:t xml:space="preserve"> بلکه کنترل دق</w:t>
      </w:r>
      <w:r w:rsidR="005C0670" w:rsidRPr="00096927">
        <w:rPr>
          <w:rFonts w:hint="cs"/>
          <w:rtl/>
          <w:lang w:bidi="fa-IR"/>
        </w:rPr>
        <w:t>ی</w:t>
      </w:r>
      <w:r w:rsidR="005C0670" w:rsidRPr="00096927">
        <w:rPr>
          <w:rFonts w:hint="eastAsia"/>
          <w:rtl/>
          <w:lang w:bidi="fa-IR"/>
        </w:rPr>
        <w:t>ق</w:t>
      </w:r>
      <w:r w:rsidR="005C0670" w:rsidRPr="00096927">
        <w:rPr>
          <w:rtl/>
          <w:lang w:bidi="fa-IR"/>
        </w:rPr>
        <w:t xml:space="preserve"> را هم فراهم م</w:t>
      </w:r>
      <w:r w:rsidR="005C0670" w:rsidRPr="00096927">
        <w:rPr>
          <w:rFonts w:hint="cs"/>
          <w:rtl/>
          <w:lang w:bidi="fa-IR"/>
        </w:rPr>
        <w:t>ی‌</w:t>
      </w:r>
      <w:r w:rsidR="005C0670" w:rsidRPr="00096927">
        <w:rPr>
          <w:rFonts w:hint="eastAsia"/>
          <w:rtl/>
          <w:lang w:bidi="fa-IR"/>
        </w:rPr>
        <w:t>سازد</w:t>
      </w:r>
      <w:r w:rsidR="005C0670" w:rsidRPr="00096927">
        <w:rPr>
          <w:rtl/>
          <w:lang w:bidi="fa-IR"/>
        </w:rPr>
        <w:t xml:space="preserve"> که </w:t>
      </w:r>
      <w:r w:rsidR="005C0670" w:rsidRPr="00096927">
        <w:rPr>
          <w:rFonts w:hint="cs"/>
          <w:rtl/>
          <w:lang w:bidi="fa-IR"/>
        </w:rPr>
        <w:t>ی</w:t>
      </w:r>
      <w:r w:rsidR="005C0670" w:rsidRPr="00096927">
        <w:rPr>
          <w:rFonts w:hint="eastAsia"/>
          <w:rtl/>
          <w:lang w:bidi="fa-IR"/>
        </w:rPr>
        <w:t>ک</w:t>
      </w:r>
      <w:r w:rsidR="005C0670" w:rsidRPr="00096927">
        <w:rPr>
          <w:rtl/>
          <w:lang w:bidi="fa-IR"/>
        </w:rPr>
        <w:t xml:space="preserve"> عامل ح</w:t>
      </w:r>
      <w:r w:rsidR="005C0670" w:rsidRPr="00096927">
        <w:rPr>
          <w:rFonts w:hint="cs"/>
          <w:rtl/>
          <w:lang w:bidi="fa-IR"/>
        </w:rPr>
        <w:t>ی</w:t>
      </w:r>
      <w:r w:rsidR="005C0670" w:rsidRPr="00096927">
        <w:rPr>
          <w:rFonts w:hint="eastAsia"/>
          <w:rtl/>
          <w:lang w:bidi="fa-IR"/>
        </w:rPr>
        <w:t>ات</w:t>
      </w:r>
      <w:r w:rsidR="005C0670" w:rsidRPr="00096927">
        <w:rPr>
          <w:rFonts w:hint="cs"/>
          <w:rtl/>
          <w:lang w:bidi="fa-IR"/>
        </w:rPr>
        <w:t>ی</w:t>
      </w:r>
      <w:r w:rsidR="005C0670" w:rsidRPr="00096927">
        <w:rPr>
          <w:rtl/>
          <w:lang w:bidi="fa-IR"/>
        </w:rPr>
        <w:t xml:space="preserve"> برا</w:t>
      </w:r>
      <w:r w:rsidR="005C0670" w:rsidRPr="00096927">
        <w:rPr>
          <w:rFonts w:hint="cs"/>
          <w:rtl/>
          <w:lang w:bidi="fa-IR"/>
        </w:rPr>
        <w:t>ی</w:t>
      </w:r>
      <w:r w:rsidR="005C0670" w:rsidRPr="00096927">
        <w:rPr>
          <w:rtl/>
          <w:lang w:bidi="fa-IR"/>
        </w:rPr>
        <w:t xml:space="preserve"> دست</w:t>
      </w:r>
      <w:r w:rsidR="005C0670" w:rsidRPr="00096927">
        <w:rPr>
          <w:rFonts w:hint="cs"/>
          <w:rtl/>
          <w:lang w:bidi="fa-IR"/>
        </w:rPr>
        <w:t>ی</w:t>
      </w:r>
      <w:r w:rsidR="005C0670" w:rsidRPr="00096927">
        <w:rPr>
          <w:rFonts w:hint="eastAsia"/>
          <w:rtl/>
          <w:lang w:bidi="fa-IR"/>
        </w:rPr>
        <w:t>اب</w:t>
      </w:r>
      <w:r w:rsidR="005C0670" w:rsidRPr="00096927">
        <w:rPr>
          <w:rFonts w:hint="cs"/>
          <w:rtl/>
          <w:lang w:bidi="fa-IR"/>
        </w:rPr>
        <w:t>ی</w:t>
      </w:r>
      <w:r w:rsidR="005C0670" w:rsidRPr="00096927">
        <w:rPr>
          <w:rtl/>
          <w:lang w:bidi="fa-IR"/>
        </w:rPr>
        <w:t xml:space="preserve"> به رفتار مطلوب ب</w:t>
      </w:r>
      <w:r w:rsidR="005C0670" w:rsidRPr="00096927">
        <w:rPr>
          <w:rFonts w:hint="cs"/>
          <w:rtl/>
          <w:lang w:bidi="fa-IR"/>
        </w:rPr>
        <w:t>ی</w:t>
      </w:r>
      <w:r w:rsidR="005C0670" w:rsidRPr="00096927">
        <w:rPr>
          <w:rFonts w:hint="eastAsia"/>
          <w:rtl/>
          <w:lang w:bidi="fa-IR"/>
        </w:rPr>
        <w:t>ن</w:t>
      </w:r>
      <w:r w:rsidR="005C0670" w:rsidRPr="00096927">
        <w:rPr>
          <w:rtl/>
          <w:lang w:bidi="fa-IR"/>
        </w:rPr>
        <w:t xml:space="preserve"> ربات‌ها است.</w:t>
      </w:r>
      <w:r w:rsidR="005C0670" w:rsidRPr="00096927">
        <w:rPr>
          <w:rFonts w:hint="cs"/>
          <w:rtl/>
          <w:lang w:bidi="fa-IR"/>
        </w:rPr>
        <w:t xml:space="preserve"> </w:t>
      </w:r>
      <w:r w:rsidR="005C0670" w:rsidRPr="00096927">
        <w:rPr>
          <w:rFonts w:hint="eastAsia"/>
          <w:rtl/>
          <w:lang w:bidi="fa-IR"/>
        </w:rPr>
        <w:t>انتخاب</w:t>
      </w:r>
      <w:r w:rsidR="005C0670" w:rsidRPr="00096927">
        <w:rPr>
          <w:rtl/>
          <w:lang w:bidi="fa-IR"/>
        </w:rPr>
        <w:t xml:space="preserve"> استفاده از نسبت 60.5 به 1 به‌طور </w:t>
      </w:r>
      <w:r>
        <w:rPr>
          <w:rtl/>
        </w:rPr>
        <w:t>موثر</w:t>
      </w:r>
      <w:r w:rsidR="005C0670" w:rsidRPr="005C0670">
        <w:rPr>
          <w:rtl/>
        </w:rPr>
        <w:t>تر گشتاور خروج</w:t>
      </w:r>
      <w:r w:rsidR="005C0670" w:rsidRPr="005C0670">
        <w:rPr>
          <w:rFonts w:hint="cs"/>
          <w:rtl/>
        </w:rPr>
        <w:t>ی</w:t>
      </w:r>
      <w:r w:rsidR="005C0670" w:rsidRPr="005C0670">
        <w:rPr>
          <w:rtl/>
        </w:rPr>
        <w:t xml:space="preserve"> موتور را افزا</w:t>
      </w:r>
      <w:r w:rsidR="005C0670" w:rsidRPr="005C0670">
        <w:rPr>
          <w:rFonts w:hint="cs"/>
          <w:rtl/>
        </w:rPr>
        <w:t>ی</w:t>
      </w:r>
      <w:r w:rsidR="005C0670" w:rsidRPr="005C0670">
        <w:rPr>
          <w:rFonts w:hint="eastAsia"/>
          <w:rtl/>
        </w:rPr>
        <w:t>ش</w:t>
      </w:r>
      <w:r w:rsidR="005C0670" w:rsidRPr="005C0670">
        <w:rPr>
          <w:rtl/>
        </w:rPr>
        <w:t xml:space="preserve"> م</w:t>
      </w:r>
      <w:r w:rsidR="005C0670" w:rsidRPr="005C0670">
        <w:rPr>
          <w:rFonts w:hint="cs"/>
          <w:rtl/>
        </w:rPr>
        <w:t>ی‌</w:t>
      </w:r>
      <w:r w:rsidR="005C0670" w:rsidRPr="005C0670">
        <w:rPr>
          <w:rFonts w:hint="eastAsia"/>
          <w:rtl/>
        </w:rPr>
        <w:t>دهد</w:t>
      </w:r>
      <w:r w:rsidR="005C0670" w:rsidRPr="005C0670">
        <w:rPr>
          <w:rFonts w:hint="cs"/>
          <w:rtl/>
        </w:rPr>
        <w:t xml:space="preserve"> و </w:t>
      </w:r>
      <w:r w:rsidR="005C0670" w:rsidRPr="005C0670">
        <w:rPr>
          <w:rtl/>
        </w:rPr>
        <w:t>اطم</w:t>
      </w:r>
      <w:r w:rsidR="005C0670" w:rsidRPr="005C0670">
        <w:rPr>
          <w:rFonts w:hint="cs"/>
          <w:rtl/>
        </w:rPr>
        <w:t>ی</w:t>
      </w:r>
      <w:r w:rsidR="005C0670" w:rsidRPr="005C0670">
        <w:rPr>
          <w:rFonts w:hint="eastAsia"/>
          <w:rtl/>
        </w:rPr>
        <w:t>نان</w:t>
      </w:r>
      <w:r w:rsidR="005C0670" w:rsidRPr="005C0670">
        <w:rPr>
          <w:rtl/>
        </w:rPr>
        <w:t xml:space="preserve"> حاصل م</w:t>
      </w:r>
      <w:r w:rsidR="005C0670" w:rsidRPr="005C0670">
        <w:rPr>
          <w:rFonts w:hint="cs"/>
          <w:rtl/>
        </w:rPr>
        <w:t>ی‌</w:t>
      </w:r>
      <w:r w:rsidR="005C0670" w:rsidRPr="005C0670">
        <w:rPr>
          <w:rFonts w:hint="eastAsia"/>
          <w:rtl/>
        </w:rPr>
        <w:t>کند</w:t>
      </w:r>
      <w:r w:rsidR="005C0670" w:rsidRPr="005C0670">
        <w:rPr>
          <w:rtl/>
        </w:rPr>
        <w:t xml:space="preserve"> که</w:t>
      </w:r>
      <w:r>
        <w:rPr>
          <w:rFonts w:hint="cs"/>
          <w:rtl/>
        </w:rPr>
        <w:t xml:space="preserve"> موتورها توانایی تحمل وزن ربات را داشته باشند و نیز</w:t>
      </w:r>
      <w:r w:rsidR="005C0670" w:rsidRPr="005C0670">
        <w:rPr>
          <w:rtl/>
        </w:rPr>
        <w:t xml:space="preserve"> قادر به مس</w:t>
      </w:r>
      <w:r w:rsidR="005C0670" w:rsidRPr="005C0670">
        <w:rPr>
          <w:rFonts w:hint="cs"/>
          <w:rtl/>
        </w:rPr>
        <w:t>ی</w:t>
      </w:r>
      <w:r w:rsidR="005C0670" w:rsidRPr="005C0670">
        <w:rPr>
          <w:rFonts w:hint="eastAsia"/>
          <w:rtl/>
        </w:rPr>
        <w:t>ر</w:t>
      </w:r>
      <w:r w:rsidR="005C0670" w:rsidRPr="005C0670">
        <w:rPr>
          <w:rFonts w:hint="cs"/>
          <w:rtl/>
        </w:rPr>
        <w:t>ی</w:t>
      </w:r>
      <w:r w:rsidR="005C0670" w:rsidRPr="005C0670">
        <w:rPr>
          <w:rFonts w:hint="eastAsia"/>
          <w:rtl/>
        </w:rPr>
        <w:t>اب</w:t>
      </w:r>
      <w:r w:rsidR="005C0670" w:rsidRPr="005C0670">
        <w:rPr>
          <w:rFonts w:hint="cs"/>
          <w:rtl/>
        </w:rPr>
        <w:t>ی</w:t>
      </w:r>
      <w:r w:rsidR="005C0670" w:rsidRPr="005C0670">
        <w:rPr>
          <w:rtl/>
        </w:rPr>
        <w:t xml:space="preserve"> در </w:t>
      </w:r>
      <w:r>
        <w:rPr>
          <w:rFonts w:hint="cs"/>
          <w:rtl/>
        </w:rPr>
        <w:t>شیب‌های مختلف کم</w:t>
      </w:r>
      <w:r w:rsidR="005C0670" w:rsidRPr="005C0670">
        <w:rPr>
          <w:rtl/>
        </w:rPr>
        <w:t xml:space="preserve"> و غلب</w:t>
      </w:r>
      <w:r>
        <w:rPr>
          <w:rFonts w:hint="cs"/>
          <w:rtl/>
        </w:rPr>
        <w:t>ه</w:t>
      </w:r>
      <w:r w:rsidR="005C0670" w:rsidRPr="005C0670">
        <w:rPr>
          <w:rtl/>
        </w:rPr>
        <w:t xml:space="preserve"> بر </w:t>
      </w:r>
      <w:r>
        <w:rPr>
          <w:rFonts w:hint="cs"/>
          <w:rtl/>
        </w:rPr>
        <w:t>پستی و بلندی‌های زمین</w:t>
      </w:r>
      <w:r>
        <w:rPr>
          <w:rtl/>
        </w:rPr>
        <w:t xml:space="preserve"> باشند.</w:t>
      </w:r>
    </w:p>
    <w:tbl>
      <w:tblPr>
        <w:tblStyle w:val="TableGrid"/>
        <w:tblW w:w="848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0"/>
        <w:gridCol w:w="4423"/>
      </w:tblGrid>
      <w:tr w:rsidR="004418E8" w:rsidTr="004418E8">
        <w:trPr>
          <w:trHeight w:val="3042"/>
          <w:jc w:val="center"/>
        </w:trPr>
        <w:tc>
          <w:tcPr>
            <w:tcW w:w="4060" w:type="dxa"/>
            <w:vAlign w:val="center"/>
          </w:tcPr>
          <w:p w:rsidR="004418E8" w:rsidRDefault="004418E8" w:rsidP="004418E8">
            <w:pPr>
              <w:bidi/>
              <w:ind w:firstLine="0"/>
              <w:jc w:val="center"/>
              <w:rPr>
                <w:rtl/>
                <w:lang w:bidi="fa-IR"/>
              </w:rPr>
            </w:pPr>
            <w:r w:rsidRPr="005C0670">
              <w:rPr>
                <w:noProof/>
              </w:rPr>
              <w:drawing>
                <wp:anchor distT="0" distB="0" distL="114300" distR="114300" simplePos="0" relativeHeight="251715072" behindDoc="0" locked="0" layoutInCell="1" allowOverlap="1" wp14:anchorId="721729CB" wp14:editId="7DAB34FF">
                  <wp:simplePos x="0" y="0"/>
                  <wp:positionH relativeFrom="column">
                    <wp:posOffset>326390</wp:posOffset>
                  </wp:positionH>
                  <wp:positionV relativeFrom="paragraph">
                    <wp:posOffset>-588645</wp:posOffset>
                  </wp:positionV>
                  <wp:extent cx="1778000" cy="2371090"/>
                  <wp:effectExtent l="0" t="0" r="0" b="0"/>
                  <wp:wrapNone/>
                  <wp:docPr id="8670537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rot="16200000">
                            <a:off x="0" y="0"/>
                            <a:ext cx="1778000" cy="23710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418E8" w:rsidRDefault="004418E8" w:rsidP="004418E8">
            <w:pPr>
              <w:bidi/>
              <w:ind w:firstLine="0"/>
              <w:jc w:val="center"/>
              <w:rPr>
                <w:rtl/>
                <w:lang w:bidi="fa-IR"/>
              </w:rPr>
            </w:pPr>
          </w:p>
          <w:p w:rsidR="004418E8" w:rsidRDefault="004418E8" w:rsidP="004418E8">
            <w:pPr>
              <w:bidi/>
              <w:ind w:firstLine="0"/>
              <w:jc w:val="center"/>
              <w:rPr>
                <w:rtl/>
                <w:lang w:bidi="fa-IR"/>
              </w:rPr>
            </w:pPr>
          </w:p>
          <w:p w:rsidR="004418E8" w:rsidRPr="004418E8" w:rsidRDefault="004418E8" w:rsidP="004418E8">
            <w:pPr>
              <w:bidi/>
              <w:ind w:firstLine="0"/>
              <w:jc w:val="center"/>
              <w:rPr>
                <w:sz w:val="22"/>
                <w:szCs w:val="24"/>
                <w:lang w:bidi="fa-IR"/>
              </w:rPr>
            </w:pPr>
            <w:r>
              <w:rPr>
                <w:rFonts w:hint="cs"/>
                <w:sz w:val="22"/>
                <w:szCs w:val="24"/>
                <w:rtl/>
                <w:lang w:bidi="fa-IR"/>
              </w:rPr>
              <w:t>ب</w:t>
            </w:r>
          </w:p>
        </w:tc>
        <w:tc>
          <w:tcPr>
            <w:tcW w:w="4423" w:type="dxa"/>
            <w:vAlign w:val="center"/>
          </w:tcPr>
          <w:p w:rsidR="004418E8" w:rsidRDefault="004418E8" w:rsidP="004418E8">
            <w:pPr>
              <w:pStyle w:val="Caption"/>
              <w:bidi/>
              <w:jc w:val="center"/>
              <w:rPr>
                <w:rtl/>
                <w:lang w:bidi="fa-IR"/>
              </w:rPr>
            </w:pPr>
            <w:r w:rsidRPr="005C0670">
              <w:rPr>
                <w:noProof/>
              </w:rPr>
              <w:drawing>
                <wp:anchor distT="0" distB="0" distL="114300" distR="114300" simplePos="0" relativeHeight="251716096" behindDoc="1" locked="0" layoutInCell="1" allowOverlap="1">
                  <wp:simplePos x="0" y="0"/>
                  <wp:positionH relativeFrom="column">
                    <wp:posOffset>-96520</wp:posOffset>
                  </wp:positionH>
                  <wp:positionV relativeFrom="paragraph">
                    <wp:posOffset>81280</wp:posOffset>
                  </wp:positionV>
                  <wp:extent cx="2676525" cy="953770"/>
                  <wp:effectExtent l="0" t="0" r="9525" b="0"/>
                  <wp:wrapNone/>
                  <wp:docPr id="1718892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892906" name=""/>
                          <pic:cNvPicPr/>
                        </pic:nvPicPr>
                        <pic:blipFill>
                          <a:blip r:embed="rId82">
                            <a:extLst>
                              <a:ext uri="{28A0092B-C50C-407E-A947-70E740481C1C}">
                                <a14:useLocalDpi xmlns:a14="http://schemas.microsoft.com/office/drawing/2010/main" val="0"/>
                              </a:ext>
                            </a:extLst>
                          </a:blip>
                          <a:stretch>
                            <a:fillRect/>
                          </a:stretch>
                        </pic:blipFill>
                        <pic:spPr>
                          <a:xfrm>
                            <a:off x="0" y="0"/>
                            <a:ext cx="2676525" cy="953770"/>
                          </a:xfrm>
                          <a:prstGeom prst="rect">
                            <a:avLst/>
                          </a:prstGeom>
                        </pic:spPr>
                      </pic:pic>
                    </a:graphicData>
                  </a:graphic>
                  <wp14:sizeRelH relativeFrom="margin">
                    <wp14:pctWidth>0</wp14:pctWidth>
                  </wp14:sizeRelH>
                  <wp14:sizeRelV relativeFrom="margin">
                    <wp14:pctHeight>0</wp14:pctHeight>
                  </wp14:sizeRelV>
                </wp:anchor>
              </w:drawing>
            </w:r>
          </w:p>
          <w:p w:rsidR="004418E8" w:rsidRDefault="004418E8" w:rsidP="004418E8">
            <w:pPr>
              <w:pStyle w:val="Caption"/>
              <w:bidi/>
              <w:jc w:val="center"/>
              <w:rPr>
                <w:rtl/>
                <w:lang w:bidi="fa-IR"/>
              </w:rPr>
            </w:pPr>
          </w:p>
          <w:p w:rsidR="004418E8" w:rsidRDefault="004418E8" w:rsidP="004418E8">
            <w:pPr>
              <w:pStyle w:val="Caption"/>
              <w:bidi/>
              <w:jc w:val="center"/>
              <w:rPr>
                <w:rtl/>
                <w:lang w:bidi="fa-IR"/>
              </w:rPr>
            </w:pPr>
          </w:p>
          <w:p w:rsidR="004418E8" w:rsidRPr="0065431B" w:rsidRDefault="004418E8" w:rsidP="004418E8">
            <w:pPr>
              <w:pStyle w:val="Caption"/>
              <w:bidi/>
              <w:jc w:val="center"/>
              <w:rPr>
                <w:color w:val="000000"/>
                <w:szCs w:val="28"/>
                <w:lang w:bidi="fa-IR"/>
              </w:rPr>
            </w:pPr>
            <w:r>
              <w:rPr>
                <w:rFonts w:hint="cs"/>
                <w:rtl/>
                <w:lang w:bidi="fa-IR"/>
              </w:rPr>
              <w:t>الف</w:t>
            </w:r>
          </w:p>
        </w:tc>
      </w:tr>
      <w:tr w:rsidR="004418E8" w:rsidTr="004418E8">
        <w:trPr>
          <w:trHeight w:val="4140"/>
          <w:jc w:val="center"/>
        </w:trPr>
        <w:tc>
          <w:tcPr>
            <w:tcW w:w="4060" w:type="dxa"/>
            <w:vAlign w:val="center"/>
          </w:tcPr>
          <w:p w:rsidR="004418E8" w:rsidRDefault="004418E8" w:rsidP="004418E8">
            <w:pPr>
              <w:bidi/>
              <w:ind w:firstLine="0"/>
              <w:jc w:val="center"/>
              <w:rPr>
                <w:sz w:val="22"/>
                <w:szCs w:val="24"/>
                <w:rtl/>
                <w:lang w:bidi="fa-IR"/>
              </w:rPr>
            </w:pPr>
            <w:r>
              <w:rPr>
                <w:noProof/>
              </w:rPr>
              <w:drawing>
                <wp:anchor distT="0" distB="0" distL="114300" distR="114300" simplePos="0" relativeHeight="251712000" behindDoc="0" locked="0" layoutInCell="1" allowOverlap="1" wp14:anchorId="66188125" wp14:editId="551F6379">
                  <wp:simplePos x="0" y="0"/>
                  <wp:positionH relativeFrom="column">
                    <wp:posOffset>191770</wp:posOffset>
                  </wp:positionH>
                  <wp:positionV relativeFrom="paragraph">
                    <wp:posOffset>93345</wp:posOffset>
                  </wp:positionV>
                  <wp:extent cx="2076450" cy="2012315"/>
                  <wp:effectExtent l="0" t="0" r="0" b="0"/>
                  <wp:wrapNone/>
                  <wp:docPr id="4061465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7921" t="15625" b="17500"/>
                          <a:stretch/>
                        </pic:blipFill>
                        <pic:spPr bwMode="auto">
                          <a:xfrm>
                            <a:off x="0" y="0"/>
                            <a:ext cx="2076450" cy="20123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Pr="0065431B" w:rsidRDefault="004418E8" w:rsidP="004418E8">
            <w:pPr>
              <w:bidi/>
              <w:ind w:firstLine="0"/>
              <w:jc w:val="center"/>
              <w:rPr>
                <w:sz w:val="22"/>
                <w:szCs w:val="24"/>
                <w:lang w:bidi="fa-IR"/>
              </w:rPr>
            </w:pPr>
            <w:r>
              <w:rPr>
                <w:rFonts w:hint="cs"/>
                <w:sz w:val="22"/>
                <w:szCs w:val="24"/>
                <w:rtl/>
                <w:lang w:bidi="fa-IR"/>
              </w:rPr>
              <w:t>د</w:t>
            </w:r>
          </w:p>
        </w:tc>
        <w:tc>
          <w:tcPr>
            <w:tcW w:w="4423" w:type="dxa"/>
            <w:vAlign w:val="center"/>
          </w:tcPr>
          <w:p w:rsidR="004418E8" w:rsidRDefault="004418E8" w:rsidP="004418E8">
            <w:pPr>
              <w:keepNext/>
              <w:bidi/>
              <w:ind w:firstLine="0"/>
              <w:jc w:val="center"/>
              <w:rPr>
                <w:rtl/>
                <w:lang w:bidi="fa-IR"/>
              </w:rPr>
            </w:pPr>
            <w:r w:rsidRPr="00BC20EA">
              <w:rPr>
                <w:noProof/>
              </w:rPr>
              <mc:AlternateContent>
                <mc:Choice Requires="wpg">
                  <w:drawing>
                    <wp:anchor distT="0" distB="0" distL="114300" distR="114300" simplePos="0" relativeHeight="251713024" behindDoc="0" locked="0" layoutInCell="1" allowOverlap="1" wp14:anchorId="3D5D7053" wp14:editId="44AAEAEE">
                      <wp:simplePos x="0" y="0"/>
                      <wp:positionH relativeFrom="column">
                        <wp:posOffset>310515</wp:posOffset>
                      </wp:positionH>
                      <wp:positionV relativeFrom="paragraph">
                        <wp:posOffset>34925</wp:posOffset>
                      </wp:positionV>
                      <wp:extent cx="2057400" cy="2077720"/>
                      <wp:effectExtent l="0" t="0" r="0" b="0"/>
                      <wp:wrapNone/>
                      <wp:docPr id="59" name="Group 8"/>
                      <wp:cNvGraphicFramePr/>
                      <a:graphic xmlns:a="http://schemas.openxmlformats.org/drawingml/2006/main">
                        <a:graphicData uri="http://schemas.microsoft.com/office/word/2010/wordprocessingGroup">
                          <wpg:wgp>
                            <wpg:cNvGrpSpPr/>
                            <wpg:grpSpPr>
                              <a:xfrm>
                                <a:off x="0" y="0"/>
                                <a:ext cx="2057400" cy="2077720"/>
                                <a:chOff x="0" y="0"/>
                                <a:chExt cx="3661728" cy="3698816"/>
                              </a:xfrm>
                            </wpg:grpSpPr>
                            <pic:pic xmlns:pic="http://schemas.openxmlformats.org/drawingml/2006/picture">
                              <pic:nvPicPr>
                                <pic:cNvPr id="60" name="Picture 60"/>
                                <pic:cNvPicPr/>
                              </pic:nvPicPr>
                              <pic:blipFill rotWithShape="1">
                                <a:blip r:embed="rId84" cstate="print">
                                  <a:extLst>
                                    <a:ext uri="{28A0092B-C50C-407E-A947-70E740481C1C}">
                                      <a14:useLocalDpi xmlns:a14="http://schemas.microsoft.com/office/drawing/2010/main" val="0"/>
                                    </a:ext>
                                  </a:extLst>
                                </a:blip>
                                <a:srcRect t="13855" b="10407"/>
                                <a:stretch/>
                              </pic:blipFill>
                              <pic:spPr bwMode="auto">
                                <a:xfrm>
                                  <a:off x="0" y="0"/>
                                  <a:ext cx="3661728" cy="3698816"/>
                                </a:xfrm>
                                <a:prstGeom prst="rect">
                                  <a:avLst/>
                                </a:prstGeom>
                                <a:noFill/>
                                <a:ln>
                                  <a:noFill/>
                                </a:ln>
                                <a:extLst>
                                  <a:ext uri="{53640926-AAD7-44D8-BBD7-CCE9431645EC}">
                                    <a14:shadowObscured xmlns:a14="http://schemas.microsoft.com/office/drawing/2010/main"/>
                                  </a:ext>
                                </a:extLst>
                              </pic:spPr>
                            </pic:pic>
                            <wps:wsp>
                              <wps:cNvPr id="62" name="Straight Arrow Connector 62"/>
                              <wps:cNvCnPr/>
                              <wps:spPr>
                                <a:xfrm>
                                  <a:off x="1845627" y="177742"/>
                                  <a:ext cx="0" cy="1701800"/>
                                </a:xfrm>
                                <a:prstGeom prst="straightConnector1">
                                  <a:avLst/>
                                </a:prstGeom>
                                <a:ln>
                                  <a:headEnd type="triangle"/>
                                  <a:tailEnd type="triangle"/>
                                </a:ln>
                              </wps:spPr>
                              <wps:style>
                                <a:lnRef idx="3">
                                  <a:schemeClr val="accent2"/>
                                </a:lnRef>
                                <a:fillRef idx="0">
                                  <a:schemeClr val="accent2"/>
                                </a:fillRef>
                                <a:effectRef idx="2">
                                  <a:schemeClr val="accent2"/>
                                </a:effectRef>
                                <a:fontRef idx="minor">
                                  <a:schemeClr val="tx1"/>
                                </a:fontRef>
                              </wps:style>
                              <wps:bodyPr/>
                            </wps:wsp>
                            <wps:wsp>
                              <wps:cNvPr id="64" name="TextBox 7"/>
                              <wps:cNvSpPr txBox="1"/>
                              <wps:spPr>
                                <a:xfrm>
                                  <a:off x="1845306" y="600891"/>
                                  <a:ext cx="1373008" cy="597152"/>
                                </a:xfrm>
                                <a:prstGeom prst="rect">
                                  <a:avLst/>
                                </a:prstGeom>
                                <a:noFill/>
                              </wps:spPr>
                              <wps:txbx>
                                <w:txbxContent>
                                  <w:p w:rsidR="006119C0" w:rsidRDefault="006119C0" w:rsidP="004418E8">
                                    <w:pPr>
                                      <w:pStyle w:val="NormalWeb"/>
                                      <w:spacing w:before="0" w:beforeAutospacing="0" w:after="0" w:afterAutospacing="0"/>
                                    </w:pPr>
                                    <w:r>
                                      <w:rPr>
                                        <w:color w:val="ED7D31"/>
                                        <w:kern w:val="24"/>
                                        <w:sz w:val="36"/>
                                        <w:szCs w:val="36"/>
                                      </w:rPr>
                                      <w:t>6 cm</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D5D7053" id="Group 8" o:spid="_x0000_s1083" style="position:absolute;left:0;text-align:left;margin-left:24.45pt;margin-top:2.75pt;width:162pt;height:163.6pt;z-index:251713024;mso-position-horizontal-relative:text;mso-position-vertical-relative:text;mso-width-relative:margin;mso-height-relative:margin" coordsize="36617,36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">
                      <v:shape id="Picture 60" o:spid="_x0000_s1084" type="#_x0000_t75" style="position:absolute;width:36617;height:36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">
                        <v:imagedata r:id="rId85" o:title="" croptop="9080f" cropbottom="6820f"/>
                      </v:shape>
                      <v:shape id="Straight Arrow Connector 62" o:spid="_x0000_s1085" type="#_x0000_t32" style="position:absolute;left:18456;top:1777;width:0;height:170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" strokecolor="#ed7d31 [3205]" strokeweight="1.5pt">
                        <v:stroke startarrow="block" endarrow="block" joinstyle="miter"/>
                      </v:shape>
                      <v:shape id="TextBox 7" o:spid="_x0000_s1086" type="#_x0000_t202" style="position:absolute;left:18453;top:6008;width:13730;height:5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" filled="f" stroked="f">
                        <v:textbox>
                          <w:txbxContent>
                            <w:p w:rsidR="006119C0" w:rsidRDefault="006119C0" w:rsidP="004418E8">
                              <w:pPr>
                                <w:pStyle w:val="NormalWeb"/>
                                <w:spacing w:before="0" w:beforeAutospacing="0" w:after="0" w:afterAutospacing="0"/>
                              </w:pPr>
                              <w:r>
                                <w:rPr>
                                  <w:color w:val="ED7D31"/>
                                  <w:kern w:val="24"/>
                                  <w:sz w:val="36"/>
                                  <w:szCs w:val="36"/>
                                </w:rPr>
                                <w:t>6 cm</w:t>
                              </w:r>
                            </w:p>
                          </w:txbxContent>
                        </v:textbox>
                      </v:shape>
                    </v:group>
                  </w:pict>
                </mc:Fallback>
              </mc:AlternateContent>
            </w: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rPr>
                <w:rtl/>
                <w:lang w:bidi="fa-IR"/>
              </w:rPr>
            </w:pPr>
          </w:p>
          <w:p w:rsidR="004418E8" w:rsidRPr="0065431B" w:rsidRDefault="004418E8" w:rsidP="004418E8">
            <w:pPr>
              <w:keepNext/>
              <w:bidi/>
              <w:ind w:firstLine="0"/>
              <w:jc w:val="center"/>
              <w:rPr>
                <w:sz w:val="22"/>
                <w:szCs w:val="24"/>
                <w:lang w:bidi="fa-IR"/>
              </w:rPr>
            </w:pPr>
            <w:r>
              <w:rPr>
                <w:rFonts w:hint="cs"/>
                <w:sz w:val="22"/>
                <w:szCs w:val="24"/>
                <w:rtl/>
                <w:lang w:bidi="fa-IR"/>
              </w:rPr>
              <w:t>ج</w:t>
            </w:r>
          </w:p>
        </w:tc>
      </w:tr>
    </w:tbl>
    <w:p w:rsidR="004418E8" w:rsidRPr="00B63FF8" w:rsidRDefault="004418E8" w:rsidP="004418E8">
      <w:pPr>
        <w:pStyle w:val="Caption"/>
        <w:bidi/>
        <w:jc w:val="center"/>
        <w:rPr>
          <w:rtl/>
          <w:lang w:bidi="fa-IR"/>
        </w:rPr>
      </w:pPr>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4</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w:t>
      </w:r>
      <w:r w:rsidR="00DA77A6">
        <w:rPr>
          <w:rtl/>
        </w:rPr>
        <w:fldChar w:fldCharType="end"/>
      </w:r>
      <w:r>
        <w:rPr>
          <w:rFonts w:hint="cs"/>
          <w:rtl/>
        </w:rPr>
        <w:t xml:space="preserve"> موتور و چرخ استفاده شده در ربات الف) مدل سه بعدی موتور ب) نمای موتور ج) چرخ تفلونی به همراه چسب د) موتور نصب شده با بلبرینگ و حسگر نوری در پشت آن</w:t>
      </w:r>
    </w:p>
    <w:p w:rsidR="005C0670" w:rsidRPr="00797704" w:rsidRDefault="005C0670" w:rsidP="005C0670">
      <w:pPr>
        <w:bidi/>
        <w:ind w:hanging="270"/>
        <w:rPr>
          <w:rtl/>
          <w:lang w:bidi="fa-IR"/>
        </w:rPr>
      </w:pPr>
    </w:p>
    <w:p w:rsidR="004418E8" w:rsidRPr="004418E8" w:rsidRDefault="005C0670" w:rsidP="00C65C53">
      <w:pPr>
        <w:pStyle w:val="Heading3"/>
        <w:rPr>
          <w:rtl/>
        </w:rPr>
      </w:pPr>
      <w:r w:rsidRPr="00096927">
        <w:rPr>
          <w:rFonts w:hint="cs"/>
          <w:rtl/>
        </w:rPr>
        <w:t xml:space="preserve">حسگر </w:t>
      </w:r>
      <w:r w:rsidR="00C65C53">
        <w:rPr>
          <w:rFonts w:hint="cs"/>
          <w:rtl/>
        </w:rPr>
        <w:t>نوری سرعت</w:t>
      </w:r>
      <w:r w:rsidR="00EE57B0">
        <w:rPr>
          <w:rStyle w:val="FootnoteReference"/>
          <w:rtl/>
        </w:rPr>
        <w:footnoteReference w:id="55"/>
      </w:r>
      <w:r w:rsidRPr="00096927">
        <w:rPr>
          <w:rFonts w:hint="cs"/>
          <w:rtl/>
        </w:rPr>
        <w:t xml:space="preserve"> موتور</w:t>
      </w:r>
    </w:p>
    <w:p w:rsidR="005C0670" w:rsidRPr="00096927" w:rsidRDefault="005C0670" w:rsidP="001134BB">
      <w:pPr>
        <w:bidi/>
        <w:ind w:firstLine="360"/>
        <w:rPr>
          <w:lang w:bidi="fa-IR"/>
        </w:rPr>
      </w:pP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از عناصر کل</w:t>
      </w:r>
      <w:r w:rsidRPr="00096927">
        <w:rPr>
          <w:rFonts w:hint="cs"/>
          <w:rtl/>
          <w:lang w:bidi="fa-IR"/>
        </w:rPr>
        <w:t>ی</w:t>
      </w:r>
      <w:r w:rsidRPr="00096927">
        <w:rPr>
          <w:rFonts w:hint="eastAsia"/>
          <w:rtl/>
          <w:lang w:bidi="fa-IR"/>
        </w:rPr>
        <w:t>د</w:t>
      </w:r>
      <w:r w:rsidRPr="00096927">
        <w:rPr>
          <w:rFonts w:hint="cs"/>
          <w:rtl/>
          <w:lang w:bidi="fa-IR"/>
        </w:rPr>
        <w:t>ی</w:t>
      </w:r>
      <w:r w:rsidRPr="00096927">
        <w:rPr>
          <w:rtl/>
          <w:lang w:bidi="fa-IR"/>
        </w:rPr>
        <w:t xml:space="preserve"> در س</w:t>
      </w:r>
      <w:r w:rsidRPr="00096927">
        <w:rPr>
          <w:rFonts w:hint="cs"/>
          <w:rtl/>
          <w:lang w:bidi="fa-IR"/>
        </w:rPr>
        <w:t>ی</w:t>
      </w:r>
      <w:r w:rsidRPr="00096927">
        <w:rPr>
          <w:rFonts w:hint="eastAsia"/>
          <w:rtl/>
          <w:lang w:bidi="fa-IR"/>
        </w:rPr>
        <w:t>ستم</w:t>
      </w:r>
      <w:r w:rsidRPr="00096927">
        <w:rPr>
          <w:rtl/>
          <w:lang w:bidi="fa-IR"/>
        </w:rPr>
        <w:t xml:space="preserve"> ربات ما </w:t>
      </w:r>
      <w:r w:rsidR="001134BB">
        <w:rPr>
          <w:rFonts w:hint="cs"/>
          <w:rtl/>
          <w:lang w:bidi="fa-IR"/>
        </w:rPr>
        <w:t>اتصال</w:t>
      </w:r>
      <w:r w:rsidRPr="00096927">
        <w:rPr>
          <w:rtl/>
          <w:lang w:bidi="fa-IR"/>
        </w:rPr>
        <w:t xml:space="preserve"> حسگرها</w:t>
      </w:r>
      <w:r w:rsidRPr="00096927">
        <w:rPr>
          <w:rFonts w:hint="cs"/>
          <w:rtl/>
          <w:lang w:bidi="fa-IR"/>
        </w:rPr>
        <w:t>ی</w:t>
      </w:r>
      <w:r w:rsidRPr="00096927">
        <w:rPr>
          <w:rtl/>
          <w:lang w:bidi="fa-IR"/>
        </w:rPr>
        <w:t xml:space="preserve"> نور</w:t>
      </w:r>
      <w:r w:rsidRPr="00096927">
        <w:rPr>
          <w:rFonts w:hint="cs"/>
          <w:rtl/>
          <w:lang w:bidi="fa-IR"/>
        </w:rPr>
        <w:t>ی</w:t>
      </w:r>
      <w:r w:rsidR="001134BB">
        <w:rPr>
          <w:rFonts w:hint="cs"/>
          <w:rtl/>
          <w:lang w:bidi="fa-IR"/>
        </w:rPr>
        <w:t xml:space="preserve"> سرعت</w:t>
      </w:r>
      <w:r w:rsidRPr="00096927">
        <w:rPr>
          <w:rtl/>
          <w:lang w:bidi="fa-IR"/>
        </w:rPr>
        <w:t xml:space="preserve"> برا</w:t>
      </w:r>
      <w:r w:rsidRPr="00096927">
        <w:rPr>
          <w:rFonts w:hint="cs"/>
          <w:rtl/>
          <w:lang w:bidi="fa-IR"/>
        </w:rPr>
        <w:t>ی</w:t>
      </w:r>
      <w:r w:rsidRPr="00096927">
        <w:rPr>
          <w:rtl/>
          <w:lang w:bidi="fa-IR"/>
        </w:rPr>
        <w:t xml:space="preserve"> هر موتور است، هر</w:t>
      </w:r>
      <w:r w:rsidR="001134BB">
        <w:rPr>
          <w:rFonts w:hint="cs"/>
          <w:rtl/>
          <w:lang w:bidi="fa-IR"/>
        </w:rPr>
        <w:t xml:space="preserve">یک </w:t>
      </w:r>
      <w:r w:rsidRPr="00096927">
        <w:rPr>
          <w:rtl/>
          <w:lang w:bidi="fa-IR"/>
        </w:rPr>
        <w:t>با وضوح 200 پالس در هر دور</w:t>
      </w:r>
      <w:r w:rsidR="001134BB">
        <w:rPr>
          <w:rStyle w:val="FootnoteReference"/>
          <w:rtl/>
          <w:lang w:bidi="fa-IR"/>
        </w:rPr>
        <w:footnoteReference w:id="56"/>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حسگرها</w:t>
      </w:r>
      <w:r w:rsidRPr="00096927">
        <w:rPr>
          <w:rFonts w:hint="cs"/>
          <w:rtl/>
          <w:lang w:bidi="fa-IR"/>
        </w:rPr>
        <w:t>ی</w:t>
      </w:r>
      <w:r w:rsidRPr="00096927">
        <w:rPr>
          <w:rtl/>
          <w:lang w:bidi="fa-IR"/>
        </w:rPr>
        <w:t xml:space="preserve"> نور</w:t>
      </w:r>
      <w:r w:rsidRPr="00096927">
        <w:rPr>
          <w:rFonts w:hint="cs"/>
          <w:rtl/>
          <w:lang w:bidi="fa-IR"/>
        </w:rPr>
        <w:t>ی</w:t>
      </w:r>
      <w:r w:rsidRPr="00096927">
        <w:rPr>
          <w:rtl/>
          <w:lang w:bidi="fa-IR"/>
        </w:rPr>
        <w:t xml:space="preserve"> </w:t>
      </w:r>
      <w:r w:rsidR="001134BB">
        <w:rPr>
          <w:rFonts w:hint="cs"/>
          <w:rtl/>
          <w:lang w:bidi="fa-IR"/>
        </w:rPr>
        <w:t xml:space="preserve">پس‌خور </w:t>
      </w:r>
      <w:r w:rsidRPr="00096927">
        <w:rPr>
          <w:rtl/>
          <w:lang w:bidi="fa-IR"/>
        </w:rPr>
        <w:t>ارزشمند</w:t>
      </w:r>
      <w:r w:rsidRPr="00096927">
        <w:rPr>
          <w:rFonts w:hint="cs"/>
          <w:rtl/>
          <w:lang w:bidi="fa-IR"/>
        </w:rPr>
        <w:t>ی</w:t>
      </w:r>
      <w:r w:rsidRPr="00096927">
        <w:rPr>
          <w:rtl/>
          <w:lang w:bidi="fa-IR"/>
        </w:rPr>
        <w:t xml:space="preserve"> از </w:t>
      </w:r>
      <w:r w:rsidR="001134BB">
        <w:rPr>
          <w:rFonts w:hint="cs"/>
          <w:rtl/>
          <w:lang w:bidi="fa-IR"/>
        </w:rPr>
        <w:t>تعداد</w:t>
      </w:r>
      <w:r w:rsidRPr="00096927">
        <w:rPr>
          <w:rtl/>
          <w:lang w:bidi="fa-IR"/>
        </w:rPr>
        <w:t xml:space="preserve"> چرخش موتور</w:t>
      </w:r>
      <w:r w:rsidR="001134BB">
        <w:rPr>
          <w:rFonts w:hint="cs"/>
          <w:rtl/>
          <w:lang w:bidi="fa-IR"/>
        </w:rPr>
        <w:t xml:space="preserve"> در هر دور را</w:t>
      </w:r>
      <w:r w:rsidRPr="00096927">
        <w:rPr>
          <w:rtl/>
          <w:lang w:bidi="fa-IR"/>
        </w:rPr>
        <w:t xml:space="preserve"> فراهم م</w:t>
      </w:r>
      <w:r w:rsidRPr="00096927">
        <w:rPr>
          <w:rFonts w:hint="cs"/>
          <w:rtl/>
          <w:lang w:bidi="fa-IR"/>
        </w:rPr>
        <w:t>ی‌</w:t>
      </w:r>
      <w:r w:rsidRPr="00096927">
        <w:rPr>
          <w:rFonts w:hint="eastAsia"/>
          <w:rtl/>
          <w:lang w:bidi="fa-IR"/>
        </w:rPr>
        <w:t>کنند،</w:t>
      </w:r>
      <w:r w:rsidRPr="00096927">
        <w:rPr>
          <w:rtl/>
          <w:lang w:bidi="fa-IR"/>
        </w:rPr>
        <w:t xml:space="preserve"> ا</w:t>
      </w:r>
      <w:r w:rsidRPr="00096927">
        <w:rPr>
          <w:rFonts w:hint="cs"/>
          <w:rtl/>
          <w:lang w:bidi="fa-IR"/>
        </w:rPr>
        <w:t>ی</w:t>
      </w:r>
      <w:r w:rsidRPr="00096927">
        <w:rPr>
          <w:rFonts w:hint="eastAsia"/>
          <w:rtl/>
          <w:lang w:bidi="fa-IR"/>
        </w:rPr>
        <w:t>ن</w:t>
      </w:r>
      <w:r w:rsidRPr="00096927">
        <w:rPr>
          <w:rtl/>
          <w:lang w:bidi="fa-IR"/>
        </w:rPr>
        <w:t xml:space="preserve"> امر کنترل دق</w:t>
      </w:r>
      <w:r w:rsidRPr="00096927">
        <w:rPr>
          <w:rFonts w:hint="cs"/>
          <w:rtl/>
          <w:lang w:bidi="fa-IR"/>
        </w:rPr>
        <w:t>ی</w:t>
      </w:r>
      <w:r w:rsidRPr="00096927">
        <w:rPr>
          <w:rFonts w:hint="eastAsia"/>
          <w:rtl/>
          <w:lang w:bidi="fa-IR"/>
        </w:rPr>
        <w:t>ق</w:t>
      </w:r>
      <w:r w:rsidRPr="00096927">
        <w:rPr>
          <w:rtl/>
          <w:lang w:bidi="fa-IR"/>
        </w:rPr>
        <w:t xml:space="preserve"> را تسه</w:t>
      </w:r>
      <w:r w:rsidRPr="00096927">
        <w:rPr>
          <w:rFonts w:hint="cs"/>
          <w:rtl/>
          <w:lang w:bidi="fa-IR"/>
        </w:rPr>
        <w:t>ی</w:t>
      </w:r>
      <w:r w:rsidRPr="00096927">
        <w:rPr>
          <w:rFonts w:hint="eastAsia"/>
          <w:rtl/>
          <w:lang w:bidi="fa-IR"/>
        </w:rPr>
        <w:t>ل</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 xml:space="preserve"> و پ</w:t>
      </w:r>
      <w:r w:rsidRPr="00096927">
        <w:rPr>
          <w:rFonts w:hint="cs"/>
          <w:rtl/>
          <w:lang w:bidi="fa-IR"/>
        </w:rPr>
        <w:t>ی</w:t>
      </w:r>
      <w:r w:rsidRPr="00096927">
        <w:rPr>
          <w:rFonts w:hint="eastAsia"/>
          <w:rtl/>
          <w:lang w:bidi="fa-IR"/>
        </w:rPr>
        <w:t>اده‌ساز</w:t>
      </w:r>
      <w:r w:rsidRPr="00096927">
        <w:rPr>
          <w:rFonts w:hint="cs"/>
          <w:rtl/>
          <w:lang w:bidi="fa-IR"/>
        </w:rPr>
        <w:t>ی</w:t>
      </w:r>
      <w:r w:rsidRPr="00096927">
        <w:rPr>
          <w:rtl/>
          <w:lang w:bidi="fa-IR"/>
        </w:rPr>
        <w:t xml:space="preserve"> الگور</w:t>
      </w:r>
      <w:r w:rsidRPr="00096927">
        <w:rPr>
          <w:rFonts w:hint="cs"/>
          <w:rtl/>
          <w:lang w:bidi="fa-IR"/>
        </w:rPr>
        <w:t>ی</w:t>
      </w:r>
      <w:r w:rsidRPr="00096927">
        <w:rPr>
          <w:rFonts w:hint="eastAsia"/>
          <w:rtl/>
          <w:lang w:bidi="fa-IR"/>
        </w:rPr>
        <w:t>تم‌ها</w:t>
      </w:r>
      <w:r w:rsidRPr="00096927">
        <w:rPr>
          <w:rFonts w:hint="cs"/>
          <w:rtl/>
          <w:lang w:bidi="fa-IR"/>
        </w:rPr>
        <w:t>ی</w:t>
      </w:r>
      <w:r w:rsidRPr="00096927">
        <w:rPr>
          <w:rtl/>
          <w:lang w:bidi="fa-IR"/>
        </w:rPr>
        <w:t xml:space="preserve"> </w:t>
      </w:r>
      <w:r w:rsidR="001134BB">
        <w:rPr>
          <w:rFonts w:hint="cs"/>
          <w:rtl/>
          <w:lang w:bidi="fa-IR"/>
        </w:rPr>
        <w:t>کنترلی بر پایه سرعت را ممکن می‌کند</w:t>
      </w:r>
      <w:r w:rsidRPr="00096927">
        <w:rPr>
          <w:rtl/>
          <w:lang w:bidi="fa-IR"/>
        </w:rPr>
        <w:t>.</w:t>
      </w:r>
    </w:p>
    <w:p w:rsidR="005C0670" w:rsidRPr="00096927" w:rsidRDefault="005C0670" w:rsidP="000C4C62">
      <w:pPr>
        <w:bidi/>
        <w:ind w:firstLine="0"/>
        <w:rPr>
          <w:rtl/>
          <w:lang w:bidi="fa-IR"/>
        </w:rPr>
      </w:pPr>
      <w:r w:rsidRPr="00096927">
        <w:rPr>
          <w:rFonts w:hint="eastAsia"/>
          <w:rtl/>
          <w:lang w:bidi="fa-IR"/>
        </w:rPr>
        <w:t>وضوح</w:t>
      </w:r>
      <w:r w:rsidRPr="00096927">
        <w:rPr>
          <w:rtl/>
          <w:lang w:bidi="fa-IR"/>
        </w:rPr>
        <w:t xml:space="preserve"> 200 </w:t>
      </w:r>
      <w:r w:rsidR="001134BB">
        <w:rPr>
          <w:rFonts w:hint="cs"/>
          <w:rtl/>
          <w:lang w:bidi="fa-IR"/>
        </w:rPr>
        <w:t>پالس در دور،</w:t>
      </w:r>
      <w:r w:rsidRPr="00096927">
        <w:rPr>
          <w:rtl/>
          <w:lang w:bidi="fa-IR"/>
        </w:rPr>
        <w:t xml:space="preserve"> اطم</w:t>
      </w:r>
      <w:r w:rsidRPr="00096927">
        <w:rPr>
          <w:rFonts w:hint="cs"/>
          <w:rtl/>
          <w:lang w:bidi="fa-IR"/>
        </w:rPr>
        <w:t>ی</w:t>
      </w:r>
      <w:r w:rsidRPr="00096927">
        <w:rPr>
          <w:rFonts w:hint="eastAsia"/>
          <w:rtl/>
          <w:lang w:bidi="fa-IR"/>
        </w:rPr>
        <w:t>نان</w:t>
      </w:r>
      <w:r w:rsidRPr="00096927">
        <w:rPr>
          <w:rtl/>
          <w:lang w:bidi="fa-IR"/>
        </w:rPr>
        <w:t xml:space="preserve"> از دقت بالا در نظارت بر جابه‌جا</w:t>
      </w:r>
      <w:r w:rsidRPr="00096927">
        <w:rPr>
          <w:rFonts w:hint="cs"/>
          <w:rtl/>
          <w:lang w:bidi="fa-IR"/>
        </w:rPr>
        <w:t>یی</w:t>
      </w:r>
      <w:r w:rsidRPr="00096927">
        <w:rPr>
          <w:rtl/>
          <w:lang w:bidi="fa-IR"/>
        </w:rPr>
        <w:t xml:space="preserve"> موتور </w:t>
      </w:r>
      <w:r w:rsidR="001134BB">
        <w:rPr>
          <w:rFonts w:hint="cs"/>
          <w:rtl/>
          <w:lang w:bidi="fa-IR"/>
        </w:rPr>
        <w:t>را ممکن</w:t>
      </w:r>
      <w:r w:rsidRPr="00096927">
        <w:rPr>
          <w:rtl/>
          <w:lang w:bidi="fa-IR"/>
        </w:rPr>
        <w:t xml:space="preserve"> م</w:t>
      </w:r>
      <w:r w:rsidRPr="00096927">
        <w:rPr>
          <w:rFonts w:hint="cs"/>
          <w:rtl/>
          <w:lang w:bidi="fa-IR"/>
        </w:rPr>
        <w:t>ی‌</w:t>
      </w:r>
      <w:r w:rsidRPr="00096927">
        <w:rPr>
          <w:rFonts w:hint="eastAsia"/>
          <w:rtl/>
          <w:lang w:bidi="fa-IR"/>
        </w:rPr>
        <w:t>کند</w:t>
      </w:r>
      <w:r w:rsidRPr="00096927">
        <w:rPr>
          <w:rFonts w:hint="cs"/>
          <w:rtl/>
          <w:lang w:bidi="fa-IR"/>
        </w:rPr>
        <w:t xml:space="preserve"> و</w:t>
      </w:r>
      <w:r w:rsidRPr="00096927">
        <w:rPr>
          <w:rtl/>
          <w:lang w:bidi="fa-IR"/>
        </w:rPr>
        <w:t xml:space="preserve"> به کارا</w:t>
      </w:r>
      <w:r w:rsidRPr="00096927">
        <w:rPr>
          <w:rFonts w:hint="cs"/>
          <w:rtl/>
          <w:lang w:bidi="fa-IR"/>
        </w:rPr>
        <w:t>یی</w:t>
      </w:r>
      <w:r w:rsidRPr="00096927">
        <w:rPr>
          <w:rtl/>
          <w:lang w:bidi="fa-IR"/>
        </w:rPr>
        <w:t xml:space="preserve"> کل س</w:t>
      </w:r>
      <w:r w:rsidRPr="00096927">
        <w:rPr>
          <w:rFonts w:hint="cs"/>
          <w:rtl/>
          <w:lang w:bidi="fa-IR"/>
        </w:rPr>
        <w:t>ی</w:t>
      </w:r>
      <w:r w:rsidRPr="00096927">
        <w:rPr>
          <w:rFonts w:hint="eastAsia"/>
          <w:rtl/>
          <w:lang w:bidi="fa-IR"/>
        </w:rPr>
        <w:t>ستم</w:t>
      </w:r>
      <w:r w:rsidRPr="00096927">
        <w:rPr>
          <w:rtl/>
          <w:lang w:bidi="fa-IR"/>
        </w:rPr>
        <w:t xml:space="preserve"> کنترل</w:t>
      </w:r>
      <w:r w:rsidRPr="00096927">
        <w:rPr>
          <w:rFonts w:hint="cs"/>
          <w:rtl/>
          <w:lang w:bidi="fa-IR"/>
        </w:rPr>
        <w:t>ی</w:t>
      </w:r>
      <w:r w:rsidRPr="00096927">
        <w:rPr>
          <w:rtl/>
          <w:lang w:bidi="fa-IR"/>
        </w:rPr>
        <w:t xml:space="preserve"> کمک م</w:t>
      </w:r>
      <w:r w:rsidRPr="00096927">
        <w:rPr>
          <w:rFonts w:hint="cs"/>
          <w:rtl/>
          <w:lang w:bidi="fa-IR"/>
        </w:rPr>
        <w:t>ی‌</w:t>
      </w:r>
      <w:r w:rsidRPr="00096927">
        <w:rPr>
          <w:rFonts w:hint="eastAsia"/>
          <w:rtl/>
          <w:lang w:bidi="fa-IR"/>
        </w:rPr>
        <w:t>کند</w:t>
      </w:r>
      <w:r w:rsidRPr="00096927">
        <w:rPr>
          <w:rtl/>
          <w:lang w:bidi="fa-IR"/>
        </w:rPr>
        <w:t>. ا</w:t>
      </w:r>
      <w:r w:rsidRPr="00096927">
        <w:rPr>
          <w:rFonts w:hint="cs"/>
          <w:rtl/>
          <w:lang w:bidi="fa-IR"/>
        </w:rPr>
        <w:t>ی</w:t>
      </w:r>
      <w:r w:rsidRPr="00096927">
        <w:rPr>
          <w:rFonts w:hint="eastAsia"/>
          <w:rtl/>
          <w:lang w:bidi="fa-IR"/>
        </w:rPr>
        <w:t>ن</w:t>
      </w:r>
      <w:r w:rsidRPr="00096927">
        <w:rPr>
          <w:rFonts w:hint="cs"/>
          <w:rtl/>
          <w:lang w:bidi="fa-IR"/>
        </w:rPr>
        <w:t xml:space="preserve"> </w:t>
      </w:r>
      <w:r w:rsidRPr="00096927">
        <w:rPr>
          <w:rtl/>
          <w:lang w:bidi="fa-IR"/>
        </w:rPr>
        <w:t>حسگرها نقش کل</w:t>
      </w:r>
      <w:r w:rsidRPr="00096927">
        <w:rPr>
          <w:rFonts w:hint="cs"/>
          <w:rtl/>
          <w:lang w:bidi="fa-IR"/>
        </w:rPr>
        <w:t>ی</w:t>
      </w:r>
      <w:r w:rsidRPr="00096927">
        <w:rPr>
          <w:rFonts w:hint="eastAsia"/>
          <w:rtl/>
          <w:lang w:bidi="fa-IR"/>
        </w:rPr>
        <w:t>د</w:t>
      </w:r>
      <w:r w:rsidRPr="00096927">
        <w:rPr>
          <w:rFonts w:hint="cs"/>
          <w:rtl/>
          <w:lang w:bidi="fa-IR"/>
        </w:rPr>
        <w:t>ی</w:t>
      </w:r>
      <w:r w:rsidRPr="00096927">
        <w:rPr>
          <w:rtl/>
          <w:lang w:bidi="fa-IR"/>
        </w:rPr>
        <w:t xml:space="preserve"> در کنترل حلقه بسته</w:t>
      </w:r>
      <w:r w:rsidR="001134BB">
        <w:rPr>
          <w:rFonts w:hint="cs"/>
          <w:rtl/>
          <w:lang w:bidi="fa-IR"/>
        </w:rPr>
        <w:t>‌ی</w:t>
      </w:r>
      <w:r w:rsidRPr="00096927">
        <w:rPr>
          <w:rtl/>
          <w:lang w:bidi="fa-IR"/>
        </w:rPr>
        <w:t xml:space="preserve"> هر ربات ا</w:t>
      </w:r>
      <w:r w:rsidRPr="00096927">
        <w:rPr>
          <w:rFonts w:hint="cs"/>
          <w:rtl/>
          <w:lang w:bidi="fa-IR"/>
        </w:rPr>
        <w:t>ی</w:t>
      </w:r>
      <w:r w:rsidRPr="00096927">
        <w:rPr>
          <w:rFonts w:hint="eastAsia"/>
          <w:rtl/>
          <w:lang w:bidi="fa-IR"/>
        </w:rPr>
        <w:t>فا</w:t>
      </w:r>
      <w:r w:rsidRPr="00096927">
        <w:rPr>
          <w:rtl/>
          <w:lang w:bidi="fa-IR"/>
        </w:rPr>
        <w:t xml:space="preserve"> م</w:t>
      </w:r>
      <w:r w:rsidRPr="00096927">
        <w:rPr>
          <w:rFonts w:hint="cs"/>
          <w:rtl/>
          <w:lang w:bidi="fa-IR"/>
        </w:rPr>
        <w:t>ی‌</w:t>
      </w:r>
      <w:r w:rsidR="001134BB">
        <w:rPr>
          <w:rFonts w:hint="eastAsia"/>
          <w:rtl/>
          <w:lang w:bidi="fa-IR"/>
        </w:rPr>
        <w:t>کند</w:t>
      </w:r>
      <w:r w:rsidR="001134BB">
        <w:rPr>
          <w:rFonts w:hint="cs"/>
          <w:rtl/>
          <w:lang w:bidi="fa-IR"/>
        </w:rPr>
        <w:t>.</w:t>
      </w:r>
      <w:r w:rsidR="00C65C53">
        <w:rPr>
          <w:rFonts w:hint="cs"/>
          <w:rtl/>
          <w:lang w:bidi="fa-IR"/>
        </w:rPr>
        <w:t xml:space="preserve"> همچنین نوع حسگر شکل 4-3 دو کاناله بوده و در هر کانال پالس مربعی ارسال شده به میکروکنترلر با کانال دیگر مقایسه شده و جهت چرخش موتور با تشخیص اختلاف فاز بین دو کانال توسط میکروکنترلر، معین می‌شود. </w:t>
      </w:r>
      <w:r w:rsidR="000C4C62">
        <w:rPr>
          <w:rFonts w:hint="cs"/>
          <w:rtl/>
          <w:lang w:bidi="fa-IR"/>
        </w:rPr>
        <w:t>این حسگر می‌بایست با دقت خوبی بر روی پشت موتور نصب شده و صفحه‌ی 200 پالس مربوطه نیز به شفت پشتی موتور کوپل می‌شود. این صفحه می‌بایست دقیقا در مقابل فرستنده و گیرنده‌ي نوری حسگر قرار بگیرد که در خوانش سرعت موتور خطا کمینه شود.</w:t>
      </w:r>
    </w:p>
    <w:p w:rsidR="00210562" w:rsidRDefault="004418E8" w:rsidP="004418E8">
      <w:pPr>
        <w:bidi/>
        <w:ind w:firstLine="0"/>
        <w:jc w:val="center"/>
        <w:rPr>
          <w:rtl/>
          <w:lang w:bidi="fa-IR"/>
        </w:rPr>
      </w:pPr>
      <w:r>
        <w:rPr>
          <w:noProof/>
        </w:rPr>
        <w:drawing>
          <wp:inline distT="0" distB="0" distL="0" distR="0" wp14:anchorId="55BFFA5B" wp14:editId="40F4618E">
            <wp:extent cx="1924050" cy="1924050"/>
            <wp:effectExtent l="0" t="0" r="0" b="0"/>
            <wp:docPr id="1563957385" name="Picture 8" descr="HEDS-9720#P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EDS-9720#P5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924050" cy="1924050"/>
                    </a:xfrm>
                    <a:prstGeom prst="rect">
                      <a:avLst/>
                    </a:prstGeom>
                    <a:noFill/>
                    <a:ln>
                      <a:noFill/>
                    </a:ln>
                  </pic:spPr>
                </pic:pic>
              </a:graphicData>
            </a:graphic>
          </wp:inline>
        </w:drawing>
      </w:r>
    </w:p>
    <w:p w:rsidR="00210562" w:rsidRDefault="00EE57B0" w:rsidP="00EE57B0">
      <w:pPr>
        <w:bidi/>
        <w:ind w:firstLine="0"/>
        <w:jc w:val="center"/>
        <w:rPr>
          <w:rtl/>
          <w:lang w:bidi="fa-IR"/>
        </w:rPr>
      </w:pPr>
      <w:r>
        <w:rPr>
          <w:noProof/>
        </w:rPr>
        <mc:AlternateContent>
          <mc:Choice Requires="wps">
            <w:drawing>
              <wp:anchor distT="0" distB="0" distL="114300" distR="114300" simplePos="0" relativeHeight="251705856" behindDoc="0" locked="0" layoutInCell="1" allowOverlap="1" wp14:anchorId="126A4E85" wp14:editId="13530F66">
                <wp:simplePos x="0" y="0"/>
                <wp:positionH relativeFrom="margin">
                  <wp:align>center</wp:align>
                </wp:positionH>
                <wp:positionV relativeFrom="paragraph">
                  <wp:posOffset>5715</wp:posOffset>
                </wp:positionV>
                <wp:extent cx="2524125" cy="635"/>
                <wp:effectExtent l="0" t="0" r="9525" b="2540"/>
                <wp:wrapSquare wrapText="bothSides"/>
                <wp:docPr id="93" name="Text Box 93"/>
                <wp:cNvGraphicFramePr/>
                <a:graphic xmlns:a="http://schemas.openxmlformats.org/drawingml/2006/main">
                  <a:graphicData uri="http://schemas.microsoft.com/office/word/2010/wordprocessingShape">
                    <wps:wsp>
                      <wps:cNvSpPr txBox="1"/>
                      <wps:spPr>
                        <a:xfrm>
                          <a:off x="0" y="0"/>
                          <a:ext cx="2524125" cy="635"/>
                        </a:xfrm>
                        <a:prstGeom prst="rect">
                          <a:avLst/>
                        </a:prstGeom>
                        <a:solidFill>
                          <a:prstClr val="white"/>
                        </a:solidFill>
                        <a:ln>
                          <a:noFill/>
                        </a:ln>
                      </wps:spPr>
                      <wps:txbx>
                        <w:txbxContent>
                          <w:p w:rsidR="006119C0" w:rsidRPr="00985C59" w:rsidRDefault="006119C0" w:rsidP="001134BB">
                            <w:pPr>
                              <w:pStyle w:val="Caption"/>
                              <w:bidi/>
                              <w:jc w:val="center"/>
                              <w:rPr>
                                <w:noProof/>
                                <w:color w:val="000000"/>
                                <w:szCs w:val="28"/>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3</w:t>
                            </w:r>
                            <w:r>
                              <w:rPr>
                                <w:rtl/>
                              </w:rPr>
                              <w:fldChar w:fldCharType="end"/>
                            </w:r>
                            <w:r>
                              <w:rPr>
                                <w:rFonts w:hint="cs"/>
                                <w:rtl/>
                                <w:lang w:bidi="fa-IR"/>
                              </w:rPr>
                              <w:t xml:space="preserve"> حسگر نوری دو کاناله‌ی سرعت </w:t>
                            </w:r>
                            <w:r>
                              <w:rPr>
                                <w:lang w:bidi="fa-IR"/>
                              </w:rPr>
                              <w:t>H97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6A4E85" id="Text Box 93" o:spid="_x0000_s1087" type="#_x0000_t202" style="position:absolute;left:0;text-align:left;margin-left:0;margin-top:.45pt;width:198.75pt;height:.05pt;z-index:25170585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o67MAIAAGcEAAAOAAAAZHJzL2Uyb0RvYy54bWysVMFu2zAMvQ/YPwi6L07SpVi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" stroked="f">
                <v:textbox style="mso-fit-shape-to-text:t" inset="0,0,0,0">
                  <w:txbxContent>
                    <w:p w:rsidR="006119C0" w:rsidRPr="00985C59" w:rsidRDefault="006119C0" w:rsidP="001134BB">
                      <w:pPr>
                        <w:pStyle w:val="Caption"/>
                        <w:bidi/>
                        <w:jc w:val="center"/>
                        <w:rPr>
                          <w:noProof/>
                          <w:color w:val="000000"/>
                          <w:szCs w:val="28"/>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3</w:t>
                      </w:r>
                      <w:r>
                        <w:rPr>
                          <w:rtl/>
                        </w:rPr>
                        <w:fldChar w:fldCharType="end"/>
                      </w:r>
                      <w:r>
                        <w:rPr>
                          <w:rFonts w:hint="cs"/>
                          <w:rtl/>
                          <w:lang w:bidi="fa-IR"/>
                        </w:rPr>
                        <w:t xml:space="preserve"> حسگر نوری دو کاناله‌ی سرعت </w:t>
                      </w:r>
                      <w:r>
                        <w:rPr>
                          <w:lang w:bidi="fa-IR"/>
                        </w:rPr>
                        <w:t>H9720</w:t>
                      </w:r>
                    </w:p>
                  </w:txbxContent>
                </v:textbox>
                <w10:wrap type="square" anchorx="margin"/>
              </v:shape>
            </w:pict>
          </mc:Fallback>
        </mc:AlternateContent>
      </w:r>
    </w:p>
    <w:p w:rsidR="005C0670" w:rsidRPr="00096927" w:rsidRDefault="005C0670" w:rsidP="00097A2C">
      <w:pPr>
        <w:pStyle w:val="Heading2"/>
        <w:rPr>
          <w:rtl/>
        </w:rPr>
      </w:pPr>
      <w:r w:rsidRPr="00096927">
        <w:rPr>
          <w:rFonts w:hint="cs"/>
          <w:rtl/>
        </w:rPr>
        <w:t xml:space="preserve">طراحی </w:t>
      </w:r>
      <w:r w:rsidRPr="00096927">
        <w:rPr>
          <w:rtl/>
        </w:rPr>
        <w:t>الکترون</w:t>
      </w:r>
      <w:r w:rsidRPr="00096927">
        <w:rPr>
          <w:rFonts w:hint="cs"/>
          <w:rtl/>
        </w:rPr>
        <w:t>ی</w:t>
      </w:r>
      <w:r w:rsidRPr="00096927">
        <w:rPr>
          <w:rFonts w:hint="eastAsia"/>
          <w:rtl/>
        </w:rPr>
        <w:t>ک</w:t>
      </w:r>
    </w:p>
    <w:p w:rsidR="005C0670" w:rsidRPr="00096927" w:rsidRDefault="005C0670" w:rsidP="005C0670">
      <w:pPr>
        <w:pStyle w:val="Heading3"/>
        <w:rPr>
          <w:rtl/>
        </w:rPr>
      </w:pPr>
      <w:r w:rsidRPr="00096927">
        <w:rPr>
          <w:rtl/>
        </w:rPr>
        <w:t>انتخاب و پ</w:t>
      </w:r>
      <w:r w:rsidRPr="00096927">
        <w:rPr>
          <w:rFonts w:hint="cs"/>
          <w:rtl/>
        </w:rPr>
        <w:t>ی</w:t>
      </w:r>
      <w:r w:rsidRPr="00096927">
        <w:rPr>
          <w:rFonts w:hint="eastAsia"/>
          <w:rtl/>
        </w:rPr>
        <w:t>کربند</w:t>
      </w:r>
      <w:r w:rsidRPr="00096927">
        <w:rPr>
          <w:rFonts w:hint="cs"/>
          <w:rtl/>
        </w:rPr>
        <w:t>ی</w:t>
      </w:r>
      <w:r w:rsidRPr="00096927">
        <w:rPr>
          <w:rtl/>
        </w:rPr>
        <w:t xml:space="preserve"> م</w:t>
      </w:r>
      <w:r w:rsidRPr="00096927">
        <w:rPr>
          <w:rFonts w:hint="cs"/>
          <w:rtl/>
        </w:rPr>
        <w:t>ی</w:t>
      </w:r>
      <w:r w:rsidRPr="00096927">
        <w:rPr>
          <w:rFonts w:hint="eastAsia"/>
          <w:rtl/>
        </w:rPr>
        <w:t>کروکنترلر</w:t>
      </w:r>
    </w:p>
    <w:p w:rsidR="005C0670" w:rsidRDefault="005C0670" w:rsidP="004418E8">
      <w:pPr>
        <w:bidi/>
        <w:rPr>
          <w:rtl/>
          <w:lang w:bidi="fa-IR"/>
        </w:rPr>
      </w:pPr>
      <w:r w:rsidRPr="00096927">
        <w:rPr>
          <w:rFonts w:hint="eastAsia"/>
          <w:rtl/>
          <w:lang w:bidi="fa-IR"/>
        </w:rPr>
        <w:t>م</w:t>
      </w:r>
      <w:r w:rsidRPr="00096927">
        <w:rPr>
          <w:rFonts w:hint="cs"/>
          <w:rtl/>
          <w:lang w:bidi="fa-IR"/>
        </w:rPr>
        <w:t>ی</w:t>
      </w:r>
      <w:r w:rsidRPr="00096927">
        <w:rPr>
          <w:rFonts w:hint="eastAsia"/>
          <w:rtl/>
          <w:lang w:bidi="fa-IR"/>
        </w:rPr>
        <w:t>کروکنترلر</w:t>
      </w:r>
      <w:r w:rsidRPr="00096927">
        <w:rPr>
          <w:rtl/>
          <w:lang w:bidi="fa-IR"/>
        </w:rPr>
        <w:t xml:space="preserve"> </w:t>
      </w:r>
      <w:r w:rsidRPr="005628B8">
        <w:rPr>
          <w:lang w:bidi="fa-IR"/>
        </w:rPr>
        <w:t>STM32F103RET6</w:t>
      </w:r>
      <w:r w:rsidRPr="00096927">
        <w:rPr>
          <w:rtl/>
          <w:lang w:bidi="fa-IR"/>
        </w:rPr>
        <w:t xml:space="preserve"> به دل</w:t>
      </w:r>
      <w:r w:rsidRPr="00096927">
        <w:rPr>
          <w:rFonts w:hint="cs"/>
          <w:rtl/>
          <w:lang w:bidi="fa-IR"/>
        </w:rPr>
        <w:t>ی</w:t>
      </w:r>
      <w:r w:rsidRPr="00096927">
        <w:rPr>
          <w:rFonts w:hint="eastAsia"/>
          <w:rtl/>
          <w:lang w:bidi="fa-IR"/>
        </w:rPr>
        <w:t>ل</w:t>
      </w:r>
      <w:r w:rsidRPr="00096927">
        <w:rPr>
          <w:rtl/>
          <w:lang w:bidi="fa-IR"/>
        </w:rPr>
        <w:t xml:space="preserve"> تطابق با ن</w:t>
      </w:r>
      <w:r w:rsidRPr="00096927">
        <w:rPr>
          <w:rFonts w:hint="cs"/>
          <w:rtl/>
          <w:lang w:bidi="fa-IR"/>
        </w:rPr>
        <w:t>ی</w:t>
      </w:r>
      <w:r w:rsidRPr="00096927">
        <w:rPr>
          <w:rFonts w:hint="eastAsia"/>
          <w:rtl/>
          <w:lang w:bidi="fa-IR"/>
        </w:rPr>
        <w:t>ازها</w:t>
      </w:r>
      <w:r w:rsidRPr="00096927">
        <w:rPr>
          <w:rFonts w:hint="cs"/>
          <w:rtl/>
          <w:lang w:bidi="fa-IR"/>
        </w:rPr>
        <w:t>ی</w:t>
      </w:r>
      <w:r w:rsidRPr="00096927">
        <w:rPr>
          <w:rtl/>
          <w:lang w:bidi="fa-IR"/>
        </w:rPr>
        <w:t xml:space="preserve"> ما در زم</w:t>
      </w:r>
      <w:r w:rsidRPr="00096927">
        <w:rPr>
          <w:rFonts w:hint="cs"/>
          <w:rtl/>
          <w:lang w:bidi="fa-IR"/>
        </w:rPr>
        <w:t>ی</w:t>
      </w:r>
      <w:r w:rsidR="005628B8">
        <w:rPr>
          <w:rFonts w:hint="eastAsia"/>
          <w:rtl/>
          <w:lang w:bidi="fa-IR"/>
        </w:rPr>
        <w:t>ن</w:t>
      </w:r>
      <w:r w:rsidR="005628B8">
        <w:rPr>
          <w:rFonts w:hint="cs"/>
          <w:rtl/>
          <w:lang w:bidi="fa-IR"/>
        </w:rPr>
        <w:t>ه‌ی</w:t>
      </w:r>
      <w:r w:rsidRPr="00096927">
        <w:rPr>
          <w:rtl/>
          <w:lang w:bidi="fa-IR"/>
        </w:rPr>
        <w:t xml:space="preserve"> مجموعه‌ها</w:t>
      </w:r>
      <w:r w:rsidRPr="00096927">
        <w:rPr>
          <w:rFonts w:hint="cs"/>
          <w:rtl/>
          <w:lang w:bidi="fa-IR"/>
        </w:rPr>
        <w:t>ی</w:t>
      </w:r>
      <w:r w:rsidRPr="00096927">
        <w:rPr>
          <w:rtl/>
          <w:lang w:bidi="fa-IR"/>
        </w:rPr>
        <w:t xml:space="preserve"> پر</w:t>
      </w:r>
      <w:r w:rsidRPr="00096927">
        <w:rPr>
          <w:rFonts w:hint="cs"/>
          <w:rtl/>
          <w:lang w:bidi="fa-IR"/>
        </w:rPr>
        <w:t>ی</w:t>
      </w:r>
      <w:r w:rsidRPr="00096927">
        <w:rPr>
          <w:rFonts w:hint="eastAsia"/>
          <w:rtl/>
          <w:lang w:bidi="fa-IR"/>
        </w:rPr>
        <w:t>فرال،</w:t>
      </w:r>
      <w:r w:rsidRPr="00096927">
        <w:rPr>
          <w:rtl/>
          <w:lang w:bidi="fa-IR"/>
        </w:rPr>
        <w:t xml:space="preserve"> تعداد پورت‌ها،</w:t>
      </w:r>
      <w:r w:rsidR="005628B8">
        <w:rPr>
          <w:rFonts w:hint="cs"/>
          <w:rtl/>
          <w:lang w:bidi="fa-IR"/>
        </w:rPr>
        <w:t xml:space="preserve"> </w:t>
      </w:r>
      <w:r w:rsidRPr="00096927">
        <w:rPr>
          <w:rtl/>
          <w:lang w:bidi="fa-IR"/>
        </w:rPr>
        <w:t xml:space="preserve">سرعت عملکرد </w:t>
      </w:r>
      <w:r w:rsidR="005628B8">
        <w:rPr>
          <w:rFonts w:hint="cs"/>
          <w:rtl/>
          <w:lang w:bidi="fa-IR"/>
        </w:rPr>
        <w:t xml:space="preserve">پردازنده </w:t>
      </w:r>
      <w:r w:rsidRPr="00096927">
        <w:rPr>
          <w:rtl/>
          <w:lang w:bidi="fa-IR"/>
        </w:rPr>
        <w:t>و تعداد ساعت زمان حق</w:t>
      </w:r>
      <w:r w:rsidRPr="00096927">
        <w:rPr>
          <w:rFonts w:hint="cs"/>
          <w:rtl/>
          <w:lang w:bidi="fa-IR"/>
        </w:rPr>
        <w:t>ی</w:t>
      </w:r>
      <w:r w:rsidRPr="00096927">
        <w:rPr>
          <w:rFonts w:hint="eastAsia"/>
          <w:rtl/>
          <w:lang w:bidi="fa-IR"/>
        </w:rPr>
        <w:t>ق</w:t>
      </w:r>
      <w:r w:rsidRPr="00096927">
        <w:rPr>
          <w:rFonts w:hint="cs"/>
          <w:rtl/>
          <w:lang w:bidi="fa-IR"/>
        </w:rPr>
        <w:t>ی</w:t>
      </w:r>
      <w:r w:rsidRPr="00096927">
        <w:rPr>
          <w:rtl/>
          <w:lang w:bidi="fa-IR"/>
        </w:rPr>
        <w:t xml:space="preserve"> (</w:t>
      </w:r>
      <w:r w:rsidRPr="00096927">
        <w:rPr>
          <w:lang w:bidi="fa-IR"/>
        </w:rPr>
        <w:t>RTC</w:t>
      </w:r>
      <w:r w:rsidRPr="00096927">
        <w:rPr>
          <w:rtl/>
          <w:lang w:bidi="fa-IR"/>
        </w:rPr>
        <w:t>) انتخاب شده است. ا</w:t>
      </w:r>
      <w:r w:rsidRPr="00096927">
        <w:rPr>
          <w:rFonts w:hint="cs"/>
          <w:rtl/>
          <w:lang w:bidi="fa-IR"/>
        </w:rPr>
        <w:t>ی</w:t>
      </w:r>
      <w:r w:rsidRPr="00096927">
        <w:rPr>
          <w:rFonts w:hint="eastAsia"/>
          <w:rtl/>
          <w:lang w:bidi="fa-IR"/>
        </w:rPr>
        <w:t>ن</w:t>
      </w:r>
      <w:r w:rsidRPr="00096927">
        <w:rPr>
          <w:rtl/>
          <w:lang w:bidi="fa-IR"/>
        </w:rPr>
        <w:t xml:space="preserve"> </w:t>
      </w:r>
      <w:r w:rsidR="005628B8">
        <w:rPr>
          <w:rFonts w:hint="cs"/>
          <w:rtl/>
          <w:lang w:bidi="fa-IR"/>
        </w:rPr>
        <w:t>میکروکنترلر</w:t>
      </w:r>
      <w:r w:rsidRPr="00096927">
        <w:rPr>
          <w:rtl/>
          <w:lang w:bidi="fa-IR"/>
        </w:rPr>
        <w:t xml:space="preserve"> همچن</w:t>
      </w:r>
      <w:r w:rsidRPr="00096927">
        <w:rPr>
          <w:rFonts w:hint="cs"/>
          <w:rtl/>
          <w:lang w:bidi="fa-IR"/>
        </w:rPr>
        <w:t>ی</w:t>
      </w:r>
      <w:r w:rsidRPr="00096927">
        <w:rPr>
          <w:rFonts w:hint="eastAsia"/>
          <w:rtl/>
          <w:lang w:bidi="fa-IR"/>
        </w:rPr>
        <w:t>ن</w:t>
      </w:r>
      <w:r w:rsidRPr="00096927">
        <w:rPr>
          <w:rtl/>
          <w:lang w:bidi="fa-IR"/>
        </w:rPr>
        <w:t xml:space="preserve"> هز</w:t>
      </w:r>
      <w:r w:rsidRPr="00096927">
        <w:rPr>
          <w:rFonts w:hint="cs"/>
          <w:rtl/>
          <w:lang w:bidi="fa-IR"/>
        </w:rPr>
        <w:t>ی</w:t>
      </w:r>
      <w:r w:rsidRPr="00096927">
        <w:rPr>
          <w:rFonts w:hint="eastAsia"/>
          <w:rtl/>
          <w:lang w:bidi="fa-IR"/>
        </w:rPr>
        <w:t>نه‌ا</w:t>
      </w:r>
      <w:r w:rsidRPr="00096927">
        <w:rPr>
          <w:rFonts w:hint="cs"/>
          <w:rtl/>
          <w:lang w:bidi="fa-IR"/>
        </w:rPr>
        <w:t>ی</w:t>
      </w:r>
      <w:r w:rsidRPr="00096927">
        <w:rPr>
          <w:rtl/>
          <w:lang w:bidi="fa-IR"/>
        </w:rPr>
        <w:t xml:space="preserve"> متناسب با امکانات ارائه شده دارد</w:t>
      </w:r>
      <w:r w:rsidR="005628B8">
        <w:rPr>
          <w:rFonts w:hint="cs"/>
          <w:rtl/>
          <w:lang w:bidi="fa-IR"/>
        </w:rPr>
        <w:t xml:space="preserve"> و به لحاظ صرفه‌ی اقتصادی مناسب است</w:t>
      </w:r>
      <w:r w:rsidRPr="00096927">
        <w:rPr>
          <w:rtl/>
          <w:lang w:bidi="fa-IR"/>
        </w:rPr>
        <w:t xml:space="preserve">. </w:t>
      </w:r>
      <w:r w:rsidR="005628B8">
        <w:rPr>
          <w:rFonts w:hint="cs"/>
          <w:rtl/>
          <w:lang w:bidi="fa-IR"/>
        </w:rPr>
        <w:t>برای بهره‌گیری ساده‌</w:t>
      </w:r>
      <w:r w:rsidRPr="00096927">
        <w:rPr>
          <w:rFonts w:hint="cs"/>
          <w:rtl/>
          <w:lang w:bidi="fa-IR"/>
        </w:rPr>
        <w:t>تر</w:t>
      </w:r>
      <w:r w:rsidR="005628B8">
        <w:rPr>
          <w:rFonts w:hint="cs"/>
          <w:rtl/>
          <w:lang w:bidi="fa-IR"/>
        </w:rPr>
        <w:t xml:space="preserve"> </w:t>
      </w:r>
      <w:r w:rsidRPr="00096927">
        <w:rPr>
          <w:rtl/>
          <w:lang w:bidi="fa-IR"/>
        </w:rPr>
        <w:t xml:space="preserve">از </w:t>
      </w:r>
      <w:r w:rsidRPr="00096927">
        <w:rPr>
          <w:rFonts w:hint="cs"/>
          <w:rtl/>
          <w:lang w:bidi="fa-IR"/>
        </w:rPr>
        <w:t>ی</w:t>
      </w:r>
      <w:r w:rsidRPr="00096927">
        <w:rPr>
          <w:rFonts w:hint="eastAsia"/>
          <w:rtl/>
          <w:lang w:bidi="fa-IR"/>
        </w:rPr>
        <w:t>ک</w:t>
      </w:r>
      <w:r w:rsidRPr="00096927">
        <w:rPr>
          <w:rtl/>
          <w:lang w:bidi="fa-IR"/>
        </w:rPr>
        <w:t xml:space="preserve"> برد توسعه از شرکت </w:t>
      </w:r>
      <w:r w:rsidR="004418E8">
        <w:rPr>
          <w:rFonts w:hint="cs"/>
          <w:rtl/>
          <w:lang w:bidi="fa-IR"/>
        </w:rPr>
        <w:t>نیرا الکترونیک (</w:t>
      </w:r>
      <w:r w:rsidRPr="00096927">
        <w:rPr>
          <w:lang w:bidi="fa-IR"/>
        </w:rPr>
        <w:t>Nira electronics Co</w:t>
      </w:r>
      <w:r w:rsidR="004418E8">
        <w:rPr>
          <w:rFonts w:hint="cs"/>
          <w:rtl/>
          <w:lang w:bidi="fa-IR"/>
        </w:rPr>
        <w:t>)</w:t>
      </w:r>
      <w:r w:rsidRPr="00096927">
        <w:rPr>
          <w:rtl/>
          <w:lang w:bidi="fa-IR"/>
        </w:rPr>
        <w:t xml:space="preserve"> استفاد</w:t>
      </w:r>
      <w:r w:rsidRPr="00096927">
        <w:rPr>
          <w:rFonts w:hint="eastAsia"/>
          <w:rtl/>
          <w:lang w:bidi="fa-IR"/>
        </w:rPr>
        <w:t>ه</w:t>
      </w:r>
      <w:r w:rsidRPr="00096927">
        <w:rPr>
          <w:rtl/>
          <w:lang w:bidi="fa-IR"/>
        </w:rPr>
        <w:t xml:space="preserve"> شده است. ا</w:t>
      </w:r>
      <w:r w:rsidRPr="00096927">
        <w:rPr>
          <w:rFonts w:hint="cs"/>
          <w:rtl/>
          <w:lang w:bidi="fa-IR"/>
        </w:rPr>
        <w:t>ی</w:t>
      </w:r>
      <w:r w:rsidRPr="00096927">
        <w:rPr>
          <w:rFonts w:hint="eastAsia"/>
          <w:rtl/>
          <w:lang w:bidi="fa-IR"/>
        </w:rPr>
        <w:t>ن</w:t>
      </w:r>
      <w:r w:rsidRPr="00096927">
        <w:rPr>
          <w:rtl/>
          <w:lang w:bidi="fa-IR"/>
        </w:rPr>
        <w:t xml:space="preserve"> برد توسعه بخش تغذ</w:t>
      </w:r>
      <w:r w:rsidRPr="00096927">
        <w:rPr>
          <w:rFonts w:hint="cs"/>
          <w:rtl/>
          <w:lang w:bidi="fa-IR"/>
        </w:rPr>
        <w:t>ی</w:t>
      </w:r>
      <w:r w:rsidRPr="00096927">
        <w:rPr>
          <w:rFonts w:hint="eastAsia"/>
          <w:rtl/>
          <w:lang w:bidi="fa-IR"/>
        </w:rPr>
        <w:t>ه</w:t>
      </w:r>
      <w:r w:rsidRPr="00096927">
        <w:rPr>
          <w:rtl/>
          <w:lang w:bidi="fa-IR"/>
        </w:rPr>
        <w:t xml:space="preserve"> را مد</w:t>
      </w:r>
      <w:r w:rsidRPr="00096927">
        <w:rPr>
          <w:rFonts w:hint="cs"/>
          <w:rtl/>
          <w:lang w:bidi="fa-IR"/>
        </w:rPr>
        <w:t>ی</w:t>
      </w:r>
      <w:r w:rsidRPr="00096927">
        <w:rPr>
          <w:rFonts w:hint="eastAsia"/>
          <w:rtl/>
          <w:lang w:bidi="fa-IR"/>
        </w:rPr>
        <w:t>ر</w:t>
      </w:r>
      <w:r w:rsidRPr="00096927">
        <w:rPr>
          <w:rFonts w:hint="cs"/>
          <w:rtl/>
          <w:lang w:bidi="fa-IR"/>
        </w:rPr>
        <w:t>ی</w:t>
      </w:r>
      <w:r w:rsidRPr="00096927">
        <w:rPr>
          <w:rFonts w:hint="eastAsia"/>
          <w:rtl/>
          <w:lang w:bidi="fa-IR"/>
        </w:rPr>
        <w:t>ت</w:t>
      </w:r>
      <w:r w:rsidRPr="00096927">
        <w:rPr>
          <w:rtl/>
          <w:lang w:bidi="fa-IR"/>
        </w:rPr>
        <w:t xml:space="preserve"> م</w:t>
      </w:r>
      <w:r w:rsidRPr="00096927">
        <w:rPr>
          <w:rFonts w:hint="cs"/>
          <w:rtl/>
          <w:lang w:bidi="fa-IR"/>
        </w:rPr>
        <w:t>ی‌</w:t>
      </w:r>
      <w:r w:rsidRPr="00096927">
        <w:rPr>
          <w:rFonts w:hint="eastAsia"/>
          <w:rtl/>
          <w:lang w:bidi="fa-IR"/>
        </w:rPr>
        <w:t>کند</w:t>
      </w:r>
      <w:r w:rsidR="004418E8">
        <w:rPr>
          <w:rFonts w:hint="cs"/>
          <w:rtl/>
          <w:lang w:bidi="fa-IR"/>
        </w:rPr>
        <w:t xml:space="preserve"> به این شکل </w:t>
      </w:r>
      <w:r w:rsidR="004418E8">
        <w:rPr>
          <w:rFonts w:hint="cs"/>
          <w:rtl/>
          <w:lang w:bidi="fa-IR"/>
        </w:rPr>
        <w:lastRenderedPageBreak/>
        <w:t>که با دو رگولاتور مقدار ولتاژ تغذیه را به 3.3 ولت مورد نیاز میکرو تبدیل کرده</w:t>
      </w:r>
      <w:r w:rsidRPr="00096927">
        <w:rPr>
          <w:rtl/>
          <w:lang w:bidi="fa-IR"/>
        </w:rPr>
        <w:t xml:space="preserve"> و </w:t>
      </w:r>
      <w:r w:rsidRPr="00096927">
        <w:rPr>
          <w:rFonts w:hint="cs"/>
          <w:rtl/>
          <w:lang w:bidi="fa-IR"/>
        </w:rPr>
        <w:t>ی</w:t>
      </w:r>
      <w:r w:rsidRPr="00096927">
        <w:rPr>
          <w:rFonts w:hint="eastAsia"/>
          <w:rtl/>
          <w:lang w:bidi="fa-IR"/>
        </w:rPr>
        <w:t>ک</w:t>
      </w:r>
      <w:r w:rsidRPr="00096927">
        <w:rPr>
          <w:rtl/>
          <w:lang w:bidi="fa-IR"/>
        </w:rPr>
        <w:t xml:space="preserve"> </w:t>
      </w:r>
      <w:r w:rsidR="004418E8">
        <w:rPr>
          <w:rFonts w:hint="cs"/>
          <w:rtl/>
          <w:lang w:bidi="fa-IR"/>
        </w:rPr>
        <w:t>سیستم</w:t>
      </w:r>
      <w:r w:rsidRPr="00096927">
        <w:rPr>
          <w:rtl/>
          <w:lang w:bidi="fa-IR"/>
        </w:rPr>
        <w:t xml:space="preserve"> </w:t>
      </w:r>
      <w:r w:rsidR="004418E8">
        <w:rPr>
          <w:rFonts w:hint="cs"/>
          <w:rtl/>
          <w:lang w:bidi="fa-IR"/>
        </w:rPr>
        <w:t>مناسب</w:t>
      </w:r>
      <w:r w:rsidRPr="00096927">
        <w:rPr>
          <w:rtl/>
          <w:lang w:bidi="fa-IR"/>
        </w:rPr>
        <w:t xml:space="preserve"> را برا</w:t>
      </w:r>
      <w:r w:rsidRPr="00096927">
        <w:rPr>
          <w:rFonts w:hint="cs"/>
          <w:rtl/>
          <w:lang w:bidi="fa-IR"/>
        </w:rPr>
        <w:t>ی</w:t>
      </w:r>
      <w:r w:rsidRPr="00096927">
        <w:rPr>
          <w:rtl/>
          <w:lang w:bidi="fa-IR"/>
        </w:rPr>
        <w:t xml:space="preserve"> استفاده ا</w:t>
      </w:r>
      <w:r w:rsidRPr="00096927">
        <w:rPr>
          <w:rFonts w:hint="cs"/>
          <w:rtl/>
          <w:lang w:bidi="fa-IR"/>
        </w:rPr>
        <w:t>ی</w:t>
      </w:r>
      <w:r w:rsidRPr="00096927">
        <w:rPr>
          <w:rFonts w:hint="eastAsia"/>
          <w:rtl/>
          <w:lang w:bidi="fa-IR"/>
        </w:rPr>
        <w:t>من</w:t>
      </w:r>
      <w:r w:rsidRPr="00096927">
        <w:rPr>
          <w:rtl/>
          <w:lang w:bidi="fa-IR"/>
        </w:rPr>
        <w:t xml:space="preserve"> از م</w:t>
      </w:r>
      <w:r w:rsidRPr="00096927">
        <w:rPr>
          <w:rFonts w:hint="cs"/>
          <w:rtl/>
          <w:lang w:bidi="fa-IR"/>
        </w:rPr>
        <w:t>ی</w:t>
      </w:r>
      <w:r w:rsidRPr="00096927">
        <w:rPr>
          <w:rFonts w:hint="eastAsia"/>
          <w:rtl/>
          <w:lang w:bidi="fa-IR"/>
        </w:rPr>
        <w:t>کرو</w:t>
      </w:r>
      <w:r w:rsidRPr="00096927">
        <w:rPr>
          <w:rtl/>
          <w:lang w:bidi="fa-IR"/>
        </w:rPr>
        <w:t xml:space="preserve"> در شرا</w:t>
      </w:r>
      <w:r w:rsidRPr="00096927">
        <w:rPr>
          <w:rFonts w:hint="cs"/>
          <w:rtl/>
          <w:lang w:bidi="fa-IR"/>
        </w:rPr>
        <w:t>ی</w:t>
      </w:r>
      <w:r w:rsidRPr="00096927">
        <w:rPr>
          <w:rFonts w:hint="eastAsia"/>
          <w:rtl/>
          <w:lang w:bidi="fa-IR"/>
        </w:rPr>
        <w:t>ط</w:t>
      </w:r>
      <w:r w:rsidRPr="00096927">
        <w:rPr>
          <w:rtl/>
          <w:lang w:bidi="fa-IR"/>
        </w:rPr>
        <w:t xml:space="preserve"> مختلف فراهم م</w:t>
      </w:r>
      <w:r w:rsidRPr="00096927">
        <w:rPr>
          <w:rFonts w:hint="cs"/>
          <w:rtl/>
          <w:lang w:bidi="fa-IR"/>
        </w:rPr>
        <w:t>ی‌</w:t>
      </w:r>
      <w:r w:rsidRPr="00096927">
        <w:rPr>
          <w:rFonts w:hint="eastAsia"/>
          <w:rtl/>
          <w:lang w:bidi="fa-IR"/>
        </w:rPr>
        <w:t>کند</w:t>
      </w:r>
      <w:r w:rsidRPr="00096927">
        <w:rPr>
          <w:rtl/>
          <w:lang w:bidi="fa-IR"/>
        </w:rPr>
        <w:t>.</w:t>
      </w:r>
    </w:p>
    <w:p w:rsidR="005628B8" w:rsidRDefault="005628B8" w:rsidP="005628B8">
      <w:pPr>
        <w:bidi/>
        <w:rPr>
          <w:rtl/>
        </w:rPr>
      </w:pPr>
    </w:p>
    <w:p w:rsidR="005628B8" w:rsidRDefault="00BA5B38" w:rsidP="005628B8">
      <w:pPr>
        <w:bidi/>
        <w:rPr>
          <w:rtl/>
        </w:rPr>
      </w:pPr>
      <w:r>
        <w:rPr>
          <w:noProof/>
        </w:rPr>
        <w:drawing>
          <wp:anchor distT="0" distB="0" distL="114300" distR="114300" simplePos="0" relativeHeight="251693568" behindDoc="0" locked="0" layoutInCell="1" allowOverlap="1" wp14:anchorId="4FA76543" wp14:editId="63E48B53">
            <wp:simplePos x="0" y="0"/>
            <wp:positionH relativeFrom="margin">
              <wp:align>center</wp:align>
            </wp:positionH>
            <wp:positionV relativeFrom="paragraph">
              <wp:posOffset>6350</wp:posOffset>
            </wp:positionV>
            <wp:extent cx="4362450" cy="3254375"/>
            <wp:effectExtent l="0" t="0" r="0" b="3175"/>
            <wp:wrapSquare wrapText="bothSides"/>
            <wp:docPr id="8157413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362450" cy="32543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210562" w:rsidRDefault="00210562" w:rsidP="00210562">
      <w:pPr>
        <w:bidi/>
        <w:rPr>
          <w:rtl/>
        </w:rPr>
      </w:pPr>
      <w:r>
        <w:rPr>
          <w:noProof/>
        </w:rPr>
        <mc:AlternateContent>
          <mc:Choice Requires="wps">
            <w:drawing>
              <wp:anchor distT="0" distB="0" distL="114300" distR="114300" simplePos="0" relativeHeight="251718144" behindDoc="0" locked="0" layoutInCell="1" allowOverlap="1" wp14:anchorId="7D4EE8A6" wp14:editId="5740201D">
                <wp:simplePos x="0" y="0"/>
                <wp:positionH relativeFrom="margin">
                  <wp:align>center</wp:align>
                </wp:positionH>
                <wp:positionV relativeFrom="paragraph">
                  <wp:posOffset>191770</wp:posOffset>
                </wp:positionV>
                <wp:extent cx="4886325" cy="635"/>
                <wp:effectExtent l="0" t="0" r="9525" b="2540"/>
                <wp:wrapSquare wrapText="bothSides"/>
                <wp:docPr id="121" name="Text Box 121"/>
                <wp:cNvGraphicFramePr/>
                <a:graphic xmlns:a="http://schemas.openxmlformats.org/drawingml/2006/main">
                  <a:graphicData uri="http://schemas.microsoft.com/office/word/2010/wordprocessingShape">
                    <wps:wsp>
                      <wps:cNvSpPr txBox="1"/>
                      <wps:spPr>
                        <a:xfrm>
                          <a:off x="0" y="0"/>
                          <a:ext cx="4886325" cy="635"/>
                        </a:xfrm>
                        <a:prstGeom prst="rect">
                          <a:avLst/>
                        </a:prstGeom>
                        <a:solidFill>
                          <a:prstClr val="white"/>
                        </a:solidFill>
                        <a:ln>
                          <a:noFill/>
                        </a:ln>
                      </wps:spPr>
                      <wps:txbx>
                        <w:txbxContent>
                          <w:p w:rsidR="006119C0" w:rsidRPr="006C7C83" w:rsidRDefault="006119C0" w:rsidP="00210562">
                            <w:pPr>
                              <w:pStyle w:val="Caption"/>
                              <w:bidi/>
                              <w:jc w:val="center"/>
                              <w:rPr>
                                <w:noProof/>
                                <w:color w:val="000000"/>
                                <w:szCs w:val="28"/>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4</w:t>
                            </w:r>
                            <w:r>
                              <w:rPr>
                                <w:rtl/>
                              </w:rPr>
                              <w:fldChar w:fldCharType="end"/>
                            </w:r>
                            <w:r>
                              <w:rPr>
                                <w:rFonts w:hint="cs"/>
                                <w:rtl/>
                              </w:rPr>
                              <w:t xml:space="preserve"> برد توسعه‌ی شرکت نیرا الکترونیک بر پایه‌ی </w:t>
                            </w:r>
                            <w:r w:rsidRPr="00210562">
                              <w:rPr>
                                <w:sz w:val="20"/>
                                <w:szCs w:val="20"/>
                              </w:rPr>
                              <w:t>STM32F103RET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EE8A6" id="Text Box 121" o:spid="_x0000_s1088" type="#_x0000_t202" style="position:absolute;left:0;text-align:left;margin-left:0;margin-top:15.1pt;width:384.75pt;height:.05pt;z-index:2517181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" stroked="f">
                <v:textbox style="mso-fit-shape-to-text:t" inset="0,0,0,0">
                  <w:txbxContent>
                    <w:p w:rsidR="006119C0" w:rsidRPr="006C7C83" w:rsidRDefault="006119C0" w:rsidP="00210562">
                      <w:pPr>
                        <w:pStyle w:val="Caption"/>
                        <w:bidi/>
                        <w:jc w:val="center"/>
                        <w:rPr>
                          <w:noProof/>
                          <w:color w:val="000000"/>
                          <w:szCs w:val="28"/>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4</w:t>
                      </w:r>
                      <w:r>
                        <w:rPr>
                          <w:rtl/>
                        </w:rPr>
                        <w:fldChar w:fldCharType="end"/>
                      </w:r>
                      <w:r>
                        <w:rPr>
                          <w:rFonts w:hint="cs"/>
                          <w:rtl/>
                        </w:rPr>
                        <w:t xml:space="preserve"> برد توسعه‌ی شرکت نیرا الکترونیک بر پایه‌ی </w:t>
                      </w:r>
                      <w:r w:rsidRPr="00210562">
                        <w:rPr>
                          <w:sz w:val="20"/>
                          <w:szCs w:val="20"/>
                        </w:rPr>
                        <w:t>STM32F103RET6</w:t>
                      </w:r>
                    </w:p>
                  </w:txbxContent>
                </v:textbox>
                <w10:wrap type="square" anchorx="margin"/>
              </v:shape>
            </w:pict>
          </mc:Fallback>
        </mc:AlternateContent>
      </w:r>
    </w:p>
    <w:p w:rsidR="005628B8" w:rsidRDefault="005628B8" w:rsidP="005628B8">
      <w:pPr>
        <w:bidi/>
        <w:rPr>
          <w:rtl/>
        </w:rPr>
      </w:pPr>
    </w:p>
    <w:p w:rsidR="005C0670" w:rsidRPr="00096927" w:rsidRDefault="005C0670" w:rsidP="005C0670">
      <w:pPr>
        <w:pStyle w:val="Heading3"/>
        <w:rPr>
          <w:rtl/>
        </w:rPr>
      </w:pPr>
      <w:r w:rsidRPr="00096927">
        <w:rPr>
          <w:rtl/>
        </w:rPr>
        <w:t xml:space="preserve">کنترل موتور </w:t>
      </w:r>
      <w:r w:rsidRPr="00096927">
        <w:rPr>
          <w:rFonts w:hint="cs"/>
          <w:rtl/>
        </w:rPr>
        <w:t>ها</w:t>
      </w:r>
    </w:p>
    <w:p w:rsidR="005C0670" w:rsidRPr="00096927" w:rsidRDefault="005C0670" w:rsidP="000958ED">
      <w:pPr>
        <w:bidi/>
      </w:pPr>
      <w:r w:rsidRPr="00096927">
        <w:rPr>
          <w:rFonts w:hint="eastAsia"/>
          <w:rtl/>
          <w:lang w:bidi="fa-IR"/>
        </w:rPr>
        <w:t>برا</w:t>
      </w:r>
      <w:r w:rsidRPr="00096927">
        <w:rPr>
          <w:rFonts w:hint="cs"/>
          <w:rtl/>
          <w:lang w:bidi="fa-IR"/>
        </w:rPr>
        <w:t>ی</w:t>
      </w:r>
      <w:r w:rsidRPr="00096927">
        <w:rPr>
          <w:rtl/>
          <w:lang w:bidi="fa-IR"/>
        </w:rPr>
        <w:t xml:space="preserve"> کنترل موتورها از </w:t>
      </w:r>
      <w:r w:rsidRPr="00096927">
        <w:rPr>
          <w:rFonts w:hint="cs"/>
          <w:rtl/>
          <w:lang w:bidi="fa-IR"/>
        </w:rPr>
        <w:t>ی</w:t>
      </w:r>
      <w:r w:rsidRPr="00096927">
        <w:rPr>
          <w:rFonts w:hint="eastAsia"/>
          <w:rtl/>
          <w:lang w:bidi="fa-IR"/>
        </w:rPr>
        <w:t>ک</w:t>
      </w:r>
      <w:r w:rsidRPr="00096927">
        <w:rPr>
          <w:rtl/>
          <w:lang w:bidi="fa-IR"/>
        </w:rPr>
        <w:t xml:space="preserve"> ماژول </w:t>
      </w:r>
      <w:r w:rsidRPr="00210562">
        <w:rPr>
          <w:lang w:bidi="fa-IR"/>
        </w:rPr>
        <w:t>L298</w:t>
      </w:r>
      <w:r w:rsidRPr="00096927">
        <w:rPr>
          <w:rtl/>
          <w:lang w:bidi="fa-IR"/>
        </w:rPr>
        <w:t xml:space="preserve"> </w:t>
      </w:r>
      <w:r w:rsidR="00210562">
        <w:rPr>
          <w:rFonts w:hint="cs"/>
          <w:rtl/>
          <w:lang w:bidi="fa-IR"/>
        </w:rPr>
        <w:t xml:space="preserve">شکل </w:t>
      </w:r>
      <w:r w:rsidR="00BA5B38">
        <w:rPr>
          <w:rFonts w:hint="cs"/>
          <w:rtl/>
          <w:lang w:bidi="fa-IR"/>
        </w:rPr>
        <w:t xml:space="preserve">4-5 </w:t>
      </w:r>
      <w:r w:rsidRPr="00096927">
        <w:rPr>
          <w:rtl/>
          <w:lang w:bidi="fa-IR"/>
        </w:rPr>
        <w:t>استفاده شده است. ا</w:t>
      </w:r>
      <w:r w:rsidRPr="00096927">
        <w:rPr>
          <w:rFonts w:hint="cs"/>
          <w:rtl/>
          <w:lang w:bidi="fa-IR"/>
        </w:rPr>
        <w:t>ی</w:t>
      </w:r>
      <w:r w:rsidRPr="00096927">
        <w:rPr>
          <w:rFonts w:hint="eastAsia"/>
          <w:rtl/>
          <w:lang w:bidi="fa-IR"/>
        </w:rPr>
        <w:t>ن</w:t>
      </w:r>
      <w:r w:rsidRPr="00096927">
        <w:rPr>
          <w:rtl/>
          <w:lang w:bidi="fa-IR"/>
        </w:rPr>
        <w:t xml:space="preserve"> ماژول قابل</w:t>
      </w:r>
      <w:r w:rsidRPr="00096927">
        <w:rPr>
          <w:rFonts w:hint="cs"/>
          <w:rtl/>
          <w:lang w:bidi="fa-IR"/>
        </w:rPr>
        <w:t>ی</w:t>
      </w:r>
      <w:r w:rsidRPr="00096927">
        <w:rPr>
          <w:rFonts w:hint="eastAsia"/>
          <w:rtl/>
          <w:lang w:bidi="fa-IR"/>
        </w:rPr>
        <w:t>ت</w:t>
      </w:r>
      <w:r w:rsidRPr="00096927">
        <w:rPr>
          <w:rtl/>
          <w:lang w:bidi="fa-IR"/>
        </w:rPr>
        <w:t xml:space="preserve"> ارائه س</w:t>
      </w:r>
      <w:r w:rsidRPr="00096927">
        <w:rPr>
          <w:rFonts w:hint="cs"/>
          <w:rtl/>
          <w:lang w:bidi="fa-IR"/>
        </w:rPr>
        <w:t>ی</w:t>
      </w:r>
      <w:r w:rsidRPr="00096927">
        <w:rPr>
          <w:rFonts w:hint="eastAsia"/>
          <w:rtl/>
          <w:lang w:bidi="fa-IR"/>
        </w:rPr>
        <w:t>گنال‌ها</w:t>
      </w:r>
      <w:r w:rsidRPr="00096927">
        <w:rPr>
          <w:rFonts w:hint="cs"/>
          <w:rtl/>
          <w:lang w:bidi="fa-IR"/>
        </w:rPr>
        <w:t>ی</w:t>
      </w:r>
      <w:r w:rsidRPr="00096927">
        <w:rPr>
          <w:rtl/>
          <w:lang w:bidi="fa-IR"/>
        </w:rPr>
        <w:t xml:space="preserve"> کنترل</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موتورها را دارد و از نظر عملکرد برا</w:t>
      </w:r>
      <w:r w:rsidRPr="00096927">
        <w:rPr>
          <w:rFonts w:hint="cs"/>
          <w:rtl/>
          <w:lang w:bidi="fa-IR"/>
        </w:rPr>
        <w:t>ی</w:t>
      </w:r>
      <w:r w:rsidRPr="00096927">
        <w:rPr>
          <w:rtl/>
          <w:lang w:bidi="fa-IR"/>
        </w:rPr>
        <w:t xml:space="preserve"> س</w:t>
      </w:r>
      <w:r w:rsidRPr="00096927">
        <w:rPr>
          <w:rFonts w:hint="cs"/>
          <w:rtl/>
          <w:lang w:bidi="fa-IR"/>
        </w:rPr>
        <w:t>ی</w:t>
      </w:r>
      <w:r w:rsidRPr="00096927">
        <w:rPr>
          <w:rFonts w:hint="eastAsia"/>
          <w:rtl/>
          <w:lang w:bidi="fa-IR"/>
        </w:rPr>
        <w:t>ستم</w:t>
      </w:r>
      <w:r w:rsidRPr="00096927">
        <w:rPr>
          <w:rtl/>
          <w:lang w:bidi="fa-IR"/>
        </w:rPr>
        <w:t xml:space="preserve"> ما مناسب است. </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از مزا</w:t>
      </w:r>
      <w:r w:rsidRPr="00096927">
        <w:rPr>
          <w:rFonts w:hint="cs"/>
          <w:rtl/>
          <w:lang w:bidi="fa-IR"/>
        </w:rPr>
        <w:t>ی</w:t>
      </w:r>
      <w:r w:rsidRPr="00096927">
        <w:rPr>
          <w:rFonts w:hint="eastAsia"/>
          <w:rtl/>
          <w:lang w:bidi="fa-IR"/>
        </w:rPr>
        <w:t>ا</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ن</w:t>
      </w:r>
      <w:r w:rsidRPr="00096927">
        <w:rPr>
          <w:rtl/>
          <w:lang w:bidi="fa-IR"/>
        </w:rPr>
        <w:t xml:space="preserve"> ماژول قابل</w:t>
      </w:r>
      <w:r w:rsidRPr="00096927">
        <w:rPr>
          <w:rFonts w:hint="cs"/>
          <w:rtl/>
          <w:lang w:bidi="fa-IR"/>
        </w:rPr>
        <w:t>ی</w:t>
      </w:r>
      <w:r w:rsidRPr="00096927">
        <w:rPr>
          <w:rFonts w:hint="eastAsia"/>
          <w:rtl/>
          <w:lang w:bidi="fa-IR"/>
        </w:rPr>
        <w:t>ت</w:t>
      </w:r>
      <w:r w:rsidRPr="00096927">
        <w:rPr>
          <w:rtl/>
          <w:lang w:bidi="fa-IR"/>
        </w:rPr>
        <w:t xml:space="preserve"> ارائه</w:t>
      </w:r>
      <w:r w:rsidR="00BA5B38">
        <w:rPr>
          <w:rFonts w:hint="cs"/>
          <w:rtl/>
          <w:lang w:bidi="fa-IR"/>
        </w:rPr>
        <w:t>‌ی</w:t>
      </w:r>
      <w:r w:rsidRPr="00096927">
        <w:rPr>
          <w:rtl/>
          <w:lang w:bidi="fa-IR"/>
        </w:rPr>
        <w:t xml:space="preserve"> جر</w:t>
      </w:r>
      <w:r w:rsidRPr="00096927">
        <w:rPr>
          <w:rFonts w:hint="cs"/>
          <w:rtl/>
          <w:lang w:bidi="fa-IR"/>
        </w:rPr>
        <w:t>ی</w:t>
      </w:r>
      <w:r w:rsidRPr="00096927">
        <w:rPr>
          <w:rFonts w:hint="eastAsia"/>
          <w:rtl/>
          <w:lang w:bidi="fa-IR"/>
        </w:rPr>
        <w:t>ان</w:t>
      </w:r>
      <w:r w:rsidRPr="00096927">
        <w:rPr>
          <w:rtl/>
          <w:lang w:bidi="fa-IR"/>
        </w:rPr>
        <w:t xml:space="preserve"> بالا به موتورها و امکان کنترل جهت چرخش موتورها م</w:t>
      </w:r>
      <w:r w:rsidRPr="00096927">
        <w:rPr>
          <w:rFonts w:hint="cs"/>
          <w:rtl/>
          <w:lang w:bidi="fa-IR"/>
        </w:rPr>
        <w:t>ی‌</w:t>
      </w:r>
      <w:r w:rsidRPr="00096927">
        <w:rPr>
          <w:rFonts w:hint="eastAsia"/>
          <w:rtl/>
          <w:lang w:bidi="fa-IR"/>
        </w:rPr>
        <w:t>باشد</w:t>
      </w:r>
      <w:r w:rsidRPr="00096927">
        <w:rPr>
          <w:rtl/>
          <w:lang w:bidi="fa-IR"/>
        </w:rPr>
        <w:t>. ا</w:t>
      </w:r>
      <w:r w:rsidRPr="00096927">
        <w:rPr>
          <w:rFonts w:hint="eastAsia"/>
          <w:rtl/>
          <w:lang w:bidi="fa-IR"/>
        </w:rPr>
        <w:t>ز</w:t>
      </w:r>
      <w:r w:rsidRPr="00096927">
        <w:rPr>
          <w:rtl/>
          <w:lang w:bidi="fa-IR"/>
        </w:rPr>
        <w:t xml:space="preserve"> طرف د</w:t>
      </w:r>
      <w:r w:rsidRPr="00096927">
        <w:rPr>
          <w:rFonts w:hint="cs"/>
          <w:rtl/>
          <w:lang w:bidi="fa-IR"/>
        </w:rPr>
        <w:t>ی</w:t>
      </w:r>
      <w:r w:rsidRPr="00096927">
        <w:rPr>
          <w:rFonts w:hint="eastAsia"/>
          <w:rtl/>
          <w:lang w:bidi="fa-IR"/>
        </w:rPr>
        <w:t>گر،</w:t>
      </w:r>
      <w:r w:rsidRPr="00096927">
        <w:rPr>
          <w:rtl/>
          <w:lang w:bidi="fa-IR"/>
        </w:rPr>
        <w:t xml:space="preserve"> ممکن است </w:t>
      </w:r>
      <w:r w:rsidR="00BA5B38">
        <w:rPr>
          <w:rFonts w:hint="cs"/>
          <w:rtl/>
          <w:lang w:bidi="fa-IR"/>
        </w:rPr>
        <w:t xml:space="preserve">با گرم شدن </w:t>
      </w:r>
      <w:r w:rsidRPr="00096927">
        <w:rPr>
          <w:rtl/>
          <w:lang w:bidi="fa-IR"/>
        </w:rPr>
        <w:t>ب</w:t>
      </w:r>
      <w:r w:rsidRPr="00096927">
        <w:rPr>
          <w:rFonts w:hint="cs"/>
          <w:rtl/>
          <w:lang w:bidi="fa-IR"/>
        </w:rPr>
        <w:t>ی</w:t>
      </w:r>
      <w:r w:rsidRPr="00096927">
        <w:rPr>
          <w:rFonts w:hint="eastAsia"/>
          <w:rtl/>
          <w:lang w:bidi="fa-IR"/>
        </w:rPr>
        <w:t>ش</w:t>
      </w:r>
      <w:r w:rsidRPr="00096927">
        <w:rPr>
          <w:rtl/>
          <w:lang w:bidi="fa-IR"/>
        </w:rPr>
        <w:t xml:space="preserve"> از حد</w:t>
      </w:r>
      <w:r w:rsidR="00BA5B38">
        <w:rPr>
          <w:rFonts w:hint="cs"/>
          <w:rtl/>
          <w:lang w:bidi="fa-IR"/>
        </w:rPr>
        <w:t xml:space="preserve"> چیپ </w:t>
      </w:r>
      <w:r w:rsidR="00BA5B38">
        <w:rPr>
          <w:lang w:bidi="fa-IR"/>
        </w:rPr>
        <w:t>L298</w:t>
      </w:r>
      <w:r w:rsidR="00BA5B38">
        <w:rPr>
          <w:rFonts w:hint="cs"/>
          <w:rtl/>
          <w:lang w:bidi="fa-IR"/>
        </w:rPr>
        <w:t xml:space="preserve">، </w:t>
      </w:r>
      <w:r w:rsidRPr="00096927">
        <w:rPr>
          <w:rtl/>
          <w:lang w:bidi="fa-IR"/>
        </w:rPr>
        <w:t>از کارا</w:t>
      </w:r>
      <w:r w:rsidRPr="00096927">
        <w:rPr>
          <w:rFonts w:hint="cs"/>
          <w:rtl/>
          <w:lang w:bidi="fa-IR"/>
        </w:rPr>
        <w:t>یی</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خارج</w:t>
      </w:r>
      <w:r w:rsidR="00BA5B38">
        <w:rPr>
          <w:rtl/>
          <w:lang w:bidi="fa-IR"/>
        </w:rPr>
        <w:t xml:space="preserve"> شود</w:t>
      </w:r>
      <w:r w:rsidR="00BA5B38">
        <w:rPr>
          <w:rFonts w:hint="cs"/>
          <w:rtl/>
          <w:lang w:bidi="fa-IR"/>
        </w:rPr>
        <w:t xml:space="preserve"> که برای این جلوگیری از این امر از همسان ساز دما</w:t>
      </w:r>
      <w:r w:rsidR="00BA5B38">
        <w:rPr>
          <w:rStyle w:val="FootnoteReference"/>
          <w:rtl/>
          <w:lang w:bidi="fa-IR"/>
        </w:rPr>
        <w:footnoteReference w:id="57"/>
      </w:r>
      <w:r w:rsidR="00BA5B38">
        <w:rPr>
          <w:rFonts w:hint="cs"/>
          <w:rtl/>
          <w:lang w:bidi="fa-IR"/>
        </w:rPr>
        <w:t xml:space="preserve"> چسبیده به چیپ استفاده می‌شود.</w:t>
      </w:r>
      <w:r w:rsidR="000958ED">
        <w:rPr>
          <w:rFonts w:hint="cs"/>
          <w:rtl/>
          <w:lang w:bidi="fa-IR"/>
        </w:rPr>
        <w:t xml:space="preserve"> از این ماژول برای راه اندازی و کنترلی دو موتور به صورت همزمان می‌توان استفاده کرد. به این صورت که دو پایه‌ی مجزا برای ارسال موج مربعی </w:t>
      </w:r>
      <w:r w:rsidR="000958ED">
        <w:rPr>
          <w:lang w:bidi="fa-IR"/>
        </w:rPr>
        <w:t>PWM</w:t>
      </w:r>
      <w:r w:rsidR="000958ED">
        <w:rPr>
          <w:rStyle w:val="FootnoteReference"/>
          <w:lang w:bidi="fa-IR"/>
        </w:rPr>
        <w:footnoteReference w:id="58"/>
      </w:r>
      <w:r w:rsidR="000958ED">
        <w:rPr>
          <w:rFonts w:hint="cs"/>
          <w:rtl/>
          <w:lang w:bidi="fa-IR"/>
        </w:rPr>
        <w:t xml:space="preserve"> روی ماژول تعبیه شده است. همچنین 4 پایه‌ي وسطی این ماژول برای تعیین ساعتگرد یا پادساعتگرد چرخیدن موتورها به میکروکنترلر متصل می‌شو</w:t>
      </w:r>
      <w:r w:rsidR="000C4C62">
        <w:rPr>
          <w:rFonts w:hint="cs"/>
          <w:rtl/>
          <w:lang w:bidi="fa-IR"/>
        </w:rPr>
        <w:t>ن</w:t>
      </w:r>
      <w:r w:rsidR="000958ED">
        <w:rPr>
          <w:rFonts w:hint="cs"/>
          <w:rtl/>
          <w:lang w:bidi="fa-IR"/>
        </w:rPr>
        <w:t>د.</w:t>
      </w:r>
      <w:r w:rsidR="000C4C62">
        <w:rPr>
          <w:rFonts w:hint="cs"/>
          <w:rtl/>
          <w:lang w:bidi="fa-IR"/>
        </w:rPr>
        <w:t xml:space="preserve"> به شکلی که هر جفت از پایه‌ها برای یک موتور است و یکی مقدار 0 و دیگری 1 منطقی را داراست. با جابجا شدن این دو پایه جهت چرخش موتور برعکس می‌شود.</w:t>
      </w:r>
      <w:r w:rsidR="000958ED">
        <w:rPr>
          <w:rFonts w:hint="cs"/>
          <w:rtl/>
          <w:lang w:bidi="fa-IR"/>
        </w:rPr>
        <w:t xml:space="preserve"> این ماژول با تغذیه‌ای بین ولت</w:t>
      </w:r>
      <w:r w:rsidR="000C4C62">
        <w:rPr>
          <w:rFonts w:hint="cs"/>
          <w:rtl/>
          <w:lang w:bidi="fa-IR"/>
        </w:rPr>
        <w:t xml:space="preserve"> 5 تا 35</w:t>
      </w:r>
      <w:r w:rsidR="000958ED">
        <w:rPr>
          <w:rFonts w:hint="cs"/>
          <w:rtl/>
          <w:lang w:bidi="fa-IR"/>
        </w:rPr>
        <w:t xml:space="preserve"> را</w:t>
      </w:r>
      <w:r w:rsidR="000C4C62">
        <w:rPr>
          <w:rFonts w:hint="cs"/>
          <w:rtl/>
          <w:lang w:bidi="fa-IR"/>
        </w:rPr>
        <w:t>ه</w:t>
      </w:r>
      <w:r w:rsidR="000958ED">
        <w:rPr>
          <w:rFonts w:hint="cs"/>
          <w:rtl/>
          <w:lang w:bidi="fa-IR"/>
        </w:rPr>
        <w:t xml:space="preserve"> اندازی شده و متناسب با ولتاژ ورودی</w:t>
      </w:r>
      <w:r w:rsidR="000C4C62">
        <w:rPr>
          <w:rFonts w:hint="cs"/>
          <w:rtl/>
          <w:lang w:bidi="fa-IR"/>
        </w:rPr>
        <w:t xml:space="preserve"> پالس مربعی با </w:t>
      </w:r>
      <w:r w:rsidR="000C4C62">
        <w:rPr>
          <w:lang w:bidi="fa-IR"/>
        </w:rPr>
        <w:t>duty cycle</w:t>
      </w:r>
      <w:r w:rsidR="000C4C62">
        <w:rPr>
          <w:rFonts w:hint="cs"/>
          <w:rtl/>
          <w:lang w:bidi="fa-IR"/>
        </w:rPr>
        <w:t xml:space="preserve"> دلخواه را تولید می‌کند.</w:t>
      </w:r>
    </w:p>
    <w:p w:rsidR="00210562" w:rsidRDefault="00BA5B38" w:rsidP="00210562">
      <w:pPr>
        <w:keepNext/>
        <w:bidi/>
        <w:ind w:firstLine="0"/>
        <w:jc w:val="center"/>
      </w:pPr>
      <w:r w:rsidRPr="00096927">
        <w:object w:dxaOrig="17012" w:dyaOrig="18122">
          <v:shape id="_x0000_i1042" type="#_x0000_t75" style="width:141pt;height:150.75pt" o:ole="">
            <v:imagedata r:id="rId88" o:title=""/>
          </v:shape>
          <o:OLEObject Type="Embed" ProgID="Unknown" ShapeID="_x0000_i1042" DrawAspect="Content" ObjectID="_1767986402" r:id="rId89"/>
        </w:object>
      </w:r>
    </w:p>
    <w:p w:rsidR="005C0670" w:rsidRPr="00096927" w:rsidRDefault="00210562" w:rsidP="00EE57B0">
      <w:pPr>
        <w:pStyle w:val="Caption"/>
        <w:bidi/>
        <w:ind w:firstLine="80"/>
        <w:jc w:val="center"/>
      </w:pPr>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4</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5</w:t>
      </w:r>
      <w:r w:rsidR="00DA77A6">
        <w:rPr>
          <w:rtl/>
        </w:rPr>
        <w:fldChar w:fldCharType="end"/>
      </w:r>
      <w:r>
        <w:rPr>
          <w:rFonts w:hint="cs"/>
          <w:rtl/>
        </w:rPr>
        <w:t xml:space="preserve"> ماژول درایور موتور </w:t>
      </w:r>
      <w:r w:rsidRPr="00210562">
        <w:rPr>
          <w:sz w:val="20"/>
          <w:szCs w:val="20"/>
        </w:rPr>
        <w:t>L298</w:t>
      </w:r>
    </w:p>
    <w:p w:rsidR="005C0670" w:rsidRPr="00096927" w:rsidRDefault="005C0670" w:rsidP="005C0670">
      <w:pPr>
        <w:bidi/>
        <w:ind w:firstLine="0"/>
        <w:jc w:val="left"/>
        <w:rPr>
          <w:rtl/>
          <w:lang w:bidi="fa-IR"/>
        </w:rPr>
      </w:pPr>
    </w:p>
    <w:p w:rsidR="005C0670" w:rsidRPr="00096927" w:rsidRDefault="005C0670" w:rsidP="005C0670">
      <w:pPr>
        <w:pStyle w:val="Heading3"/>
      </w:pPr>
      <w:r w:rsidRPr="00096927">
        <w:rPr>
          <w:rtl/>
        </w:rPr>
        <w:t>طراح</w:t>
      </w:r>
      <w:r w:rsidRPr="00096927">
        <w:rPr>
          <w:rFonts w:hint="cs"/>
          <w:rtl/>
        </w:rPr>
        <w:t>ی</w:t>
      </w:r>
      <w:r w:rsidRPr="00096927">
        <w:rPr>
          <w:rtl/>
        </w:rPr>
        <w:t xml:space="preserve"> س</w:t>
      </w:r>
      <w:r w:rsidRPr="00096927">
        <w:rPr>
          <w:rFonts w:hint="cs"/>
          <w:rtl/>
        </w:rPr>
        <w:t>ی</w:t>
      </w:r>
      <w:r w:rsidRPr="00096927">
        <w:rPr>
          <w:rFonts w:hint="eastAsia"/>
          <w:rtl/>
        </w:rPr>
        <w:t>ستم</w:t>
      </w:r>
      <w:r w:rsidR="000C4C62">
        <w:rPr>
          <w:rtl/>
        </w:rPr>
        <w:t xml:space="preserve"> ارتباط</w:t>
      </w:r>
      <w:r w:rsidR="000C4C62">
        <w:rPr>
          <w:rFonts w:hint="cs"/>
          <w:rtl/>
        </w:rPr>
        <w:t>ی</w:t>
      </w:r>
    </w:p>
    <w:p w:rsidR="005C0670" w:rsidRPr="00096927" w:rsidRDefault="005C0670" w:rsidP="000C4C62">
      <w:pPr>
        <w:bidi/>
        <w:rPr>
          <w:lang w:bidi="fa-IR"/>
        </w:rPr>
      </w:pPr>
      <w:r w:rsidRPr="00096927">
        <w:rPr>
          <w:rFonts w:hint="eastAsia"/>
          <w:rtl/>
          <w:lang w:bidi="fa-IR"/>
        </w:rPr>
        <w:t>هر</w:t>
      </w:r>
      <w:r w:rsidRPr="00096927">
        <w:rPr>
          <w:rtl/>
          <w:lang w:bidi="fa-IR"/>
        </w:rPr>
        <w:t xml:space="preserve"> </w:t>
      </w:r>
      <w:r w:rsidRPr="00096927">
        <w:rPr>
          <w:rFonts w:hint="cs"/>
          <w:rtl/>
          <w:lang w:bidi="fa-IR"/>
        </w:rPr>
        <w:t>ی</w:t>
      </w:r>
      <w:r w:rsidRPr="00096927">
        <w:rPr>
          <w:rFonts w:hint="eastAsia"/>
          <w:rtl/>
          <w:lang w:bidi="fa-IR"/>
        </w:rPr>
        <w:t>ک</w:t>
      </w:r>
      <w:r w:rsidRPr="00096927">
        <w:rPr>
          <w:rtl/>
          <w:lang w:bidi="fa-IR"/>
        </w:rPr>
        <w:t xml:space="preserve"> از م</w:t>
      </w:r>
      <w:r w:rsidRPr="00096927">
        <w:rPr>
          <w:rFonts w:hint="cs"/>
          <w:rtl/>
          <w:lang w:bidi="fa-IR"/>
        </w:rPr>
        <w:t>ی</w:t>
      </w:r>
      <w:r w:rsidRPr="00096927">
        <w:rPr>
          <w:rFonts w:hint="eastAsia"/>
          <w:rtl/>
          <w:lang w:bidi="fa-IR"/>
        </w:rPr>
        <w:t>کروکنترلرها</w:t>
      </w:r>
      <w:r w:rsidRPr="00096927">
        <w:rPr>
          <w:rtl/>
          <w:lang w:bidi="fa-IR"/>
        </w:rPr>
        <w:t xml:space="preserve"> از طر</w:t>
      </w:r>
      <w:r w:rsidRPr="00096927">
        <w:rPr>
          <w:rFonts w:hint="cs"/>
          <w:rtl/>
          <w:lang w:bidi="fa-IR"/>
        </w:rPr>
        <w:t>ی</w:t>
      </w:r>
      <w:r w:rsidRPr="00096927">
        <w:rPr>
          <w:rFonts w:hint="eastAsia"/>
          <w:rtl/>
          <w:lang w:bidi="fa-IR"/>
        </w:rPr>
        <w:t>ق</w:t>
      </w:r>
      <w:r w:rsidRPr="00096927">
        <w:rPr>
          <w:rtl/>
          <w:lang w:bidi="fa-IR"/>
        </w:rPr>
        <w:t xml:space="preserve"> پروتکل </w:t>
      </w:r>
      <w:r w:rsidRPr="00096927">
        <w:rPr>
          <w:lang w:bidi="fa-IR"/>
        </w:rPr>
        <w:t>UART</w:t>
      </w:r>
      <w:r w:rsidRPr="00096927">
        <w:rPr>
          <w:rtl/>
          <w:lang w:bidi="fa-IR"/>
        </w:rPr>
        <w:t xml:space="preserve"> و با استفاده از ماژول تبد</w:t>
      </w:r>
      <w:r w:rsidRPr="00096927">
        <w:rPr>
          <w:rFonts w:hint="cs"/>
          <w:rtl/>
          <w:lang w:bidi="fa-IR"/>
        </w:rPr>
        <w:t>ی</w:t>
      </w:r>
      <w:r w:rsidRPr="00096927">
        <w:rPr>
          <w:rFonts w:hint="eastAsia"/>
          <w:rtl/>
          <w:lang w:bidi="fa-IR"/>
        </w:rPr>
        <w:t>ل</w:t>
      </w:r>
      <w:r w:rsidRPr="00096927">
        <w:rPr>
          <w:rtl/>
          <w:lang w:bidi="fa-IR"/>
        </w:rPr>
        <w:t xml:space="preserve"> </w:t>
      </w:r>
      <w:r w:rsidRPr="00096927">
        <w:rPr>
          <w:lang w:bidi="fa-IR"/>
        </w:rPr>
        <w:t>USB</w:t>
      </w:r>
      <w:r w:rsidRPr="00096927">
        <w:rPr>
          <w:rtl/>
          <w:lang w:bidi="fa-IR"/>
        </w:rPr>
        <w:t xml:space="preserve"> به </w:t>
      </w:r>
      <w:r w:rsidRPr="00096927">
        <w:rPr>
          <w:lang w:bidi="fa-IR"/>
        </w:rPr>
        <w:t>TTL</w:t>
      </w:r>
      <w:r w:rsidRPr="00096927">
        <w:rPr>
          <w:rtl/>
          <w:lang w:bidi="fa-IR"/>
        </w:rPr>
        <w:t xml:space="preserve"> با چ</w:t>
      </w:r>
      <w:r w:rsidRPr="00096927">
        <w:rPr>
          <w:rFonts w:hint="cs"/>
          <w:rtl/>
          <w:lang w:bidi="fa-IR"/>
        </w:rPr>
        <w:t>ی</w:t>
      </w:r>
      <w:r w:rsidRPr="00096927">
        <w:rPr>
          <w:rFonts w:hint="eastAsia"/>
          <w:rtl/>
          <w:lang w:bidi="fa-IR"/>
        </w:rPr>
        <w:t>پ</w:t>
      </w:r>
      <w:r w:rsidRPr="00096927">
        <w:rPr>
          <w:rtl/>
          <w:lang w:bidi="fa-IR"/>
        </w:rPr>
        <w:t xml:space="preserve"> </w:t>
      </w:r>
      <w:r w:rsidRPr="00096927">
        <w:rPr>
          <w:lang w:bidi="fa-IR"/>
        </w:rPr>
        <w:t>L2303</w:t>
      </w:r>
      <w:r w:rsidRPr="00096927">
        <w:rPr>
          <w:rtl/>
          <w:lang w:bidi="fa-IR"/>
        </w:rPr>
        <w:t xml:space="preserve"> </w:t>
      </w:r>
      <w:r w:rsidR="000C4C62">
        <w:rPr>
          <w:rFonts w:hint="cs"/>
          <w:rtl/>
          <w:lang w:bidi="fa-IR"/>
        </w:rPr>
        <w:t xml:space="preserve">به </w:t>
      </w:r>
      <w:r w:rsidRPr="00096927">
        <w:rPr>
          <w:rtl/>
          <w:lang w:bidi="fa-IR"/>
        </w:rPr>
        <w:t>کامپ</w:t>
      </w:r>
      <w:r w:rsidRPr="00096927">
        <w:rPr>
          <w:rFonts w:hint="cs"/>
          <w:rtl/>
          <w:lang w:bidi="fa-IR"/>
        </w:rPr>
        <w:t>ی</w:t>
      </w:r>
      <w:r w:rsidRPr="00096927">
        <w:rPr>
          <w:rFonts w:hint="eastAsia"/>
          <w:rtl/>
          <w:lang w:bidi="fa-IR"/>
        </w:rPr>
        <w:t>وتر</w:t>
      </w:r>
      <w:r w:rsidRPr="00096927">
        <w:rPr>
          <w:rtl/>
          <w:lang w:bidi="fa-IR"/>
        </w:rPr>
        <w:t xml:space="preserve"> متصل م</w:t>
      </w:r>
      <w:r w:rsidRPr="00096927">
        <w:rPr>
          <w:rFonts w:hint="cs"/>
          <w:rtl/>
          <w:lang w:bidi="fa-IR"/>
        </w:rPr>
        <w:t>ی‌</w:t>
      </w:r>
      <w:r w:rsidRPr="00096927">
        <w:rPr>
          <w:rFonts w:hint="eastAsia"/>
          <w:rtl/>
          <w:lang w:bidi="fa-IR"/>
        </w:rPr>
        <w:t>شو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ارتباط دوطرفه</w:t>
      </w:r>
      <w:r w:rsidR="000C4C62">
        <w:rPr>
          <w:rFonts w:hint="cs"/>
          <w:rtl/>
          <w:lang w:bidi="fa-IR"/>
        </w:rPr>
        <w:t>‌ی</w:t>
      </w:r>
      <w:r w:rsidR="000C4C62">
        <w:rPr>
          <w:rtl/>
          <w:lang w:bidi="fa-IR"/>
        </w:rPr>
        <w:t xml:space="preserve"> اطلاعات</w:t>
      </w:r>
      <w:r w:rsidR="000C4C62">
        <w:rPr>
          <w:rFonts w:hint="cs"/>
          <w:rtl/>
          <w:lang w:bidi="fa-IR"/>
        </w:rPr>
        <w:t xml:space="preserve">، </w:t>
      </w:r>
      <w:r w:rsidRPr="00096927">
        <w:rPr>
          <w:rtl/>
          <w:lang w:bidi="fa-IR"/>
        </w:rPr>
        <w:t>باعث ارسال و در</w:t>
      </w:r>
      <w:r w:rsidRPr="00096927">
        <w:rPr>
          <w:rFonts w:hint="cs"/>
          <w:rtl/>
          <w:lang w:bidi="fa-IR"/>
        </w:rPr>
        <w:t>ی</w:t>
      </w:r>
      <w:r w:rsidRPr="00096927">
        <w:rPr>
          <w:rFonts w:hint="eastAsia"/>
          <w:rtl/>
          <w:lang w:bidi="fa-IR"/>
        </w:rPr>
        <w:t>افت</w:t>
      </w:r>
      <w:r w:rsidRPr="00096927">
        <w:rPr>
          <w:rtl/>
          <w:lang w:bidi="fa-IR"/>
        </w:rPr>
        <w:t xml:space="preserve"> داده‌ها ب</w:t>
      </w:r>
      <w:r w:rsidRPr="00096927">
        <w:rPr>
          <w:rFonts w:hint="cs"/>
          <w:rtl/>
          <w:lang w:bidi="fa-IR"/>
        </w:rPr>
        <w:t>ی</w:t>
      </w:r>
      <w:r w:rsidRPr="00096927">
        <w:rPr>
          <w:rFonts w:hint="eastAsia"/>
          <w:rtl/>
          <w:lang w:bidi="fa-IR"/>
        </w:rPr>
        <w:t>ن</w:t>
      </w:r>
      <w:r w:rsidRPr="00096927">
        <w:rPr>
          <w:rtl/>
          <w:lang w:bidi="fa-IR"/>
        </w:rPr>
        <w:t xml:space="preserve"> م</w:t>
      </w:r>
      <w:r w:rsidRPr="00096927">
        <w:rPr>
          <w:rFonts w:hint="cs"/>
          <w:rtl/>
          <w:lang w:bidi="fa-IR"/>
        </w:rPr>
        <w:t>ی</w:t>
      </w:r>
      <w:r w:rsidRPr="00096927">
        <w:rPr>
          <w:rFonts w:hint="eastAsia"/>
          <w:rtl/>
          <w:lang w:bidi="fa-IR"/>
        </w:rPr>
        <w:t>کروکنترلرها</w:t>
      </w:r>
      <w:r w:rsidRPr="00096927">
        <w:rPr>
          <w:rtl/>
          <w:lang w:bidi="fa-IR"/>
        </w:rPr>
        <w:t xml:space="preserve"> و کامپ</w:t>
      </w:r>
      <w:r w:rsidRPr="00096927">
        <w:rPr>
          <w:rFonts w:hint="cs"/>
          <w:rtl/>
          <w:lang w:bidi="fa-IR"/>
        </w:rPr>
        <w:t>ی</w:t>
      </w:r>
      <w:r w:rsidRPr="00096927">
        <w:rPr>
          <w:rFonts w:hint="eastAsia"/>
          <w:rtl/>
          <w:lang w:bidi="fa-IR"/>
        </w:rPr>
        <w:t>وتر</w:t>
      </w:r>
      <w:r w:rsidRPr="00096927">
        <w:rPr>
          <w:rtl/>
          <w:lang w:bidi="fa-IR"/>
        </w:rPr>
        <w:t xml:space="preserve"> م</w:t>
      </w:r>
      <w:r w:rsidRPr="00096927">
        <w:rPr>
          <w:rFonts w:hint="cs"/>
          <w:rtl/>
          <w:lang w:bidi="fa-IR"/>
        </w:rPr>
        <w:t>ی‌</w:t>
      </w:r>
      <w:r w:rsidRPr="00096927">
        <w:rPr>
          <w:rFonts w:hint="eastAsia"/>
          <w:rtl/>
          <w:lang w:bidi="fa-IR"/>
        </w:rPr>
        <w:t>شو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روش ارتباط</w:t>
      </w:r>
      <w:r w:rsidRPr="00096927">
        <w:rPr>
          <w:rFonts w:hint="cs"/>
          <w:rtl/>
          <w:lang w:bidi="fa-IR"/>
        </w:rPr>
        <w:t>ی</w:t>
      </w:r>
      <w:r w:rsidRPr="00096927">
        <w:rPr>
          <w:rtl/>
          <w:lang w:bidi="fa-IR"/>
        </w:rPr>
        <w:t xml:space="preserve"> نه تنها سرعت انتقال داده</w:t>
      </w:r>
      <w:r w:rsidRPr="00096927">
        <w:rPr>
          <w:rFonts w:hint="eastAsia"/>
          <w:rtl/>
          <w:lang w:bidi="fa-IR"/>
        </w:rPr>
        <w:t>‌ها</w:t>
      </w:r>
      <w:r w:rsidRPr="00096927">
        <w:rPr>
          <w:rtl/>
          <w:lang w:bidi="fa-IR"/>
        </w:rPr>
        <w:t xml:space="preserve"> را افزا</w:t>
      </w:r>
      <w:r w:rsidRPr="00096927">
        <w:rPr>
          <w:rFonts w:hint="cs"/>
          <w:rtl/>
          <w:lang w:bidi="fa-IR"/>
        </w:rPr>
        <w:t>ی</w:t>
      </w:r>
      <w:r w:rsidRPr="00096927">
        <w:rPr>
          <w:rFonts w:hint="eastAsia"/>
          <w:rtl/>
          <w:lang w:bidi="fa-IR"/>
        </w:rPr>
        <w:t>ش</w:t>
      </w:r>
      <w:r w:rsidRPr="00096927">
        <w:rPr>
          <w:rtl/>
          <w:lang w:bidi="fa-IR"/>
        </w:rPr>
        <w:t xml:space="preserve"> م</w:t>
      </w:r>
      <w:r w:rsidRPr="00096927">
        <w:rPr>
          <w:rFonts w:hint="cs"/>
          <w:rtl/>
          <w:lang w:bidi="fa-IR"/>
        </w:rPr>
        <w:t>ی‌</w:t>
      </w:r>
      <w:r w:rsidRPr="00096927">
        <w:rPr>
          <w:rFonts w:hint="eastAsia"/>
          <w:rtl/>
          <w:lang w:bidi="fa-IR"/>
        </w:rPr>
        <w:t>دهد</w:t>
      </w:r>
      <w:r w:rsidRPr="00096927">
        <w:rPr>
          <w:rtl/>
          <w:lang w:bidi="fa-IR"/>
        </w:rPr>
        <w:t xml:space="preserve"> بلکه به تبادل اطلاعات ب</w:t>
      </w:r>
      <w:r w:rsidRPr="00096927">
        <w:rPr>
          <w:rFonts w:hint="cs"/>
          <w:rtl/>
          <w:lang w:bidi="fa-IR"/>
        </w:rPr>
        <w:t>ی</w:t>
      </w:r>
      <w:r w:rsidRPr="00096927">
        <w:rPr>
          <w:rFonts w:hint="eastAsia"/>
          <w:rtl/>
          <w:lang w:bidi="fa-IR"/>
        </w:rPr>
        <w:t>ن</w:t>
      </w:r>
      <w:r w:rsidRPr="00096927">
        <w:rPr>
          <w:rtl/>
          <w:lang w:bidi="fa-IR"/>
        </w:rPr>
        <w:t xml:space="preserve"> ربات‌ها و س</w:t>
      </w:r>
      <w:r w:rsidRPr="00096927">
        <w:rPr>
          <w:rFonts w:hint="cs"/>
          <w:rtl/>
          <w:lang w:bidi="fa-IR"/>
        </w:rPr>
        <w:t>ی</w:t>
      </w:r>
      <w:r w:rsidRPr="00096927">
        <w:rPr>
          <w:rFonts w:hint="eastAsia"/>
          <w:rtl/>
          <w:lang w:bidi="fa-IR"/>
        </w:rPr>
        <w:t>ستم</w:t>
      </w:r>
      <w:r w:rsidRPr="00096927">
        <w:rPr>
          <w:rtl/>
          <w:lang w:bidi="fa-IR"/>
        </w:rPr>
        <w:t xml:space="preserve"> کنترل کمک م</w:t>
      </w:r>
      <w:r w:rsidRPr="00096927">
        <w:rPr>
          <w:rFonts w:hint="cs"/>
          <w:rtl/>
          <w:lang w:bidi="fa-IR"/>
        </w:rPr>
        <w:t>ی‌</w:t>
      </w:r>
      <w:r w:rsidRPr="00096927">
        <w:rPr>
          <w:rFonts w:hint="eastAsia"/>
          <w:rtl/>
          <w:lang w:bidi="fa-IR"/>
        </w:rPr>
        <w:t>کند</w:t>
      </w:r>
      <w:r w:rsidRPr="00096927">
        <w:rPr>
          <w:rtl/>
          <w:lang w:bidi="fa-IR"/>
        </w:rPr>
        <w:t>.</w:t>
      </w:r>
      <w:r w:rsidR="00C52578">
        <w:rPr>
          <w:rFonts w:hint="cs"/>
          <w:rtl/>
          <w:lang w:bidi="fa-IR"/>
        </w:rPr>
        <w:t xml:space="preserve"> نمونه‌ی ماژول استفاده شده در شکل 4-6 آمده است.</w:t>
      </w:r>
    </w:p>
    <w:p w:rsidR="00BA5B38" w:rsidRDefault="00EE57B0" w:rsidP="00BA5B38">
      <w:pPr>
        <w:keepNext/>
        <w:bidi/>
        <w:ind w:firstLine="540"/>
        <w:jc w:val="center"/>
      </w:pPr>
      <w:r w:rsidRPr="00096927">
        <w:object w:dxaOrig="21266" w:dyaOrig="6397">
          <v:shape id="_x0000_i1043" type="#_x0000_t75" style="width:354pt;height:106.5pt" o:ole="">
            <v:imagedata r:id="rId90" o:title=""/>
          </v:shape>
          <o:OLEObject Type="Embed" ProgID="Unknown" ShapeID="_x0000_i1043" DrawAspect="Content" ObjectID="_1767986403" r:id="rId91"/>
        </w:object>
      </w:r>
    </w:p>
    <w:p w:rsidR="005C0670" w:rsidRPr="00096927" w:rsidRDefault="00BA5B38" w:rsidP="00BA5B38">
      <w:pPr>
        <w:pStyle w:val="Caption"/>
        <w:bidi/>
        <w:jc w:val="center"/>
        <w:rPr>
          <w:lang w:bidi="fa-IR"/>
        </w:rPr>
      </w:pPr>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4</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6</w:t>
      </w:r>
      <w:r w:rsidR="00DA77A6">
        <w:rPr>
          <w:rtl/>
        </w:rPr>
        <w:fldChar w:fldCharType="end"/>
      </w:r>
      <w:r>
        <w:rPr>
          <w:rFonts w:hint="cs"/>
          <w:rtl/>
        </w:rPr>
        <w:t xml:space="preserve"> ماژول </w:t>
      </w:r>
      <w:r w:rsidRPr="00BA5B38">
        <w:rPr>
          <w:sz w:val="20"/>
          <w:szCs w:val="20"/>
        </w:rPr>
        <w:t>USB</w:t>
      </w:r>
      <w:r w:rsidRPr="00BA5B38">
        <w:rPr>
          <w:rFonts w:hint="cs"/>
          <w:sz w:val="20"/>
          <w:szCs w:val="20"/>
          <w:rtl/>
          <w:lang w:bidi="fa-IR"/>
        </w:rPr>
        <w:t xml:space="preserve"> </w:t>
      </w:r>
      <w:r>
        <w:rPr>
          <w:rFonts w:hint="cs"/>
          <w:rtl/>
          <w:lang w:bidi="fa-IR"/>
        </w:rPr>
        <w:t xml:space="preserve">به </w:t>
      </w:r>
      <w:r w:rsidRPr="00BA5B38">
        <w:rPr>
          <w:sz w:val="20"/>
          <w:szCs w:val="20"/>
          <w:lang w:bidi="fa-IR"/>
        </w:rPr>
        <w:t>TTL</w:t>
      </w:r>
    </w:p>
    <w:p w:rsidR="005C0670" w:rsidRPr="00096927" w:rsidRDefault="005C0670" w:rsidP="005C0670">
      <w:pPr>
        <w:pStyle w:val="Heading3"/>
      </w:pPr>
      <w:r w:rsidRPr="00096927">
        <w:rPr>
          <w:rtl/>
        </w:rPr>
        <w:t>پ</w:t>
      </w:r>
      <w:r w:rsidRPr="00096927">
        <w:rPr>
          <w:rFonts w:hint="cs"/>
          <w:rtl/>
        </w:rPr>
        <w:t>ی</w:t>
      </w:r>
      <w:r w:rsidRPr="00096927">
        <w:rPr>
          <w:rFonts w:hint="eastAsia"/>
          <w:rtl/>
        </w:rPr>
        <w:t>اده‌ساز</w:t>
      </w:r>
      <w:r w:rsidRPr="00096927">
        <w:rPr>
          <w:rFonts w:hint="cs"/>
          <w:rtl/>
        </w:rPr>
        <w:t>ی</w:t>
      </w:r>
      <w:r w:rsidRPr="00096927">
        <w:rPr>
          <w:rtl/>
        </w:rPr>
        <w:t xml:space="preserve"> س</w:t>
      </w:r>
      <w:r w:rsidRPr="00096927">
        <w:rPr>
          <w:rFonts w:hint="cs"/>
          <w:rtl/>
        </w:rPr>
        <w:t>ی</w:t>
      </w:r>
      <w:r w:rsidRPr="00096927">
        <w:rPr>
          <w:rFonts w:hint="eastAsia"/>
          <w:rtl/>
        </w:rPr>
        <w:t>ستم</w:t>
      </w:r>
      <w:r w:rsidRPr="00096927">
        <w:rPr>
          <w:rtl/>
        </w:rPr>
        <w:t xml:space="preserve"> تغذ</w:t>
      </w:r>
      <w:r w:rsidRPr="00096927">
        <w:rPr>
          <w:rFonts w:hint="cs"/>
          <w:rtl/>
        </w:rPr>
        <w:t>ی</w:t>
      </w:r>
      <w:r w:rsidRPr="00096927">
        <w:rPr>
          <w:rFonts w:hint="eastAsia"/>
          <w:rtl/>
        </w:rPr>
        <w:t>ه</w:t>
      </w:r>
    </w:p>
    <w:p w:rsidR="005C0670" w:rsidRDefault="005C0670" w:rsidP="00EE57B0">
      <w:pPr>
        <w:bidi/>
        <w:rPr>
          <w:rtl/>
          <w:lang w:bidi="fa-IR"/>
        </w:rPr>
      </w:pPr>
      <w:r w:rsidRPr="00096927">
        <w:rPr>
          <w:rFonts w:hint="eastAsia"/>
          <w:rtl/>
          <w:lang w:bidi="fa-IR"/>
        </w:rPr>
        <w:t>مد</w:t>
      </w:r>
      <w:r w:rsidRPr="00096927">
        <w:rPr>
          <w:rFonts w:hint="cs"/>
          <w:rtl/>
          <w:lang w:bidi="fa-IR"/>
        </w:rPr>
        <w:t>ی</w:t>
      </w:r>
      <w:r w:rsidRPr="00096927">
        <w:rPr>
          <w:rFonts w:hint="eastAsia"/>
          <w:rtl/>
          <w:lang w:bidi="fa-IR"/>
        </w:rPr>
        <w:t>ر</w:t>
      </w:r>
      <w:r w:rsidRPr="00096927">
        <w:rPr>
          <w:rFonts w:hint="cs"/>
          <w:rtl/>
          <w:lang w:bidi="fa-IR"/>
        </w:rPr>
        <w:t>ی</w:t>
      </w:r>
      <w:r w:rsidRPr="00096927">
        <w:rPr>
          <w:rFonts w:hint="eastAsia"/>
          <w:rtl/>
          <w:lang w:bidi="fa-IR"/>
        </w:rPr>
        <w:t>ت</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w:t>
      </w:r>
      <w:r w:rsidR="00C52578">
        <w:rPr>
          <w:rFonts w:hint="cs"/>
          <w:rtl/>
          <w:lang w:bidi="fa-IR"/>
        </w:rPr>
        <w:t>مصرف برق</w:t>
      </w:r>
      <w:r w:rsidRPr="00096927">
        <w:rPr>
          <w:rtl/>
          <w:lang w:bidi="fa-IR"/>
        </w:rPr>
        <w:t>، امر اساس</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عملکرد ب</w:t>
      </w:r>
      <w:r w:rsidRPr="00096927">
        <w:rPr>
          <w:rFonts w:hint="cs"/>
          <w:rtl/>
          <w:lang w:bidi="fa-IR"/>
        </w:rPr>
        <w:t>ی‌</w:t>
      </w:r>
      <w:r w:rsidRPr="00096927">
        <w:rPr>
          <w:rFonts w:hint="eastAsia"/>
          <w:rtl/>
          <w:lang w:bidi="fa-IR"/>
        </w:rPr>
        <w:t>درنگ</w:t>
      </w:r>
      <w:r w:rsidRPr="00096927">
        <w:rPr>
          <w:rtl/>
          <w:lang w:bidi="fa-IR"/>
        </w:rPr>
        <w:t xml:space="preserve"> س</w:t>
      </w:r>
      <w:r w:rsidRPr="00096927">
        <w:rPr>
          <w:rFonts w:hint="cs"/>
          <w:rtl/>
          <w:lang w:bidi="fa-IR"/>
        </w:rPr>
        <w:t>ی</w:t>
      </w:r>
      <w:r w:rsidRPr="00096927">
        <w:rPr>
          <w:rFonts w:hint="eastAsia"/>
          <w:rtl/>
          <w:lang w:bidi="fa-IR"/>
        </w:rPr>
        <w:t>ستم</w:t>
      </w:r>
      <w:r w:rsidRPr="00096927">
        <w:rPr>
          <w:rtl/>
          <w:lang w:bidi="fa-IR"/>
        </w:rPr>
        <w:t xml:space="preserve"> ما است. منبع تغذ</w:t>
      </w:r>
      <w:r w:rsidRPr="00096927">
        <w:rPr>
          <w:rFonts w:hint="cs"/>
          <w:rtl/>
          <w:lang w:bidi="fa-IR"/>
        </w:rPr>
        <w:t>ی</w:t>
      </w:r>
      <w:r w:rsidRPr="00096927">
        <w:rPr>
          <w:rFonts w:hint="eastAsia"/>
          <w:rtl/>
          <w:lang w:bidi="fa-IR"/>
        </w:rPr>
        <w:t>ه</w:t>
      </w:r>
      <w:r w:rsidRPr="00096927">
        <w:rPr>
          <w:rtl/>
          <w:lang w:bidi="fa-IR"/>
        </w:rPr>
        <w:t xml:space="preserve"> 24 ولت با دقت به منظور انتقال به</w:t>
      </w:r>
      <w:r w:rsidRPr="00096927">
        <w:rPr>
          <w:rFonts w:hint="cs"/>
          <w:rtl/>
          <w:lang w:bidi="fa-IR"/>
        </w:rPr>
        <w:t>ی</w:t>
      </w:r>
      <w:r w:rsidRPr="00096927">
        <w:rPr>
          <w:rFonts w:hint="eastAsia"/>
          <w:rtl/>
          <w:lang w:bidi="fa-IR"/>
        </w:rPr>
        <w:t>نه</w:t>
      </w:r>
      <w:r w:rsidRPr="00096927">
        <w:rPr>
          <w:rtl/>
          <w:lang w:bidi="fa-IR"/>
        </w:rPr>
        <w:t xml:space="preserve"> برق به هر دو موتور و واحد کنترل </w:t>
      </w:r>
      <w:r w:rsidR="000958ED">
        <w:rPr>
          <w:rFonts w:hint="cs"/>
          <w:rtl/>
          <w:lang w:bidi="fa-IR"/>
        </w:rPr>
        <w:t>تنظیم می‌شود</w:t>
      </w:r>
      <w:r w:rsidRPr="00096927">
        <w:rPr>
          <w:rtl/>
          <w:lang w:bidi="fa-IR"/>
        </w:rPr>
        <w:t>. درا</w:t>
      </w:r>
      <w:r w:rsidRPr="00096927">
        <w:rPr>
          <w:rFonts w:hint="cs"/>
          <w:rtl/>
          <w:lang w:bidi="fa-IR"/>
        </w:rPr>
        <w:t>ی</w:t>
      </w:r>
      <w:r w:rsidRPr="00096927">
        <w:rPr>
          <w:rFonts w:hint="eastAsia"/>
          <w:rtl/>
          <w:lang w:bidi="fa-IR"/>
        </w:rPr>
        <w:t>ور</w:t>
      </w:r>
      <w:r w:rsidRPr="00096927">
        <w:rPr>
          <w:rtl/>
          <w:lang w:bidi="fa-IR"/>
        </w:rPr>
        <w:t xml:space="preserve"> موتور </w:t>
      </w:r>
      <w:r w:rsidRPr="00096927">
        <w:rPr>
          <w:rFonts w:hint="cs"/>
          <w:rtl/>
          <w:lang w:bidi="fa-IR"/>
        </w:rPr>
        <w:t>ی</w:t>
      </w:r>
      <w:r w:rsidRPr="00096927">
        <w:rPr>
          <w:rFonts w:hint="eastAsia"/>
          <w:rtl/>
          <w:lang w:bidi="fa-IR"/>
        </w:rPr>
        <w:t>عن</w:t>
      </w:r>
      <w:r w:rsidRPr="00096927">
        <w:rPr>
          <w:rFonts w:hint="cs"/>
          <w:rtl/>
          <w:lang w:bidi="fa-IR"/>
        </w:rPr>
        <w:t>ی</w:t>
      </w:r>
      <w:r w:rsidRPr="00096927">
        <w:rPr>
          <w:rtl/>
          <w:lang w:bidi="fa-IR"/>
        </w:rPr>
        <w:t xml:space="preserve"> ماژول </w:t>
      </w:r>
      <w:r w:rsidRPr="00096927">
        <w:rPr>
          <w:lang w:bidi="fa-IR"/>
        </w:rPr>
        <w:t>L298</w:t>
      </w:r>
      <w:r w:rsidRPr="00096927">
        <w:rPr>
          <w:rtl/>
          <w:lang w:bidi="fa-IR"/>
        </w:rPr>
        <w:t xml:space="preserve"> مستق</w:t>
      </w:r>
      <w:r w:rsidRPr="00096927">
        <w:rPr>
          <w:rFonts w:hint="cs"/>
          <w:rtl/>
          <w:lang w:bidi="fa-IR"/>
        </w:rPr>
        <w:t>ی</w:t>
      </w:r>
      <w:r w:rsidRPr="00096927">
        <w:rPr>
          <w:rFonts w:hint="eastAsia"/>
          <w:rtl/>
          <w:lang w:bidi="fa-IR"/>
        </w:rPr>
        <w:t>ماً</w:t>
      </w:r>
      <w:r w:rsidRPr="00096927">
        <w:rPr>
          <w:rtl/>
          <w:lang w:bidi="fa-IR"/>
        </w:rPr>
        <w:t xml:space="preserve"> به ورود</w:t>
      </w:r>
      <w:r w:rsidRPr="00096927">
        <w:rPr>
          <w:rFonts w:hint="cs"/>
          <w:rtl/>
          <w:lang w:bidi="fa-IR"/>
        </w:rPr>
        <w:t>ی</w:t>
      </w:r>
      <w:r w:rsidRPr="00096927">
        <w:rPr>
          <w:rtl/>
          <w:lang w:bidi="fa-IR"/>
        </w:rPr>
        <w:t xml:space="preserve"> 24 ولت متصل م</w:t>
      </w:r>
      <w:r w:rsidRPr="00096927">
        <w:rPr>
          <w:rFonts w:hint="cs"/>
          <w:rtl/>
          <w:lang w:bidi="fa-IR"/>
        </w:rPr>
        <w:t>ی‌</w:t>
      </w:r>
      <w:r w:rsidRPr="00096927">
        <w:rPr>
          <w:rFonts w:hint="eastAsia"/>
          <w:rtl/>
          <w:lang w:bidi="fa-IR"/>
        </w:rPr>
        <w:t>شود</w:t>
      </w:r>
      <w:r w:rsidRPr="00096927">
        <w:rPr>
          <w:rtl/>
          <w:lang w:bidi="fa-IR"/>
        </w:rPr>
        <w:t xml:space="preserve"> و تام</w:t>
      </w:r>
      <w:r w:rsidRPr="00096927">
        <w:rPr>
          <w:rFonts w:hint="cs"/>
          <w:rtl/>
          <w:lang w:bidi="fa-IR"/>
        </w:rPr>
        <w:t>ی</w:t>
      </w:r>
      <w:r w:rsidRPr="00096927">
        <w:rPr>
          <w:rFonts w:hint="eastAsia"/>
          <w:rtl/>
          <w:lang w:bidi="fa-IR"/>
        </w:rPr>
        <w:t>ن</w:t>
      </w:r>
      <w:r w:rsidRPr="00096927">
        <w:rPr>
          <w:rtl/>
          <w:lang w:bidi="fa-IR"/>
        </w:rPr>
        <w:t xml:space="preserve"> برق به موتورها را تنظ</w:t>
      </w:r>
      <w:r w:rsidRPr="00096927">
        <w:rPr>
          <w:rFonts w:hint="cs"/>
          <w:rtl/>
          <w:lang w:bidi="fa-IR"/>
        </w:rPr>
        <w:t>ی</w:t>
      </w:r>
      <w:r w:rsidRPr="00096927">
        <w:rPr>
          <w:rFonts w:hint="eastAsia"/>
          <w:rtl/>
          <w:lang w:bidi="fa-IR"/>
        </w:rPr>
        <w:t>م</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w:t>
      </w:r>
      <w:r w:rsidRPr="00096927">
        <w:rPr>
          <w:lang w:bidi="fa-IR"/>
        </w:rPr>
        <w:t xml:space="preserve"> </w:t>
      </w:r>
      <w:r w:rsidRPr="00096927">
        <w:rPr>
          <w:rFonts w:hint="eastAsia"/>
          <w:rtl/>
          <w:lang w:bidi="fa-IR"/>
        </w:rPr>
        <w:t>برا</w:t>
      </w:r>
      <w:r w:rsidRPr="00096927">
        <w:rPr>
          <w:rFonts w:hint="cs"/>
          <w:rtl/>
          <w:lang w:bidi="fa-IR"/>
        </w:rPr>
        <w:t>ی</w:t>
      </w:r>
      <w:r w:rsidRPr="00096927">
        <w:rPr>
          <w:rtl/>
          <w:lang w:bidi="fa-IR"/>
        </w:rPr>
        <w:t xml:space="preserve"> واحد م</w:t>
      </w:r>
      <w:r w:rsidRPr="00096927">
        <w:rPr>
          <w:rFonts w:hint="cs"/>
          <w:rtl/>
          <w:lang w:bidi="fa-IR"/>
        </w:rPr>
        <w:t>ی</w:t>
      </w:r>
      <w:r w:rsidRPr="00096927">
        <w:rPr>
          <w:rFonts w:hint="eastAsia"/>
          <w:rtl/>
          <w:lang w:bidi="fa-IR"/>
        </w:rPr>
        <w:t>کروکنترلر</w:t>
      </w:r>
      <w:r w:rsidRPr="00096927">
        <w:rPr>
          <w:rtl/>
          <w:lang w:bidi="fa-IR"/>
        </w:rPr>
        <w:t xml:space="preserve">، از </w:t>
      </w:r>
      <w:r w:rsidRPr="00096927">
        <w:rPr>
          <w:rFonts w:hint="cs"/>
          <w:rtl/>
          <w:lang w:bidi="fa-IR"/>
        </w:rPr>
        <w:t>ی</w:t>
      </w:r>
      <w:r w:rsidRPr="00096927">
        <w:rPr>
          <w:rFonts w:hint="eastAsia"/>
          <w:rtl/>
          <w:lang w:bidi="fa-IR"/>
        </w:rPr>
        <w:t>ک</w:t>
      </w:r>
      <w:r w:rsidRPr="00096927">
        <w:rPr>
          <w:rtl/>
          <w:lang w:bidi="fa-IR"/>
        </w:rPr>
        <w:t xml:space="preserve"> ماژول </w:t>
      </w:r>
      <w:r w:rsidRPr="00096927">
        <w:rPr>
          <w:lang w:bidi="fa-IR"/>
        </w:rPr>
        <w:t>LM2596</w:t>
      </w:r>
      <w:r w:rsidRPr="00096927">
        <w:rPr>
          <w:rtl/>
          <w:lang w:bidi="fa-IR"/>
        </w:rPr>
        <w:t xml:space="preserve"> استفاده شده است تا ولتاژ 24 ولت به ولتاژ پا</w:t>
      </w:r>
      <w:r w:rsidRPr="00096927">
        <w:rPr>
          <w:rFonts w:hint="cs"/>
          <w:rtl/>
          <w:lang w:bidi="fa-IR"/>
        </w:rPr>
        <w:t>ی</w:t>
      </w:r>
      <w:r w:rsidRPr="00096927">
        <w:rPr>
          <w:rFonts w:hint="eastAsia"/>
          <w:rtl/>
          <w:lang w:bidi="fa-IR"/>
        </w:rPr>
        <w:t>دار</w:t>
      </w:r>
      <w:r w:rsidRPr="00096927">
        <w:rPr>
          <w:rtl/>
          <w:lang w:bidi="fa-IR"/>
        </w:rPr>
        <w:t xml:space="preserve"> 5 ولت تبد</w:t>
      </w:r>
      <w:r w:rsidRPr="00096927">
        <w:rPr>
          <w:rFonts w:hint="cs"/>
          <w:rtl/>
          <w:lang w:bidi="fa-IR"/>
        </w:rPr>
        <w:t>ی</w:t>
      </w:r>
      <w:r w:rsidRPr="00096927">
        <w:rPr>
          <w:rFonts w:hint="eastAsia"/>
          <w:rtl/>
          <w:lang w:bidi="fa-IR"/>
        </w:rPr>
        <w:t>ل</w:t>
      </w:r>
      <w:r w:rsidRPr="00096927">
        <w:rPr>
          <w:rtl/>
          <w:lang w:bidi="fa-IR"/>
        </w:rPr>
        <w:t xml:space="preserve"> شود. </w:t>
      </w:r>
      <w:r w:rsidR="000C4C62">
        <w:rPr>
          <w:rFonts w:hint="cs"/>
          <w:rtl/>
          <w:lang w:bidi="fa-IR"/>
        </w:rPr>
        <w:t xml:space="preserve">در حقیقت این ماژول یک مبدل </w:t>
      </w:r>
      <w:r w:rsidR="000C4C62">
        <w:rPr>
          <w:lang w:bidi="fa-IR"/>
        </w:rPr>
        <w:t>dc</w:t>
      </w:r>
      <w:r w:rsidR="000C4C62">
        <w:rPr>
          <w:rFonts w:hint="cs"/>
          <w:rtl/>
          <w:lang w:bidi="fa-IR"/>
        </w:rPr>
        <w:t xml:space="preserve"> به </w:t>
      </w:r>
      <w:r w:rsidR="000C4C62">
        <w:rPr>
          <w:lang w:bidi="fa-IR"/>
        </w:rPr>
        <w:t>dc</w:t>
      </w:r>
      <w:r w:rsidR="00EE57B0">
        <w:rPr>
          <w:rFonts w:hint="cs"/>
          <w:rtl/>
          <w:lang w:bidi="fa-IR"/>
        </w:rPr>
        <w:t xml:space="preserve"> </w:t>
      </w:r>
      <w:r w:rsidR="000C4C62">
        <w:rPr>
          <w:rFonts w:hint="cs"/>
          <w:rtl/>
          <w:lang w:bidi="fa-IR"/>
        </w:rPr>
        <w:t xml:space="preserve">می‌باشد. با </w:t>
      </w:r>
      <w:r w:rsidRPr="00096927">
        <w:rPr>
          <w:rtl/>
          <w:lang w:bidi="fa-IR"/>
        </w:rPr>
        <w:t>ا</w:t>
      </w:r>
      <w:r w:rsidRPr="00096927">
        <w:rPr>
          <w:rFonts w:hint="cs"/>
          <w:rtl/>
          <w:lang w:bidi="fa-IR"/>
        </w:rPr>
        <w:t>ی</w:t>
      </w:r>
      <w:r w:rsidRPr="00096927">
        <w:rPr>
          <w:rFonts w:hint="eastAsia"/>
          <w:rtl/>
          <w:lang w:bidi="fa-IR"/>
        </w:rPr>
        <w:t>ن</w:t>
      </w:r>
      <w:r w:rsidRPr="00096927">
        <w:rPr>
          <w:rtl/>
          <w:lang w:bidi="fa-IR"/>
        </w:rPr>
        <w:t xml:space="preserve"> اقدام </w:t>
      </w:r>
      <w:r w:rsidR="000C4C62">
        <w:rPr>
          <w:rFonts w:hint="cs"/>
          <w:rtl/>
          <w:lang w:bidi="fa-IR"/>
        </w:rPr>
        <w:t>اطمینان حاصل می‌کنیم</w:t>
      </w:r>
      <w:r w:rsidRPr="00096927">
        <w:rPr>
          <w:rtl/>
          <w:lang w:bidi="fa-IR"/>
        </w:rPr>
        <w:t xml:space="preserve"> که </w:t>
      </w:r>
      <w:r w:rsidRPr="00096927">
        <w:rPr>
          <w:rFonts w:hint="cs"/>
          <w:rtl/>
          <w:lang w:bidi="fa-IR"/>
        </w:rPr>
        <w:t>ی</w:t>
      </w:r>
      <w:r w:rsidRPr="00096927">
        <w:rPr>
          <w:rFonts w:hint="eastAsia"/>
          <w:rtl/>
          <w:lang w:bidi="fa-IR"/>
        </w:rPr>
        <w:t>ک</w:t>
      </w:r>
      <w:r w:rsidRPr="00096927">
        <w:rPr>
          <w:rtl/>
          <w:lang w:bidi="fa-IR"/>
        </w:rPr>
        <w:t xml:space="preserve"> منبع تغذ</w:t>
      </w:r>
      <w:r w:rsidRPr="00096927">
        <w:rPr>
          <w:rFonts w:hint="cs"/>
          <w:rtl/>
          <w:lang w:bidi="fa-IR"/>
        </w:rPr>
        <w:t>ی</w:t>
      </w:r>
      <w:r w:rsidRPr="00096927">
        <w:rPr>
          <w:rFonts w:hint="eastAsia"/>
          <w:rtl/>
          <w:lang w:bidi="fa-IR"/>
        </w:rPr>
        <w:t>ه</w:t>
      </w:r>
      <w:r w:rsidRPr="00096927">
        <w:rPr>
          <w:rtl/>
          <w:lang w:bidi="fa-IR"/>
        </w:rPr>
        <w:t xml:space="preserve"> ثابت و قابل </w:t>
      </w:r>
      <w:r w:rsidR="000C4C62">
        <w:rPr>
          <w:rFonts w:hint="cs"/>
          <w:rtl/>
          <w:lang w:bidi="fa-IR"/>
        </w:rPr>
        <w:t xml:space="preserve">اتکا و بدون نوسان </w:t>
      </w:r>
      <w:r w:rsidRPr="00096927">
        <w:rPr>
          <w:rtl/>
          <w:lang w:bidi="fa-IR"/>
        </w:rPr>
        <w:t>برا</w:t>
      </w:r>
      <w:r w:rsidRPr="00096927">
        <w:rPr>
          <w:rFonts w:hint="cs"/>
          <w:rtl/>
          <w:lang w:bidi="fa-IR"/>
        </w:rPr>
        <w:t>ی</w:t>
      </w:r>
      <w:r w:rsidRPr="00096927">
        <w:rPr>
          <w:rtl/>
          <w:lang w:bidi="fa-IR"/>
        </w:rPr>
        <w:t xml:space="preserve"> </w:t>
      </w:r>
      <w:r w:rsidR="000C4C62">
        <w:rPr>
          <w:rFonts w:hint="cs"/>
          <w:rtl/>
          <w:lang w:bidi="fa-IR"/>
        </w:rPr>
        <w:t>میکروکنترلر</w:t>
      </w:r>
      <w:r w:rsidRPr="00096927">
        <w:rPr>
          <w:rtl/>
          <w:lang w:bidi="fa-IR"/>
        </w:rPr>
        <w:t xml:space="preserve"> وجود دارد</w:t>
      </w:r>
      <w:r w:rsidR="000C4C62">
        <w:rPr>
          <w:rFonts w:hint="cs"/>
          <w:rtl/>
          <w:lang w:bidi="fa-IR"/>
        </w:rPr>
        <w:t>.</w:t>
      </w:r>
    </w:p>
    <w:p w:rsidR="000C4C62" w:rsidRDefault="000C4C62" w:rsidP="000C4C62">
      <w:pPr>
        <w:bidi/>
        <w:rPr>
          <w:rtl/>
          <w:lang w:bidi="fa-IR"/>
        </w:rPr>
      </w:pPr>
    </w:p>
    <w:p w:rsidR="000C4C62" w:rsidRDefault="000C4C62" w:rsidP="000C4C62">
      <w:pPr>
        <w:bidi/>
        <w:rPr>
          <w:rtl/>
          <w:lang w:bidi="fa-IR"/>
        </w:rPr>
      </w:pPr>
    </w:p>
    <w:p w:rsidR="00050FE8" w:rsidRDefault="006119C0" w:rsidP="00050FE8">
      <w:pPr>
        <w:keepNext/>
        <w:bidi/>
        <w:jc w:val="center"/>
      </w:pPr>
      <w:r>
        <w:rPr>
          <w:lang w:bidi="fa-IR"/>
        </w:rPr>
        <w:lastRenderedPageBreak/>
        <w:pict>
          <v:shape id="_x0000_i1044" type="#_x0000_t75" style="width:280.5pt;height:125.25pt">
            <v:imagedata r:id="rId92" o:title="LM2596"/>
          </v:shape>
        </w:pict>
      </w:r>
    </w:p>
    <w:p w:rsidR="000C4C62" w:rsidRPr="00096927" w:rsidRDefault="00050FE8" w:rsidP="00050FE8">
      <w:pPr>
        <w:pStyle w:val="Caption"/>
        <w:bidi/>
        <w:jc w:val="center"/>
        <w:rPr>
          <w:rtl/>
          <w:lang w:bidi="fa-IR"/>
        </w:rPr>
      </w:pPr>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4</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7</w:t>
      </w:r>
      <w:r w:rsidR="00DA77A6">
        <w:rPr>
          <w:rtl/>
        </w:rPr>
        <w:fldChar w:fldCharType="end"/>
      </w:r>
      <w:r>
        <w:rPr>
          <w:rFonts w:hint="cs"/>
          <w:rtl/>
          <w:lang w:bidi="fa-IR"/>
        </w:rPr>
        <w:t xml:space="preserve"> ماژول تبدیل کننده‌ی </w:t>
      </w:r>
      <w:r>
        <w:rPr>
          <w:lang w:bidi="fa-IR"/>
        </w:rPr>
        <w:t>DC</w:t>
      </w:r>
      <w:r>
        <w:rPr>
          <w:rFonts w:hint="cs"/>
          <w:rtl/>
          <w:lang w:bidi="fa-IR"/>
        </w:rPr>
        <w:t xml:space="preserve"> به </w:t>
      </w:r>
      <w:r>
        <w:rPr>
          <w:lang w:bidi="fa-IR"/>
        </w:rPr>
        <w:t>DC</w:t>
      </w:r>
      <w:r>
        <w:rPr>
          <w:rFonts w:hint="cs"/>
          <w:rtl/>
          <w:lang w:bidi="fa-IR"/>
        </w:rPr>
        <w:t xml:space="preserve"> </w:t>
      </w:r>
      <w:r>
        <w:rPr>
          <w:lang w:bidi="fa-IR"/>
        </w:rPr>
        <w:t>LM2596</w:t>
      </w:r>
    </w:p>
    <w:p w:rsidR="005C0670" w:rsidRPr="00096927" w:rsidRDefault="005C0670" w:rsidP="005C0670">
      <w:pPr>
        <w:pStyle w:val="Heading3"/>
        <w:rPr>
          <w:rtl/>
        </w:rPr>
      </w:pPr>
      <w:r w:rsidRPr="00096927">
        <w:rPr>
          <w:rFonts w:hint="cs"/>
          <w:rtl/>
        </w:rPr>
        <w:t>طراحی فیبر مدار چاپی</w:t>
      </w:r>
    </w:p>
    <w:p w:rsidR="005C0670" w:rsidRPr="00096927" w:rsidRDefault="005C0670" w:rsidP="00EE57B0">
      <w:pPr>
        <w:bidi/>
        <w:rPr>
          <w:rtl/>
          <w:lang w:bidi="fa-IR"/>
        </w:rPr>
      </w:pPr>
      <w:r w:rsidRPr="00096927">
        <w:rPr>
          <w:rFonts w:hint="cs"/>
          <w:rtl/>
          <w:lang w:bidi="fa-IR"/>
        </w:rPr>
        <w:t xml:space="preserve">برای فراهم آوردن امکان توسعه و تغییر و یا تعویض سریع قطعات مورد استفاده در ربات ها، تصمیم بر این شد که از هر یک از قطعات، در قالب ماژول مورد استفاده قرار گیرد و برای برقراری ارتباط بین ماژول ها یک فیبر مدار چاپی، </w:t>
      </w:r>
      <w:r w:rsidR="00EE57B0">
        <w:rPr>
          <w:rFonts w:hint="cs"/>
          <w:rtl/>
          <w:lang w:bidi="fa-IR"/>
        </w:rPr>
        <w:t>ط</w:t>
      </w:r>
      <w:r w:rsidRPr="00096927">
        <w:rPr>
          <w:rFonts w:hint="cs"/>
          <w:rtl/>
          <w:lang w:bidi="fa-IR"/>
        </w:rPr>
        <w:t>راحی و چاپ شد. بر روی این مدار درگاه های مورد نیاز برای ورودی برق و حسگر های موتور ها تعبیه شده است.</w:t>
      </w:r>
    </w:p>
    <w:p w:rsidR="005C0670" w:rsidRDefault="005C0670" w:rsidP="00EE57B0">
      <w:pPr>
        <w:bidi/>
        <w:rPr>
          <w:rtl/>
          <w:lang w:bidi="fa-IR"/>
        </w:rPr>
      </w:pPr>
      <w:r w:rsidRPr="00EE57B0">
        <w:rPr>
          <w:rFonts w:hint="cs"/>
          <w:rtl/>
        </w:rPr>
        <w:t xml:space="preserve">در انتها، دو سیم برای برق ورودی و دو سیم دیگر برای ارتباط </w:t>
      </w:r>
      <w:r w:rsidRPr="00EE57B0">
        <w:t>UART</w:t>
      </w:r>
      <w:r w:rsidRPr="00EE57B0">
        <w:rPr>
          <w:rFonts w:hint="cs"/>
          <w:rtl/>
        </w:rPr>
        <w:t xml:space="preserve"> (‌</w:t>
      </w:r>
      <w:r w:rsidRPr="00EE57B0">
        <w:t>TX , RX</w:t>
      </w:r>
      <w:r w:rsidRPr="00EE57B0">
        <w:rPr>
          <w:rFonts w:hint="cs"/>
          <w:rtl/>
        </w:rPr>
        <w:t>) از هر یک از ربات ها خارج</w:t>
      </w:r>
      <w:r w:rsidRPr="00096927">
        <w:rPr>
          <w:rFonts w:hint="cs"/>
          <w:rtl/>
          <w:lang w:bidi="fa-IR"/>
        </w:rPr>
        <w:t xml:space="preserve"> می‌شود. این سیم ها بر روی سقف به ماژول های </w:t>
      </w:r>
      <w:r w:rsidRPr="00096927">
        <w:rPr>
          <w:lang w:bidi="fa-IR"/>
        </w:rPr>
        <w:t xml:space="preserve"> USB </w:t>
      </w:r>
      <w:r w:rsidR="00EE57B0">
        <w:rPr>
          <w:rFonts w:hint="cs"/>
          <w:rtl/>
          <w:lang w:bidi="fa-IR"/>
        </w:rPr>
        <w:t>ب</w:t>
      </w:r>
      <w:r w:rsidRPr="00096927">
        <w:rPr>
          <w:rFonts w:hint="cs"/>
          <w:rtl/>
          <w:lang w:bidi="fa-IR"/>
        </w:rPr>
        <w:t xml:space="preserve">ه سریال مربوطه وصل شده و توسط هاب </w:t>
      </w:r>
      <w:r w:rsidRPr="00096927">
        <w:rPr>
          <w:lang w:bidi="fa-IR"/>
        </w:rPr>
        <w:t>USB</w:t>
      </w:r>
      <w:r w:rsidRPr="00096927">
        <w:rPr>
          <w:rFonts w:hint="cs"/>
          <w:rtl/>
          <w:lang w:bidi="fa-IR"/>
        </w:rPr>
        <w:t xml:space="preserve"> به کامپیوتر متصل می‌گردند.</w:t>
      </w:r>
    </w:p>
    <w:tbl>
      <w:tblPr>
        <w:tblStyle w:val="TableGrid"/>
        <w:bidiVisual/>
        <w:tblW w:w="9949"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0"/>
        <w:gridCol w:w="5039"/>
      </w:tblGrid>
      <w:tr w:rsidR="00AA6B61" w:rsidTr="00FB791E">
        <w:trPr>
          <w:trHeight w:val="5052"/>
        </w:trPr>
        <w:tc>
          <w:tcPr>
            <w:tcW w:w="4910" w:type="dxa"/>
          </w:tcPr>
          <w:p w:rsidR="00FB791E" w:rsidRDefault="00AA6B61" w:rsidP="00FB791E">
            <w:pPr>
              <w:keepNext/>
              <w:bidi/>
              <w:ind w:firstLine="0"/>
              <w:jc w:val="center"/>
            </w:pPr>
            <w:r>
              <w:rPr>
                <w:noProof/>
              </w:rPr>
              <w:drawing>
                <wp:inline distT="0" distB="0" distL="0" distR="0" wp14:anchorId="5B40E41C" wp14:editId="637BFF08">
                  <wp:extent cx="2972345" cy="2743200"/>
                  <wp:effectExtent l="0" t="0" r="0" b="0"/>
                  <wp:docPr id="679233011" name="Picture 679233011" descr="C:\Users\User\AppData\Local\Microsoft\Windows\INetCache\Content.Word\PCB_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C:\Users\User\AppData\Local\Microsoft\Windows\INetCache\Content.Word\PCB_2D.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972345" cy="2743200"/>
                          </a:xfrm>
                          <a:prstGeom prst="rect">
                            <a:avLst/>
                          </a:prstGeom>
                          <a:noFill/>
                          <a:ln>
                            <a:noFill/>
                          </a:ln>
                        </pic:spPr>
                      </pic:pic>
                    </a:graphicData>
                  </a:graphic>
                </wp:inline>
              </w:drawing>
            </w:r>
          </w:p>
          <w:p w:rsidR="00AA6B61" w:rsidRDefault="00FB791E" w:rsidP="00FB791E">
            <w:pPr>
              <w:pStyle w:val="Caption"/>
              <w:bidi/>
              <w:jc w:val="center"/>
              <w:rPr>
                <w:rtl/>
                <w:lang w:bidi="fa-IR"/>
              </w:rPr>
            </w:pPr>
            <w:r>
              <w:rPr>
                <w:rFonts w:hint="cs"/>
                <w:rtl/>
                <w:lang w:bidi="fa-IR"/>
              </w:rPr>
              <w:t>الف</w:t>
            </w:r>
          </w:p>
        </w:tc>
        <w:tc>
          <w:tcPr>
            <w:tcW w:w="5039" w:type="dxa"/>
          </w:tcPr>
          <w:p w:rsidR="00FB791E" w:rsidRDefault="00AA6B61" w:rsidP="00FB791E">
            <w:pPr>
              <w:keepNext/>
              <w:bidi/>
              <w:ind w:firstLine="0"/>
              <w:jc w:val="center"/>
            </w:pPr>
            <w:r>
              <w:rPr>
                <w:noProof/>
              </w:rPr>
              <w:drawing>
                <wp:inline distT="0" distB="0" distL="0" distR="0" wp14:anchorId="0525728D" wp14:editId="08A83809">
                  <wp:extent cx="3053165" cy="2743200"/>
                  <wp:effectExtent l="0" t="0" r="0" b="0"/>
                  <wp:docPr id="679233010" name="Picture 679233010" descr="C:\Users\User\AppData\Local\Microsoft\Windows\INetCache\Content.Word\PCB_Front_F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C:\Users\User\AppData\Local\Microsoft\Windows\INetCache\Content.Word\PCB_Front_Full.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053165" cy="2743200"/>
                          </a:xfrm>
                          <a:prstGeom prst="rect">
                            <a:avLst/>
                          </a:prstGeom>
                          <a:noFill/>
                          <a:ln>
                            <a:noFill/>
                          </a:ln>
                        </pic:spPr>
                      </pic:pic>
                    </a:graphicData>
                  </a:graphic>
                </wp:inline>
              </w:drawing>
            </w:r>
          </w:p>
          <w:p w:rsidR="00AA6B61" w:rsidRDefault="00FB791E" w:rsidP="00FB791E">
            <w:pPr>
              <w:pStyle w:val="Caption"/>
              <w:keepNext/>
              <w:bidi/>
              <w:jc w:val="center"/>
              <w:rPr>
                <w:rtl/>
                <w:lang w:bidi="fa-IR"/>
              </w:rPr>
            </w:pPr>
            <w:r>
              <w:rPr>
                <w:rFonts w:hint="cs"/>
                <w:rtl/>
              </w:rPr>
              <w:t>ب</w:t>
            </w:r>
          </w:p>
        </w:tc>
      </w:tr>
    </w:tbl>
    <w:p w:rsidR="00AA6B61" w:rsidRPr="00096927" w:rsidRDefault="00FB791E" w:rsidP="00FB791E">
      <w:pPr>
        <w:pStyle w:val="Caption"/>
        <w:bidi/>
        <w:jc w:val="center"/>
        <w:rPr>
          <w:rtl/>
          <w:lang w:bidi="fa-IR"/>
        </w:rPr>
      </w:pPr>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4</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8</w:t>
      </w:r>
      <w:r w:rsidR="00DA77A6">
        <w:rPr>
          <w:rtl/>
        </w:rPr>
        <w:fldChar w:fldCharType="end"/>
      </w:r>
      <w:r>
        <w:rPr>
          <w:rFonts w:hint="cs"/>
          <w:rtl/>
          <w:lang w:bidi="fa-IR"/>
        </w:rPr>
        <w:t xml:space="preserve"> فیبر مدار چاپی الف) نمای اتصالات ب) نمای سه بعدی ماژول‌ها</w:t>
      </w:r>
    </w:p>
    <w:p w:rsidR="005C0670" w:rsidRPr="00096927" w:rsidRDefault="005C0670" w:rsidP="00AA6B61">
      <w:pPr>
        <w:bidi/>
        <w:ind w:firstLine="0"/>
        <w:jc w:val="center"/>
        <w:rPr>
          <w:rtl/>
          <w:lang w:bidi="fa-IR"/>
        </w:rPr>
      </w:pPr>
    </w:p>
    <w:p w:rsidR="005C0670" w:rsidRPr="00096927" w:rsidRDefault="005C0670" w:rsidP="005C0670">
      <w:pPr>
        <w:bidi/>
        <w:jc w:val="left"/>
        <w:rPr>
          <w:lang w:bidi="fa-IR"/>
        </w:rPr>
      </w:pPr>
    </w:p>
    <w:p w:rsidR="005C0670" w:rsidRPr="00096927" w:rsidRDefault="005C0670" w:rsidP="00097A2C">
      <w:pPr>
        <w:pStyle w:val="Heading2"/>
        <w:rPr>
          <w:rtl/>
        </w:rPr>
      </w:pPr>
      <w:r w:rsidRPr="00096927">
        <w:rPr>
          <w:rFonts w:hint="cs"/>
          <w:rtl/>
        </w:rPr>
        <w:lastRenderedPageBreak/>
        <w:t>برنامه نویسی میکر</w:t>
      </w:r>
      <w:r>
        <w:rPr>
          <w:rFonts w:hint="cs"/>
          <w:rtl/>
        </w:rPr>
        <w:t>و</w:t>
      </w:r>
      <w:r w:rsidRPr="00096927">
        <w:rPr>
          <w:rFonts w:hint="cs"/>
          <w:rtl/>
        </w:rPr>
        <w:t>کنترلر</w:t>
      </w:r>
    </w:p>
    <w:p w:rsidR="005C0670" w:rsidRDefault="005C0670" w:rsidP="00EE57B0">
      <w:pPr>
        <w:bidi/>
      </w:pPr>
      <w:r w:rsidRPr="00EE57B0">
        <w:rPr>
          <w:rFonts w:hint="cs"/>
          <w:rtl/>
        </w:rPr>
        <w:t>در این بخش به تحلیل برنامه ای که بر روی میکروکنترلر بارگذاری شده است می‌پردازیم. این برنامه که به زبان</w:t>
      </w:r>
      <w:r w:rsidRPr="00EE57B0">
        <w:rPr>
          <w:rtl/>
        </w:rPr>
        <w:t xml:space="preserve"> </w:t>
      </w:r>
      <w:r w:rsidRPr="00EE57B0">
        <w:t>C</w:t>
      </w:r>
      <w:r w:rsidRPr="00EE57B0">
        <w:rPr>
          <w:rtl/>
        </w:rPr>
        <w:t xml:space="preserve"> ارائه شده</w:t>
      </w:r>
      <w:r w:rsidRPr="00EE57B0">
        <w:rPr>
          <w:rFonts w:hint="cs"/>
          <w:rtl/>
        </w:rPr>
        <w:t>، ی</w:t>
      </w:r>
      <w:r w:rsidRPr="00EE57B0">
        <w:rPr>
          <w:rFonts w:hint="eastAsia"/>
          <w:rtl/>
        </w:rPr>
        <w:t>ک</w:t>
      </w:r>
      <w:r w:rsidRPr="00EE57B0">
        <w:rPr>
          <w:rtl/>
        </w:rPr>
        <w:t xml:space="preserve"> پ</w:t>
      </w:r>
      <w:r w:rsidRPr="00EE57B0">
        <w:rPr>
          <w:rFonts w:hint="cs"/>
          <w:rtl/>
        </w:rPr>
        <w:t>ی</w:t>
      </w:r>
      <w:r w:rsidRPr="00EE57B0">
        <w:rPr>
          <w:rFonts w:hint="eastAsia"/>
          <w:rtl/>
        </w:rPr>
        <w:t>اده‌ساز</w:t>
      </w:r>
      <w:r w:rsidRPr="00EE57B0">
        <w:rPr>
          <w:rFonts w:hint="cs"/>
          <w:rtl/>
        </w:rPr>
        <w:t>ی</w:t>
      </w:r>
      <w:r w:rsidRPr="00EE57B0">
        <w:rPr>
          <w:rtl/>
        </w:rPr>
        <w:t xml:space="preserve"> جامع برا</w:t>
      </w:r>
      <w:r w:rsidRPr="00EE57B0">
        <w:rPr>
          <w:rFonts w:hint="cs"/>
          <w:rtl/>
        </w:rPr>
        <w:t>ی</w:t>
      </w:r>
      <w:r w:rsidRPr="00EE57B0">
        <w:rPr>
          <w:rtl/>
        </w:rPr>
        <w:t xml:space="preserve"> کنترل و عملکرد س</w:t>
      </w:r>
      <w:r w:rsidRPr="00EE57B0">
        <w:rPr>
          <w:rFonts w:hint="cs"/>
          <w:rtl/>
        </w:rPr>
        <w:t>ی</w:t>
      </w:r>
      <w:r w:rsidRPr="00EE57B0">
        <w:rPr>
          <w:rFonts w:hint="eastAsia"/>
          <w:rtl/>
        </w:rPr>
        <w:t>ستم</w:t>
      </w:r>
      <w:r w:rsidRPr="00EE57B0">
        <w:rPr>
          <w:rtl/>
        </w:rPr>
        <w:t xml:space="preserve"> </w:t>
      </w:r>
      <w:r w:rsidR="00EE57B0" w:rsidRPr="00EE57B0">
        <w:rPr>
          <w:rFonts w:hint="cs"/>
          <w:rtl/>
        </w:rPr>
        <w:t>ربات</w:t>
      </w:r>
      <w:r w:rsidRPr="00EE57B0">
        <w:rPr>
          <w:rtl/>
        </w:rPr>
        <w:t xml:space="preserve"> </w:t>
      </w:r>
      <w:r w:rsidRPr="00EE57B0">
        <w:rPr>
          <w:rFonts w:hint="cs"/>
          <w:rtl/>
        </w:rPr>
        <w:t xml:space="preserve">را </w:t>
      </w:r>
      <w:r w:rsidRPr="00EE57B0">
        <w:rPr>
          <w:rtl/>
        </w:rPr>
        <w:t>با استفاده از م</w:t>
      </w:r>
      <w:r w:rsidRPr="00EE57B0">
        <w:rPr>
          <w:rFonts w:hint="cs"/>
          <w:rtl/>
        </w:rPr>
        <w:t>ی</w:t>
      </w:r>
      <w:r w:rsidRPr="00EE57B0">
        <w:rPr>
          <w:rFonts w:hint="eastAsia"/>
          <w:rtl/>
        </w:rPr>
        <w:t>کروکنترلر</w:t>
      </w:r>
      <w:r w:rsidRPr="00EE57B0">
        <w:rPr>
          <w:rtl/>
        </w:rPr>
        <w:t xml:space="preserve"> </w:t>
      </w:r>
      <w:r w:rsidRPr="00EE57B0">
        <w:t>STM32F103</w:t>
      </w:r>
      <w:r w:rsidR="00EE57B0" w:rsidRPr="00EE57B0">
        <w:t>RET6</w:t>
      </w:r>
      <w:r>
        <w:rPr>
          <w:rtl/>
        </w:rPr>
        <w:t xml:space="preserve"> </w:t>
      </w:r>
      <w:r>
        <w:rPr>
          <w:rFonts w:hint="cs"/>
          <w:rtl/>
        </w:rPr>
        <w:t>فرا</w:t>
      </w:r>
      <w:r w:rsidR="00EE57B0">
        <w:rPr>
          <w:rFonts w:hint="cs"/>
          <w:rtl/>
        </w:rPr>
        <w:t>ه</w:t>
      </w:r>
      <w:r>
        <w:rPr>
          <w:rFonts w:hint="cs"/>
          <w:rtl/>
        </w:rPr>
        <w:t>م می‌سازد</w:t>
      </w:r>
      <w:r>
        <w:rPr>
          <w:rtl/>
        </w:rPr>
        <w:t>. ا</w:t>
      </w:r>
      <w:r>
        <w:rPr>
          <w:rFonts w:hint="cs"/>
          <w:rtl/>
        </w:rPr>
        <w:t>ی</w:t>
      </w:r>
      <w:r>
        <w:rPr>
          <w:rFonts w:hint="eastAsia"/>
          <w:rtl/>
        </w:rPr>
        <w:t>ن</w:t>
      </w:r>
      <w:r>
        <w:rPr>
          <w:rtl/>
        </w:rPr>
        <w:t xml:space="preserve"> کد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جوانب مختلف عملکرد ربات از جمله کنترل موتورها، خواندن حسگرها، برنامه‌ر</w:t>
      </w:r>
      <w:r>
        <w:rPr>
          <w:rFonts w:hint="cs"/>
          <w:rtl/>
        </w:rPr>
        <w:t>ی</w:t>
      </w:r>
      <w:r>
        <w:rPr>
          <w:rFonts w:hint="eastAsia"/>
          <w:rtl/>
        </w:rPr>
        <w:t>ز</w:t>
      </w:r>
      <w:r>
        <w:rPr>
          <w:rFonts w:hint="cs"/>
          <w:rtl/>
        </w:rPr>
        <w:t>ی</w:t>
      </w:r>
      <w:r>
        <w:rPr>
          <w:rtl/>
        </w:rPr>
        <w:t xml:space="preserve"> </w:t>
      </w:r>
      <w:r w:rsidRPr="00EE57B0">
        <w:rPr>
          <w:rtl/>
        </w:rPr>
        <w:t>مس</w:t>
      </w:r>
      <w:r w:rsidRPr="00EE57B0">
        <w:rPr>
          <w:rFonts w:hint="cs"/>
          <w:rtl/>
        </w:rPr>
        <w:t>ی</w:t>
      </w:r>
      <w:r w:rsidRPr="00EE57B0">
        <w:rPr>
          <w:rFonts w:hint="eastAsia"/>
          <w:rtl/>
        </w:rPr>
        <w:t>ر</w:t>
      </w:r>
      <w:r w:rsidRPr="00EE57B0">
        <w:rPr>
          <w:rtl/>
        </w:rPr>
        <w:t xml:space="preserve"> و ارتباط از طر</w:t>
      </w:r>
      <w:r w:rsidRPr="00EE57B0">
        <w:rPr>
          <w:rFonts w:hint="cs"/>
          <w:rtl/>
        </w:rPr>
        <w:t>ی</w:t>
      </w:r>
      <w:r w:rsidRPr="00EE57B0">
        <w:rPr>
          <w:rFonts w:hint="eastAsia"/>
          <w:rtl/>
        </w:rPr>
        <w:t>ق</w:t>
      </w:r>
      <w:r w:rsidRPr="00EE57B0">
        <w:rPr>
          <w:rtl/>
        </w:rPr>
        <w:t xml:space="preserve"> </w:t>
      </w:r>
      <w:r w:rsidRPr="00EE57B0">
        <w:t>UART</w:t>
      </w:r>
      <w:r w:rsidRPr="00EE57B0">
        <w:rPr>
          <w:rtl/>
        </w:rPr>
        <w:t xml:space="preserve"> طراح</w:t>
      </w:r>
      <w:r w:rsidRPr="00EE57B0">
        <w:rPr>
          <w:rFonts w:hint="cs"/>
          <w:rtl/>
        </w:rPr>
        <w:t>ی</w:t>
      </w:r>
      <w:r w:rsidRPr="00EE57B0">
        <w:rPr>
          <w:rtl/>
        </w:rPr>
        <w:t xml:space="preserve"> شده است.</w:t>
      </w:r>
      <w:r w:rsidR="00EE57B0" w:rsidRPr="00EE57B0">
        <w:rPr>
          <w:rFonts w:hint="cs"/>
          <w:rtl/>
        </w:rPr>
        <w:t xml:space="preserve"> برای</w:t>
      </w:r>
      <w:r w:rsidRPr="00EE57B0">
        <w:rPr>
          <w:rtl/>
        </w:rPr>
        <w:t xml:space="preserve"> پ</w:t>
      </w:r>
      <w:r w:rsidRPr="00EE57B0">
        <w:rPr>
          <w:rFonts w:hint="cs"/>
          <w:rtl/>
        </w:rPr>
        <w:t>ی</w:t>
      </w:r>
      <w:r w:rsidRPr="00EE57B0">
        <w:rPr>
          <w:rFonts w:hint="eastAsia"/>
          <w:rtl/>
        </w:rPr>
        <w:t>اده‌ساز</w:t>
      </w:r>
      <w:r w:rsidRPr="00EE57B0">
        <w:rPr>
          <w:rFonts w:hint="cs"/>
          <w:rtl/>
        </w:rPr>
        <w:t>ی</w:t>
      </w:r>
      <w:r w:rsidRPr="00EE57B0">
        <w:rPr>
          <w:rtl/>
        </w:rPr>
        <w:t xml:space="preserve"> از کتابخانه‌ها</w:t>
      </w:r>
      <w:r w:rsidRPr="00EE57B0">
        <w:rPr>
          <w:rFonts w:hint="cs"/>
          <w:rtl/>
        </w:rPr>
        <w:t>ی</w:t>
      </w:r>
      <w:r w:rsidRPr="00EE57B0">
        <w:rPr>
          <w:rtl/>
        </w:rPr>
        <w:t xml:space="preserve"> </w:t>
      </w:r>
      <w:r w:rsidRPr="00EE57B0">
        <w:t>STM32CubeMX</w:t>
      </w:r>
      <w:r w:rsidRPr="00EE57B0">
        <w:rPr>
          <w:rtl/>
        </w:rPr>
        <w:t xml:space="preserve"> و</w:t>
      </w:r>
      <w:r w:rsidR="00EE57B0">
        <w:rPr>
          <w:rFonts w:hint="cs"/>
          <w:rtl/>
          <w:lang w:bidi="fa-IR"/>
        </w:rPr>
        <w:t xml:space="preserve"> </w:t>
      </w:r>
      <w:r w:rsidRPr="00EE57B0">
        <w:t>HAL</w:t>
      </w:r>
      <w:r>
        <w:rPr>
          <w:rtl/>
        </w:rPr>
        <w:t xml:space="preserve"> استفاده م</w:t>
      </w:r>
      <w:r>
        <w:rPr>
          <w:rFonts w:hint="cs"/>
          <w:rtl/>
        </w:rPr>
        <w:t>ی‌</w:t>
      </w:r>
      <w:r w:rsidR="00EE57B0">
        <w:rPr>
          <w:rFonts w:hint="cs"/>
          <w:rtl/>
        </w:rPr>
        <w:t>شود</w:t>
      </w:r>
      <w:r>
        <w:rPr>
          <w:rtl/>
        </w:rPr>
        <w:t xml:space="preserve"> و </w:t>
      </w:r>
      <w:r>
        <w:rPr>
          <w:rFonts w:hint="cs"/>
          <w:rtl/>
        </w:rPr>
        <w:t>ی</w:t>
      </w:r>
      <w:r>
        <w:rPr>
          <w:rFonts w:hint="eastAsia"/>
          <w:rtl/>
        </w:rPr>
        <w:t>ک</w:t>
      </w:r>
      <w:r>
        <w:rPr>
          <w:rtl/>
        </w:rPr>
        <w:t xml:space="preserve"> </w:t>
      </w:r>
      <w:r>
        <w:rPr>
          <w:rFonts w:hint="cs"/>
          <w:rtl/>
        </w:rPr>
        <w:t>دسترسی</w:t>
      </w:r>
      <w:r>
        <w:rPr>
          <w:rtl/>
        </w:rPr>
        <w:t xml:space="preserve"> سطح بالا برا</w:t>
      </w:r>
      <w:r>
        <w:rPr>
          <w:rFonts w:hint="cs"/>
          <w:rtl/>
        </w:rPr>
        <w:t>ی</w:t>
      </w:r>
      <w:r>
        <w:rPr>
          <w:rtl/>
        </w:rPr>
        <w:t xml:space="preserve"> ارتباط با وسا</w:t>
      </w:r>
      <w:r>
        <w:rPr>
          <w:rFonts w:hint="cs"/>
          <w:rtl/>
        </w:rPr>
        <w:t>ی</w:t>
      </w:r>
      <w:r>
        <w:rPr>
          <w:rFonts w:hint="eastAsia"/>
          <w:rtl/>
        </w:rPr>
        <w:t>ل</w:t>
      </w:r>
      <w:r>
        <w:rPr>
          <w:rtl/>
        </w:rPr>
        <w:t xml:space="preserve"> خروج</w:t>
      </w:r>
      <w:r>
        <w:rPr>
          <w:rFonts w:hint="cs"/>
          <w:rtl/>
        </w:rPr>
        <w:t>ی</w:t>
      </w:r>
      <w:r>
        <w:rPr>
          <w:rtl/>
        </w:rPr>
        <w:t xml:space="preserve"> م</w:t>
      </w:r>
      <w:r>
        <w:rPr>
          <w:rFonts w:hint="cs"/>
          <w:rtl/>
        </w:rPr>
        <w:t>ی</w:t>
      </w:r>
      <w:r>
        <w:rPr>
          <w:rFonts w:hint="eastAsia"/>
          <w:rtl/>
        </w:rPr>
        <w:t>کروکنترلر</w:t>
      </w:r>
      <w:r>
        <w:rPr>
          <w:rtl/>
        </w:rPr>
        <w:t xml:space="preserve"> ارائه م</w:t>
      </w:r>
      <w:r>
        <w:rPr>
          <w:rFonts w:hint="cs"/>
          <w:rtl/>
        </w:rPr>
        <w:t>ی‌</w:t>
      </w:r>
      <w:r>
        <w:rPr>
          <w:rFonts w:hint="eastAsia"/>
          <w:rtl/>
        </w:rPr>
        <w:t>دهد</w:t>
      </w:r>
      <w:r>
        <w:rPr>
          <w:rtl/>
        </w:rPr>
        <w:t>.</w:t>
      </w:r>
    </w:p>
    <w:p w:rsidR="005C0670" w:rsidRPr="00096927" w:rsidRDefault="002621E5" w:rsidP="002621E5">
      <w:pPr>
        <w:pStyle w:val="Heading3"/>
      </w:pPr>
      <w:r>
        <w:rPr>
          <w:rFonts w:hint="cs"/>
          <w:rtl/>
        </w:rPr>
        <w:t>خوانش حسگرهای نوری سرعت</w:t>
      </w:r>
    </w:p>
    <w:p w:rsidR="005C0670" w:rsidRDefault="005C0670" w:rsidP="00375B87">
      <w:pPr>
        <w:bidi/>
        <w:rPr>
          <w:rtl/>
          <w:lang w:bidi="fa-IR"/>
        </w:rPr>
      </w:pPr>
      <w:r w:rsidRPr="00096927">
        <w:rPr>
          <w:rFonts w:hint="cs"/>
          <w:rtl/>
          <w:lang w:bidi="fa-IR"/>
        </w:rPr>
        <w:t xml:space="preserve">حسگر </w:t>
      </w:r>
      <w:r w:rsidR="00EE57B0">
        <w:rPr>
          <w:rFonts w:hint="cs"/>
          <w:rtl/>
          <w:lang w:bidi="fa-IR"/>
        </w:rPr>
        <w:t>نوری</w:t>
      </w:r>
      <w:r w:rsidRPr="00096927">
        <w:rPr>
          <w:rFonts w:hint="cs"/>
          <w:rtl/>
          <w:lang w:bidi="fa-IR"/>
        </w:rPr>
        <w:t xml:space="preserve"> که در این ربات به کار رفته است از نوع دو کاناله می‌باشد و این موضوع به ما کمک می‌کند که جهت حرکت موتور را متوجه شویم.</w:t>
      </w:r>
      <w:r w:rsidRPr="00BE768B">
        <w:rPr>
          <w:rtl/>
        </w:rPr>
        <w:t xml:space="preserve"> </w:t>
      </w:r>
      <w:r w:rsidR="00EE57B0">
        <w:rPr>
          <w:rFonts w:hint="cs"/>
          <w:rtl/>
        </w:rPr>
        <w:t xml:space="preserve">برنامه‌ی </w:t>
      </w:r>
      <w:r w:rsidR="00EE57B0">
        <w:t>C</w:t>
      </w:r>
      <w:r w:rsidR="00EE57B0">
        <w:rPr>
          <w:rFonts w:hint="cs"/>
          <w:rtl/>
        </w:rPr>
        <w:t xml:space="preserve"> در میکرو کنترلر،</w:t>
      </w:r>
      <w:r>
        <w:rPr>
          <w:rtl/>
        </w:rPr>
        <w:t xml:space="preserve"> اطلاعات حسگرها را برا</w:t>
      </w:r>
      <w:r>
        <w:rPr>
          <w:rFonts w:hint="cs"/>
          <w:rtl/>
        </w:rPr>
        <w:t>ی</w:t>
      </w:r>
      <w:r>
        <w:rPr>
          <w:rtl/>
        </w:rPr>
        <w:t xml:space="preserve"> </w:t>
      </w:r>
      <w:r w:rsidR="00EE57B0">
        <w:rPr>
          <w:rFonts w:hint="cs"/>
          <w:rtl/>
        </w:rPr>
        <w:t>پس‌خور سرعت</w:t>
      </w:r>
      <w:r>
        <w:rPr>
          <w:rtl/>
        </w:rPr>
        <w:t xml:space="preserve"> و مکان‌</w:t>
      </w:r>
      <w:r>
        <w:rPr>
          <w:rFonts w:hint="cs"/>
          <w:rtl/>
        </w:rPr>
        <w:t>ی</w:t>
      </w:r>
      <w:r>
        <w:rPr>
          <w:rFonts w:hint="eastAsia"/>
          <w:rtl/>
        </w:rPr>
        <w:t>اب</w:t>
      </w:r>
      <w:r>
        <w:rPr>
          <w:rFonts w:hint="cs"/>
          <w:rtl/>
        </w:rPr>
        <w:t>ی</w:t>
      </w:r>
      <w:r>
        <w:rPr>
          <w:rtl/>
        </w:rPr>
        <w:t xml:space="preserve"> </w:t>
      </w:r>
      <w:r>
        <w:rPr>
          <w:rFonts w:hint="cs"/>
          <w:rtl/>
        </w:rPr>
        <w:t>ی</w:t>
      </w:r>
      <w:r>
        <w:rPr>
          <w:rFonts w:hint="eastAsia"/>
          <w:rtl/>
        </w:rPr>
        <w:t>کپارچه</w:t>
      </w:r>
      <w:r>
        <w:rPr>
          <w:rtl/>
        </w:rPr>
        <w:t xml:space="preserve"> م</w:t>
      </w:r>
      <w:r>
        <w:rPr>
          <w:rFonts w:hint="cs"/>
          <w:rtl/>
        </w:rPr>
        <w:t>ی‌</w:t>
      </w:r>
      <w:r>
        <w:rPr>
          <w:rFonts w:hint="eastAsia"/>
          <w:rtl/>
        </w:rPr>
        <w:t>کند</w:t>
      </w:r>
      <w:r>
        <w:rPr>
          <w:rtl/>
        </w:rPr>
        <w:t xml:space="preserve">. </w:t>
      </w:r>
      <w:r w:rsidRPr="00096927">
        <w:rPr>
          <w:rFonts w:hint="cs"/>
          <w:rtl/>
          <w:lang w:bidi="fa-IR"/>
        </w:rPr>
        <w:t xml:space="preserve">به این صورت که زمانی که پالس یکی از کانال ها </w:t>
      </w:r>
      <w:r w:rsidR="00EE57B0">
        <w:rPr>
          <w:rFonts w:hint="cs"/>
          <w:rtl/>
          <w:lang w:bidi="fa-IR"/>
        </w:rPr>
        <w:t>به لبه‌ی بالا</w:t>
      </w:r>
      <w:r w:rsidR="00EE57B0">
        <w:rPr>
          <w:rStyle w:val="FootnoteReference"/>
          <w:rtl/>
          <w:lang w:bidi="fa-IR"/>
        </w:rPr>
        <w:footnoteReference w:id="59"/>
      </w:r>
      <w:r w:rsidR="00EE57B0">
        <w:rPr>
          <w:rFonts w:hint="cs"/>
          <w:rtl/>
          <w:lang w:bidi="fa-IR"/>
        </w:rPr>
        <w:t xml:space="preserve"> رونده می‌رسد</w:t>
      </w:r>
      <w:r w:rsidRPr="00096927">
        <w:rPr>
          <w:rFonts w:hint="cs"/>
          <w:rtl/>
          <w:lang w:bidi="fa-IR"/>
        </w:rPr>
        <w:t>،</w:t>
      </w:r>
      <w:r w:rsidR="00375B87">
        <w:rPr>
          <w:rFonts w:hint="cs"/>
          <w:rtl/>
          <w:lang w:bidi="fa-IR"/>
        </w:rPr>
        <w:t xml:space="preserve"> وقفه‌ی خارجی</w:t>
      </w:r>
      <w:r w:rsidR="00375B87">
        <w:rPr>
          <w:rStyle w:val="FootnoteReference"/>
          <w:rtl/>
          <w:lang w:bidi="fa-IR"/>
        </w:rPr>
        <w:footnoteReference w:id="60"/>
      </w:r>
      <w:r w:rsidR="00375B87">
        <w:rPr>
          <w:rFonts w:hint="cs"/>
          <w:rtl/>
          <w:lang w:bidi="fa-IR"/>
        </w:rPr>
        <w:t xml:space="preserve"> پایه‌ی متصل به آن فعال شده و درون وقفه، </w:t>
      </w:r>
      <w:r w:rsidRPr="00096927">
        <w:rPr>
          <w:rFonts w:hint="cs"/>
          <w:rtl/>
          <w:lang w:bidi="fa-IR"/>
        </w:rPr>
        <w:t>پالس پایه</w:t>
      </w:r>
      <w:r w:rsidR="00EE57B0">
        <w:rPr>
          <w:rFonts w:hint="cs"/>
          <w:rtl/>
          <w:lang w:bidi="fa-IR"/>
        </w:rPr>
        <w:t>‌ی کانال</w:t>
      </w:r>
      <w:r w:rsidRPr="00096927">
        <w:rPr>
          <w:rFonts w:hint="cs"/>
          <w:rtl/>
          <w:lang w:bidi="fa-IR"/>
        </w:rPr>
        <w:t xml:space="preserve"> دوم چک</w:t>
      </w:r>
      <w:r w:rsidR="00375B87">
        <w:rPr>
          <w:rFonts w:hint="cs"/>
          <w:rtl/>
          <w:lang w:bidi="fa-IR"/>
        </w:rPr>
        <w:t xml:space="preserve"> (خوانده)</w:t>
      </w:r>
      <w:r w:rsidRPr="00096927">
        <w:rPr>
          <w:rFonts w:hint="cs"/>
          <w:rtl/>
          <w:lang w:bidi="fa-IR"/>
        </w:rPr>
        <w:t xml:space="preserve"> </w:t>
      </w:r>
      <w:r w:rsidR="00375B87">
        <w:rPr>
          <w:rFonts w:hint="cs"/>
          <w:rtl/>
          <w:lang w:bidi="fa-IR"/>
        </w:rPr>
        <w:t>می‌شود</w:t>
      </w:r>
      <w:r w:rsidR="00375B87" w:rsidRPr="00096927">
        <w:rPr>
          <w:rFonts w:hint="cs"/>
          <w:rtl/>
          <w:lang w:bidi="fa-IR"/>
        </w:rPr>
        <w:t xml:space="preserve"> </w:t>
      </w:r>
      <w:r w:rsidRPr="00096927">
        <w:rPr>
          <w:rFonts w:hint="cs"/>
          <w:rtl/>
          <w:lang w:bidi="fa-IR"/>
        </w:rPr>
        <w:t xml:space="preserve">که اگر </w:t>
      </w:r>
      <w:r w:rsidR="00544C90">
        <w:rPr>
          <w:rFonts w:hint="cs"/>
          <w:rtl/>
          <w:lang w:bidi="fa-IR"/>
        </w:rPr>
        <w:t xml:space="preserve">مقدار آن 1 منطقی </w:t>
      </w:r>
      <w:r w:rsidRPr="00096927">
        <w:rPr>
          <w:rFonts w:hint="cs"/>
          <w:rtl/>
          <w:lang w:bidi="fa-IR"/>
        </w:rPr>
        <w:t xml:space="preserve">بود جهت حرکت را ساعتگرد و اگر </w:t>
      </w:r>
      <w:r w:rsidR="00544C90">
        <w:rPr>
          <w:rFonts w:hint="cs"/>
          <w:rtl/>
          <w:lang w:bidi="fa-IR"/>
        </w:rPr>
        <w:t>0 منطقی</w:t>
      </w:r>
      <w:r w:rsidRPr="00096927">
        <w:rPr>
          <w:rFonts w:hint="cs"/>
          <w:rtl/>
          <w:lang w:bidi="fa-IR"/>
        </w:rPr>
        <w:t xml:space="preserve"> بود، جهت حرکت موتور را پاد ساعتگرد تشخیص دهد. </w:t>
      </w:r>
      <w:r w:rsidR="00544C90">
        <w:rPr>
          <w:rFonts w:hint="cs"/>
          <w:rtl/>
          <w:lang w:bidi="fa-IR"/>
        </w:rPr>
        <w:t>با هر بار تشخیص لبه‌ی بالا رونده در پایه‌ی کانال اول، وارد یک وقفه در میکروکنترلر شده و متغیرهای</w:t>
      </w:r>
      <w:r>
        <w:rPr>
          <w:rtl/>
          <w:lang w:bidi="fa-IR"/>
        </w:rPr>
        <w:t xml:space="preserve"> </w:t>
      </w:r>
      <w:r w:rsidR="00544C90">
        <w:rPr>
          <w:lang w:bidi="fa-IR"/>
        </w:rPr>
        <w:t>counterRight</w:t>
      </w:r>
      <w:r>
        <w:rPr>
          <w:rtl/>
          <w:lang w:bidi="fa-IR"/>
        </w:rPr>
        <w:t xml:space="preserve"> و </w:t>
      </w:r>
      <w:r w:rsidR="00544C90">
        <w:rPr>
          <w:lang w:bidi="fa-IR"/>
        </w:rPr>
        <w:t>counterLeft</w:t>
      </w:r>
      <w:r>
        <w:rPr>
          <w:rtl/>
          <w:lang w:bidi="fa-IR"/>
        </w:rPr>
        <w:t xml:space="preserve"> </w:t>
      </w:r>
      <w:r w:rsidR="00544C90">
        <w:rPr>
          <w:rFonts w:hint="cs"/>
          <w:rtl/>
          <w:lang w:bidi="fa-IR"/>
        </w:rPr>
        <w:t>اضافه می‌شوند</w:t>
      </w:r>
      <w:r>
        <w:rPr>
          <w:rtl/>
          <w:lang w:bidi="fa-IR"/>
        </w:rPr>
        <w:t>.</w:t>
      </w:r>
      <w:r>
        <w:rPr>
          <w:rFonts w:hint="cs"/>
          <w:rtl/>
          <w:lang w:bidi="fa-IR"/>
        </w:rPr>
        <w:t xml:space="preserve"> </w:t>
      </w:r>
      <w:r w:rsidR="00544C90">
        <w:rPr>
          <w:rFonts w:hint="cs"/>
          <w:rtl/>
          <w:lang w:bidi="fa-IR"/>
        </w:rPr>
        <w:t xml:space="preserve">سپس برای به دست آورن سرعت، </w:t>
      </w:r>
      <w:r w:rsidRPr="00096927">
        <w:rPr>
          <w:rFonts w:hint="cs"/>
          <w:rtl/>
          <w:lang w:bidi="fa-IR"/>
        </w:rPr>
        <w:t>پرچمی</w:t>
      </w:r>
      <w:r w:rsidR="00544C90">
        <w:rPr>
          <w:rStyle w:val="FootnoteReference"/>
          <w:rtl/>
          <w:lang w:bidi="fa-IR"/>
        </w:rPr>
        <w:footnoteReference w:id="61"/>
      </w:r>
      <w:r w:rsidRPr="00096927">
        <w:rPr>
          <w:rFonts w:hint="cs"/>
          <w:rtl/>
          <w:lang w:bidi="fa-IR"/>
        </w:rPr>
        <w:t xml:space="preserve"> در نظر گرفته شده است که </w:t>
      </w:r>
      <w:r w:rsidR="00544C90">
        <w:rPr>
          <w:rFonts w:hint="cs"/>
          <w:rtl/>
          <w:lang w:bidi="fa-IR"/>
        </w:rPr>
        <w:t>پس از گذشت</w:t>
      </w:r>
      <w:r w:rsidRPr="00096927">
        <w:rPr>
          <w:rFonts w:hint="cs"/>
          <w:rtl/>
          <w:lang w:bidi="fa-IR"/>
        </w:rPr>
        <w:t xml:space="preserve"> زمان مشخصی</w:t>
      </w:r>
      <w:r w:rsidR="00544C90">
        <w:rPr>
          <w:rFonts w:hint="cs"/>
          <w:rtl/>
          <w:lang w:bidi="fa-IR"/>
        </w:rPr>
        <w:t xml:space="preserve"> مانند 60 میلی ثانیه، فعال شده و وارد روند بدست آوردن</w:t>
      </w:r>
      <w:r w:rsidRPr="00096927">
        <w:rPr>
          <w:rFonts w:hint="cs"/>
          <w:rtl/>
          <w:lang w:bidi="fa-IR"/>
        </w:rPr>
        <w:t xml:space="preserve"> سرعت (</w:t>
      </w:r>
      <w:r w:rsidRPr="00096927">
        <w:rPr>
          <w:lang w:bidi="fa-IR"/>
        </w:rPr>
        <w:t>RPM</w:t>
      </w:r>
      <w:r w:rsidRPr="00096927">
        <w:rPr>
          <w:rFonts w:hint="cs"/>
          <w:rtl/>
          <w:lang w:bidi="fa-IR"/>
        </w:rPr>
        <w:t xml:space="preserve">) طبق فرمول </w:t>
      </w:r>
      <w:r w:rsidR="00544C90">
        <w:rPr>
          <w:rFonts w:hint="cs"/>
          <w:rtl/>
          <w:lang w:bidi="fa-IR"/>
        </w:rPr>
        <w:t>4-1</w:t>
      </w:r>
      <w:r w:rsidRPr="00096927">
        <w:rPr>
          <w:rFonts w:hint="cs"/>
          <w:rtl/>
          <w:lang w:bidi="fa-IR"/>
        </w:rPr>
        <w:t xml:space="preserve"> می‌شود.</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44C90" w:rsidTr="00723FD3">
        <w:tc>
          <w:tcPr>
            <w:tcW w:w="4316" w:type="dxa"/>
            <w:vAlign w:val="center"/>
          </w:tcPr>
          <w:p w:rsidR="00544C90" w:rsidRDefault="00544C90" w:rsidP="00294B4D">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w:t>
            </w:r>
            <w:r w:rsidRPr="00A44011">
              <w:rPr>
                <w:sz w:val="20"/>
                <w:szCs w:val="24"/>
                <w:rtl/>
              </w:rPr>
              <w:fldChar w:fldCharType="end"/>
            </w:r>
            <w:r w:rsidRPr="00A44011">
              <w:rPr>
                <w:rFonts w:hint="cs"/>
                <w:sz w:val="20"/>
                <w:szCs w:val="24"/>
                <w:rtl/>
              </w:rPr>
              <w:t>)</w:t>
            </w:r>
          </w:p>
        </w:tc>
        <w:tc>
          <w:tcPr>
            <w:tcW w:w="4957" w:type="dxa"/>
          </w:tcPr>
          <w:p w:rsidR="00544C90" w:rsidRPr="001A5B61" w:rsidRDefault="00544C90" w:rsidP="00926839">
            <w:pPr>
              <w:bidi/>
              <w:rPr>
                <w:rFonts w:eastAsiaTheme="minorEastAsia"/>
                <w:sz w:val="28"/>
                <w:rtl/>
                <w:lang w:bidi="fa-IR"/>
              </w:rPr>
            </w:pPr>
            <m:oMathPara>
              <m:oMathParaPr>
                <m:jc m:val="left"/>
              </m:oMathParaPr>
              <m:oMath>
                <m:r>
                  <w:rPr>
                    <w:rFonts w:ascii="Cambria Math" w:eastAsiaTheme="minorEastAsia" w:hAnsi="Cambria Math"/>
                    <w:szCs w:val="24"/>
                    <w:lang w:bidi="fa-IR"/>
                  </w:rPr>
                  <m:t>rpmRight=</m:t>
                </m:r>
                <m:f>
                  <m:fPr>
                    <m:ctrlPr>
                      <w:rPr>
                        <w:rFonts w:ascii="Cambria Math" w:eastAsiaTheme="minorEastAsia" w:hAnsi="Cambria Math"/>
                        <w:i/>
                        <w:szCs w:val="24"/>
                        <w:lang w:bidi="fa-IR"/>
                      </w:rPr>
                    </m:ctrlPr>
                  </m:fPr>
                  <m:num>
                    <m:r>
                      <w:rPr>
                        <w:rFonts w:ascii="Cambria Math" w:eastAsiaTheme="minorEastAsia" w:hAnsi="Cambria Math"/>
                        <w:szCs w:val="24"/>
                        <w:lang w:bidi="fa-IR"/>
                      </w:rPr>
                      <m:t>counterRight×60000</m:t>
                    </m:r>
                  </m:num>
                  <m:den>
                    <m:r>
                      <w:rPr>
                        <w:rFonts w:ascii="Cambria Math" w:eastAsiaTheme="minorEastAsia" w:hAnsi="Cambria Math"/>
                        <w:szCs w:val="24"/>
                        <w:lang w:bidi="fa-IR"/>
                      </w:rPr>
                      <m:t>60 ms×200×60∙5</m:t>
                    </m:r>
                  </m:den>
                </m:f>
              </m:oMath>
            </m:oMathPara>
          </w:p>
        </w:tc>
      </w:tr>
    </w:tbl>
    <w:p w:rsidR="00544C90" w:rsidRPr="00544C90" w:rsidRDefault="00544C90" w:rsidP="00926839">
      <w:pPr>
        <w:bidi/>
        <w:rPr>
          <w:rtl/>
        </w:rPr>
      </w:pPr>
      <w:r>
        <w:rPr>
          <w:rFonts w:hint="cs"/>
          <w:rtl/>
          <w:lang w:bidi="fa-IR"/>
        </w:rPr>
        <w:t xml:space="preserve">در رابطه 4-1، مقدار سرعت بر حسب دور بر دقیقه را </w:t>
      </w:r>
      <w:r w:rsidR="00926839">
        <w:rPr>
          <w:rFonts w:hint="cs"/>
          <w:rtl/>
          <w:lang w:bidi="fa-IR"/>
        </w:rPr>
        <w:t xml:space="preserve">برای چرخ راست </w:t>
      </w:r>
      <w:r>
        <w:rPr>
          <w:rFonts w:hint="cs"/>
          <w:rtl/>
          <w:lang w:bidi="fa-IR"/>
        </w:rPr>
        <w:t>محاسبه می‌کنیم. به این صورت که پس از 60 میلی ثانیه،</w:t>
      </w:r>
      <w:r>
        <w:rPr>
          <w:rFonts w:hint="cs"/>
          <w:rtl/>
        </w:rPr>
        <w:t xml:space="preserve"> تعداد دفعات 1 شدن کانال اول را که در </w:t>
      </w:r>
      <w:r>
        <w:rPr>
          <w:lang w:bidi="fa-IR"/>
        </w:rPr>
        <w:t>counterRight</w:t>
      </w:r>
      <w:r>
        <w:rPr>
          <w:rFonts w:hint="cs"/>
          <w:rtl/>
          <w:lang w:bidi="fa-IR"/>
        </w:rPr>
        <w:t xml:space="preserve"> ذخیره شده بود،‌ </w:t>
      </w:r>
      <w:r w:rsidR="00926839">
        <w:rPr>
          <w:rFonts w:hint="cs"/>
          <w:rtl/>
          <w:lang w:bidi="fa-IR"/>
        </w:rPr>
        <w:t xml:space="preserve">با تقسیم بر </w:t>
      </w:r>
      <w:r w:rsidR="00926839">
        <w:rPr>
          <w:lang w:bidi="fa-IR"/>
        </w:rPr>
        <w:t>60ms</w:t>
      </w:r>
      <w:r w:rsidR="00926839">
        <w:rPr>
          <w:rFonts w:hint="cs"/>
          <w:rtl/>
          <w:lang w:bidi="fa-IR"/>
        </w:rPr>
        <w:t xml:space="preserve"> به تعداد 1 شدن در 1 میلی ثانیه تبدیل کرده و سپس با ضربدر </w:t>
      </w:r>
      <w:r w:rsidR="00926839">
        <w:rPr>
          <w:lang w:bidi="fa-IR"/>
        </w:rPr>
        <w:t>60000</w:t>
      </w:r>
      <w:r w:rsidR="00926839">
        <w:rPr>
          <w:rFonts w:hint="cs"/>
          <w:rtl/>
          <w:lang w:bidi="fa-IR"/>
        </w:rPr>
        <w:t xml:space="preserve"> به همان تعداد در 1 دقیقه تبدیل می‌کنیم. حال با توجه به آن که نسبت گیربکس ما 60.5 به 1 است و تعداد شیار‌های صفحه انکودر 200 تا است،‌ می‌بایست مقدار حاصله را تقسیم بر ضرب این دو مقدار کنیم تا سرعت چرخش موتور را به سرعت چرخش چرخ تبدیل کنیم. همین روند برای چرخ چپ نیز تکرار می‌شود.</w:t>
      </w:r>
    </w:p>
    <w:p w:rsidR="005C0670" w:rsidRDefault="005C0670" w:rsidP="002621E5">
      <w:pPr>
        <w:pStyle w:val="Heading3"/>
      </w:pPr>
      <w:r>
        <w:rPr>
          <w:rFonts w:hint="cs"/>
          <w:rtl/>
        </w:rPr>
        <w:t>کنترل موتورها</w:t>
      </w:r>
    </w:p>
    <w:p w:rsidR="00780BAB" w:rsidRDefault="00926839" w:rsidP="00780BAB">
      <w:pPr>
        <w:bidi/>
        <w:rPr>
          <w:rtl/>
          <w:lang w:bidi="fa-IR"/>
        </w:rPr>
      </w:pPr>
      <w:r>
        <w:rPr>
          <w:rFonts w:hint="cs"/>
          <w:rtl/>
        </w:rPr>
        <w:t xml:space="preserve">در </w:t>
      </w:r>
      <w:r w:rsidR="005C0670">
        <w:rPr>
          <w:rFonts w:hint="eastAsia"/>
          <w:rtl/>
        </w:rPr>
        <w:t>بخش</w:t>
      </w:r>
      <w:r w:rsidR="005C0670">
        <w:rPr>
          <w:rtl/>
        </w:rPr>
        <w:t xml:space="preserve"> کنترل موتورها </w:t>
      </w:r>
      <w:r w:rsidR="005C0670">
        <w:rPr>
          <w:rFonts w:hint="cs"/>
          <w:rtl/>
        </w:rPr>
        <w:t>با</w:t>
      </w:r>
      <w:r w:rsidR="005C0670">
        <w:rPr>
          <w:rtl/>
        </w:rPr>
        <w:t xml:space="preserve"> </w:t>
      </w:r>
      <w:r w:rsidR="005C0670">
        <w:t>PWM</w:t>
      </w:r>
      <w:r>
        <w:rPr>
          <w:rFonts w:hint="cs"/>
          <w:rtl/>
        </w:rPr>
        <w:t xml:space="preserve"> </w:t>
      </w:r>
      <w:r w:rsidR="005C0670">
        <w:rPr>
          <w:rtl/>
        </w:rPr>
        <w:t>سرعت موتورها</w:t>
      </w:r>
      <w:r w:rsidR="005C0670">
        <w:rPr>
          <w:rFonts w:hint="cs"/>
          <w:rtl/>
        </w:rPr>
        <w:t>ی</w:t>
      </w:r>
      <w:r w:rsidR="005C0670">
        <w:rPr>
          <w:rtl/>
        </w:rPr>
        <w:t xml:space="preserve"> ربات</w:t>
      </w:r>
      <w:r>
        <w:rPr>
          <w:rFonts w:hint="cs"/>
          <w:rtl/>
        </w:rPr>
        <w:t xml:space="preserve"> </w:t>
      </w:r>
      <w:r>
        <w:rPr>
          <w:rtl/>
        </w:rPr>
        <w:t>تنظ</w:t>
      </w:r>
      <w:r>
        <w:rPr>
          <w:rFonts w:hint="cs"/>
          <w:rtl/>
        </w:rPr>
        <w:t>ی</w:t>
      </w:r>
      <w:r>
        <w:rPr>
          <w:rFonts w:hint="eastAsia"/>
          <w:rtl/>
        </w:rPr>
        <w:t>م</w:t>
      </w:r>
      <w:r w:rsidR="005C0670">
        <w:rPr>
          <w:rtl/>
        </w:rPr>
        <w:t xml:space="preserve"> </w:t>
      </w:r>
      <w:r w:rsidR="00622E99">
        <w:rPr>
          <w:rFonts w:hint="cs"/>
          <w:rtl/>
        </w:rPr>
        <w:t>می‌شود</w:t>
      </w:r>
      <w:r w:rsidR="00622E99">
        <w:rPr>
          <w:rtl/>
        </w:rPr>
        <w:t xml:space="preserve">. دو تابع </w:t>
      </w:r>
      <w:r w:rsidR="005C0670">
        <w:t>Motor_PWM_Right</w:t>
      </w:r>
      <w:r w:rsidR="00F9756E">
        <w:rPr>
          <w:rtl/>
        </w:rPr>
        <w:t xml:space="preserve"> و </w:t>
      </w:r>
      <w:r w:rsidR="005C0670">
        <w:t>Motor_PWM_Left</w:t>
      </w:r>
      <w:r w:rsidR="00DE01F3">
        <w:rPr>
          <w:rFonts w:hint="cs"/>
          <w:rtl/>
        </w:rPr>
        <w:t xml:space="preserve">، با آرگومان ورودی </w:t>
      </w:r>
      <w:r w:rsidR="00DE01F3">
        <w:t>PWM</w:t>
      </w:r>
      <w:r w:rsidR="00DE01F3">
        <w:rPr>
          <w:rFonts w:hint="cs"/>
          <w:rtl/>
          <w:lang w:bidi="fa-IR"/>
        </w:rPr>
        <w:t xml:space="preserve"> </w:t>
      </w:r>
      <w:r w:rsidR="005C0670">
        <w:rPr>
          <w:rtl/>
        </w:rPr>
        <w:t xml:space="preserve">مسئول کنترل جهت و </w:t>
      </w:r>
      <w:r w:rsidR="002621E5">
        <w:rPr>
          <w:rFonts w:hint="cs"/>
          <w:rtl/>
        </w:rPr>
        <w:t xml:space="preserve">تولید </w:t>
      </w:r>
      <w:r w:rsidR="005C0670">
        <w:rPr>
          <w:rtl/>
        </w:rPr>
        <w:t>س</w:t>
      </w:r>
      <w:r w:rsidR="005C0670">
        <w:rPr>
          <w:rFonts w:hint="cs"/>
          <w:rtl/>
        </w:rPr>
        <w:t>ی</w:t>
      </w:r>
      <w:r w:rsidR="005C0670">
        <w:rPr>
          <w:rFonts w:hint="eastAsia"/>
          <w:rtl/>
        </w:rPr>
        <w:t>گنال‌ها</w:t>
      </w:r>
      <w:r w:rsidR="005C0670">
        <w:rPr>
          <w:rFonts w:hint="cs"/>
          <w:rtl/>
        </w:rPr>
        <w:t>ی</w:t>
      </w:r>
      <w:r w:rsidR="005C0670">
        <w:rPr>
          <w:rtl/>
        </w:rPr>
        <w:t xml:space="preserve"> </w:t>
      </w:r>
      <w:r w:rsidR="005C0670">
        <w:t>PWM</w:t>
      </w:r>
      <w:r w:rsidR="005C0670">
        <w:rPr>
          <w:rtl/>
        </w:rPr>
        <w:t xml:space="preserve"> برا</w:t>
      </w:r>
      <w:r w:rsidR="005C0670">
        <w:rPr>
          <w:rFonts w:hint="cs"/>
          <w:rtl/>
        </w:rPr>
        <w:t>ی</w:t>
      </w:r>
      <w:r w:rsidR="005C0670">
        <w:rPr>
          <w:rtl/>
        </w:rPr>
        <w:t xml:space="preserve"> موتورها</w:t>
      </w:r>
      <w:r w:rsidR="005C0670">
        <w:rPr>
          <w:rFonts w:hint="cs"/>
          <w:rtl/>
        </w:rPr>
        <w:t>ی</w:t>
      </w:r>
      <w:r w:rsidR="005C0670">
        <w:rPr>
          <w:rtl/>
        </w:rPr>
        <w:t xml:space="preserve"> </w:t>
      </w:r>
      <w:r w:rsidR="005C0670">
        <w:rPr>
          <w:rtl/>
        </w:rPr>
        <w:lastRenderedPageBreak/>
        <w:t>راست و چپ هستند. کنترل ا</w:t>
      </w:r>
      <w:r w:rsidR="005C0670">
        <w:rPr>
          <w:rFonts w:hint="cs"/>
          <w:rtl/>
        </w:rPr>
        <w:t>ی</w:t>
      </w:r>
      <w:r w:rsidR="005C0670">
        <w:rPr>
          <w:rFonts w:hint="eastAsia"/>
          <w:rtl/>
        </w:rPr>
        <w:t>ن</w:t>
      </w:r>
      <w:r w:rsidR="005C0670">
        <w:rPr>
          <w:rtl/>
        </w:rPr>
        <w:t xml:space="preserve"> موتورها </w:t>
      </w:r>
      <w:r w:rsidR="00F9756E">
        <w:rPr>
          <w:rFonts w:hint="cs"/>
          <w:rtl/>
        </w:rPr>
        <w:t xml:space="preserve">با استفاده از پس‌خور سرعت لحظه‌ای موتورها، </w:t>
      </w:r>
      <w:r w:rsidR="005C0670">
        <w:t>RPM</w:t>
      </w:r>
      <w:r w:rsidR="00F9756E">
        <w:rPr>
          <w:rtl/>
        </w:rPr>
        <w:t xml:space="preserve"> </w:t>
      </w:r>
      <w:r w:rsidR="00F9756E">
        <w:rPr>
          <w:rFonts w:hint="cs"/>
          <w:rtl/>
        </w:rPr>
        <w:t xml:space="preserve">که از طریق حسگر سرعت بدست می‌آید </w:t>
      </w:r>
      <w:r w:rsidR="005C0670">
        <w:rPr>
          <w:rtl/>
        </w:rPr>
        <w:t>و از طر</w:t>
      </w:r>
      <w:r w:rsidR="005C0670">
        <w:rPr>
          <w:rFonts w:hint="cs"/>
          <w:rtl/>
        </w:rPr>
        <w:t>ی</w:t>
      </w:r>
      <w:r w:rsidR="005C0670">
        <w:rPr>
          <w:rFonts w:hint="eastAsia"/>
          <w:rtl/>
        </w:rPr>
        <w:t>ق</w:t>
      </w:r>
      <w:r w:rsidR="005C0670">
        <w:rPr>
          <w:rtl/>
        </w:rPr>
        <w:t xml:space="preserve"> </w:t>
      </w:r>
      <w:r w:rsidR="005C0670">
        <w:rPr>
          <w:rFonts w:hint="cs"/>
          <w:rtl/>
        </w:rPr>
        <w:t>ی</w:t>
      </w:r>
      <w:r w:rsidR="005C0670">
        <w:rPr>
          <w:rFonts w:hint="eastAsia"/>
          <w:rtl/>
        </w:rPr>
        <w:t>ک</w:t>
      </w:r>
      <w:r w:rsidR="005C0670">
        <w:rPr>
          <w:rtl/>
        </w:rPr>
        <w:t xml:space="preserve"> س</w:t>
      </w:r>
      <w:r w:rsidR="005C0670">
        <w:rPr>
          <w:rFonts w:hint="cs"/>
          <w:rtl/>
        </w:rPr>
        <w:t>ی</w:t>
      </w:r>
      <w:r w:rsidR="005C0670">
        <w:rPr>
          <w:rFonts w:hint="eastAsia"/>
          <w:rtl/>
        </w:rPr>
        <w:t>ستم</w:t>
      </w:r>
      <w:r w:rsidR="005C0670">
        <w:rPr>
          <w:rtl/>
        </w:rPr>
        <w:t xml:space="preserve"> کنترل </w:t>
      </w:r>
      <w:r w:rsidR="005C0670">
        <w:t>PID</w:t>
      </w:r>
      <w:r w:rsidR="005C0670">
        <w:rPr>
          <w:rtl/>
        </w:rPr>
        <w:t xml:space="preserve"> (نسب</w:t>
      </w:r>
      <w:r w:rsidR="005C0670">
        <w:rPr>
          <w:rFonts w:hint="cs"/>
          <w:rtl/>
        </w:rPr>
        <w:t>ی</w:t>
      </w:r>
      <w:r w:rsidR="005C0670">
        <w:rPr>
          <w:rtl/>
        </w:rPr>
        <w:t>-انتگرال</w:t>
      </w:r>
      <w:r w:rsidR="005C0670">
        <w:rPr>
          <w:rFonts w:hint="cs"/>
          <w:rtl/>
        </w:rPr>
        <w:t>ی</w:t>
      </w:r>
      <w:r w:rsidR="005C0670">
        <w:rPr>
          <w:rtl/>
        </w:rPr>
        <w:t>-مشتق</w:t>
      </w:r>
      <w:r w:rsidR="005C0670">
        <w:rPr>
          <w:rFonts w:hint="cs"/>
          <w:rtl/>
        </w:rPr>
        <w:t>ی</w:t>
      </w:r>
      <w:r w:rsidR="005C0670">
        <w:rPr>
          <w:rtl/>
        </w:rPr>
        <w:t>) بهبود م</w:t>
      </w:r>
      <w:r w:rsidR="005C0670">
        <w:rPr>
          <w:rFonts w:hint="cs"/>
          <w:rtl/>
        </w:rPr>
        <w:t>ی‌ی</w:t>
      </w:r>
      <w:r w:rsidR="005C0670">
        <w:rPr>
          <w:rFonts w:hint="eastAsia"/>
          <w:rtl/>
        </w:rPr>
        <w:t>ابد</w:t>
      </w:r>
      <w:r w:rsidR="005C0670">
        <w:rPr>
          <w:rtl/>
        </w:rPr>
        <w:t xml:space="preserve">. </w:t>
      </w:r>
      <w:r w:rsidR="000E09EF">
        <w:rPr>
          <w:rFonts w:hint="cs"/>
          <w:rtl/>
        </w:rPr>
        <w:t xml:space="preserve">در حقیقت سیستم کنترل کننده‌ي سینماتیکی پیاده شده شامل دو سطح است. کنترلر سطح بالا که در فصل دوم اشاره شد. و کنترلر سطح پایین </w:t>
      </w:r>
      <w:r w:rsidR="000E09EF">
        <w:t>PID</w:t>
      </w:r>
      <w:r w:rsidR="000E09EF">
        <w:rPr>
          <w:rFonts w:hint="cs"/>
          <w:rtl/>
        </w:rPr>
        <w:t xml:space="preserve"> می‌باشد. کنترلر سینماتیکی سطح بالا وظیفه‌ي تعیین سرعت لحظه‌ای ربات در شرایط مختلف پس‌خور مکان و سرعت را دارد. سپس برای نیل به سرعت تعیین شده در </w:t>
      </w:r>
      <w:r w:rsidR="00780BAB">
        <w:rPr>
          <w:rFonts w:hint="cs"/>
          <w:rtl/>
        </w:rPr>
        <w:t xml:space="preserve">کنترلر سطح بالا از </w:t>
      </w:r>
      <w:r w:rsidR="00780BAB">
        <w:t>PID</w:t>
      </w:r>
      <w:r w:rsidR="00780BAB">
        <w:rPr>
          <w:rFonts w:hint="cs"/>
          <w:rtl/>
          <w:lang w:bidi="fa-IR"/>
        </w:rPr>
        <w:t xml:space="preserve"> استفاده می‌کنیم.</w:t>
      </w:r>
      <w:r w:rsidR="00375B87">
        <w:rPr>
          <w:rFonts w:hint="cs"/>
          <w:rtl/>
          <w:lang w:bidi="fa-IR"/>
        </w:rPr>
        <w:t xml:space="preserve"> به صورت شکل 4-9.</w:t>
      </w:r>
    </w:p>
    <w:p w:rsidR="00375B87" w:rsidRDefault="00780BAB" w:rsidP="00375B87">
      <w:pPr>
        <w:keepNext/>
        <w:bidi/>
      </w:pPr>
      <w:r w:rsidRPr="00780BAB">
        <w:rPr>
          <w:noProof/>
        </w:rPr>
        <mc:AlternateContent>
          <mc:Choice Requires="wpg">
            <w:drawing>
              <wp:inline distT="0" distB="0" distL="0" distR="0" wp14:anchorId="00179A34" wp14:editId="248369C6">
                <wp:extent cx="5822950" cy="2219325"/>
                <wp:effectExtent l="0" t="0" r="25400" b="28575"/>
                <wp:docPr id="679232960" name="Group 17"/>
                <wp:cNvGraphicFramePr/>
                <a:graphic xmlns:a="http://schemas.openxmlformats.org/drawingml/2006/main">
                  <a:graphicData uri="http://schemas.microsoft.com/office/word/2010/wordprocessingGroup">
                    <wpg:wgp>
                      <wpg:cNvGrpSpPr/>
                      <wpg:grpSpPr>
                        <a:xfrm>
                          <a:off x="0" y="0"/>
                          <a:ext cx="5822950" cy="2219325"/>
                          <a:chOff x="0" y="0"/>
                          <a:chExt cx="8326587" cy="3647906"/>
                        </a:xfrm>
                      </wpg:grpSpPr>
                      <wps:wsp>
                        <wps:cNvPr id="679232961" name="Rounded Rectangle 679232961"/>
                        <wps:cNvSpPr/>
                        <wps:spPr>
                          <a:xfrm>
                            <a:off x="0" y="489465"/>
                            <a:ext cx="2729346" cy="1676400"/>
                          </a:xfrm>
                          <a:prstGeom prst="round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6119C0" w:rsidRDefault="006119C0" w:rsidP="00780BAB">
                              <w:pPr>
                                <w:pStyle w:val="NormalWeb"/>
                                <w:spacing w:before="0" w:beforeAutospacing="0" w:after="0" w:afterAutospacing="0"/>
                                <w:jc w:val="center"/>
                              </w:pPr>
                              <w:r>
                                <w:rPr>
                                  <w:color w:val="FFFFFF" w:themeColor="light1"/>
                                  <w:kern w:val="24"/>
                                  <w:sz w:val="48"/>
                                  <w:szCs w:val="48"/>
                                </w:rPr>
                                <w:t>Kinematic Controll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2" name="Rounded Rectangle 679232962"/>
                        <wps:cNvSpPr/>
                        <wps:spPr>
                          <a:xfrm>
                            <a:off x="4253348" y="815047"/>
                            <a:ext cx="1371600" cy="102523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119C0" w:rsidRDefault="006119C0" w:rsidP="00780BAB">
                              <w:pPr>
                                <w:pStyle w:val="NormalWeb"/>
                                <w:spacing w:before="0" w:beforeAutospacing="0" w:after="0" w:afterAutospacing="0"/>
                                <w:jc w:val="center"/>
                              </w:pPr>
                              <w:r>
                                <w:rPr>
                                  <w:color w:val="FFFFFF" w:themeColor="light1"/>
                                  <w:kern w:val="24"/>
                                  <w:sz w:val="48"/>
                                  <w:szCs w:val="48"/>
                                </w:rPr>
                                <w:t>PI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3" name="Rectangle 679232963"/>
                        <wps:cNvSpPr/>
                        <wps:spPr>
                          <a:xfrm>
                            <a:off x="7204368" y="967447"/>
                            <a:ext cx="1122219" cy="720436"/>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6119C0" w:rsidRDefault="006119C0" w:rsidP="00780BAB">
                              <w:pPr>
                                <w:pStyle w:val="NormalWeb"/>
                                <w:spacing w:before="0" w:beforeAutospacing="0" w:after="0" w:afterAutospacing="0"/>
                                <w:jc w:val="center"/>
                              </w:pPr>
                              <w:r>
                                <w:rPr>
                                  <w:color w:val="FFFFFF" w:themeColor="light1"/>
                                  <w:kern w:val="24"/>
                                  <w:sz w:val="36"/>
                                  <w:szCs w:val="36"/>
                                </w:rPr>
                                <w:t>Robo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4" name="Straight Arrow Connector 679232964"/>
                        <wps:cNvCnPr/>
                        <wps:spPr>
                          <a:xfrm>
                            <a:off x="2729346" y="1327665"/>
                            <a:ext cx="152400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5" name="Straight Arrow Connector 679232965"/>
                        <wps:cNvCnPr/>
                        <wps:spPr>
                          <a:xfrm>
                            <a:off x="5624948" y="1327665"/>
                            <a:ext cx="15794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6" name="TextBox 9"/>
                        <wps:cNvSpPr txBox="1"/>
                        <wps:spPr>
                          <a:xfrm>
                            <a:off x="2870727" y="547969"/>
                            <a:ext cx="1309370" cy="735844"/>
                          </a:xfrm>
                          <a:prstGeom prst="rect">
                            <a:avLst/>
                          </a:prstGeom>
                          <a:noFill/>
                        </wps:spPr>
                        <wps:txbx>
                          <w:txbxContent>
                            <w:p w:rsidR="006119C0" w:rsidRPr="00780BAB" w:rsidRDefault="006119C0"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mRightD</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rpmLeftD</m:t>
                                  </m:r>
                                </m:oMath>
                              </m:oMathPara>
                            </w:p>
                          </w:txbxContent>
                        </wps:txbx>
                        <wps:bodyPr wrap="square" rtlCol="0">
                          <a:noAutofit/>
                        </wps:bodyPr>
                      </wps:wsp>
                      <wps:wsp>
                        <wps:cNvPr id="679232967" name="TextBox 10"/>
                        <wps:cNvSpPr txBox="1"/>
                        <wps:spPr>
                          <a:xfrm>
                            <a:off x="5786949" y="594880"/>
                            <a:ext cx="1309370" cy="758703"/>
                          </a:xfrm>
                          <a:prstGeom prst="rect">
                            <a:avLst/>
                          </a:prstGeom>
                          <a:noFill/>
                        </wps:spPr>
                        <wps:txbx>
                          <w:txbxContent>
                            <w:p w:rsidR="006119C0" w:rsidRPr="00780BAB" w:rsidRDefault="006119C0"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WM</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lPWM</m:t>
                                  </m:r>
                                </m:oMath>
                              </m:oMathPara>
                            </w:p>
                          </w:txbxContent>
                        </wps:txbx>
                        <wps:bodyPr wrap="square" rtlCol="0">
                          <a:noAutofit/>
                        </wps:bodyPr>
                      </wps:wsp>
                      <wps:wsp>
                        <wps:cNvPr id="679232968" name="Elbow Connector 679232968"/>
                        <wps:cNvCnPr/>
                        <wps:spPr>
                          <a:xfrm rot="5400000">
                            <a:off x="4326085" y="-1273528"/>
                            <a:ext cx="477982" cy="6400805"/>
                          </a:xfrm>
                          <a:prstGeom prst="bentConnector3">
                            <a:avLst>
                              <a:gd name="adj1" fmla="val 411594"/>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9" name="TextBox 14"/>
                        <wps:cNvSpPr txBox="1"/>
                        <wps:spPr>
                          <a:xfrm>
                            <a:off x="3882990" y="2692875"/>
                            <a:ext cx="1309370" cy="955031"/>
                          </a:xfrm>
                          <a:prstGeom prst="rect">
                            <a:avLst/>
                          </a:prstGeom>
                          <a:noFill/>
                        </wps:spPr>
                        <wps:txbx>
                          <w:txbxContent>
                            <w:p w:rsidR="006119C0" w:rsidRPr="00375B87" w:rsidRDefault="006119C0"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x</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y</m:t>
                                  </m:r>
                                  <m:r>
                                    <m:rPr>
                                      <m:sty m:val="p"/>
                                    </m:rPr>
                                    <w:rPr>
                                      <w:rFonts w:ascii="Cambria Math" w:hAnsi="Cambria Math" w:cstheme="minorBidi"/>
                                      <w:color w:val="000000" w:themeColor="text1"/>
                                      <w:kern w:val="24"/>
                                      <w:sz w:val="22"/>
                                      <w:szCs w:val="22"/>
                                      <w:rtl/>
                                    </w:rPr>
                                    <w:br/>
                                  </m:r>
                                </m:oMath>
                                <m:oMath>
                                  <m:r>
                                    <w:rPr>
                                      <w:rFonts w:ascii="Cambria Math" w:eastAsia="Cambria Math" w:hAnsi="Cambria Math" w:cstheme="minorBidi"/>
                                      <w:color w:val="000000" w:themeColor="text1"/>
                                      <w:kern w:val="24"/>
                                      <w:sz w:val="22"/>
                                      <w:szCs w:val="22"/>
                                    </w:rPr>
                                    <m:t>θ</m:t>
                                  </m:r>
                                </m:oMath>
                              </m:oMathPara>
                            </w:p>
                          </w:txbxContent>
                        </wps:txbx>
                        <wps:bodyPr wrap="square" rtlCol="0">
                          <a:noAutofit/>
                        </wps:bodyPr>
                      </wps:wsp>
                      <wps:wsp>
                        <wps:cNvPr id="679232970" name="TextBox 15"/>
                        <wps:cNvSpPr txBox="1"/>
                        <wps:spPr>
                          <a:xfrm>
                            <a:off x="710006" y="0"/>
                            <a:ext cx="1257300" cy="410210"/>
                          </a:xfrm>
                          <a:prstGeom prst="rect">
                            <a:avLst/>
                          </a:prstGeom>
                          <a:noFill/>
                        </wps:spPr>
                        <wps:txbx>
                          <w:txbxContent>
                            <w:p w:rsidR="006119C0" w:rsidRPr="00780BAB" w:rsidRDefault="006119C0" w:rsidP="00780BAB">
                              <w:pPr>
                                <w:pStyle w:val="NormalWeb"/>
                                <w:spacing w:before="0" w:beforeAutospacing="0" w:after="0" w:afterAutospacing="0"/>
                                <w:rPr>
                                  <w:sz w:val="16"/>
                                  <w:szCs w:val="16"/>
                                </w:rPr>
                              </w:pPr>
                              <w:r w:rsidRPr="00780BAB">
                                <w:rPr>
                                  <w:rFonts w:asciiTheme="minorHAnsi" w:cs="B Mitra" w:hint="cs"/>
                                  <w:color w:val="000000" w:themeColor="text1"/>
                                  <w:kern w:val="24"/>
                                  <w:sz w:val="22"/>
                                  <w:szCs w:val="22"/>
                                  <w:rtl/>
                                  <w:lang w:bidi="fa-IR"/>
                                </w:rPr>
                                <w:t>کنترلر سطح بالا</w:t>
                              </w:r>
                            </w:p>
                          </w:txbxContent>
                        </wps:txbx>
                        <wps:bodyPr wrap="square" rtlCol="0">
                          <a:noAutofit/>
                        </wps:bodyPr>
                      </wps:wsp>
                      <wps:wsp>
                        <wps:cNvPr id="679232971" name="TextBox 16"/>
                        <wps:cNvSpPr txBox="1"/>
                        <wps:spPr>
                          <a:xfrm>
                            <a:off x="4255708" y="281812"/>
                            <a:ext cx="1366520" cy="470042"/>
                          </a:xfrm>
                          <a:prstGeom prst="rect">
                            <a:avLst/>
                          </a:prstGeom>
                          <a:noFill/>
                        </wps:spPr>
                        <wps:txbx>
                          <w:txbxContent>
                            <w:p w:rsidR="006119C0" w:rsidRPr="00780BAB" w:rsidRDefault="006119C0" w:rsidP="00780BAB">
                              <w:pPr>
                                <w:pStyle w:val="NormalWeb"/>
                                <w:spacing w:before="0" w:beforeAutospacing="0" w:after="0" w:afterAutospacing="0"/>
                                <w:rPr>
                                  <w:sz w:val="18"/>
                                  <w:szCs w:val="18"/>
                                </w:rPr>
                              </w:pPr>
                              <w:r w:rsidRPr="00780BAB">
                                <w:rPr>
                                  <w:rFonts w:asciiTheme="minorHAnsi" w:cs="B Mitra" w:hint="cs"/>
                                  <w:color w:val="000000" w:themeColor="text1"/>
                                  <w:kern w:val="24"/>
                                  <w:rtl/>
                                  <w:lang w:bidi="fa-IR"/>
                                </w:rPr>
                                <w:t>کنترلر سطح پایین</w:t>
                              </w:r>
                            </w:p>
                          </w:txbxContent>
                        </wps:txbx>
                        <wps:bodyPr wrap="square" rtlCol="0">
                          <a:noAutofit/>
                        </wps:bodyPr>
                      </wps:wsp>
                    </wpg:wgp>
                  </a:graphicData>
                </a:graphic>
              </wp:inline>
            </w:drawing>
          </mc:Choice>
          <mc:Fallback>
            <w:pict>
              <v:group w14:anchorId="00179A34" id="Group 17" o:spid="_x0000_s1089" style="width:458.5pt;height:174.75pt;mso-position-horizontal-relative:char;mso-position-vertical-relative:line" coordsize="83265,36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">
                <v:roundrect id="Rounded Rectangle 679232961" o:spid="_x0000_s1090" style="position:absolute;top:4894;width:27293;height:167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" fillcolor="#ed7d31 [3205]" strokecolor="#823b0b [1605]" strokeweight="1pt">
                  <v:stroke joinstyle="miter"/>
                  <v:textbox>
                    <w:txbxContent>
                      <w:p w:rsidR="006119C0" w:rsidRDefault="006119C0" w:rsidP="00780BAB">
                        <w:pPr>
                          <w:pStyle w:val="NormalWeb"/>
                          <w:spacing w:before="0" w:beforeAutospacing="0" w:after="0" w:afterAutospacing="0"/>
                          <w:jc w:val="center"/>
                        </w:pPr>
                        <w:r>
                          <w:rPr>
                            <w:color w:val="FFFFFF" w:themeColor="light1"/>
                            <w:kern w:val="24"/>
                            <w:sz w:val="48"/>
                            <w:szCs w:val="48"/>
                          </w:rPr>
                          <w:t>Kinematic Controller</w:t>
                        </w:r>
                      </w:p>
                    </w:txbxContent>
                  </v:textbox>
                </v:roundrect>
                <v:roundrect id="Rounded Rectangle 679232962" o:spid="_x0000_s1091" style="position:absolute;left:42533;top:8150;width:13716;height:102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" fillcolor="#5b9bd5 [3204]" strokecolor="#1f4d78 [1604]" strokeweight="1pt">
                  <v:stroke joinstyle="miter"/>
                  <v:textbox>
                    <w:txbxContent>
                      <w:p w:rsidR="006119C0" w:rsidRDefault="006119C0" w:rsidP="00780BAB">
                        <w:pPr>
                          <w:pStyle w:val="NormalWeb"/>
                          <w:spacing w:before="0" w:beforeAutospacing="0" w:after="0" w:afterAutospacing="0"/>
                          <w:jc w:val="center"/>
                        </w:pPr>
                        <w:r>
                          <w:rPr>
                            <w:color w:val="FFFFFF" w:themeColor="light1"/>
                            <w:kern w:val="24"/>
                            <w:sz w:val="48"/>
                            <w:szCs w:val="48"/>
                          </w:rPr>
                          <w:t>PID</w:t>
                        </w:r>
                      </w:p>
                    </w:txbxContent>
                  </v:textbox>
                </v:roundrect>
                <v:rect id="Rectangle 679232963" o:spid="_x0000_s1092" style="position:absolute;left:72043;top:9674;width:11222;height:72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" fillcolor="#70ad47 [3209]" strokecolor="#375623 [1609]" strokeweight="1pt">
                  <v:textbox>
                    <w:txbxContent>
                      <w:p w:rsidR="006119C0" w:rsidRDefault="006119C0" w:rsidP="00780BAB">
                        <w:pPr>
                          <w:pStyle w:val="NormalWeb"/>
                          <w:spacing w:before="0" w:beforeAutospacing="0" w:after="0" w:afterAutospacing="0"/>
                          <w:jc w:val="center"/>
                        </w:pPr>
                        <w:r>
                          <w:rPr>
                            <w:color w:val="FFFFFF" w:themeColor="light1"/>
                            <w:kern w:val="24"/>
                            <w:sz w:val="36"/>
                            <w:szCs w:val="36"/>
                          </w:rPr>
                          <w:t>Robot</w:t>
                        </w:r>
                      </w:p>
                    </w:txbxContent>
                  </v:textbox>
                </v:rect>
                <v:shape id="Straight Arrow Connector 679232964" o:spid="_x0000_s1093" type="#_x0000_t32" style="position:absolute;left:27293;top:13276;width:15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" strokecolor="black [3200]" strokeweight="1.5pt">
                  <v:stroke endarrow="block" joinstyle="miter"/>
                </v:shape>
                <v:shape id="Straight Arrow Connector 679232965" o:spid="_x0000_s1094" type="#_x0000_t32" style="position:absolute;left:56249;top:13276;width:157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" strokecolor="black [3200]" strokeweight="1.5pt">
                  <v:stroke endarrow="block" joinstyle="miter"/>
                </v:shape>
                <v:shape id="TextBox 9" o:spid="_x0000_s1095" type="#_x0000_t202" style="position:absolute;left:28707;top:5479;width:13093;height:7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" filled="f" stroked="f">
                  <v:textbox>
                    <w:txbxContent>
                      <w:p w:rsidR="006119C0" w:rsidRPr="00780BAB" w:rsidRDefault="006119C0"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mRightD</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rpmLeftD</m:t>
                            </m:r>
                          </m:oMath>
                        </m:oMathPara>
                      </w:p>
                    </w:txbxContent>
                  </v:textbox>
                </v:shape>
                <v:shape id="TextBox 10" o:spid="_x0000_s1096" type="#_x0000_t202" style="position:absolute;left:57869;top:5948;width:13094;height:75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" filled="f" stroked="f">
                  <v:textbox>
                    <w:txbxContent>
                      <w:p w:rsidR="006119C0" w:rsidRPr="00780BAB" w:rsidRDefault="006119C0"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WM</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lPWM</m:t>
                            </m:r>
                          </m:oMath>
                        </m:oMathPara>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679232968" o:spid="_x0000_s1097" type="#_x0000_t34" style="position:absolute;left:43260;top:-12736;width:4780;height:6400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" adj="88904" strokecolor="black [3200]" strokeweight="1.5pt">
                  <v:stroke endarrow="block"/>
                </v:shape>
                <v:shape id="TextBox 14" o:spid="_x0000_s1098" type="#_x0000_t202" style="position:absolute;left:38829;top:26928;width:13094;height:9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" filled="f" stroked="f">
                  <v:textbox>
                    <w:txbxContent>
                      <w:p w:rsidR="006119C0" w:rsidRPr="00375B87" w:rsidRDefault="006119C0"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x</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y</m:t>
                            </m:r>
                            <m:r>
                              <m:rPr>
                                <m:sty m:val="p"/>
                              </m:rPr>
                              <w:rPr>
                                <w:rFonts w:ascii="Cambria Math" w:hAnsi="Cambria Math" w:cstheme="minorBidi"/>
                                <w:color w:val="000000" w:themeColor="text1"/>
                                <w:kern w:val="24"/>
                                <w:sz w:val="22"/>
                                <w:szCs w:val="22"/>
                                <w:rtl/>
                              </w:rPr>
                              <w:br/>
                            </m:r>
                          </m:oMath>
                          <m:oMath>
                            <m:r>
                              <w:rPr>
                                <w:rFonts w:ascii="Cambria Math" w:eastAsia="Cambria Math" w:hAnsi="Cambria Math" w:cstheme="minorBidi"/>
                                <w:color w:val="000000" w:themeColor="text1"/>
                                <w:kern w:val="24"/>
                                <w:sz w:val="22"/>
                                <w:szCs w:val="22"/>
                              </w:rPr>
                              <m:t>θ</m:t>
                            </m:r>
                          </m:oMath>
                        </m:oMathPara>
                      </w:p>
                    </w:txbxContent>
                  </v:textbox>
                </v:shape>
                <v:shape id="TextBox 15" o:spid="_x0000_s1099" type="#_x0000_t202" style="position:absolute;left:7100;width:12573;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" filled="f" stroked="f">
                  <v:textbox>
                    <w:txbxContent>
                      <w:p w:rsidR="006119C0" w:rsidRPr="00780BAB" w:rsidRDefault="006119C0" w:rsidP="00780BAB">
                        <w:pPr>
                          <w:pStyle w:val="NormalWeb"/>
                          <w:spacing w:before="0" w:beforeAutospacing="0" w:after="0" w:afterAutospacing="0"/>
                          <w:rPr>
                            <w:sz w:val="16"/>
                            <w:szCs w:val="16"/>
                          </w:rPr>
                        </w:pPr>
                        <w:r w:rsidRPr="00780BAB">
                          <w:rPr>
                            <w:rFonts w:asciiTheme="minorHAnsi" w:cs="B Mitra" w:hint="cs"/>
                            <w:color w:val="000000" w:themeColor="text1"/>
                            <w:kern w:val="24"/>
                            <w:sz w:val="22"/>
                            <w:szCs w:val="22"/>
                            <w:rtl/>
                            <w:lang w:bidi="fa-IR"/>
                          </w:rPr>
                          <w:t>کنترلر سطح بالا</w:t>
                        </w:r>
                      </w:p>
                    </w:txbxContent>
                  </v:textbox>
                </v:shape>
                <v:shape id="TextBox 16" o:spid="_x0000_s1100" type="#_x0000_t202" style="position:absolute;left:42557;top:2818;width:13665;height:4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" filled="f" stroked="f">
                  <v:textbox>
                    <w:txbxContent>
                      <w:p w:rsidR="006119C0" w:rsidRPr="00780BAB" w:rsidRDefault="006119C0" w:rsidP="00780BAB">
                        <w:pPr>
                          <w:pStyle w:val="NormalWeb"/>
                          <w:spacing w:before="0" w:beforeAutospacing="0" w:after="0" w:afterAutospacing="0"/>
                          <w:rPr>
                            <w:sz w:val="18"/>
                            <w:szCs w:val="18"/>
                          </w:rPr>
                        </w:pPr>
                        <w:r w:rsidRPr="00780BAB">
                          <w:rPr>
                            <w:rFonts w:asciiTheme="minorHAnsi" w:cs="B Mitra" w:hint="cs"/>
                            <w:color w:val="000000" w:themeColor="text1"/>
                            <w:kern w:val="24"/>
                            <w:rtl/>
                            <w:lang w:bidi="fa-IR"/>
                          </w:rPr>
                          <w:t>کنترلر سطح پایین</w:t>
                        </w:r>
                      </w:p>
                    </w:txbxContent>
                  </v:textbox>
                </v:shape>
                <w10:anchorlock/>
              </v:group>
            </w:pict>
          </mc:Fallback>
        </mc:AlternateContent>
      </w:r>
    </w:p>
    <w:p w:rsidR="007D3371" w:rsidRDefault="00375B87" w:rsidP="007D3371">
      <w:pPr>
        <w:pStyle w:val="Caption"/>
        <w:bidi/>
        <w:jc w:val="center"/>
        <w:rPr>
          <w:lang w:bidi="fa-IR"/>
        </w:rPr>
      </w:pPr>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4</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9</w:t>
      </w:r>
      <w:r w:rsidR="00DA77A6">
        <w:rPr>
          <w:rtl/>
        </w:rPr>
        <w:fldChar w:fldCharType="end"/>
      </w:r>
      <w:r>
        <w:rPr>
          <w:rFonts w:hint="cs"/>
          <w:rtl/>
          <w:lang w:bidi="fa-IR"/>
        </w:rPr>
        <w:t xml:space="preserve"> پیکربندی ارتباط کنترلر سطح بالا و پایین (</w:t>
      </w:r>
      <w:r>
        <w:rPr>
          <w:lang w:bidi="fa-IR"/>
        </w:rPr>
        <w:t>PID</w:t>
      </w:r>
      <w:r>
        <w:rPr>
          <w:rFonts w:hint="cs"/>
          <w:rtl/>
          <w:lang w:bidi="fa-IR"/>
        </w:rPr>
        <w:t>)</w:t>
      </w:r>
    </w:p>
    <w:p w:rsidR="007D3371" w:rsidRDefault="007D3371" w:rsidP="007D3371">
      <w:pPr>
        <w:bidi/>
        <w:ind w:left="530"/>
        <w:rPr>
          <w:rtl/>
        </w:rPr>
      </w:pPr>
    </w:p>
    <w:p w:rsidR="007B32E9" w:rsidRDefault="005C0670" w:rsidP="00050FE8">
      <w:pPr>
        <w:bidi/>
        <w:ind w:left="530"/>
        <w:rPr>
          <w:rtl/>
          <w:lang w:bidi="fa-IR"/>
        </w:rPr>
      </w:pPr>
      <w:r>
        <w:rPr>
          <w:rtl/>
        </w:rPr>
        <w:t>ا</w:t>
      </w:r>
      <w:r>
        <w:rPr>
          <w:rFonts w:hint="cs"/>
          <w:rtl/>
        </w:rPr>
        <w:t>ی</w:t>
      </w:r>
      <w:r>
        <w:rPr>
          <w:rFonts w:hint="eastAsia"/>
          <w:rtl/>
        </w:rPr>
        <w:t>ن</w:t>
      </w:r>
      <w:r>
        <w:rPr>
          <w:rtl/>
        </w:rPr>
        <w:t xml:space="preserve"> س</w:t>
      </w:r>
      <w:r>
        <w:rPr>
          <w:rFonts w:hint="cs"/>
          <w:rtl/>
        </w:rPr>
        <w:t>ی</w:t>
      </w:r>
      <w:r>
        <w:rPr>
          <w:rFonts w:hint="eastAsia"/>
          <w:rtl/>
        </w:rPr>
        <w:t>ستم</w:t>
      </w:r>
      <w:r>
        <w:rPr>
          <w:rtl/>
        </w:rPr>
        <w:t xml:space="preserve"> کنترل </w:t>
      </w:r>
      <w:r>
        <w:t>PID</w:t>
      </w:r>
      <w:r>
        <w:rPr>
          <w:rtl/>
        </w:rPr>
        <w:t xml:space="preserve"> با پارامترها</w:t>
      </w:r>
      <w:r>
        <w:rPr>
          <w:rFonts w:hint="cs"/>
          <w:rtl/>
        </w:rPr>
        <w:t>ی</w:t>
      </w:r>
      <w:r>
        <w:rPr>
          <w:rtl/>
        </w:rPr>
        <w:t xml:space="preserve"> قابل تنظ</w:t>
      </w:r>
      <w:r>
        <w:rPr>
          <w:rFonts w:hint="cs"/>
          <w:rtl/>
        </w:rPr>
        <w:t>ی</w:t>
      </w:r>
      <w:r>
        <w:rPr>
          <w:rFonts w:hint="eastAsia"/>
          <w:rtl/>
        </w:rPr>
        <w:t>م</w:t>
      </w:r>
      <w:r>
        <w:rPr>
          <w:rtl/>
        </w:rPr>
        <w:t xml:space="preserve"> </w:t>
      </w:r>
      <w:r w:rsidRPr="00294B4D">
        <w:rPr>
          <w:rtl/>
        </w:rPr>
        <w:t>عملکرد ربات را بهبود م</w:t>
      </w:r>
      <w:r w:rsidRPr="00294B4D">
        <w:rPr>
          <w:rFonts w:hint="cs"/>
          <w:rtl/>
        </w:rPr>
        <w:t>ی‌</w:t>
      </w:r>
      <w:r w:rsidRPr="00294B4D">
        <w:rPr>
          <w:rFonts w:hint="eastAsia"/>
          <w:rtl/>
        </w:rPr>
        <w:t>بخشد</w:t>
      </w:r>
      <w:r w:rsidRPr="00294B4D">
        <w:rPr>
          <w:rtl/>
        </w:rPr>
        <w:t>.</w:t>
      </w:r>
      <w:r w:rsidRPr="00294B4D">
        <w:rPr>
          <w:rFonts w:hint="eastAsia"/>
          <w:rtl/>
        </w:rPr>
        <w:t xml:space="preserve"> </w:t>
      </w:r>
      <w:r w:rsidR="00F9756E" w:rsidRPr="00294B4D">
        <w:rPr>
          <w:rFonts w:hint="cs"/>
          <w:rtl/>
        </w:rPr>
        <w:t>برنامه</w:t>
      </w:r>
      <w:r w:rsidRPr="00294B4D">
        <w:rPr>
          <w:rtl/>
        </w:rPr>
        <w:t xml:space="preserve"> دارا</w:t>
      </w:r>
      <w:r w:rsidRPr="00294B4D">
        <w:rPr>
          <w:rFonts w:hint="cs"/>
          <w:rtl/>
        </w:rPr>
        <w:t>ی</w:t>
      </w:r>
      <w:r w:rsidRPr="00294B4D">
        <w:rPr>
          <w:rtl/>
        </w:rPr>
        <w:t xml:space="preserve"> مکان</w:t>
      </w:r>
      <w:r w:rsidRPr="00294B4D">
        <w:rPr>
          <w:rFonts w:hint="cs"/>
          <w:rtl/>
        </w:rPr>
        <w:t>ی</w:t>
      </w:r>
      <w:r w:rsidRPr="00294B4D">
        <w:rPr>
          <w:rFonts w:hint="eastAsia"/>
          <w:rtl/>
        </w:rPr>
        <w:t>سم‌ها</w:t>
      </w:r>
      <w:r w:rsidRPr="00294B4D">
        <w:rPr>
          <w:rFonts w:hint="cs"/>
          <w:rtl/>
        </w:rPr>
        <w:t>ی</w:t>
      </w:r>
      <w:r w:rsidRPr="00294B4D">
        <w:rPr>
          <w:rtl/>
        </w:rPr>
        <w:t xml:space="preserve"> مد</w:t>
      </w:r>
      <w:r w:rsidRPr="00294B4D">
        <w:rPr>
          <w:rFonts w:hint="cs"/>
          <w:rtl/>
        </w:rPr>
        <w:t>ی</w:t>
      </w:r>
      <w:r w:rsidRPr="00294B4D">
        <w:rPr>
          <w:rFonts w:hint="eastAsia"/>
          <w:rtl/>
        </w:rPr>
        <w:t>ر</w:t>
      </w:r>
      <w:r w:rsidRPr="00294B4D">
        <w:rPr>
          <w:rFonts w:hint="cs"/>
          <w:rtl/>
        </w:rPr>
        <w:t>ی</w:t>
      </w:r>
      <w:r w:rsidRPr="00294B4D">
        <w:rPr>
          <w:rFonts w:hint="eastAsia"/>
          <w:rtl/>
        </w:rPr>
        <w:t>ت</w:t>
      </w:r>
      <w:r w:rsidRPr="00294B4D">
        <w:rPr>
          <w:rtl/>
        </w:rPr>
        <w:t xml:space="preserve"> خطا است تا عملکرد </w:t>
      </w:r>
      <w:r w:rsidR="00F9756E" w:rsidRPr="00294B4D">
        <w:rPr>
          <w:rFonts w:hint="cs"/>
          <w:rtl/>
        </w:rPr>
        <w:t>مطمئنی</w:t>
      </w:r>
      <w:r w:rsidRPr="00294B4D">
        <w:rPr>
          <w:rtl/>
        </w:rPr>
        <w:t xml:space="preserve"> داشته باشد. </w:t>
      </w:r>
      <w:r w:rsidR="007B32E9">
        <w:rPr>
          <w:rFonts w:hint="cs"/>
          <w:rtl/>
          <w:lang w:bidi="fa-IR"/>
        </w:rPr>
        <w:t xml:space="preserve">برای تنظیم ضرایب </w:t>
      </w:r>
      <w:r w:rsidR="007B32E9">
        <w:rPr>
          <w:lang w:bidi="fa-IR"/>
        </w:rPr>
        <w:t>PID</w:t>
      </w:r>
      <w:r w:rsidR="007B32E9">
        <w:rPr>
          <w:rFonts w:hint="cs"/>
          <w:rtl/>
          <w:lang w:bidi="fa-IR"/>
        </w:rPr>
        <w:t xml:space="preserve">، برای هر موتور به طور مجزا پاسخ پله در نظر گرفته شد. به این صورت که </w:t>
      </w:r>
      <w:r w:rsidR="007B32E9">
        <w:rPr>
          <w:rFonts w:eastAsiaTheme="minorEastAsia"/>
        </w:rPr>
        <w:t>rpmRightD</w:t>
      </w:r>
      <w:r w:rsidR="007B32E9">
        <w:rPr>
          <w:rFonts w:hint="cs"/>
          <w:rtl/>
          <w:lang w:bidi="fa-IR"/>
        </w:rPr>
        <w:t xml:space="preserve"> روی عددی مثل 50 ثابت گرفته شد. سپس با روشن نمودن موتور نوع میل کردن موتور به سرعت 50 را مشاهده نمودیم.</w:t>
      </w:r>
      <w:r w:rsidR="007D3371">
        <w:rPr>
          <w:rFonts w:hint="cs"/>
          <w:rtl/>
          <w:lang w:bidi="fa-IR"/>
        </w:rPr>
        <w:t xml:space="preserve"> مانند شکل 4-</w:t>
      </w:r>
      <w:r w:rsidR="00050FE8">
        <w:rPr>
          <w:rFonts w:hint="cs"/>
          <w:rtl/>
          <w:lang w:bidi="fa-IR"/>
        </w:rPr>
        <w:t>10</w:t>
      </w:r>
      <w:r w:rsidR="007D3371">
        <w:rPr>
          <w:rFonts w:hint="cs"/>
          <w:rtl/>
          <w:lang w:bidi="fa-IR"/>
        </w:rPr>
        <w:t>.</w:t>
      </w:r>
    </w:p>
    <w:p w:rsidR="007B32E9" w:rsidRDefault="007D3371" w:rsidP="007D3371">
      <w:pPr>
        <w:bidi/>
        <w:ind w:left="980" w:hanging="8"/>
        <w:rPr>
          <w:rtl/>
          <w:lang w:bidi="fa-IR"/>
        </w:rPr>
      </w:pPr>
      <w:r w:rsidRPr="00B45BD2">
        <w:rPr>
          <w:noProof/>
        </w:rPr>
        <w:lastRenderedPageBreak/>
        <mc:AlternateContent>
          <mc:Choice Requires="wpg">
            <w:drawing>
              <wp:inline distT="0" distB="0" distL="0" distR="0" wp14:anchorId="607DA333" wp14:editId="4EEAD3F0">
                <wp:extent cx="4771454" cy="3457575"/>
                <wp:effectExtent l="0" t="0" r="0" b="9525"/>
                <wp:docPr id="5" name="Group 12"/>
                <wp:cNvGraphicFramePr/>
                <a:graphic xmlns:a="http://schemas.openxmlformats.org/drawingml/2006/main">
                  <a:graphicData uri="http://schemas.microsoft.com/office/word/2010/wordprocessingGroup">
                    <wpg:wgp>
                      <wpg:cNvGrpSpPr/>
                      <wpg:grpSpPr>
                        <a:xfrm>
                          <a:off x="0" y="0"/>
                          <a:ext cx="4771454" cy="3457575"/>
                          <a:chOff x="62161" y="-159143"/>
                          <a:chExt cx="7505961" cy="6188877"/>
                        </a:xfrm>
                      </wpg:grpSpPr>
                      <pic:pic xmlns:pic="http://schemas.openxmlformats.org/drawingml/2006/picture">
                        <pic:nvPicPr>
                          <pic:cNvPr id="11" name="Picture 11"/>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261427" y="161515"/>
                            <a:ext cx="7306695" cy="5868219"/>
                          </a:xfrm>
                          <a:prstGeom prst="rect">
                            <a:avLst/>
                          </a:prstGeom>
                        </pic:spPr>
                      </pic:pic>
                      <wps:wsp>
                        <wps:cNvPr id="14" name="Straight Arrow Connector 14"/>
                        <wps:cNvCnPr/>
                        <wps:spPr>
                          <a:xfrm flipV="1">
                            <a:off x="261427" y="0"/>
                            <a:ext cx="0" cy="2228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flipV="1">
                            <a:off x="246629" y="3143250"/>
                            <a:ext cx="0" cy="2228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79232972" name="TextBox 6"/>
                        <wps:cNvSpPr txBox="1"/>
                        <wps:spPr>
                          <a:xfrm>
                            <a:off x="62161" y="-159143"/>
                            <a:ext cx="1352550" cy="436579"/>
                          </a:xfrm>
                          <a:prstGeom prst="rect">
                            <a:avLst/>
                          </a:prstGeom>
                          <a:noFill/>
                        </wps:spPr>
                        <wps:txbx>
                          <w:txbxContent>
                            <w:p w:rsidR="006119C0" w:rsidRPr="00B45BD2" w:rsidRDefault="006119C0"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wps:txbx>
                        <wps:bodyPr wrap="square" rtlCol="0">
                          <a:noAutofit/>
                        </wps:bodyPr>
                      </wps:wsp>
                      <wps:wsp>
                        <wps:cNvPr id="679232973" name="TextBox 7"/>
                        <wps:cNvSpPr txBox="1"/>
                        <wps:spPr>
                          <a:xfrm>
                            <a:off x="93242" y="3023710"/>
                            <a:ext cx="1352550" cy="530475"/>
                          </a:xfrm>
                          <a:prstGeom prst="rect">
                            <a:avLst/>
                          </a:prstGeom>
                          <a:noFill/>
                        </wps:spPr>
                        <wps:txbx>
                          <w:txbxContent>
                            <w:p w:rsidR="006119C0" w:rsidRPr="007D3371" w:rsidRDefault="006119C0"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wps:txbx>
                        <wps:bodyPr wrap="square" rtlCol="0">
                          <a:noAutofit/>
                        </wps:bodyPr>
                      </wps:wsp>
                      <wps:wsp>
                        <wps:cNvPr id="679232974" name="TextBox 8"/>
                        <wps:cNvSpPr txBox="1"/>
                        <wps:spPr>
                          <a:xfrm>
                            <a:off x="3185862" y="2281943"/>
                            <a:ext cx="807992" cy="476525"/>
                          </a:xfrm>
                          <a:prstGeom prst="rect">
                            <a:avLst/>
                          </a:prstGeom>
                          <a:noFill/>
                        </wps:spPr>
                        <wps:txbx>
                          <w:txbxContent>
                            <w:p w:rsidR="006119C0" w:rsidRPr="007D3371" w:rsidRDefault="006119C0"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wps:txbx>
                        <wps:bodyPr wrap="square" rtlCol="0">
                          <a:noAutofit/>
                        </wps:bodyPr>
                      </wps:wsp>
                      <wps:wsp>
                        <wps:cNvPr id="679232975" name="TextBox 9"/>
                        <wps:cNvSpPr txBox="1"/>
                        <wps:spPr>
                          <a:xfrm>
                            <a:off x="3170322" y="5417037"/>
                            <a:ext cx="718172" cy="400506"/>
                          </a:xfrm>
                          <a:prstGeom prst="rect">
                            <a:avLst/>
                          </a:prstGeom>
                          <a:noFill/>
                        </wps:spPr>
                        <wps:txbx>
                          <w:txbxContent>
                            <w:p w:rsidR="006119C0" w:rsidRPr="007D3371" w:rsidRDefault="006119C0"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wps:txbx>
                        <wps:bodyPr wrap="square" rtlCol="0">
                          <a:noAutofit/>
                        </wps:bodyPr>
                      </wps:wsp>
                      <wps:wsp>
                        <wps:cNvPr id="679232976" name="TextBox 10"/>
                        <wps:cNvSpPr txBox="1"/>
                        <wps:spPr>
                          <a:xfrm>
                            <a:off x="159852" y="401739"/>
                            <a:ext cx="970683" cy="906766"/>
                          </a:xfrm>
                          <a:prstGeom prst="rect">
                            <a:avLst/>
                          </a:prstGeom>
                          <a:noFill/>
                        </wps:spPr>
                        <wps:txbx>
                          <w:txbxContent>
                            <w:p w:rsidR="006119C0" w:rsidRPr="00B45BD2" w:rsidRDefault="006119C0" w:rsidP="007D3371">
                              <w:pPr>
                                <w:pStyle w:val="NormalWeb"/>
                                <w:spacing w:before="0" w:beforeAutospacing="0" w:after="0" w:afterAutospacing="0"/>
                                <w:rPr>
                                  <w:rFonts w:asciiTheme="majorBidi" w:hAnsiTheme="majorBidi" w:cstheme="majorBidi"/>
                                  <w:sz w:val="18"/>
                                  <w:szCs w:val="18"/>
                                </w:rPr>
                              </w:pPr>
                              <w:r w:rsidRPr="00B45BD2">
                                <w:rPr>
                                  <w:rFonts w:asciiTheme="majorBidi" w:hAnsiTheme="majorBidi" w:cstheme="majorBidi"/>
                                  <w:color w:val="000000" w:themeColor="text1"/>
                                  <w:kern w:val="24"/>
                                  <w:sz w:val="20"/>
                                  <w:szCs w:val="20"/>
                                </w:rPr>
                                <w:t>50 rpm</w:t>
                              </w:r>
                            </w:p>
                          </w:txbxContent>
                        </wps:txbx>
                        <wps:bodyPr wrap="square" rtlCol="0">
                          <a:noAutofit/>
                        </wps:bodyPr>
                      </wps:wsp>
                      <wps:wsp>
                        <wps:cNvPr id="679232977" name="TextBox 11"/>
                        <wps:cNvSpPr txBox="1"/>
                        <wps:spPr>
                          <a:xfrm>
                            <a:off x="178296" y="3581926"/>
                            <a:ext cx="970683" cy="538098"/>
                          </a:xfrm>
                          <a:prstGeom prst="rect">
                            <a:avLst/>
                          </a:prstGeom>
                          <a:noFill/>
                        </wps:spPr>
                        <wps:txbx>
                          <w:txbxContent>
                            <w:p w:rsidR="006119C0" w:rsidRPr="007D3371" w:rsidRDefault="006119C0" w:rsidP="007D3371">
                              <w:pPr>
                                <w:pStyle w:val="NormalWeb"/>
                                <w:spacing w:before="0" w:beforeAutospacing="0" w:after="0" w:afterAutospacing="0"/>
                                <w:rPr>
                                  <w:rFonts w:asciiTheme="majorBidi" w:hAnsiTheme="majorBidi" w:cstheme="majorBidi"/>
                                  <w:sz w:val="18"/>
                                  <w:szCs w:val="18"/>
                                </w:rPr>
                              </w:pPr>
                              <w:r w:rsidRPr="007D3371">
                                <w:rPr>
                                  <w:rFonts w:asciiTheme="majorBidi" w:hAnsiTheme="majorBidi" w:cstheme="majorBidi"/>
                                  <w:color w:val="000000" w:themeColor="text1"/>
                                  <w:kern w:val="24"/>
                                  <w:sz w:val="20"/>
                                  <w:szCs w:val="20"/>
                                </w:rPr>
                                <w:t>50 rpm</w:t>
                              </w:r>
                            </w:p>
                          </w:txbxContent>
                        </wps:txbx>
                        <wps:bodyPr wrap="square" rtlCol="0">
                          <a:noAutofit/>
                        </wps:bodyPr>
                      </wps:wsp>
                    </wpg:wgp>
                  </a:graphicData>
                </a:graphic>
              </wp:inline>
            </w:drawing>
          </mc:Choice>
          <mc:Fallback>
            <w:pict>
              <v:group w14:anchorId="607DA333" id="Group 12" o:spid="_x0000_s1101" style="width:375.7pt;height:272.25pt;mso-position-horizontal-relative:char;mso-position-vertical-relative:line" coordorigin="621,-1591" coordsize="75059,618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">
                <v:shape id="Picture 11" o:spid="_x0000_s1102" type="#_x0000_t75" style="position:absolute;left:2614;top:1615;width:73067;height:586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">
                  <v:imagedata r:id="rId96" o:title=""/>
                  <v:path arrowok="t"/>
                </v:shape>
                <v:shape id="Straight Arrow Connector 14" o:spid="_x0000_s1103" type="#_x0000_t32" style="position:absolute;left:2614;width:0;height:222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" strokecolor="black [3200]" strokeweight=".5pt">
                  <v:stroke endarrow="block" joinstyle="miter"/>
                </v:shape>
                <v:shape id="Straight Arrow Connector 17" o:spid="_x0000_s1104" type="#_x0000_t32" style="position:absolute;left:2466;top:31432;width:0;height:222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" strokecolor="black [3200]" strokeweight=".5pt">
                  <v:stroke endarrow="block" joinstyle="miter"/>
                </v:shape>
                <v:shape id="TextBox 6" o:spid="_x0000_s1105" type="#_x0000_t202" style="position:absolute;left:621;top:-1591;width:13526;height:4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" filled="f" stroked="f">
                  <v:textbox>
                    <w:txbxContent>
                      <w:p w:rsidR="006119C0" w:rsidRPr="00B45BD2" w:rsidRDefault="006119C0"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v:textbox>
                </v:shape>
                <v:shape id="TextBox 7" o:spid="_x0000_s1106" type="#_x0000_t202" style="position:absolute;left:932;top:30237;width:13525;height:5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" filled="f" stroked="f">
                  <v:textbox>
                    <w:txbxContent>
                      <w:p w:rsidR="006119C0" w:rsidRPr="007D3371" w:rsidRDefault="006119C0"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v:textbox>
                </v:shape>
                <v:shape id="TextBox 8" o:spid="_x0000_s1107" type="#_x0000_t202" style="position:absolute;left:31858;top:22819;width:8080;height:4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" filled="f" stroked="f">
                  <v:textbox>
                    <w:txbxContent>
                      <w:p w:rsidR="006119C0" w:rsidRPr="007D3371" w:rsidRDefault="006119C0"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v:textbox>
                </v:shape>
                <v:shape id="TextBox 9" o:spid="_x0000_s1108" type="#_x0000_t202" style="position:absolute;left:31703;top:54170;width:7181;height:4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" filled="f" stroked="f">
                  <v:textbox>
                    <w:txbxContent>
                      <w:p w:rsidR="006119C0" w:rsidRPr="007D3371" w:rsidRDefault="006119C0"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v:textbox>
                </v:shape>
                <v:shape id="TextBox 10" o:spid="_x0000_s1109" type="#_x0000_t202" style="position:absolute;left:1598;top:4017;width:9707;height:9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" filled="f" stroked="f">
                  <v:textbox>
                    <w:txbxContent>
                      <w:p w:rsidR="006119C0" w:rsidRPr="00B45BD2" w:rsidRDefault="006119C0" w:rsidP="007D3371">
                        <w:pPr>
                          <w:pStyle w:val="NormalWeb"/>
                          <w:spacing w:before="0" w:beforeAutospacing="0" w:after="0" w:afterAutospacing="0"/>
                          <w:rPr>
                            <w:rFonts w:asciiTheme="majorBidi" w:hAnsiTheme="majorBidi" w:cstheme="majorBidi"/>
                            <w:sz w:val="18"/>
                            <w:szCs w:val="18"/>
                          </w:rPr>
                        </w:pPr>
                        <w:r w:rsidRPr="00B45BD2">
                          <w:rPr>
                            <w:rFonts w:asciiTheme="majorBidi" w:hAnsiTheme="majorBidi" w:cstheme="majorBidi"/>
                            <w:color w:val="000000" w:themeColor="text1"/>
                            <w:kern w:val="24"/>
                            <w:sz w:val="20"/>
                            <w:szCs w:val="20"/>
                          </w:rPr>
                          <w:t>50 rpm</w:t>
                        </w:r>
                      </w:p>
                    </w:txbxContent>
                  </v:textbox>
                </v:shape>
                <v:shape id="TextBox 11" o:spid="_x0000_s1110" type="#_x0000_t202" style="position:absolute;left:1782;top:35819;width:9707;height:5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" filled="f" stroked="f">
                  <v:textbox>
                    <w:txbxContent>
                      <w:p w:rsidR="006119C0" w:rsidRPr="007D3371" w:rsidRDefault="006119C0" w:rsidP="007D3371">
                        <w:pPr>
                          <w:pStyle w:val="NormalWeb"/>
                          <w:spacing w:before="0" w:beforeAutospacing="0" w:after="0" w:afterAutospacing="0"/>
                          <w:rPr>
                            <w:rFonts w:asciiTheme="majorBidi" w:hAnsiTheme="majorBidi" w:cstheme="majorBidi"/>
                            <w:sz w:val="18"/>
                            <w:szCs w:val="18"/>
                          </w:rPr>
                        </w:pPr>
                        <w:r w:rsidRPr="007D3371">
                          <w:rPr>
                            <w:rFonts w:asciiTheme="majorBidi" w:hAnsiTheme="majorBidi" w:cstheme="majorBidi"/>
                            <w:color w:val="000000" w:themeColor="text1"/>
                            <w:kern w:val="24"/>
                            <w:sz w:val="20"/>
                            <w:szCs w:val="20"/>
                          </w:rPr>
                          <w:t>50 rpm</w:t>
                        </w:r>
                      </w:p>
                    </w:txbxContent>
                  </v:textbox>
                </v:shape>
                <w10:anchorlock/>
              </v:group>
            </w:pict>
          </mc:Fallback>
        </mc:AlternateContent>
      </w:r>
    </w:p>
    <w:p w:rsidR="007D3371" w:rsidRDefault="007D3371" w:rsidP="007D3371">
      <w:pPr>
        <w:pStyle w:val="Caption"/>
        <w:bidi/>
        <w:jc w:val="center"/>
        <w:rPr>
          <w:rtl/>
          <w:lang w:bidi="fa-IR"/>
        </w:rPr>
      </w:pPr>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4</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0</w:t>
      </w:r>
      <w:r w:rsidR="00DA77A6">
        <w:rPr>
          <w:rtl/>
        </w:rPr>
        <w:fldChar w:fldCharType="end"/>
      </w:r>
      <w:r>
        <w:rPr>
          <w:rFonts w:hint="cs"/>
          <w:rtl/>
        </w:rPr>
        <w:t xml:space="preserve"> پاسخ پله‌ی موتور راست و چپ به کنترلر </w:t>
      </w:r>
      <w:r>
        <w:t>PID</w:t>
      </w:r>
      <w:r>
        <w:rPr>
          <w:rFonts w:hint="cs"/>
          <w:rtl/>
        </w:rPr>
        <w:t xml:space="preserve"> پس از تنظیم ضرایب</w:t>
      </w:r>
    </w:p>
    <w:p w:rsidR="00294B4D" w:rsidRDefault="00F9756E" w:rsidP="007D3371">
      <w:pPr>
        <w:bidi/>
        <w:rPr>
          <w:rtl/>
        </w:rPr>
      </w:pPr>
      <w:r w:rsidRPr="00294B4D">
        <w:rPr>
          <w:rFonts w:hint="cs"/>
          <w:rtl/>
        </w:rPr>
        <w:t xml:space="preserve">برای توضیح استفاده از کنترلر </w:t>
      </w:r>
      <w:r w:rsidRPr="00294B4D">
        <w:t>PID</w:t>
      </w:r>
      <w:r w:rsidRPr="00294B4D">
        <w:rPr>
          <w:rFonts w:hint="cs"/>
          <w:rtl/>
        </w:rPr>
        <w:t xml:space="preserve"> باید گفت که مقدار دلخواه سرعت چرخ راست در متغیر</w:t>
      </w:r>
      <w:r w:rsidRPr="00294B4D">
        <w:rPr>
          <w:lang w:bidi="fa-IR"/>
        </w:rPr>
        <w:t xml:space="preserve">rpmRightD </w:t>
      </w:r>
      <w:r w:rsidRPr="00294B4D">
        <w:rPr>
          <w:rFonts w:hint="cs"/>
          <w:rtl/>
        </w:rPr>
        <w:t xml:space="preserve"> ذخیره می‌شود. این مقدار را الگوریتم کنترلی پس از تولید </w:t>
      </w:r>
      <m:oMath>
        <m:r>
          <w:rPr>
            <w:rFonts w:ascii="Cambria Math" w:hAnsi="Cambria Math"/>
          </w:rPr>
          <m:t>v</m:t>
        </m:r>
      </m:oMath>
      <w:r w:rsidRPr="00294B4D">
        <w:rPr>
          <w:rFonts w:hint="cs"/>
          <w:rtl/>
        </w:rPr>
        <w:t xml:space="preserve"> و </w:t>
      </w:r>
      <m:oMath>
        <m:r>
          <m:rPr>
            <m:sty m:val="p"/>
          </m:rPr>
          <w:rPr>
            <w:rFonts w:ascii="Cambria" w:hAnsi="Cambria" w:cs="Cambria" w:hint="cs"/>
            <w:sz w:val="22"/>
            <w:szCs w:val="24"/>
            <w:rtl/>
          </w:rPr>
          <m:t>ω</m:t>
        </m:r>
      </m:oMath>
      <w:r w:rsidRPr="00294B4D">
        <w:rPr>
          <w:rFonts w:hint="cs"/>
          <w:sz w:val="22"/>
          <w:szCs w:val="24"/>
          <w:rtl/>
        </w:rPr>
        <w:t xml:space="preserve"> </w:t>
      </w:r>
      <w:r w:rsidR="00294B4D" w:rsidRPr="00294B4D">
        <w:rPr>
          <w:rFonts w:hint="cs"/>
          <w:rtl/>
        </w:rPr>
        <w:t>بعنوان سرعت خطی و دورانی</w:t>
      </w:r>
      <w:r w:rsidR="00294B4D">
        <w:rPr>
          <w:rFonts w:hint="cs"/>
          <w:rtl/>
          <w:lang w:bidi="fa-IR"/>
        </w:rPr>
        <w:t xml:space="preserve"> ایجاد می‌کند. همانطوز که در فصل دوم گفته شد، مقادیر </w:t>
      </w:r>
      <m:oMath>
        <m:sSub>
          <m:sSubPr>
            <m:ctrlPr>
              <w:rPr>
                <w:rFonts w:ascii="Cambria Math" w:hAnsi="Cambria Math"/>
                <w:iCs/>
                <w:lang w:bidi="fa-IR"/>
              </w:rPr>
            </m:ctrlPr>
          </m:sSubPr>
          <m:e>
            <m:r>
              <m:rPr>
                <m:sty m:val="p"/>
              </m:rPr>
              <w:rPr>
                <w:rFonts w:ascii="Cambria Math" w:hAnsi="Cambria Math" w:cs="Cambria" w:hint="cs"/>
                <w:rtl/>
                <w:lang w:bidi="fa-IR"/>
              </w:rPr>
              <m:t>ξ</m:t>
            </m:r>
          </m:e>
          <m:sub>
            <m:r>
              <m:rPr>
                <m:sty m:val="p"/>
              </m:rPr>
              <w:rPr>
                <w:rFonts w:ascii="Cambria Math" w:hAnsi="Cambria Math"/>
                <w:lang w:bidi="fa-IR"/>
              </w:rPr>
              <m:t>1</m:t>
            </m:r>
          </m:sub>
        </m:sSub>
      </m:oMath>
      <w:r w:rsidR="00294B4D" w:rsidRPr="00294B4D">
        <w:rPr>
          <w:rFonts w:hint="cs"/>
          <w:rtl/>
        </w:rPr>
        <w:t xml:space="preserve"> و</w:t>
      </w:r>
      <w:r w:rsidR="00294B4D">
        <w:rPr>
          <w:rFonts w:hint="cs"/>
          <w:rtl/>
        </w:rPr>
        <w:t xml:space="preserve"> </w:t>
      </w:r>
      <m:oMath>
        <m:sSub>
          <m:sSubPr>
            <m:ctrlPr>
              <w:rPr>
                <w:rFonts w:ascii="Cambria Math" w:hAnsi="Cambria Math"/>
                <w:iCs/>
                <w:lang w:bidi="fa-IR"/>
              </w:rPr>
            </m:ctrlPr>
          </m:sSubPr>
          <m:e>
            <m:r>
              <m:rPr>
                <m:sty m:val="p"/>
              </m:rPr>
              <w:rPr>
                <w:rFonts w:ascii="Cambria Math" w:hAnsi="Cambria Math" w:cs="Cambria" w:hint="cs"/>
                <w:rtl/>
                <w:lang w:bidi="fa-IR"/>
              </w:rPr>
              <m:t>ξ</m:t>
            </m:r>
          </m:e>
          <m:sub>
            <m:r>
              <w:rPr>
                <w:rFonts w:ascii="Cambria Math" w:hAnsi="Cambria Math"/>
                <w:lang w:bidi="fa-IR"/>
              </w:rPr>
              <m:t>2</m:t>
            </m:r>
          </m:sub>
        </m:sSub>
      </m:oMath>
      <w:r w:rsidR="00294B4D" w:rsidRPr="00294B4D">
        <w:rPr>
          <w:rFonts w:hint="cs"/>
          <w:rtl/>
        </w:rPr>
        <w:t xml:space="preserve"> </w:t>
      </w:r>
      <w:r w:rsidR="00294B4D">
        <w:rPr>
          <w:rFonts w:hint="cs"/>
          <w:rtl/>
        </w:rPr>
        <w:t xml:space="preserve">تولید شده و با رابطه 2-11، این دو مقدار به </w:t>
      </w:r>
      <m:oMath>
        <m:r>
          <w:rPr>
            <w:rFonts w:ascii="Cambria Math" w:hAnsi="Cambria Math"/>
          </w:rPr>
          <m:t>v</m:t>
        </m:r>
      </m:oMath>
      <w:r w:rsidR="00294B4D" w:rsidRPr="00294B4D">
        <w:rPr>
          <w:rFonts w:hint="cs"/>
          <w:rtl/>
        </w:rPr>
        <w:t xml:space="preserve"> و </w:t>
      </w:r>
      <m:oMath>
        <m:r>
          <m:rPr>
            <m:sty m:val="p"/>
          </m:rPr>
          <w:rPr>
            <w:rFonts w:ascii="Cambria" w:hAnsi="Cambria" w:cs="Cambria" w:hint="cs"/>
            <w:sz w:val="22"/>
            <w:szCs w:val="24"/>
            <w:rtl/>
          </w:rPr>
          <m:t>ω</m:t>
        </m:r>
      </m:oMath>
      <w:r w:rsidR="00294B4D">
        <w:rPr>
          <w:rFonts w:hint="cs"/>
          <w:rtl/>
        </w:rPr>
        <w:t xml:space="preserve"> </w:t>
      </w:r>
      <w:r w:rsidR="00294B4D" w:rsidRPr="00294B4D">
        <w:rPr>
          <w:rFonts w:hint="cs"/>
          <w:rtl/>
        </w:rPr>
        <w:t>تبدیل</w:t>
      </w:r>
      <w:r w:rsidR="00294B4D">
        <w:rPr>
          <w:rFonts w:hint="cs"/>
          <w:rtl/>
        </w:rPr>
        <w:t xml:space="preserve"> می‌شوند.</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94B4D" w:rsidTr="00723FD3">
        <w:tc>
          <w:tcPr>
            <w:tcW w:w="4316" w:type="dxa"/>
            <w:vAlign w:val="center"/>
          </w:tcPr>
          <w:p w:rsidR="00294B4D" w:rsidRDefault="00294B4D" w:rsidP="00294B4D">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rFonts w:hint="cs"/>
                <w:sz w:val="20"/>
                <w:szCs w:val="24"/>
                <w:rtl/>
              </w:rPr>
              <w:t>)</w:t>
            </w:r>
          </w:p>
        </w:tc>
        <w:tc>
          <w:tcPr>
            <w:tcW w:w="4957" w:type="dxa"/>
          </w:tcPr>
          <w:p w:rsidR="00294B4D" w:rsidRPr="001A5B61" w:rsidRDefault="006119C0" w:rsidP="00294B4D">
            <w:pPr>
              <w:bidi/>
              <w:rPr>
                <w:rFonts w:eastAsiaTheme="minorEastAsia"/>
                <w:sz w:val="28"/>
                <w:rtl/>
                <w:lang w:bidi="fa-IR"/>
              </w:rPr>
            </w:pPr>
            <m:oMathPara>
              <m:oMathParaPr>
                <m:jc m:val="left"/>
              </m:oMathParaPr>
              <m:oMath>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r>
                            <w:rPr>
                              <w:rFonts w:ascii="Cambria Math" w:eastAsiaTheme="minorEastAsia" w:hAnsi="Cambria Math"/>
                              <w:lang w:bidi="fa-IR"/>
                            </w:rPr>
                            <m:t>v</m:t>
                          </m:r>
                          <m:ctrlPr>
                            <w:rPr>
                              <w:rFonts w:ascii="Cambria Math" w:eastAsia="Cambria Math" w:hAnsi="Cambria Math"/>
                              <w:i/>
                              <w:lang w:bidi="fa-IR"/>
                            </w:rPr>
                          </m:ctrlPr>
                        </m:e>
                      </m:mr>
                      <m:mr>
                        <m:e>
                          <m:r>
                            <w:rPr>
                              <w:rFonts w:ascii="Cambria Math" w:eastAsia="Cambria Math" w:hAnsi="Cambria Math"/>
                              <w:lang w:bidi="fa-IR"/>
                            </w:rPr>
                            <m:t>ω</m:t>
                          </m:r>
                        </m:e>
                      </m:mr>
                    </m:m>
                  </m:e>
                </m:d>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ctrlPr>
                            <w:rPr>
                              <w:rFonts w:ascii="Cambria Math" w:eastAsia="Cambria Math" w:hAnsi="Cambria Math"/>
                              <w:i/>
                              <w:lang w:bidi="fa-IR"/>
                            </w:rPr>
                          </m:ctrlPr>
                        </m:e>
                        <m:e>
                          <m:r>
                            <w:rPr>
                              <w:rFonts w:ascii="Cambria Math" w:eastAsiaTheme="minorEastAsia" w:hAnsi="Cambria Math"/>
                              <w:lang w:bidi="fa-IR"/>
                            </w:rPr>
                            <m:t>1</m:t>
                          </m:r>
                        </m:e>
                      </m:mr>
                      <m:mr>
                        <m:e>
                          <m:r>
                            <w:rPr>
                              <w:rFonts w:ascii="Cambria Math" w:eastAsia="Cambria Math" w:hAnsi="Cambria Math"/>
                              <w:lang w:bidi="fa-IR"/>
                            </w:rPr>
                            <m:t>1</m:t>
                          </m:r>
                          <m:ctrlPr>
                            <w:rPr>
                              <w:rFonts w:ascii="Cambria Math" w:eastAsia="Cambria Math" w:hAnsi="Cambria Math"/>
                              <w:i/>
                              <w:lang w:bidi="fa-IR"/>
                            </w:rPr>
                          </m:ctrlPr>
                        </m:e>
                        <m:e>
                          <m:r>
                            <w:rPr>
                              <w:rFonts w:ascii="Cambria Math" w:eastAsia="Cambria Math" w:hAnsi="Cambria Math"/>
                              <w:lang w:bidi="fa-IR"/>
                            </w:rPr>
                            <m:t>0</m:t>
                          </m:r>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ctrlPr>
                            <w:rPr>
                              <w:rFonts w:ascii="Cambria Math" w:eastAsia="Cambria Math" w:hAnsi="Cambria Math"/>
                              <w:i/>
                              <w:lang w:bidi="fa-IR"/>
                            </w:rPr>
                          </m:ctrlPr>
                        </m:e>
                      </m:mr>
                      <m:mr>
                        <m:e>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mr>
                    </m:m>
                  </m:e>
                </m:d>
                <m:r>
                  <w:rPr>
                    <w:rFonts w:ascii="Cambria Math" w:eastAsiaTheme="minorEastAsia" w:hAnsi="Cambria Math"/>
                    <w:lang w:bidi="fa-IR"/>
                  </w:rPr>
                  <m:t>=</m:t>
                </m:r>
                <m:r>
                  <m:rPr>
                    <m:sty m:val="p"/>
                  </m:rPr>
                  <w:rPr>
                    <w:rFonts w:ascii="Cambria Math" w:eastAsiaTheme="minorEastAsia" w:hAnsi="Cambria Math"/>
                    <w:lang w:bidi="fa-IR"/>
                  </w:rPr>
                  <m:t>Λ</m:t>
                </m:r>
                <m:d>
                  <m:dPr>
                    <m:ctrlPr>
                      <w:rPr>
                        <w:rFonts w:ascii="Cambria Math" w:eastAsiaTheme="minorEastAsia" w:hAnsi="Cambria Math"/>
                        <w:i/>
                        <w:lang w:bidi="fa-IR"/>
                      </w:rPr>
                    </m:ctrlPr>
                  </m:dPr>
                  <m:e>
                    <m:r>
                      <w:rPr>
                        <w:rFonts w:ascii="Cambria Math" w:eastAsiaTheme="minorEastAsia" w:hAnsi="Cambria Math"/>
                        <w:lang w:bidi="fa-IR"/>
                      </w:rPr>
                      <m:t>q</m:t>
                    </m:r>
                  </m:e>
                </m:d>
                <m:r>
                  <w:rPr>
                    <w:rFonts w:ascii="Cambria Math" w:hAnsi="Cambria Math"/>
                    <w:lang w:bidi="fa-IR"/>
                  </w:rPr>
                  <m:t>ξ</m:t>
                </m:r>
                <m:r>
                  <m:rPr>
                    <m:sty m:val="p"/>
                  </m:rPr>
                  <w:rPr>
                    <w:rFonts w:ascii="Cambria Math" w:hAnsi="Cambria Math"/>
                    <w:lang w:bidi="fa-IR"/>
                  </w:rPr>
                  <w:br/>
                </m:r>
              </m:oMath>
              <m:oMath>
                <m:r>
                  <w:rPr>
                    <w:rFonts w:ascii="Cambria Math" w:eastAsiaTheme="minorEastAsia" w:hAnsi="Cambria Math"/>
                    <w:sz w:val="28"/>
                    <w:lang w:bidi="fa-IR"/>
                  </w:rPr>
                  <m:t>v=</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r>
                  <m:rPr>
                    <m:sty m:val="p"/>
                  </m:rPr>
                  <w:rPr>
                    <w:rFonts w:ascii="Cambria Math" w:eastAsia="Cambria Math" w:hAnsi="Cambria Math"/>
                    <w:lang w:bidi="fa-IR"/>
                  </w:rPr>
                  <w:br/>
                </m:r>
              </m:oMath>
              <m:oMath>
                <m:r>
                  <w:rPr>
                    <w:rFonts w:ascii="Cambria Math" w:eastAsia="Cambria Math" w:hAnsi="Cambria Math"/>
                    <w:lang w:bidi="fa-IR"/>
                  </w:rPr>
                  <m:t>ω=</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oMath>
            </m:oMathPara>
          </w:p>
        </w:tc>
      </w:tr>
    </w:tbl>
    <w:p w:rsidR="00294B4D" w:rsidRPr="00294B4D" w:rsidRDefault="00294B4D" w:rsidP="00294B4D">
      <w:pPr>
        <w:bidi/>
        <w:rPr>
          <w:rtl/>
          <w:lang w:bidi="fa-IR"/>
        </w:rPr>
      </w:pPr>
      <w:r>
        <w:rPr>
          <w:rFonts w:hint="cs"/>
          <w:rtl/>
          <w:lang w:bidi="fa-IR"/>
        </w:rPr>
        <w:t xml:space="preserve">بنابراین با رابطه 4-2 </w:t>
      </w:r>
      <m:oMath>
        <m:r>
          <w:rPr>
            <w:rFonts w:ascii="Cambria Math" w:hAnsi="Cambria Math"/>
          </w:rPr>
          <m:t>v</m:t>
        </m:r>
      </m:oMath>
      <w:r w:rsidRPr="00294B4D">
        <w:rPr>
          <w:rFonts w:hint="cs"/>
          <w:rtl/>
        </w:rPr>
        <w:t xml:space="preserve"> و </w:t>
      </w:r>
      <m:oMath>
        <m:r>
          <m:rPr>
            <m:sty m:val="p"/>
          </m:rPr>
          <w:rPr>
            <w:rFonts w:ascii="Cambria" w:hAnsi="Cambria" w:cs="Cambria" w:hint="cs"/>
            <w:sz w:val="22"/>
            <w:szCs w:val="24"/>
            <w:rtl/>
          </w:rPr>
          <m:t>ω</m:t>
        </m:r>
      </m:oMath>
      <w:r>
        <w:rPr>
          <w:rFonts w:eastAsiaTheme="minorEastAsia" w:hint="cs"/>
          <w:sz w:val="22"/>
          <w:szCs w:val="24"/>
          <w:rtl/>
        </w:rPr>
        <w:t xml:space="preserve"> </w:t>
      </w:r>
      <w:r>
        <w:rPr>
          <w:rFonts w:eastAsiaTheme="minorEastAsia" w:hint="cs"/>
          <w:rtl/>
        </w:rPr>
        <w:t xml:space="preserve">بدست آمده و کافیست به </w:t>
      </w:r>
      <w:r>
        <w:rPr>
          <w:rFonts w:eastAsiaTheme="minorEastAsia"/>
        </w:rPr>
        <w:t>rpmRightD</w:t>
      </w:r>
      <w:r>
        <w:rPr>
          <w:rFonts w:eastAsiaTheme="minorEastAsia" w:hint="cs"/>
          <w:rtl/>
          <w:lang w:bidi="fa-IR"/>
        </w:rPr>
        <w:t xml:space="preserve"> و </w:t>
      </w:r>
      <w:r>
        <w:rPr>
          <w:rFonts w:eastAsiaTheme="minorEastAsia"/>
          <w:lang w:bidi="fa-IR"/>
        </w:rPr>
        <w:t>rpmLeftD</w:t>
      </w:r>
      <w:r>
        <w:rPr>
          <w:rFonts w:eastAsiaTheme="minorEastAsia" w:hint="cs"/>
          <w:rtl/>
          <w:lang w:bidi="fa-IR"/>
        </w:rPr>
        <w:t xml:space="preserve"> تبدیل شوند. این تبدیل به صورت رابطه 4-3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94B4D" w:rsidTr="00723FD3">
        <w:tc>
          <w:tcPr>
            <w:tcW w:w="4316" w:type="dxa"/>
            <w:vAlign w:val="center"/>
          </w:tcPr>
          <w:p w:rsidR="00294B4D" w:rsidRDefault="00294B4D" w:rsidP="00294B4D">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rFonts w:hint="cs"/>
                <w:sz w:val="20"/>
                <w:szCs w:val="24"/>
                <w:rtl/>
              </w:rPr>
              <w:t>)</w:t>
            </w:r>
          </w:p>
        </w:tc>
        <w:tc>
          <w:tcPr>
            <w:tcW w:w="4957" w:type="dxa"/>
          </w:tcPr>
          <w:p w:rsidR="00294B4D" w:rsidRPr="001A5B61" w:rsidRDefault="00294B4D" w:rsidP="00294B4D">
            <w:pPr>
              <w:bidi/>
              <w:rPr>
                <w:rFonts w:eastAsiaTheme="minorEastAsia"/>
                <w:sz w:val="28"/>
                <w:rtl/>
                <w:lang w:bidi="fa-IR"/>
              </w:rPr>
            </w:pPr>
            <m:oMathPara>
              <m:oMathParaPr>
                <m:jc m:val="left"/>
              </m:oMathParaPr>
              <m:oMath>
                <m:r>
                  <w:rPr>
                    <w:rFonts w:ascii="Cambria Math" w:eastAsiaTheme="minorEastAsia" w:hAnsi="Cambria Math"/>
                    <w:szCs w:val="24"/>
                    <w:lang w:bidi="fa-IR"/>
                  </w:rPr>
                  <m:t>rpmRightD=</m:t>
                </m:r>
                <m:f>
                  <m:fPr>
                    <m:ctrlPr>
                      <w:rPr>
                        <w:rFonts w:ascii="Cambria Math" w:eastAsiaTheme="minorEastAsia" w:hAnsi="Cambria Math"/>
                        <w:i/>
                        <w:szCs w:val="24"/>
                        <w:lang w:bidi="fa-IR"/>
                      </w:rPr>
                    </m:ctrlPr>
                  </m:fPr>
                  <m:num>
                    <m:r>
                      <w:rPr>
                        <w:rFonts w:ascii="Cambria Math" w:eastAsiaTheme="minorEastAsia" w:hAnsi="Cambria Math"/>
                        <w:szCs w:val="24"/>
                        <w:lang w:bidi="fa-IR"/>
                      </w:rPr>
                      <m:t>v+</m:t>
                    </m:r>
                    <m:d>
                      <m:dPr>
                        <m:ctrlPr>
                          <w:rPr>
                            <w:rFonts w:ascii="Cambria Math" w:eastAsiaTheme="minorEastAsia" w:hAnsi="Cambria Math"/>
                            <w:i/>
                            <w:szCs w:val="24"/>
                            <w:lang w:bidi="fa-IR"/>
                          </w:rPr>
                        </m:ctrlPr>
                      </m:dP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R</m:t>
                            </m:r>
                          </m:num>
                          <m:den>
                            <m:r>
                              <w:rPr>
                                <w:rFonts w:ascii="Cambria Math" w:eastAsiaTheme="minorEastAsia" w:hAnsi="Cambria Math"/>
                                <w:szCs w:val="24"/>
                                <w:lang w:bidi="fa-IR"/>
                              </w:rPr>
                              <m:t>2</m:t>
                            </m:r>
                          </m:den>
                        </m:f>
                        <m:r>
                          <w:rPr>
                            <w:rFonts w:ascii="Cambria Math" w:eastAsiaTheme="minorEastAsia" w:hAnsi="Cambria Math"/>
                            <w:szCs w:val="24"/>
                            <w:lang w:bidi="fa-IR"/>
                          </w:rPr>
                          <m:t>×ω</m:t>
                        </m:r>
                      </m:e>
                    </m:d>
                  </m:num>
                  <m:den>
                    <m:r>
                      <w:rPr>
                        <w:rFonts w:ascii="Cambria Math" w:eastAsiaTheme="minorEastAsia" w:hAnsi="Cambria Math"/>
                        <w:szCs w:val="24"/>
                        <w:lang w:bidi="fa-IR"/>
                      </w:rPr>
                      <m:t>r</m:t>
                    </m:r>
                  </m:den>
                </m:f>
                <m:r>
                  <m:rPr>
                    <m:sty m:val="p"/>
                  </m:rPr>
                  <w:rPr>
                    <w:rFonts w:ascii="Cambria Math" w:eastAsiaTheme="minorEastAsia" w:hAnsi="Cambria Math"/>
                    <w:szCs w:val="24"/>
                    <w:lang w:bidi="fa-IR"/>
                  </w:rPr>
                  <w:br/>
                </m:r>
              </m:oMath>
              <m:oMath>
                <m:r>
                  <w:rPr>
                    <w:rFonts w:ascii="Cambria Math" w:eastAsiaTheme="minorEastAsia" w:hAnsi="Cambria Math"/>
                    <w:szCs w:val="24"/>
                    <w:lang w:bidi="fa-IR"/>
                  </w:rPr>
                  <m:t>rpmLeftD=</m:t>
                </m:r>
                <m:f>
                  <m:fPr>
                    <m:ctrlPr>
                      <w:rPr>
                        <w:rFonts w:ascii="Cambria Math" w:eastAsiaTheme="minorEastAsia" w:hAnsi="Cambria Math"/>
                        <w:i/>
                        <w:szCs w:val="24"/>
                        <w:lang w:bidi="fa-IR"/>
                      </w:rPr>
                    </m:ctrlPr>
                  </m:fPr>
                  <m:num>
                    <m:r>
                      <w:rPr>
                        <w:rFonts w:ascii="Cambria Math" w:eastAsiaTheme="minorEastAsia" w:hAnsi="Cambria Math"/>
                        <w:szCs w:val="24"/>
                        <w:lang w:bidi="fa-IR"/>
                      </w:rPr>
                      <m:t>v-</m:t>
                    </m:r>
                    <m:d>
                      <m:dPr>
                        <m:ctrlPr>
                          <w:rPr>
                            <w:rFonts w:ascii="Cambria Math" w:eastAsiaTheme="minorEastAsia" w:hAnsi="Cambria Math"/>
                            <w:i/>
                            <w:szCs w:val="24"/>
                            <w:lang w:bidi="fa-IR"/>
                          </w:rPr>
                        </m:ctrlPr>
                      </m:dP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R</m:t>
                            </m:r>
                          </m:num>
                          <m:den>
                            <m:r>
                              <w:rPr>
                                <w:rFonts w:ascii="Cambria Math" w:eastAsiaTheme="minorEastAsia" w:hAnsi="Cambria Math"/>
                                <w:szCs w:val="24"/>
                                <w:lang w:bidi="fa-IR"/>
                              </w:rPr>
                              <m:t>2</m:t>
                            </m:r>
                          </m:den>
                        </m:f>
                        <m:r>
                          <w:rPr>
                            <w:rFonts w:ascii="Cambria Math" w:eastAsiaTheme="minorEastAsia" w:hAnsi="Cambria Math"/>
                            <w:szCs w:val="24"/>
                            <w:lang w:bidi="fa-IR"/>
                          </w:rPr>
                          <m:t>×ω</m:t>
                        </m:r>
                      </m:e>
                    </m:d>
                  </m:num>
                  <m:den>
                    <m:r>
                      <w:rPr>
                        <w:rFonts w:ascii="Cambria Math" w:eastAsiaTheme="minorEastAsia" w:hAnsi="Cambria Math"/>
                        <w:szCs w:val="24"/>
                        <w:lang w:bidi="fa-IR"/>
                      </w:rPr>
                      <m:t>r</m:t>
                    </m:r>
                  </m:den>
                </m:f>
              </m:oMath>
            </m:oMathPara>
          </w:p>
        </w:tc>
      </w:tr>
    </w:tbl>
    <w:p w:rsidR="005C0670" w:rsidRPr="00294B4D" w:rsidRDefault="00097A2C" w:rsidP="00FB791E">
      <w:pPr>
        <w:bidi/>
        <w:rPr>
          <w:lang w:bidi="fa-IR"/>
        </w:rPr>
      </w:pPr>
      <w:r>
        <w:rPr>
          <w:rFonts w:hint="cs"/>
          <w:rtl/>
          <w:lang w:bidi="fa-IR"/>
        </w:rPr>
        <w:t xml:space="preserve">در رابطه 4-3 مقدار </w:t>
      </w:r>
      <w:r>
        <w:rPr>
          <w:lang w:bidi="fa-IR"/>
        </w:rPr>
        <w:t>R</w:t>
      </w:r>
      <w:r>
        <w:rPr>
          <w:rFonts w:hint="cs"/>
          <w:rtl/>
          <w:lang w:bidi="fa-IR"/>
        </w:rPr>
        <w:t xml:space="preserve"> برابر عرض ربات و </w:t>
      </w:r>
      <w:r>
        <w:rPr>
          <w:lang w:bidi="fa-IR"/>
        </w:rPr>
        <w:t>r</w:t>
      </w:r>
      <w:r>
        <w:rPr>
          <w:rFonts w:hint="cs"/>
          <w:rtl/>
          <w:lang w:bidi="fa-IR"/>
        </w:rPr>
        <w:t xml:space="preserve"> برابر با شعاع چرخ است. </w:t>
      </w:r>
      <w:r w:rsidR="00DE01F3">
        <w:rPr>
          <w:rFonts w:hint="cs"/>
          <w:rtl/>
          <w:lang w:bidi="fa-IR"/>
        </w:rPr>
        <w:t xml:space="preserve">به این ترتیب </w:t>
      </w:r>
      <w:r w:rsidR="00DE01F3">
        <w:rPr>
          <w:rFonts w:eastAsiaTheme="minorEastAsia"/>
        </w:rPr>
        <w:t>rpmRightD</w:t>
      </w:r>
      <w:r w:rsidR="00DE01F3">
        <w:rPr>
          <w:rFonts w:eastAsiaTheme="minorEastAsia" w:hint="cs"/>
          <w:rtl/>
          <w:lang w:bidi="fa-IR"/>
        </w:rPr>
        <w:t xml:space="preserve"> و </w:t>
      </w:r>
      <w:r w:rsidR="00DE01F3">
        <w:rPr>
          <w:rFonts w:eastAsiaTheme="minorEastAsia"/>
          <w:lang w:bidi="fa-IR"/>
        </w:rPr>
        <w:t>rpmLeftD</w:t>
      </w:r>
      <w:r w:rsidR="00DE01F3">
        <w:rPr>
          <w:rFonts w:eastAsiaTheme="minorEastAsia" w:hint="cs"/>
          <w:rtl/>
          <w:lang w:bidi="fa-IR"/>
        </w:rPr>
        <w:t xml:space="preserve"> تولید شده و به عنوان </w:t>
      </w:r>
      <w:r w:rsidR="00DE01F3">
        <w:rPr>
          <w:rFonts w:eastAsiaTheme="minorEastAsia"/>
          <w:lang w:bidi="fa-IR"/>
        </w:rPr>
        <w:t>Setpoint</w:t>
      </w:r>
      <w:r w:rsidR="00FB791E">
        <w:rPr>
          <w:rFonts w:eastAsiaTheme="minorEastAsia" w:hint="cs"/>
          <w:rtl/>
          <w:lang w:bidi="fa-IR"/>
        </w:rPr>
        <w:t xml:space="preserve"> در شکل 4-11 </w:t>
      </w:r>
      <w:r w:rsidR="00DE01F3">
        <w:rPr>
          <w:rFonts w:eastAsiaTheme="minorEastAsia" w:hint="cs"/>
          <w:rtl/>
          <w:lang w:bidi="fa-IR"/>
        </w:rPr>
        <w:t xml:space="preserve">وارد کنترلر </w:t>
      </w:r>
      <w:r w:rsidR="00DE01F3">
        <w:rPr>
          <w:rFonts w:eastAsiaTheme="minorEastAsia"/>
          <w:lang w:bidi="fa-IR"/>
        </w:rPr>
        <w:t>PID</w:t>
      </w:r>
      <w:r w:rsidR="00DE01F3">
        <w:rPr>
          <w:rFonts w:eastAsiaTheme="minorEastAsia" w:hint="cs"/>
          <w:rtl/>
          <w:lang w:bidi="fa-IR"/>
        </w:rPr>
        <w:t xml:space="preserve"> می‌شوند. در اینجا برای چرخ راست تفاوت </w:t>
      </w:r>
      <w:r w:rsidR="00DE01F3">
        <w:rPr>
          <w:rFonts w:eastAsiaTheme="minorEastAsia"/>
        </w:rPr>
        <w:t>rpmRightD</w:t>
      </w:r>
      <w:r w:rsidR="00DE01F3">
        <w:rPr>
          <w:rFonts w:eastAsiaTheme="minorEastAsia" w:hint="cs"/>
          <w:rtl/>
        </w:rPr>
        <w:t xml:space="preserve"> و </w:t>
      </w:r>
      <w:r w:rsidR="00DE01F3">
        <w:rPr>
          <w:rFonts w:eastAsiaTheme="minorEastAsia"/>
        </w:rPr>
        <w:t>rpmRight</w:t>
      </w:r>
      <w:r w:rsidR="00DE01F3">
        <w:rPr>
          <w:rFonts w:eastAsiaTheme="minorEastAsia" w:hint="cs"/>
          <w:rtl/>
        </w:rPr>
        <w:t xml:space="preserve"> محاسبه شده و مقدار آن وارد بلوک‌های </w:t>
      </w:r>
      <w:r w:rsidR="00DE01F3">
        <w:rPr>
          <w:rFonts w:eastAsiaTheme="minorEastAsia"/>
        </w:rPr>
        <w:t>P</w:t>
      </w:r>
      <w:r w:rsidR="00DE01F3">
        <w:rPr>
          <w:rFonts w:eastAsiaTheme="minorEastAsia" w:hint="cs"/>
          <w:rtl/>
          <w:lang w:bidi="fa-IR"/>
        </w:rPr>
        <w:t xml:space="preserve"> و </w:t>
      </w:r>
      <w:r w:rsidR="00DE01F3">
        <w:rPr>
          <w:rFonts w:eastAsiaTheme="minorEastAsia"/>
          <w:lang w:bidi="fa-IR"/>
        </w:rPr>
        <w:t>I</w:t>
      </w:r>
      <w:r w:rsidR="00DE01F3">
        <w:rPr>
          <w:rFonts w:eastAsiaTheme="minorEastAsia" w:hint="cs"/>
          <w:rtl/>
          <w:lang w:bidi="fa-IR"/>
        </w:rPr>
        <w:t xml:space="preserve"> و </w:t>
      </w:r>
      <w:r w:rsidR="00DE01F3">
        <w:rPr>
          <w:rFonts w:eastAsiaTheme="minorEastAsia"/>
          <w:lang w:bidi="fa-IR"/>
        </w:rPr>
        <w:t>D</w:t>
      </w:r>
      <w:r w:rsidR="00DE01F3">
        <w:rPr>
          <w:rFonts w:eastAsiaTheme="minorEastAsia" w:hint="cs"/>
          <w:rtl/>
          <w:lang w:bidi="fa-IR"/>
        </w:rPr>
        <w:t xml:space="preserve"> در شکل 4-</w:t>
      </w:r>
      <w:r w:rsidR="00FB791E">
        <w:rPr>
          <w:rFonts w:eastAsiaTheme="minorEastAsia" w:hint="cs"/>
          <w:rtl/>
          <w:lang w:bidi="fa-IR"/>
        </w:rPr>
        <w:t>11</w:t>
      </w:r>
      <w:r w:rsidR="00DE01F3">
        <w:rPr>
          <w:rFonts w:eastAsiaTheme="minorEastAsia" w:hint="cs"/>
          <w:rtl/>
          <w:lang w:bidi="fa-IR"/>
        </w:rPr>
        <w:t xml:space="preserve"> می‌شود و مقدار مورد نیاز برای تنظیم </w:t>
      </w:r>
      <w:r w:rsidR="00DE01F3">
        <w:rPr>
          <w:rFonts w:eastAsiaTheme="minorEastAsia" w:hint="cs"/>
          <w:rtl/>
          <w:lang w:bidi="fa-IR"/>
        </w:rPr>
        <w:lastRenderedPageBreak/>
        <w:t xml:space="preserve">سرعت موتور بعنوان </w:t>
      </w:r>
      <w:r w:rsidR="00DE01F3">
        <w:rPr>
          <w:rFonts w:eastAsiaTheme="minorEastAsia"/>
          <w:lang w:bidi="fa-IR"/>
        </w:rPr>
        <w:t>PWM</w:t>
      </w:r>
      <w:r w:rsidR="00DE01F3">
        <w:rPr>
          <w:rFonts w:eastAsiaTheme="minorEastAsia" w:hint="cs"/>
          <w:rtl/>
          <w:lang w:bidi="fa-IR"/>
        </w:rPr>
        <w:t xml:space="preserve"> وارد توابع </w:t>
      </w:r>
      <w:r w:rsidR="00DE01F3">
        <w:t>Motor_PWM_Right</w:t>
      </w:r>
      <w:r w:rsidR="00DE01F3">
        <w:rPr>
          <w:rtl/>
        </w:rPr>
        <w:t xml:space="preserve"> و </w:t>
      </w:r>
      <w:r w:rsidR="00DE01F3">
        <w:t>Motor_PWM_Left</w:t>
      </w:r>
      <w:r w:rsidR="00DE01F3">
        <w:rPr>
          <w:rFonts w:hint="cs"/>
          <w:rtl/>
        </w:rPr>
        <w:t xml:space="preserve"> می‌شود.</w:t>
      </w:r>
      <w:r w:rsidR="00DE01F3">
        <w:rPr>
          <w:rFonts w:hint="cs"/>
          <w:rtl/>
          <w:lang w:bidi="fa-IR"/>
        </w:rPr>
        <w:t xml:space="preserve"> همیچنین </w:t>
      </w:r>
      <w:r w:rsidR="005C0670" w:rsidRPr="00294B4D">
        <w:rPr>
          <w:rFonts w:hint="cs"/>
          <w:rtl/>
        </w:rPr>
        <w:t xml:space="preserve">حلقه </w:t>
      </w:r>
      <w:r w:rsidR="005C0670" w:rsidRPr="00294B4D">
        <w:t>PID</w:t>
      </w:r>
      <w:r w:rsidR="005C0670" w:rsidRPr="00294B4D">
        <w:rPr>
          <w:rFonts w:hint="cs"/>
          <w:rtl/>
        </w:rPr>
        <w:t xml:space="preserve"> هر ۲۰ میلی‌ثانیه بروزرسانی می‌شود.</w:t>
      </w:r>
    </w:p>
    <w:p w:rsidR="005C0670" w:rsidRDefault="005C0670" w:rsidP="005C0670">
      <w:pPr>
        <w:keepNext/>
        <w:bidi/>
        <w:ind w:firstLine="0"/>
        <w:jc w:val="center"/>
      </w:pPr>
      <w:r>
        <w:rPr>
          <w:noProof/>
        </w:rPr>
        <w:drawing>
          <wp:inline distT="0" distB="0" distL="0" distR="0" wp14:anchorId="21D1740F" wp14:editId="7B5E1D11">
            <wp:extent cx="4201064" cy="2177281"/>
            <wp:effectExtent l="0" t="0" r="0" b="0"/>
            <wp:docPr id="516404719" name="Picture 1" descr="PID Block Diagram PID stands for Proportional, Integral, Derivativ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ID Block Diagram PID stands for Proportional, Integral, Derivative... |  Download Scientific Diagram"/>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214956" cy="2184481"/>
                    </a:xfrm>
                    <a:prstGeom prst="rect">
                      <a:avLst/>
                    </a:prstGeom>
                    <a:noFill/>
                    <a:ln>
                      <a:noFill/>
                    </a:ln>
                  </pic:spPr>
                </pic:pic>
              </a:graphicData>
            </a:graphic>
          </wp:inline>
        </w:drawing>
      </w:r>
    </w:p>
    <w:p w:rsidR="005C0670" w:rsidRDefault="005C0670" w:rsidP="005C0670">
      <w:pPr>
        <w:pStyle w:val="Caption"/>
        <w:bidi/>
        <w:jc w:val="center"/>
        <w:rPr>
          <w:rtl/>
        </w:rPr>
      </w:pPr>
      <w:r w:rsidRPr="00480F26">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4</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1</w:t>
      </w:r>
      <w:r w:rsidR="00DA77A6">
        <w:rPr>
          <w:rtl/>
        </w:rPr>
        <w:fldChar w:fldCharType="end"/>
      </w:r>
    </w:p>
    <w:p w:rsidR="00DE01F3" w:rsidRPr="00DE01F3" w:rsidRDefault="00DE01F3" w:rsidP="00DE01F3">
      <w:pPr>
        <w:bidi/>
      </w:pPr>
    </w:p>
    <w:p w:rsidR="005C0670" w:rsidRPr="00096927" w:rsidRDefault="005C0670" w:rsidP="005C0670">
      <w:pPr>
        <w:pStyle w:val="Heading3"/>
      </w:pPr>
      <w:r>
        <w:rPr>
          <w:rFonts w:hint="cs"/>
          <w:rtl/>
        </w:rPr>
        <w:t>ارتباط میکرو</w:t>
      </w:r>
      <w:r w:rsidR="00DE01F3">
        <w:rPr>
          <w:rFonts w:hint="cs"/>
          <w:rtl/>
        </w:rPr>
        <w:t>کنترلر</w:t>
      </w:r>
      <w:r>
        <w:rPr>
          <w:rFonts w:hint="cs"/>
          <w:rtl/>
        </w:rPr>
        <w:t xml:space="preserve"> با کامپیوتر از طریق </w:t>
      </w:r>
      <w:r>
        <w:t>UART</w:t>
      </w:r>
    </w:p>
    <w:p w:rsidR="005C0670" w:rsidRDefault="005C0670" w:rsidP="00DE01F3">
      <w:pPr>
        <w:bidi/>
        <w:rPr>
          <w:lang w:bidi="fa-IR"/>
        </w:rPr>
      </w:pPr>
      <w:r>
        <w:rPr>
          <w:rtl/>
        </w:rPr>
        <w:t>داده‌ها</w:t>
      </w:r>
      <w:r>
        <w:rPr>
          <w:rFonts w:hint="cs"/>
          <w:rtl/>
        </w:rPr>
        <w:t>ی</w:t>
      </w:r>
      <w:r>
        <w:rPr>
          <w:rtl/>
        </w:rPr>
        <w:t xml:space="preserve"> </w:t>
      </w:r>
      <w:r w:rsidR="00DE01F3">
        <w:rPr>
          <w:rFonts w:hint="cs"/>
          <w:rtl/>
        </w:rPr>
        <w:t>سرعت ربات</w:t>
      </w:r>
      <w:r>
        <w:rPr>
          <w:rtl/>
        </w:rPr>
        <w:t xml:space="preserve"> از طر</w:t>
      </w:r>
      <w:r>
        <w:rPr>
          <w:rFonts w:hint="cs"/>
          <w:rtl/>
        </w:rPr>
        <w:t>ی</w:t>
      </w:r>
      <w:r>
        <w:rPr>
          <w:rFonts w:hint="eastAsia"/>
          <w:rtl/>
        </w:rPr>
        <w:t>ق</w:t>
      </w:r>
      <w:r>
        <w:rPr>
          <w:rtl/>
        </w:rPr>
        <w:t xml:space="preserve"> ارتباط </w:t>
      </w:r>
      <w:r>
        <w:t>UART</w:t>
      </w:r>
      <w:r>
        <w:rPr>
          <w:rtl/>
        </w:rPr>
        <w:t xml:space="preserve"> در</w:t>
      </w:r>
      <w:r>
        <w:rPr>
          <w:rFonts w:hint="cs"/>
          <w:rtl/>
        </w:rPr>
        <w:t>ی</w:t>
      </w:r>
      <w:r>
        <w:rPr>
          <w:rFonts w:hint="eastAsia"/>
          <w:rtl/>
        </w:rPr>
        <w:t>افت</w:t>
      </w:r>
      <w:r>
        <w:rPr>
          <w:rtl/>
        </w:rPr>
        <w:t xml:space="preserve"> م</w:t>
      </w:r>
      <w:r>
        <w:rPr>
          <w:rFonts w:hint="cs"/>
          <w:rtl/>
        </w:rPr>
        <w:t>ی‌</w:t>
      </w:r>
      <w:r>
        <w:rPr>
          <w:rFonts w:hint="eastAsia"/>
          <w:rtl/>
        </w:rPr>
        <w:t>شوند</w:t>
      </w:r>
      <w:r>
        <w:rPr>
          <w:rtl/>
        </w:rPr>
        <w:t xml:space="preserve"> که امکان کنترل خارج</w:t>
      </w:r>
      <w:r>
        <w:rPr>
          <w:rFonts w:hint="cs"/>
          <w:rtl/>
        </w:rPr>
        <w:t>ی</w:t>
      </w:r>
      <w:r>
        <w:rPr>
          <w:rtl/>
        </w:rPr>
        <w:t xml:space="preserve"> و دستورات هدا</w:t>
      </w:r>
      <w:r>
        <w:rPr>
          <w:rFonts w:hint="cs"/>
          <w:rtl/>
        </w:rPr>
        <w:t>ی</w:t>
      </w:r>
      <w:r>
        <w:rPr>
          <w:rFonts w:hint="eastAsia"/>
          <w:rtl/>
        </w:rPr>
        <w:t>ت</w:t>
      </w:r>
      <w:r>
        <w:rPr>
          <w:rtl/>
        </w:rPr>
        <w:t xml:space="preserve"> را فراهم م</w:t>
      </w:r>
      <w:r>
        <w:rPr>
          <w:rFonts w:hint="cs"/>
          <w:rtl/>
        </w:rPr>
        <w:t>ی‌</w:t>
      </w:r>
      <w:r>
        <w:rPr>
          <w:rFonts w:hint="eastAsia"/>
          <w:rtl/>
        </w:rPr>
        <w:t>کند</w:t>
      </w:r>
      <w:r>
        <w:rPr>
          <w:rtl/>
        </w:rPr>
        <w:t>. عمل</w:t>
      </w:r>
      <w:r>
        <w:rPr>
          <w:rFonts w:hint="cs"/>
          <w:rtl/>
        </w:rPr>
        <w:t>ی</w:t>
      </w:r>
      <w:r>
        <w:rPr>
          <w:rFonts w:hint="eastAsia"/>
          <w:rtl/>
        </w:rPr>
        <w:t>ات</w:t>
      </w:r>
      <w:r>
        <w:rPr>
          <w:rtl/>
        </w:rPr>
        <w:t xml:space="preserve"> ر</w:t>
      </w:r>
      <w:r>
        <w:rPr>
          <w:rFonts w:hint="cs"/>
          <w:rtl/>
        </w:rPr>
        <w:t>ی</w:t>
      </w:r>
      <w:r>
        <w:rPr>
          <w:rFonts w:hint="eastAsia"/>
          <w:rtl/>
        </w:rPr>
        <w:t>اض</w:t>
      </w:r>
      <w:r>
        <w:rPr>
          <w:rFonts w:hint="cs"/>
          <w:rtl/>
        </w:rPr>
        <w:t>ی</w:t>
      </w:r>
      <w:r>
        <w:rPr>
          <w:rFonts w:hint="eastAsia"/>
          <w:rtl/>
        </w:rPr>
        <w:t>ات</w:t>
      </w:r>
      <w:r>
        <w:rPr>
          <w:rFonts w:hint="cs"/>
          <w:rtl/>
        </w:rPr>
        <w:t>ی</w:t>
      </w:r>
      <w:r>
        <w:rPr>
          <w:rtl/>
        </w:rPr>
        <w:t xml:space="preserve"> از جمله تبد</w:t>
      </w:r>
      <w:r>
        <w:rPr>
          <w:rFonts w:hint="cs"/>
          <w:rtl/>
        </w:rPr>
        <w:t>ی</w:t>
      </w:r>
      <w:r>
        <w:rPr>
          <w:rFonts w:hint="eastAsia"/>
          <w:rtl/>
        </w:rPr>
        <w:t>لات</w:t>
      </w:r>
      <w:r>
        <w:rPr>
          <w:rtl/>
        </w:rPr>
        <w:t xml:space="preserve"> مختصات برا</w:t>
      </w:r>
      <w:r>
        <w:rPr>
          <w:rFonts w:hint="cs"/>
          <w:rtl/>
        </w:rPr>
        <w:t>ی</w:t>
      </w:r>
      <w:r>
        <w:rPr>
          <w:rtl/>
        </w:rPr>
        <w:t xml:space="preserve"> تسه</w:t>
      </w:r>
      <w:r>
        <w:rPr>
          <w:rFonts w:hint="cs"/>
          <w:rtl/>
        </w:rPr>
        <w:t>ی</w:t>
      </w:r>
      <w:r>
        <w:rPr>
          <w:rFonts w:hint="eastAsia"/>
          <w:rtl/>
        </w:rPr>
        <w:t>ل</w:t>
      </w:r>
      <w:r>
        <w:rPr>
          <w:rtl/>
        </w:rPr>
        <w:t xml:space="preserve"> برنامه‌ر</w:t>
      </w:r>
      <w:r>
        <w:rPr>
          <w:rFonts w:hint="cs"/>
          <w:rtl/>
        </w:rPr>
        <w:t>ی</w:t>
      </w:r>
      <w:r>
        <w:rPr>
          <w:rFonts w:hint="eastAsia"/>
          <w:rtl/>
        </w:rPr>
        <w:t>ز</w:t>
      </w:r>
      <w:r>
        <w:rPr>
          <w:rFonts w:hint="cs"/>
          <w:rtl/>
        </w:rPr>
        <w:t>ی</w:t>
      </w:r>
      <w:r>
        <w:rPr>
          <w:rtl/>
        </w:rPr>
        <w:t xml:space="preserve"> مس</w:t>
      </w:r>
      <w:r>
        <w:rPr>
          <w:rFonts w:hint="cs"/>
          <w:rtl/>
        </w:rPr>
        <w:t>ی</w:t>
      </w:r>
      <w:r>
        <w:rPr>
          <w:rFonts w:hint="eastAsia"/>
          <w:rtl/>
        </w:rPr>
        <w:t>ر</w:t>
      </w:r>
      <w:r>
        <w:rPr>
          <w:rtl/>
        </w:rPr>
        <w:t xml:space="preserve"> و کنترل حرکت اجرا شده‌اند.</w:t>
      </w:r>
    </w:p>
    <w:p w:rsidR="00723FD3" w:rsidRDefault="00097A2C" w:rsidP="00FB791E">
      <w:pPr>
        <w:bidi/>
        <w:rPr>
          <w:rtl/>
          <w:lang w:bidi="fa-IR"/>
        </w:rPr>
      </w:pPr>
      <w:r>
        <w:rPr>
          <w:rFonts w:hint="cs"/>
          <w:rtl/>
          <w:lang w:bidi="fa-IR"/>
        </w:rPr>
        <w:t xml:space="preserve">مقادیر دلخواه سرعت </w:t>
      </w:r>
      <w:r w:rsidRPr="00294B4D">
        <w:rPr>
          <w:rFonts w:hint="cs"/>
          <w:rtl/>
        </w:rPr>
        <w:t>متغیر</w:t>
      </w:r>
      <w:r w:rsidRPr="00294B4D">
        <w:rPr>
          <w:lang w:bidi="fa-IR"/>
        </w:rPr>
        <w:t xml:space="preserve">rpmRightD </w:t>
      </w:r>
      <w:r w:rsidRPr="00294B4D">
        <w:rPr>
          <w:rFonts w:hint="cs"/>
          <w:rtl/>
        </w:rPr>
        <w:t xml:space="preserve"> </w:t>
      </w:r>
      <w:r>
        <w:rPr>
          <w:rFonts w:hint="cs"/>
          <w:rtl/>
        </w:rPr>
        <w:t xml:space="preserve">و </w:t>
      </w:r>
      <w:r>
        <w:rPr>
          <w:rFonts w:eastAsiaTheme="minorEastAsia"/>
          <w:lang w:bidi="fa-IR"/>
        </w:rPr>
        <w:t>rpmLeftD</w:t>
      </w:r>
      <w:r>
        <w:rPr>
          <w:rFonts w:eastAsiaTheme="minorEastAsia" w:hint="cs"/>
          <w:rtl/>
          <w:lang w:bidi="fa-IR"/>
        </w:rPr>
        <w:t xml:space="preserve"> که در بخش قبل اشاره شد توسط الگوریتم کنترلی تولید می‌</w:t>
      </w:r>
      <w:r w:rsidR="00723FD3">
        <w:rPr>
          <w:rFonts w:eastAsiaTheme="minorEastAsia" w:hint="cs"/>
          <w:rtl/>
          <w:lang w:bidi="fa-IR"/>
        </w:rPr>
        <w:t xml:space="preserve">شوند، پس از تولید در کامپیوتر نیاز است که به میکروکنترلر روی ربات ارسال شوند. بنابراین با ارتباط </w:t>
      </w:r>
      <w:r w:rsidR="00723FD3">
        <w:t>UART</w:t>
      </w:r>
      <w:r w:rsidR="00723FD3">
        <w:rPr>
          <w:rFonts w:hint="cs"/>
          <w:rtl/>
        </w:rPr>
        <w:t xml:space="preserve"> این کار انجام می‌شود. با توجه به اینکه ماکزیمم سرعت چرخ‌های ربات برابر </w:t>
      </w:r>
      <w:r w:rsidR="00723FD3">
        <w:rPr>
          <w:rFonts w:hint="cs"/>
          <w:rtl/>
          <w:lang w:bidi="fa-IR"/>
        </w:rPr>
        <w:t xml:space="preserve">90 دور بر دقیقه است، و تا دو رقم اعشار برای دقت احتیاج داریم و نیز مقادیر مثبت و منفی را می‌بایست ارسال کنیم،‌ نیاز است که </w:t>
      </w:r>
      <w:r w:rsidR="00D25D51">
        <w:rPr>
          <w:rFonts w:hint="cs"/>
          <w:rtl/>
          <w:lang w:bidi="fa-IR"/>
        </w:rPr>
        <w:t>دو</w:t>
      </w:r>
      <w:r w:rsidR="00723FD3">
        <w:rPr>
          <w:rFonts w:hint="cs"/>
          <w:rtl/>
          <w:lang w:bidi="fa-IR"/>
        </w:rPr>
        <w:t xml:space="preserve"> بایت را درون یک بسته</w:t>
      </w:r>
      <w:r w:rsidR="00D25D51" w:rsidRPr="00D25D51">
        <w:rPr>
          <w:rFonts w:hint="cs"/>
          <w:rtl/>
          <w:lang w:bidi="fa-IR"/>
        </w:rPr>
        <w:t xml:space="preserve"> </w:t>
      </w:r>
      <w:r w:rsidR="00D25D51">
        <w:rPr>
          <w:rFonts w:hint="cs"/>
          <w:rtl/>
          <w:lang w:bidi="fa-IR"/>
        </w:rPr>
        <w:t>صورت شکلی که در زیر آمده 4-</w:t>
      </w:r>
      <w:r w:rsidR="00FB791E">
        <w:rPr>
          <w:rFonts w:hint="cs"/>
          <w:rtl/>
          <w:lang w:bidi="fa-IR"/>
        </w:rPr>
        <w:t>12</w:t>
      </w:r>
      <w:r w:rsidR="00723FD3">
        <w:rPr>
          <w:rFonts w:hint="cs"/>
          <w:rtl/>
          <w:lang w:bidi="fa-IR"/>
        </w:rPr>
        <w:t xml:space="preserve"> برای ارسال مقدار سرعت تخصیص دهیم. چرا که برای ارسال عدد اعشاری مقدار سرعت را در سمت کامپیوتر ضربدر 100 نموده </w:t>
      </w:r>
      <w:r w:rsidR="00D25D51">
        <w:rPr>
          <w:rFonts w:hint="cs"/>
          <w:rtl/>
          <w:lang w:bidi="fa-IR"/>
        </w:rPr>
        <w:t>و با 9000 که ماکزیمم سرعت است جمع می‌کنیم.</w:t>
      </w:r>
    </w:p>
    <w:p w:rsidR="00D25D51" w:rsidRDefault="00D25D51" w:rsidP="00D25D51">
      <w:pPr>
        <w:bidi/>
        <w:rPr>
          <w:lang w:bidi="fa-IR"/>
        </w:rPr>
      </w:pPr>
      <w:r>
        <w:rPr>
          <w:rFonts w:hint="cs"/>
          <w:noProof/>
          <w:rtl/>
        </w:rPr>
        <mc:AlternateContent>
          <mc:Choice Requires="wpg">
            <w:drawing>
              <wp:anchor distT="0" distB="0" distL="114300" distR="114300" simplePos="0" relativeHeight="251725312" behindDoc="0" locked="0" layoutInCell="1" allowOverlap="1" wp14:anchorId="648E092A" wp14:editId="380270FE">
                <wp:simplePos x="0" y="0"/>
                <wp:positionH relativeFrom="margin">
                  <wp:align>center</wp:align>
                </wp:positionH>
                <wp:positionV relativeFrom="paragraph">
                  <wp:posOffset>10160</wp:posOffset>
                </wp:positionV>
                <wp:extent cx="3684905" cy="1311910"/>
                <wp:effectExtent l="0" t="0" r="10795" b="2540"/>
                <wp:wrapNone/>
                <wp:docPr id="122" name="Group 122"/>
                <wp:cNvGraphicFramePr/>
                <a:graphic xmlns:a="http://schemas.openxmlformats.org/drawingml/2006/main">
                  <a:graphicData uri="http://schemas.microsoft.com/office/word/2010/wordprocessingGroup">
                    <wpg:wgp>
                      <wpg:cNvGrpSpPr/>
                      <wpg:grpSpPr>
                        <a:xfrm>
                          <a:off x="0" y="0"/>
                          <a:ext cx="3684905" cy="1311910"/>
                          <a:chOff x="0" y="0"/>
                          <a:chExt cx="3685308" cy="1311910"/>
                        </a:xfrm>
                      </wpg:grpSpPr>
                      <wps:wsp>
                        <wps:cNvPr id="78" name="Text Box 78"/>
                        <wps:cNvSpPr txBox="1"/>
                        <wps:spPr>
                          <a:xfrm>
                            <a:off x="971444" y="971550"/>
                            <a:ext cx="1842135" cy="340360"/>
                          </a:xfrm>
                          <a:prstGeom prst="rect">
                            <a:avLst/>
                          </a:prstGeom>
                          <a:solidFill>
                            <a:prstClr val="white"/>
                          </a:solidFill>
                          <a:ln>
                            <a:noFill/>
                          </a:ln>
                        </wps:spPr>
                        <wps:txbx>
                          <w:txbxContent>
                            <w:p w:rsidR="006119C0" w:rsidRPr="00AB3120" w:rsidRDefault="006119C0" w:rsidP="00723FD3">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lang w:bidi="fa-IR"/>
                                </w:rPr>
                                <w:t xml:space="preserve"> پیکربندی بسته‌ی ارسال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86" name="Group 6"/>
                        <wpg:cNvGrpSpPr/>
                        <wpg:grpSpPr>
                          <a:xfrm>
                            <a:off x="0" y="0"/>
                            <a:ext cx="3685308" cy="900546"/>
                            <a:chOff x="0" y="0"/>
                            <a:chExt cx="3685308" cy="900546"/>
                          </a:xfrm>
                        </wpg:grpSpPr>
                        <wps:wsp>
                          <wps:cNvPr id="94" name="Rectangle 94"/>
                          <wps:cNvSpPr/>
                          <wps:spPr>
                            <a:xfrm>
                              <a:off x="0"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119C0" w:rsidRDefault="006119C0" w:rsidP="00D25D51">
                                <w:pPr>
                                  <w:pStyle w:val="NormalWeb"/>
                                  <w:bidi/>
                                  <w:spacing w:before="0" w:beforeAutospacing="0" w:after="0" w:afterAutospacing="0"/>
                                  <w:jc w:val="center"/>
                                </w:pPr>
                                <w:r w:rsidRPr="00153128">
                                  <w:rPr>
                                    <w:rFonts w:cs="B Mitra" w:hint="cs"/>
                                    <w:color w:val="FFFFFF" w:themeColor="light1"/>
                                    <w:kern w:val="24"/>
                                    <w:sz w:val="36"/>
                                    <w:szCs w:val="36"/>
                                    <w:rtl/>
                                  </w:rPr>
                                  <w:t>دیتای</w:t>
                                </w:r>
                                <w:r>
                                  <w:rPr>
                                    <w:rFonts w:hint="cs"/>
                                    <w:color w:val="FFFFFF" w:themeColor="light1"/>
                                    <w:kern w:val="24"/>
                                    <w:sz w:val="36"/>
                                    <w:szCs w:val="36"/>
                                    <w:rtl/>
                                  </w:rPr>
                                  <w:t xml:space="preserve"> </w:t>
                                </w:r>
                                <w:r>
                                  <w:rPr>
                                    <w:color w:val="FFFFFF" w:themeColor="light1"/>
                                    <w:kern w:val="24"/>
                                    <w:sz w:val="36"/>
                                    <w:szCs w:val="36"/>
                                  </w:rPr>
                                  <w:t>M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Rectangle 119"/>
                          <wps:cNvSpPr/>
                          <wps:spPr>
                            <a:xfrm>
                              <a:off x="1842654"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119C0" w:rsidRDefault="006119C0" w:rsidP="00D25D51">
                                <w:pPr>
                                  <w:pStyle w:val="NormalWeb"/>
                                  <w:bidi/>
                                  <w:spacing w:before="0" w:beforeAutospacing="0" w:after="0" w:afterAutospacing="0"/>
                                  <w:jc w:val="center"/>
                                </w:pPr>
                                <w:r>
                                  <w:rPr>
                                    <w:rFonts w:asciiTheme="minorHAnsi" w:cs="B Mitra" w:hint="cs"/>
                                    <w:color w:val="FFFFFF" w:themeColor="light1"/>
                                    <w:kern w:val="24"/>
                                    <w:sz w:val="40"/>
                                    <w:szCs w:val="40"/>
                                    <w:rtl/>
                                    <w:lang w:bidi="fa-IR"/>
                                  </w:rPr>
                                  <w:t>دیتای</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648E092A" id="Group 122" o:spid="_x0000_s1111" style="position:absolute;left:0;text-align:left;margin-left:0;margin-top:.8pt;width:290.15pt;height:103.3pt;z-index:251725312;mso-position-horizontal:center;mso-position-horizontal-relative:margin;mso-position-vertical-relative:text" coordsize="36853,131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">
                <v:shape id="Text Box 78" o:spid="_x0000_s1112" type="#_x0000_t202" style="position:absolute;left:9714;top:9715;width:18421;height:3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" stroked="f">
                  <v:textbox style="mso-fit-shape-to-text:t" inset="0,0,0,0">
                    <w:txbxContent>
                      <w:p w:rsidR="006119C0" w:rsidRPr="00AB3120" w:rsidRDefault="006119C0" w:rsidP="00723FD3">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lang w:bidi="fa-IR"/>
                          </w:rPr>
                          <w:t xml:space="preserve"> پیکربندی بسته‌ی ارسالی</w:t>
                        </w:r>
                      </w:p>
                    </w:txbxContent>
                  </v:textbox>
                </v:shape>
                <v:group id="Group 6" o:spid="_x0000_s1113" style="position:absolute;width:36853;height:9005" coordsize="36853,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rect id="Rectangle 94" o:spid="_x0000_s1114" style="position:absolute;width:18426;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" fillcolor="#5b9bd5 [3204]" strokecolor="#1f4d78 [1604]" strokeweight="1pt">
                    <v:textbox>
                      <w:txbxContent>
                        <w:p w:rsidR="006119C0" w:rsidRDefault="006119C0" w:rsidP="00D25D51">
                          <w:pPr>
                            <w:pStyle w:val="NormalWeb"/>
                            <w:bidi/>
                            <w:spacing w:before="0" w:beforeAutospacing="0" w:after="0" w:afterAutospacing="0"/>
                            <w:jc w:val="center"/>
                          </w:pPr>
                          <w:r w:rsidRPr="00153128">
                            <w:rPr>
                              <w:rFonts w:cs="B Mitra" w:hint="cs"/>
                              <w:color w:val="FFFFFF" w:themeColor="light1"/>
                              <w:kern w:val="24"/>
                              <w:sz w:val="36"/>
                              <w:szCs w:val="36"/>
                              <w:rtl/>
                            </w:rPr>
                            <w:t>دیتای</w:t>
                          </w:r>
                          <w:r>
                            <w:rPr>
                              <w:rFonts w:hint="cs"/>
                              <w:color w:val="FFFFFF" w:themeColor="light1"/>
                              <w:kern w:val="24"/>
                              <w:sz w:val="36"/>
                              <w:szCs w:val="36"/>
                              <w:rtl/>
                            </w:rPr>
                            <w:t xml:space="preserve"> </w:t>
                          </w:r>
                          <w:r>
                            <w:rPr>
                              <w:color w:val="FFFFFF" w:themeColor="light1"/>
                              <w:kern w:val="24"/>
                              <w:sz w:val="36"/>
                              <w:szCs w:val="36"/>
                            </w:rPr>
                            <w:t>M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v:textbox>
                  </v:rect>
                  <v:rect id="Rectangle 119" o:spid="_x0000_s1115" style="position:absolute;left:18426;width:18427;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" fillcolor="#5b9bd5 [3204]" strokecolor="#1f4d78 [1604]" strokeweight="1pt">
                    <v:textbox>
                      <w:txbxContent>
                        <w:p w:rsidR="006119C0" w:rsidRDefault="006119C0" w:rsidP="00D25D51">
                          <w:pPr>
                            <w:pStyle w:val="NormalWeb"/>
                            <w:bidi/>
                            <w:spacing w:before="0" w:beforeAutospacing="0" w:after="0" w:afterAutospacing="0"/>
                            <w:jc w:val="center"/>
                          </w:pPr>
                          <w:r>
                            <w:rPr>
                              <w:rFonts w:asciiTheme="minorHAnsi" w:cs="B Mitra" w:hint="cs"/>
                              <w:color w:val="FFFFFF" w:themeColor="light1"/>
                              <w:kern w:val="24"/>
                              <w:sz w:val="40"/>
                              <w:szCs w:val="40"/>
                              <w:rtl/>
                              <w:lang w:bidi="fa-IR"/>
                            </w:rPr>
                            <w:t>دیتای</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v:textbox>
                  </v:rect>
                </v:group>
                <w10:wrap anchorx="margin"/>
              </v:group>
            </w:pict>
          </mc:Fallback>
        </mc:AlternateContent>
      </w:r>
    </w:p>
    <w:p w:rsidR="00097A2C" w:rsidRPr="00723FD3" w:rsidRDefault="00723FD3" w:rsidP="00723FD3">
      <w:pPr>
        <w:bidi/>
        <w:rPr>
          <w:rFonts w:cs="Arial"/>
          <w:rtl/>
          <w:lang w:bidi="fa-IR"/>
        </w:rPr>
      </w:pPr>
      <w:r>
        <w:rPr>
          <w:rFonts w:hint="cs"/>
          <w:rtl/>
          <w:lang w:bidi="fa-IR"/>
        </w:rPr>
        <w:t xml:space="preserve">  </w:t>
      </w:r>
    </w:p>
    <w:p w:rsidR="00723FD3" w:rsidRDefault="00723FD3" w:rsidP="00097A2C">
      <w:pPr>
        <w:bidi/>
        <w:rPr>
          <w:lang w:bidi="fa-IR"/>
        </w:rPr>
      </w:pPr>
    </w:p>
    <w:p w:rsidR="00D25D51" w:rsidRDefault="00D25D51" w:rsidP="00723FD3">
      <w:pPr>
        <w:bidi/>
        <w:rPr>
          <w:rtl/>
          <w:lang w:bidi="fa-IR"/>
        </w:rPr>
      </w:pPr>
    </w:p>
    <w:tbl>
      <w:tblPr>
        <w:tblStyle w:val="TableGrid"/>
        <w:bidiVisual/>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6840"/>
      </w:tblGrid>
      <w:tr w:rsidR="00D25D51" w:rsidTr="00D25D51">
        <w:tc>
          <w:tcPr>
            <w:tcW w:w="2520" w:type="dxa"/>
            <w:vAlign w:val="center"/>
          </w:tcPr>
          <w:p w:rsidR="00D25D51" w:rsidRDefault="00D25D51" w:rsidP="003241CB">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rFonts w:hint="cs"/>
                <w:sz w:val="20"/>
                <w:szCs w:val="24"/>
                <w:rtl/>
              </w:rPr>
              <w:t>)</w:t>
            </w:r>
          </w:p>
        </w:tc>
        <w:tc>
          <w:tcPr>
            <w:tcW w:w="6840" w:type="dxa"/>
          </w:tcPr>
          <w:p w:rsidR="00D25D51" w:rsidRPr="001A5B61" w:rsidRDefault="00D25D51" w:rsidP="00D25D51">
            <w:pPr>
              <w:bidi/>
              <w:rPr>
                <w:rFonts w:eastAsiaTheme="minorEastAsia"/>
                <w:sz w:val="28"/>
                <w:rtl/>
                <w:lang w:bidi="fa-IR"/>
              </w:rPr>
            </w:pPr>
            <m:oMathPara>
              <m:oMathParaPr>
                <m:jc m:val="left"/>
              </m:oMathParaPr>
              <m:oMath>
                <m:r>
                  <w:rPr>
                    <w:rFonts w:ascii="Cambria Math" w:eastAsiaTheme="minorEastAsia" w:hAnsi="Cambria Math"/>
                    <w:szCs w:val="24"/>
                    <w:lang w:bidi="fa-IR"/>
                  </w:rPr>
                  <m:t>-90&lt;rpmRightD&lt;90</m:t>
                </m:r>
                <m:box>
                  <m:boxPr>
                    <m:opEmu m:val="1"/>
                    <m:ctrlPr>
                      <w:rPr>
                        <w:rFonts w:ascii="Cambria Math" w:eastAsiaTheme="minorEastAsia" w:hAnsi="Cambria Math"/>
                        <w:i/>
                        <w:szCs w:val="24"/>
                        <w:lang w:bidi="fa-IR"/>
                      </w:rPr>
                    </m:ctrlPr>
                  </m:boxPr>
                  <m:e>
                    <m:groupChr>
                      <m:groupChrPr>
                        <m:chr m:val="⇒"/>
                        <m:vertJc m:val="bot"/>
                        <m:ctrlPr>
                          <w:rPr>
                            <w:rFonts w:ascii="Cambria Math" w:eastAsiaTheme="minorEastAsia" w:hAnsi="Cambria Math"/>
                            <w:i/>
                            <w:szCs w:val="24"/>
                            <w:lang w:bidi="fa-IR"/>
                          </w:rPr>
                        </m:ctrlPr>
                      </m:groupChrPr>
                      <m:e>
                        <m:r>
                          <w:rPr>
                            <w:rFonts w:ascii="Cambria Math" w:eastAsiaTheme="minorEastAsia" w:hAnsi="Cambria Math"/>
                            <w:szCs w:val="24"/>
                            <w:lang w:bidi="fa-IR"/>
                          </w:rPr>
                          <m:t>×100</m:t>
                        </m:r>
                      </m:e>
                    </m:groupChr>
                  </m:e>
                </m:box>
                <m:r>
                  <w:rPr>
                    <w:rFonts w:ascii="Cambria Math" w:eastAsiaTheme="minorEastAsia" w:hAnsi="Cambria Math"/>
                    <w:szCs w:val="24"/>
                    <w:lang w:bidi="fa-IR"/>
                  </w:rPr>
                  <m:t>-9000&lt;100rpmRightD&lt;9000</m:t>
                </m:r>
                <m:r>
                  <m:rPr>
                    <m:sty m:val="p"/>
                  </m:rPr>
                  <w:rPr>
                    <w:rFonts w:ascii="Cambria Math" w:eastAsiaTheme="minorEastAsia" w:hAnsi="Cambria Math"/>
                    <w:szCs w:val="24"/>
                    <w:lang w:bidi="fa-IR"/>
                  </w:rPr>
                  <w:br/>
                </m:r>
              </m:oMath>
              <m:oMath>
                <m:box>
                  <m:boxPr>
                    <m:opEmu m:val="1"/>
                    <m:ctrlPr>
                      <w:rPr>
                        <w:rFonts w:ascii="Cambria Math" w:eastAsiaTheme="minorEastAsia" w:hAnsi="Cambria Math"/>
                        <w:i/>
                        <w:sz w:val="28"/>
                        <w:lang w:bidi="fa-IR"/>
                      </w:rPr>
                    </m:ctrlPr>
                  </m:boxPr>
                  <m:e>
                    <m:groupChr>
                      <m:groupChrPr>
                        <m:chr m:val="⇒"/>
                        <m:vertJc m:val="bot"/>
                        <m:ctrlPr>
                          <w:rPr>
                            <w:rFonts w:ascii="Cambria Math" w:eastAsiaTheme="minorEastAsia" w:hAnsi="Cambria Math"/>
                            <w:i/>
                            <w:sz w:val="28"/>
                            <w:lang w:bidi="fa-IR"/>
                          </w:rPr>
                        </m:ctrlPr>
                      </m:groupChrPr>
                      <m:e>
                        <m:r>
                          <w:rPr>
                            <w:rFonts w:ascii="Cambria Math" w:eastAsiaTheme="minorEastAsia" w:hAnsi="Cambria Math"/>
                            <w:sz w:val="28"/>
                            <w:lang w:bidi="fa-IR"/>
                          </w:rPr>
                          <m:t>+9000</m:t>
                        </m:r>
                      </m:e>
                    </m:groupChr>
                  </m:e>
                </m:box>
                <m:r>
                  <w:rPr>
                    <w:rFonts w:ascii="Cambria Math" w:eastAsiaTheme="minorEastAsia" w:hAnsi="Cambria Math"/>
                    <w:szCs w:val="24"/>
                    <w:lang w:bidi="fa-IR"/>
                  </w:rPr>
                  <m:t>0&lt;100rpmRightD+9000&lt;18000</m:t>
                </m:r>
              </m:oMath>
            </m:oMathPara>
          </w:p>
        </w:tc>
      </w:tr>
    </w:tbl>
    <w:p w:rsidR="00D25D51" w:rsidRDefault="00D25D51" w:rsidP="00D25D51">
      <w:pPr>
        <w:bidi/>
        <w:rPr>
          <w:rtl/>
          <w:lang w:bidi="fa-IR"/>
        </w:rPr>
      </w:pPr>
    </w:p>
    <w:p w:rsidR="00D25D51" w:rsidRDefault="00D25D51" w:rsidP="00375B87">
      <w:pPr>
        <w:bidi/>
        <w:rPr>
          <w:lang w:bidi="fa-IR"/>
        </w:rPr>
      </w:pPr>
      <w:r>
        <w:rPr>
          <w:rFonts w:hint="cs"/>
          <w:rtl/>
          <w:lang w:bidi="fa-IR"/>
        </w:rPr>
        <w:lastRenderedPageBreak/>
        <w:t xml:space="preserve">به این ترتیب با رابطه 4-4 برای چرخ راست مقدار </w:t>
      </w:r>
      <w:r w:rsidRPr="00294B4D">
        <w:rPr>
          <w:lang w:bidi="fa-IR"/>
        </w:rPr>
        <w:t>rpmRightD</w:t>
      </w:r>
      <w:r>
        <w:rPr>
          <w:rFonts w:hint="cs"/>
          <w:rtl/>
          <w:lang w:bidi="fa-IR"/>
        </w:rPr>
        <w:t xml:space="preserve"> را به یک متغیر بزرگتر از 0 تبدیل می‌کنیم که بتوان آنرا ارسال نمود. با توجه به اینکه 2 بایت گنجایشی تا مقدار 65535 دارد بنابراین 18000 را می‌توان با دو بایت ارسال نمود. در شکل 4-8 دیده می‌شود که ۸ بیت با ارزش‌تر در سمت چپ بسته و 8 بیت کم ارش‌تر در سمت راست بسته قرار می‌گیرند. سپس </w:t>
      </w:r>
      <w:r w:rsidR="000E09EF">
        <w:rPr>
          <w:rFonts w:hint="cs"/>
          <w:rtl/>
          <w:lang w:bidi="fa-IR"/>
        </w:rPr>
        <w:t>پس از</w:t>
      </w:r>
      <w:r>
        <w:rPr>
          <w:rFonts w:hint="cs"/>
          <w:rtl/>
          <w:lang w:bidi="fa-IR"/>
        </w:rPr>
        <w:t xml:space="preserve"> ارسال </w:t>
      </w:r>
      <w:r w:rsidR="000E09EF">
        <w:rPr>
          <w:rFonts w:hint="cs"/>
          <w:rtl/>
          <w:lang w:bidi="fa-IR"/>
        </w:rPr>
        <w:t xml:space="preserve">بسته به میکروکنترلر از سمت کامپیوتر، می‌بایست مراحل بالا را معکوس طی کرد. ابتدا دو بایت دریافت شده را به هم می‌چسبانیم. سپس از 9000 کم میکنیم و در آخر تقسیم بر 100 میکنیم تا مقدار علامت دار </w:t>
      </w:r>
      <w:r w:rsidR="000E09EF" w:rsidRPr="00294B4D">
        <w:rPr>
          <w:lang w:bidi="fa-IR"/>
        </w:rPr>
        <w:t>rpmRightD</w:t>
      </w:r>
      <w:r w:rsidR="000E09EF">
        <w:rPr>
          <w:rFonts w:hint="cs"/>
          <w:rtl/>
          <w:lang w:bidi="fa-IR"/>
        </w:rPr>
        <w:t xml:space="preserve"> برای چرخ راست بدست آید. این روند برای چرخ چپ نیز تکرار می‌شود بنابراین کل بسته‌ی ارسالی 4 بایت خواهد بود. سپس مقدار دلخواه سرعت </w:t>
      </w:r>
      <w:r w:rsidR="000E09EF" w:rsidRPr="00294B4D">
        <w:rPr>
          <w:lang w:bidi="fa-IR"/>
        </w:rPr>
        <w:t>rpmRightD</w:t>
      </w:r>
      <w:r w:rsidR="000E09EF">
        <w:rPr>
          <w:rFonts w:hint="cs"/>
          <w:rtl/>
          <w:lang w:bidi="fa-IR"/>
        </w:rPr>
        <w:t xml:space="preserve"> وارد حلقه </w:t>
      </w:r>
      <w:r w:rsidR="000E09EF">
        <w:rPr>
          <w:lang w:bidi="fa-IR"/>
        </w:rPr>
        <w:t>PID</w:t>
      </w:r>
      <w:r w:rsidR="000E09EF">
        <w:rPr>
          <w:rFonts w:hint="cs"/>
          <w:rtl/>
          <w:lang w:bidi="fa-IR"/>
        </w:rPr>
        <w:t xml:space="preserve"> شده و سرعت موتور به آن میل می‌کند.</w:t>
      </w:r>
    </w:p>
    <w:p w:rsidR="005C0670" w:rsidRDefault="00150453" w:rsidP="00723FD3">
      <w:pPr>
        <w:bidi/>
        <w:rPr>
          <w:rtl/>
          <w:lang w:bidi="fa-IR"/>
        </w:rPr>
      </w:pPr>
      <w:r>
        <w:rPr>
          <w:rFonts w:hint="cs"/>
          <w:rtl/>
          <w:lang w:bidi="fa-IR"/>
        </w:rPr>
        <w:t>تابع</w:t>
      </w:r>
      <w:r>
        <w:rPr>
          <w:rtl/>
          <w:lang w:bidi="fa-IR"/>
        </w:rPr>
        <w:t xml:space="preserve"> </w:t>
      </w:r>
      <w:r w:rsidR="005C0670">
        <w:rPr>
          <w:lang w:bidi="fa-IR"/>
        </w:rPr>
        <w:t>unwrap</w:t>
      </w:r>
      <w:r w:rsidR="005C0670">
        <w:rPr>
          <w:rtl/>
          <w:lang w:bidi="fa-IR"/>
        </w:rPr>
        <w:t xml:space="preserve"> در ا</w:t>
      </w:r>
      <w:r w:rsidR="005C0670">
        <w:rPr>
          <w:rFonts w:hint="cs"/>
          <w:rtl/>
          <w:lang w:bidi="fa-IR"/>
        </w:rPr>
        <w:t>ی</w:t>
      </w:r>
      <w:r w:rsidR="005C0670">
        <w:rPr>
          <w:rFonts w:hint="eastAsia"/>
          <w:rtl/>
          <w:lang w:bidi="fa-IR"/>
        </w:rPr>
        <w:t>ن</w:t>
      </w:r>
      <w:r w:rsidR="005C0670">
        <w:rPr>
          <w:rtl/>
          <w:lang w:bidi="fa-IR"/>
        </w:rPr>
        <w:t xml:space="preserve"> کد برا</w:t>
      </w:r>
      <w:r w:rsidR="005C0670">
        <w:rPr>
          <w:rFonts w:hint="cs"/>
          <w:rtl/>
          <w:lang w:bidi="fa-IR"/>
        </w:rPr>
        <w:t>ی</w:t>
      </w:r>
      <w:r w:rsidR="005C0670">
        <w:rPr>
          <w:rtl/>
          <w:lang w:bidi="fa-IR"/>
        </w:rPr>
        <w:t xml:space="preserve"> حل مشکل مربوط به پ</w:t>
      </w:r>
      <w:r w:rsidR="005C0670">
        <w:rPr>
          <w:rFonts w:hint="cs"/>
          <w:rtl/>
          <w:lang w:bidi="fa-IR"/>
        </w:rPr>
        <w:t>ی</w:t>
      </w:r>
      <w:r w:rsidR="005C0670">
        <w:rPr>
          <w:rFonts w:hint="eastAsia"/>
          <w:rtl/>
          <w:lang w:bidi="fa-IR"/>
        </w:rPr>
        <w:t>چ</w:t>
      </w:r>
      <w:r w:rsidR="005C0670">
        <w:rPr>
          <w:rFonts w:hint="cs"/>
          <w:rtl/>
          <w:lang w:bidi="fa-IR"/>
        </w:rPr>
        <w:t>ی</w:t>
      </w:r>
      <w:r w:rsidR="005C0670">
        <w:rPr>
          <w:rFonts w:hint="eastAsia"/>
          <w:rtl/>
          <w:lang w:bidi="fa-IR"/>
        </w:rPr>
        <w:t>دگ</w:t>
      </w:r>
      <w:r w:rsidR="005C0670">
        <w:rPr>
          <w:rFonts w:hint="cs"/>
          <w:rtl/>
          <w:lang w:bidi="fa-IR"/>
        </w:rPr>
        <w:t>ی‌</w:t>
      </w:r>
      <w:r w:rsidR="005C0670">
        <w:rPr>
          <w:rFonts w:hint="eastAsia"/>
          <w:rtl/>
          <w:lang w:bidi="fa-IR"/>
        </w:rPr>
        <w:t>ها</w:t>
      </w:r>
      <w:r w:rsidR="005C0670">
        <w:rPr>
          <w:rFonts w:hint="cs"/>
          <w:rtl/>
          <w:lang w:bidi="fa-IR"/>
        </w:rPr>
        <w:t>ی</w:t>
      </w:r>
      <w:r w:rsidR="005C0670">
        <w:rPr>
          <w:rtl/>
          <w:lang w:bidi="fa-IR"/>
        </w:rPr>
        <w:t xml:space="preserve"> گراد</w:t>
      </w:r>
      <w:r w:rsidR="005C0670">
        <w:rPr>
          <w:rFonts w:hint="cs"/>
          <w:rtl/>
          <w:lang w:bidi="fa-IR"/>
        </w:rPr>
        <w:t>ی</w:t>
      </w:r>
      <w:r w:rsidR="005C0670">
        <w:rPr>
          <w:rFonts w:hint="eastAsia"/>
          <w:rtl/>
          <w:lang w:bidi="fa-IR"/>
        </w:rPr>
        <w:t>ان</w:t>
      </w:r>
      <w:r w:rsidR="005C0670">
        <w:rPr>
          <w:rtl/>
          <w:lang w:bidi="fa-IR"/>
        </w:rPr>
        <w:t xml:space="preserve"> زاو</w:t>
      </w:r>
      <w:r w:rsidR="005C0670">
        <w:rPr>
          <w:rFonts w:hint="cs"/>
          <w:rtl/>
          <w:lang w:bidi="fa-IR"/>
        </w:rPr>
        <w:t>ی</w:t>
      </w:r>
      <w:r w:rsidR="005C0670">
        <w:rPr>
          <w:rFonts w:hint="eastAsia"/>
          <w:rtl/>
          <w:lang w:bidi="fa-IR"/>
        </w:rPr>
        <w:t>ه</w:t>
      </w:r>
      <w:r w:rsidR="005C0670">
        <w:rPr>
          <w:rtl/>
          <w:lang w:bidi="fa-IR"/>
        </w:rPr>
        <w:t xml:space="preserve"> استفاده م</w:t>
      </w:r>
      <w:r w:rsidR="005C0670">
        <w:rPr>
          <w:rFonts w:hint="cs"/>
          <w:rtl/>
          <w:lang w:bidi="fa-IR"/>
        </w:rPr>
        <w:t>ی‌</w:t>
      </w:r>
      <w:r w:rsidR="005C0670">
        <w:rPr>
          <w:rFonts w:hint="eastAsia"/>
          <w:rtl/>
          <w:lang w:bidi="fa-IR"/>
        </w:rPr>
        <w:t>شود</w:t>
      </w:r>
      <w:r w:rsidR="005C0670">
        <w:rPr>
          <w:rtl/>
          <w:lang w:bidi="fa-IR"/>
        </w:rPr>
        <w:t>. زمان</w:t>
      </w:r>
      <w:r w:rsidR="005C0670">
        <w:rPr>
          <w:rFonts w:hint="cs"/>
          <w:rtl/>
          <w:lang w:bidi="fa-IR"/>
        </w:rPr>
        <w:t>ی</w:t>
      </w:r>
      <w:r w:rsidR="005C0670">
        <w:rPr>
          <w:rtl/>
          <w:lang w:bidi="fa-IR"/>
        </w:rPr>
        <w:t xml:space="preserve"> که از تابع `</w:t>
      </w:r>
      <w:r w:rsidR="005C0670">
        <w:rPr>
          <w:lang w:bidi="fa-IR"/>
        </w:rPr>
        <w:t>atan2</w:t>
      </w:r>
      <w:r w:rsidR="005C0670">
        <w:rPr>
          <w:rtl/>
          <w:lang w:bidi="fa-IR"/>
        </w:rPr>
        <w:t>` برا</w:t>
      </w:r>
      <w:r w:rsidR="005C0670">
        <w:rPr>
          <w:rFonts w:hint="cs"/>
          <w:rtl/>
          <w:lang w:bidi="fa-IR"/>
        </w:rPr>
        <w:t>ی</w:t>
      </w:r>
      <w:r w:rsidR="005C0670">
        <w:rPr>
          <w:rtl/>
          <w:lang w:bidi="fa-IR"/>
        </w:rPr>
        <w:t xml:space="preserve"> محاسبه زاو</w:t>
      </w:r>
      <w:r w:rsidR="005C0670">
        <w:rPr>
          <w:rFonts w:hint="cs"/>
          <w:rtl/>
          <w:lang w:bidi="fa-IR"/>
        </w:rPr>
        <w:t>ی</w:t>
      </w:r>
      <w:r w:rsidR="005C0670">
        <w:rPr>
          <w:rFonts w:hint="eastAsia"/>
          <w:rtl/>
          <w:lang w:bidi="fa-IR"/>
        </w:rPr>
        <w:t>ه</w:t>
      </w:r>
      <w:r w:rsidR="005C0670">
        <w:rPr>
          <w:rtl/>
          <w:lang w:bidi="fa-IR"/>
        </w:rPr>
        <w:t xml:space="preserve"> استفاده م</w:t>
      </w:r>
      <w:r w:rsidR="005C0670">
        <w:rPr>
          <w:rFonts w:hint="cs"/>
          <w:rtl/>
          <w:lang w:bidi="fa-IR"/>
        </w:rPr>
        <w:t>ی‌</w:t>
      </w:r>
      <w:r w:rsidR="005C0670">
        <w:rPr>
          <w:rFonts w:hint="eastAsia"/>
          <w:rtl/>
          <w:lang w:bidi="fa-IR"/>
        </w:rPr>
        <w:t>شود،</w:t>
      </w:r>
      <w:r w:rsidR="005C0670">
        <w:rPr>
          <w:rtl/>
          <w:lang w:bidi="fa-IR"/>
        </w:rPr>
        <w:t xml:space="preserve"> ممکن است مقاد</w:t>
      </w:r>
      <w:r w:rsidR="005C0670">
        <w:rPr>
          <w:rFonts w:hint="cs"/>
          <w:rtl/>
          <w:lang w:bidi="fa-IR"/>
        </w:rPr>
        <w:t>ی</w:t>
      </w:r>
      <w:r w:rsidR="005C0670">
        <w:rPr>
          <w:rFonts w:hint="eastAsia"/>
          <w:rtl/>
          <w:lang w:bidi="fa-IR"/>
        </w:rPr>
        <w:t>ر</w:t>
      </w:r>
      <w:r w:rsidR="005C0670">
        <w:rPr>
          <w:rtl/>
          <w:lang w:bidi="fa-IR"/>
        </w:rPr>
        <w:t xml:space="preserve"> زاو</w:t>
      </w:r>
      <w:r w:rsidR="005C0670">
        <w:rPr>
          <w:rFonts w:hint="cs"/>
          <w:rtl/>
          <w:lang w:bidi="fa-IR"/>
        </w:rPr>
        <w:t>ی</w:t>
      </w:r>
      <w:r w:rsidR="005C0670">
        <w:rPr>
          <w:rFonts w:hint="eastAsia"/>
          <w:rtl/>
          <w:lang w:bidi="fa-IR"/>
        </w:rPr>
        <w:t>ه</w:t>
      </w:r>
      <w:r w:rsidR="005C0670">
        <w:rPr>
          <w:rtl/>
          <w:lang w:bidi="fa-IR"/>
        </w:rPr>
        <w:t xml:space="preserve"> به طور پ</w:t>
      </w:r>
      <w:r w:rsidR="005C0670">
        <w:rPr>
          <w:rFonts w:hint="cs"/>
          <w:rtl/>
          <w:lang w:bidi="fa-IR"/>
        </w:rPr>
        <w:t>ی</w:t>
      </w:r>
      <w:r w:rsidR="005C0670">
        <w:rPr>
          <w:rFonts w:hint="eastAsia"/>
          <w:rtl/>
          <w:lang w:bidi="fa-IR"/>
        </w:rPr>
        <w:t>وسته</w:t>
      </w:r>
      <w:r w:rsidR="005C0670">
        <w:rPr>
          <w:rtl/>
          <w:lang w:bidi="fa-IR"/>
        </w:rPr>
        <w:t xml:space="preserve"> افزا</w:t>
      </w:r>
      <w:r w:rsidR="005C0670">
        <w:rPr>
          <w:rFonts w:hint="cs"/>
          <w:rtl/>
          <w:lang w:bidi="fa-IR"/>
        </w:rPr>
        <w:t>ی</w:t>
      </w:r>
      <w:r w:rsidR="005C0670">
        <w:rPr>
          <w:rFonts w:hint="eastAsia"/>
          <w:rtl/>
          <w:lang w:bidi="fa-IR"/>
        </w:rPr>
        <w:t>ش</w:t>
      </w:r>
      <w:r w:rsidR="005C0670">
        <w:rPr>
          <w:rtl/>
          <w:lang w:bidi="fa-IR"/>
        </w:rPr>
        <w:t xml:space="preserve"> </w:t>
      </w:r>
      <w:r w:rsidR="005C0670">
        <w:rPr>
          <w:rFonts w:hint="cs"/>
          <w:rtl/>
          <w:lang w:bidi="fa-IR"/>
        </w:rPr>
        <w:t>ی</w:t>
      </w:r>
      <w:r w:rsidR="005C0670">
        <w:rPr>
          <w:rFonts w:hint="eastAsia"/>
          <w:rtl/>
          <w:lang w:bidi="fa-IR"/>
        </w:rPr>
        <w:t>ا</w:t>
      </w:r>
      <w:r w:rsidR="005C0670">
        <w:rPr>
          <w:rtl/>
          <w:lang w:bidi="fa-IR"/>
        </w:rPr>
        <w:t xml:space="preserve"> کاهش </w:t>
      </w:r>
      <w:r w:rsidR="005C0670">
        <w:rPr>
          <w:rFonts w:hint="cs"/>
          <w:rtl/>
          <w:lang w:bidi="fa-IR"/>
        </w:rPr>
        <w:t>ی</w:t>
      </w:r>
      <w:r w:rsidR="005C0670">
        <w:rPr>
          <w:rFonts w:hint="eastAsia"/>
          <w:rtl/>
          <w:lang w:bidi="fa-IR"/>
        </w:rPr>
        <w:t>ابند</w:t>
      </w:r>
      <w:r w:rsidR="005C0670">
        <w:rPr>
          <w:rtl/>
          <w:lang w:bidi="fa-IR"/>
        </w:rPr>
        <w:t>. ا</w:t>
      </w:r>
      <w:r w:rsidR="005C0670">
        <w:rPr>
          <w:rFonts w:hint="cs"/>
          <w:rtl/>
          <w:lang w:bidi="fa-IR"/>
        </w:rPr>
        <w:t>ی</w:t>
      </w:r>
      <w:r w:rsidR="005C0670">
        <w:rPr>
          <w:rFonts w:hint="eastAsia"/>
          <w:rtl/>
          <w:lang w:bidi="fa-IR"/>
        </w:rPr>
        <w:t>ن</w:t>
      </w:r>
      <w:r w:rsidR="005C0670">
        <w:rPr>
          <w:rtl/>
          <w:lang w:bidi="fa-IR"/>
        </w:rPr>
        <w:t xml:space="preserve"> </w:t>
      </w:r>
      <w:r w:rsidR="005C0670">
        <w:rPr>
          <w:rFonts w:hint="cs"/>
          <w:rtl/>
          <w:lang w:bidi="fa-IR"/>
        </w:rPr>
        <w:t xml:space="preserve">امر </w:t>
      </w:r>
      <w:r w:rsidR="005C0670">
        <w:rPr>
          <w:rtl/>
          <w:lang w:bidi="fa-IR"/>
        </w:rPr>
        <w:t xml:space="preserve">ممکن است باعث مشکلات ناخواسته </w:t>
      </w:r>
      <w:r w:rsidR="005C0670">
        <w:rPr>
          <w:rFonts w:hint="eastAsia"/>
          <w:rtl/>
          <w:lang w:bidi="fa-IR"/>
        </w:rPr>
        <w:t>در</w:t>
      </w:r>
      <w:r w:rsidR="005C0670">
        <w:rPr>
          <w:rtl/>
          <w:lang w:bidi="fa-IR"/>
        </w:rPr>
        <w:t xml:space="preserve"> محاسبات گردد، ز</w:t>
      </w:r>
      <w:r w:rsidR="005C0670">
        <w:rPr>
          <w:rFonts w:hint="cs"/>
          <w:rtl/>
          <w:lang w:bidi="fa-IR"/>
        </w:rPr>
        <w:t>ی</w:t>
      </w:r>
      <w:r w:rsidR="005C0670">
        <w:rPr>
          <w:rFonts w:hint="eastAsia"/>
          <w:rtl/>
          <w:lang w:bidi="fa-IR"/>
        </w:rPr>
        <w:t>را</w:t>
      </w:r>
      <w:r w:rsidR="005C0670">
        <w:rPr>
          <w:rtl/>
          <w:lang w:bidi="fa-IR"/>
        </w:rPr>
        <w:t xml:space="preserve"> ا</w:t>
      </w:r>
      <w:r w:rsidR="005C0670">
        <w:rPr>
          <w:rFonts w:hint="cs"/>
          <w:rtl/>
          <w:lang w:bidi="fa-IR"/>
        </w:rPr>
        <w:t>ی</w:t>
      </w:r>
      <w:r w:rsidR="005C0670">
        <w:rPr>
          <w:rFonts w:hint="eastAsia"/>
          <w:rtl/>
          <w:lang w:bidi="fa-IR"/>
        </w:rPr>
        <w:t>ن</w:t>
      </w:r>
      <w:r w:rsidR="005C0670">
        <w:rPr>
          <w:rtl/>
          <w:lang w:bidi="fa-IR"/>
        </w:rPr>
        <w:t xml:space="preserve"> مقاد</w:t>
      </w:r>
      <w:r w:rsidR="005C0670">
        <w:rPr>
          <w:rFonts w:hint="cs"/>
          <w:rtl/>
          <w:lang w:bidi="fa-IR"/>
        </w:rPr>
        <w:t>ی</w:t>
      </w:r>
      <w:r w:rsidR="005C0670">
        <w:rPr>
          <w:rFonts w:hint="eastAsia"/>
          <w:rtl/>
          <w:lang w:bidi="fa-IR"/>
        </w:rPr>
        <w:t>ر</w:t>
      </w:r>
      <w:r w:rsidR="005C0670">
        <w:rPr>
          <w:rtl/>
          <w:lang w:bidi="fa-IR"/>
        </w:rPr>
        <w:t xml:space="preserve"> در بازه‌</w:t>
      </w:r>
      <w:r w:rsidR="005C0670">
        <w:rPr>
          <w:rFonts w:hint="cs"/>
          <w:rtl/>
          <w:lang w:bidi="fa-IR"/>
        </w:rPr>
        <w:t>ی</w:t>
      </w:r>
      <w:r w:rsidR="005C0670">
        <w:rPr>
          <w:rtl/>
          <w:lang w:bidi="fa-IR"/>
        </w:rPr>
        <w:t xml:space="preserve"> محدوده‌</w:t>
      </w:r>
      <w:r w:rsidR="005C0670">
        <w:rPr>
          <w:rFonts w:hint="cs"/>
          <w:rtl/>
          <w:lang w:bidi="fa-IR"/>
        </w:rPr>
        <w:t>ی</w:t>
      </w:r>
      <w:r w:rsidR="005C0670">
        <w:rPr>
          <w:rtl/>
          <w:lang w:bidi="fa-IR"/>
        </w:rPr>
        <w:t xml:space="preserve"> 0 تا 2*</w:t>
      </w:r>
      <w:r w:rsidR="005C0670">
        <w:rPr>
          <w:lang w:bidi="fa-IR"/>
        </w:rPr>
        <w:t>PI</w:t>
      </w:r>
      <w:r w:rsidR="005C0670">
        <w:rPr>
          <w:rtl/>
          <w:lang w:bidi="fa-IR"/>
        </w:rPr>
        <w:t xml:space="preserve"> </w:t>
      </w:r>
      <w:r w:rsidR="005C0670">
        <w:rPr>
          <w:rFonts w:hint="cs"/>
          <w:rtl/>
          <w:lang w:bidi="fa-IR"/>
        </w:rPr>
        <w:t>ی</w:t>
      </w:r>
      <w:r w:rsidR="005C0670">
        <w:rPr>
          <w:rFonts w:hint="eastAsia"/>
          <w:rtl/>
          <w:lang w:bidi="fa-IR"/>
        </w:rPr>
        <w:t>ا</w:t>
      </w:r>
      <w:r w:rsidR="005C0670">
        <w:rPr>
          <w:rtl/>
          <w:lang w:bidi="fa-IR"/>
        </w:rPr>
        <w:t xml:space="preserve"> -</w:t>
      </w:r>
      <w:r w:rsidR="005C0670">
        <w:rPr>
          <w:lang w:bidi="fa-IR"/>
        </w:rPr>
        <w:t>PI</w:t>
      </w:r>
      <w:r w:rsidR="005C0670">
        <w:rPr>
          <w:rtl/>
          <w:lang w:bidi="fa-IR"/>
        </w:rPr>
        <w:t xml:space="preserve"> تا </w:t>
      </w:r>
      <w:r w:rsidR="005C0670">
        <w:rPr>
          <w:lang w:bidi="fa-IR"/>
        </w:rPr>
        <w:t>PI</w:t>
      </w:r>
      <w:r w:rsidR="005C0670">
        <w:rPr>
          <w:rtl/>
          <w:lang w:bidi="fa-IR"/>
        </w:rPr>
        <w:t xml:space="preserve"> ن</w:t>
      </w:r>
      <w:r w:rsidR="005C0670">
        <w:rPr>
          <w:rFonts w:hint="cs"/>
          <w:rtl/>
          <w:lang w:bidi="fa-IR"/>
        </w:rPr>
        <w:t>ی</w:t>
      </w:r>
      <w:r w:rsidR="005C0670">
        <w:rPr>
          <w:rFonts w:hint="eastAsia"/>
          <w:rtl/>
          <w:lang w:bidi="fa-IR"/>
        </w:rPr>
        <w:t>ستند</w:t>
      </w:r>
      <w:r w:rsidR="005C0670">
        <w:rPr>
          <w:rtl/>
          <w:lang w:bidi="fa-IR"/>
        </w:rPr>
        <w:t>.</w:t>
      </w:r>
      <w:r w:rsidR="005C0670">
        <w:rPr>
          <w:rFonts w:hint="cs"/>
          <w:rtl/>
          <w:lang w:bidi="fa-IR"/>
        </w:rPr>
        <w:t xml:space="preserve"> </w:t>
      </w:r>
      <w:r w:rsidR="005C0670">
        <w:rPr>
          <w:rFonts w:hint="eastAsia"/>
          <w:rtl/>
          <w:lang w:bidi="fa-IR"/>
        </w:rPr>
        <w:t>تابع</w:t>
      </w:r>
      <w:r w:rsidR="005C0670">
        <w:rPr>
          <w:rtl/>
          <w:lang w:bidi="fa-IR"/>
        </w:rPr>
        <w:t xml:space="preserve"> `</w:t>
      </w:r>
      <w:r w:rsidR="005C0670">
        <w:rPr>
          <w:lang w:bidi="fa-IR"/>
        </w:rPr>
        <w:t>unwrap</w:t>
      </w:r>
      <w:r w:rsidR="005C0670">
        <w:rPr>
          <w:rtl/>
          <w:lang w:bidi="fa-IR"/>
        </w:rPr>
        <w:t>` با حفظ محدوده‌</w:t>
      </w:r>
      <w:r w:rsidR="005C0670">
        <w:rPr>
          <w:rFonts w:hint="cs"/>
          <w:rtl/>
          <w:lang w:bidi="fa-IR"/>
        </w:rPr>
        <w:t>ی</w:t>
      </w:r>
      <w:r w:rsidR="005C0670">
        <w:rPr>
          <w:rtl/>
          <w:lang w:bidi="fa-IR"/>
        </w:rPr>
        <w:t xml:space="preserve"> معتبر زاو</w:t>
      </w:r>
      <w:r w:rsidR="005C0670">
        <w:rPr>
          <w:rFonts w:hint="cs"/>
          <w:rtl/>
          <w:lang w:bidi="fa-IR"/>
        </w:rPr>
        <w:t>ی</w:t>
      </w:r>
      <w:r w:rsidR="005C0670">
        <w:rPr>
          <w:rFonts w:hint="eastAsia"/>
          <w:rtl/>
          <w:lang w:bidi="fa-IR"/>
        </w:rPr>
        <w:t>ه،</w:t>
      </w:r>
      <w:r w:rsidR="005C0670">
        <w:rPr>
          <w:rtl/>
          <w:lang w:bidi="fa-IR"/>
        </w:rPr>
        <w:t xml:space="preserve"> از پ</w:t>
      </w:r>
      <w:r w:rsidR="005C0670">
        <w:rPr>
          <w:rFonts w:hint="cs"/>
          <w:rtl/>
          <w:lang w:bidi="fa-IR"/>
        </w:rPr>
        <w:t>ی</w:t>
      </w:r>
      <w:r w:rsidR="005C0670">
        <w:rPr>
          <w:rFonts w:hint="eastAsia"/>
          <w:rtl/>
          <w:lang w:bidi="fa-IR"/>
        </w:rPr>
        <w:t>چ</w:t>
      </w:r>
      <w:r w:rsidR="005C0670">
        <w:rPr>
          <w:rFonts w:hint="cs"/>
          <w:rtl/>
          <w:lang w:bidi="fa-IR"/>
        </w:rPr>
        <w:t>ی</w:t>
      </w:r>
      <w:r w:rsidR="005C0670">
        <w:rPr>
          <w:rFonts w:hint="eastAsia"/>
          <w:rtl/>
          <w:lang w:bidi="fa-IR"/>
        </w:rPr>
        <w:t>دگ</w:t>
      </w:r>
      <w:r w:rsidR="005C0670">
        <w:rPr>
          <w:rFonts w:hint="cs"/>
          <w:rtl/>
          <w:lang w:bidi="fa-IR"/>
        </w:rPr>
        <w:t>ی‌</w:t>
      </w:r>
      <w:r w:rsidR="005C0670">
        <w:rPr>
          <w:rFonts w:hint="eastAsia"/>
          <w:rtl/>
          <w:lang w:bidi="fa-IR"/>
        </w:rPr>
        <w:t>ها</w:t>
      </w:r>
      <w:r w:rsidR="005C0670">
        <w:rPr>
          <w:rFonts w:hint="cs"/>
          <w:rtl/>
          <w:lang w:bidi="fa-IR"/>
        </w:rPr>
        <w:t>ی</w:t>
      </w:r>
      <w:r w:rsidR="005C0670">
        <w:rPr>
          <w:rtl/>
          <w:lang w:bidi="fa-IR"/>
        </w:rPr>
        <w:t xml:space="preserve"> مربوط به گراد</w:t>
      </w:r>
      <w:r w:rsidR="005C0670">
        <w:rPr>
          <w:rFonts w:hint="cs"/>
          <w:rtl/>
          <w:lang w:bidi="fa-IR"/>
        </w:rPr>
        <w:t>ی</w:t>
      </w:r>
      <w:r w:rsidR="005C0670">
        <w:rPr>
          <w:rFonts w:hint="eastAsia"/>
          <w:rtl/>
          <w:lang w:bidi="fa-IR"/>
        </w:rPr>
        <w:t>ان</w:t>
      </w:r>
      <w:r w:rsidR="005C0670">
        <w:rPr>
          <w:rtl/>
          <w:lang w:bidi="fa-IR"/>
        </w:rPr>
        <w:t xml:space="preserve"> زاو</w:t>
      </w:r>
      <w:r w:rsidR="005C0670">
        <w:rPr>
          <w:rFonts w:hint="cs"/>
          <w:rtl/>
          <w:lang w:bidi="fa-IR"/>
        </w:rPr>
        <w:t>ی</w:t>
      </w:r>
      <w:r w:rsidR="005C0670">
        <w:rPr>
          <w:rFonts w:hint="eastAsia"/>
          <w:rtl/>
          <w:lang w:bidi="fa-IR"/>
        </w:rPr>
        <w:t>ه</w:t>
      </w:r>
      <w:r w:rsidR="005C0670">
        <w:rPr>
          <w:rtl/>
          <w:lang w:bidi="fa-IR"/>
        </w:rPr>
        <w:t xml:space="preserve"> جلوگ</w:t>
      </w:r>
      <w:r w:rsidR="005C0670">
        <w:rPr>
          <w:rFonts w:hint="cs"/>
          <w:rtl/>
          <w:lang w:bidi="fa-IR"/>
        </w:rPr>
        <w:t>ی</w:t>
      </w:r>
      <w:r w:rsidR="005C0670">
        <w:rPr>
          <w:rFonts w:hint="eastAsia"/>
          <w:rtl/>
          <w:lang w:bidi="fa-IR"/>
        </w:rPr>
        <w:t>ر</w:t>
      </w:r>
      <w:r w:rsidR="005C0670">
        <w:rPr>
          <w:rFonts w:hint="cs"/>
          <w:rtl/>
          <w:lang w:bidi="fa-IR"/>
        </w:rPr>
        <w:t>ی</w:t>
      </w:r>
      <w:r w:rsidR="005C0670">
        <w:rPr>
          <w:rtl/>
          <w:lang w:bidi="fa-IR"/>
        </w:rPr>
        <w:t xml:space="preserve"> م</w:t>
      </w:r>
      <w:r w:rsidR="005C0670">
        <w:rPr>
          <w:rFonts w:hint="cs"/>
          <w:rtl/>
          <w:lang w:bidi="fa-IR"/>
        </w:rPr>
        <w:t>ی‌</w:t>
      </w:r>
      <w:r w:rsidR="005C0670">
        <w:rPr>
          <w:rFonts w:hint="eastAsia"/>
          <w:rtl/>
          <w:lang w:bidi="fa-IR"/>
        </w:rPr>
        <w:t>کند</w:t>
      </w:r>
      <w:r w:rsidR="005C0670">
        <w:rPr>
          <w:rtl/>
          <w:lang w:bidi="fa-IR"/>
        </w:rPr>
        <w:t>. ا</w:t>
      </w:r>
      <w:r w:rsidR="005C0670">
        <w:rPr>
          <w:rFonts w:hint="cs"/>
          <w:rtl/>
          <w:lang w:bidi="fa-IR"/>
        </w:rPr>
        <w:t>ی</w:t>
      </w:r>
      <w:r w:rsidR="005C0670">
        <w:rPr>
          <w:rFonts w:hint="eastAsia"/>
          <w:rtl/>
          <w:lang w:bidi="fa-IR"/>
        </w:rPr>
        <w:t>ن</w:t>
      </w:r>
      <w:r w:rsidR="005C0670">
        <w:rPr>
          <w:rtl/>
          <w:lang w:bidi="fa-IR"/>
        </w:rPr>
        <w:t xml:space="preserve"> تابع دو زاو</w:t>
      </w:r>
      <w:r w:rsidR="005C0670">
        <w:rPr>
          <w:rFonts w:hint="cs"/>
          <w:rtl/>
          <w:lang w:bidi="fa-IR"/>
        </w:rPr>
        <w:t>ی</w:t>
      </w:r>
      <w:r w:rsidR="005C0670">
        <w:rPr>
          <w:rFonts w:hint="eastAsia"/>
          <w:rtl/>
          <w:lang w:bidi="fa-IR"/>
        </w:rPr>
        <w:t>ه</w:t>
      </w:r>
      <w:r w:rsidR="005C0670">
        <w:rPr>
          <w:rtl/>
          <w:lang w:bidi="fa-IR"/>
        </w:rPr>
        <w:t xml:space="preserve"> را به عنوان ورود</w:t>
      </w:r>
      <w:r w:rsidR="005C0670">
        <w:rPr>
          <w:rFonts w:hint="cs"/>
          <w:rtl/>
          <w:lang w:bidi="fa-IR"/>
        </w:rPr>
        <w:t>ی</w:t>
      </w:r>
      <w:r w:rsidR="005C0670">
        <w:rPr>
          <w:rtl/>
          <w:lang w:bidi="fa-IR"/>
        </w:rPr>
        <w:t xml:space="preserve"> م</w:t>
      </w:r>
      <w:r w:rsidR="005C0670">
        <w:rPr>
          <w:rFonts w:hint="cs"/>
          <w:rtl/>
          <w:lang w:bidi="fa-IR"/>
        </w:rPr>
        <w:t>ی‌</w:t>
      </w:r>
      <w:r w:rsidR="005C0670">
        <w:rPr>
          <w:rFonts w:hint="eastAsia"/>
          <w:rtl/>
          <w:lang w:bidi="fa-IR"/>
        </w:rPr>
        <w:t>گ</w:t>
      </w:r>
      <w:r w:rsidR="005C0670">
        <w:rPr>
          <w:rFonts w:hint="cs"/>
          <w:rtl/>
          <w:lang w:bidi="fa-IR"/>
        </w:rPr>
        <w:t>ی</w:t>
      </w:r>
      <w:r w:rsidR="005C0670">
        <w:rPr>
          <w:rFonts w:hint="eastAsia"/>
          <w:rtl/>
          <w:lang w:bidi="fa-IR"/>
        </w:rPr>
        <w:t>رد</w:t>
      </w:r>
      <w:r w:rsidR="005C0670">
        <w:rPr>
          <w:rtl/>
          <w:lang w:bidi="fa-IR"/>
        </w:rPr>
        <w:t>: `</w:t>
      </w:r>
      <w:r w:rsidR="005C0670">
        <w:rPr>
          <w:lang w:bidi="fa-IR"/>
        </w:rPr>
        <w:t>previousAngle</w:t>
      </w:r>
      <w:r w:rsidR="005C0670">
        <w:rPr>
          <w:rtl/>
          <w:lang w:bidi="fa-IR"/>
        </w:rPr>
        <w:t>` و `</w:t>
      </w:r>
      <w:r w:rsidR="005C0670">
        <w:rPr>
          <w:lang w:bidi="fa-IR"/>
        </w:rPr>
        <w:t>newAngle</w:t>
      </w:r>
      <w:r w:rsidR="005C0670">
        <w:rPr>
          <w:rtl/>
          <w:lang w:bidi="fa-IR"/>
        </w:rPr>
        <w:t>`، که به ترت</w:t>
      </w:r>
      <w:r w:rsidR="005C0670">
        <w:rPr>
          <w:rFonts w:hint="cs"/>
          <w:rtl/>
          <w:lang w:bidi="fa-IR"/>
        </w:rPr>
        <w:t>ی</w:t>
      </w:r>
      <w:r w:rsidR="005C0670">
        <w:rPr>
          <w:rFonts w:hint="eastAsia"/>
          <w:rtl/>
          <w:lang w:bidi="fa-IR"/>
        </w:rPr>
        <w:t>ب</w:t>
      </w:r>
      <w:r w:rsidR="005C0670">
        <w:rPr>
          <w:rtl/>
          <w:lang w:bidi="fa-IR"/>
        </w:rPr>
        <w:t xml:space="preserve"> نشان‌دهنده زاو</w:t>
      </w:r>
      <w:r w:rsidR="005C0670">
        <w:rPr>
          <w:rFonts w:hint="cs"/>
          <w:rtl/>
          <w:lang w:bidi="fa-IR"/>
        </w:rPr>
        <w:t>ی</w:t>
      </w:r>
      <w:r w:rsidR="005C0670">
        <w:rPr>
          <w:rFonts w:hint="eastAsia"/>
          <w:rtl/>
          <w:lang w:bidi="fa-IR"/>
        </w:rPr>
        <w:t>ه</w:t>
      </w:r>
      <w:r w:rsidR="005C0670">
        <w:rPr>
          <w:rtl/>
          <w:lang w:bidi="fa-IR"/>
        </w:rPr>
        <w:t xml:space="preserve"> قبل</w:t>
      </w:r>
      <w:r w:rsidR="005C0670">
        <w:rPr>
          <w:rFonts w:hint="cs"/>
          <w:rtl/>
          <w:lang w:bidi="fa-IR"/>
        </w:rPr>
        <w:t>ی</w:t>
      </w:r>
      <w:r w:rsidR="005C0670">
        <w:rPr>
          <w:rtl/>
          <w:lang w:bidi="fa-IR"/>
        </w:rPr>
        <w:t xml:space="preserve"> و زاو</w:t>
      </w:r>
      <w:r w:rsidR="005C0670">
        <w:rPr>
          <w:rFonts w:hint="cs"/>
          <w:rtl/>
          <w:lang w:bidi="fa-IR"/>
        </w:rPr>
        <w:t>ی</w:t>
      </w:r>
      <w:r w:rsidR="005C0670">
        <w:rPr>
          <w:rFonts w:hint="eastAsia"/>
          <w:rtl/>
          <w:lang w:bidi="fa-IR"/>
        </w:rPr>
        <w:t>ه</w:t>
      </w:r>
      <w:r w:rsidR="005C0670">
        <w:rPr>
          <w:rtl/>
          <w:lang w:bidi="fa-IR"/>
        </w:rPr>
        <w:t xml:space="preserve"> جد</w:t>
      </w:r>
      <w:r w:rsidR="005C0670">
        <w:rPr>
          <w:rFonts w:hint="cs"/>
          <w:rtl/>
          <w:lang w:bidi="fa-IR"/>
        </w:rPr>
        <w:t>ی</w:t>
      </w:r>
      <w:r w:rsidR="005C0670">
        <w:rPr>
          <w:rFonts w:hint="eastAsia"/>
          <w:rtl/>
          <w:lang w:bidi="fa-IR"/>
        </w:rPr>
        <w:t>د</w:t>
      </w:r>
      <w:r w:rsidR="005C0670">
        <w:rPr>
          <w:rtl/>
          <w:lang w:bidi="fa-IR"/>
        </w:rPr>
        <w:t xml:space="preserve"> م</w:t>
      </w:r>
      <w:r w:rsidR="005C0670">
        <w:rPr>
          <w:rFonts w:hint="cs"/>
          <w:rtl/>
          <w:lang w:bidi="fa-IR"/>
        </w:rPr>
        <w:t>ی‌</w:t>
      </w:r>
      <w:r w:rsidR="005C0670">
        <w:rPr>
          <w:rFonts w:hint="eastAsia"/>
          <w:rtl/>
          <w:lang w:bidi="fa-IR"/>
        </w:rPr>
        <w:t>باشند</w:t>
      </w:r>
      <w:r w:rsidR="005C0670">
        <w:rPr>
          <w:rtl/>
          <w:lang w:bidi="fa-IR"/>
        </w:rPr>
        <w:t>. سپس مقدار زاو</w:t>
      </w:r>
      <w:r w:rsidR="005C0670">
        <w:rPr>
          <w:rFonts w:hint="cs"/>
          <w:rtl/>
          <w:lang w:bidi="fa-IR"/>
        </w:rPr>
        <w:t>ی</w:t>
      </w:r>
      <w:r w:rsidR="005C0670">
        <w:rPr>
          <w:rFonts w:hint="eastAsia"/>
          <w:rtl/>
          <w:lang w:bidi="fa-IR"/>
        </w:rPr>
        <w:t>ه</w:t>
      </w:r>
      <w:r w:rsidR="005C0670">
        <w:rPr>
          <w:rtl/>
          <w:lang w:bidi="fa-IR"/>
        </w:rPr>
        <w:t xml:space="preserve"> جد</w:t>
      </w:r>
      <w:r w:rsidR="005C0670">
        <w:rPr>
          <w:rFonts w:hint="cs"/>
          <w:rtl/>
          <w:lang w:bidi="fa-IR"/>
        </w:rPr>
        <w:t>ی</w:t>
      </w:r>
      <w:r w:rsidR="005C0670">
        <w:rPr>
          <w:rFonts w:hint="eastAsia"/>
          <w:rtl/>
          <w:lang w:bidi="fa-IR"/>
        </w:rPr>
        <w:t>د</w:t>
      </w:r>
      <w:r w:rsidR="005C0670">
        <w:rPr>
          <w:rtl/>
          <w:lang w:bidi="fa-IR"/>
        </w:rPr>
        <w:t xml:space="preserve"> به نحو</w:t>
      </w:r>
      <w:r w:rsidR="005C0670">
        <w:rPr>
          <w:rFonts w:hint="cs"/>
          <w:rtl/>
          <w:lang w:bidi="fa-IR"/>
        </w:rPr>
        <w:t>ی</w:t>
      </w:r>
      <w:r w:rsidR="005C0670">
        <w:rPr>
          <w:rtl/>
          <w:lang w:bidi="fa-IR"/>
        </w:rPr>
        <w:t xml:space="preserve"> تصح</w:t>
      </w:r>
      <w:r w:rsidR="005C0670">
        <w:rPr>
          <w:rFonts w:hint="cs"/>
          <w:rtl/>
          <w:lang w:bidi="fa-IR"/>
        </w:rPr>
        <w:t>ی</w:t>
      </w:r>
      <w:r w:rsidR="005C0670">
        <w:rPr>
          <w:rFonts w:hint="eastAsia"/>
          <w:rtl/>
          <w:lang w:bidi="fa-IR"/>
        </w:rPr>
        <w:t>ح</w:t>
      </w:r>
      <w:r w:rsidR="005C0670">
        <w:rPr>
          <w:rtl/>
          <w:lang w:bidi="fa-IR"/>
        </w:rPr>
        <w:t xml:space="preserve"> م</w:t>
      </w:r>
      <w:r w:rsidR="005C0670">
        <w:rPr>
          <w:rFonts w:hint="cs"/>
          <w:rtl/>
          <w:lang w:bidi="fa-IR"/>
        </w:rPr>
        <w:t>ی‌</w:t>
      </w:r>
      <w:r w:rsidR="005C0670">
        <w:rPr>
          <w:rFonts w:hint="eastAsia"/>
          <w:rtl/>
          <w:lang w:bidi="fa-IR"/>
        </w:rPr>
        <w:t>شود</w:t>
      </w:r>
      <w:r w:rsidR="005C0670">
        <w:rPr>
          <w:rtl/>
          <w:lang w:bidi="fa-IR"/>
        </w:rPr>
        <w:t xml:space="preserve"> که در بازه‌ها</w:t>
      </w:r>
      <w:r w:rsidR="005C0670">
        <w:rPr>
          <w:rFonts w:hint="cs"/>
          <w:rtl/>
          <w:lang w:bidi="fa-IR"/>
        </w:rPr>
        <w:t>ی</w:t>
      </w:r>
      <w:r w:rsidR="005C0670">
        <w:rPr>
          <w:rtl/>
          <w:lang w:bidi="fa-IR"/>
        </w:rPr>
        <w:t xml:space="preserve"> معتبر (-</w:t>
      </w:r>
      <w:r w:rsidR="005C0670">
        <w:rPr>
          <w:lang w:bidi="fa-IR"/>
        </w:rPr>
        <w:t>PI</w:t>
      </w:r>
      <w:r w:rsidR="005C0670">
        <w:rPr>
          <w:rtl/>
          <w:lang w:bidi="fa-IR"/>
        </w:rPr>
        <w:t xml:space="preserve"> تا </w:t>
      </w:r>
      <w:r w:rsidR="005C0670">
        <w:rPr>
          <w:lang w:bidi="fa-IR"/>
        </w:rPr>
        <w:t>PI</w:t>
      </w:r>
      <w:r w:rsidR="005C0670">
        <w:rPr>
          <w:rtl/>
          <w:lang w:bidi="fa-IR"/>
        </w:rPr>
        <w:t xml:space="preserve"> </w:t>
      </w:r>
      <w:r w:rsidR="005C0670">
        <w:rPr>
          <w:rFonts w:hint="cs"/>
          <w:rtl/>
          <w:lang w:bidi="fa-IR"/>
        </w:rPr>
        <w:t>ی</w:t>
      </w:r>
      <w:r w:rsidR="005C0670">
        <w:rPr>
          <w:rFonts w:hint="eastAsia"/>
          <w:rtl/>
          <w:lang w:bidi="fa-IR"/>
        </w:rPr>
        <w:t>ا</w:t>
      </w:r>
      <w:r w:rsidR="005C0670">
        <w:rPr>
          <w:rtl/>
          <w:lang w:bidi="fa-IR"/>
        </w:rPr>
        <w:t xml:space="preserve"> 0 تا 2*</w:t>
      </w:r>
      <w:r w:rsidR="005C0670">
        <w:rPr>
          <w:lang w:bidi="fa-IR"/>
        </w:rPr>
        <w:t>PI</w:t>
      </w:r>
      <w:r w:rsidR="005C0670">
        <w:rPr>
          <w:rtl/>
          <w:lang w:bidi="fa-IR"/>
        </w:rPr>
        <w:t>) باق</w:t>
      </w:r>
      <w:r w:rsidR="005C0670">
        <w:rPr>
          <w:rFonts w:hint="cs"/>
          <w:rtl/>
          <w:lang w:bidi="fa-IR"/>
        </w:rPr>
        <w:t>ی</w:t>
      </w:r>
      <w:r w:rsidR="005C0670">
        <w:rPr>
          <w:rtl/>
          <w:lang w:bidi="fa-IR"/>
        </w:rPr>
        <w:t xml:space="preserve"> بماند.</w:t>
      </w:r>
      <w:r w:rsidR="005C0670">
        <w:rPr>
          <w:rFonts w:hint="cs"/>
          <w:rtl/>
          <w:lang w:bidi="fa-IR"/>
        </w:rPr>
        <w:t xml:space="preserve"> </w:t>
      </w:r>
      <w:r w:rsidR="005C0670">
        <w:rPr>
          <w:rFonts w:hint="eastAsia"/>
          <w:rtl/>
          <w:lang w:bidi="fa-IR"/>
        </w:rPr>
        <w:t>ا</w:t>
      </w:r>
      <w:r w:rsidR="005C0670">
        <w:rPr>
          <w:rFonts w:hint="cs"/>
          <w:rtl/>
          <w:lang w:bidi="fa-IR"/>
        </w:rPr>
        <w:t>ی</w:t>
      </w:r>
      <w:r w:rsidR="005C0670">
        <w:rPr>
          <w:rFonts w:hint="eastAsia"/>
          <w:rtl/>
          <w:lang w:bidi="fa-IR"/>
        </w:rPr>
        <w:t>ن</w:t>
      </w:r>
      <w:r w:rsidR="005C0670">
        <w:rPr>
          <w:rtl/>
          <w:lang w:bidi="fa-IR"/>
        </w:rPr>
        <w:t xml:space="preserve"> عمل</w:t>
      </w:r>
      <w:r w:rsidR="005C0670">
        <w:rPr>
          <w:rFonts w:hint="cs"/>
          <w:rtl/>
          <w:lang w:bidi="fa-IR"/>
        </w:rPr>
        <w:t>ی</w:t>
      </w:r>
      <w:r w:rsidR="005C0670">
        <w:rPr>
          <w:rFonts w:hint="eastAsia"/>
          <w:rtl/>
          <w:lang w:bidi="fa-IR"/>
        </w:rPr>
        <w:t>ات</w:t>
      </w:r>
      <w:r w:rsidR="005C0670">
        <w:rPr>
          <w:rtl/>
          <w:lang w:bidi="fa-IR"/>
        </w:rPr>
        <w:t xml:space="preserve"> باعث اصلاح زاو</w:t>
      </w:r>
      <w:r w:rsidR="005C0670">
        <w:rPr>
          <w:rFonts w:hint="cs"/>
          <w:rtl/>
          <w:lang w:bidi="fa-IR"/>
        </w:rPr>
        <w:t>ی</w:t>
      </w:r>
      <w:r w:rsidR="005C0670">
        <w:rPr>
          <w:rFonts w:hint="eastAsia"/>
          <w:rtl/>
          <w:lang w:bidi="fa-IR"/>
        </w:rPr>
        <w:t>ه</w:t>
      </w:r>
      <w:r w:rsidR="005C0670">
        <w:rPr>
          <w:rtl/>
          <w:lang w:bidi="fa-IR"/>
        </w:rPr>
        <w:t xml:space="preserve"> به طور</w:t>
      </w:r>
      <w:r w:rsidR="005C0670">
        <w:rPr>
          <w:rFonts w:hint="cs"/>
          <w:rtl/>
          <w:lang w:bidi="fa-IR"/>
        </w:rPr>
        <w:t>ی</w:t>
      </w:r>
      <w:r w:rsidR="005C0670">
        <w:rPr>
          <w:rtl/>
          <w:lang w:bidi="fa-IR"/>
        </w:rPr>
        <w:t xml:space="preserve"> است که انتقال از </w:t>
      </w:r>
      <w:r w:rsidR="005C0670">
        <w:rPr>
          <w:rFonts w:hint="cs"/>
          <w:rtl/>
          <w:lang w:bidi="fa-IR"/>
        </w:rPr>
        <w:t>ی</w:t>
      </w:r>
      <w:r w:rsidR="005C0670">
        <w:rPr>
          <w:rFonts w:hint="eastAsia"/>
          <w:rtl/>
          <w:lang w:bidi="fa-IR"/>
        </w:rPr>
        <w:t>ک</w:t>
      </w:r>
      <w:r w:rsidR="005C0670">
        <w:rPr>
          <w:rtl/>
          <w:lang w:bidi="fa-IR"/>
        </w:rPr>
        <w:t xml:space="preserve"> محدوده به محدوده د</w:t>
      </w:r>
      <w:r w:rsidR="005C0670">
        <w:rPr>
          <w:rFonts w:hint="cs"/>
          <w:rtl/>
          <w:lang w:bidi="fa-IR"/>
        </w:rPr>
        <w:t>ی</w:t>
      </w:r>
      <w:r w:rsidR="005C0670">
        <w:rPr>
          <w:rFonts w:hint="eastAsia"/>
          <w:rtl/>
          <w:lang w:bidi="fa-IR"/>
        </w:rPr>
        <w:t>گر</w:t>
      </w:r>
      <w:r w:rsidR="005C0670">
        <w:rPr>
          <w:rtl/>
          <w:lang w:bidi="fa-IR"/>
        </w:rPr>
        <w:t xml:space="preserve"> به صورت صح</w:t>
      </w:r>
      <w:r w:rsidR="005C0670">
        <w:rPr>
          <w:rFonts w:hint="cs"/>
          <w:rtl/>
          <w:lang w:bidi="fa-IR"/>
        </w:rPr>
        <w:t>ی</w:t>
      </w:r>
      <w:r w:rsidR="005C0670">
        <w:rPr>
          <w:rFonts w:hint="eastAsia"/>
          <w:rtl/>
          <w:lang w:bidi="fa-IR"/>
        </w:rPr>
        <w:t>ح</w:t>
      </w:r>
      <w:r w:rsidR="005C0670">
        <w:rPr>
          <w:rtl/>
          <w:lang w:bidi="fa-IR"/>
        </w:rPr>
        <w:t xml:space="preserve"> و بدون شکستگ</w:t>
      </w:r>
      <w:r w:rsidR="005C0670">
        <w:rPr>
          <w:rFonts w:hint="cs"/>
          <w:rtl/>
          <w:lang w:bidi="fa-IR"/>
        </w:rPr>
        <w:t>ی</w:t>
      </w:r>
      <w:r w:rsidR="005C0670">
        <w:rPr>
          <w:rtl/>
          <w:lang w:bidi="fa-IR"/>
        </w:rPr>
        <w:t xml:space="preserve"> انجام شود. ا</w:t>
      </w:r>
      <w:r w:rsidR="005C0670">
        <w:rPr>
          <w:rFonts w:hint="cs"/>
          <w:rtl/>
          <w:lang w:bidi="fa-IR"/>
        </w:rPr>
        <w:t>ی</w:t>
      </w:r>
      <w:r w:rsidR="005C0670">
        <w:rPr>
          <w:rFonts w:hint="eastAsia"/>
          <w:rtl/>
          <w:lang w:bidi="fa-IR"/>
        </w:rPr>
        <w:t>ن</w:t>
      </w:r>
      <w:r w:rsidR="005C0670">
        <w:rPr>
          <w:rtl/>
          <w:lang w:bidi="fa-IR"/>
        </w:rPr>
        <w:t xml:space="preserve"> امر م</w:t>
      </w:r>
      <w:r w:rsidR="005C0670">
        <w:rPr>
          <w:rFonts w:hint="cs"/>
          <w:rtl/>
          <w:lang w:bidi="fa-IR"/>
        </w:rPr>
        <w:t>ی‌</w:t>
      </w:r>
      <w:r w:rsidR="005C0670">
        <w:rPr>
          <w:rFonts w:hint="eastAsia"/>
          <w:rtl/>
          <w:lang w:bidi="fa-IR"/>
        </w:rPr>
        <w:t>تواند</w:t>
      </w:r>
      <w:r w:rsidR="005C0670">
        <w:rPr>
          <w:rtl/>
          <w:lang w:bidi="fa-IR"/>
        </w:rPr>
        <w:t xml:space="preserve"> در محاسبات مرتبط با حرکت و جهت ربات، به و</w:t>
      </w:r>
      <w:r w:rsidR="005C0670">
        <w:rPr>
          <w:rFonts w:hint="cs"/>
          <w:rtl/>
          <w:lang w:bidi="fa-IR"/>
        </w:rPr>
        <w:t>ی</w:t>
      </w:r>
      <w:r w:rsidR="005C0670">
        <w:rPr>
          <w:rFonts w:hint="eastAsia"/>
          <w:rtl/>
          <w:lang w:bidi="fa-IR"/>
        </w:rPr>
        <w:t>ژه</w:t>
      </w:r>
      <w:r w:rsidR="005C0670">
        <w:rPr>
          <w:rtl/>
          <w:lang w:bidi="fa-IR"/>
        </w:rPr>
        <w:t xml:space="preserve"> در س</w:t>
      </w:r>
      <w:r w:rsidR="005C0670">
        <w:rPr>
          <w:rFonts w:hint="cs"/>
          <w:rtl/>
          <w:lang w:bidi="fa-IR"/>
        </w:rPr>
        <w:t>ی</w:t>
      </w:r>
      <w:r w:rsidR="005C0670">
        <w:rPr>
          <w:rFonts w:hint="eastAsia"/>
          <w:rtl/>
          <w:lang w:bidi="fa-IR"/>
        </w:rPr>
        <w:t>ستم‌ها</w:t>
      </w:r>
      <w:r w:rsidR="005C0670">
        <w:rPr>
          <w:rFonts w:hint="cs"/>
          <w:rtl/>
          <w:lang w:bidi="fa-IR"/>
        </w:rPr>
        <w:t>ی</w:t>
      </w:r>
      <w:r w:rsidR="005C0670">
        <w:rPr>
          <w:rtl/>
          <w:lang w:bidi="fa-IR"/>
        </w:rPr>
        <w:t xml:space="preserve"> کنترل</w:t>
      </w:r>
      <w:r w:rsidR="005C0670">
        <w:rPr>
          <w:rFonts w:hint="cs"/>
          <w:rtl/>
          <w:lang w:bidi="fa-IR"/>
        </w:rPr>
        <w:t>ی</w:t>
      </w:r>
      <w:r w:rsidR="005C0670">
        <w:rPr>
          <w:rFonts w:hint="eastAsia"/>
          <w:rtl/>
          <w:lang w:bidi="fa-IR"/>
        </w:rPr>
        <w:t>،</w:t>
      </w:r>
      <w:r w:rsidR="005C0670">
        <w:rPr>
          <w:rtl/>
          <w:lang w:bidi="fa-IR"/>
        </w:rPr>
        <w:t xml:space="preserve"> به بهبود دقت و پا</w:t>
      </w:r>
      <w:r w:rsidR="005C0670">
        <w:rPr>
          <w:rFonts w:hint="cs"/>
          <w:rtl/>
          <w:lang w:bidi="fa-IR"/>
        </w:rPr>
        <w:t>ی</w:t>
      </w:r>
      <w:r w:rsidR="005C0670">
        <w:rPr>
          <w:rFonts w:hint="eastAsia"/>
          <w:rtl/>
          <w:lang w:bidi="fa-IR"/>
        </w:rPr>
        <w:t>دار</w:t>
      </w:r>
      <w:r w:rsidR="005C0670">
        <w:rPr>
          <w:rFonts w:hint="cs"/>
          <w:rtl/>
          <w:lang w:bidi="fa-IR"/>
        </w:rPr>
        <w:t>ی</w:t>
      </w:r>
      <w:r w:rsidR="005C0670">
        <w:rPr>
          <w:rtl/>
          <w:lang w:bidi="fa-IR"/>
        </w:rPr>
        <w:t xml:space="preserve"> کمک کند.</w:t>
      </w:r>
    </w:p>
    <w:p w:rsidR="005C0670" w:rsidRDefault="005C0670" w:rsidP="005C0670">
      <w:pPr>
        <w:bidi/>
        <w:ind w:firstLine="0"/>
        <w:jc w:val="left"/>
        <w:rPr>
          <w:lang w:bidi="fa-IR"/>
        </w:rPr>
      </w:pPr>
    </w:p>
    <w:p w:rsidR="005C0670" w:rsidRDefault="005C0670" w:rsidP="00097A2C">
      <w:pPr>
        <w:pStyle w:val="Heading2"/>
      </w:pPr>
      <w:r>
        <w:rPr>
          <w:rFonts w:hint="cs"/>
          <w:rtl/>
        </w:rPr>
        <w:t>بررسی کد سمت کامپیوتر بر پایه پایتون</w:t>
      </w:r>
    </w:p>
    <w:p w:rsidR="005C0670" w:rsidRDefault="005C0670" w:rsidP="003241CB">
      <w:pPr>
        <w:bidi/>
        <w:rPr>
          <w:rtl/>
        </w:rPr>
      </w:pPr>
      <w:r>
        <w:rPr>
          <w:rtl/>
        </w:rPr>
        <w:t xml:space="preserve">   هدف اصل</w:t>
      </w:r>
      <w:r>
        <w:rPr>
          <w:rFonts w:hint="cs"/>
          <w:rtl/>
        </w:rPr>
        <w:t>ی</w:t>
      </w:r>
      <w:r>
        <w:rPr>
          <w:rtl/>
        </w:rPr>
        <w:t xml:space="preserve"> ا</w:t>
      </w:r>
      <w:r>
        <w:rPr>
          <w:rFonts w:hint="cs"/>
          <w:rtl/>
        </w:rPr>
        <w:t>ی</w:t>
      </w:r>
      <w:r>
        <w:rPr>
          <w:rFonts w:hint="eastAsia"/>
          <w:rtl/>
        </w:rPr>
        <w:t>ن</w:t>
      </w:r>
      <w:r>
        <w:rPr>
          <w:rtl/>
        </w:rPr>
        <w:t xml:space="preserve"> کد، کنترل و نظارت بر چند</w:t>
      </w:r>
      <w:r>
        <w:rPr>
          <w:rFonts w:hint="cs"/>
          <w:rtl/>
        </w:rPr>
        <w:t>ی</w:t>
      </w:r>
      <w:r>
        <w:rPr>
          <w:rFonts w:hint="eastAsia"/>
          <w:rtl/>
        </w:rPr>
        <w:t>ن</w:t>
      </w:r>
      <w:r>
        <w:rPr>
          <w:rtl/>
        </w:rPr>
        <w:t xml:space="preserve"> ربات به وس</w:t>
      </w:r>
      <w:r>
        <w:rPr>
          <w:rFonts w:hint="cs"/>
          <w:rtl/>
        </w:rPr>
        <w:t>ی</w:t>
      </w:r>
      <w:r>
        <w:rPr>
          <w:rFonts w:hint="eastAsia"/>
          <w:rtl/>
        </w:rPr>
        <w:t>له</w:t>
      </w:r>
      <w:r>
        <w:rPr>
          <w:rtl/>
        </w:rPr>
        <w:t xml:space="preserve"> تکن</w:t>
      </w:r>
      <w:r>
        <w:rPr>
          <w:rFonts w:hint="cs"/>
          <w:rtl/>
        </w:rPr>
        <w:t>ی</w:t>
      </w:r>
      <w:r>
        <w:rPr>
          <w:rFonts w:hint="eastAsia"/>
          <w:rtl/>
        </w:rPr>
        <w:t>ک‌ها</w:t>
      </w:r>
      <w:r>
        <w:rPr>
          <w:rFonts w:hint="cs"/>
          <w:rtl/>
        </w:rPr>
        <w:t>ی</w:t>
      </w:r>
      <w:r>
        <w:rPr>
          <w:rtl/>
        </w:rPr>
        <w:t xml:space="preserve"> 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sidR="003241CB">
        <w:rPr>
          <w:rFonts w:hint="cs"/>
          <w:rtl/>
        </w:rPr>
        <w:t xml:space="preserve"> و پردازش تصویر،</w:t>
      </w:r>
      <w:r>
        <w:rPr>
          <w:rtl/>
        </w:rPr>
        <w:t xml:space="preserve"> و کنترل دست</w:t>
      </w:r>
      <w:r>
        <w:rPr>
          <w:rFonts w:hint="cs"/>
          <w:rtl/>
        </w:rPr>
        <w:t>ی</w:t>
      </w:r>
      <w:r>
        <w:rPr>
          <w:rtl/>
        </w:rPr>
        <w:t xml:space="preserve"> در زمان واقع</w:t>
      </w:r>
      <w:r>
        <w:rPr>
          <w:rFonts w:hint="cs"/>
          <w:rtl/>
        </w:rPr>
        <w:t>ی</w:t>
      </w:r>
      <w:r>
        <w:rPr>
          <w:rtl/>
        </w:rPr>
        <w:t xml:space="preserve"> است.</w:t>
      </w:r>
      <w:r>
        <w:rPr>
          <w:rFonts w:hint="cs"/>
          <w:rtl/>
        </w:rPr>
        <w:t xml:space="preserve"> در</w:t>
      </w:r>
      <w:r>
        <w:rPr>
          <w:rtl/>
        </w:rPr>
        <w:t xml:space="preserve"> ا</w:t>
      </w:r>
      <w:r>
        <w:rPr>
          <w:rFonts w:hint="cs"/>
          <w:rtl/>
        </w:rPr>
        <w:t>ی</w:t>
      </w:r>
      <w:r>
        <w:rPr>
          <w:rFonts w:hint="eastAsia"/>
          <w:rtl/>
        </w:rPr>
        <w:t>ن</w:t>
      </w:r>
      <w:r>
        <w:rPr>
          <w:rtl/>
        </w:rPr>
        <w:t xml:space="preserve"> کد از چند</w:t>
      </w:r>
      <w:r>
        <w:rPr>
          <w:rFonts w:hint="cs"/>
          <w:rtl/>
        </w:rPr>
        <w:t>ی</w:t>
      </w:r>
      <w:r>
        <w:rPr>
          <w:rFonts w:hint="eastAsia"/>
          <w:rtl/>
        </w:rPr>
        <w:t>ن</w:t>
      </w:r>
      <w:r>
        <w:rPr>
          <w:rtl/>
        </w:rPr>
        <w:t xml:space="preserve"> کتابخانه پا</w:t>
      </w:r>
      <w:r>
        <w:rPr>
          <w:rFonts w:hint="cs"/>
          <w:rtl/>
        </w:rPr>
        <w:t>ی</w:t>
      </w:r>
      <w:r>
        <w:rPr>
          <w:rFonts w:hint="eastAsia"/>
          <w:rtl/>
        </w:rPr>
        <w:t>تون</w:t>
      </w:r>
      <w:r>
        <w:rPr>
          <w:rtl/>
        </w:rPr>
        <w:t xml:space="preserve"> استفاده </w:t>
      </w:r>
      <w:r w:rsidR="003241CB">
        <w:rPr>
          <w:rFonts w:hint="cs"/>
          <w:rtl/>
        </w:rPr>
        <w:t>می‌شود</w:t>
      </w:r>
      <w:r>
        <w:rPr>
          <w:rFonts w:hint="eastAsia"/>
          <w:rtl/>
        </w:rPr>
        <w:t>،</w:t>
      </w:r>
      <w:r w:rsidR="003241CB">
        <w:rPr>
          <w:rtl/>
        </w:rPr>
        <w:t xml:space="preserve"> از جمله</w:t>
      </w:r>
      <w:r w:rsidR="003241CB">
        <w:rPr>
          <w:rFonts w:hint="cs"/>
          <w:rtl/>
        </w:rPr>
        <w:t xml:space="preserve"> </w:t>
      </w:r>
      <w:r>
        <w:t>OpenCV</w:t>
      </w:r>
      <w:r>
        <w:rPr>
          <w:rtl/>
        </w:rPr>
        <w:t>،</w:t>
      </w:r>
      <w:r>
        <w:t xml:space="preserve">NumPy </w:t>
      </w:r>
      <w:r>
        <w:rPr>
          <w:rFonts w:hint="cs"/>
          <w:rtl/>
        </w:rPr>
        <w:t xml:space="preserve"> </w:t>
      </w:r>
      <w:r>
        <w:rPr>
          <w:rtl/>
        </w:rPr>
        <w:t>و</w:t>
      </w:r>
      <w:r w:rsidR="003241CB">
        <w:rPr>
          <w:rFonts w:hint="cs"/>
          <w:rtl/>
        </w:rPr>
        <w:t xml:space="preserve"> </w:t>
      </w:r>
      <w:r>
        <w:t>Pandas</w:t>
      </w:r>
      <w:r>
        <w:rPr>
          <w:rFonts w:hint="cs"/>
          <w:rtl/>
        </w:rPr>
        <w:t>.</w:t>
      </w:r>
      <w:r w:rsidR="003241CB">
        <w:rPr>
          <w:rFonts w:hint="cs"/>
          <w:rtl/>
        </w:rPr>
        <w:t xml:space="preserve"> همچنین </w:t>
      </w:r>
      <w:r>
        <w:rPr>
          <w:rtl/>
        </w:rPr>
        <w:t>ارتباطات سر</w:t>
      </w:r>
      <w:r>
        <w:rPr>
          <w:rFonts w:hint="cs"/>
          <w:rtl/>
        </w:rPr>
        <w:t>ی</w:t>
      </w:r>
      <w:r>
        <w:rPr>
          <w:rFonts w:hint="eastAsia"/>
          <w:rtl/>
        </w:rPr>
        <w:t>ال</w:t>
      </w:r>
      <w:r>
        <w:rPr>
          <w:rtl/>
        </w:rPr>
        <w:t xml:space="preserve"> با ربات‌ها با استفاده از کتابخانه</w:t>
      </w:r>
      <w:r>
        <w:rPr>
          <w:rFonts w:hint="cs"/>
          <w:rtl/>
        </w:rPr>
        <w:t xml:space="preserve"> </w:t>
      </w:r>
      <w:r>
        <w:t>serial</w:t>
      </w:r>
      <w:r>
        <w:rPr>
          <w:rFonts w:hint="cs"/>
          <w:rtl/>
        </w:rPr>
        <w:t xml:space="preserve"> </w:t>
      </w:r>
      <w:r>
        <w:rPr>
          <w:rtl/>
        </w:rPr>
        <w:t>برقرار م</w:t>
      </w:r>
      <w:r>
        <w:rPr>
          <w:rFonts w:hint="cs"/>
          <w:rtl/>
        </w:rPr>
        <w:t>ی‌</w:t>
      </w:r>
      <w:r>
        <w:rPr>
          <w:rFonts w:hint="eastAsia"/>
          <w:rtl/>
        </w:rPr>
        <w:t>شود</w:t>
      </w:r>
      <w:r>
        <w:rPr>
          <w:rtl/>
        </w:rPr>
        <w:t>.</w:t>
      </w:r>
    </w:p>
    <w:p w:rsidR="005C0670" w:rsidRDefault="005C0670" w:rsidP="005C0670">
      <w:pPr>
        <w:pStyle w:val="Heading3"/>
      </w:pPr>
      <w:r>
        <w:rPr>
          <w:rtl/>
        </w:rPr>
        <w:t>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Pr>
          <w:rStyle w:val="FootnoteReference"/>
          <w:rtl/>
        </w:rPr>
        <w:footnoteReference w:id="62"/>
      </w:r>
    </w:p>
    <w:p w:rsidR="00050FE8" w:rsidRDefault="00153128" w:rsidP="00050FE8">
      <w:pPr>
        <w:bidi/>
        <w:rPr>
          <w:rtl/>
          <w:lang w:bidi="fa-IR"/>
        </w:rPr>
      </w:pPr>
      <w:r>
        <w:rPr>
          <w:rFonts w:hint="cs"/>
          <w:rtl/>
        </w:rPr>
        <w:t xml:space="preserve">در </w:t>
      </w:r>
      <w:r w:rsidR="005C0670">
        <w:rPr>
          <w:rFonts w:hint="cs"/>
          <w:rtl/>
        </w:rPr>
        <w:t xml:space="preserve">این قسمت از </w:t>
      </w:r>
      <w:r>
        <w:rPr>
          <w:rFonts w:hint="cs"/>
          <w:rtl/>
        </w:rPr>
        <w:t>برنامه</w:t>
      </w:r>
      <w:r w:rsidR="005C0670">
        <w:rPr>
          <w:rFonts w:hint="cs"/>
          <w:rtl/>
        </w:rPr>
        <w:t>،</w:t>
      </w:r>
      <w:r w:rsidR="005C0670">
        <w:rPr>
          <w:rtl/>
        </w:rPr>
        <w:t xml:space="preserve"> </w:t>
      </w:r>
      <w:r w:rsidR="005C0670">
        <w:rPr>
          <w:rFonts w:hint="cs"/>
          <w:rtl/>
        </w:rPr>
        <w:t>تصاویری که</w:t>
      </w:r>
      <w:r w:rsidR="005C0670">
        <w:rPr>
          <w:rtl/>
        </w:rPr>
        <w:t xml:space="preserve"> از </w:t>
      </w:r>
      <w:r w:rsidR="005C0670">
        <w:rPr>
          <w:rFonts w:hint="cs"/>
          <w:rtl/>
        </w:rPr>
        <w:t>ی</w:t>
      </w:r>
      <w:r w:rsidR="005C0670">
        <w:rPr>
          <w:rFonts w:hint="eastAsia"/>
          <w:rtl/>
        </w:rPr>
        <w:t>ک</w:t>
      </w:r>
      <w:r w:rsidR="005C0670">
        <w:rPr>
          <w:rtl/>
        </w:rPr>
        <w:t xml:space="preserve"> دورب</w:t>
      </w:r>
      <w:r w:rsidR="005C0670">
        <w:rPr>
          <w:rFonts w:hint="cs"/>
          <w:rtl/>
        </w:rPr>
        <w:t>ی</w:t>
      </w:r>
      <w:r w:rsidR="005C0670">
        <w:rPr>
          <w:rFonts w:hint="eastAsia"/>
          <w:rtl/>
        </w:rPr>
        <w:t>ن</w:t>
      </w:r>
      <w:r w:rsidR="005C0670">
        <w:rPr>
          <w:rtl/>
        </w:rPr>
        <w:t xml:space="preserve"> </w:t>
      </w:r>
      <w:r>
        <w:rPr>
          <w:rFonts w:hint="cs"/>
          <w:rtl/>
        </w:rPr>
        <w:t>تلفن همراه</w:t>
      </w:r>
      <w:r w:rsidR="005C0670">
        <w:rPr>
          <w:rtl/>
        </w:rPr>
        <w:t xml:space="preserve"> گرفته</w:t>
      </w:r>
      <w:r>
        <w:rPr>
          <w:rFonts w:hint="cs"/>
          <w:rtl/>
        </w:rPr>
        <w:t xml:space="preserve"> شده را</w:t>
      </w:r>
      <w:r>
        <w:rPr>
          <w:rtl/>
        </w:rPr>
        <w:t xml:space="preserve"> </w:t>
      </w:r>
      <w:r w:rsidR="005C0670">
        <w:rPr>
          <w:rtl/>
        </w:rPr>
        <w:t>با استفاده از تکن</w:t>
      </w:r>
      <w:r w:rsidR="005C0670">
        <w:rPr>
          <w:rFonts w:hint="cs"/>
          <w:rtl/>
        </w:rPr>
        <w:t>ی</w:t>
      </w:r>
      <w:r w:rsidR="005C0670">
        <w:rPr>
          <w:rFonts w:hint="eastAsia"/>
          <w:rtl/>
        </w:rPr>
        <w:t>ک‌ها</w:t>
      </w:r>
      <w:r w:rsidR="005C0670">
        <w:rPr>
          <w:rFonts w:hint="cs"/>
          <w:rtl/>
        </w:rPr>
        <w:t>ی</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پردازش م</w:t>
      </w:r>
      <w:r w:rsidR="005C0670">
        <w:rPr>
          <w:rFonts w:hint="cs"/>
          <w:rtl/>
        </w:rPr>
        <w:t>ی‌</w:t>
      </w:r>
      <w:r w:rsidR="005C0670">
        <w:rPr>
          <w:rFonts w:hint="eastAsia"/>
          <w:rtl/>
        </w:rPr>
        <w:t>کند</w:t>
      </w:r>
      <w:r w:rsidR="005C0670">
        <w:rPr>
          <w:rtl/>
        </w:rPr>
        <w:t xml:space="preserve"> تا مناطق مورد </w:t>
      </w:r>
      <w:r>
        <w:rPr>
          <w:rFonts w:hint="cs"/>
          <w:rtl/>
        </w:rPr>
        <w:t>نظر</w:t>
      </w:r>
      <w:r w:rsidR="005C0670">
        <w:rPr>
          <w:rtl/>
        </w:rPr>
        <w:t xml:space="preserve"> مرتبط با رنگ‌ها</w:t>
      </w:r>
      <w:r w:rsidR="005C0670">
        <w:rPr>
          <w:rFonts w:hint="cs"/>
          <w:rtl/>
        </w:rPr>
        <w:t>ی</w:t>
      </w:r>
      <w:r w:rsidR="005C0670">
        <w:rPr>
          <w:rtl/>
        </w:rPr>
        <w:t xml:space="preserve"> خاص (قرمز، سبز، آب</w:t>
      </w:r>
      <w:r w:rsidR="005C0670">
        <w:rPr>
          <w:rFonts w:hint="cs"/>
          <w:rtl/>
        </w:rPr>
        <w:t>ی</w:t>
      </w:r>
      <w:r w:rsidR="005C0670">
        <w:rPr>
          <w:rFonts w:hint="eastAsia"/>
          <w:rtl/>
        </w:rPr>
        <w:t>،</w:t>
      </w:r>
      <w:r w:rsidR="005C0670">
        <w:rPr>
          <w:rtl/>
        </w:rPr>
        <w:t xml:space="preserve"> زرد، نارنج</w:t>
      </w:r>
      <w:r w:rsidR="005C0670">
        <w:rPr>
          <w:rFonts w:hint="cs"/>
          <w:rtl/>
        </w:rPr>
        <w:t>ی</w:t>
      </w:r>
      <w:r w:rsidR="005C0670">
        <w:rPr>
          <w:rFonts w:hint="eastAsia"/>
          <w:rtl/>
        </w:rPr>
        <w:t>،</w:t>
      </w:r>
      <w:r w:rsidR="005C0670">
        <w:rPr>
          <w:rtl/>
        </w:rPr>
        <w:t xml:space="preserve"> صورت</w:t>
      </w:r>
      <w:r w:rsidR="005C0670">
        <w:rPr>
          <w:rFonts w:hint="cs"/>
          <w:rtl/>
        </w:rPr>
        <w:t>ی</w:t>
      </w:r>
      <w:r w:rsidR="005C0670">
        <w:rPr>
          <w:rtl/>
        </w:rPr>
        <w:t>) را شناسا</w:t>
      </w:r>
      <w:r w:rsidR="005C0670">
        <w:rPr>
          <w:rFonts w:hint="cs"/>
          <w:rtl/>
        </w:rPr>
        <w:t>یی</w:t>
      </w:r>
      <w:r w:rsidR="005C0670">
        <w:rPr>
          <w:rtl/>
        </w:rPr>
        <w:t xml:space="preserve"> کند.</w:t>
      </w:r>
      <w:r w:rsidR="005C0670">
        <w:rPr>
          <w:rFonts w:hint="cs"/>
          <w:rtl/>
        </w:rPr>
        <w:t xml:space="preserve"> </w:t>
      </w:r>
      <w:r>
        <w:rPr>
          <w:rFonts w:hint="cs"/>
          <w:rtl/>
        </w:rPr>
        <w:t xml:space="preserve">به علت استفاده از میکروکنترلر </w:t>
      </w:r>
      <w:r>
        <w:t>STM32F103</w:t>
      </w:r>
      <w:r>
        <w:rPr>
          <w:rFonts w:hint="cs"/>
          <w:rtl/>
          <w:lang w:bidi="fa-IR"/>
        </w:rPr>
        <w:t>، برای پردازش تصویر می‌بایست از پردازنده‌ی قوی‌تر و سریع‌تری استفاده می‌شد. بنابراین برنامه‌ي پردازش تصویر بر پایه پایتون و ب</w:t>
      </w:r>
      <w:r w:rsidR="00050FE8">
        <w:rPr>
          <w:rFonts w:hint="cs"/>
          <w:rtl/>
          <w:lang w:bidi="fa-IR"/>
        </w:rPr>
        <w:t xml:space="preserve">ر روی کامپیوتر شخصی اجرا می‌شود. بنابراین ادوات استفاده </w:t>
      </w:r>
      <w:r w:rsidR="00050FE8">
        <w:rPr>
          <w:rFonts w:hint="cs"/>
          <w:rtl/>
          <w:lang w:bidi="fa-IR"/>
        </w:rPr>
        <w:lastRenderedPageBreak/>
        <w:t>شده برای این پیاده سازی به طور کلی شامل ربات، دوربین تلفن همراه و کامپبوتر شخصی می‌باشد. شمای کلی ارتباطی این ادوات به شکل 4-13 می‌باشد.</w:t>
      </w:r>
    </w:p>
    <w:p w:rsidR="00050FE8" w:rsidRDefault="002D4EFA" w:rsidP="00050FE8">
      <w:pPr>
        <w:bidi/>
        <w:rPr>
          <w:rtl/>
          <w:lang w:bidi="fa-IR"/>
        </w:rPr>
      </w:pPr>
      <w:r>
        <w:rPr>
          <w:noProof/>
        </w:rPr>
        <mc:AlternateContent>
          <mc:Choice Requires="wps">
            <w:drawing>
              <wp:anchor distT="0" distB="0" distL="114300" distR="114300" simplePos="0" relativeHeight="251735552" behindDoc="0" locked="0" layoutInCell="1" allowOverlap="1" wp14:anchorId="50B586DB" wp14:editId="5F035D71">
                <wp:simplePos x="0" y="0"/>
                <wp:positionH relativeFrom="column">
                  <wp:posOffset>1434465</wp:posOffset>
                </wp:positionH>
                <wp:positionV relativeFrom="paragraph">
                  <wp:posOffset>2345690</wp:posOffset>
                </wp:positionV>
                <wp:extent cx="3223260" cy="635"/>
                <wp:effectExtent l="0" t="0" r="0" b="0"/>
                <wp:wrapSquare wrapText="bothSides"/>
                <wp:docPr id="679233008" name="Text Box 679233008"/>
                <wp:cNvGraphicFramePr/>
                <a:graphic xmlns:a="http://schemas.openxmlformats.org/drawingml/2006/main">
                  <a:graphicData uri="http://schemas.microsoft.com/office/word/2010/wordprocessingShape">
                    <wps:wsp>
                      <wps:cNvSpPr txBox="1"/>
                      <wps:spPr>
                        <a:xfrm>
                          <a:off x="0" y="0"/>
                          <a:ext cx="3223260" cy="635"/>
                        </a:xfrm>
                        <a:prstGeom prst="rect">
                          <a:avLst/>
                        </a:prstGeom>
                        <a:solidFill>
                          <a:prstClr val="white"/>
                        </a:solidFill>
                        <a:ln>
                          <a:noFill/>
                        </a:ln>
                      </wps:spPr>
                      <wps:txbx>
                        <w:txbxContent>
                          <w:p w:rsidR="006119C0" w:rsidRPr="005C3D2B" w:rsidRDefault="006119C0" w:rsidP="002D4EFA">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3</w:t>
                            </w:r>
                            <w:r>
                              <w:rPr>
                                <w:rtl/>
                              </w:rPr>
                              <w:fldChar w:fldCharType="end"/>
                            </w:r>
                            <w:r>
                              <w:rPr>
                                <w:rFonts w:hint="cs"/>
                                <w:rtl/>
                              </w:rPr>
                              <w:t xml:space="preserve"> شمای کلی ارتباطی پیاده ساز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B586DB" id="Text Box 679233008" o:spid="_x0000_s1116" type="#_x0000_t202" style="position:absolute;left:0;text-align:left;margin-left:112.95pt;margin-top:184.7pt;width:253.8pt;height:.05pt;z-index:251735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" stroked="f">
                <v:textbox style="mso-fit-shape-to-text:t" inset="0,0,0,0">
                  <w:txbxContent>
                    <w:p w:rsidR="006119C0" w:rsidRPr="005C3D2B" w:rsidRDefault="006119C0" w:rsidP="002D4EFA">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3</w:t>
                      </w:r>
                      <w:r>
                        <w:rPr>
                          <w:rtl/>
                        </w:rPr>
                        <w:fldChar w:fldCharType="end"/>
                      </w:r>
                      <w:r>
                        <w:rPr>
                          <w:rFonts w:hint="cs"/>
                          <w:rtl/>
                        </w:rPr>
                        <w:t xml:space="preserve"> شمای کلی ارتباطی پیاده سازی</w:t>
                      </w:r>
                    </w:p>
                  </w:txbxContent>
                </v:textbox>
                <w10:wrap type="square"/>
              </v:shape>
            </w:pict>
          </mc:Fallback>
        </mc:AlternateContent>
      </w:r>
      <w:r w:rsidRPr="00050FE8">
        <w:rPr>
          <w:noProof/>
        </w:rPr>
        <mc:AlternateContent>
          <mc:Choice Requires="wpg">
            <w:drawing>
              <wp:anchor distT="0" distB="0" distL="114300" distR="114300" simplePos="0" relativeHeight="251727360" behindDoc="0" locked="0" layoutInCell="1" allowOverlap="1" wp14:anchorId="1F24A8BF" wp14:editId="5C6A620E">
                <wp:simplePos x="0" y="0"/>
                <wp:positionH relativeFrom="margin">
                  <wp:posOffset>1434465</wp:posOffset>
                </wp:positionH>
                <wp:positionV relativeFrom="paragraph">
                  <wp:posOffset>187960</wp:posOffset>
                </wp:positionV>
                <wp:extent cx="3223353" cy="2101210"/>
                <wp:effectExtent l="0" t="0" r="0" b="13970"/>
                <wp:wrapSquare wrapText="bothSides"/>
                <wp:docPr id="679232980" name="Group 27"/>
                <wp:cNvGraphicFramePr/>
                <a:graphic xmlns:a="http://schemas.openxmlformats.org/drawingml/2006/main">
                  <a:graphicData uri="http://schemas.microsoft.com/office/word/2010/wordprocessingGroup">
                    <wpg:wgp>
                      <wpg:cNvGrpSpPr/>
                      <wpg:grpSpPr>
                        <a:xfrm>
                          <a:off x="0" y="0"/>
                          <a:ext cx="3223353" cy="2101210"/>
                          <a:chOff x="388019" y="0"/>
                          <a:chExt cx="4698439" cy="3063038"/>
                        </a:xfrm>
                      </wpg:grpSpPr>
                      <wps:wsp>
                        <wps:cNvPr id="679232981" name="Rounded Rectangle 679232981"/>
                        <wps:cNvSpPr/>
                        <wps:spPr>
                          <a:xfrm>
                            <a:off x="743908" y="0"/>
                            <a:ext cx="1436914" cy="1005840"/>
                          </a:xfrm>
                          <a:prstGeom prst="roundRect">
                            <a:avLst/>
                          </a:prstGeom>
                        </wps:spPr>
                        <wps:style>
                          <a:lnRef idx="3">
                            <a:schemeClr val="lt1"/>
                          </a:lnRef>
                          <a:fillRef idx="1">
                            <a:schemeClr val="accent6"/>
                          </a:fillRef>
                          <a:effectRef idx="1">
                            <a:schemeClr val="accent6"/>
                          </a:effectRef>
                          <a:fontRef idx="minor">
                            <a:schemeClr val="lt1"/>
                          </a:fontRef>
                        </wps:style>
                        <wps:txbx>
                          <w:txbxContent>
                            <w:p w:rsidR="006119C0" w:rsidRPr="006045CD" w:rsidRDefault="006119C0" w:rsidP="00050FE8">
                              <w:pPr>
                                <w:pStyle w:val="NormalWeb"/>
                                <w:spacing w:before="0" w:beforeAutospacing="0" w:after="0" w:afterAutospacing="0"/>
                                <w:jc w:val="center"/>
                                <w:rPr>
                                  <w:rFonts w:asciiTheme="majorBidi" w:hAnsiTheme="majorBidi" w:cstheme="majorBidi"/>
                                  <w:sz w:val="20"/>
                                  <w:szCs w:val="20"/>
                                </w:rPr>
                              </w:pPr>
                              <w:r w:rsidRPr="006045CD">
                                <w:rPr>
                                  <w:rFonts w:asciiTheme="majorBidi" w:hAnsiTheme="majorBidi" w:cstheme="majorBidi"/>
                                  <w:color w:val="FFFFFF" w:themeColor="light1"/>
                                  <w:kern w:val="24"/>
                                  <w:sz w:val="28"/>
                                  <w:szCs w:val="28"/>
                                </w:rPr>
                                <w:t>LAPTOP</w:t>
                              </w:r>
                            </w:p>
                          </w:txbxContent>
                        </wps:txbx>
                        <wps:bodyPr rtlCol="0" anchor="ctr"/>
                      </wps:wsp>
                      <wpg:grpSp>
                        <wpg:cNvPr id="679232982" name="Group 679232982"/>
                        <wpg:cNvGrpSpPr/>
                        <wpg:grpSpPr>
                          <a:xfrm>
                            <a:off x="961546" y="1969340"/>
                            <a:ext cx="999791" cy="1093698"/>
                            <a:chOff x="961546" y="1969340"/>
                            <a:chExt cx="1280160" cy="1400401"/>
                          </a:xfrm>
                        </wpg:grpSpPr>
                        <wps:wsp>
                          <wps:cNvPr id="679232983" name="Rectangle 679232983"/>
                          <wps:cNvSpPr/>
                          <wps:spPr>
                            <a:xfrm>
                              <a:off x="961546" y="2739196"/>
                              <a:ext cx="1280160" cy="630545"/>
                            </a:xfrm>
                            <a:prstGeom prst="rect">
                              <a:avLst/>
                            </a:prstGeom>
                          </wps:spPr>
                          <wps:style>
                            <a:lnRef idx="2">
                              <a:schemeClr val="accent3">
                                <a:shade val="50000"/>
                              </a:schemeClr>
                            </a:lnRef>
                            <a:fillRef idx="1">
                              <a:schemeClr val="accent3"/>
                            </a:fillRef>
                            <a:effectRef idx="0">
                              <a:schemeClr val="accent3"/>
                            </a:effectRef>
                            <a:fontRef idx="minor">
                              <a:schemeClr val="lt1"/>
                            </a:fontRef>
                          </wps:style>
                          <wps:bodyPr rtlCol="0" anchor="ctr"/>
                        </wps:wsp>
                        <wps:wsp>
                          <wps:cNvPr id="679232984" name="Rectangle 679232984"/>
                          <wps:cNvSpPr/>
                          <wps:spPr>
                            <a:xfrm>
                              <a:off x="961546" y="1969340"/>
                              <a:ext cx="1280160" cy="63054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679232986" name="Group 679232986"/>
                        <wpg:cNvGrpSpPr/>
                        <wpg:grpSpPr>
                          <a:xfrm>
                            <a:off x="4230229" y="951265"/>
                            <a:ext cx="378823" cy="692059"/>
                            <a:chOff x="4230229" y="951265"/>
                            <a:chExt cx="378823" cy="692059"/>
                          </a:xfrm>
                        </wpg:grpSpPr>
                        <wps:wsp>
                          <wps:cNvPr id="679232987" name="Rounded Rectangle 679232987"/>
                          <wps:cNvSpPr/>
                          <wps:spPr>
                            <a:xfrm>
                              <a:off x="4230229" y="951265"/>
                              <a:ext cx="378823" cy="435611"/>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79232988" name="Trapezoid 679232988"/>
                          <wps:cNvSpPr/>
                          <wps:spPr>
                            <a:xfrm>
                              <a:off x="4315137" y="1386876"/>
                              <a:ext cx="209006" cy="256448"/>
                            </a:xfrm>
                            <a:prstGeom prst="trapezoid">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679232989" name="Group 679232989"/>
                        <wpg:cNvGrpSpPr/>
                        <wpg:grpSpPr>
                          <a:xfrm>
                            <a:off x="4660388" y="1162731"/>
                            <a:ext cx="426070" cy="421716"/>
                            <a:chOff x="4660369" y="1162731"/>
                            <a:chExt cx="773755" cy="793638"/>
                          </a:xfrm>
                        </wpg:grpSpPr>
                        <wps:wsp>
                          <wps:cNvPr id="679232990" name="Flowchart: Connector 679232990"/>
                          <wps:cNvSpPr/>
                          <wps:spPr>
                            <a:xfrm>
                              <a:off x="4988465" y="1456730"/>
                              <a:ext cx="117566" cy="117566"/>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679232991" name="Arc 679232991"/>
                          <wps:cNvSpPr/>
                          <wps:spPr>
                            <a:xfrm rot="18900000">
                              <a:off x="4831111" y="1343414"/>
                              <a:ext cx="432273" cy="432273"/>
                            </a:xfrm>
                            <a:prstGeom prst="arc">
                              <a:avLst/>
                            </a:prstGeom>
                          </wps:spPr>
                          <wps:style>
                            <a:lnRef idx="3">
                              <a:schemeClr val="dk1"/>
                            </a:lnRef>
                            <a:fillRef idx="0">
                              <a:schemeClr val="dk1"/>
                            </a:fillRef>
                            <a:effectRef idx="2">
                              <a:schemeClr val="dk1"/>
                            </a:effectRef>
                            <a:fontRef idx="minor">
                              <a:schemeClr val="tx1"/>
                            </a:fontRef>
                          </wps:style>
                          <wps:bodyPr rtlCol="0" anchor="ctr"/>
                        </wps:wsp>
                        <wps:wsp>
                          <wps:cNvPr id="679232992" name="Arc 679232992"/>
                          <wps:cNvSpPr/>
                          <wps:spPr>
                            <a:xfrm rot="18900000">
                              <a:off x="4781137" y="1243384"/>
                              <a:ext cx="532220" cy="545896"/>
                            </a:xfrm>
                            <a:prstGeom prst="arc">
                              <a:avLst/>
                            </a:prstGeom>
                          </wps:spPr>
                          <wps:style>
                            <a:lnRef idx="1">
                              <a:schemeClr val="dk1"/>
                            </a:lnRef>
                            <a:fillRef idx="0">
                              <a:schemeClr val="dk1"/>
                            </a:fillRef>
                            <a:effectRef idx="0">
                              <a:schemeClr val="dk1"/>
                            </a:effectRef>
                            <a:fontRef idx="minor">
                              <a:schemeClr val="tx1"/>
                            </a:fontRef>
                          </wps:style>
                          <wps:bodyPr rtlCol="0" anchor="ctr"/>
                        </wps:wsp>
                        <wps:wsp>
                          <wps:cNvPr id="679232993" name="Arc 679232993"/>
                          <wps:cNvSpPr/>
                          <wps:spPr>
                            <a:xfrm rot="18900000">
                              <a:off x="4660369" y="1162731"/>
                              <a:ext cx="773755" cy="793638"/>
                            </a:xfrm>
                            <a:prstGeom prst="arc">
                              <a:avLst/>
                            </a:prstGeom>
                          </wps:spPr>
                          <wps:style>
                            <a:lnRef idx="1">
                              <a:schemeClr val="dk1"/>
                            </a:lnRef>
                            <a:fillRef idx="0">
                              <a:schemeClr val="dk1"/>
                            </a:fillRef>
                            <a:effectRef idx="0">
                              <a:schemeClr val="dk1"/>
                            </a:effectRef>
                            <a:fontRef idx="minor">
                              <a:schemeClr val="tx1"/>
                            </a:fontRef>
                          </wps:style>
                          <wps:bodyPr rtlCol="0" anchor="ctr"/>
                        </wps:wsp>
                      </wpg:grpSp>
                      <wpg:grpSp>
                        <wpg:cNvPr id="679232994" name="Group 679232994"/>
                        <wpg:cNvGrpSpPr/>
                        <wpg:grpSpPr>
                          <a:xfrm>
                            <a:off x="2180831" y="120105"/>
                            <a:ext cx="426070" cy="421716"/>
                            <a:chOff x="2180822" y="120105"/>
                            <a:chExt cx="773755" cy="793638"/>
                          </a:xfrm>
                        </wpg:grpSpPr>
                        <wps:wsp>
                          <wps:cNvPr id="679232995" name="Flowchart: Connector 679232995"/>
                          <wps:cNvSpPr/>
                          <wps:spPr>
                            <a:xfrm>
                              <a:off x="2508918" y="414104"/>
                              <a:ext cx="117566" cy="117566"/>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679232996" name="Arc 679232996"/>
                          <wps:cNvSpPr/>
                          <wps:spPr>
                            <a:xfrm rot="18900000">
                              <a:off x="2351564" y="300788"/>
                              <a:ext cx="432273" cy="432273"/>
                            </a:xfrm>
                            <a:prstGeom prst="arc">
                              <a:avLst/>
                            </a:prstGeom>
                          </wps:spPr>
                          <wps:style>
                            <a:lnRef idx="3">
                              <a:schemeClr val="dk1"/>
                            </a:lnRef>
                            <a:fillRef idx="0">
                              <a:schemeClr val="dk1"/>
                            </a:fillRef>
                            <a:effectRef idx="2">
                              <a:schemeClr val="dk1"/>
                            </a:effectRef>
                            <a:fontRef idx="minor">
                              <a:schemeClr val="tx1"/>
                            </a:fontRef>
                          </wps:style>
                          <wps:bodyPr rtlCol="0" anchor="ctr"/>
                        </wps:wsp>
                        <wps:wsp>
                          <wps:cNvPr id="679232997" name="Arc 679232997"/>
                          <wps:cNvSpPr/>
                          <wps:spPr>
                            <a:xfrm rot="18900000">
                              <a:off x="2301590" y="200758"/>
                              <a:ext cx="532220" cy="545896"/>
                            </a:xfrm>
                            <a:prstGeom prst="arc">
                              <a:avLst/>
                            </a:prstGeom>
                          </wps:spPr>
                          <wps:style>
                            <a:lnRef idx="1">
                              <a:schemeClr val="dk1"/>
                            </a:lnRef>
                            <a:fillRef idx="0">
                              <a:schemeClr val="dk1"/>
                            </a:fillRef>
                            <a:effectRef idx="0">
                              <a:schemeClr val="dk1"/>
                            </a:effectRef>
                            <a:fontRef idx="minor">
                              <a:schemeClr val="tx1"/>
                            </a:fontRef>
                          </wps:style>
                          <wps:bodyPr rtlCol="0" anchor="ctr"/>
                        </wps:wsp>
                        <wps:wsp>
                          <wps:cNvPr id="679232998" name="Arc 679232998"/>
                          <wps:cNvSpPr/>
                          <wps:spPr>
                            <a:xfrm rot="18900000">
                              <a:off x="2180822" y="120105"/>
                              <a:ext cx="773755" cy="793638"/>
                            </a:xfrm>
                            <a:prstGeom prst="arc">
                              <a:avLst/>
                            </a:prstGeom>
                          </wps:spPr>
                          <wps:style>
                            <a:lnRef idx="1">
                              <a:schemeClr val="dk1"/>
                            </a:lnRef>
                            <a:fillRef idx="0">
                              <a:schemeClr val="dk1"/>
                            </a:fillRef>
                            <a:effectRef idx="0">
                              <a:schemeClr val="dk1"/>
                            </a:effectRef>
                            <a:fontRef idx="minor">
                              <a:schemeClr val="tx1"/>
                            </a:fontRef>
                          </wps:style>
                          <wps:bodyPr rtlCol="0" anchor="ctr"/>
                        </wps:wsp>
                      </wpg:grpSp>
                      <wps:wsp>
                        <wps:cNvPr id="679232999" name="Straight Arrow Connector 679232999"/>
                        <wps:cNvCnPr/>
                        <wps:spPr>
                          <a:xfrm flipV="1">
                            <a:off x="1961337" y="1169071"/>
                            <a:ext cx="2268892" cy="164774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3000" name="Straight Arrow Connector 679233000"/>
                        <wps:cNvCnPr/>
                        <wps:spPr>
                          <a:xfrm flipH="1" flipV="1">
                            <a:off x="2180822" y="502920"/>
                            <a:ext cx="2049407" cy="66615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3001" name="TextBox 25"/>
                        <wps:cNvSpPr txBox="1"/>
                        <wps:spPr>
                          <a:xfrm>
                            <a:off x="2862585" y="1098282"/>
                            <a:ext cx="1095805" cy="369332"/>
                          </a:xfrm>
                          <a:prstGeom prst="rect">
                            <a:avLst/>
                          </a:prstGeom>
                          <a:noFill/>
                        </wps:spPr>
                        <wps:txbx>
                          <w:txbxContent>
                            <w:p w:rsidR="006119C0" w:rsidRDefault="006119C0" w:rsidP="00050FE8">
                              <w:pPr>
                                <w:pStyle w:val="NormalWeb"/>
                                <w:spacing w:before="0" w:beforeAutospacing="0" w:after="0" w:afterAutospacing="0"/>
                              </w:pPr>
                              <w:r>
                                <w:rPr>
                                  <w:rFonts w:asciiTheme="minorHAnsi" w:hAnsi="Calibri" w:cstheme="minorBidi"/>
                                  <w:color w:val="FFFFFF" w:themeColor="background1"/>
                                  <w:kern w:val="24"/>
                                  <w:sz w:val="36"/>
                                  <w:szCs w:val="36"/>
                                </w:rPr>
                                <w:t>Location</w:t>
                              </w:r>
                            </w:p>
                          </w:txbxContent>
                        </wps:txbx>
                        <wps:bodyPr wrap="square" rtlCol="0">
                          <a:noAutofit/>
                        </wps:bodyPr>
                      </wps:wsp>
                      <wps:wsp>
                        <wps:cNvPr id="679233002" name="Straight Arrow Connector 679233002"/>
                        <wps:cNvCnPr>
                          <a:stCxn id="679232984" idx="0"/>
                          <a:endCxn id="679232981" idx="2"/>
                        </wps:cNvCnPr>
                        <wps:spPr>
                          <a:xfrm flipV="1">
                            <a:off x="1461404" y="1005538"/>
                            <a:ext cx="923" cy="96321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3003" name="TextBox 28"/>
                        <wps:cNvSpPr txBox="1"/>
                        <wps:spPr>
                          <a:xfrm>
                            <a:off x="388019" y="1208180"/>
                            <a:ext cx="1299993" cy="796073"/>
                          </a:xfrm>
                          <a:prstGeom prst="rect">
                            <a:avLst/>
                          </a:prstGeom>
                          <a:noFill/>
                        </wps:spPr>
                        <wps:txbx>
                          <w:txbxContent>
                            <w:p w:rsidR="006119C0" w:rsidRPr="006045CD" w:rsidRDefault="006119C0" w:rsidP="00050FE8">
                              <w:pPr>
                                <w:pStyle w:val="NormalWeb"/>
                                <w:spacing w:before="0" w:beforeAutospacing="0" w:after="0" w:afterAutospacing="0"/>
                                <w:rPr>
                                  <w:rFonts w:asciiTheme="majorBidi" w:hAnsiTheme="majorBidi" w:cstheme="majorBidi"/>
                                  <w:color w:val="000000" w:themeColor="text1"/>
                                  <w:sz w:val="14"/>
                                  <w:szCs w:val="14"/>
                                </w:rPr>
                              </w:pPr>
                              <w:r w:rsidRPr="006045CD">
                                <w:rPr>
                                  <w:rFonts w:asciiTheme="majorBidi" w:hAnsiTheme="majorBidi" w:cstheme="majorBidi"/>
                                  <w:color w:val="000000" w:themeColor="text1"/>
                                  <w:kern w:val="24"/>
                                  <w:sz w:val="20"/>
                                  <w:szCs w:val="20"/>
                                </w:rPr>
                                <w:t>rpmDesired</w:t>
                              </w:r>
                            </w:p>
                            <w:p w:rsidR="006119C0" w:rsidRDefault="006119C0" w:rsidP="00050FE8">
                              <w:pPr>
                                <w:pStyle w:val="NormalWeb"/>
                                <w:spacing w:before="0" w:beforeAutospacing="0" w:after="0" w:afterAutospacing="0"/>
                                <w:rPr>
                                  <w:rFonts w:asciiTheme="majorBidi" w:hAnsiTheme="majorBidi" w:cstheme="majorBidi"/>
                                  <w:color w:val="000000" w:themeColor="text1"/>
                                  <w:kern w:val="24"/>
                                  <w:sz w:val="20"/>
                                  <w:szCs w:val="20"/>
                                  <w:rtl/>
                                </w:rPr>
                              </w:pPr>
                              <w:r w:rsidRPr="006045CD">
                                <w:rPr>
                                  <w:rFonts w:asciiTheme="majorBidi" w:hAnsiTheme="majorBidi" w:cstheme="majorBidi"/>
                                  <w:color w:val="000000" w:themeColor="text1"/>
                                  <w:kern w:val="24"/>
                                  <w:sz w:val="20"/>
                                  <w:szCs w:val="20"/>
                                </w:rPr>
                                <w:t>rpmActual</w:t>
                              </w:r>
                            </w:p>
                            <w:p w:rsidR="006119C0" w:rsidRPr="006045CD" w:rsidRDefault="006119C0" w:rsidP="00050FE8">
                              <w:pPr>
                                <w:pStyle w:val="NormalWeb"/>
                                <w:spacing w:before="0" w:beforeAutospacing="0" w:after="0" w:afterAutospacing="0"/>
                                <w:rPr>
                                  <w:rFonts w:asciiTheme="majorBidi" w:hAnsiTheme="majorBidi" w:cstheme="majorBidi"/>
                                  <w:color w:val="000000" w:themeColor="text1"/>
                                  <w:sz w:val="14"/>
                                  <w:szCs w:val="14"/>
                                </w:rPr>
                              </w:pPr>
                              <w:r>
                                <w:rPr>
                                  <w:rFonts w:asciiTheme="majorBidi" w:hAnsiTheme="majorBidi" w:cstheme="majorBidi"/>
                                  <w:color w:val="000000" w:themeColor="text1"/>
                                  <w:kern w:val="24"/>
                                  <w:sz w:val="20"/>
                                  <w:szCs w:val="20"/>
                                </w:rPr>
                                <w:t>(UAR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F24A8BF" id="Group 27" o:spid="_x0000_s1117" style="position:absolute;left:0;text-align:left;margin-left:112.95pt;margin-top:14.8pt;width:253.8pt;height:165.45pt;z-index:251727360;mso-position-horizontal-relative:margin;mso-position-vertical-relative:text;mso-width-relative:margin;mso-height-relative:margin" coordorigin="3880" coordsize="46984,30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">
                <v:roundrect id="Rounded Rectangle 679232981" o:spid="_x0000_s1118" style="position:absolute;left:7439;width:14369;height:100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" fillcolor="#70ad47 [3209]" strokecolor="white [3201]" strokeweight="1.5pt">
                  <v:stroke joinstyle="miter"/>
                  <v:textbox>
                    <w:txbxContent>
                      <w:p w:rsidR="006119C0" w:rsidRPr="006045CD" w:rsidRDefault="006119C0" w:rsidP="00050FE8">
                        <w:pPr>
                          <w:pStyle w:val="NormalWeb"/>
                          <w:spacing w:before="0" w:beforeAutospacing="0" w:after="0" w:afterAutospacing="0"/>
                          <w:jc w:val="center"/>
                          <w:rPr>
                            <w:rFonts w:asciiTheme="majorBidi" w:hAnsiTheme="majorBidi" w:cstheme="majorBidi"/>
                            <w:sz w:val="20"/>
                            <w:szCs w:val="20"/>
                          </w:rPr>
                        </w:pPr>
                        <w:r w:rsidRPr="006045CD">
                          <w:rPr>
                            <w:rFonts w:asciiTheme="majorBidi" w:hAnsiTheme="majorBidi" w:cstheme="majorBidi"/>
                            <w:color w:val="FFFFFF" w:themeColor="light1"/>
                            <w:kern w:val="24"/>
                            <w:sz w:val="28"/>
                            <w:szCs w:val="28"/>
                          </w:rPr>
                          <w:t>LAPTOP</w:t>
                        </w:r>
                      </w:p>
                    </w:txbxContent>
                  </v:textbox>
                </v:roundrect>
                <v:group id="Group 679232982" o:spid="_x0000_s1119" style="position:absolute;left:9615;top:19693;width:9998;height:10937" coordorigin="9615,19693" coordsize="12801,14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">
                  <v:rect id="Rectangle 679232983" o:spid="_x0000_s1120" style="position:absolute;left:9615;top:27391;width:12802;height:6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" fillcolor="#a5a5a5 [3206]" strokecolor="#525252 [1606]" strokeweight="1pt"/>
                  <v:rect id="Rectangle 679232984" o:spid="_x0000_s1121" style="position:absolute;left:9615;top:19693;width:12802;height:63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" fillcolor="#5b9bd5 [3204]" strokecolor="#1f4d78 [1604]" strokeweight="1pt"/>
                </v:group>
                <v:group id="Group 679232986" o:spid="_x0000_s1122" style="position:absolute;left:42302;top:9512;width:3788;height:6921" coordorigin="42302,9512" coordsize="3788,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">
                  <v:roundrect id="Rounded Rectangle 679232987" o:spid="_x0000_s1123" style="position:absolute;left:42302;top:9512;width:3788;height:43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" fillcolor="#5b9bd5 [3204]" strokecolor="#1f4d78 [1604]" strokeweight="1pt">
                    <v:stroke joinstyle="miter"/>
                  </v:roundrect>
                  <v:shape id="Trapezoid 679232988" o:spid="_x0000_s1124" style="position:absolute;left:43151;top:13868;width:2090;height:2565;visibility:visible;mso-wrap-style:square;v-text-anchor:middle" coordsize="209006,256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" path="m,256448l52252,,156755,r52251,256448l,256448xe" fillcolor="#5b9bd5 [3204]" strokecolor="#1f4d78 [1604]" strokeweight="1pt">
                    <v:stroke joinstyle="miter"/>
                    <v:path arrowok="t" o:connecttype="custom" o:connectlocs="0,256448;52252,0;156755,0;209006,256448;0,256448" o:connectangles="0,0,0,0,0"/>
                  </v:shape>
                </v:group>
                <v:group id="Group 679232989" o:spid="_x0000_s1125" style="position:absolute;left:46603;top:11627;width:4261;height:4217" coordorigin="46603,11627" coordsize="7737,7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79232990" o:spid="_x0000_s1126" type="#_x0000_t120" style="position:absolute;left:49884;top:14567;width:1176;height:1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" fillcolor="black [3200]" strokecolor="black [1600]" strokeweight="1pt">
                    <v:stroke joinstyle="miter"/>
                  </v:shape>
                  <v:shape id="Arc 679232991" o:spid="_x0000_s1127" style="position:absolute;left:48311;top:13434;width:4322;height:4322;rotation:-45;visibility:visible;mso-wrap-style:square;v-text-anchor:middle" coordsize="432273,432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" path="m216136,nsc335505,,432273,96768,432273,216137r-216136,c216137,144091,216136,72046,216136,xem216136,nfc335505,,432273,96768,432273,216137e" filled="f" strokecolor="black [3200]" strokeweight="1.5pt">
                    <v:stroke joinstyle="miter"/>
                    <v:path arrowok="t" o:connecttype="custom" o:connectlocs="216136,0;432273,216137" o:connectangles="0,0"/>
                  </v:shape>
                  <v:shape id="Arc 679232992" o:spid="_x0000_s1128" style="position:absolute;left:47811;top:12433;width:5322;height:5459;rotation:-45;visibility:visible;mso-wrap-style:square;v-text-anchor:middle" coordsize="532220,545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" path="m266110,nsc413078,,532220,122203,532220,272948r-266110,l266110,xem266110,nfc413078,,532220,122203,532220,272948e" filled="f" strokecolor="black [3200]" strokeweight=".5pt">
                    <v:stroke joinstyle="miter"/>
                    <v:path arrowok="t" o:connecttype="custom" o:connectlocs="266110,0;532220,272948" o:connectangles="0,0"/>
                  </v:shape>
                  <v:shape id="Arc 679232993" o:spid="_x0000_s1129" style="position:absolute;left:46603;top:11627;width:7738;height:7936;rotation:-45;visibility:visible;mso-wrap-style:square;v-text-anchor:middle" coordsize="773755,793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" path="m386877,nsc600544,,773755,177662,773755,396819r-386877,c386878,264546,386877,132273,386877,xem386877,nfc600544,,773755,177662,773755,396819e" filled="f" strokecolor="black [3200]" strokeweight=".5pt">
                    <v:stroke joinstyle="miter"/>
                    <v:path arrowok="t" o:connecttype="custom" o:connectlocs="386877,0;773755,396819" o:connectangles="0,0"/>
                  </v:shape>
                </v:group>
                <v:group id="Group 679232994" o:spid="_x0000_s1130" style="position:absolute;left:21808;top:1201;width:4261;height:4217" coordorigin="21808,1201" coordsize="7737,7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">
                  <v:shape id="Flowchart: Connector 679232995" o:spid="_x0000_s1131" type="#_x0000_t120" style="position:absolute;left:25089;top:4141;width:1175;height:1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" fillcolor="black [3200]" strokecolor="black [1600]" strokeweight="1pt">
                    <v:stroke joinstyle="miter"/>
                  </v:shape>
                  <v:shape id="Arc 679232996" o:spid="_x0000_s1132" style="position:absolute;left:23515;top:3007;width:4323;height:4323;rotation:-45;visibility:visible;mso-wrap-style:square;v-text-anchor:middle" coordsize="432273,432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" path="m216136,nsc335505,,432273,96768,432273,216137r-216136,c216137,144091,216136,72046,216136,xem216136,nfc335505,,432273,96768,432273,216137e" filled="f" strokecolor="black [3200]" strokeweight="1.5pt">
                    <v:stroke joinstyle="miter"/>
                    <v:path arrowok="t" o:connecttype="custom" o:connectlocs="216136,0;432273,216137" o:connectangles="0,0"/>
                  </v:shape>
                  <v:shape id="Arc 679232997" o:spid="_x0000_s1133" style="position:absolute;left:23015;top:2007;width:5323;height:5459;rotation:-45;visibility:visible;mso-wrap-style:square;v-text-anchor:middle" coordsize="532220,545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" path="m266110,nsc413078,,532220,122203,532220,272948r-266110,l266110,xem266110,nfc413078,,532220,122203,532220,272948e" filled="f" strokecolor="black [3200]" strokeweight=".5pt">
                    <v:stroke joinstyle="miter"/>
                    <v:path arrowok="t" o:connecttype="custom" o:connectlocs="266110,0;532220,272948" o:connectangles="0,0"/>
                  </v:shape>
                  <v:shape id="Arc 679232998" o:spid="_x0000_s1134" style="position:absolute;left:21808;top:1201;width:7737;height:7936;rotation:-45;visibility:visible;mso-wrap-style:square;v-text-anchor:middle" coordsize="773755,793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" path="m386877,nsc600544,,773755,177662,773755,396819r-386877,c386878,264546,386877,132273,386877,xem386877,nfc600544,,773755,177662,773755,396819e" filled="f" strokecolor="black [3200]" strokeweight=".5pt">
                    <v:stroke joinstyle="miter"/>
                    <v:path arrowok="t" o:connecttype="custom" o:connectlocs="386877,0;773755,396819" o:connectangles="0,0"/>
                  </v:shape>
                </v:group>
                <v:shape id="Straight Arrow Connector 679232999" o:spid="_x0000_s1135" type="#_x0000_t32" style="position:absolute;left:19613;top:11690;width:22689;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" strokecolor="black [3200]" strokeweight="1.5pt">
                  <v:stroke endarrow="block" joinstyle="miter"/>
                </v:shape>
                <v:shape id="Straight Arrow Connector 679233000" o:spid="_x0000_s1136" type="#_x0000_t32" style="position:absolute;left:21808;top:5029;width:20494;height:66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" strokecolor="black [3200]" strokeweight="1.5pt">
                  <v:stroke endarrow="block" joinstyle="miter"/>
                </v:shape>
                <v:shape id="TextBox 25" o:spid="_x0000_s1137" type="#_x0000_t202" style="position:absolute;left:28625;top:10982;width:1095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" filled="f" stroked="f">
                  <v:textbox>
                    <w:txbxContent>
                      <w:p w:rsidR="006119C0" w:rsidRDefault="006119C0" w:rsidP="00050FE8">
                        <w:pPr>
                          <w:pStyle w:val="NormalWeb"/>
                          <w:spacing w:before="0" w:beforeAutospacing="0" w:after="0" w:afterAutospacing="0"/>
                        </w:pPr>
                        <w:r>
                          <w:rPr>
                            <w:rFonts w:asciiTheme="minorHAnsi" w:hAnsi="Calibri" w:cstheme="minorBidi"/>
                            <w:color w:val="FFFFFF" w:themeColor="background1"/>
                            <w:kern w:val="24"/>
                            <w:sz w:val="36"/>
                            <w:szCs w:val="36"/>
                          </w:rPr>
                          <w:t>Location</w:t>
                        </w:r>
                      </w:p>
                    </w:txbxContent>
                  </v:textbox>
                </v:shape>
                <v:shape id="Straight Arrow Connector 679233002" o:spid="_x0000_s1138" type="#_x0000_t32" style="position:absolute;left:14614;top:10055;width:9;height:96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" strokecolor="black [3200]" strokeweight="1.5pt">
                  <v:stroke endarrow="block" joinstyle="miter"/>
                </v:shape>
                <v:shape id="_x0000_s1139" type="#_x0000_t202" style="position:absolute;left:3880;top:12081;width:13000;height:7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" filled="f" stroked="f">
                  <v:textbox>
                    <w:txbxContent>
                      <w:p w:rsidR="006119C0" w:rsidRPr="006045CD" w:rsidRDefault="006119C0" w:rsidP="00050FE8">
                        <w:pPr>
                          <w:pStyle w:val="NormalWeb"/>
                          <w:spacing w:before="0" w:beforeAutospacing="0" w:after="0" w:afterAutospacing="0"/>
                          <w:rPr>
                            <w:rFonts w:asciiTheme="majorBidi" w:hAnsiTheme="majorBidi" w:cstheme="majorBidi"/>
                            <w:color w:val="000000" w:themeColor="text1"/>
                            <w:sz w:val="14"/>
                            <w:szCs w:val="14"/>
                          </w:rPr>
                        </w:pPr>
                        <w:r w:rsidRPr="006045CD">
                          <w:rPr>
                            <w:rFonts w:asciiTheme="majorBidi" w:hAnsiTheme="majorBidi" w:cstheme="majorBidi"/>
                            <w:color w:val="000000" w:themeColor="text1"/>
                            <w:kern w:val="24"/>
                            <w:sz w:val="20"/>
                            <w:szCs w:val="20"/>
                          </w:rPr>
                          <w:t>rpmDesired</w:t>
                        </w:r>
                      </w:p>
                      <w:p w:rsidR="006119C0" w:rsidRDefault="006119C0" w:rsidP="00050FE8">
                        <w:pPr>
                          <w:pStyle w:val="NormalWeb"/>
                          <w:spacing w:before="0" w:beforeAutospacing="0" w:after="0" w:afterAutospacing="0"/>
                          <w:rPr>
                            <w:rFonts w:asciiTheme="majorBidi" w:hAnsiTheme="majorBidi" w:cstheme="majorBidi"/>
                            <w:color w:val="000000" w:themeColor="text1"/>
                            <w:kern w:val="24"/>
                            <w:sz w:val="20"/>
                            <w:szCs w:val="20"/>
                            <w:rtl/>
                          </w:rPr>
                        </w:pPr>
                        <w:r w:rsidRPr="006045CD">
                          <w:rPr>
                            <w:rFonts w:asciiTheme="majorBidi" w:hAnsiTheme="majorBidi" w:cstheme="majorBidi"/>
                            <w:color w:val="000000" w:themeColor="text1"/>
                            <w:kern w:val="24"/>
                            <w:sz w:val="20"/>
                            <w:szCs w:val="20"/>
                          </w:rPr>
                          <w:t>rpmActual</w:t>
                        </w:r>
                      </w:p>
                      <w:p w:rsidR="006119C0" w:rsidRPr="006045CD" w:rsidRDefault="006119C0" w:rsidP="00050FE8">
                        <w:pPr>
                          <w:pStyle w:val="NormalWeb"/>
                          <w:spacing w:before="0" w:beforeAutospacing="0" w:after="0" w:afterAutospacing="0"/>
                          <w:rPr>
                            <w:rFonts w:asciiTheme="majorBidi" w:hAnsiTheme="majorBidi" w:cstheme="majorBidi"/>
                            <w:color w:val="000000" w:themeColor="text1"/>
                            <w:sz w:val="14"/>
                            <w:szCs w:val="14"/>
                          </w:rPr>
                        </w:pPr>
                        <w:r>
                          <w:rPr>
                            <w:rFonts w:asciiTheme="majorBidi" w:hAnsiTheme="majorBidi" w:cstheme="majorBidi"/>
                            <w:color w:val="000000" w:themeColor="text1"/>
                            <w:kern w:val="24"/>
                            <w:sz w:val="20"/>
                            <w:szCs w:val="20"/>
                          </w:rPr>
                          <w:t>(UART)</w:t>
                        </w:r>
                      </w:p>
                    </w:txbxContent>
                  </v:textbox>
                </v:shape>
                <w10:wrap type="square" anchorx="margin"/>
              </v:group>
            </w:pict>
          </mc:Fallback>
        </mc:AlternateContent>
      </w:r>
    </w:p>
    <w:p w:rsidR="00050FE8" w:rsidRDefault="006045CD" w:rsidP="00050FE8">
      <w:pPr>
        <w:bidi/>
        <w:rPr>
          <w:rtl/>
          <w:lang w:bidi="fa-IR"/>
        </w:rPr>
      </w:pPr>
      <w:r>
        <w:rPr>
          <w:noProof/>
        </w:rPr>
        <mc:AlternateContent>
          <mc:Choice Requires="wps">
            <w:drawing>
              <wp:anchor distT="0" distB="0" distL="114300" distR="114300" simplePos="0" relativeHeight="251731456" behindDoc="0" locked="0" layoutInCell="1" allowOverlap="1" wp14:anchorId="7840958A" wp14:editId="60B5C2E5">
                <wp:simplePos x="0" y="0"/>
                <wp:positionH relativeFrom="column">
                  <wp:posOffset>3244215</wp:posOffset>
                </wp:positionH>
                <wp:positionV relativeFrom="paragraph">
                  <wp:posOffset>26670</wp:posOffset>
                </wp:positionV>
                <wp:extent cx="914400" cy="419100"/>
                <wp:effectExtent l="0" t="0" r="0" b="0"/>
                <wp:wrapNone/>
                <wp:docPr id="679233005" name="TextBox 28"/>
                <wp:cNvGraphicFramePr/>
                <a:graphic xmlns:a="http://schemas.openxmlformats.org/drawingml/2006/main">
                  <a:graphicData uri="http://schemas.microsoft.com/office/word/2010/wordprocessingShape">
                    <wps:wsp>
                      <wps:cNvSpPr txBox="1"/>
                      <wps:spPr>
                        <a:xfrm>
                          <a:off x="0" y="0"/>
                          <a:ext cx="914400" cy="419100"/>
                        </a:xfrm>
                        <a:prstGeom prst="rect">
                          <a:avLst/>
                        </a:prstGeom>
                        <a:noFill/>
                      </wps:spPr>
                      <wps:txbx>
                        <w:txbxContent>
                          <w:p w:rsidR="006119C0" w:rsidRDefault="006119C0"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Image Frames</w:t>
                            </w:r>
                          </w:p>
                          <w:p w:rsidR="006119C0" w:rsidRPr="006045CD" w:rsidRDefault="006119C0"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WiFi)</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840958A" id="TextBox 28" o:spid="_x0000_s1140" type="#_x0000_t202" style="position:absolute;left:0;text-align:left;margin-left:255.45pt;margin-top:2.1pt;width:1in;height:33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" filled="f" stroked="f">
                <v:textbox>
                  <w:txbxContent>
                    <w:p w:rsidR="006119C0" w:rsidRDefault="006119C0"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Image Frames</w:t>
                      </w:r>
                    </w:p>
                    <w:p w:rsidR="006119C0" w:rsidRPr="006045CD" w:rsidRDefault="006119C0"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WiFi)</w:t>
                      </w:r>
                    </w:p>
                  </w:txbxContent>
                </v:textbox>
              </v:shape>
            </w:pict>
          </mc:Fallback>
        </mc:AlternateContent>
      </w:r>
    </w:p>
    <w:p w:rsidR="00050FE8" w:rsidRDefault="00050FE8" w:rsidP="00050FE8">
      <w:pPr>
        <w:bidi/>
        <w:rPr>
          <w:rtl/>
          <w:lang w:bidi="fa-IR"/>
        </w:rPr>
      </w:pPr>
    </w:p>
    <w:p w:rsidR="00050FE8" w:rsidRDefault="00050FE8" w:rsidP="00050FE8">
      <w:pPr>
        <w:bidi/>
        <w:rPr>
          <w:rtl/>
          <w:lang w:bidi="fa-IR"/>
        </w:rPr>
      </w:pPr>
    </w:p>
    <w:p w:rsidR="00050FE8" w:rsidRDefault="004805C0" w:rsidP="00050FE8">
      <w:pPr>
        <w:bidi/>
        <w:rPr>
          <w:rtl/>
        </w:rPr>
      </w:pPr>
      <w:r>
        <w:rPr>
          <w:noProof/>
        </w:rPr>
        <mc:AlternateContent>
          <mc:Choice Requires="wps">
            <w:drawing>
              <wp:anchor distT="0" distB="0" distL="114300" distR="114300" simplePos="0" relativeHeight="251733504" behindDoc="0" locked="0" layoutInCell="1" allowOverlap="1" wp14:anchorId="3802BD75" wp14:editId="5C2B0B6B">
                <wp:simplePos x="0" y="0"/>
                <wp:positionH relativeFrom="column">
                  <wp:posOffset>1875630</wp:posOffset>
                </wp:positionH>
                <wp:positionV relativeFrom="paragraph">
                  <wp:posOffset>153035</wp:posOffset>
                </wp:positionV>
                <wp:extent cx="638175" cy="419100"/>
                <wp:effectExtent l="0" t="0" r="0" b="0"/>
                <wp:wrapNone/>
                <wp:docPr id="679233006" name="TextBox 28"/>
                <wp:cNvGraphicFramePr/>
                <a:graphic xmlns:a="http://schemas.openxmlformats.org/drawingml/2006/main">
                  <a:graphicData uri="http://schemas.microsoft.com/office/word/2010/wordprocessingShape">
                    <wps:wsp>
                      <wps:cNvSpPr txBox="1"/>
                      <wps:spPr>
                        <a:xfrm>
                          <a:off x="0" y="0"/>
                          <a:ext cx="638175" cy="419100"/>
                        </a:xfrm>
                        <a:prstGeom prst="rect">
                          <a:avLst/>
                        </a:prstGeom>
                        <a:noFill/>
                      </wps:spPr>
                      <wps:txbx>
                        <w:txbxContent>
                          <w:p w:rsidR="006119C0" w:rsidRPr="004805C0" w:rsidRDefault="006119C0" w:rsidP="004805C0">
                            <w:pPr>
                              <w:pStyle w:val="NormalWeb"/>
                              <w:spacing w:before="0" w:beforeAutospacing="0" w:after="0" w:afterAutospacing="0"/>
                              <w:rPr>
                                <w:rFonts w:asciiTheme="majorBidi" w:hAnsiTheme="majorBidi" w:cstheme="majorBidi"/>
                                <w:color w:val="FFFFFF" w:themeColor="background1"/>
                                <w:kern w:val="24"/>
                                <w:sz w:val="20"/>
                                <w:szCs w:val="20"/>
                                <w:rtl/>
                              </w:rPr>
                            </w:pPr>
                            <w:r w:rsidRPr="004805C0">
                              <w:rPr>
                                <w:rFonts w:asciiTheme="majorBidi" w:hAnsiTheme="majorBidi" w:cstheme="majorBidi"/>
                                <w:color w:val="FFFFFF" w:themeColor="background1"/>
                                <w:kern w:val="24"/>
                                <w:sz w:val="20"/>
                                <w:szCs w:val="20"/>
                              </w:rPr>
                              <w:t>ROBOT</w:t>
                            </w:r>
                          </w:p>
                          <w:p w:rsidR="006119C0" w:rsidRPr="006045CD" w:rsidRDefault="006119C0" w:rsidP="004805C0">
                            <w:pPr>
                              <w:pStyle w:val="NormalWeb"/>
                              <w:spacing w:before="0" w:beforeAutospacing="0" w:after="0" w:afterAutospacing="0"/>
                              <w:rPr>
                                <w:rFonts w:asciiTheme="majorBidi" w:hAnsiTheme="majorBidi" w:cstheme="majorBidi"/>
                                <w:color w:val="000000" w:themeColor="text1"/>
                                <w:sz w:val="14"/>
                                <w:szCs w:val="14"/>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802BD75" id="_x0000_s1141" type="#_x0000_t202" style="position:absolute;left:0;text-align:left;margin-left:147.7pt;margin-top:12.05pt;width:50.25pt;height:33pt;z-index:2517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" filled="f" stroked="f">
                <v:textbox>
                  <w:txbxContent>
                    <w:p w:rsidR="006119C0" w:rsidRPr="004805C0" w:rsidRDefault="006119C0" w:rsidP="004805C0">
                      <w:pPr>
                        <w:pStyle w:val="NormalWeb"/>
                        <w:spacing w:before="0" w:beforeAutospacing="0" w:after="0" w:afterAutospacing="0"/>
                        <w:rPr>
                          <w:rFonts w:asciiTheme="majorBidi" w:hAnsiTheme="majorBidi" w:cstheme="majorBidi"/>
                          <w:color w:val="FFFFFF" w:themeColor="background1"/>
                          <w:kern w:val="24"/>
                          <w:sz w:val="20"/>
                          <w:szCs w:val="20"/>
                          <w:rtl/>
                        </w:rPr>
                      </w:pPr>
                      <w:r w:rsidRPr="004805C0">
                        <w:rPr>
                          <w:rFonts w:asciiTheme="majorBidi" w:hAnsiTheme="majorBidi" w:cstheme="majorBidi"/>
                          <w:color w:val="FFFFFF" w:themeColor="background1"/>
                          <w:kern w:val="24"/>
                          <w:sz w:val="20"/>
                          <w:szCs w:val="20"/>
                        </w:rPr>
                        <w:t>ROBOT</w:t>
                      </w:r>
                    </w:p>
                    <w:p w:rsidR="006119C0" w:rsidRPr="006045CD" w:rsidRDefault="006119C0" w:rsidP="004805C0">
                      <w:pPr>
                        <w:pStyle w:val="NormalWeb"/>
                        <w:spacing w:before="0" w:beforeAutospacing="0" w:after="0" w:afterAutospacing="0"/>
                        <w:rPr>
                          <w:rFonts w:asciiTheme="majorBidi" w:hAnsiTheme="majorBidi" w:cstheme="majorBidi"/>
                          <w:color w:val="000000" w:themeColor="text1"/>
                          <w:sz w:val="14"/>
                          <w:szCs w:val="14"/>
                        </w:rPr>
                      </w:pPr>
                    </w:p>
                  </w:txbxContent>
                </v:textbox>
              </v:shape>
            </w:pict>
          </mc:Fallback>
        </mc:AlternateContent>
      </w:r>
      <w:r w:rsidR="002D4EFA">
        <w:rPr>
          <w:noProof/>
        </w:rPr>
        <mc:AlternateContent>
          <mc:Choice Requires="wps">
            <w:drawing>
              <wp:anchor distT="0" distB="0" distL="114300" distR="114300" simplePos="0" relativeHeight="251729408" behindDoc="0" locked="0" layoutInCell="1" allowOverlap="1" wp14:anchorId="7A61E082" wp14:editId="17EED6DC">
                <wp:simplePos x="0" y="0"/>
                <wp:positionH relativeFrom="column">
                  <wp:posOffset>3272790</wp:posOffset>
                </wp:positionH>
                <wp:positionV relativeFrom="paragraph">
                  <wp:posOffset>93875</wp:posOffset>
                </wp:positionV>
                <wp:extent cx="638175" cy="419100"/>
                <wp:effectExtent l="0" t="0" r="0" b="0"/>
                <wp:wrapNone/>
                <wp:docPr id="679233004" name="TextBox 28"/>
                <wp:cNvGraphicFramePr/>
                <a:graphic xmlns:a="http://schemas.openxmlformats.org/drawingml/2006/main">
                  <a:graphicData uri="http://schemas.microsoft.com/office/word/2010/wordprocessingShape">
                    <wps:wsp>
                      <wps:cNvSpPr txBox="1"/>
                      <wps:spPr>
                        <a:xfrm>
                          <a:off x="0" y="0"/>
                          <a:ext cx="638175" cy="419100"/>
                        </a:xfrm>
                        <a:prstGeom prst="rect">
                          <a:avLst/>
                        </a:prstGeom>
                        <a:noFill/>
                      </wps:spPr>
                      <wps:txbx>
                        <w:txbxContent>
                          <w:p w:rsidR="006119C0" w:rsidRDefault="006119C0" w:rsidP="006045CD">
                            <w:pPr>
                              <w:pStyle w:val="NormalWeb"/>
                              <w:spacing w:before="0" w:beforeAutospacing="0" w:after="0" w:afterAutospacing="0"/>
                              <w:rPr>
                                <w:rFonts w:asciiTheme="majorBidi" w:hAnsiTheme="majorBidi" w:cstheme="majorBidi"/>
                                <w:color w:val="000000" w:themeColor="text1"/>
                                <w:kern w:val="24"/>
                                <w:sz w:val="20"/>
                                <w:szCs w:val="20"/>
                                <w:rtl/>
                              </w:rPr>
                            </w:pPr>
                            <w:r>
                              <w:rPr>
                                <w:rFonts w:asciiTheme="majorBidi" w:hAnsiTheme="majorBidi" w:cstheme="majorBidi"/>
                                <w:color w:val="000000" w:themeColor="text1"/>
                                <w:kern w:val="24"/>
                                <w:sz w:val="20"/>
                                <w:szCs w:val="20"/>
                              </w:rPr>
                              <w:t>Location</w:t>
                            </w:r>
                          </w:p>
                          <w:p w:rsidR="006119C0" w:rsidRPr="006045CD" w:rsidRDefault="006119C0" w:rsidP="006045CD">
                            <w:pPr>
                              <w:pStyle w:val="NormalWeb"/>
                              <w:spacing w:before="0" w:beforeAutospacing="0" w:after="0" w:afterAutospacing="0"/>
                              <w:rPr>
                                <w:rFonts w:asciiTheme="majorBidi" w:hAnsiTheme="majorBidi" w:cstheme="majorBidi"/>
                                <w:color w:val="000000" w:themeColor="text1"/>
                                <w:sz w:val="14"/>
                                <w:szCs w:val="14"/>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A61E082" id="_x0000_s1142" type="#_x0000_t202" style="position:absolute;left:0;text-align:left;margin-left:257.7pt;margin-top:7.4pt;width:50.25pt;height:33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" filled="f" stroked="f">
                <v:textbox>
                  <w:txbxContent>
                    <w:p w:rsidR="006119C0" w:rsidRDefault="006119C0" w:rsidP="006045CD">
                      <w:pPr>
                        <w:pStyle w:val="NormalWeb"/>
                        <w:spacing w:before="0" w:beforeAutospacing="0" w:after="0" w:afterAutospacing="0"/>
                        <w:rPr>
                          <w:rFonts w:asciiTheme="majorBidi" w:hAnsiTheme="majorBidi" w:cstheme="majorBidi"/>
                          <w:color w:val="000000" w:themeColor="text1"/>
                          <w:kern w:val="24"/>
                          <w:sz w:val="20"/>
                          <w:szCs w:val="20"/>
                          <w:rtl/>
                        </w:rPr>
                      </w:pPr>
                      <w:r>
                        <w:rPr>
                          <w:rFonts w:asciiTheme="majorBidi" w:hAnsiTheme="majorBidi" w:cstheme="majorBidi"/>
                          <w:color w:val="000000" w:themeColor="text1"/>
                          <w:kern w:val="24"/>
                          <w:sz w:val="20"/>
                          <w:szCs w:val="20"/>
                        </w:rPr>
                        <w:t>Location</w:t>
                      </w:r>
                    </w:p>
                    <w:p w:rsidR="006119C0" w:rsidRPr="006045CD" w:rsidRDefault="006119C0" w:rsidP="006045CD">
                      <w:pPr>
                        <w:pStyle w:val="NormalWeb"/>
                        <w:spacing w:before="0" w:beforeAutospacing="0" w:after="0" w:afterAutospacing="0"/>
                        <w:rPr>
                          <w:rFonts w:asciiTheme="majorBidi" w:hAnsiTheme="majorBidi" w:cstheme="majorBidi"/>
                          <w:color w:val="000000" w:themeColor="text1"/>
                          <w:sz w:val="14"/>
                          <w:szCs w:val="14"/>
                        </w:rPr>
                      </w:pPr>
                    </w:p>
                  </w:txbxContent>
                </v:textbox>
              </v:shape>
            </w:pict>
          </mc:Fallback>
        </mc:AlternateContent>
      </w:r>
    </w:p>
    <w:p w:rsidR="00050FE8" w:rsidRDefault="00050FE8" w:rsidP="00050FE8">
      <w:pPr>
        <w:bidi/>
        <w:rPr>
          <w:rtl/>
        </w:rPr>
      </w:pPr>
    </w:p>
    <w:p w:rsidR="006045CD" w:rsidRDefault="006045CD" w:rsidP="00050FE8">
      <w:pPr>
        <w:bidi/>
        <w:rPr>
          <w:rtl/>
        </w:rPr>
      </w:pPr>
    </w:p>
    <w:p w:rsidR="002D4EFA" w:rsidRDefault="002D4EFA" w:rsidP="006045CD">
      <w:pPr>
        <w:bidi/>
        <w:rPr>
          <w:rtl/>
        </w:rPr>
      </w:pPr>
    </w:p>
    <w:p w:rsidR="005C0670" w:rsidRDefault="002D4EFA" w:rsidP="00DA77A6">
      <w:pPr>
        <w:bidi/>
        <w:rPr>
          <w:rtl/>
          <w:lang w:bidi="fa-IR"/>
        </w:rPr>
      </w:pPr>
      <w:r>
        <w:rPr>
          <w:rFonts w:hint="cs"/>
          <w:rtl/>
        </w:rPr>
        <w:t xml:space="preserve">در بحث پردازش تصویر، </w:t>
      </w:r>
      <w:r w:rsidR="005C0670">
        <w:rPr>
          <w:rtl/>
        </w:rPr>
        <w:t>از فضا</w:t>
      </w:r>
      <w:r w:rsidR="005C0670">
        <w:rPr>
          <w:rFonts w:hint="cs"/>
          <w:rtl/>
        </w:rPr>
        <w:t>ی</w:t>
      </w:r>
      <w:r w:rsidR="005C0670">
        <w:rPr>
          <w:rtl/>
        </w:rPr>
        <w:t xml:space="preserve"> رنگ </w:t>
      </w:r>
      <w:r w:rsidR="005C0670">
        <w:t>HSV</w:t>
      </w:r>
      <w:r w:rsidR="005C0670">
        <w:rPr>
          <w:rtl/>
        </w:rPr>
        <w:t xml:space="preserve"> برا</w:t>
      </w:r>
      <w:r w:rsidR="005C0670">
        <w:rPr>
          <w:rFonts w:hint="cs"/>
          <w:rtl/>
        </w:rPr>
        <w:t>ی</w:t>
      </w:r>
      <w:r w:rsidR="005C0670">
        <w:rPr>
          <w:rtl/>
        </w:rPr>
        <w:t xml:space="preserve"> تشخ</w:t>
      </w:r>
      <w:r w:rsidR="005C0670">
        <w:rPr>
          <w:rFonts w:hint="cs"/>
          <w:rtl/>
        </w:rPr>
        <w:t>ی</w:t>
      </w:r>
      <w:r w:rsidR="005C0670">
        <w:rPr>
          <w:rFonts w:hint="eastAsia"/>
          <w:rtl/>
        </w:rPr>
        <w:t>ص</w:t>
      </w:r>
      <w:r w:rsidR="005C0670">
        <w:rPr>
          <w:rtl/>
        </w:rPr>
        <w:t xml:space="preserve"> رنگ‌ها با دقت ب</w:t>
      </w:r>
      <w:r w:rsidR="005C0670">
        <w:rPr>
          <w:rFonts w:hint="cs"/>
          <w:rtl/>
        </w:rPr>
        <w:t>ی</w:t>
      </w:r>
      <w:r w:rsidR="005C0670">
        <w:rPr>
          <w:rFonts w:hint="eastAsia"/>
          <w:rtl/>
        </w:rPr>
        <w:t>شتر</w:t>
      </w:r>
      <w:r w:rsidR="005C0670">
        <w:rPr>
          <w:rtl/>
        </w:rPr>
        <w:t xml:space="preserve"> استفاده م</w:t>
      </w:r>
      <w:r w:rsidR="005C0670">
        <w:rPr>
          <w:rFonts w:hint="cs"/>
          <w:rtl/>
        </w:rPr>
        <w:t>ی‌</w:t>
      </w:r>
      <w:r w:rsidR="005C0670">
        <w:rPr>
          <w:rFonts w:hint="eastAsia"/>
          <w:rtl/>
        </w:rPr>
        <w:t>شود</w:t>
      </w:r>
      <w:r w:rsidR="005C0670">
        <w:rPr>
          <w:rtl/>
        </w:rPr>
        <w:t>.</w:t>
      </w:r>
      <w:r w:rsidR="005C0670">
        <w:rPr>
          <w:rFonts w:hint="cs"/>
          <w:rtl/>
        </w:rPr>
        <w:t xml:space="preserve"> از آنجایی که نیاز است این ضرایب همواره با تغییر شرایط محیطی تنظیم شوند، </w:t>
      </w:r>
      <w:r>
        <w:rPr>
          <w:rFonts w:hint="cs"/>
          <w:rtl/>
        </w:rPr>
        <w:t>برنامه‌ی بر پایه‌ی پایتون</w:t>
      </w:r>
      <w:r w:rsidR="005C0670">
        <w:rPr>
          <w:rFonts w:hint="cs"/>
          <w:rtl/>
        </w:rPr>
        <w:t xml:space="preserve"> دیگری با این هدف توسعه داده شد که با یک رابط کاربری بهینه به ما کمک می‌کند که این ضرایب را به درستی تعیین کنیم و در فایل </w:t>
      </w:r>
      <w:r w:rsidR="005C0670">
        <w:t>JSON</w:t>
      </w:r>
      <w:r w:rsidR="005C0670">
        <w:rPr>
          <w:rFonts w:hint="cs"/>
          <w:rtl/>
          <w:lang w:bidi="fa-IR"/>
        </w:rPr>
        <w:t xml:space="preserve"> ذخیره کنیم. </w:t>
      </w:r>
      <w:r w:rsidR="005C0670">
        <w:rPr>
          <w:rtl/>
        </w:rPr>
        <w:t>فا</w:t>
      </w:r>
      <w:r w:rsidR="005C0670">
        <w:rPr>
          <w:rFonts w:hint="cs"/>
          <w:rtl/>
        </w:rPr>
        <w:t>ی</w:t>
      </w:r>
      <w:r w:rsidR="005C0670">
        <w:rPr>
          <w:rFonts w:hint="eastAsia"/>
          <w:rtl/>
        </w:rPr>
        <w:t>ل</w:t>
      </w:r>
      <w:r w:rsidR="005C0670">
        <w:rPr>
          <w:rtl/>
        </w:rPr>
        <w:t xml:space="preserve"> </w:t>
      </w:r>
      <w:r w:rsidR="005C0670">
        <w:t>JSON</w:t>
      </w:r>
      <w:r w:rsidR="005C0670">
        <w:rPr>
          <w:rtl/>
        </w:rPr>
        <w:t xml:space="preserve"> حاو</w:t>
      </w:r>
      <w:r w:rsidR="005C0670">
        <w:rPr>
          <w:rFonts w:hint="cs"/>
          <w:rtl/>
        </w:rPr>
        <w:t>ی</w:t>
      </w:r>
      <w:r w:rsidR="005C0670">
        <w:rPr>
          <w:rtl/>
        </w:rPr>
        <w:t xml:space="preserve"> ورود</w:t>
      </w:r>
      <w:r w:rsidR="005C0670">
        <w:rPr>
          <w:rFonts w:hint="cs"/>
          <w:rtl/>
        </w:rPr>
        <w:t>ی‌</w:t>
      </w:r>
      <w:r w:rsidR="005C0670">
        <w:rPr>
          <w:rFonts w:hint="eastAsia"/>
          <w:rtl/>
        </w:rPr>
        <w:t>ها</w:t>
      </w:r>
      <w:r w:rsidR="005C0670">
        <w:rPr>
          <w:rtl/>
        </w:rPr>
        <w:t xml:space="preserve"> برا</w:t>
      </w:r>
      <w:r w:rsidR="005C0670">
        <w:rPr>
          <w:rFonts w:hint="cs"/>
          <w:rtl/>
        </w:rPr>
        <w:t>ی</w:t>
      </w:r>
      <w:r w:rsidR="005C0670">
        <w:rPr>
          <w:rtl/>
        </w:rPr>
        <w:t xml:space="preserve"> هر رنگ مورد نظر (مانند قرمز، سبز، آب</w:t>
      </w:r>
      <w:r w:rsidR="005C0670">
        <w:rPr>
          <w:rFonts w:hint="cs"/>
          <w:rtl/>
        </w:rPr>
        <w:t>ی</w:t>
      </w:r>
      <w:r w:rsidR="005C0670">
        <w:rPr>
          <w:rtl/>
        </w:rPr>
        <w:t>) و محدوده‌ها</w:t>
      </w:r>
      <w:r w:rsidR="005C0670">
        <w:rPr>
          <w:rFonts w:hint="cs"/>
          <w:rtl/>
        </w:rPr>
        <w:t>ی</w:t>
      </w:r>
      <w:r w:rsidR="005C0670">
        <w:rPr>
          <w:rtl/>
        </w:rPr>
        <w:t xml:space="preserve"> </w:t>
      </w:r>
      <w:r w:rsidR="005C0670">
        <w:t>HSV</w:t>
      </w:r>
      <w:r w:rsidR="005C0670">
        <w:rPr>
          <w:rtl/>
        </w:rPr>
        <w:t xml:space="preserve"> متناظر با آنها است. ا</w:t>
      </w:r>
      <w:r w:rsidR="005C0670">
        <w:rPr>
          <w:rFonts w:hint="cs"/>
          <w:rtl/>
        </w:rPr>
        <w:t>ی</w:t>
      </w:r>
      <w:r w:rsidR="005C0670">
        <w:rPr>
          <w:rFonts w:hint="eastAsia"/>
          <w:rtl/>
        </w:rPr>
        <w:t>ن</w:t>
      </w:r>
      <w:r w:rsidR="005C0670">
        <w:rPr>
          <w:rtl/>
        </w:rPr>
        <w:t xml:space="preserve"> محدوده‌ها مقاد</w:t>
      </w:r>
      <w:r w:rsidR="005C0670">
        <w:rPr>
          <w:rFonts w:hint="cs"/>
          <w:rtl/>
        </w:rPr>
        <w:t>ی</w:t>
      </w:r>
      <w:r w:rsidR="005C0670">
        <w:rPr>
          <w:rFonts w:hint="eastAsia"/>
          <w:rtl/>
        </w:rPr>
        <w:t>ر</w:t>
      </w:r>
      <w:r w:rsidR="005C0670">
        <w:rPr>
          <w:rtl/>
        </w:rPr>
        <w:t xml:space="preserve"> قابل قبول </w:t>
      </w:r>
      <w:r w:rsidR="005C0670">
        <w:rPr>
          <w:rFonts w:hint="cs"/>
          <w:rtl/>
        </w:rPr>
        <w:t xml:space="preserve">رنگ، </w:t>
      </w:r>
      <w:r w:rsidR="005C0670" w:rsidRPr="0040753D">
        <w:rPr>
          <w:rtl/>
        </w:rPr>
        <w:t>غلظت</w:t>
      </w:r>
      <w:r w:rsidR="005C0670">
        <w:rPr>
          <w:rFonts w:hint="cs"/>
          <w:rtl/>
        </w:rPr>
        <w:t xml:space="preserve"> و روشنایی</w:t>
      </w:r>
      <w:r w:rsidR="005C0670">
        <w:rPr>
          <w:rStyle w:val="FootnoteReference"/>
          <w:rtl/>
        </w:rPr>
        <w:footnoteReference w:id="63"/>
      </w:r>
      <w:r w:rsidR="005C0670">
        <w:rPr>
          <w:rtl/>
        </w:rPr>
        <w:t xml:space="preserve"> را که به هر رنگ خاص متناظر است، تع</w:t>
      </w:r>
      <w:r w:rsidR="005C0670">
        <w:rPr>
          <w:rFonts w:hint="cs"/>
          <w:rtl/>
        </w:rPr>
        <w:t>یی</w:t>
      </w:r>
      <w:r w:rsidR="005C0670">
        <w:rPr>
          <w:rFonts w:hint="eastAsia"/>
          <w:rtl/>
        </w:rPr>
        <w:t>ن</w:t>
      </w:r>
      <w:r w:rsidR="005C0670">
        <w:rPr>
          <w:rtl/>
        </w:rPr>
        <w:t xml:space="preserve"> م</w:t>
      </w:r>
      <w:r w:rsidR="005C0670">
        <w:rPr>
          <w:rFonts w:hint="cs"/>
          <w:rtl/>
        </w:rPr>
        <w:t>ی‌</w:t>
      </w:r>
      <w:r w:rsidR="005C0670">
        <w:rPr>
          <w:rFonts w:hint="eastAsia"/>
          <w:rtl/>
        </w:rPr>
        <w:t>کنند،</w:t>
      </w:r>
      <w:r w:rsidR="005C0670">
        <w:rPr>
          <w:rtl/>
        </w:rPr>
        <w:t xml:space="preserve"> که الگور</w:t>
      </w:r>
      <w:r w:rsidR="005C0670">
        <w:rPr>
          <w:rFonts w:hint="cs"/>
          <w:rtl/>
        </w:rPr>
        <w:t>ی</w:t>
      </w:r>
      <w:r w:rsidR="005C0670">
        <w:rPr>
          <w:rFonts w:hint="eastAsia"/>
          <w:rtl/>
        </w:rPr>
        <w:t>تم</w:t>
      </w:r>
      <w:r w:rsidR="005C0670">
        <w:rPr>
          <w:rtl/>
        </w:rPr>
        <w:t xml:space="preserve"> را قادر م</w:t>
      </w:r>
      <w:r w:rsidR="005C0670">
        <w:rPr>
          <w:rFonts w:hint="cs"/>
          <w:rtl/>
        </w:rPr>
        <w:t>ی‌</w:t>
      </w:r>
      <w:r w:rsidR="005C0670">
        <w:rPr>
          <w:rFonts w:hint="eastAsia"/>
          <w:rtl/>
        </w:rPr>
        <w:t>سازد</w:t>
      </w:r>
      <w:r w:rsidR="005C0670">
        <w:rPr>
          <w:rtl/>
        </w:rPr>
        <w:t xml:space="preserve"> که رنگ‌ها</w:t>
      </w:r>
      <w:r w:rsidR="005C0670">
        <w:rPr>
          <w:rFonts w:hint="cs"/>
          <w:rtl/>
        </w:rPr>
        <w:t>ی</w:t>
      </w:r>
      <w:r w:rsidR="005C0670">
        <w:rPr>
          <w:rtl/>
        </w:rPr>
        <w:t xml:space="preserve"> ناخواسته را حذف کرده و بر رو</w:t>
      </w:r>
      <w:r w:rsidR="005C0670">
        <w:rPr>
          <w:rFonts w:hint="cs"/>
          <w:rtl/>
        </w:rPr>
        <w:t>ی</w:t>
      </w:r>
      <w:r w:rsidR="005C0670">
        <w:rPr>
          <w:rtl/>
        </w:rPr>
        <w:t xml:space="preserve"> رنگ‌ها</w:t>
      </w:r>
      <w:r w:rsidR="005C0670">
        <w:rPr>
          <w:rFonts w:hint="cs"/>
          <w:rtl/>
        </w:rPr>
        <w:t>ی</w:t>
      </w:r>
      <w:r w:rsidR="005C0670">
        <w:rPr>
          <w:rtl/>
        </w:rPr>
        <w:t xml:space="preserve"> هدف تمرکز کند.</w:t>
      </w:r>
      <w:r w:rsidR="005C0670">
        <w:rPr>
          <w:rFonts w:hint="cs"/>
          <w:rtl/>
        </w:rPr>
        <w:t xml:space="preserve"> </w:t>
      </w:r>
      <w:r w:rsidR="005C0670">
        <w:rPr>
          <w:rFonts w:hint="eastAsia"/>
          <w:rtl/>
        </w:rPr>
        <w:t>با</w:t>
      </w:r>
      <w:r w:rsidR="005C0670">
        <w:rPr>
          <w:rtl/>
        </w:rPr>
        <w:t xml:space="preserve"> </w:t>
      </w:r>
      <w:r w:rsidR="00610FB0">
        <w:rPr>
          <w:rFonts w:hint="cs"/>
          <w:rtl/>
        </w:rPr>
        <w:t>خوانش</w:t>
      </w:r>
      <w:r w:rsidR="005C0670">
        <w:rPr>
          <w:rtl/>
        </w:rPr>
        <w:t xml:space="preserve"> </w:t>
      </w:r>
      <w:r w:rsidR="005C0670">
        <w:rPr>
          <w:rFonts w:hint="cs"/>
          <w:rtl/>
        </w:rPr>
        <w:t>مقادیر</w:t>
      </w:r>
      <w:r w:rsidR="00610FB0">
        <w:rPr>
          <w:rFonts w:hint="cs"/>
          <w:rtl/>
        </w:rPr>
        <w:t xml:space="preserve"> </w:t>
      </w:r>
      <w:r w:rsidR="005C0670">
        <w:t>HSV</w:t>
      </w:r>
      <w:r w:rsidR="005C0670">
        <w:rPr>
          <w:rtl/>
        </w:rPr>
        <w:t xml:space="preserve"> از طر</w:t>
      </w:r>
      <w:r w:rsidR="005C0670">
        <w:rPr>
          <w:rFonts w:hint="cs"/>
          <w:rtl/>
        </w:rPr>
        <w:t>ی</w:t>
      </w:r>
      <w:r w:rsidR="005C0670">
        <w:rPr>
          <w:rFonts w:hint="eastAsia"/>
          <w:rtl/>
        </w:rPr>
        <w:t>ق</w:t>
      </w:r>
      <w:r w:rsidR="005C0670">
        <w:rPr>
          <w:rtl/>
        </w:rPr>
        <w:t xml:space="preserve"> فا</w:t>
      </w:r>
      <w:r w:rsidR="005C0670">
        <w:rPr>
          <w:rFonts w:hint="cs"/>
          <w:rtl/>
        </w:rPr>
        <w:t>ی</w:t>
      </w:r>
      <w:r w:rsidR="005C0670">
        <w:rPr>
          <w:rFonts w:hint="eastAsia"/>
          <w:rtl/>
        </w:rPr>
        <w:t>ل</w:t>
      </w:r>
      <w:r w:rsidR="005C0670">
        <w:rPr>
          <w:rtl/>
        </w:rPr>
        <w:t xml:space="preserve"> </w:t>
      </w:r>
      <w:r w:rsidR="005C0670">
        <w:t>JSON</w:t>
      </w:r>
      <w:r w:rsidR="005C0670">
        <w:rPr>
          <w:rtl/>
        </w:rPr>
        <w:t>، الگور</w:t>
      </w:r>
      <w:r w:rsidR="005C0670">
        <w:rPr>
          <w:rFonts w:hint="cs"/>
          <w:rtl/>
        </w:rPr>
        <w:t>ی</w:t>
      </w:r>
      <w:r w:rsidR="005C0670">
        <w:rPr>
          <w:rFonts w:hint="eastAsia"/>
          <w:rtl/>
        </w:rPr>
        <w:t>تم</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انعطاف‌پذ</w:t>
      </w:r>
      <w:r w:rsidR="005C0670">
        <w:rPr>
          <w:rFonts w:hint="cs"/>
          <w:rtl/>
        </w:rPr>
        <w:t>ی</w:t>
      </w:r>
      <w:r w:rsidR="005C0670">
        <w:rPr>
          <w:rFonts w:hint="eastAsia"/>
          <w:rtl/>
        </w:rPr>
        <w:t>ر</w:t>
      </w:r>
      <w:r w:rsidR="005C0670">
        <w:rPr>
          <w:rFonts w:hint="cs"/>
          <w:rtl/>
        </w:rPr>
        <w:t>ی</w:t>
      </w:r>
      <w:r w:rsidR="005C0670">
        <w:rPr>
          <w:rtl/>
        </w:rPr>
        <w:t xml:space="preserve"> و تطابق ب</w:t>
      </w:r>
      <w:r w:rsidR="005C0670">
        <w:rPr>
          <w:rFonts w:hint="cs"/>
          <w:rtl/>
        </w:rPr>
        <w:t>ی</w:t>
      </w:r>
      <w:r w:rsidR="005C0670">
        <w:rPr>
          <w:rFonts w:hint="eastAsia"/>
          <w:rtl/>
        </w:rPr>
        <w:t>شتر</w:t>
      </w:r>
      <w:r w:rsidR="005C0670">
        <w:rPr>
          <w:rFonts w:hint="cs"/>
          <w:rtl/>
        </w:rPr>
        <w:t>ی</w:t>
      </w:r>
      <w:r w:rsidR="005C0670">
        <w:rPr>
          <w:rtl/>
        </w:rPr>
        <w:t xml:space="preserve"> به دست م</w:t>
      </w:r>
      <w:r w:rsidR="005C0670">
        <w:rPr>
          <w:rFonts w:hint="cs"/>
          <w:rtl/>
        </w:rPr>
        <w:t>ی‌</w:t>
      </w:r>
      <w:r w:rsidR="005C0670">
        <w:rPr>
          <w:rFonts w:hint="eastAsia"/>
          <w:rtl/>
        </w:rPr>
        <w:t>آورد</w:t>
      </w:r>
      <w:r w:rsidR="005C0670">
        <w:rPr>
          <w:rFonts w:hint="cs"/>
          <w:rtl/>
        </w:rPr>
        <w:t xml:space="preserve"> و </w:t>
      </w:r>
      <w:r w:rsidR="005C0670">
        <w:rPr>
          <w:rtl/>
        </w:rPr>
        <w:t>ا</w:t>
      </w:r>
      <w:r w:rsidR="005C0670">
        <w:rPr>
          <w:rFonts w:hint="cs"/>
          <w:rtl/>
        </w:rPr>
        <w:t>ی</w:t>
      </w:r>
      <w:r w:rsidR="005C0670">
        <w:rPr>
          <w:rFonts w:hint="eastAsia"/>
          <w:rtl/>
        </w:rPr>
        <w:t>ن</w:t>
      </w:r>
      <w:r w:rsidR="005C0670">
        <w:rPr>
          <w:rtl/>
        </w:rPr>
        <w:t xml:space="preserve"> امکان را فراهم م</w:t>
      </w:r>
      <w:r w:rsidR="005C0670">
        <w:rPr>
          <w:rFonts w:hint="cs"/>
          <w:rtl/>
        </w:rPr>
        <w:t>ی‌</w:t>
      </w:r>
      <w:r w:rsidR="005C0670">
        <w:rPr>
          <w:rFonts w:hint="eastAsia"/>
          <w:rtl/>
        </w:rPr>
        <w:t>کند</w:t>
      </w:r>
      <w:r w:rsidR="005C0670">
        <w:rPr>
          <w:rtl/>
        </w:rPr>
        <w:t xml:space="preserve"> که در شرا</w:t>
      </w:r>
      <w:r w:rsidR="005C0670">
        <w:rPr>
          <w:rFonts w:hint="cs"/>
          <w:rtl/>
        </w:rPr>
        <w:t>ی</w:t>
      </w:r>
      <w:r w:rsidR="005C0670">
        <w:rPr>
          <w:rFonts w:hint="eastAsia"/>
          <w:rtl/>
        </w:rPr>
        <w:t>ط</w:t>
      </w:r>
      <w:r w:rsidR="005C0670">
        <w:rPr>
          <w:rtl/>
        </w:rPr>
        <w:t xml:space="preserve"> نور</w:t>
      </w:r>
      <w:r w:rsidR="005C0670">
        <w:rPr>
          <w:rFonts w:hint="cs"/>
          <w:rtl/>
        </w:rPr>
        <w:t>ی</w:t>
      </w:r>
      <w:r w:rsidR="005C0670">
        <w:rPr>
          <w:rtl/>
        </w:rPr>
        <w:t xml:space="preserve"> مختلف و با تغ</w:t>
      </w:r>
      <w:r w:rsidR="005C0670">
        <w:rPr>
          <w:rFonts w:hint="cs"/>
          <w:rtl/>
        </w:rPr>
        <w:t>یی</w:t>
      </w:r>
      <w:r w:rsidR="005C0670">
        <w:rPr>
          <w:rFonts w:hint="eastAsia"/>
          <w:rtl/>
        </w:rPr>
        <w:t>رات</w:t>
      </w:r>
      <w:r w:rsidR="005C0670">
        <w:rPr>
          <w:rtl/>
        </w:rPr>
        <w:t xml:space="preserve"> در ظاهر رنگ با کارآ</w:t>
      </w:r>
      <w:r w:rsidR="005C0670">
        <w:rPr>
          <w:rFonts w:hint="cs"/>
          <w:rtl/>
        </w:rPr>
        <w:t>یی</w:t>
      </w:r>
      <w:r w:rsidR="005C0670">
        <w:rPr>
          <w:rtl/>
        </w:rPr>
        <w:t xml:space="preserve"> </w:t>
      </w:r>
      <w:r w:rsidR="00610FB0">
        <w:rPr>
          <w:rFonts w:hint="cs"/>
          <w:rtl/>
        </w:rPr>
        <w:t>بیشتری</w:t>
      </w:r>
      <w:r w:rsidR="005C0670">
        <w:rPr>
          <w:rtl/>
        </w:rPr>
        <w:t xml:space="preserve"> عمل کند. ا</w:t>
      </w:r>
      <w:r w:rsidR="005C0670">
        <w:rPr>
          <w:rFonts w:hint="cs"/>
          <w:rtl/>
        </w:rPr>
        <w:t>ی</w:t>
      </w:r>
      <w:r w:rsidR="005C0670">
        <w:rPr>
          <w:rFonts w:hint="eastAsia"/>
          <w:rtl/>
        </w:rPr>
        <w:t>ن</w:t>
      </w:r>
      <w:r w:rsidR="005C0670">
        <w:rPr>
          <w:rtl/>
        </w:rPr>
        <w:t xml:space="preserve"> تنظ</w:t>
      </w:r>
      <w:r w:rsidR="005C0670">
        <w:rPr>
          <w:rFonts w:hint="cs"/>
          <w:rtl/>
        </w:rPr>
        <w:t>ی</w:t>
      </w:r>
      <w:r w:rsidR="005C0670">
        <w:rPr>
          <w:rFonts w:hint="eastAsia"/>
          <w:rtl/>
        </w:rPr>
        <w:t>مات</w:t>
      </w:r>
      <w:r w:rsidR="005C0670">
        <w:rPr>
          <w:rtl/>
        </w:rPr>
        <w:t xml:space="preserve"> برا</w:t>
      </w:r>
      <w:r w:rsidR="005C0670">
        <w:rPr>
          <w:rFonts w:hint="cs"/>
          <w:rtl/>
        </w:rPr>
        <w:t>ی</w:t>
      </w:r>
      <w:r w:rsidR="005C0670">
        <w:rPr>
          <w:rtl/>
        </w:rPr>
        <w:t xml:space="preserve"> تشخ</w:t>
      </w:r>
      <w:r w:rsidR="005C0670">
        <w:rPr>
          <w:rFonts w:hint="cs"/>
          <w:rtl/>
        </w:rPr>
        <w:t>ی</w:t>
      </w:r>
      <w:r w:rsidR="005C0670">
        <w:rPr>
          <w:rFonts w:hint="eastAsia"/>
          <w:rtl/>
        </w:rPr>
        <w:t>ص</w:t>
      </w:r>
      <w:r w:rsidR="005C0670">
        <w:rPr>
          <w:rtl/>
        </w:rPr>
        <w:t xml:space="preserve"> رنگ‌ها</w:t>
      </w:r>
      <w:r w:rsidR="005C0670">
        <w:rPr>
          <w:rFonts w:hint="cs"/>
          <w:rtl/>
        </w:rPr>
        <w:t>ی</w:t>
      </w:r>
      <w:r w:rsidR="005C0670">
        <w:rPr>
          <w:rtl/>
        </w:rPr>
        <w:t xml:space="preserve"> مورد نظر در </w:t>
      </w:r>
      <w:r w:rsidR="005C0670">
        <w:rPr>
          <w:rFonts w:hint="eastAsia"/>
          <w:rtl/>
        </w:rPr>
        <w:t>وظا</w:t>
      </w:r>
      <w:r w:rsidR="005C0670">
        <w:rPr>
          <w:rFonts w:hint="cs"/>
          <w:rtl/>
        </w:rPr>
        <w:t>ی</w:t>
      </w:r>
      <w:r w:rsidR="005C0670">
        <w:rPr>
          <w:rFonts w:hint="eastAsia"/>
          <w:rtl/>
        </w:rPr>
        <w:t>ف</w:t>
      </w:r>
      <w:r w:rsidR="005C0670">
        <w:rPr>
          <w:rFonts w:hint="cs"/>
          <w:rtl/>
        </w:rPr>
        <w:t>ی</w:t>
      </w:r>
      <w:r w:rsidR="005C0670">
        <w:rPr>
          <w:rtl/>
        </w:rPr>
        <w:t xml:space="preserve"> نظ</w:t>
      </w:r>
      <w:r w:rsidR="005C0670">
        <w:rPr>
          <w:rFonts w:hint="cs"/>
          <w:rtl/>
        </w:rPr>
        <w:t>ی</w:t>
      </w:r>
      <w:r w:rsidR="005C0670">
        <w:rPr>
          <w:rFonts w:hint="eastAsia"/>
          <w:rtl/>
        </w:rPr>
        <w:t>ر</w:t>
      </w:r>
      <w:r w:rsidR="005C0670">
        <w:rPr>
          <w:rtl/>
        </w:rPr>
        <w:t xml:space="preserve"> شناسا</w:t>
      </w:r>
      <w:r w:rsidR="005C0670">
        <w:rPr>
          <w:rFonts w:hint="cs"/>
          <w:rtl/>
        </w:rPr>
        <w:t>یی</w:t>
      </w:r>
      <w:r w:rsidR="005C0670">
        <w:rPr>
          <w:rtl/>
        </w:rPr>
        <w:t xml:space="preserve"> اش</w:t>
      </w:r>
      <w:r w:rsidR="005C0670">
        <w:rPr>
          <w:rFonts w:hint="cs"/>
          <w:rtl/>
        </w:rPr>
        <w:t>ی</w:t>
      </w:r>
      <w:r w:rsidR="005C0670">
        <w:rPr>
          <w:rFonts w:hint="eastAsia"/>
          <w:rtl/>
        </w:rPr>
        <w:t>اء،</w:t>
      </w:r>
      <w:r w:rsidR="005C0670">
        <w:rPr>
          <w:rtl/>
        </w:rPr>
        <w:t xml:space="preserve"> پ</w:t>
      </w:r>
      <w:r w:rsidR="005C0670">
        <w:rPr>
          <w:rFonts w:hint="cs"/>
          <w:rtl/>
        </w:rPr>
        <w:t>ی</w:t>
      </w:r>
      <w:r w:rsidR="005C0670">
        <w:rPr>
          <w:rFonts w:hint="eastAsia"/>
          <w:rtl/>
        </w:rPr>
        <w:t>گ</w:t>
      </w:r>
      <w:r w:rsidR="005C0670">
        <w:rPr>
          <w:rFonts w:hint="cs"/>
          <w:rtl/>
        </w:rPr>
        <w:t>ی</w:t>
      </w:r>
      <w:r w:rsidR="005C0670">
        <w:rPr>
          <w:rFonts w:hint="eastAsia"/>
          <w:rtl/>
        </w:rPr>
        <w:t>ر</w:t>
      </w:r>
      <w:r w:rsidR="005C0670">
        <w:rPr>
          <w:rFonts w:hint="cs"/>
          <w:rtl/>
        </w:rPr>
        <w:t>ی</w:t>
      </w:r>
      <w:r w:rsidR="005C0670">
        <w:rPr>
          <w:rtl/>
        </w:rPr>
        <w:t xml:space="preserve"> و مکان‌</w:t>
      </w:r>
      <w:r w:rsidR="005C0670">
        <w:rPr>
          <w:rFonts w:hint="cs"/>
          <w:rtl/>
        </w:rPr>
        <w:t>ی</w:t>
      </w:r>
      <w:r w:rsidR="005C0670">
        <w:rPr>
          <w:rFonts w:hint="eastAsia"/>
          <w:rtl/>
        </w:rPr>
        <w:t>اب</w:t>
      </w:r>
      <w:r w:rsidR="005C0670">
        <w:rPr>
          <w:rFonts w:hint="cs"/>
          <w:rtl/>
        </w:rPr>
        <w:t>ی</w:t>
      </w:r>
      <w:r w:rsidR="005C0670">
        <w:rPr>
          <w:rtl/>
        </w:rPr>
        <w:t xml:space="preserve"> در برنامه‌ها</w:t>
      </w:r>
      <w:r w:rsidR="005C0670">
        <w:rPr>
          <w:rFonts w:hint="cs"/>
          <w:rtl/>
        </w:rPr>
        <w:t>ی</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بس</w:t>
      </w:r>
      <w:r w:rsidR="005C0670">
        <w:rPr>
          <w:rFonts w:hint="cs"/>
          <w:rtl/>
        </w:rPr>
        <w:t>ی</w:t>
      </w:r>
      <w:r w:rsidR="005C0670">
        <w:rPr>
          <w:rFonts w:hint="eastAsia"/>
          <w:rtl/>
        </w:rPr>
        <w:t>ار</w:t>
      </w:r>
      <w:r w:rsidR="005C0670">
        <w:rPr>
          <w:rtl/>
        </w:rPr>
        <w:t xml:space="preserve"> حائز اهم</w:t>
      </w:r>
      <w:r w:rsidR="005C0670">
        <w:rPr>
          <w:rFonts w:hint="cs"/>
          <w:rtl/>
        </w:rPr>
        <w:t>ی</w:t>
      </w:r>
      <w:r w:rsidR="005C0670">
        <w:rPr>
          <w:rFonts w:hint="eastAsia"/>
          <w:rtl/>
        </w:rPr>
        <w:t>ت</w:t>
      </w:r>
      <w:r w:rsidR="005C0670">
        <w:rPr>
          <w:rtl/>
        </w:rPr>
        <w:t xml:space="preserve"> است.</w:t>
      </w:r>
      <w:r w:rsidR="005C0670">
        <w:rPr>
          <w:rFonts w:hint="cs"/>
          <w:rtl/>
        </w:rPr>
        <w:t xml:space="preserve"> همچنین از </w:t>
      </w:r>
      <w:r w:rsidR="005C0670">
        <w:rPr>
          <w:rtl/>
        </w:rPr>
        <w:t>ماسک‌ها</w:t>
      </w:r>
      <w:r w:rsidR="005C0670">
        <w:rPr>
          <w:rStyle w:val="FootnoteReference"/>
          <w:rtl/>
        </w:rPr>
        <w:footnoteReference w:id="64"/>
      </w:r>
      <w:r w:rsidR="005C0670">
        <w:rPr>
          <w:rtl/>
        </w:rPr>
        <w:t xml:space="preserve"> برا</w:t>
      </w:r>
      <w:r w:rsidR="005C0670">
        <w:rPr>
          <w:rFonts w:hint="cs"/>
          <w:rtl/>
        </w:rPr>
        <w:t>ی</w:t>
      </w:r>
      <w:r w:rsidR="005C0670">
        <w:rPr>
          <w:rtl/>
        </w:rPr>
        <w:t xml:space="preserve"> </w:t>
      </w:r>
      <w:r w:rsidR="005C0670">
        <w:rPr>
          <w:rFonts w:hint="cs"/>
          <w:rtl/>
        </w:rPr>
        <w:t>جدا</w:t>
      </w:r>
      <w:r w:rsidR="005C0670">
        <w:rPr>
          <w:rtl/>
        </w:rPr>
        <w:t xml:space="preserve"> کردن مناطق متناظر با رنگها</w:t>
      </w:r>
      <w:r w:rsidR="005C0670">
        <w:rPr>
          <w:rFonts w:hint="cs"/>
          <w:rtl/>
        </w:rPr>
        <w:t>ی</w:t>
      </w:r>
      <w:r w:rsidR="005C0670">
        <w:rPr>
          <w:rtl/>
        </w:rPr>
        <w:t xml:space="preserve"> خاص ا</w:t>
      </w:r>
      <w:r w:rsidR="005C0670">
        <w:rPr>
          <w:rFonts w:hint="cs"/>
          <w:rtl/>
        </w:rPr>
        <w:t>ی</w:t>
      </w:r>
      <w:r w:rsidR="005C0670">
        <w:rPr>
          <w:rFonts w:hint="eastAsia"/>
          <w:rtl/>
        </w:rPr>
        <w:t>جاد</w:t>
      </w:r>
      <w:r w:rsidR="005C0670">
        <w:rPr>
          <w:rtl/>
        </w:rPr>
        <w:t xml:space="preserve"> م</w:t>
      </w:r>
      <w:r w:rsidR="005C0670">
        <w:rPr>
          <w:rFonts w:hint="cs"/>
          <w:rtl/>
        </w:rPr>
        <w:t>ی‌</w:t>
      </w:r>
      <w:r w:rsidR="005C0670">
        <w:rPr>
          <w:rFonts w:hint="eastAsia"/>
          <w:rtl/>
        </w:rPr>
        <w:t>شود</w:t>
      </w:r>
      <w:r w:rsidR="005C0670">
        <w:rPr>
          <w:rtl/>
        </w:rPr>
        <w:t xml:space="preserve"> و ک</w:t>
      </w:r>
      <w:r w:rsidR="00610FB0">
        <w:rPr>
          <w:rFonts w:hint="cs"/>
          <w:rtl/>
        </w:rPr>
        <w:t>ا</w:t>
      </w:r>
      <w:r w:rsidR="005C0670">
        <w:rPr>
          <w:rtl/>
        </w:rPr>
        <w:t>نتورها</w:t>
      </w:r>
      <w:r w:rsidR="00610FB0">
        <w:rPr>
          <w:rStyle w:val="FootnoteReference"/>
          <w:rtl/>
        </w:rPr>
        <w:footnoteReference w:id="65"/>
      </w:r>
      <w:r w:rsidR="005C0670">
        <w:rPr>
          <w:rtl/>
        </w:rPr>
        <w:t xml:space="preserve"> برا</w:t>
      </w:r>
      <w:r w:rsidR="005C0670">
        <w:rPr>
          <w:rFonts w:hint="cs"/>
          <w:rtl/>
        </w:rPr>
        <w:t>ی</w:t>
      </w:r>
      <w:r w:rsidR="005C0670">
        <w:rPr>
          <w:rtl/>
        </w:rPr>
        <w:t xml:space="preserve"> تجز</w:t>
      </w:r>
      <w:r w:rsidR="005C0670">
        <w:rPr>
          <w:rFonts w:hint="cs"/>
          <w:rtl/>
        </w:rPr>
        <w:t>ی</w:t>
      </w:r>
      <w:r w:rsidR="005C0670">
        <w:rPr>
          <w:rFonts w:hint="eastAsia"/>
          <w:rtl/>
        </w:rPr>
        <w:t>ه</w:t>
      </w:r>
      <w:r w:rsidR="005C0670">
        <w:rPr>
          <w:rtl/>
        </w:rPr>
        <w:t xml:space="preserve"> و تحل</w:t>
      </w:r>
      <w:r w:rsidR="005C0670">
        <w:rPr>
          <w:rFonts w:hint="cs"/>
          <w:rtl/>
        </w:rPr>
        <w:t>ی</w:t>
      </w:r>
      <w:r w:rsidR="005C0670">
        <w:rPr>
          <w:rFonts w:hint="eastAsia"/>
          <w:rtl/>
        </w:rPr>
        <w:t>ل</w:t>
      </w:r>
      <w:r w:rsidR="005C0670">
        <w:rPr>
          <w:rtl/>
        </w:rPr>
        <w:t xml:space="preserve"> ب</w:t>
      </w:r>
      <w:r w:rsidR="005C0670">
        <w:rPr>
          <w:rFonts w:hint="cs"/>
          <w:rtl/>
        </w:rPr>
        <w:t>ی</w:t>
      </w:r>
      <w:r w:rsidR="005C0670">
        <w:rPr>
          <w:rFonts w:hint="eastAsia"/>
          <w:rtl/>
        </w:rPr>
        <w:t>شتر</w:t>
      </w:r>
      <w:r w:rsidR="005C0670">
        <w:rPr>
          <w:rtl/>
        </w:rPr>
        <w:t xml:space="preserve"> شناسا</w:t>
      </w:r>
      <w:r w:rsidR="005C0670">
        <w:rPr>
          <w:rFonts w:hint="cs"/>
          <w:rtl/>
        </w:rPr>
        <w:t>یی</w:t>
      </w:r>
      <w:r w:rsidR="005C0670">
        <w:rPr>
          <w:rtl/>
        </w:rPr>
        <w:t xml:space="preserve"> م</w:t>
      </w:r>
      <w:r w:rsidR="005C0670">
        <w:rPr>
          <w:rFonts w:hint="cs"/>
          <w:rtl/>
        </w:rPr>
        <w:t>ی‌</w:t>
      </w:r>
      <w:r w:rsidR="005C0670">
        <w:rPr>
          <w:rFonts w:hint="eastAsia"/>
          <w:rtl/>
        </w:rPr>
        <w:t>شوند</w:t>
      </w:r>
      <w:r w:rsidR="005C0670">
        <w:rPr>
          <w:rtl/>
        </w:rPr>
        <w:t>.</w:t>
      </w:r>
      <w:r w:rsidR="00DA77A6">
        <w:rPr>
          <w:rFonts w:hint="cs"/>
          <w:rtl/>
          <w:lang w:bidi="fa-IR"/>
        </w:rPr>
        <w:t xml:space="preserve"> در شکل 4-14 رابط کاربری طراحی شده جهت تعیین ماسک رنگ قرمز دیده می‌شود. با استفاده از نوارهای </w:t>
      </w:r>
      <w:r w:rsidR="00DA77A6">
        <w:rPr>
          <w:lang w:bidi="fa-IR"/>
        </w:rPr>
        <w:t>LH</w:t>
      </w:r>
      <w:r w:rsidR="00DA77A6">
        <w:rPr>
          <w:rFonts w:hint="cs"/>
          <w:rtl/>
          <w:lang w:bidi="fa-IR"/>
        </w:rPr>
        <w:t xml:space="preserve"> تا </w:t>
      </w:r>
      <w:r w:rsidR="00DA77A6">
        <w:rPr>
          <w:lang w:bidi="fa-IR"/>
        </w:rPr>
        <w:t>HV</w:t>
      </w:r>
      <w:r w:rsidR="00DA77A6">
        <w:rPr>
          <w:rFonts w:hint="cs"/>
          <w:rtl/>
          <w:lang w:bidi="fa-IR"/>
        </w:rPr>
        <w:t xml:space="preserve"> ماسک رنگ مورد نظر تعیین شده و در پایین تصویر، مابقی رنگ‌ها سیاه شده و رنگ مورد نظر (در اینجا قرمز) در تصویر باقی می‌ماند. سپس با زدن دکمه‌ی </w:t>
      </w:r>
      <w:r w:rsidR="00DA77A6">
        <w:rPr>
          <w:lang w:bidi="fa-IR"/>
        </w:rPr>
        <w:t>s</w:t>
      </w:r>
      <w:r w:rsidR="00DA77A6">
        <w:rPr>
          <w:rFonts w:hint="cs"/>
          <w:rtl/>
          <w:lang w:bidi="fa-IR"/>
        </w:rPr>
        <w:t xml:space="preserve"> مقادیر تنظیم شده در فایل </w:t>
      </w:r>
      <w:r w:rsidR="00DA77A6">
        <w:rPr>
          <w:lang w:bidi="fa-IR"/>
        </w:rPr>
        <w:t>JSON</w:t>
      </w:r>
      <w:r w:rsidR="00DA77A6">
        <w:rPr>
          <w:rFonts w:hint="cs"/>
          <w:rtl/>
          <w:lang w:bidi="fa-IR"/>
        </w:rPr>
        <w:t xml:space="preserve"> ذخیره شده و برای تشخیص رنگ در کد اصلی خوانده می‌شوند.</w:t>
      </w:r>
    </w:p>
    <w:p w:rsidR="00DA77A6" w:rsidRDefault="006119C0" w:rsidP="00DA77A6">
      <w:pPr>
        <w:keepNext/>
        <w:bidi/>
        <w:ind w:firstLine="0"/>
        <w:jc w:val="center"/>
      </w:pPr>
      <w:r>
        <w:rPr>
          <w:lang w:bidi="fa-IR"/>
        </w:rPr>
        <w:lastRenderedPageBreak/>
        <w:pict>
          <v:shape id="_x0000_i1045" type="#_x0000_t75" style="width:369.75pt;height:246pt">
            <v:imagedata r:id="rId98" o:title="UI_V2"/>
          </v:shape>
        </w:pict>
      </w:r>
    </w:p>
    <w:p w:rsidR="005C0670" w:rsidRDefault="00DA77A6" w:rsidP="00DA77A6">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4</w:t>
      </w:r>
      <w:r>
        <w:rPr>
          <w:rtl/>
        </w:rPr>
        <w:fldChar w:fldCharType="end"/>
      </w:r>
      <w:r>
        <w:rPr>
          <w:rFonts w:hint="cs"/>
          <w:rtl/>
        </w:rPr>
        <w:t xml:space="preserve"> رابط کاربری جهت تعیین ماسک </w:t>
      </w:r>
      <w:r>
        <w:rPr>
          <w:lang w:bidi="fa-IR"/>
        </w:rPr>
        <w:t>HSV</w:t>
      </w:r>
      <w:r>
        <w:rPr>
          <w:rFonts w:hint="cs"/>
          <w:rtl/>
          <w:lang w:bidi="fa-IR"/>
        </w:rPr>
        <w:t xml:space="preserve"> رنگ قرمز</w:t>
      </w:r>
    </w:p>
    <w:p w:rsidR="00DA77A6" w:rsidRPr="00DA77A6" w:rsidRDefault="00DA77A6" w:rsidP="00DA77A6">
      <w:pPr>
        <w:bidi/>
        <w:rPr>
          <w:rtl/>
          <w:lang w:bidi="fa-IR"/>
        </w:rPr>
      </w:pPr>
    </w:p>
    <w:p w:rsidR="005C0670" w:rsidRDefault="005C0670" w:rsidP="005C0670">
      <w:pPr>
        <w:pStyle w:val="Heading3"/>
        <w:rPr>
          <w:rtl/>
        </w:rPr>
      </w:pPr>
      <w:r>
        <w:rPr>
          <w:rtl/>
        </w:rPr>
        <w:t>ارتباط با ربات</w:t>
      </w:r>
    </w:p>
    <w:p w:rsidR="005C0670" w:rsidRDefault="00DA77A6" w:rsidP="002753F5">
      <w:pPr>
        <w:bidi/>
      </w:pPr>
      <w:r>
        <w:rPr>
          <w:rFonts w:hint="cs"/>
          <w:rtl/>
        </w:rPr>
        <w:t xml:space="preserve">در این </w:t>
      </w:r>
      <w:r w:rsidR="005C0670">
        <w:rPr>
          <w:rFonts w:hint="cs"/>
          <w:rtl/>
        </w:rPr>
        <w:t xml:space="preserve">قسمت </w:t>
      </w:r>
      <w:r>
        <w:rPr>
          <w:rFonts w:hint="cs"/>
          <w:rtl/>
        </w:rPr>
        <w:t>برنامه،</w:t>
      </w:r>
      <w:r w:rsidR="005C0670">
        <w:rPr>
          <w:rtl/>
        </w:rPr>
        <w:t xml:space="preserve"> از طر</w:t>
      </w:r>
      <w:r w:rsidR="005C0670">
        <w:rPr>
          <w:rFonts w:hint="cs"/>
          <w:rtl/>
        </w:rPr>
        <w:t>ی</w:t>
      </w:r>
      <w:r w:rsidR="005C0670">
        <w:rPr>
          <w:rFonts w:hint="eastAsia"/>
          <w:rtl/>
        </w:rPr>
        <w:t>ق</w:t>
      </w:r>
      <w:r>
        <w:rPr>
          <w:rtl/>
        </w:rPr>
        <w:t xml:space="preserve"> کتابخانه</w:t>
      </w:r>
      <w:r>
        <w:rPr>
          <w:rFonts w:hint="cs"/>
          <w:rtl/>
        </w:rPr>
        <w:t xml:space="preserve"> </w:t>
      </w:r>
      <w:r w:rsidR="005C0670">
        <w:t>pyserial</w:t>
      </w:r>
      <w:r w:rsidR="005C0670">
        <w:rPr>
          <w:rtl/>
        </w:rPr>
        <w:t xml:space="preserve"> با ربات ارتباط برقرار </w:t>
      </w:r>
      <w:r>
        <w:rPr>
          <w:rFonts w:hint="cs"/>
          <w:rtl/>
        </w:rPr>
        <w:t>می‌شود</w:t>
      </w:r>
      <w:r w:rsidR="005C0670">
        <w:rPr>
          <w:rtl/>
        </w:rPr>
        <w:t xml:space="preserve">. </w:t>
      </w:r>
      <w:r w:rsidR="005C0670">
        <w:rPr>
          <w:rFonts w:hint="cs"/>
          <w:rtl/>
        </w:rPr>
        <w:t xml:space="preserve">به این شکل که سه درگاه </w:t>
      </w:r>
      <w:r w:rsidR="005C0670">
        <w:rPr>
          <w:rtl/>
        </w:rPr>
        <w:t>سر</w:t>
      </w:r>
      <w:r w:rsidR="005C0670">
        <w:rPr>
          <w:rFonts w:hint="cs"/>
          <w:rtl/>
        </w:rPr>
        <w:t>ی</w:t>
      </w:r>
      <w:r w:rsidR="005C0670">
        <w:rPr>
          <w:rFonts w:hint="eastAsia"/>
          <w:rtl/>
        </w:rPr>
        <w:t>ال</w:t>
      </w:r>
      <w:r>
        <w:rPr>
          <w:rFonts w:hint="cs"/>
          <w:rtl/>
        </w:rPr>
        <w:t xml:space="preserve"> یا </w:t>
      </w:r>
      <w:r>
        <w:t>COM</w:t>
      </w:r>
      <w:r>
        <w:rPr>
          <w:rFonts w:hint="cs"/>
          <w:rtl/>
          <w:lang w:bidi="fa-IR"/>
        </w:rPr>
        <w:t xml:space="preserve"> متفاوت</w:t>
      </w:r>
      <w:r w:rsidR="005C0670">
        <w:rPr>
          <w:rtl/>
        </w:rPr>
        <w:t xml:space="preserve"> ا</w:t>
      </w:r>
      <w:r w:rsidR="005C0670">
        <w:rPr>
          <w:rFonts w:hint="cs"/>
          <w:rtl/>
        </w:rPr>
        <w:t>ی</w:t>
      </w:r>
      <w:r w:rsidR="005C0670">
        <w:rPr>
          <w:rFonts w:hint="eastAsia"/>
          <w:rtl/>
        </w:rPr>
        <w:t>جاد</w:t>
      </w:r>
      <w:r w:rsidR="005C0670">
        <w:rPr>
          <w:rtl/>
        </w:rPr>
        <w:t xml:space="preserve"> م</w:t>
      </w:r>
      <w:r w:rsidR="005C0670">
        <w:rPr>
          <w:rFonts w:hint="cs"/>
          <w:rtl/>
        </w:rPr>
        <w:t>ی‌</w:t>
      </w:r>
      <w:r w:rsidR="005C0670">
        <w:rPr>
          <w:rFonts w:hint="eastAsia"/>
          <w:rtl/>
        </w:rPr>
        <w:t>شود</w:t>
      </w:r>
      <w:r w:rsidR="005C0670">
        <w:rPr>
          <w:rtl/>
        </w:rPr>
        <w:t xml:space="preserve"> که هرکدام متناظر با </w:t>
      </w:r>
      <w:r w:rsidR="005C0670">
        <w:rPr>
          <w:rFonts w:hint="cs"/>
          <w:rtl/>
        </w:rPr>
        <w:t>ی</w:t>
      </w:r>
      <w:r w:rsidR="005C0670">
        <w:rPr>
          <w:rFonts w:hint="eastAsia"/>
          <w:rtl/>
        </w:rPr>
        <w:t>ک</w:t>
      </w:r>
      <w:r w:rsidR="005C0670">
        <w:rPr>
          <w:rtl/>
        </w:rPr>
        <w:t xml:space="preserve"> ربات هستند</w:t>
      </w:r>
      <w:r w:rsidR="005C0670">
        <w:rPr>
          <w:rFonts w:hint="cs"/>
          <w:rtl/>
        </w:rPr>
        <w:t>.</w:t>
      </w:r>
      <w:r w:rsidR="005C0670">
        <w:rPr>
          <w:rtl/>
        </w:rPr>
        <w:t xml:space="preserve"> </w:t>
      </w:r>
      <w:r w:rsidR="005C0670" w:rsidRPr="00B070E3">
        <w:rPr>
          <w:rtl/>
        </w:rPr>
        <w:t>نسبت باود</w:t>
      </w:r>
      <w:r w:rsidR="005C0670">
        <w:rPr>
          <w:rStyle w:val="FootnoteReference"/>
          <w:rtl/>
        </w:rPr>
        <w:footnoteReference w:id="66"/>
      </w:r>
      <w:r w:rsidR="005C0670" w:rsidRPr="00B070E3">
        <w:rPr>
          <w:rtl/>
        </w:rPr>
        <w:t xml:space="preserve"> </w:t>
      </w:r>
      <w:r>
        <w:rPr>
          <w:rFonts w:hint="cs"/>
          <w:rtl/>
        </w:rPr>
        <w:t>روی</w:t>
      </w:r>
      <w:r w:rsidR="005C0670">
        <w:rPr>
          <w:rtl/>
        </w:rPr>
        <w:t xml:space="preserve"> </w:t>
      </w:r>
      <w:r w:rsidR="005C0670">
        <w:rPr>
          <w:rtl/>
          <w:lang w:bidi="fa-IR"/>
        </w:rPr>
        <w:t>۱۱۵۲۰۰</w:t>
      </w:r>
      <w:r w:rsidR="005C0670">
        <w:rPr>
          <w:rtl/>
        </w:rPr>
        <w:t xml:space="preserve"> تنظ</w:t>
      </w:r>
      <w:r w:rsidR="005C0670">
        <w:rPr>
          <w:rFonts w:hint="cs"/>
          <w:rtl/>
        </w:rPr>
        <w:t>ی</w:t>
      </w:r>
      <w:r w:rsidR="005C0670">
        <w:rPr>
          <w:rFonts w:hint="eastAsia"/>
          <w:rtl/>
        </w:rPr>
        <w:t>م</w:t>
      </w:r>
      <w:r w:rsidR="005C0670">
        <w:rPr>
          <w:rtl/>
        </w:rPr>
        <w:t xml:space="preserve"> م</w:t>
      </w:r>
      <w:r w:rsidR="005C0670">
        <w:rPr>
          <w:rFonts w:hint="cs"/>
          <w:rtl/>
        </w:rPr>
        <w:t>ی‌</w:t>
      </w:r>
      <w:r w:rsidR="005C0670">
        <w:rPr>
          <w:rFonts w:hint="eastAsia"/>
          <w:rtl/>
        </w:rPr>
        <w:t>شود</w:t>
      </w:r>
      <w:r w:rsidR="005C0670">
        <w:rPr>
          <w:rtl/>
        </w:rPr>
        <w:t xml:space="preserve"> که </w:t>
      </w:r>
      <w:r w:rsidR="005C0670">
        <w:rPr>
          <w:rFonts w:hint="cs"/>
          <w:rtl/>
        </w:rPr>
        <w:t>ی</w:t>
      </w:r>
      <w:r w:rsidR="005C0670">
        <w:rPr>
          <w:rFonts w:hint="eastAsia"/>
          <w:rtl/>
        </w:rPr>
        <w:t>ک</w:t>
      </w:r>
      <w:r w:rsidR="005C0670">
        <w:rPr>
          <w:rtl/>
        </w:rPr>
        <w:t xml:space="preserve"> نرخ متداول برا</w:t>
      </w:r>
      <w:r w:rsidR="005C0670">
        <w:rPr>
          <w:rFonts w:hint="cs"/>
          <w:rtl/>
        </w:rPr>
        <w:t>ی</w:t>
      </w:r>
      <w:r w:rsidR="005C0670">
        <w:rPr>
          <w:rtl/>
        </w:rPr>
        <w:t xml:space="preserve"> ارتباط سر</w:t>
      </w:r>
      <w:r w:rsidR="005C0670">
        <w:rPr>
          <w:rFonts w:hint="cs"/>
          <w:rtl/>
        </w:rPr>
        <w:t>ی</w:t>
      </w:r>
      <w:r w:rsidR="005C0670">
        <w:rPr>
          <w:rFonts w:hint="eastAsia"/>
          <w:rtl/>
        </w:rPr>
        <w:t>ال</w:t>
      </w:r>
      <w:r>
        <w:rPr>
          <w:rFonts w:hint="cs"/>
          <w:rtl/>
        </w:rPr>
        <w:t xml:space="preserve"> با طول بالا</w:t>
      </w:r>
      <w:r w:rsidR="005C0670">
        <w:rPr>
          <w:rtl/>
        </w:rPr>
        <w:t xml:space="preserve"> است</w:t>
      </w:r>
      <w:r w:rsidR="005C0670">
        <w:rPr>
          <w:rFonts w:hint="cs"/>
          <w:rtl/>
        </w:rPr>
        <w:t xml:space="preserve"> و</w:t>
      </w:r>
      <w:r w:rsidR="005C0670">
        <w:rPr>
          <w:rtl/>
        </w:rPr>
        <w:t xml:space="preserve"> شماره </w:t>
      </w:r>
      <w:r>
        <w:rPr>
          <w:rFonts w:hint="cs"/>
          <w:rtl/>
        </w:rPr>
        <w:t>درگاه</w:t>
      </w:r>
      <w:r w:rsidR="005C0670">
        <w:rPr>
          <w:rtl/>
        </w:rPr>
        <w:t xml:space="preserve"> به هر </w:t>
      </w:r>
      <w:r w:rsidR="005C0670">
        <w:rPr>
          <w:rFonts w:hint="cs"/>
          <w:rtl/>
        </w:rPr>
        <w:t>ی</w:t>
      </w:r>
      <w:r w:rsidR="005C0670">
        <w:rPr>
          <w:rFonts w:hint="eastAsia"/>
          <w:rtl/>
        </w:rPr>
        <w:t>ک</w:t>
      </w:r>
      <w:r w:rsidR="005C0670">
        <w:rPr>
          <w:rtl/>
        </w:rPr>
        <w:t xml:space="preserve"> از ش</w:t>
      </w:r>
      <w:r w:rsidR="005C0670">
        <w:rPr>
          <w:rFonts w:hint="cs"/>
          <w:rtl/>
        </w:rPr>
        <w:t>ی</w:t>
      </w:r>
      <w:r w:rsidR="002753F5">
        <w:rPr>
          <w:rFonts w:hint="eastAsia"/>
          <w:rtl/>
        </w:rPr>
        <w:t>ء</w:t>
      </w:r>
      <w:r w:rsidR="005C0670">
        <w:rPr>
          <w:rFonts w:hint="eastAsia"/>
          <w:rtl/>
        </w:rPr>
        <w:t>ها</w:t>
      </w:r>
      <w:r w:rsidR="005C0670">
        <w:rPr>
          <w:rFonts w:hint="cs"/>
          <w:rtl/>
        </w:rPr>
        <w:t>ی</w:t>
      </w:r>
      <w:r w:rsidR="005C0670">
        <w:rPr>
          <w:rtl/>
        </w:rPr>
        <w:t xml:space="preserve"> سر</w:t>
      </w:r>
      <w:r w:rsidR="005C0670">
        <w:rPr>
          <w:rFonts w:hint="cs"/>
          <w:rtl/>
        </w:rPr>
        <w:t>ی</w:t>
      </w:r>
      <w:r w:rsidR="005C0670">
        <w:rPr>
          <w:rFonts w:hint="eastAsia"/>
          <w:rtl/>
        </w:rPr>
        <w:t>ال</w:t>
      </w:r>
      <w:r w:rsidR="005C0670">
        <w:rPr>
          <w:rtl/>
        </w:rPr>
        <w:t xml:space="preserve"> اختصاص داده م</w:t>
      </w:r>
      <w:r w:rsidR="005C0670">
        <w:rPr>
          <w:rFonts w:hint="cs"/>
          <w:rtl/>
        </w:rPr>
        <w:t>ی‌</w:t>
      </w:r>
      <w:r w:rsidR="005C0670">
        <w:rPr>
          <w:rFonts w:hint="eastAsia"/>
          <w:rtl/>
        </w:rPr>
        <w:t>شود</w:t>
      </w:r>
      <w:r w:rsidR="005C0670">
        <w:rPr>
          <w:rtl/>
        </w:rPr>
        <w:t xml:space="preserve"> که نشان‌دهنده </w:t>
      </w:r>
      <w:r w:rsidR="002753F5">
        <w:rPr>
          <w:rFonts w:hint="cs"/>
          <w:rtl/>
        </w:rPr>
        <w:t>درگاه</w:t>
      </w:r>
      <w:r w:rsidR="005C0670">
        <w:rPr>
          <w:rtl/>
        </w:rPr>
        <w:t xml:space="preserve"> </w:t>
      </w:r>
      <w:r w:rsidR="005C0670">
        <w:t>COM</w:t>
      </w:r>
      <w:r w:rsidR="002753F5">
        <w:rPr>
          <w:rtl/>
        </w:rPr>
        <w:t xml:space="preserve"> </w:t>
      </w:r>
      <w:r w:rsidR="005C0670">
        <w:rPr>
          <w:rtl/>
        </w:rPr>
        <w:t>متصل شده به ربات مربوطه است</w:t>
      </w:r>
      <w:r w:rsidR="002753F5">
        <w:rPr>
          <w:rFonts w:hint="cs"/>
          <w:rtl/>
        </w:rPr>
        <w:t>. سپس اقدام</w:t>
      </w:r>
      <w:r w:rsidR="005C0670">
        <w:rPr>
          <w:rtl/>
        </w:rPr>
        <w:t xml:space="preserve"> برا</w:t>
      </w:r>
      <w:r w:rsidR="005C0670">
        <w:rPr>
          <w:rFonts w:hint="cs"/>
          <w:rtl/>
        </w:rPr>
        <w:t>ی</w:t>
      </w:r>
      <w:r w:rsidR="005C0670">
        <w:rPr>
          <w:rtl/>
        </w:rPr>
        <w:t xml:space="preserve"> باز کردن </w:t>
      </w:r>
      <w:r w:rsidR="002753F5">
        <w:rPr>
          <w:rFonts w:hint="cs"/>
          <w:rtl/>
        </w:rPr>
        <w:t>درگاه</w:t>
      </w:r>
      <w:r w:rsidR="005C0670">
        <w:rPr>
          <w:rtl/>
        </w:rPr>
        <w:t xml:space="preserve"> سر</w:t>
      </w:r>
      <w:r w:rsidR="005C0670">
        <w:rPr>
          <w:rFonts w:hint="cs"/>
          <w:rtl/>
        </w:rPr>
        <w:t>ی</w:t>
      </w:r>
      <w:r w:rsidR="005C0670">
        <w:rPr>
          <w:rFonts w:hint="eastAsia"/>
          <w:rtl/>
        </w:rPr>
        <w:t>ال</w:t>
      </w:r>
      <w:r w:rsidR="005C0670">
        <w:rPr>
          <w:rtl/>
        </w:rPr>
        <w:t xml:space="preserve"> برا</w:t>
      </w:r>
      <w:r w:rsidR="005C0670">
        <w:rPr>
          <w:rFonts w:hint="cs"/>
          <w:rtl/>
        </w:rPr>
        <w:t>ی</w:t>
      </w:r>
      <w:r w:rsidR="005C0670">
        <w:rPr>
          <w:rtl/>
        </w:rPr>
        <w:t xml:space="preserve"> هر ربات</w:t>
      </w:r>
      <w:r w:rsidR="002753F5">
        <w:rPr>
          <w:rFonts w:hint="cs"/>
          <w:rtl/>
        </w:rPr>
        <w:t xml:space="preserve"> به طور مجز</w:t>
      </w:r>
      <w:r w:rsidR="005C0670">
        <w:rPr>
          <w:rFonts w:hint="cs"/>
          <w:rtl/>
        </w:rPr>
        <w:t>ا</w:t>
      </w:r>
      <w:r w:rsidR="002753F5">
        <w:rPr>
          <w:rFonts w:hint="cs"/>
          <w:rtl/>
        </w:rPr>
        <w:t xml:space="preserve"> با </w:t>
      </w:r>
      <w:r w:rsidR="002753F5">
        <w:rPr>
          <w:rFonts w:hint="cs"/>
          <w:rtl/>
          <w:lang w:bidi="fa-IR"/>
        </w:rPr>
        <w:t xml:space="preserve">دستور </w:t>
      </w:r>
      <w:r w:rsidR="002753F5">
        <w:rPr>
          <w:lang w:bidi="fa-IR"/>
        </w:rPr>
        <w:t>try</w:t>
      </w:r>
      <w:r w:rsidR="002753F5">
        <w:rPr>
          <w:rFonts w:hint="cs"/>
          <w:rtl/>
          <w:lang w:bidi="fa-IR"/>
        </w:rPr>
        <w:t xml:space="preserve"> و </w:t>
      </w:r>
      <w:r w:rsidR="002753F5">
        <w:rPr>
          <w:lang w:bidi="fa-IR"/>
        </w:rPr>
        <w:t>except</w:t>
      </w:r>
      <w:r w:rsidR="005C0670">
        <w:rPr>
          <w:rFonts w:hint="cs"/>
          <w:rtl/>
        </w:rPr>
        <w:t xml:space="preserve"> انجام </w:t>
      </w:r>
      <w:r w:rsidR="002753F5">
        <w:rPr>
          <w:rFonts w:hint="cs"/>
          <w:rtl/>
        </w:rPr>
        <w:t>می‌شود که اگر هر یک از این درگاه‌</w:t>
      </w:r>
      <w:r w:rsidR="005C0670">
        <w:rPr>
          <w:rFonts w:hint="cs"/>
          <w:rtl/>
        </w:rPr>
        <w:t xml:space="preserve">ها وصل نبودند، کد به </w:t>
      </w:r>
      <w:r w:rsidR="005C0670">
        <w:rPr>
          <w:rFonts w:hint="cs"/>
          <w:rtl/>
          <w:lang w:bidi="fa-IR"/>
        </w:rPr>
        <w:t>مشکل بر نخورد</w:t>
      </w:r>
      <w:r w:rsidR="002753F5">
        <w:rPr>
          <w:rFonts w:hint="cs"/>
          <w:rtl/>
          <w:lang w:bidi="fa-IR"/>
        </w:rPr>
        <w:t>ه</w:t>
      </w:r>
      <w:r w:rsidR="005C0670">
        <w:rPr>
          <w:rFonts w:hint="cs"/>
          <w:rtl/>
          <w:lang w:bidi="fa-IR"/>
        </w:rPr>
        <w:t xml:space="preserve"> و متوقف </w:t>
      </w:r>
      <w:r w:rsidR="002753F5">
        <w:rPr>
          <w:rFonts w:hint="cs"/>
          <w:rtl/>
          <w:lang w:bidi="fa-IR"/>
        </w:rPr>
        <w:t>ن</w:t>
      </w:r>
      <w:r w:rsidR="005C0670">
        <w:rPr>
          <w:rFonts w:hint="cs"/>
          <w:rtl/>
          <w:lang w:bidi="fa-IR"/>
        </w:rPr>
        <w:t>شود</w:t>
      </w:r>
      <w:r w:rsidR="005C0670">
        <w:rPr>
          <w:rtl/>
        </w:rPr>
        <w:t>. اگر اتصال موفق</w:t>
      </w:r>
      <w:r w:rsidR="005C0670">
        <w:rPr>
          <w:rFonts w:hint="cs"/>
          <w:rtl/>
        </w:rPr>
        <w:t>ی</w:t>
      </w:r>
      <w:r w:rsidR="005C0670">
        <w:rPr>
          <w:rFonts w:hint="eastAsia"/>
          <w:rtl/>
        </w:rPr>
        <w:t>ت‌آم</w:t>
      </w:r>
      <w:r w:rsidR="005C0670">
        <w:rPr>
          <w:rFonts w:hint="cs"/>
          <w:rtl/>
        </w:rPr>
        <w:t>ی</w:t>
      </w:r>
      <w:r w:rsidR="005C0670">
        <w:rPr>
          <w:rFonts w:hint="eastAsia"/>
          <w:rtl/>
        </w:rPr>
        <w:t>ز</w:t>
      </w:r>
      <w:r w:rsidR="005C0670">
        <w:rPr>
          <w:rtl/>
        </w:rPr>
        <w:t xml:space="preserve"> نباشد، پ</w:t>
      </w:r>
      <w:r w:rsidR="005C0670">
        <w:rPr>
          <w:rFonts w:hint="cs"/>
          <w:rtl/>
        </w:rPr>
        <w:t>ی</w:t>
      </w:r>
      <w:r w:rsidR="005C0670">
        <w:rPr>
          <w:rFonts w:hint="eastAsia"/>
          <w:rtl/>
        </w:rPr>
        <w:t>ام</w:t>
      </w:r>
      <w:r w:rsidR="005C0670">
        <w:rPr>
          <w:rFonts w:hint="cs"/>
          <w:rtl/>
        </w:rPr>
        <w:t>ی</w:t>
      </w:r>
      <w:r w:rsidR="005C0670">
        <w:rPr>
          <w:rtl/>
        </w:rPr>
        <w:t xml:space="preserve"> نما</w:t>
      </w:r>
      <w:r w:rsidR="005C0670">
        <w:rPr>
          <w:rFonts w:hint="cs"/>
          <w:rtl/>
        </w:rPr>
        <w:t>ی</w:t>
      </w:r>
      <w:r w:rsidR="005C0670">
        <w:rPr>
          <w:rFonts w:hint="eastAsia"/>
          <w:rtl/>
        </w:rPr>
        <w:t>ش</w:t>
      </w:r>
      <w:r w:rsidR="005C0670">
        <w:rPr>
          <w:rtl/>
        </w:rPr>
        <w:t xml:space="preserve"> داده م</w:t>
      </w:r>
      <w:r w:rsidR="005C0670">
        <w:rPr>
          <w:rFonts w:hint="cs"/>
          <w:rtl/>
        </w:rPr>
        <w:t>ی‌</w:t>
      </w:r>
      <w:r w:rsidR="005C0670">
        <w:rPr>
          <w:rFonts w:hint="eastAsia"/>
          <w:rtl/>
        </w:rPr>
        <w:t>شود</w:t>
      </w:r>
      <w:r w:rsidR="005C0670">
        <w:rPr>
          <w:rtl/>
        </w:rPr>
        <w:t xml:space="preserve"> که نشان‌دهنده عدم اتصال ربات مربوطه است.</w:t>
      </w:r>
    </w:p>
    <w:p w:rsidR="005C0670" w:rsidRDefault="002753F5" w:rsidP="002753F5">
      <w:pPr>
        <w:bidi/>
      </w:pPr>
      <w:r>
        <w:rPr>
          <w:rFonts w:hint="cs"/>
          <w:rtl/>
        </w:rPr>
        <w:t xml:space="preserve">با </w:t>
      </w:r>
      <w:r>
        <w:rPr>
          <w:rtl/>
        </w:rPr>
        <w:t xml:space="preserve">تابع </w:t>
      </w:r>
      <w:r w:rsidR="005C0670">
        <w:t>Send_RPM_to_Robot</w:t>
      </w:r>
      <w:r>
        <w:rPr>
          <w:rFonts w:hint="cs"/>
          <w:rtl/>
        </w:rPr>
        <w:t xml:space="preserve"> </w:t>
      </w:r>
      <w:r w:rsidR="005C0670">
        <w:rPr>
          <w:rtl/>
        </w:rPr>
        <w:t>مقاد</w:t>
      </w:r>
      <w:r w:rsidR="005C0670">
        <w:rPr>
          <w:rFonts w:hint="cs"/>
          <w:rtl/>
        </w:rPr>
        <w:t>ی</w:t>
      </w:r>
      <w:r w:rsidR="005C0670">
        <w:rPr>
          <w:rFonts w:hint="eastAsia"/>
          <w:rtl/>
        </w:rPr>
        <w:t>ر</w:t>
      </w:r>
      <w:r w:rsidR="005C0670">
        <w:rPr>
          <w:rtl/>
        </w:rPr>
        <w:t xml:space="preserve"> </w:t>
      </w:r>
      <w:r>
        <w:rPr>
          <w:rFonts w:hint="cs"/>
          <w:rtl/>
        </w:rPr>
        <w:t>سرعت دلخواه</w:t>
      </w:r>
      <w:r w:rsidR="005C0670">
        <w:rPr>
          <w:rFonts w:hint="cs"/>
          <w:rtl/>
        </w:rPr>
        <w:t xml:space="preserve"> چرخ </w:t>
      </w:r>
      <w:r w:rsidR="005C0670">
        <w:rPr>
          <w:rtl/>
        </w:rPr>
        <w:t>چپ و راست</w:t>
      </w:r>
      <w:r>
        <w:rPr>
          <w:rFonts w:hint="cs"/>
          <w:rtl/>
        </w:rPr>
        <w:t xml:space="preserve"> تولید شده توسط الگوریتم کنترلی یا همان </w:t>
      </w:r>
      <w:r>
        <w:t>rpmrRightD</w:t>
      </w:r>
      <w:r>
        <w:rPr>
          <w:rFonts w:hint="cs"/>
          <w:rtl/>
          <w:lang w:bidi="fa-IR"/>
        </w:rPr>
        <w:t xml:space="preserve"> و </w:t>
      </w:r>
      <w:r>
        <w:rPr>
          <w:lang w:bidi="fa-IR"/>
        </w:rPr>
        <w:t>rpmLeftD</w:t>
      </w:r>
      <w:r w:rsidR="005C0670">
        <w:rPr>
          <w:rtl/>
        </w:rPr>
        <w:t xml:space="preserve"> و شناسه</w:t>
      </w:r>
      <w:r>
        <w:rPr>
          <w:rFonts w:hint="cs"/>
          <w:rtl/>
        </w:rPr>
        <w:t xml:space="preserve">‌ی متناظر با </w:t>
      </w:r>
      <w:r>
        <w:t>COM</w:t>
      </w:r>
      <w:r w:rsidR="005C0670">
        <w:rPr>
          <w:rtl/>
        </w:rPr>
        <w:t xml:space="preserve"> ربات را به عنوان ورود</w:t>
      </w:r>
      <w:r w:rsidR="005C0670">
        <w:rPr>
          <w:rFonts w:hint="cs"/>
          <w:rtl/>
        </w:rPr>
        <w:t>ی</w:t>
      </w:r>
      <w:r w:rsidR="005C0670">
        <w:rPr>
          <w:rtl/>
        </w:rPr>
        <w:t xml:space="preserve"> م</w:t>
      </w:r>
      <w:r w:rsidR="005C0670">
        <w:rPr>
          <w:rFonts w:hint="cs"/>
          <w:rtl/>
        </w:rPr>
        <w:t>ی‌</w:t>
      </w:r>
      <w:r w:rsidR="005C0670">
        <w:rPr>
          <w:rFonts w:hint="eastAsia"/>
          <w:rtl/>
        </w:rPr>
        <w:t>گ</w:t>
      </w:r>
      <w:r w:rsidR="005C0670">
        <w:rPr>
          <w:rFonts w:hint="cs"/>
          <w:rtl/>
        </w:rPr>
        <w:t>ی</w:t>
      </w:r>
      <w:r w:rsidR="005C0670">
        <w:rPr>
          <w:rFonts w:hint="eastAsia"/>
          <w:rtl/>
        </w:rPr>
        <w:t>رد</w:t>
      </w:r>
      <w:r w:rsidR="005C0670">
        <w:rPr>
          <w:rtl/>
        </w:rPr>
        <w:t>.</w:t>
      </w:r>
      <w:r w:rsidR="005C0670">
        <w:rPr>
          <w:rFonts w:hint="cs"/>
          <w:rtl/>
        </w:rPr>
        <w:t xml:space="preserve"> </w:t>
      </w:r>
      <w:r w:rsidR="005C0670">
        <w:rPr>
          <w:rtl/>
        </w:rPr>
        <w:t>مقاد</w:t>
      </w:r>
      <w:r w:rsidR="005C0670">
        <w:rPr>
          <w:rFonts w:hint="cs"/>
          <w:rtl/>
        </w:rPr>
        <w:t>ی</w:t>
      </w:r>
      <w:r w:rsidR="005C0670">
        <w:rPr>
          <w:rFonts w:hint="eastAsia"/>
          <w:rtl/>
        </w:rPr>
        <w:t>ر</w:t>
      </w:r>
      <w:r w:rsidR="005C0670">
        <w:rPr>
          <w:rtl/>
        </w:rPr>
        <w:t xml:space="preserve"> </w:t>
      </w:r>
      <w:r>
        <w:rPr>
          <w:rFonts w:hint="cs"/>
          <w:rtl/>
        </w:rPr>
        <w:t>سرعت</w:t>
      </w:r>
      <w:r w:rsidR="005C0670">
        <w:rPr>
          <w:rtl/>
        </w:rPr>
        <w:t xml:space="preserve"> به </w:t>
      </w:r>
      <w:r w:rsidR="005C0670">
        <w:rPr>
          <w:rFonts w:hint="cs"/>
          <w:rtl/>
        </w:rPr>
        <w:t>ی</w:t>
      </w:r>
      <w:r w:rsidR="005C0670">
        <w:rPr>
          <w:rFonts w:hint="eastAsia"/>
          <w:rtl/>
        </w:rPr>
        <w:t>ک</w:t>
      </w:r>
      <w:r w:rsidR="005C0670">
        <w:rPr>
          <w:rtl/>
        </w:rPr>
        <w:t xml:space="preserve"> </w:t>
      </w:r>
      <w:r>
        <w:rPr>
          <w:rFonts w:hint="cs"/>
          <w:rtl/>
        </w:rPr>
        <w:t>بسته‌ی</w:t>
      </w:r>
      <w:r w:rsidR="005C0670">
        <w:rPr>
          <w:rtl/>
        </w:rPr>
        <w:t xml:space="preserve"> قالب‌بند</w:t>
      </w:r>
      <w:r w:rsidR="005C0670">
        <w:rPr>
          <w:rFonts w:hint="cs"/>
          <w:rtl/>
        </w:rPr>
        <w:t>ی</w:t>
      </w:r>
      <w:r w:rsidR="005C0670">
        <w:rPr>
          <w:rtl/>
        </w:rPr>
        <w:t xml:space="preserve"> شده</w:t>
      </w:r>
      <w:r>
        <w:rPr>
          <w:rFonts w:hint="cs"/>
          <w:rtl/>
        </w:rPr>
        <w:t>‌ی 2 بایتی که در بخش4-4-3 توضیح داده شد، تبدیل شده و</w:t>
      </w:r>
      <w:r w:rsidR="005C0670">
        <w:rPr>
          <w:rtl/>
        </w:rPr>
        <w:t xml:space="preserve"> به </w:t>
      </w:r>
      <w:r>
        <w:rPr>
          <w:rFonts w:hint="cs"/>
          <w:rtl/>
        </w:rPr>
        <w:t>درگاه</w:t>
      </w:r>
      <w:r w:rsidR="005C0670">
        <w:rPr>
          <w:rtl/>
        </w:rPr>
        <w:t xml:space="preserve"> سر</w:t>
      </w:r>
      <w:r w:rsidR="005C0670">
        <w:rPr>
          <w:rFonts w:hint="cs"/>
          <w:rtl/>
        </w:rPr>
        <w:t>ی</w:t>
      </w:r>
      <w:r w:rsidR="005C0670">
        <w:rPr>
          <w:rFonts w:hint="eastAsia"/>
          <w:rtl/>
        </w:rPr>
        <w:t>ال</w:t>
      </w:r>
      <w:r w:rsidR="005C0670">
        <w:rPr>
          <w:rtl/>
        </w:rPr>
        <w:t xml:space="preserve"> مربوط به ربات مورد</w:t>
      </w:r>
      <w:r>
        <w:rPr>
          <w:rFonts w:hint="cs"/>
          <w:rtl/>
        </w:rPr>
        <w:t xml:space="preserve"> </w:t>
      </w:r>
      <w:r w:rsidR="005C0670">
        <w:rPr>
          <w:rtl/>
        </w:rPr>
        <w:t>نظر ارسال م</w:t>
      </w:r>
      <w:r w:rsidR="005C0670">
        <w:rPr>
          <w:rFonts w:hint="cs"/>
          <w:rtl/>
        </w:rPr>
        <w:t>ی‌</w:t>
      </w:r>
      <w:r w:rsidR="005C0670">
        <w:rPr>
          <w:rFonts w:hint="eastAsia"/>
          <w:rtl/>
        </w:rPr>
        <w:t>شود</w:t>
      </w:r>
      <w:r w:rsidR="005C0670">
        <w:rPr>
          <w:rFonts w:hint="cs"/>
          <w:rtl/>
        </w:rPr>
        <w:t>.</w:t>
      </w:r>
    </w:p>
    <w:p w:rsidR="005C0670" w:rsidRDefault="005C0670" w:rsidP="005C0670">
      <w:pPr>
        <w:pStyle w:val="Heading3"/>
      </w:pPr>
      <w:r>
        <w:rPr>
          <w:rFonts w:hint="cs"/>
          <w:rtl/>
        </w:rPr>
        <w:lastRenderedPageBreak/>
        <w:t>موقعیت یابی</w:t>
      </w:r>
      <w:r>
        <w:rPr>
          <w:rtl/>
          <w:lang w:bidi="ar-SA"/>
        </w:rPr>
        <w:t xml:space="preserve"> ربات</w:t>
      </w:r>
    </w:p>
    <w:p w:rsidR="005C0670" w:rsidRDefault="005C0670" w:rsidP="006E7FD2">
      <w:pPr>
        <w:bidi/>
      </w:pPr>
      <w:r>
        <w:rPr>
          <w:rtl/>
        </w:rPr>
        <w:t xml:space="preserve">   </w:t>
      </w:r>
      <w:r>
        <w:rPr>
          <w:rFonts w:hint="cs"/>
          <w:rtl/>
        </w:rPr>
        <w:t>موقعیت یابی</w:t>
      </w:r>
      <w:r>
        <w:rPr>
          <w:rStyle w:val="FootnoteReference"/>
          <w:rtl/>
        </w:rPr>
        <w:footnoteReference w:id="67"/>
      </w:r>
      <w:r>
        <w:rPr>
          <w:rtl/>
        </w:rPr>
        <w:t xml:space="preserve"> ربات به فرآ</w:t>
      </w:r>
      <w:r>
        <w:rPr>
          <w:rFonts w:hint="cs"/>
          <w:rtl/>
        </w:rPr>
        <w:t>ی</w:t>
      </w:r>
      <w:r>
        <w:rPr>
          <w:rFonts w:hint="eastAsia"/>
          <w:rtl/>
        </w:rPr>
        <w:t>ند</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sidR="006E7FD2">
        <w:rPr>
          <w:rFonts w:hint="cs"/>
          <w:rtl/>
        </w:rPr>
        <w:t xml:space="preserve"> </w:t>
      </w:r>
      <m:oMath>
        <m:r>
          <w:rPr>
            <w:rFonts w:ascii="Cambria Math" w:hAnsi="Cambria Math"/>
          </w:rPr>
          <m:t>x</m:t>
        </m:r>
      </m:oMath>
      <w:r>
        <w:rPr>
          <w:rtl/>
        </w:rPr>
        <w:t xml:space="preserve"> و</w:t>
      </w:r>
      <w:r w:rsidR="006E7FD2">
        <w:rPr>
          <w:rFonts w:hint="cs"/>
          <w:rtl/>
        </w:rPr>
        <w:t xml:space="preserve"> </w:t>
      </w:r>
      <m:oMath>
        <m:r>
          <w:rPr>
            <w:rFonts w:ascii="Cambria Math" w:hAnsi="Cambria Math"/>
          </w:rPr>
          <m:t>y</m:t>
        </m:r>
      </m:oMath>
      <w:r>
        <w:rPr>
          <w:rtl/>
        </w:rPr>
        <w:t xml:space="preserve"> </w:t>
      </w:r>
      <w:r w:rsidR="006E7FD2">
        <w:rPr>
          <w:rFonts w:hint="cs"/>
          <w:rtl/>
          <w:lang w:bidi="fa-IR"/>
        </w:rPr>
        <w:t xml:space="preserve">و </w:t>
      </w:r>
      <w:r>
        <w:rPr>
          <w:rtl/>
        </w:rPr>
        <w:t>جهت</w:t>
      </w:r>
      <w:r w:rsidR="006E7FD2">
        <w:rPr>
          <w:rFonts w:hint="cs"/>
          <w:rtl/>
        </w:rPr>
        <w:t xml:space="preserve"> </w:t>
      </w:r>
      <m:oMath>
        <m:r>
          <w:rPr>
            <w:rFonts w:ascii="Cambria Math" w:hAnsi="Cambria Math" w:cs="Cambria Math" w:hint="cs"/>
            <w:rtl/>
          </w:rPr>
          <m:t>θ</m:t>
        </m:r>
      </m:oMath>
      <w:r>
        <w:rPr>
          <w:rtl/>
        </w:rPr>
        <w:t xml:space="preserve"> </w:t>
      </w:r>
      <w:r>
        <w:rPr>
          <w:rFonts w:hint="cs"/>
          <w:rtl/>
        </w:rPr>
        <w:t>ی</w:t>
      </w:r>
      <w:r>
        <w:rPr>
          <w:rFonts w:hint="eastAsia"/>
          <w:rtl/>
        </w:rPr>
        <w:t>ک</w:t>
      </w:r>
      <w:r>
        <w:rPr>
          <w:rtl/>
        </w:rPr>
        <w:t xml:space="preserve"> ربات در مح</w:t>
      </w:r>
      <w:r>
        <w:rPr>
          <w:rFonts w:hint="cs"/>
          <w:rtl/>
        </w:rPr>
        <w:t>ی</w:t>
      </w:r>
      <w:r>
        <w:rPr>
          <w:rFonts w:hint="eastAsia"/>
          <w:rtl/>
        </w:rPr>
        <w:t>ط</w:t>
      </w:r>
      <w:r>
        <w:rPr>
          <w:rtl/>
        </w:rPr>
        <w:t xml:space="preserve"> خود اطلاق م</w:t>
      </w:r>
      <w:r>
        <w:rPr>
          <w:rFonts w:hint="cs"/>
          <w:rtl/>
        </w:rPr>
        <w:t>ی‌</w:t>
      </w:r>
      <w:r>
        <w:rPr>
          <w:rFonts w:hint="eastAsia"/>
          <w:rtl/>
        </w:rPr>
        <w:t>شود</w:t>
      </w:r>
      <w:r>
        <w:rPr>
          <w:rtl/>
        </w:rPr>
        <w:t>. فرآ</w:t>
      </w:r>
      <w:r>
        <w:rPr>
          <w:rFonts w:hint="cs"/>
          <w:rtl/>
        </w:rPr>
        <w:t>ی</w:t>
      </w:r>
      <w:r>
        <w:rPr>
          <w:rFonts w:hint="eastAsia"/>
          <w:rtl/>
        </w:rPr>
        <w:t>ند</w:t>
      </w:r>
      <w:r>
        <w:rPr>
          <w:rtl/>
        </w:rPr>
        <w:t xml:space="preserve"> </w:t>
      </w:r>
      <w:r>
        <w:rPr>
          <w:rFonts w:hint="cs"/>
          <w:rtl/>
        </w:rPr>
        <w:t>موقعیت یابی</w:t>
      </w:r>
      <w:r>
        <w:rPr>
          <w:rtl/>
        </w:rPr>
        <w:t xml:space="preserve"> شامل </w:t>
      </w:r>
      <w:r>
        <w:rPr>
          <w:rFonts w:hint="cs"/>
          <w:rtl/>
        </w:rPr>
        <w:t>ی</w:t>
      </w:r>
      <w:r>
        <w:rPr>
          <w:rFonts w:hint="eastAsia"/>
          <w:rtl/>
        </w:rPr>
        <w:t>کپارچه‌ساز</w:t>
      </w:r>
      <w:r>
        <w:rPr>
          <w:rFonts w:hint="cs"/>
          <w:rtl/>
        </w:rPr>
        <w:t>ی</w:t>
      </w:r>
      <w:r>
        <w:rPr>
          <w:rtl/>
        </w:rPr>
        <w:t xml:space="preserve"> داده‌ها</w:t>
      </w:r>
      <w:r>
        <w:rPr>
          <w:rFonts w:hint="cs"/>
          <w:rtl/>
        </w:rPr>
        <w:t>ی</w:t>
      </w:r>
      <w:r>
        <w:rPr>
          <w:rtl/>
        </w:rPr>
        <w:t xml:space="preserve"> حسگر </w:t>
      </w:r>
      <w:r w:rsidR="006E7FD2">
        <w:rPr>
          <w:rFonts w:hint="cs"/>
          <w:rtl/>
        </w:rPr>
        <w:t xml:space="preserve">(دوربین) </w:t>
      </w:r>
      <w:r>
        <w:rPr>
          <w:rtl/>
        </w:rPr>
        <w:t>با نقشه مح</w:t>
      </w:r>
      <w:r>
        <w:rPr>
          <w:rFonts w:hint="cs"/>
          <w:rtl/>
        </w:rPr>
        <w:t>ی</w:t>
      </w:r>
      <w:r>
        <w:rPr>
          <w:rFonts w:hint="eastAsia"/>
          <w:rtl/>
        </w:rPr>
        <w:t>ط</w:t>
      </w:r>
      <w:r>
        <w:rPr>
          <w:rtl/>
        </w:rPr>
        <w:t xml:space="preserve"> است که به ربات امکان </w:t>
      </w:r>
      <w:r>
        <w:rPr>
          <w:rFonts w:hint="eastAsia"/>
          <w:rtl/>
        </w:rPr>
        <w:t>تخم</w:t>
      </w:r>
      <w:r>
        <w:rPr>
          <w:rFonts w:hint="cs"/>
          <w:rtl/>
        </w:rPr>
        <w:t>ی</w:t>
      </w:r>
      <w:r>
        <w:rPr>
          <w:rFonts w:hint="eastAsia"/>
          <w:rtl/>
        </w:rPr>
        <w:t>ن</w:t>
      </w:r>
      <w:r>
        <w:rPr>
          <w:rtl/>
        </w:rPr>
        <w:t xml:space="preserve"> دق</w:t>
      </w:r>
      <w:r>
        <w:rPr>
          <w:rFonts w:hint="cs"/>
          <w:rtl/>
        </w:rPr>
        <w:t>ی</w:t>
      </w:r>
      <w:r>
        <w:rPr>
          <w:rFonts w:hint="eastAsia"/>
          <w:rtl/>
        </w:rPr>
        <w:t>ق</w:t>
      </w:r>
      <w:r>
        <w:rPr>
          <w:rtl/>
        </w:rPr>
        <w:t xml:space="preserve"> مکان و جهت خود را م</w:t>
      </w:r>
      <w:r>
        <w:rPr>
          <w:rFonts w:hint="cs"/>
          <w:rtl/>
        </w:rPr>
        <w:t>ی‌</w:t>
      </w:r>
      <w:r>
        <w:rPr>
          <w:rFonts w:hint="eastAsia"/>
          <w:rtl/>
        </w:rPr>
        <w:t>دهد</w:t>
      </w:r>
      <w:r>
        <w:rPr>
          <w:rtl/>
        </w:rPr>
        <w:t>.</w:t>
      </w:r>
      <w:r w:rsidR="006E7FD2">
        <w:rPr>
          <w:rFonts w:hint="cs"/>
          <w:rtl/>
        </w:rPr>
        <w:t xml:space="preserve"> </w:t>
      </w:r>
      <w:r>
        <w:rPr>
          <w:rFonts w:hint="cs"/>
          <w:rtl/>
        </w:rPr>
        <w:t xml:space="preserve">در این </w:t>
      </w:r>
      <w:r w:rsidR="006E7FD2">
        <w:rPr>
          <w:rFonts w:hint="cs"/>
          <w:rtl/>
        </w:rPr>
        <w:t>برنامه</w:t>
      </w:r>
      <w:r>
        <w:rPr>
          <w:rFonts w:hint="cs"/>
          <w:rtl/>
        </w:rPr>
        <w:t>، موقعیت یابی</w:t>
      </w:r>
      <w:r>
        <w:rPr>
          <w:rtl/>
        </w:rPr>
        <w:t xml:space="preserve"> ربات از طر</w:t>
      </w:r>
      <w:r>
        <w:rPr>
          <w:rFonts w:hint="cs"/>
          <w:rtl/>
        </w:rPr>
        <w:t>ی</w:t>
      </w:r>
      <w:r>
        <w:rPr>
          <w:rFonts w:hint="eastAsia"/>
          <w:rtl/>
        </w:rPr>
        <w:t>ق</w:t>
      </w:r>
      <w:r>
        <w:rPr>
          <w:rtl/>
        </w:rPr>
        <w:t xml:space="preserve"> تکن</w:t>
      </w:r>
      <w:r>
        <w:rPr>
          <w:rFonts w:hint="cs"/>
          <w:rtl/>
        </w:rPr>
        <w:t>ی</w:t>
      </w:r>
      <w:r>
        <w:rPr>
          <w:rFonts w:hint="eastAsia"/>
          <w:rtl/>
        </w:rPr>
        <w:t>ک‌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sidR="006E7FD2">
        <w:rPr>
          <w:rFonts w:hint="cs"/>
          <w:rtl/>
        </w:rPr>
        <w:t xml:space="preserve"> یا پردازش تصویر</w:t>
      </w:r>
      <w:r>
        <w:rPr>
          <w:rtl/>
        </w:rPr>
        <w:t xml:space="preserve"> انجام م</w:t>
      </w:r>
      <w:r>
        <w:rPr>
          <w:rFonts w:hint="cs"/>
          <w:rtl/>
        </w:rPr>
        <w:t>ی‌</w:t>
      </w:r>
      <w:r>
        <w:rPr>
          <w:rFonts w:hint="eastAsia"/>
          <w:rtl/>
        </w:rPr>
        <w:t>شود</w:t>
      </w:r>
      <w:r>
        <w:rPr>
          <w:rtl/>
        </w:rPr>
        <w:t>. تصاو</w:t>
      </w:r>
      <w:r>
        <w:rPr>
          <w:rFonts w:hint="cs"/>
          <w:rtl/>
        </w:rPr>
        <w:t>ی</w:t>
      </w:r>
      <w:r>
        <w:rPr>
          <w:rFonts w:hint="eastAsia"/>
          <w:rtl/>
        </w:rPr>
        <w:t>ر</w:t>
      </w:r>
      <w:r>
        <w:rPr>
          <w:rtl/>
        </w:rPr>
        <w:t xml:space="preserve"> و</w:t>
      </w:r>
      <w:r>
        <w:rPr>
          <w:rFonts w:hint="cs"/>
          <w:rtl/>
        </w:rPr>
        <w:t>ی</w:t>
      </w:r>
      <w:r>
        <w:rPr>
          <w:rFonts w:hint="eastAsia"/>
          <w:rtl/>
        </w:rPr>
        <w:t>دئو</w:t>
      </w:r>
      <w:r>
        <w:rPr>
          <w:rFonts w:hint="cs"/>
          <w:rtl/>
        </w:rPr>
        <w:t>یی</w:t>
      </w:r>
      <w:r>
        <w:rPr>
          <w:rtl/>
        </w:rPr>
        <w:t xml:space="preserve"> از </w:t>
      </w:r>
      <w:r>
        <w:rPr>
          <w:rFonts w:hint="cs"/>
          <w:rtl/>
        </w:rPr>
        <w:t>ی</w:t>
      </w:r>
      <w:r>
        <w:rPr>
          <w:rFonts w:hint="eastAsia"/>
          <w:rtl/>
        </w:rPr>
        <w:t>ک</w:t>
      </w:r>
      <w:r>
        <w:rPr>
          <w:rtl/>
        </w:rPr>
        <w:t xml:space="preserve"> </w:t>
      </w:r>
      <w:r w:rsidR="006E7FD2">
        <w:rPr>
          <w:rFonts w:hint="cs"/>
          <w:rtl/>
        </w:rPr>
        <w:t>دوربین تلفن همراه</w:t>
      </w:r>
      <w:r>
        <w:rPr>
          <w:rtl/>
        </w:rPr>
        <w:t xml:space="preserve"> ضبط </w:t>
      </w:r>
      <w:r w:rsidR="006E7FD2">
        <w:rPr>
          <w:rFonts w:hint="cs"/>
          <w:rtl/>
        </w:rPr>
        <w:t>می‌شوند</w:t>
      </w:r>
      <w:r>
        <w:rPr>
          <w:rtl/>
        </w:rPr>
        <w:t xml:space="preserve"> و از کتابخانه </w:t>
      </w:r>
      <w:r>
        <w:t>OpenCV</w:t>
      </w:r>
      <w:r>
        <w:rPr>
          <w:rtl/>
        </w:rPr>
        <w:t xml:space="preserve"> برا</w:t>
      </w:r>
      <w:r>
        <w:rPr>
          <w:rFonts w:hint="cs"/>
          <w:rtl/>
        </w:rPr>
        <w:t>ی</w:t>
      </w:r>
      <w:r>
        <w:rPr>
          <w:rtl/>
        </w:rPr>
        <w:t xml:space="preserve"> انجام تشخ</w:t>
      </w:r>
      <w:r>
        <w:rPr>
          <w:rFonts w:hint="cs"/>
          <w:rtl/>
        </w:rPr>
        <w:t>ی</w:t>
      </w:r>
      <w:r>
        <w:rPr>
          <w:rFonts w:hint="eastAsia"/>
          <w:rtl/>
        </w:rPr>
        <w:t>ص</w:t>
      </w:r>
      <w:r>
        <w:rPr>
          <w:rtl/>
        </w:rPr>
        <w:t xml:space="preserve"> </w:t>
      </w:r>
      <w:r w:rsidR="006E7FD2">
        <w:rPr>
          <w:rFonts w:hint="cs"/>
          <w:rtl/>
        </w:rPr>
        <w:t>رنگ</w:t>
      </w:r>
      <w:r>
        <w:rPr>
          <w:rtl/>
        </w:rPr>
        <w:t xml:space="preserve"> بر مبنا</w:t>
      </w:r>
      <w:r>
        <w:rPr>
          <w:rFonts w:hint="cs"/>
          <w:rtl/>
        </w:rPr>
        <w:t>ی</w:t>
      </w:r>
      <w:r>
        <w:rPr>
          <w:rtl/>
        </w:rPr>
        <w:t xml:space="preserve"> رنگ استفاده م</w:t>
      </w:r>
      <w:r>
        <w:rPr>
          <w:rFonts w:hint="cs"/>
          <w:rtl/>
        </w:rPr>
        <w:t>ی‌</w:t>
      </w:r>
      <w:r>
        <w:rPr>
          <w:rFonts w:hint="eastAsia"/>
          <w:rtl/>
        </w:rPr>
        <w:t>کند</w:t>
      </w:r>
      <w:r>
        <w:rPr>
          <w:rtl/>
        </w:rPr>
        <w:t>. هر ش</w:t>
      </w:r>
      <w:r>
        <w:rPr>
          <w:rFonts w:hint="cs"/>
          <w:rtl/>
        </w:rPr>
        <w:t>ی</w:t>
      </w:r>
      <w:r>
        <w:rPr>
          <w:rFonts w:hint="eastAsia"/>
          <w:rtl/>
        </w:rPr>
        <w:t>ء</w:t>
      </w:r>
      <w:r>
        <w:rPr>
          <w:rtl/>
        </w:rPr>
        <w:t xml:space="preserve"> شناسا</w:t>
      </w:r>
      <w:r>
        <w:rPr>
          <w:rFonts w:hint="cs"/>
          <w:rtl/>
        </w:rPr>
        <w:t>یی</w:t>
      </w:r>
      <w:r>
        <w:rPr>
          <w:rtl/>
        </w:rPr>
        <w:t xml:space="preserve"> شده با </w:t>
      </w:r>
      <w:r>
        <w:rPr>
          <w:rFonts w:hint="cs"/>
          <w:rtl/>
        </w:rPr>
        <w:t>ی</w:t>
      </w:r>
      <w:r>
        <w:rPr>
          <w:rFonts w:hint="eastAsia"/>
          <w:rtl/>
        </w:rPr>
        <w:t>ک</w:t>
      </w:r>
      <w:r>
        <w:rPr>
          <w:rtl/>
        </w:rPr>
        <w:t xml:space="preserve"> رنگ منحصربه‌فرد متناظر است و موقع</w:t>
      </w:r>
      <w:r>
        <w:rPr>
          <w:rFonts w:hint="cs"/>
          <w:rtl/>
        </w:rPr>
        <w:t>ی</w:t>
      </w:r>
      <w:r>
        <w:rPr>
          <w:rtl/>
        </w:rPr>
        <w:t>ت آن از طر</w:t>
      </w:r>
      <w:r>
        <w:rPr>
          <w:rFonts w:hint="cs"/>
          <w:rtl/>
        </w:rPr>
        <w:t>ی</w:t>
      </w:r>
      <w:r>
        <w:rPr>
          <w:rFonts w:hint="eastAsia"/>
          <w:rtl/>
        </w:rPr>
        <w:t>ق</w:t>
      </w:r>
      <w:r>
        <w:rPr>
          <w:rtl/>
        </w:rPr>
        <w:t xml:space="preserve"> تجز</w:t>
      </w:r>
      <w:r>
        <w:rPr>
          <w:rFonts w:hint="cs"/>
          <w:rtl/>
        </w:rPr>
        <w:t>ی</w:t>
      </w:r>
      <w:r>
        <w:rPr>
          <w:rFonts w:hint="eastAsia"/>
          <w:rtl/>
        </w:rPr>
        <w:t>ه</w:t>
      </w:r>
      <w:r>
        <w:rPr>
          <w:rtl/>
        </w:rPr>
        <w:t xml:space="preserve"> و تحل</w:t>
      </w:r>
      <w:r>
        <w:rPr>
          <w:rFonts w:hint="cs"/>
          <w:rtl/>
        </w:rPr>
        <w:t>ی</w:t>
      </w:r>
      <w:r>
        <w:rPr>
          <w:rFonts w:hint="eastAsia"/>
          <w:rtl/>
        </w:rPr>
        <w:t>ل</w:t>
      </w:r>
      <w:r>
        <w:rPr>
          <w:rtl/>
        </w:rPr>
        <w:t xml:space="preserve"> حاش</w:t>
      </w:r>
      <w:r>
        <w:rPr>
          <w:rFonts w:hint="cs"/>
          <w:rtl/>
        </w:rPr>
        <w:t>ی</w:t>
      </w:r>
      <w:r>
        <w:rPr>
          <w:rFonts w:hint="eastAsia"/>
          <w:rtl/>
        </w:rPr>
        <w:t>ه‌ها</w:t>
      </w:r>
      <w:r>
        <w:rPr>
          <w:rtl/>
        </w:rPr>
        <w:t xml:space="preserve"> در تصو</w:t>
      </w:r>
      <w:r>
        <w:rPr>
          <w:rFonts w:hint="cs"/>
          <w:rtl/>
        </w:rPr>
        <w:t>ی</w:t>
      </w:r>
      <w:r>
        <w:rPr>
          <w:rFonts w:hint="eastAsia"/>
          <w:rtl/>
        </w:rPr>
        <w:t>ر</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د</w:t>
      </w:r>
      <w:r>
        <w:rPr>
          <w:rtl/>
        </w:rPr>
        <w:t>. اش</w:t>
      </w:r>
      <w:r>
        <w:rPr>
          <w:rFonts w:hint="cs"/>
          <w:rtl/>
        </w:rPr>
        <w:t>ی</w:t>
      </w:r>
      <w:r>
        <w:rPr>
          <w:rFonts w:hint="eastAsia"/>
          <w:rtl/>
        </w:rPr>
        <w:t>اء</w:t>
      </w:r>
      <w:r>
        <w:rPr>
          <w:rtl/>
        </w:rPr>
        <w:t xml:space="preserve"> شناسا</w:t>
      </w:r>
      <w:r>
        <w:rPr>
          <w:rFonts w:hint="cs"/>
          <w:rtl/>
        </w:rPr>
        <w:t>یی</w:t>
      </w:r>
      <w:r>
        <w:rPr>
          <w:rtl/>
        </w:rPr>
        <w:t xml:space="preserve"> شده سپس با رنگ‌ها</w:t>
      </w:r>
      <w:r>
        <w:rPr>
          <w:rFonts w:hint="cs"/>
          <w:rtl/>
        </w:rPr>
        <w:t>ی</w:t>
      </w:r>
      <w:r>
        <w:rPr>
          <w:rtl/>
        </w:rPr>
        <w:t xml:space="preserve"> پ</w:t>
      </w:r>
      <w:r>
        <w:rPr>
          <w:rFonts w:hint="cs"/>
          <w:rtl/>
        </w:rPr>
        <w:t>ی</w:t>
      </w:r>
      <w:r>
        <w:rPr>
          <w:rFonts w:hint="eastAsia"/>
          <w:rtl/>
        </w:rPr>
        <w:t>ش‌تع</w:t>
      </w:r>
      <w:r>
        <w:rPr>
          <w:rFonts w:hint="cs"/>
          <w:rtl/>
        </w:rPr>
        <w:t>یی</w:t>
      </w:r>
      <w:r>
        <w:rPr>
          <w:rFonts w:hint="eastAsia"/>
          <w:rtl/>
        </w:rPr>
        <w:t>ن‌شده</w:t>
      </w:r>
      <w:r>
        <w:rPr>
          <w:rtl/>
        </w:rPr>
        <w:t xml:space="preserve"> مانند قرمز، سبز، آب</w:t>
      </w:r>
      <w:r>
        <w:rPr>
          <w:rFonts w:hint="cs"/>
          <w:rtl/>
        </w:rPr>
        <w:t>ی</w:t>
      </w:r>
      <w:r>
        <w:rPr>
          <w:rFonts w:hint="eastAsia"/>
          <w:rtl/>
        </w:rPr>
        <w:t>،</w:t>
      </w:r>
      <w:r>
        <w:rPr>
          <w:rtl/>
        </w:rPr>
        <w:t xml:space="preserve"> زرد، نارنج</w:t>
      </w:r>
      <w:r>
        <w:rPr>
          <w:rFonts w:hint="cs"/>
          <w:rtl/>
        </w:rPr>
        <w:t>ی</w:t>
      </w:r>
      <w:r>
        <w:rPr>
          <w:rtl/>
        </w:rPr>
        <w:t xml:space="preserve"> و صورت</w:t>
      </w:r>
      <w:r>
        <w:rPr>
          <w:rFonts w:hint="cs"/>
          <w:rtl/>
        </w:rPr>
        <w:t>ی</w:t>
      </w:r>
      <w:r>
        <w:rPr>
          <w:rtl/>
        </w:rPr>
        <w:t xml:space="preserve"> مرتبط م</w:t>
      </w:r>
      <w:r>
        <w:rPr>
          <w:rFonts w:hint="cs"/>
          <w:rtl/>
        </w:rPr>
        <w:t>ی‌</w:t>
      </w:r>
      <w:r>
        <w:rPr>
          <w:rFonts w:hint="eastAsia"/>
          <w:rtl/>
        </w:rPr>
        <w:t>شوند</w:t>
      </w:r>
      <w:r>
        <w:rPr>
          <w:rtl/>
        </w:rPr>
        <w:t>.</w:t>
      </w:r>
      <w:r>
        <w:rPr>
          <w:rFonts w:hint="cs"/>
          <w:rtl/>
        </w:rPr>
        <w:t xml:space="preserve"> </w:t>
      </w:r>
      <w:r>
        <w:rPr>
          <w:rFonts w:hint="eastAsia"/>
          <w:rtl/>
        </w:rPr>
        <w:t>کد</w:t>
      </w:r>
      <w:r>
        <w:rPr>
          <w:rtl/>
        </w:rPr>
        <w:t xml:space="preserve"> موقع</w:t>
      </w:r>
      <w:r>
        <w:rPr>
          <w:rFonts w:hint="cs"/>
          <w:rtl/>
        </w:rPr>
        <w:t>ی</w:t>
      </w:r>
      <w:r>
        <w:rPr>
          <w:rFonts w:hint="eastAsia"/>
          <w:rtl/>
        </w:rPr>
        <w:t>ت</w:t>
      </w:r>
      <w:r>
        <w:rPr>
          <w:rtl/>
        </w:rPr>
        <w:t xml:space="preserve"> مرکز</w:t>
      </w:r>
      <w:r>
        <w:rPr>
          <w:rFonts w:hint="cs"/>
          <w:rtl/>
        </w:rPr>
        <w:t>ی</w:t>
      </w:r>
      <w:r>
        <w:rPr>
          <w:rtl/>
        </w:rPr>
        <w:t xml:space="preserve"> هر ش</w:t>
      </w:r>
      <w:r>
        <w:rPr>
          <w:rFonts w:hint="cs"/>
          <w:rtl/>
        </w:rPr>
        <w:t>ی</w:t>
      </w:r>
      <w:r>
        <w:rPr>
          <w:rFonts w:hint="eastAsia"/>
          <w:rtl/>
        </w:rPr>
        <w:t>ء</w:t>
      </w:r>
      <w:r>
        <w:rPr>
          <w:rtl/>
        </w:rPr>
        <w:t xml:space="preserve"> شناسا</w:t>
      </w:r>
      <w:r>
        <w:rPr>
          <w:rFonts w:hint="cs"/>
          <w:rtl/>
        </w:rPr>
        <w:t>یی‌</w:t>
      </w:r>
      <w:r>
        <w:rPr>
          <w:rFonts w:hint="eastAsia"/>
          <w:rtl/>
        </w:rPr>
        <w:t>شده</w:t>
      </w:r>
      <w:r>
        <w:rPr>
          <w:rtl/>
        </w:rPr>
        <w:t xml:space="preserve"> را محاسبه م</w:t>
      </w:r>
      <w:r>
        <w:rPr>
          <w:rFonts w:hint="cs"/>
          <w:rtl/>
        </w:rPr>
        <w:t>ی‌</w:t>
      </w:r>
      <w:r>
        <w:rPr>
          <w:rFonts w:hint="eastAsia"/>
          <w:rtl/>
        </w:rPr>
        <w:t>کند</w:t>
      </w:r>
      <w:r>
        <w:rPr>
          <w:rtl/>
        </w:rPr>
        <w:t xml:space="preserve"> که موقع</w:t>
      </w:r>
      <w:r>
        <w:rPr>
          <w:rFonts w:hint="cs"/>
          <w:rtl/>
        </w:rPr>
        <w:t>ی</w:t>
      </w:r>
      <w:r>
        <w:rPr>
          <w:rFonts w:hint="eastAsia"/>
          <w:rtl/>
        </w:rPr>
        <w:t>ت</w:t>
      </w:r>
      <w:r>
        <w:rPr>
          <w:rtl/>
        </w:rPr>
        <w:t xml:space="preserve"> موردنظر ربات را نما</w:t>
      </w:r>
      <w:r>
        <w:rPr>
          <w:rFonts w:hint="cs"/>
          <w:rtl/>
        </w:rPr>
        <w:t>ی</w:t>
      </w:r>
      <w:r>
        <w:rPr>
          <w:rFonts w:hint="eastAsia"/>
          <w:rtl/>
        </w:rPr>
        <w:t>ان</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موقع</w:t>
      </w:r>
      <w:r>
        <w:rPr>
          <w:rFonts w:hint="cs"/>
          <w:rtl/>
        </w:rPr>
        <w:t>ی</w:t>
      </w:r>
      <w:r>
        <w:rPr>
          <w:rFonts w:hint="eastAsia"/>
          <w:rtl/>
        </w:rPr>
        <w:t>ت‌ها</w:t>
      </w:r>
      <w:r>
        <w:rPr>
          <w:rtl/>
        </w:rPr>
        <w:t xml:space="preserve"> برا</w:t>
      </w:r>
      <w:r>
        <w:rPr>
          <w:rFonts w:hint="cs"/>
          <w:rtl/>
        </w:rPr>
        <w:t>ی</w:t>
      </w:r>
      <w:r>
        <w:rPr>
          <w:rtl/>
        </w:rPr>
        <w:t xml:space="preserve"> </w:t>
      </w:r>
      <w:r>
        <w:rPr>
          <w:rFonts w:hint="cs"/>
          <w:rtl/>
        </w:rPr>
        <w:t>موقعیت یابی</w:t>
      </w:r>
      <w:r>
        <w:rPr>
          <w:rtl/>
        </w:rPr>
        <w:t xml:space="preserve"> استفاده م</w:t>
      </w:r>
      <w:r>
        <w:rPr>
          <w:rFonts w:hint="cs"/>
          <w:rtl/>
        </w:rPr>
        <w:t>ی‌</w:t>
      </w:r>
      <w:r>
        <w:rPr>
          <w:rFonts w:hint="eastAsia"/>
          <w:rtl/>
        </w:rPr>
        <w:t>شوند</w:t>
      </w:r>
      <w:r>
        <w:rPr>
          <w:rFonts w:hint="cs"/>
          <w:rtl/>
        </w:rPr>
        <w:t>.</w:t>
      </w:r>
    </w:p>
    <w:p w:rsidR="005C0670" w:rsidRDefault="005C0670" w:rsidP="005C0670">
      <w:pPr>
        <w:bidi/>
      </w:pPr>
      <w:r>
        <w:rPr>
          <w:rFonts w:hint="eastAsia"/>
          <w:rtl/>
        </w:rPr>
        <w:t>اطلاعات</w:t>
      </w:r>
      <w:r>
        <w:rPr>
          <w:rtl/>
        </w:rPr>
        <w:t xml:space="preserve"> </w:t>
      </w:r>
      <w:r>
        <w:rPr>
          <w:rFonts w:hint="cs"/>
          <w:rtl/>
        </w:rPr>
        <w:t>موقعیت یابی</w:t>
      </w:r>
      <w:r>
        <w:rPr>
          <w:rtl/>
        </w:rPr>
        <w:t xml:space="preserve"> برا</w:t>
      </w:r>
      <w:r>
        <w:rPr>
          <w:rFonts w:hint="cs"/>
          <w:rtl/>
        </w:rPr>
        <w:t>ی</w:t>
      </w:r>
      <w:r>
        <w:rPr>
          <w:rtl/>
        </w:rPr>
        <w:t xml:space="preserve"> پ</w:t>
      </w:r>
      <w:r>
        <w:rPr>
          <w:rFonts w:hint="cs"/>
          <w:rtl/>
        </w:rPr>
        <w:t>ی</w:t>
      </w:r>
      <w:r>
        <w:rPr>
          <w:rFonts w:hint="eastAsia"/>
          <w:rtl/>
        </w:rPr>
        <w:t>اده‌ساز</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کنترل اساس</w:t>
      </w:r>
      <w:r>
        <w:rPr>
          <w:rFonts w:hint="cs"/>
          <w:rtl/>
        </w:rPr>
        <w:t>ی</w:t>
      </w:r>
      <w:r>
        <w:rPr>
          <w:rtl/>
        </w:rPr>
        <w:t xml:space="preserve"> هستند</w:t>
      </w:r>
      <w:r>
        <w:rPr>
          <w:rFonts w:hint="cs"/>
          <w:rtl/>
        </w:rPr>
        <w:t xml:space="preserve">. </w:t>
      </w:r>
      <w:r>
        <w:rPr>
          <w:rtl/>
        </w:rPr>
        <w:t>موقع</w:t>
      </w:r>
      <w:r>
        <w:rPr>
          <w:rFonts w:hint="cs"/>
          <w:rtl/>
        </w:rPr>
        <w:t>ی</w:t>
      </w:r>
      <w:r>
        <w:rPr>
          <w:rFonts w:hint="eastAsia"/>
          <w:rtl/>
        </w:rPr>
        <w:t>ت</w:t>
      </w:r>
      <w:r>
        <w:rPr>
          <w:rtl/>
        </w:rPr>
        <w:t xml:space="preserve"> و جهت ربات به‌صورت مداوم با مقاد</w:t>
      </w:r>
      <w:r>
        <w:rPr>
          <w:rFonts w:hint="cs"/>
          <w:rtl/>
        </w:rPr>
        <w:t>ی</w:t>
      </w:r>
      <w:r>
        <w:rPr>
          <w:rFonts w:hint="eastAsia"/>
          <w:rtl/>
        </w:rPr>
        <w:t>ر</w:t>
      </w:r>
      <w:r>
        <w:rPr>
          <w:rtl/>
        </w:rPr>
        <w:t xml:space="preserve"> مرجع موردنظر مقا</w:t>
      </w:r>
      <w:r>
        <w:rPr>
          <w:rFonts w:hint="cs"/>
          <w:rtl/>
        </w:rPr>
        <w:t>ی</w:t>
      </w:r>
      <w:r>
        <w:rPr>
          <w:rFonts w:hint="eastAsia"/>
          <w:rtl/>
        </w:rPr>
        <w:t>سه</w:t>
      </w:r>
      <w:r>
        <w:rPr>
          <w:rtl/>
        </w:rPr>
        <w:t xml:space="preserve"> م</w:t>
      </w:r>
      <w:r>
        <w:rPr>
          <w:rFonts w:hint="cs"/>
          <w:rtl/>
        </w:rPr>
        <w:t>ی‌</w:t>
      </w:r>
      <w:r>
        <w:rPr>
          <w:rFonts w:hint="eastAsia"/>
          <w:rtl/>
        </w:rPr>
        <w:t>شوند</w:t>
      </w:r>
      <w:r>
        <w:rPr>
          <w:rtl/>
        </w:rPr>
        <w:t xml:space="preserve"> که امکان ا</w:t>
      </w:r>
      <w:r>
        <w:rPr>
          <w:rFonts w:hint="cs"/>
          <w:rtl/>
        </w:rPr>
        <w:t>ی</w:t>
      </w:r>
      <w:r>
        <w:rPr>
          <w:rFonts w:hint="eastAsia"/>
          <w:rtl/>
        </w:rPr>
        <w:t>جاد</w:t>
      </w:r>
      <w:r>
        <w:rPr>
          <w:rtl/>
        </w:rPr>
        <w:t xml:space="preserve"> س</w:t>
      </w:r>
      <w:r>
        <w:rPr>
          <w:rFonts w:hint="cs"/>
          <w:rtl/>
        </w:rPr>
        <w:t>ی</w:t>
      </w:r>
      <w:r>
        <w:rPr>
          <w:rFonts w:hint="eastAsia"/>
          <w:rtl/>
        </w:rPr>
        <w:t>گنال‌ها</w:t>
      </w:r>
      <w:r>
        <w:rPr>
          <w:rFonts w:hint="cs"/>
          <w:rtl/>
        </w:rPr>
        <w:t>ی</w:t>
      </w:r>
      <w:r>
        <w:rPr>
          <w:rtl/>
        </w:rPr>
        <w:t xml:space="preserve"> کنترل</w:t>
      </w:r>
      <w:r>
        <w:rPr>
          <w:rFonts w:hint="cs"/>
          <w:rtl/>
        </w:rPr>
        <w:t>ی</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حرکات ربات را فراهم م</w:t>
      </w:r>
      <w:r>
        <w:rPr>
          <w:rFonts w:hint="cs"/>
          <w:rtl/>
        </w:rPr>
        <w:t>ی‌</w:t>
      </w:r>
      <w:r>
        <w:rPr>
          <w:rFonts w:hint="eastAsia"/>
          <w:rtl/>
        </w:rPr>
        <w:t>آورد</w:t>
      </w:r>
      <w:r>
        <w:rPr>
          <w:rtl/>
        </w:rPr>
        <w:t>. ا</w:t>
      </w:r>
      <w:r>
        <w:rPr>
          <w:rFonts w:hint="cs"/>
          <w:rtl/>
        </w:rPr>
        <w:t>ی</w:t>
      </w:r>
      <w:r>
        <w:rPr>
          <w:rFonts w:hint="eastAsia"/>
          <w:rtl/>
        </w:rPr>
        <w:t>ن</w:t>
      </w:r>
      <w:r>
        <w:rPr>
          <w:rtl/>
        </w:rPr>
        <w:t xml:space="preserve"> س</w:t>
      </w:r>
      <w:r>
        <w:rPr>
          <w:rFonts w:hint="cs"/>
          <w:rtl/>
        </w:rPr>
        <w:t>ی</w:t>
      </w:r>
      <w:r>
        <w:rPr>
          <w:rFonts w:hint="eastAsia"/>
          <w:rtl/>
        </w:rPr>
        <w:t>ستم</w:t>
      </w:r>
      <w:r>
        <w:rPr>
          <w:rtl/>
        </w:rPr>
        <w:t xml:space="preserve"> </w:t>
      </w:r>
      <w:r>
        <w:rPr>
          <w:rFonts w:hint="eastAsia"/>
          <w:rtl/>
        </w:rPr>
        <w:t>بازخورد</w:t>
      </w:r>
      <w:r>
        <w:rPr>
          <w:rtl/>
        </w:rPr>
        <w:t xml:space="preserve"> حلقه‌بسته مطمئن م</w:t>
      </w:r>
      <w:r>
        <w:rPr>
          <w:rFonts w:hint="cs"/>
          <w:rtl/>
        </w:rPr>
        <w:t>ی‌</w:t>
      </w:r>
      <w:r>
        <w:rPr>
          <w:rFonts w:hint="eastAsia"/>
          <w:rtl/>
        </w:rPr>
        <w:t>شود</w:t>
      </w:r>
      <w:r>
        <w:rPr>
          <w:rtl/>
        </w:rPr>
        <w:t xml:space="preserve"> که ربات در مس</w:t>
      </w:r>
      <w:r>
        <w:rPr>
          <w:rFonts w:hint="cs"/>
          <w:rtl/>
        </w:rPr>
        <w:t>ی</w:t>
      </w:r>
      <w:r>
        <w:rPr>
          <w:rFonts w:hint="eastAsia"/>
          <w:rtl/>
        </w:rPr>
        <w:t>ر</w:t>
      </w:r>
      <w:r>
        <w:rPr>
          <w:rtl/>
        </w:rPr>
        <w:t xml:space="preserve"> موردنظر قرار گرفته و وظا</w:t>
      </w:r>
      <w:r>
        <w:rPr>
          <w:rFonts w:hint="cs"/>
          <w:rtl/>
        </w:rPr>
        <w:t>ی</w:t>
      </w:r>
      <w:r>
        <w:rPr>
          <w:rFonts w:hint="eastAsia"/>
          <w:rtl/>
        </w:rPr>
        <w:t>ف</w:t>
      </w:r>
      <w:r>
        <w:rPr>
          <w:rtl/>
        </w:rPr>
        <w:t xml:space="preserve"> خود را به‌صورت دق</w:t>
      </w:r>
      <w:r>
        <w:rPr>
          <w:rFonts w:hint="cs"/>
          <w:rtl/>
        </w:rPr>
        <w:t>ی</w:t>
      </w:r>
      <w:r>
        <w:rPr>
          <w:rFonts w:hint="eastAsia"/>
          <w:rtl/>
        </w:rPr>
        <w:t>ق</w:t>
      </w:r>
      <w:r>
        <w:rPr>
          <w:rtl/>
        </w:rPr>
        <w:t xml:space="preserve"> در مح</w:t>
      </w:r>
      <w:r>
        <w:rPr>
          <w:rFonts w:hint="cs"/>
          <w:rtl/>
        </w:rPr>
        <w:t>ی</w:t>
      </w:r>
      <w:r>
        <w:rPr>
          <w:rFonts w:hint="eastAsia"/>
          <w:rtl/>
        </w:rPr>
        <w:t>ط</w:t>
      </w:r>
      <w:r>
        <w:rPr>
          <w:rtl/>
        </w:rPr>
        <w:t xml:space="preserve"> واقع</w:t>
      </w:r>
      <w:r>
        <w:rPr>
          <w:rFonts w:hint="cs"/>
          <w:rtl/>
        </w:rPr>
        <w:t>ی</w:t>
      </w:r>
      <w:r>
        <w:rPr>
          <w:rtl/>
        </w:rPr>
        <w:t xml:space="preserve"> انجام م</w:t>
      </w:r>
      <w:r>
        <w:rPr>
          <w:rFonts w:hint="cs"/>
          <w:rtl/>
        </w:rPr>
        <w:t>ی‌</w:t>
      </w:r>
      <w:r>
        <w:rPr>
          <w:rFonts w:hint="eastAsia"/>
          <w:rtl/>
        </w:rPr>
        <w:t>دهد</w:t>
      </w:r>
      <w:r>
        <w:rPr>
          <w:rtl/>
        </w:rPr>
        <w:t>. به طور کل</w:t>
      </w:r>
      <w:r>
        <w:rPr>
          <w:rFonts w:hint="cs"/>
          <w:rtl/>
        </w:rPr>
        <w:t>ی</w:t>
      </w:r>
      <w:r>
        <w:rPr>
          <w:rFonts w:hint="eastAsia"/>
          <w:rtl/>
        </w:rPr>
        <w:t>،</w:t>
      </w:r>
      <w:r>
        <w:rPr>
          <w:rtl/>
        </w:rPr>
        <w:t xml:space="preserve"> لوکال</w:t>
      </w:r>
      <w:r>
        <w:rPr>
          <w:rFonts w:hint="cs"/>
          <w:rtl/>
        </w:rPr>
        <w:t>ی</w:t>
      </w:r>
      <w:r>
        <w:rPr>
          <w:rFonts w:hint="eastAsia"/>
          <w:rtl/>
        </w:rPr>
        <w:t>ز</w:t>
      </w:r>
      <w:r>
        <w:rPr>
          <w:rFonts w:hint="cs"/>
          <w:rtl/>
        </w:rPr>
        <w:t>ی</w:t>
      </w:r>
      <w:r>
        <w:rPr>
          <w:rFonts w:hint="eastAsia"/>
          <w:rtl/>
        </w:rPr>
        <w:t>شن</w:t>
      </w:r>
      <w:r>
        <w:rPr>
          <w:rtl/>
        </w:rPr>
        <w:t xml:space="preserve"> مؤثر ربات اساس</w:t>
      </w:r>
      <w:r>
        <w:rPr>
          <w:rFonts w:hint="cs"/>
          <w:rtl/>
        </w:rPr>
        <w:t>ی</w:t>
      </w:r>
      <w:r>
        <w:rPr>
          <w:rtl/>
        </w:rPr>
        <w:t xml:space="preserve"> برا</w:t>
      </w:r>
      <w:r>
        <w:rPr>
          <w:rFonts w:hint="cs"/>
          <w:rtl/>
        </w:rPr>
        <w:t>ی</w:t>
      </w:r>
      <w:r>
        <w:rPr>
          <w:rtl/>
        </w:rPr>
        <w:t xml:space="preserve"> فعال‌ساز</w:t>
      </w:r>
      <w:r>
        <w:rPr>
          <w:rFonts w:hint="cs"/>
          <w:rtl/>
        </w:rPr>
        <w:t>ی</w:t>
      </w:r>
      <w:r>
        <w:rPr>
          <w:rtl/>
        </w:rPr>
        <w:t xml:space="preserve"> مس</w:t>
      </w:r>
      <w:r>
        <w:rPr>
          <w:rFonts w:hint="cs"/>
          <w:rtl/>
        </w:rPr>
        <w:t>ی</w:t>
      </w:r>
      <w:r>
        <w:rPr>
          <w:rFonts w:hint="eastAsia"/>
          <w:rtl/>
        </w:rPr>
        <w:t>ر</w:t>
      </w:r>
      <w:r>
        <w:rPr>
          <w:rFonts w:hint="cs"/>
          <w:rtl/>
        </w:rPr>
        <w:t>ی</w:t>
      </w:r>
      <w:r>
        <w:rPr>
          <w:rFonts w:hint="eastAsia"/>
          <w:rtl/>
        </w:rPr>
        <w:t>اب</w:t>
      </w:r>
      <w:r>
        <w:rPr>
          <w:rFonts w:hint="cs"/>
          <w:rtl/>
        </w:rPr>
        <w:t>ی</w:t>
      </w:r>
      <w:r>
        <w:rPr>
          <w:rtl/>
        </w:rPr>
        <w:t xml:space="preserve"> خودکار و افزا</w:t>
      </w:r>
      <w:r>
        <w:rPr>
          <w:rFonts w:hint="cs"/>
          <w:rtl/>
        </w:rPr>
        <w:t>ی</w:t>
      </w:r>
      <w:r>
        <w:rPr>
          <w:rFonts w:hint="eastAsia"/>
          <w:rtl/>
        </w:rPr>
        <w:t>ش</w:t>
      </w:r>
      <w:r>
        <w:rPr>
          <w:rtl/>
        </w:rPr>
        <w:t xml:space="preserve"> قابل</w:t>
      </w:r>
      <w:r>
        <w:rPr>
          <w:rFonts w:hint="cs"/>
          <w:rtl/>
        </w:rPr>
        <w:t>ی</w:t>
      </w:r>
      <w:r>
        <w:rPr>
          <w:rFonts w:hint="eastAsia"/>
          <w:rtl/>
        </w:rPr>
        <w:t>ت‌ها</w:t>
      </w:r>
      <w:r>
        <w:rPr>
          <w:rFonts w:hint="cs"/>
          <w:rtl/>
        </w:rPr>
        <w:t>ی</w:t>
      </w:r>
      <w:r>
        <w:rPr>
          <w:rtl/>
        </w:rPr>
        <w:t xml:space="preserve"> ربات در کاربردها</w:t>
      </w:r>
      <w:r>
        <w:rPr>
          <w:rFonts w:hint="cs"/>
          <w:rtl/>
        </w:rPr>
        <w:t>ی</w:t>
      </w:r>
      <w:r>
        <w:rPr>
          <w:rtl/>
        </w:rPr>
        <w:t xml:space="preserve"> مختلف م</w:t>
      </w:r>
      <w:r>
        <w:rPr>
          <w:rFonts w:hint="cs"/>
          <w:rtl/>
        </w:rPr>
        <w:t>ی‌</w:t>
      </w:r>
      <w:r>
        <w:rPr>
          <w:rFonts w:hint="eastAsia"/>
          <w:rtl/>
        </w:rPr>
        <w:t>باشد</w:t>
      </w:r>
      <w:r>
        <w:rPr>
          <w:rtl/>
        </w:rPr>
        <w:t>.</w:t>
      </w:r>
    </w:p>
    <w:p w:rsidR="005C0670" w:rsidRDefault="005C0670" w:rsidP="005C0670">
      <w:pPr>
        <w:pStyle w:val="Heading3"/>
      </w:pPr>
      <w:r>
        <w:rPr>
          <w:rtl/>
        </w:rPr>
        <w:t>الگور</w:t>
      </w:r>
      <w:r>
        <w:rPr>
          <w:rFonts w:hint="cs"/>
          <w:rtl/>
        </w:rPr>
        <w:t>ی</w:t>
      </w:r>
      <w:r>
        <w:rPr>
          <w:rFonts w:hint="eastAsia"/>
          <w:rtl/>
        </w:rPr>
        <w:t>تم</w:t>
      </w:r>
      <w:r>
        <w:rPr>
          <w:rtl/>
        </w:rPr>
        <w:t xml:space="preserve"> کنترل:</w:t>
      </w:r>
    </w:p>
    <w:p w:rsidR="005C0670" w:rsidRDefault="005C0670" w:rsidP="005C0670">
      <w:pPr>
        <w:bidi/>
      </w:pPr>
      <w:r>
        <w:rPr>
          <w:rtl/>
        </w:rPr>
        <w:t>الگور</w:t>
      </w:r>
      <w:r>
        <w:rPr>
          <w:rFonts w:hint="cs"/>
          <w:rtl/>
        </w:rPr>
        <w:t>ی</w:t>
      </w:r>
      <w:r>
        <w:rPr>
          <w:rFonts w:hint="eastAsia"/>
          <w:rtl/>
        </w:rPr>
        <w:t>تم</w:t>
      </w:r>
      <w:r>
        <w:rPr>
          <w:rtl/>
        </w:rPr>
        <w:t xml:space="preserve"> کنترل پ</w:t>
      </w:r>
      <w:r>
        <w:rPr>
          <w:rFonts w:hint="cs"/>
          <w:rtl/>
        </w:rPr>
        <w:t>ی</w:t>
      </w:r>
      <w:r>
        <w:rPr>
          <w:rFonts w:hint="eastAsia"/>
          <w:rtl/>
        </w:rPr>
        <w:t>اده‌ساز</w:t>
      </w:r>
      <w:r>
        <w:rPr>
          <w:rFonts w:hint="cs"/>
          <w:rtl/>
        </w:rPr>
        <w:t>ی‌</w:t>
      </w:r>
      <w:r>
        <w:rPr>
          <w:rFonts w:hint="eastAsia"/>
          <w:rtl/>
        </w:rPr>
        <w:t>شده</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حرکت ربات‌ها در مح</w:t>
      </w:r>
      <w:r>
        <w:rPr>
          <w:rFonts w:hint="cs"/>
          <w:rtl/>
        </w:rPr>
        <w:t>ی</w:t>
      </w:r>
      <w:r>
        <w:rPr>
          <w:rFonts w:hint="eastAsia"/>
          <w:rtl/>
        </w:rPr>
        <w:t>ط</w:t>
      </w:r>
      <w:r>
        <w:rPr>
          <w:rtl/>
        </w:rPr>
        <w:t xml:space="preserve"> حائز اهم</w:t>
      </w:r>
      <w:r>
        <w:rPr>
          <w:rFonts w:hint="cs"/>
          <w:rtl/>
        </w:rPr>
        <w:t>ی</w:t>
      </w:r>
      <w:r>
        <w:rPr>
          <w:rFonts w:hint="eastAsia"/>
          <w:rtl/>
        </w:rPr>
        <w:t>ت</w:t>
      </w:r>
      <w:r>
        <w:rPr>
          <w:rtl/>
        </w:rPr>
        <w:t xml:space="preserve"> است.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ز </w:t>
      </w:r>
      <w:r>
        <w:rPr>
          <w:rFonts w:hint="cs"/>
          <w:rtl/>
        </w:rPr>
        <w:t>ی</w:t>
      </w:r>
      <w:r>
        <w:rPr>
          <w:rFonts w:hint="eastAsia"/>
          <w:rtl/>
        </w:rPr>
        <w:t>ک</w:t>
      </w:r>
      <w:r>
        <w:rPr>
          <w:rtl/>
        </w:rPr>
        <w:t xml:space="preserve"> استراتژ</w:t>
      </w:r>
      <w:r>
        <w:rPr>
          <w:rFonts w:hint="cs"/>
          <w:rtl/>
        </w:rPr>
        <w:t>ی</w:t>
      </w:r>
      <w:r>
        <w:rPr>
          <w:rtl/>
        </w:rPr>
        <w:t xml:space="preserve"> کنترل هوشمندانه بر اساس بازخورد از حسگرها و ورود</w:t>
      </w:r>
      <w:r>
        <w:rPr>
          <w:rFonts w:hint="cs"/>
          <w:rtl/>
        </w:rPr>
        <w:t>ی‌</w:t>
      </w:r>
      <w:r>
        <w:rPr>
          <w:rFonts w:hint="eastAsia"/>
          <w:rtl/>
        </w:rPr>
        <w:t>ها</w:t>
      </w:r>
      <w:r>
        <w:rPr>
          <w:rFonts w:hint="cs"/>
          <w:rtl/>
        </w:rPr>
        <w:t>ی</w:t>
      </w:r>
      <w:r>
        <w:rPr>
          <w:rtl/>
        </w:rPr>
        <w:t xml:space="preserve"> بصر</w:t>
      </w:r>
      <w:r>
        <w:rPr>
          <w:rFonts w:hint="cs"/>
          <w:rtl/>
        </w:rPr>
        <w:t>ی</w:t>
      </w:r>
      <w:r>
        <w:rPr>
          <w:rtl/>
        </w:rPr>
        <w:t xml:space="preserve"> حاصل از تکن</w:t>
      </w:r>
      <w:r>
        <w:rPr>
          <w:rFonts w:hint="cs"/>
          <w:rtl/>
        </w:rPr>
        <w:t>ی</w:t>
      </w:r>
      <w:r>
        <w:rPr>
          <w:rFonts w:hint="eastAsia"/>
          <w:rtl/>
        </w:rPr>
        <w:t>ک‌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بهره‌م</w:t>
      </w:r>
      <w:r>
        <w:rPr>
          <w:rFonts w:hint="cs"/>
          <w:rtl/>
        </w:rPr>
        <w:t>ی‌</w:t>
      </w:r>
      <w:r>
        <w:rPr>
          <w:rFonts w:hint="eastAsia"/>
          <w:rtl/>
        </w:rPr>
        <w:t>برد</w:t>
      </w:r>
      <w:r>
        <w:rPr>
          <w:rtl/>
        </w:rPr>
        <w:t>.</w:t>
      </w:r>
      <w:r>
        <w:rPr>
          <w:rFonts w:hint="cs"/>
          <w:rtl/>
        </w:rPr>
        <w:t xml:space="preserve"> </w:t>
      </w:r>
      <w:r>
        <w:rPr>
          <w:rFonts w:hint="eastAsia"/>
          <w:rtl/>
        </w:rPr>
        <w:t>الگور</w:t>
      </w:r>
      <w:r>
        <w:rPr>
          <w:rFonts w:hint="cs"/>
          <w:rtl/>
        </w:rPr>
        <w:t>ی</w:t>
      </w:r>
      <w:r>
        <w:rPr>
          <w:rFonts w:hint="eastAsia"/>
          <w:rtl/>
        </w:rPr>
        <w:t>تم،</w:t>
      </w:r>
      <w:r>
        <w:rPr>
          <w:rtl/>
        </w:rPr>
        <w:t xml:space="preserve"> موقع</w:t>
      </w:r>
      <w:r>
        <w:rPr>
          <w:rFonts w:hint="cs"/>
          <w:rtl/>
        </w:rPr>
        <w:t>ی</w:t>
      </w:r>
      <w:r>
        <w:rPr>
          <w:rFonts w:hint="eastAsia"/>
          <w:rtl/>
        </w:rPr>
        <w:t>ت</w:t>
      </w:r>
      <w:r>
        <w:rPr>
          <w:rtl/>
        </w:rPr>
        <w:t xml:space="preserve"> و جهت مطلوب هر ربات را محاسبه م</w:t>
      </w:r>
      <w:r>
        <w:rPr>
          <w:rFonts w:hint="cs"/>
          <w:rtl/>
        </w:rPr>
        <w:t>ی‌</w:t>
      </w:r>
      <w:r>
        <w:rPr>
          <w:rFonts w:hint="eastAsia"/>
          <w:rtl/>
        </w:rPr>
        <w:t>کند</w:t>
      </w:r>
      <w:r>
        <w:rPr>
          <w:rtl/>
        </w:rPr>
        <w:t xml:space="preserve"> و به‌صورت مداوم آن‌ها را با موقع</w:t>
      </w:r>
      <w:r>
        <w:rPr>
          <w:rFonts w:hint="cs"/>
          <w:rtl/>
        </w:rPr>
        <w:t>ی</w:t>
      </w:r>
      <w:r>
        <w:rPr>
          <w:rFonts w:hint="eastAsia"/>
          <w:rtl/>
        </w:rPr>
        <w:t>ت</w:t>
      </w:r>
      <w:r>
        <w:rPr>
          <w:rtl/>
        </w:rPr>
        <w:t xml:space="preserve"> واقع</w:t>
      </w:r>
      <w:r>
        <w:rPr>
          <w:rFonts w:hint="cs"/>
          <w:rtl/>
        </w:rPr>
        <w:t>ی</w:t>
      </w:r>
      <w:r>
        <w:rPr>
          <w:rtl/>
        </w:rPr>
        <w:t xml:space="preserve"> و جهت</w:t>
      </w:r>
      <w:r>
        <w:rPr>
          <w:rFonts w:hint="cs"/>
          <w:rtl/>
        </w:rPr>
        <w:t>ی</w:t>
      </w:r>
      <w:r>
        <w:rPr>
          <w:rtl/>
        </w:rPr>
        <w:t xml:space="preserve"> که از فرآ</w:t>
      </w:r>
      <w:r>
        <w:rPr>
          <w:rFonts w:hint="cs"/>
          <w:rtl/>
        </w:rPr>
        <w:t>ی</w:t>
      </w:r>
      <w:r>
        <w:rPr>
          <w:rFonts w:hint="eastAsia"/>
          <w:rtl/>
        </w:rPr>
        <w:t>ند</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ه‌دست م</w:t>
      </w:r>
      <w:r>
        <w:rPr>
          <w:rFonts w:hint="cs"/>
          <w:rtl/>
        </w:rPr>
        <w:t>ی‌</w:t>
      </w:r>
      <w:r>
        <w:rPr>
          <w:rFonts w:hint="eastAsia"/>
          <w:rtl/>
        </w:rPr>
        <w:t>آ</w:t>
      </w:r>
      <w:r>
        <w:rPr>
          <w:rFonts w:hint="cs"/>
          <w:rtl/>
        </w:rPr>
        <w:t>ی</w:t>
      </w:r>
      <w:r>
        <w:rPr>
          <w:rFonts w:hint="eastAsia"/>
          <w:rtl/>
        </w:rPr>
        <w:t>د،</w:t>
      </w:r>
      <w:r>
        <w:rPr>
          <w:rtl/>
        </w:rPr>
        <w:t xml:space="preserve"> مقا</w:t>
      </w:r>
      <w:r>
        <w:rPr>
          <w:rFonts w:hint="cs"/>
          <w:rtl/>
        </w:rPr>
        <w:t>ی</w:t>
      </w:r>
      <w:r>
        <w:rPr>
          <w:rFonts w:hint="eastAsia"/>
          <w:rtl/>
        </w:rPr>
        <w:t>سه</w:t>
      </w:r>
      <w:r>
        <w:rPr>
          <w:rtl/>
        </w:rPr>
        <w:t xml:space="preserve"> م</w:t>
      </w:r>
      <w:r>
        <w:rPr>
          <w:rFonts w:hint="cs"/>
          <w:rtl/>
        </w:rPr>
        <w:t>ی‌</w:t>
      </w:r>
      <w:r>
        <w:rPr>
          <w:rFonts w:hint="eastAsia"/>
          <w:rtl/>
        </w:rPr>
        <w:t>کند</w:t>
      </w:r>
      <w:r>
        <w:rPr>
          <w:rtl/>
        </w:rPr>
        <w:t>. س</w:t>
      </w:r>
      <w:r>
        <w:rPr>
          <w:rFonts w:hint="cs"/>
          <w:rtl/>
        </w:rPr>
        <w:t>ی</w:t>
      </w:r>
      <w:r>
        <w:rPr>
          <w:rFonts w:hint="eastAsia"/>
          <w:rtl/>
        </w:rPr>
        <w:t>گنال‌ها</w:t>
      </w:r>
      <w:r>
        <w:rPr>
          <w:rFonts w:hint="cs"/>
          <w:rtl/>
        </w:rPr>
        <w:t>ی</w:t>
      </w:r>
      <w:r>
        <w:rPr>
          <w:rtl/>
        </w:rPr>
        <w:t xml:space="preserve"> کنترل حاصل از ا</w:t>
      </w:r>
      <w:r>
        <w:rPr>
          <w:rFonts w:hint="cs"/>
          <w:rtl/>
        </w:rPr>
        <w:t>ی</w:t>
      </w:r>
      <w:r>
        <w:rPr>
          <w:rFonts w:hint="eastAsia"/>
          <w:rtl/>
        </w:rPr>
        <w:t>ن</w:t>
      </w:r>
      <w:r>
        <w:rPr>
          <w:rtl/>
        </w:rPr>
        <w:t xml:space="preserve"> مقا</w:t>
      </w:r>
      <w:r>
        <w:rPr>
          <w:rFonts w:hint="cs"/>
          <w:rtl/>
        </w:rPr>
        <w:t>ی</w:t>
      </w:r>
      <w:r>
        <w:rPr>
          <w:rFonts w:hint="eastAsia"/>
          <w:rtl/>
        </w:rPr>
        <w:t>سه،</w:t>
      </w:r>
      <w:r>
        <w:rPr>
          <w:rtl/>
        </w:rPr>
        <w:t xml:space="preserve"> به دستورات موتورها ترجمه شده و سرعت چرخش چرخ‌ها</w:t>
      </w:r>
      <w:r>
        <w:rPr>
          <w:rFonts w:hint="cs"/>
          <w:rtl/>
        </w:rPr>
        <w:t>ی</w:t>
      </w:r>
      <w:r>
        <w:rPr>
          <w:rtl/>
        </w:rPr>
        <w:t xml:space="preserve"> هر ربات را تحت تأث</w:t>
      </w:r>
      <w:r>
        <w:rPr>
          <w:rFonts w:hint="cs"/>
          <w:rtl/>
        </w:rPr>
        <w:t>ی</w:t>
      </w:r>
      <w:r>
        <w:rPr>
          <w:rFonts w:hint="eastAsia"/>
          <w:rtl/>
        </w:rPr>
        <w:t>ر</w:t>
      </w:r>
      <w:r>
        <w:rPr>
          <w:rtl/>
        </w:rPr>
        <w:t xml:space="preserve"> قرار م</w:t>
      </w:r>
      <w:r>
        <w:rPr>
          <w:rFonts w:hint="cs"/>
          <w:rtl/>
        </w:rPr>
        <w:t>ی‌</w:t>
      </w:r>
      <w:r>
        <w:rPr>
          <w:rFonts w:hint="eastAsia"/>
          <w:rtl/>
        </w:rPr>
        <w:t>دهد</w:t>
      </w:r>
      <w:r>
        <w:rPr>
          <w:rtl/>
        </w:rPr>
        <w:t>.</w:t>
      </w:r>
    </w:p>
    <w:p w:rsidR="005C0670" w:rsidRDefault="005C0670" w:rsidP="005C0670">
      <w:pPr>
        <w:bidi/>
      </w:pPr>
      <w:r>
        <w:rPr>
          <w:rFonts w:hint="eastAsia"/>
          <w:rtl/>
        </w:rPr>
        <w:t>استراتژ</w:t>
      </w:r>
      <w:r>
        <w:rPr>
          <w:rFonts w:hint="cs"/>
          <w:rtl/>
        </w:rPr>
        <w:t>ی</w:t>
      </w:r>
      <w:r>
        <w:rPr>
          <w:rtl/>
        </w:rPr>
        <w:t xml:space="preserve"> کنترل شامل ترک</w:t>
      </w:r>
      <w:r>
        <w:rPr>
          <w:rFonts w:hint="cs"/>
          <w:rtl/>
        </w:rPr>
        <w:t>ی</w:t>
      </w:r>
      <w:r>
        <w:rPr>
          <w:rFonts w:hint="eastAsia"/>
          <w:rtl/>
        </w:rPr>
        <w:t>ب</w:t>
      </w:r>
      <w:r>
        <w:rPr>
          <w:rtl/>
        </w:rPr>
        <w:t xml:space="preserve"> کنترل موقع</w:t>
      </w:r>
      <w:r>
        <w:rPr>
          <w:rFonts w:hint="cs"/>
          <w:rtl/>
        </w:rPr>
        <w:t>ی</w:t>
      </w:r>
      <w:r>
        <w:rPr>
          <w:rFonts w:hint="eastAsia"/>
          <w:rtl/>
        </w:rPr>
        <w:t>ت</w:t>
      </w:r>
      <w:r>
        <w:rPr>
          <w:rtl/>
        </w:rPr>
        <w:t xml:space="preserve"> و زاو</w:t>
      </w:r>
      <w:r>
        <w:rPr>
          <w:rFonts w:hint="cs"/>
          <w:rtl/>
        </w:rPr>
        <w:t>ی</w:t>
      </w:r>
      <w:r>
        <w:rPr>
          <w:rFonts w:hint="eastAsia"/>
          <w:rtl/>
        </w:rPr>
        <w:t>ه</w:t>
      </w:r>
      <w:r>
        <w:rPr>
          <w:rtl/>
        </w:rPr>
        <w:t xml:space="preserve"> است و اطم</w:t>
      </w:r>
      <w:r>
        <w:rPr>
          <w:rFonts w:hint="cs"/>
          <w:rtl/>
        </w:rPr>
        <w:t>ی</w:t>
      </w:r>
      <w:r>
        <w:rPr>
          <w:rFonts w:hint="eastAsia"/>
          <w:rtl/>
        </w:rPr>
        <w:t>نان</w:t>
      </w:r>
      <w:r>
        <w:rPr>
          <w:rtl/>
        </w:rPr>
        <w:t xml:space="preserve"> حاصل م</w:t>
      </w:r>
      <w:r>
        <w:rPr>
          <w:rFonts w:hint="cs"/>
          <w:rtl/>
        </w:rPr>
        <w:t>ی‌</w:t>
      </w:r>
      <w:r>
        <w:rPr>
          <w:rFonts w:hint="eastAsia"/>
          <w:rtl/>
        </w:rPr>
        <w:t>شود</w:t>
      </w:r>
      <w:r>
        <w:rPr>
          <w:rtl/>
        </w:rPr>
        <w:t xml:space="preserve"> که هر ربات به دقت به نقاط تنظ</w:t>
      </w:r>
      <w:r>
        <w:rPr>
          <w:rFonts w:hint="cs"/>
          <w:rtl/>
        </w:rPr>
        <w:t>ی</w:t>
      </w:r>
      <w:r>
        <w:rPr>
          <w:rFonts w:hint="eastAsia"/>
          <w:rtl/>
        </w:rPr>
        <w:t>م</w:t>
      </w:r>
      <w:r>
        <w:rPr>
          <w:rtl/>
        </w:rPr>
        <w:t xml:space="preserve"> مطلوب خود همگرا م</w:t>
      </w:r>
      <w:r>
        <w:rPr>
          <w:rFonts w:hint="cs"/>
          <w:rtl/>
        </w:rPr>
        <w:t>ی‌</w:t>
      </w:r>
      <w:r>
        <w:rPr>
          <w:rFonts w:hint="eastAsia"/>
          <w:rtl/>
        </w:rPr>
        <w:t>شود</w:t>
      </w:r>
      <w:r>
        <w:rPr>
          <w:rtl/>
        </w:rPr>
        <w:t>.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عوامل</w:t>
      </w:r>
      <w:r>
        <w:rPr>
          <w:rFonts w:hint="cs"/>
          <w:rtl/>
        </w:rPr>
        <w:t>ی</w:t>
      </w:r>
      <w:r>
        <w:rPr>
          <w:rtl/>
        </w:rPr>
        <w:t xml:space="preserve"> چون سرعت چرخ، خطا</w:t>
      </w:r>
      <w:r>
        <w:rPr>
          <w:rFonts w:hint="cs"/>
          <w:rtl/>
        </w:rPr>
        <w:t>ی</w:t>
      </w:r>
      <w:r>
        <w:rPr>
          <w:rtl/>
        </w:rPr>
        <w:t xml:space="preserve"> جهت، و انحراف مکان</w:t>
      </w:r>
      <w:r>
        <w:rPr>
          <w:rFonts w:hint="cs"/>
          <w:rtl/>
        </w:rPr>
        <w:t>ی</w:t>
      </w:r>
      <w:r>
        <w:rPr>
          <w:rtl/>
        </w:rPr>
        <w:t xml:space="preserve"> را مدنظر قرار داده و با استفاده از </w:t>
      </w:r>
      <w:r>
        <w:rPr>
          <w:rFonts w:hint="cs"/>
          <w:rtl/>
        </w:rPr>
        <w:t>ی</w:t>
      </w:r>
      <w:r>
        <w:rPr>
          <w:rFonts w:hint="eastAsia"/>
          <w:rtl/>
        </w:rPr>
        <w:t>ک</w:t>
      </w:r>
      <w:r>
        <w:rPr>
          <w:rtl/>
        </w:rPr>
        <w:t xml:space="preserve"> مدل پو</w:t>
      </w:r>
      <w:r>
        <w:rPr>
          <w:rFonts w:hint="cs"/>
          <w:rtl/>
        </w:rPr>
        <w:t>ی</w:t>
      </w:r>
      <w:r>
        <w:rPr>
          <w:rFonts w:hint="eastAsia"/>
          <w:rtl/>
        </w:rPr>
        <w:t>ا</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کنترل من</w:t>
      </w:r>
      <w:r>
        <w:rPr>
          <w:rFonts w:hint="eastAsia"/>
          <w:rtl/>
        </w:rPr>
        <w:t>اسب</w:t>
      </w:r>
      <w:r>
        <w:rPr>
          <w:rFonts w:hint="cs"/>
          <w:rtl/>
        </w:rPr>
        <w:t>ی</w:t>
      </w:r>
      <w:r>
        <w:rPr>
          <w:rtl/>
        </w:rPr>
        <w:t xml:space="preserve"> برا</w:t>
      </w:r>
      <w:r>
        <w:rPr>
          <w:rFonts w:hint="cs"/>
          <w:rtl/>
        </w:rPr>
        <w:t>ی</w:t>
      </w:r>
      <w:r>
        <w:rPr>
          <w:rtl/>
        </w:rPr>
        <w:t xml:space="preserve"> موتورها</w:t>
      </w:r>
      <w:r>
        <w:rPr>
          <w:rFonts w:hint="cs"/>
          <w:rtl/>
        </w:rPr>
        <w:t>ی</w:t>
      </w:r>
      <w:r>
        <w:rPr>
          <w:rtl/>
        </w:rPr>
        <w:t xml:space="preserve"> ربات تول</w:t>
      </w:r>
      <w:r>
        <w:rPr>
          <w:rFonts w:hint="cs"/>
          <w:rtl/>
        </w:rPr>
        <w:t>ی</w:t>
      </w:r>
      <w:r>
        <w:rPr>
          <w:rFonts w:hint="eastAsia"/>
          <w:rtl/>
        </w:rPr>
        <w:t>د</w:t>
      </w:r>
      <w:r>
        <w:rPr>
          <w:rtl/>
        </w:rPr>
        <w:t xml:space="preserve"> م</w:t>
      </w:r>
      <w:r>
        <w:rPr>
          <w:rFonts w:hint="cs"/>
          <w:rtl/>
        </w:rPr>
        <w:t>ی‌</w:t>
      </w:r>
      <w:r>
        <w:rPr>
          <w:rFonts w:hint="eastAsia"/>
          <w:rtl/>
        </w:rPr>
        <w:t>کند</w:t>
      </w:r>
      <w:r>
        <w:rPr>
          <w:rtl/>
        </w:rPr>
        <w:t>.</w:t>
      </w:r>
    </w:p>
    <w:p w:rsidR="005C0670" w:rsidRDefault="005C0670" w:rsidP="005C0670">
      <w:pPr>
        <w:bidi/>
        <w:ind w:firstLine="0"/>
        <w:jc w:val="left"/>
      </w:pPr>
    </w:p>
    <w:p w:rsidR="005C0670" w:rsidRDefault="005C0670" w:rsidP="005C0670">
      <w:pPr>
        <w:bidi/>
        <w:rPr>
          <w:rtl/>
        </w:rPr>
      </w:pPr>
      <w:r>
        <w:rPr>
          <w:rFonts w:hint="eastAsia"/>
          <w:rtl/>
        </w:rPr>
        <w:lastRenderedPageBreak/>
        <w:t>علاوه</w:t>
      </w:r>
      <w:r>
        <w:rPr>
          <w:rtl/>
        </w:rPr>
        <w:t xml:space="preserve"> بر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کنترل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زخورد حلقه بسته دارد که به‌صورت مداوم دستورات موتور را تنظ</w:t>
      </w:r>
      <w:r>
        <w:rPr>
          <w:rFonts w:hint="cs"/>
          <w:rtl/>
        </w:rPr>
        <w:t>ی</w:t>
      </w:r>
      <w:r>
        <w:rPr>
          <w:rFonts w:hint="eastAsia"/>
          <w:rtl/>
        </w:rPr>
        <w:t>م</w:t>
      </w:r>
      <w:r>
        <w:rPr>
          <w:rtl/>
        </w:rPr>
        <w:t xml:space="preserve"> م</w:t>
      </w:r>
      <w:r>
        <w:rPr>
          <w:rFonts w:hint="cs"/>
          <w:rtl/>
        </w:rPr>
        <w:t>ی‌</w:t>
      </w:r>
      <w:r>
        <w:rPr>
          <w:rFonts w:hint="eastAsia"/>
          <w:rtl/>
        </w:rPr>
        <w:t>کند</w:t>
      </w:r>
      <w:r>
        <w:rPr>
          <w:rtl/>
        </w:rPr>
        <w:t xml:space="preserve"> تا هر ناهماهنگ</w:t>
      </w:r>
      <w:r>
        <w:rPr>
          <w:rFonts w:hint="cs"/>
          <w:rtl/>
        </w:rPr>
        <w:t>ی</w:t>
      </w:r>
      <w:r>
        <w:rPr>
          <w:rtl/>
        </w:rPr>
        <w:t xml:space="preserve"> ب</w:t>
      </w:r>
      <w:r>
        <w:rPr>
          <w:rFonts w:hint="cs"/>
          <w:rtl/>
        </w:rPr>
        <w:t>ی</w:t>
      </w:r>
      <w:r>
        <w:rPr>
          <w:rFonts w:hint="eastAsia"/>
          <w:rtl/>
        </w:rPr>
        <w:t>ن</w:t>
      </w:r>
      <w:r>
        <w:rPr>
          <w:rtl/>
        </w:rPr>
        <w:t xml:space="preserve"> وضع</w:t>
      </w:r>
      <w:r>
        <w:rPr>
          <w:rFonts w:hint="cs"/>
          <w:rtl/>
        </w:rPr>
        <w:t>ی</w:t>
      </w:r>
      <w:r>
        <w:rPr>
          <w:rFonts w:hint="eastAsia"/>
          <w:rtl/>
        </w:rPr>
        <w:t>ت</w:t>
      </w:r>
      <w:r>
        <w:rPr>
          <w:rtl/>
        </w:rPr>
        <w:t xml:space="preserve"> مطلوب و واقع</w:t>
      </w:r>
      <w:r>
        <w:rPr>
          <w:rFonts w:hint="cs"/>
          <w:rtl/>
        </w:rPr>
        <w:t>ی</w:t>
      </w:r>
      <w:r>
        <w:rPr>
          <w:rtl/>
        </w:rPr>
        <w:t xml:space="preserve"> ربات‌ها را کاهش دهد. ا</w:t>
      </w:r>
      <w:r>
        <w:rPr>
          <w:rFonts w:hint="cs"/>
          <w:rtl/>
        </w:rPr>
        <w:t>ی</w:t>
      </w:r>
      <w:r>
        <w:rPr>
          <w:rFonts w:hint="eastAsia"/>
          <w:rtl/>
        </w:rPr>
        <w:t>ن</w:t>
      </w:r>
      <w:r>
        <w:rPr>
          <w:rtl/>
        </w:rPr>
        <w:t xml:space="preserve"> امر دقت و قابل</w:t>
      </w:r>
      <w:r>
        <w:rPr>
          <w:rFonts w:hint="cs"/>
          <w:rtl/>
        </w:rPr>
        <w:t>ی</w:t>
      </w:r>
      <w:r>
        <w:rPr>
          <w:rFonts w:hint="eastAsia"/>
          <w:rtl/>
        </w:rPr>
        <w:t>ت</w:t>
      </w:r>
      <w:r>
        <w:rPr>
          <w:rtl/>
        </w:rPr>
        <w:t xml:space="preserve"> اعتماد حرکات ربات‌ها را در مح</w:t>
      </w:r>
      <w:r>
        <w:rPr>
          <w:rFonts w:hint="cs"/>
          <w:rtl/>
        </w:rPr>
        <w:t>ی</w:t>
      </w:r>
      <w:r>
        <w:rPr>
          <w:rFonts w:hint="eastAsia"/>
          <w:rtl/>
        </w:rPr>
        <w:t>ط‌ها</w:t>
      </w:r>
      <w:r>
        <w:rPr>
          <w:rFonts w:hint="cs"/>
          <w:rtl/>
        </w:rPr>
        <w:t>ی</w:t>
      </w:r>
      <w:r>
        <w:rPr>
          <w:rtl/>
        </w:rPr>
        <w:t xml:space="preserve"> پو</w:t>
      </w:r>
      <w:r>
        <w:rPr>
          <w:rFonts w:hint="cs"/>
          <w:rtl/>
        </w:rPr>
        <w:t>ی</w:t>
      </w:r>
      <w:r>
        <w:rPr>
          <w:rFonts w:hint="eastAsia"/>
          <w:rtl/>
        </w:rPr>
        <w:t>ا</w:t>
      </w:r>
      <w:r>
        <w:rPr>
          <w:rtl/>
        </w:rPr>
        <w:t xml:space="preserve"> افزا</w:t>
      </w:r>
      <w:r>
        <w:rPr>
          <w:rFonts w:hint="cs"/>
          <w:rtl/>
        </w:rPr>
        <w:t>ی</w:t>
      </w:r>
      <w:r>
        <w:rPr>
          <w:rFonts w:hint="eastAsia"/>
          <w:rtl/>
        </w:rPr>
        <w:t>ش</w:t>
      </w:r>
      <w:r>
        <w:rPr>
          <w:rtl/>
        </w:rPr>
        <w:t xml:space="preserve"> م</w:t>
      </w:r>
      <w:r>
        <w:rPr>
          <w:rFonts w:hint="cs"/>
          <w:rtl/>
        </w:rPr>
        <w:t>ی‌</w:t>
      </w:r>
      <w:r>
        <w:rPr>
          <w:rFonts w:hint="eastAsia"/>
          <w:rtl/>
        </w:rPr>
        <w:t>دهد</w:t>
      </w:r>
      <w:r>
        <w:rPr>
          <w:rtl/>
        </w:rPr>
        <w:t>.</w:t>
      </w:r>
    </w:p>
    <w:p w:rsidR="005C0670" w:rsidRDefault="005C0670" w:rsidP="005C0670">
      <w:pPr>
        <w:bidi/>
        <w:ind w:firstLine="0"/>
        <w:jc w:val="left"/>
      </w:pPr>
    </w:p>
    <w:p w:rsidR="005C0670" w:rsidRDefault="005C0670" w:rsidP="005C0670">
      <w:pPr>
        <w:pStyle w:val="Heading3"/>
        <w:rPr>
          <w:rtl/>
        </w:rPr>
      </w:pPr>
      <w:r>
        <w:rPr>
          <w:rFonts w:hint="cs"/>
          <w:rtl/>
        </w:rPr>
        <w:t>ذخیره</w:t>
      </w:r>
      <w:r>
        <w:rPr>
          <w:rtl/>
        </w:rPr>
        <w:t xml:space="preserve"> داده</w:t>
      </w:r>
    </w:p>
    <w:p w:rsidR="005C0670" w:rsidRPr="005F1A05" w:rsidRDefault="005C0670" w:rsidP="005C0670">
      <w:pPr>
        <w:bidi/>
        <w:rPr>
          <w:lang w:bidi="fa-IR"/>
        </w:rPr>
      </w:pPr>
      <w:r>
        <w:rPr>
          <w:rtl/>
          <w:lang w:bidi="fa-IR"/>
        </w:rPr>
        <w:t>س</w:t>
      </w:r>
      <w:r>
        <w:rPr>
          <w:rFonts w:hint="cs"/>
          <w:rtl/>
          <w:lang w:bidi="fa-IR"/>
        </w:rPr>
        <w:t>ی</w:t>
      </w:r>
      <w:r>
        <w:rPr>
          <w:rFonts w:hint="eastAsia"/>
          <w:rtl/>
          <w:lang w:bidi="fa-IR"/>
        </w:rPr>
        <w:t>ستم</w:t>
      </w:r>
      <w:r>
        <w:rPr>
          <w:rtl/>
          <w:lang w:bidi="fa-IR"/>
        </w:rPr>
        <w:t xml:space="preserve"> به صورت دوره‌ا</w:t>
      </w:r>
      <w:r>
        <w:rPr>
          <w:rFonts w:hint="cs"/>
          <w:rtl/>
          <w:lang w:bidi="fa-IR"/>
        </w:rPr>
        <w:t>ی</w:t>
      </w:r>
      <w:r>
        <w:rPr>
          <w:rtl/>
          <w:lang w:bidi="fa-IR"/>
        </w:rPr>
        <w:t xml:space="preserve"> اطلاعات ضرور</w:t>
      </w:r>
      <w:r>
        <w:rPr>
          <w:rFonts w:hint="cs"/>
          <w:rtl/>
          <w:lang w:bidi="fa-IR"/>
        </w:rPr>
        <w:t>ی</w:t>
      </w:r>
      <w:r>
        <w:rPr>
          <w:rtl/>
          <w:lang w:bidi="fa-IR"/>
        </w:rPr>
        <w:t xml:space="preserve"> مانند زمان، موقع</w:t>
      </w:r>
      <w:r>
        <w:rPr>
          <w:rFonts w:hint="cs"/>
          <w:rtl/>
          <w:lang w:bidi="fa-IR"/>
        </w:rPr>
        <w:t>ی</w:t>
      </w:r>
      <w:r>
        <w:rPr>
          <w:rFonts w:hint="eastAsia"/>
          <w:rtl/>
          <w:lang w:bidi="fa-IR"/>
        </w:rPr>
        <w:t>ت</w:t>
      </w:r>
      <w:r>
        <w:rPr>
          <w:rtl/>
          <w:lang w:bidi="fa-IR"/>
        </w:rPr>
        <w:t xml:space="preserve"> (</w:t>
      </w:r>
      <w:r>
        <w:rPr>
          <w:lang w:bidi="fa-IR"/>
        </w:rPr>
        <w:t>X</w:t>
      </w:r>
      <w:r>
        <w:rPr>
          <w:rtl/>
          <w:lang w:bidi="fa-IR"/>
        </w:rPr>
        <w:t xml:space="preserve">، </w:t>
      </w:r>
      <w:r>
        <w:rPr>
          <w:lang w:bidi="fa-IR"/>
        </w:rPr>
        <w:t>Y</w:t>
      </w:r>
      <w:r>
        <w:rPr>
          <w:rtl/>
          <w:lang w:bidi="fa-IR"/>
        </w:rPr>
        <w:t>)، جهت (</w:t>
      </w:r>
      <w:r>
        <w:rPr>
          <w:lang w:bidi="fa-IR"/>
        </w:rPr>
        <w:t>theta</w:t>
      </w:r>
      <w:r>
        <w:rPr>
          <w:rtl/>
          <w:lang w:bidi="fa-IR"/>
        </w:rPr>
        <w:t>)، موقع</w:t>
      </w:r>
      <w:r>
        <w:rPr>
          <w:rFonts w:hint="cs"/>
          <w:rtl/>
          <w:lang w:bidi="fa-IR"/>
        </w:rPr>
        <w:t>ی</w:t>
      </w:r>
      <w:r>
        <w:rPr>
          <w:rFonts w:hint="eastAsia"/>
          <w:rtl/>
          <w:lang w:bidi="fa-IR"/>
        </w:rPr>
        <w:t>ت</w:t>
      </w:r>
      <w:r>
        <w:rPr>
          <w:rtl/>
          <w:lang w:bidi="fa-IR"/>
        </w:rPr>
        <w:t xml:space="preserve"> مطلوب (</w:t>
      </w:r>
      <w:r>
        <w:rPr>
          <w:lang w:bidi="fa-IR"/>
        </w:rPr>
        <w:t>Xd</w:t>
      </w:r>
      <w:r>
        <w:rPr>
          <w:rtl/>
          <w:lang w:bidi="fa-IR"/>
        </w:rPr>
        <w:t xml:space="preserve">، </w:t>
      </w:r>
      <w:r>
        <w:rPr>
          <w:lang w:bidi="fa-IR"/>
        </w:rPr>
        <w:t>Yd</w:t>
      </w:r>
      <w:r>
        <w:rPr>
          <w:rtl/>
          <w:lang w:bidi="fa-IR"/>
        </w:rPr>
        <w:t>) و مولفه‌ها</w:t>
      </w:r>
      <w:r>
        <w:rPr>
          <w:rFonts w:hint="cs"/>
          <w:rtl/>
          <w:lang w:bidi="fa-IR"/>
        </w:rPr>
        <w:t>ی</w:t>
      </w:r>
      <w:r>
        <w:rPr>
          <w:rtl/>
          <w:lang w:bidi="fa-IR"/>
        </w:rPr>
        <w:t xml:space="preserve"> خطا (خطا در </w:t>
      </w:r>
      <w:r>
        <w:rPr>
          <w:lang w:bidi="fa-IR"/>
        </w:rPr>
        <w:t>X</w:t>
      </w:r>
      <w:r>
        <w:rPr>
          <w:rtl/>
          <w:lang w:bidi="fa-IR"/>
        </w:rPr>
        <w:t>، خ</w:t>
      </w:r>
      <w:r>
        <w:rPr>
          <w:rFonts w:hint="eastAsia"/>
          <w:rtl/>
          <w:lang w:bidi="fa-IR"/>
        </w:rPr>
        <w:t>طا</w:t>
      </w:r>
      <w:r>
        <w:rPr>
          <w:rtl/>
          <w:lang w:bidi="fa-IR"/>
        </w:rPr>
        <w:t xml:space="preserve"> در </w:t>
      </w:r>
      <w:r>
        <w:rPr>
          <w:lang w:bidi="fa-IR"/>
        </w:rPr>
        <w:t>Y</w:t>
      </w:r>
      <w:r>
        <w:rPr>
          <w:rtl/>
          <w:lang w:bidi="fa-IR"/>
        </w:rPr>
        <w:t xml:space="preserve">، خطا در </w:t>
      </w:r>
      <w:r>
        <w:rPr>
          <w:lang w:bidi="fa-IR"/>
        </w:rPr>
        <w:t>Theta</w:t>
      </w:r>
      <w:r>
        <w:rPr>
          <w:rtl/>
          <w:lang w:bidi="fa-IR"/>
        </w:rPr>
        <w:t>) برا</w:t>
      </w:r>
      <w:r>
        <w:rPr>
          <w:rFonts w:hint="cs"/>
          <w:rtl/>
          <w:lang w:bidi="fa-IR"/>
        </w:rPr>
        <w:t>ی</w:t>
      </w:r>
      <w:r>
        <w:rPr>
          <w:rtl/>
          <w:lang w:bidi="fa-IR"/>
        </w:rPr>
        <w:t xml:space="preserve"> هر ربات ثبت م</w:t>
      </w:r>
      <w:r>
        <w:rPr>
          <w:rFonts w:hint="cs"/>
          <w:rtl/>
          <w:lang w:bidi="fa-IR"/>
        </w:rPr>
        <w:t>ی‌</w:t>
      </w:r>
      <w:r>
        <w:rPr>
          <w:rFonts w:hint="eastAsia"/>
          <w:rtl/>
          <w:lang w:bidi="fa-IR"/>
        </w:rPr>
        <w:t>نما</w:t>
      </w:r>
      <w:r>
        <w:rPr>
          <w:rFonts w:hint="cs"/>
          <w:rtl/>
          <w:lang w:bidi="fa-IR"/>
        </w:rPr>
        <w:t>ی</w:t>
      </w:r>
      <w:r>
        <w:rPr>
          <w:rFonts w:hint="eastAsia"/>
          <w:rtl/>
          <w:lang w:bidi="fa-IR"/>
        </w:rPr>
        <w:t>د</w:t>
      </w:r>
      <w:r>
        <w:rPr>
          <w:rtl/>
          <w:lang w:bidi="fa-IR"/>
        </w:rPr>
        <w:t>. ا</w:t>
      </w:r>
      <w:r>
        <w:rPr>
          <w:rFonts w:hint="cs"/>
          <w:rtl/>
          <w:lang w:bidi="fa-IR"/>
        </w:rPr>
        <w:t>ی</w:t>
      </w:r>
      <w:r>
        <w:rPr>
          <w:rFonts w:hint="eastAsia"/>
          <w:rtl/>
          <w:lang w:bidi="fa-IR"/>
        </w:rPr>
        <w:t>ن</w:t>
      </w:r>
      <w:r>
        <w:rPr>
          <w:rtl/>
          <w:lang w:bidi="fa-IR"/>
        </w:rPr>
        <w:t xml:space="preserve"> داده‌ها</w:t>
      </w:r>
      <w:r>
        <w:rPr>
          <w:rFonts w:hint="cs"/>
          <w:rtl/>
          <w:lang w:bidi="fa-IR"/>
        </w:rPr>
        <w:t>ی</w:t>
      </w:r>
      <w:r>
        <w:rPr>
          <w:rtl/>
          <w:lang w:bidi="fa-IR"/>
        </w:rPr>
        <w:t xml:space="preserve"> ثبت شده کمک م</w:t>
      </w:r>
      <w:r>
        <w:rPr>
          <w:rFonts w:hint="cs"/>
          <w:rtl/>
          <w:lang w:bidi="fa-IR"/>
        </w:rPr>
        <w:t>ی‌</w:t>
      </w:r>
      <w:r>
        <w:rPr>
          <w:rFonts w:hint="eastAsia"/>
          <w:rtl/>
          <w:lang w:bidi="fa-IR"/>
        </w:rPr>
        <w:t>کنند</w:t>
      </w:r>
      <w:r>
        <w:rPr>
          <w:rtl/>
          <w:lang w:bidi="fa-IR"/>
        </w:rPr>
        <w:t xml:space="preserve"> تا دقت و کارا</w:t>
      </w:r>
      <w:r>
        <w:rPr>
          <w:rFonts w:hint="cs"/>
          <w:rtl/>
          <w:lang w:bidi="fa-IR"/>
        </w:rPr>
        <w:t>یی</w:t>
      </w:r>
      <w:r>
        <w:rPr>
          <w:rtl/>
          <w:lang w:bidi="fa-IR"/>
        </w:rPr>
        <w:t xml:space="preserve"> الگور</w:t>
      </w:r>
      <w:r>
        <w:rPr>
          <w:rFonts w:hint="cs"/>
          <w:rtl/>
          <w:lang w:bidi="fa-IR"/>
        </w:rPr>
        <w:t>ی</w:t>
      </w:r>
      <w:r>
        <w:rPr>
          <w:rFonts w:hint="eastAsia"/>
          <w:rtl/>
          <w:lang w:bidi="fa-IR"/>
        </w:rPr>
        <w:t>تم</w:t>
      </w:r>
      <w:r>
        <w:rPr>
          <w:rtl/>
          <w:lang w:bidi="fa-IR"/>
        </w:rPr>
        <w:t xml:space="preserve"> کنترل در حفظ مس</w:t>
      </w:r>
      <w:r>
        <w:rPr>
          <w:rFonts w:hint="cs"/>
          <w:rtl/>
          <w:lang w:bidi="fa-IR"/>
        </w:rPr>
        <w:t>ی</w:t>
      </w:r>
      <w:r>
        <w:rPr>
          <w:rFonts w:hint="eastAsia"/>
          <w:rtl/>
          <w:lang w:bidi="fa-IR"/>
        </w:rPr>
        <w:t>رها</w:t>
      </w:r>
      <w:r>
        <w:rPr>
          <w:rFonts w:hint="cs"/>
          <w:rtl/>
          <w:lang w:bidi="fa-IR"/>
        </w:rPr>
        <w:t>ی</w:t>
      </w:r>
      <w:r>
        <w:rPr>
          <w:rtl/>
          <w:lang w:bidi="fa-IR"/>
        </w:rPr>
        <w:t xml:space="preserve"> مورد نظر ربات‌ها ارز</w:t>
      </w:r>
      <w:r>
        <w:rPr>
          <w:rFonts w:hint="cs"/>
          <w:rtl/>
          <w:lang w:bidi="fa-IR"/>
        </w:rPr>
        <w:t>ی</w:t>
      </w:r>
      <w:r>
        <w:rPr>
          <w:rFonts w:hint="eastAsia"/>
          <w:rtl/>
          <w:lang w:bidi="fa-IR"/>
        </w:rPr>
        <w:t>اب</w:t>
      </w:r>
      <w:r>
        <w:rPr>
          <w:rFonts w:hint="cs"/>
          <w:rtl/>
          <w:lang w:bidi="fa-IR"/>
        </w:rPr>
        <w:t>ی</w:t>
      </w:r>
      <w:r>
        <w:rPr>
          <w:rtl/>
          <w:lang w:bidi="fa-IR"/>
        </w:rPr>
        <w:t xml:space="preserve"> شود.</w:t>
      </w:r>
      <w:r>
        <w:rPr>
          <w:rFonts w:hint="cs"/>
          <w:rtl/>
          <w:lang w:bidi="fa-IR"/>
        </w:rPr>
        <w:t xml:space="preserve"> </w:t>
      </w:r>
      <w:r>
        <w:rPr>
          <w:rFonts w:hint="eastAsia"/>
          <w:rtl/>
          <w:lang w:bidi="fa-IR"/>
        </w:rPr>
        <w:t>علاوه</w:t>
      </w:r>
      <w:r>
        <w:rPr>
          <w:rtl/>
          <w:lang w:bidi="fa-IR"/>
        </w:rPr>
        <w:t xml:space="preserve"> بر ا</w:t>
      </w:r>
      <w:r>
        <w:rPr>
          <w:rFonts w:hint="cs"/>
          <w:rtl/>
          <w:lang w:bidi="fa-IR"/>
        </w:rPr>
        <w:t>ی</w:t>
      </w:r>
      <w:r>
        <w:rPr>
          <w:rFonts w:hint="eastAsia"/>
          <w:rtl/>
          <w:lang w:bidi="fa-IR"/>
        </w:rPr>
        <w:t>ن،</w:t>
      </w:r>
      <w:r>
        <w:rPr>
          <w:rtl/>
          <w:lang w:bidi="fa-IR"/>
        </w:rPr>
        <w:t xml:space="preserve"> داده‌ها</w:t>
      </w:r>
      <w:r>
        <w:rPr>
          <w:rFonts w:hint="cs"/>
          <w:rtl/>
          <w:lang w:bidi="fa-IR"/>
        </w:rPr>
        <w:t>ی</w:t>
      </w:r>
      <w:r>
        <w:rPr>
          <w:rtl/>
          <w:lang w:bidi="fa-IR"/>
        </w:rPr>
        <w:t xml:space="preserve"> ثبت شده شامل جزئ</w:t>
      </w:r>
      <w:r>
        <w:rPr>
          <w:rFonts w:hint="cs"/>
          <w:rtl/>
          <w:lang w:bidi="fa-IR"/>
        </w:rPr>
        <w:t>ی</w:t>
      </w:r>
      <w:r>
        <w:rPr>
          <w:rFonts w:hint="eastAsia"/>
          <w:rtl/>
          <w:lang w:bidi="fa-IR"/>
        </w:rPr>
        <w:t>ات</w:t>
      </w:r>
      <w:r>
        <w:rPr>
          <w:rtl/>
          <w:lang w:bidi="fa-IR"/>
        </w:rPr>
        <w:t xml:space="preserve"> اضاف</w:t>
      </w:r>
      <w:r>
        <w:rPr>
          <w:rFonts w:hint="cs"/>
          <w:rtl/>
          <w:lang w:bidi="fa-IR"/>
        </w:rPr>
        <w:t>ی</w:t>
      </w:r>
      <w:r>
        <w:rPr>
          <w:rtl/>
          <w:lang w:bidi="fa-IR"/>
        </w:rPr>
        <w:t xml:space="preserve"> مانند مقاد</w:t>
      </w:r>
      <w:r>
        <w:rPr>
          <w:rFonts w:hint="cs"/>
          <w:rtl/>
          <w:lang w:bidi="fa-IR"/>
        </w:rPr>
        <w:t>ی</w:t>
      </w:r>
      <w:r>
        <w:rPr>
          <w:rFonts w:hint="eastAsia"/>
          <w:rtl/>
          <w:lang w:bidi="fa-IR"/>
        </w:rPr>
        <w:t>ر</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خاص مرتبط با الگور</w:t>
      </w:r>
      <w:r>
        <w:rPr>
          <w:rFonts w:hint="cs"/>
          <w:rtl/>
          <w:lang w:bidi="fa-IR"/>
        </w:rPr>
        <w:t>ی</w:t>
      </w:r>
      <w:r>
        <w:rPr>
          <w:rFonts w:hint="eastAsia"/>
          <w:rtl/>
          <w:lang w:bidi="fa-IR"/>
        </w:rPr>
        <w:t>تم</w:t>
      </w:r>
      <w:r>
        <w:rPr>
          <w:rtl/>
          <w:lang w:bidi="fa-IR"/>
        </w:rPr>
        <w:t xml:space="preserve"> کنترل م</w:t>
      </w:r>
      <w:r>
        <w:rPr>
          <w:rFonts w:hint="cs"/>
          <w:rtl/>
          <w:lang w:bidi="fa-IR"/>
        </w:rPr>
        <w:t>ی‌</w:t>
      </w:r>
      <w:r>
        <w:rPr>
          <w:rFonts w:hint="eastAsia"/>
          <w:rtl/>
          <w:lang w:bidi="fa-IR"/>
        </w:rPr>
        <w:t>شوند،</w:t>
      </w:r>
      <w:r>
        <w:rPr>
          <w:rtl/>
          <w:lang w:bidi="fa-IR"/>
        </w:rPr>
        <w:t xml:space="preserve"> از جمله </w:t>
      </w:r>
      <w:r>
        <w:rPr>
          <w:lang w:bidi="fa-IR"/>
        </w:rPr>
        <w:t>x2</w:t>
      </w:r>
      <w:r>
        <w:rPr>
          <w:rtl/>
          <w:lang w:bidi="fa-IR"/>
        </w:rPr>
        <w:t xml:space="preserve">، </w:t>
      </w:r>
      <w:r>
        <w:rPr>
          <w:lang w:bidi="fa-IR"/>
        </w:rPr>
        <w:t>x3</w:t>
      </w:r>
      <w:r>
        <w:rPr>
          <w:rtl/>
          <w:lang w:bidi="fa-IR"/>
        </w:rPr>
        <w:t xml:space="preserve">، </w:t>
      </w:r>
      <w:r>
        <w:rPr>
          <w:lang w:bidi="fa-IR"/>
        </w:rPr>
        <w:t>x2d</w:t>
      </w:r>
      <w:r>
        <w:rPr>
          <w:rtl/>
          <w:lang w:bidi="fa-IR"/>
        </w:rPr>
        <w:t xml:space="preserve"> و </w:t>
      </w:r>
      <w:r>
        <w:rPr>
          <w:lang w:bidi="fa-IR"/>
        </w:rPr>
        <w:t>x3d</w:t>
      </w:r>
      <w:r>
        <w:rPr>
          <w:rtl/>
          <w:lang w:bidi="fa-IR"/>
        </w:rPr>
        <w:t>. ا</w:t>
      </w:r>
      <w:r>
        <w:rPr>
          <w:rFonts w:hint="cs"/>
          <w:rtl/>
          <w:lang w:bidi="fa-IR"/>
        </w:rPr>
        <w:t>ی</w:t>
      </w:r>
      <w:r>
        <w:rPr>
          <w:rFonts w:hint="eastAsia"/>
          <w:rtl/>
          <w:lang w:bidi="fa-IR"/>
        </w:rPr>
        <w:t>ن</w:t>
      </w:r>
      <w:r>
        <w:rPr>
          <w:rtl/>
          <w:lang w:bidi="fa-IR"/>
        </w:rPr>
        <w:t xml:space="preserve"> متغ</w:t>
      </w:r>
      <w:r>
        <w:rPr>
          <w:rFonts w:hint="cs"/>
          <w:rtl/>
          <w:lang w:bidi="fa-IR"/>
        </w:rPr>
        <w:t>ی</w:t>
      </w:r>
      <w:r>
        <w:rPr>
          <w:rFonts w:hint="eastAsia"/>
          <w:rtl/>
          <w:lang w:bidi="fa-IR"/>
        </w:rPr>
        <w:t>رها</w:t>
      </w:r>
      <w:r>
        <w:rPr>
          <w:rtl/>
          <w:lang w:bidi="fa-IR"/>
        </w:rPr>
        <w:t xml:space="preserve"> جزئ</w:t>
      </w:r>
      <w:r>
        <w:rPr>
          <w:rFonts w:hint="cs"/>
          <w:rtl/>
          <w:lang w:bidi="fa-IR"/>
        </w:rPr>
        <w:t>ی</w:t>
      </w:r>
      <w:r>
        <w:rPr>
          <w:rtl/>
          <w:lang w:bidi="fa-IR"/>
        </w:rPr>
        <w:t xml:space="preserve"> از استراتژ</w:t>
      </w:r>
      <w:r>
        <w:rPr>
          <w:rFonts w:hint="cs"/>
          <w:rtl/>
          <w:lang w:bidi="fa-IR"/>
        </w:rPr>
        <w:t>ی</w:t>
      </w:r>
      <w:r>
        <w:rPr>
          <w:rtl/>
          <w:lang w:bidi="fa-IR"/>
        </w:rPr>
        <w:t xml:space="preserve"> کنترل هستند و درک عم</w:t>
      </w:r>
      <w:r>
        <w:rPr>
          <w:rFonts w:hint="cs"/>
          <w:rtl/>
          <w:lang w:bidi="fa-IR"/>
        </w:rPr>
        <w:t>ی</w:t>
      </w:r>
      <w:r>
        <w:rPr>
          <w:rFonts w:hint="eastAsia"/>
          <w:rtl/>
          <w:lang w:bidi="fa-IR"/>
        </w:rPr>
        <w:t>ق‌تر</w:t>
      </w:r>
      <w:r>
        <w:rPr>
          <w:rFonts w:hint="cs"/>
          <w:rtl/>
          <w:lang w:bidi="fa-IR"/>
        </w:rPr>
        <w:t>ی</w:t>
      </w:r>
      <w:r>
        <w:rPr>
          <w:rtl/>
          <w:lang w:bidi="fa-IR"/>
        </w:rPr>
        <w:t xml:space="preserve"> از د</w:t>
      </w:r>
      <w:r>
        <w:rPr>
          <w:rFonts w:hint="cs"/>
          <w:rtl/>
          <w:lang w:bidi="fa-IR"/>
        </w:rPr>
        <w:t>ی</w:t>
      </w:r>
      <w:r>
        <w:rPr>
          <w:rFonts w:hint="eastAsia"/>
          <w:rtl/>
          <w:lang w:bidi="fa-IR"/>
        </w:rPr>
        <w:t>نام</w:t>
      </w:r>
      <w:r>
        <w:rPr>
          <w:rFonts w:hint="cs"/>
          <w:rtl/>
          <w:lang w:bidi="fa-IR"/>
        </w:rPr>
        <w:t>ی</w:t>
      </w:r>
      <w:r>
        <w:rPr>
          <w:rFonts w:hint="eastAsia"/>
          <w:rtl/>
          <w:lang w:bidi="fa-IR"/>
        </w:rPr>
        <w:t>ک‌ها</w:t>
      </w:r>
      <w:r>
        <w:rPr>
          <w:rFonts w:hint="cs"/>
          <w:rtl/>
          <w:lang w:bidi="fa-IR"/>
        </w:rPr>
        <w:t>ی</w:t>
      </w:r>
      <w:r>
        <w:rPr>
          <w:rtl/>
          <w:lang w:bidi="fa-IR"/>
        </w:rPr>
        <w:t xml:space="preserve"> داخل</w:t>
      </w:r>
      <w:r>
        <w:rPr>
          <w:rFonts w:hint="cs"/>
          <w:rtl/>
          <w:lang w:bidi="fa-IR"/>
        </w:rPr>
        <w:t>ی</w:t>
      </w:r>
      <w:r>
        <w:rPr>
          <w:rtl/>
          <w:lang w:bidi="fa-IR"/>
        </w:rPr>
        <w:t xml:space="preserve"> که حرکات ربات‌ها را کنترل م</w:t>
      </w:r>
      <w:r>
        <w:rPr>
          <w:rFonts w:hint="cs"/>
          <w:rtl/>
          <w:lang w:bidi="fa-IR"/>
        </w:rPr>
        <w:t>ی‌</w:t>
      </w:r>
      <w:r>
        <w:rPr>
          <w:rFonts w:hint="eastAsia"/>
          <w:rtl/>
          <w:lang w:bidi="fa-IR"/>
        </w:rPr>
        <w:t>کنند،</w:t>
      </w:r>
      <w:r>
        <w:rPr>
          <w:rtl/>
          <w:lang w:bidi="fa-IR"/>
        </w:rPr>
        <w:t xml:space="preserve"> فراهم م</w:t>
      </w:r>
      <w:r>
        <w:rPr>
          <w:rFonts w:hint="cs"/>
          <w:rtl/>
          <w:lang w:bidi="fa-IR"/>
        </w:rPr>
        <w:t>ی‌</w:t>
      </w:r>
      <w:r>
        <w:rPr>
          <w:rtl/>
          <w:lang w:bidi="fa-IR"/>
        </w:rPr>
        <w:t>کنند</w:t>
      </w:r>
      <w:r>
        <w:rPr>
          <w:rFonts w:hint="cs"/>
          <w:rtl/>
          <w:lang w:bidi="fa-IR"/>
        </w:rPr>
        <w:t xml:space="preserve">. </w:t>
      </w:r>
      <w:r>
        <w:rPr>
          <w:rtl/>
          <w:lang w:bidi="fa-IR"/>
        </w:rPr>
        <w:t>و</w:t>
      </w:r>
      <w:r>
        <w:rPr>
          <w:rFonts w:hint="cs"/>
          <w:rtl/>
          <w:lang w:bidi="fa-IR"/>
        </w:rPr>
        <w:t>ی</w:t>
      </w:r>
      <w:r>
        <w:rPr>
          <w:rFonts w:hint="eastAsia"/>
          <w:rtl/>
          <w:lang w:bidi="fa-IR"/>
        </w:rPr>
        <w:t>ژگ</w:t>
      </w:r>
      <w:r>
        <w:rPr>
          <w:rFonts w:hint="cs"/>
          <w:rtl/>
          <w:lang w:bidi="fa-IR"/>
        </w:rPr>
        <w:t>ی</w:t>
      </w:r>
      <w:r>
        <w:rPr>
          <w:rtl/>
          <w:lang w:bidi="fa-IR"/>
        </w:rPr>
        <w:t xml:space="preserve"> ضبط داده در فواصل منظم امکان تجز</w:t>
      </w:r>
      <w:r>
        <w:rPr>
          <w:rFonts w:hint="cs"/>
          <w:rtl/>
          <w:lang w:bidi="fa-IR"/>
        </w:rPr>
        <w:t>ی</w:t>
      </w:r>
      <w:r>
        <w:rPr>
          <w:rFonts w:hint="eastAsia"/>
          <w:rtl/>
          <w:lang w:bidi="fa-IR"/>
        </w:rPr>
        <w:t>ه</w:t>
      </w:r>
      <w:r>
        <w:rPr>
          <w:rtl/>
          <w:lang w:bidi="fa-IR"/>
        </w:rPr>
        <w:t xml:space="preserve"> و تحل</w:t>
      </w:r>
      <w:r>
        <w:rPr>
          <w:rFonts w:hint="cs"/>
          <w:rtl/>
          <w:lang w:bidi="fa-IR"/>
        </w:rPr>
        <w:t>ی</w:t>
      </w:r>
      <w:r>
        <w:rPr>
          <w:rFonts w:hint="eastAsia"/>
          <w:rtl/>
          <w:lang w:bidi="fa-IR"/>
        </w:rPr>
        <w:t>ل</w:t>
      </w:r>
      <w:r>
        <w:rPr>
          <w:rtl/>
          <w:lang w:bidi="fa-IR"/>
        </w:rPr>
        <w:t xml:space="preserve"> پس‌</w:t>
      </w:r>
      <w:r>
        <w:rPr>
          <w:rFonts w:hint="cs"/>
          <w:rtl/>
          <w:lang w:bidi="fa-IR"/>
        </w:rPr>
        <w:t xml:space="preserve"> </w:t>
      </w:r>
      <w:r>
        <w:rPr>
          <w:rtl/>
          <w:lang w:bidi="fa-IR"/>
        </w:rPr>
        <w:t>از عمل را فراهم م</w:t>
      </w:r>
      <w:r>
        <w:rPr>
          <w:rFonts w:hint="cs"/>
          <w:rtl/>
          <w:lang w:bidi="fa-IR"/>
        </w:rPr>
        <w:t>ی‌</w:t>
      </w:r>
      <w:r>
        <w:rPr>
          <w:rFonts w:hint="eastAsia"/>
          <w:rtl/>
          <w:lang w:bidi="fa-IR"/>
        </w:rPr>
        <w:t>کند</w:t>
      </w:r>
      <w:r>
        <w:rPr>
          <w:rtl/>
          <w:lang w:bidi="fa-IR"/>
        </w:rPr>
        <w:t xml:space="preserve"> و ب</w:t>
      </w:r>
      <w:r>
        <w:rPr>
          <w:rFonts w:hint="cs"/>
          <w:rtl/>
          <w:lang w:bidi="fa-IR"/>
        </w:rPr>
        <w:t>ه ما</w:t>
      </w:r>
      <w:r>
        <w:rPr>
          <w:rtl/>
          <w:lang w:bidi="fa-IR"/>
        </w:rPr>
        <w:t xml:space="preserve"> ا</w:t>
      </w:r>
      <w:r>
        <w:rPr>
          <w:rFonts w:hint="cs"/>
          <w:rtl/>
          <w:lang w:bidi="fa-IR"/>
        </w:rPr>
        <w:t>ی</w:t>
      </w:r>
      <w:r>
        <w:rPr>
          <w:rFonts w:hint="eastAsia"/>
          <w:rtl/>
          <w:lang w:bidi="fa-IR"/>
        </w:rPr>
        <w:t>ن</w:t>
      </w:r>
      <w:r>
        <w:rPr>
          <w:rtl/>
          <w:lang w:bidi="fa-IR"/>
        </w:rPr>
        <w:t xml:space="preserve"> امکان را م</w:t>
      </w:r>
      <w:r>
        <w:rPr>
          <w:rFonts w:hint="cs"/>
          <w:rtl/>
          <w:lang w:bidi="fa-IR"/>
        </w:rPr>
        <w:t>ی‌</w:t>
      </w:r>
      <w:r>
        <w:rPr>
          <w:rFonts w:hint="eastAsia"/>
          <w:rtl/>
          <w:lang w:bidi="fa-IR"/>
        </w:rPr>
        <w:t>دهد</w:t>
      </w:r>
      <w:r>
        <w:rPr>
          <w:rtl/>
          <w:lang w:bidi="fa-IR"/>
        </w:rPr>
        <w:t xml:space="preserve"> که رفتار ربات‌ها را مطالعه، الگوها را شناسا</w:t>
      </w:r>
      <w:r>
        <w:rPr>
          <w:rFonts w:hint="cs"/>
          <w:rtl/>
          <w:lang w:bidi="fa-IR"/>
        </w:rPr>
        <w:t>یی</w:t>
      </w:r>
      <w:r>
        <w:rPr>
          <w:rtl/>
          <w:lang w:bidi="fa-IR"/>
        </w:rPr>
        <w:t xml:space="preserve"> و در صورت لزوم الگور</w:t>
      </w:r>
      <w:r>
        <w:rPr>
          <w:rFonts w:hint="cs"/>
          <w:rtl/>
          <w:lang w:bidi="fa-IR"/>
        </w:rPr>
        <w:t>ی</w:t>
      </w:r>
      <w:r>
        <w:rPr>
          <w:rFonts w:hint="eastAsia"/>
          <w:rtl/>
          <w:lang w:bidi="fa-IR"/>
        </w:rPr>
        <w:t>تم</w:t>
      </w:r>
      <w:r>
        <w:rPr>
          <w:rtl/>
          <w:lang w:bidi="fa-IR"/>
        </w:rPr>
        <w:t xml:space="preserve"> کنترل را بهبود بخشند. داده‌ها</w:t>
      </w:r>
      <w:r>
        <w:rPr>
          <w:rFonts w:hint="cs"/>
          <w:rtl/>
          <w:lang w:bidi="fa-IR"/>
        </w:rPr>
        <w:t>ی</w:t>
      </w:r>
      <w:r>
        <w:rPr>
          <w:rtl/>
          <w:lang w:bidi="fa-IR"/>
        </w:rPr>
        <w:t xml:space="preserve"> ثبت شده به فرمت‌ها </w:t>
      </w:r>
      <w:r>
        <w:rPr>
          <w:lang w:bidi="fa-IR"/>
        </w:rPr>
        <w:t>Excel</w:t>
      </w:r>
      <w:r>
        <w:rPr>
          <w:rtl/>
          <w:lang w:bidi="fa-IR"/>
        </w:rPr>
        <w:t xml:space="preserve"> </w:t>
      </w:r>
      <w:r>
        <w:rPr>
          <w:rFonts w:hint="cs"/>
          <w:rtl/>
          <w:lang w:bidi="fa-IR"/>
        </w:rPr>
        <w:t>ذخیره می‌شود</w:t>
      </w:r>
      <w:r>
        <w:rPr>
          <w:rtl/>
          <w:lang w:bidi="fa-IR"/>
        </w:rPr>
        <w:t xml:space="preserve"> که تصو</w:t>
      </w:r>
      <w:r>
        <w:rPr>
          <w:rFonts w:hint="cs"/>
          <w:rtl/>
          <w:lang w:bidi="fa-IR"/>
        </w:rPr>
        <w:t>ی</w:t>
      </w:r>
      <w:r>
        <w:rPr>
          <w:rFonts w:hint="eastAsia"/>
          <w:rtl/>
          <w:lang w:bidi="fa-IR"/>
        </w:rPr>
        <w:t>رساز</w:t>
      </w:r>
      <w:r>
        <w:rPr>
          <w:rFonts w:hint="cs"/>
          <w:rtl/>
          <w:lang w:bidi="fa-IR"/>
        </w:rPr>
        <w:t>ی</w:t>
      </w:r>
      <w:r>
        <w:rPr>
          <w:rtl/>
          <w:lang w:bidi="fa-IR"/>
        </w:rPr>
        <w:t xml:space="preserve"> و تفس</w:t>
      </w:r>
      <w:r>
        <w:rPr>
          <w:rFonts w:hint="cs"/>
          <w:rtl/>
          <w:lang w:bidi="fa-IR"/>
        </w:rPr>
        <w:t>ی</w:t>
      </w:r>
      <w:r>
        <w:rPr>
          <w:rFonts w:hint="eastAsia"/>
          <w:rtl/>
          <w:lang w:bidi="fa-IR"/>
        </w:rPr>
        <w:t>ر</w:t>
      </w:r>
      <w:r>
        <w:rPr>
          <w:rtl/>
          <w:lang w:bidi="fa-IR"/>
        </w:rPr>
        <w:t xml:space="preserve"> آسان آنها را فراهم م</w:t>
      </w:r>
      <w:r>
        <w:rPr>
          <w:rFonts w:hint="cs"/>
          <w:rtl/>
          <w:lang w:bidi="fa-IR"/>
        </w:rPr>
        <w:t>ی‌</w:t>
      </w:r>
      <w:r>
        <w:rPr>
          <w:rFonts w:hint="eastAsia"/>
          <w:rtl/>
          <w:lang w:bidi="fa-IR"/>
        </w:rPr>
        <w:t>کند</w:t>
      </w:r>
      <w:r>
        <w:rPr>
          <w:rtl/>
          <w:lang w:bidi="fa-IR"/>
        </w:rPr>
        <w:t>.</w:t>
      </w:r>
    </w:p>
    <w:p w:rsidR="005C0670" w:rsidRDefault="005C0670" w:rsidP="005C0670">
      <w:pPr>
        <w:pStyle w:val="Heading3"/>
      </w:pPr>
      <w:r>
        <w:rPr>
          <w:rtl/>
        </w:rPr>
        <w:t>کنترل دست</w:t>
      </w:r>
      <w:r>
        <w:rPr>
          <w:rFonts w:hint="cs"/>
          <w:rtl/>
        </w:rPr>
        <w:t>ی</w:t>
      </w:r>
    </w:p>
    <w:p w:rsidR="005C0670" w:rsidRDefault="005C0670" w:rsidP="005C0670">
      <w:pPr>
        <w:bidi/>
      </w:pPr>
      <w:r>
        <w:rPr>
          <w:rtl/>
        </w:rPr>
        <w:t>کد امکان کنترل دست</w:t>
      </w:r>
      <w:r>
        <w:rPr>
          <w:rFonts w:hint="cs"/>
          <w:rtl/>
        </w:rPr>
        <w:t>ی</w:t>
      </w:r>
      <w:r>
        <w:rPr>
          <w:rtl/>
        </w:rPr>
        <w:t xml:space="preserve"> ربات‌ها توسط کاربر را با استفاده از ورود</w:t>
      </w:r>
      <w:r>
        <w:rPr>
          <w:rFonts w:hint="cs"/>
          <w:rtl/>
        </w:rPr>
        <w:t>ی‌</w:t>
      </w:r>
      <w:r>
        <w:rPr>
          <w:rFonts w:hint="eastAsia"/>
          <w:rtl/>
        </w:rPr>
        <w:t>ها</w:t>
      </w:r>
      <w:r>
        <w:rPr>
          <w:rFonts w:hint="cs"/>
          <w:rtl/>
        </w:rPr>
        <w:t>ی</w:t>
      </w:r>
      <w:r>
        <w:rPr>
          <w:rtl/>
        </w:rPr>
        <w:t xml:space="preserve"> صفحه‌کل</w:t>
      </w:r>
      <w:r>
        <w:rPr>
          <w:rFonts w:hint="cs"/>
          <w:rtl/>
        </w:rPr>
        <w:t>ی</w:t>
      </w:r>
      <w:r>
        <w:rPr>
          <w:rFonts w:hint="eastAsia"/>
          <w:rtl/>
        </w:rPr>
        <w:t>د</w:t>
      </w:r>
      <w:r>
        <w:rPr>
          <w:rtl/>
        </w:rPr>
        <w:t xml:space="preserve"> ('</w:t>
      </w:r>
      <w:r>
        <w:t>w'</w:t>
      </w:r>
      <w:r>
        <w:rPr>
          <w:rtl/>
        </w:rPr>
        <w:t xml:space="preserve">، </w:t>
      </w:r>
      <w:r>
        <w:t>'a'</w:t>
      </w:r>
      <w:r>
        <w:rPr>
          <w:rtl/>
        </w:rPr>
        <w:t xml:space="preserve">، </w:t>
      </w:r>
      <w:r>
        <w:t>'s'</w:t>
      </w:r>
      <w:r>
        <w:rPr>
          <w:rtl/>
        </w:rPr>
        <w:t xml:space="preserve">، </w:t>
      </w:r>
      <w:r>
        <w:t>'d'</w:t>
      </w:r>
      <w:r>
        <w:rPr>
          <w:rtl/>
        </w:rPr>
        <w:t xml:space="preserve">، </w:t>
      </w:r>
      <w:r>
        <w:t>'space'</w:t>
      </w:r>
      <w:r>
        <w:rPr>
          <w:rtl/>
        </w:rPr>
        <w:t>) فراهم م</w:t>
      </w:r>
      <w:r>
        <w:rPr>
          <w:rFonts w:hint="cs"/>
          <w:rtl/>
        </w:rPr>
        <w:t>ی‌</w:t>
      </w:r>
      <w:r>
        <w:rPr>
          <w:rFonts w:hint="eastAsia"/>
          <w:rtl/>
        </w:rPr>
        <w:t>کند</w:t>
      </w:r>
      <w:r>
        <w:rPr>
          <w:rtl/>
        </w:rPr>
        <w:t>.</w:t>
      </w:r>
      <w:r>
        <w:t xml:space="preserve"> </w:t>
      </w:r>
      <w:r>
        <w:rPr>
          <w:rtl/>
        </w:rPr>
        <w:t>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ه و</w:t>
      </w:r>
      <w:r>
        <w:rPr>
          <w:rFonts w:hint="cs"/>
          <w:rtl/>
        </w:rPr>
        <w:t>ی</w:t>
      </w:r>
      <w:r>
        <w:rPr>
          <w:rFonts w:hint="eastAsia"/>
          <w:rtl/>
        </w:rPr>
        <w:t>ژه</w:t>
      </w:r>
      <w:r>
        <w:rPr>
          <w:rtl/>
        </w:rPr>
        <w:t xml:space="preserve"> برا</w:t>
      </w:r>
      <w:r>
        <w:rPr>
          <w:rFonts w:hint="cs"/>
          <w:rtl/>
        </w:rPr>
        <w:t>ی</w:t>
      </w:r>
      <w:r>
        <w:rPr>
          <w:rtl/>
        </w:rPr>
        <w:t xml:space="preserve"> تست، اشکال‌زدا</w:t>
      </w:r>
      <w:r>
        <w:rPr>
          <w:rFonts w:hint="cs"/>
          <w:rtl/>
        </w:rPr>
        <w:t>یی</w:t>
      </w:r>
      <w:r>
        <w:rPr>
          <w:rtl/>
        </w:rPr>
        <w:t xml:space="preserve"> </w:t>
      </w:r>
      <w:r>
        <w:rPr>
          <w:rFonts w:hint="cs"/>
          <w:rtl/>
        </w:rPr>
        <w:t>ی</w:t>
      </w:r>
      <w:r>
        <w:rPr>
          <w:rFonts w:hint="eastAsia"/>
          <w:rtl/>
        </w:rPr>
        <w:t>ا</w:t>
      </w:r>
      <w:r>
        <w:rPr>
          <w:rtl/>
        </w:rPr>
        <w:t xml:space="preserve"> شرا</w:t>
      </w:r>
      <w:r>
        <w:rPr>
          <w:rFonts w:hint="cs"/>
          <w:rtl/>
        </w:rPr>
        <w:t>ی</w:t>
      </w:r>
      <w:r>
        <w:rPr>
          <w:rFonts w:hint="eastAsia"/>
          <w:rtl/>
        </w:rPr>
        <w:t>ط</w:t>
      </w:r>
      <w:r>
        <w:rPr>
          <w:rFonts w:hint="cs"/>
          <w:rtl/>
        </w:rPr>
        <w:t>ی</w:t>
      </w:r>
      <w:r>
        <w:rPr>
          <w:rtl/>
        </w:rPr>
        <w:t xml:space="preserve"> که مداخله لحظه‌ا</w:t>
      </w:r>
      <w:r>
        <w:rPr>
          <w:rFonts w:hint="cs"/>
          <w:rtl/>
        </w:rPr>
        <w:t>ی</w:t>
      </w:r>
      <w:r>
        <w:rPr>
          <w:rtl/>
        </w:rPr>
        <w:t xml:space="preserve"> لازم است، مف</w:t>
      </w:r>
      <w:r>
        <w:rPr>
          <w:rFonts w:hint="cs"/>
          <w:rtl/>
        </w:rPr>
        <w:t>ی</w:t>
      </w:r>
      <w:r>
        <w:rPr>
          <w:rFonts w:hint="eastAsia"/>
          <w:rtl/>
        </w:rPr>
        <w:t>د</w:t>
      </w:r>
      <w:r>
        <w:rPr>
          <w:rtl/>
        </w:rPr>
        <w:t xml:space="preserve"> است. هنگام</w:t>
      </w:r>
      <w:r>
        <w:rPr>
          <w:rFonts w:hint="cs"/>
          <w:rtl/>
        </w:rPr>
        <w:t>ی</w:t>
      </w:r>
      <w:r>
        <w:rPr>
          <w:rtl/>
        </w:rPr>
        <w:t xml:space="preserve"> که کنترل دست</w:t>
      </w:r>
      <w:r>
        <w:rPr>
          <w:rFonts w:hint="cs"/>
          <w:rtl/>
        </w:rPr>
        <w:t>ی</w:t>
      </w:r>
      <w:r>
        <w:rPr>
          <w:rtl/>
        </w:rPr>
        <w:t xml:space="preserve"> فعال است، کاربر م</w:t>
      </w:r>
      <w:r>
        <w:rPr>
          <w:rFonts w:hint="cs"/>
          <w:rtl/>
        </w:rPr>
        <w:t>ی‌</w:t>
      </w:r>
      <w:r>
        <w:rPr>
          <w:rFonts w:hint="eastAsia"/>
          <w:rtl/>
        </w:rPr>
        <w:t>تواند</w:t>
      </w:r>
      <w:r>
        <w:rPr>
          <w:rtl/>
        </w:rPr>
        <w:t xml:space="preserve"> با استفاده از کل</w:t>
      </w:r>
      <w:r>
        <w:rPr>
          <w:rFonts w:hint="cs"/>
          <w:rtl/>
        </w:rPr>
        <w:t>ی</w:t>
      </w:r>
      <w:r>
        <w:rPr>
          <w:rFonts w:hint="eastAsia"/>
          <w:rtl/>
        </w:rPr>
        <w:t>دها</w:t>
      </w:r>
      <w:r>
        <w:rPr>
          <w:rFonts w:hint="cs"/>
          <w:rtl/>
        </w:rPr>
        <w:t>ی</w:t>
      </w:r>
      <w:r>
        <w:rPr>
          <w:rtl/>
        </w:rPr>
        <w:t xml:space="preserve"> تعر</w:t>
      </w:r>
      <w:r>
        <w:rPr>
          <w:rFonts w:hint="cs"/>
          <w:rtl/>
        </w:rPr>
        <w:t>ی</w:t>
      </w:r>
      <w:r>
        <w:rPr>
          <w:rFonts w:hint="eastAsia"/>
          <w:rtl/>
        </w:rPr>
        <w:t>ف‌شده</w:t>
      </w:r>
      <w:r>
        <w:rPr>
          <w:rtl/>
        </w:rPr>
        <w:t xml:space="preserve"> حرکات خاص</w:t>
      </w:r>
      <w:r>
        <w:rPr>
          <w:rFonts w:hint="cs"/>
          <w:rtl/>
        </w:rPr>
        <w:t>ی</w:t>
      </w:r>
      <w:r>
        <w:rPr>
          <w:rtl/>
        </w:rPr>
        <w:t xml:space="preserve"> را به ربات منتخب دستور دهد.</w:t>
      </w:r>
    </w:p>
    <w:p w:rsidR="005C0670" w:rsidRDefault="005C0670" w:rsidP="005C0670">
      <w:pPr>
        <w:bidi/>
      </w:pPr>
      <w:r>
        <w:rPr>
          <w:rFonts w:hint="eastAsia"/>
          <w:rtl/>
        </w:rPr>
        <w:t>طرح</w:t>
      </w:r>
      <w:r>
        <w:rPr>
          <w:rtl/>
        </w:rPr>
        <w:t xml:space="preserve"> کنترل شامل دستورات حرکت اساس</w:t>
      </w:r>
      <w:r>
        <w:rPr>
          <w:rFonts w:hint="cs"/>
          <w:rtl/>
        </w:rPr>
        <w:t>ی</w:t>
      </w:r>
      <w:r>
        <w:rPr>
          <w:rtl/>
        </w:rPr>
        <w:t xml:space="preserve"> مانند حرکت به جلو، به عقب، به چپ، به راست و توقف کامل ربات است. کاربر م</w:t>
      </w:r>
      <w:r>
        <w:rPr>
          <w:rFonts w:hint="cs"/>
          <w:rtl/>
        </w:rPr>
        <w:t>ی‌</w:t>
      </w:r>
      <w:r>
        <w:rPr>
          <w:rFonts w:hint="eastAsia"/>
          <w:rtl/>
        </w:rPr>
        <w:t>تواند</w:t>
      </w:r>
      <w:r>
        <w:rPr>
          <w:rtl/>
        </w:rPr>
        <w:t xml:space="preserve"> با استفاده از کل</w:t>
      </w:r>
      <w:r>
        <w:rPr>
          <w:rFonts w:hint="cs"/>
          <w:rtl/>
        </w:rPr>
        <w:t>ی</w:t>
      </w:r>
      <w:r>
        <w:rPr>
          <w:rFonts w:hint="eastAsia"/>
          <w:rtl/>
        </w:rPr>
        <w:t>دها</w:t>
      </w:r>
      <w:r>
        <w:rPr>
          <w:rFonts w:hint="cs"/>
          <w:rtl/>
        </w:rPr>
        <w:t>ی</w:t>
      </w:r>
      <w:r>
        <w:rPr>
          <w:rtl/>
        </w:rPr>
        <w:t xml:space="preserve"> عدد</w:t>
      </w:r>
      <w:r>
        <w:rPr>
          <w:rFonts w:hint="cs"/>
          <w:rtl/>
        </w:rPr>
        <w:t>ی</w:t>
      </w:r>
      <w:r>
        <w:rPr>
          <w:rtl/>
        </w:rPr>
        <w:t xml:space="preserve"> ب</w:t>
      </w:r>
      <w:r>
        <w:rPr>
          <w:rFonts w:hint="cs"/>
          <w:rtl/>
        </w:rPr>
        <w:t>ی</w:t>
      </w:r>
      <w:r>
        <w:rPr>
          <w:rFonts w:hint="eastAsia"/>
          <w:rtl/>
        </w:rPr>
        <w:t>ن</w:t>
      </w:r>
      <w:r>
        <w:rPr>
          <w:rtl/>
        </w:rPr>
        <w:t xml:space="preserve"> ربات‌ها جابه‌جا شود و کنترل دست</w:t>
      </w:r>
      <w:r>
        <w:rPr>
          <w:rFonts w:hint="cs"/>
          <w:rtl/>
        </w:rPr>
        <w:t>ی</w:t>
      </w:r>
      <w:r>
        <w:rPr>
          <w:rtl/>
        </w:rPr>
        <w:t xml:space="preserve"> بر رو</w:t>
      </w:r>
      <w:r>
        <w:rPr>
          <w:rFonts w:hint="cs"/>
          <w:rtl/>
        </w:rPr>
        <w:t>ی</w:t>
      </w:r>
      <w:r>
        <w:rPr>
          <w:rtl/>
        </w:rPr>
        <w:t xml:space="preserve"> ربات‌ها</w:t>
      </w:r>
      <w:r>
        <w:rPr>
          <w:rFonts w:hint="cs"/>
          <w:rtl/>
        </w:rPr>
        <w:t>ی</w:t>
      </w:r>
      <w:r>
        <w:rPr>
          <w:rtl/>
        </w:rPr>
        <w:t xml:space="preserve"> مختلف 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چندربات</w:t>
      </w:r>
      <w:r>
        <w:rPr>
          <w:rFonts w:hint="cs"/>
          <w:rtl/>
        </w:rPr>
        <w:t>ی</w:t>
      </w:r>
      <w:r>
        <w:rPr>
          <w:rtl/>
        </w:rPr>
        <w:t xml:space="preserve"> را ممکن م</w:t>
      </w:r>
      <w:r>
        <w:rPr>
          <w:rFonts w:hint="cs"/>
          <w:rtl/>
        </w:rPr>
        <w:t>ی‌</w:t>
      </w:r>
      <w:r>
        <w:rPr>
          <w:rFonts w:hint="eastAsia"/>
          <w:rtl/>
        </w:rPr>
        <w:t>سازد</w:t>
      </w:r>
      <w:r>
        <w:rPr>
          <w:rtl/>
        </w:rPr>
        <w:t xml:space="preserve">. به‌علاوه، دستور </w:t>
      </w:r>
      <w:r>
        <w:t>space</w:t>
      </w:r>
      <w:r>
        <w:rPr>
          <w:rtl/>
        </w:rPr>
        <w:t xml:space="preserve"> ربات را به توقف کامل م</w:t>
      </w:r>
      <w:r>
        <w:rPr>
          <w:rFonts w:hint="cs"/>
          <w:rtl/>
        </w:rPr>
        <w:t>ی‌</w:t>
      </w:r>
      <w:r>
        <w:rPr>
          <w:rFonts w:hint="eastAsia"/>
          <w:rtl/>
        </w:rPr>
        <w:t>رساند</w:t>
      </w:r>
      <w:r>
        <w:rPr>
          <w:rtl/>
        </w:rPr>
        <w:t>.</w:t>
      </w:r>
    </w:p>
    <w:p w:rsidR="005C0670" w:rsidRDefault="005C0670" w:rsidP="005C0670">
      <w:pPr>
        <w:bidi/>
        <w:jc w:val="left"/>
      </w:pPr>
    </w:p>
    <w:p w:rsidR="005C0670" w:rsidRDefault="005C0670" w:rsidP="005C0670">
      <w:pPr>
        <w:pStyle w:val="Heading3"/>
      </w:pPr>
      <w:r>
        <w:rPr>
          <w:rtl/>
        </w:rPr>
        <w:t>رابط کاربر</w:t>
      </w:r>
      <w:r>
        <w:rPr>
          <w:rFonts w:hint="cs"/>
          <w:rtl/>
        </w:rPr>
        <w:t>ی</w:t>
      </w:r>
      <w:r>
        <w:rPr>
          <w:rtl/>
        </w:rPr>
        <w:t>:</w:t>
      </w:r>
    </w:p>
    <w:p w:rsidR="005C0670" w:rsidRDefault="005C0670" w:rsidP="005C0670">
      <w:pPr>
        <w:bidi/>
        <w:rPr>
          <w:rtl/>
          <w:lang w:bidi="fa-IR"/>
        </w:rPr>
      </w:pPr>
      <w:r>
        <w:rPr>
          <w:rtl/>
          <w:lang w:bidi="fa-IR"/>
        </w:rPr>
        <w:t>رابط کاربر</w:t>
      </w:r>
      <w:r>
        <w:rPr>
          <w:rFonts w:hint="cs"/>
          <w:rtl/>
          <w:lang w:bidi="fa-IR"/>
        </w:rPr>
        <w:t>ی</w:t>
      </w:r>
      <w:r>
        <w:rPr>
          <w:rStyle w:val="FootnoteReference"/>
          <w:rtl/>
          <w:lang w:bidi="fa-IR"/>
        </w:rPr>
        <w:footnoteReference w:id="68"/>
      </w:r>
      <w:r>
        <w:rPr>
          <w:rtl/>
          <w:lang w:bidi="fa-IR"/>
        </w:rPr>
        <w:t xml:space="preserve"> عنوان </w:t>
      </w:r>
      <w:r>
        <w:rPr>
          <w:rFonts w:hint="cs"/>
          <w:rtl/>
          <w:lang w:bidi="fa-IR"/>
        </w:rPr>
        <w:t>بستر</w:t>
      </w:r>
      <w:r>
        <w:rPr>
          <w:rtl/>
          <w:lang w:bidi="fa-IR"/>
        </w:rPr>
        <w:t xml:space="preserve"> بصر</w:t>
      </w:r>
      <w:r>
        <w:rPr>
          <w:rFonts w:hint="cs"/>
          <w:rtl/>
          <w:lang w:bidi="fa-IR"/>
        </w:rPr>
        <w:t>ی</w:t>
      </w:r>
      <w:r>
        <w:rPr>
          <w:rtl/>
          <w:lang w:bidi="fa-IR"/>
        </w:rPr>
        <w:t xml:space="preserve"> و تعامل</w:t>
      </w:r>
      <w:r>
        <w:rPr>
          <w:rFonts w:hint="cs"/>
          <w:rtl/>
          <w:lang w:bidi="fa-IR"/>
        </w:rPr>
        <w:t>ی</w:t>
      </w:r>
      <w:r>
        <w:rPr>
          <w:rtl/>
          <w:lang w:bidi="fa-IR"/>
        </w:rPr>
        <w:t xml:space="preserve"> عمل م</w:t>
      </w:r>
      <w:r>
        <w:rPr>
          <w:rFonts w:hint="cs"/>
          <w:rtl/>
          <w:lang w:bidi="fa-IR"/>
        </w:rPr>
        <w:t>ی‌</w:t>
      </w:r>
      <w:r>
        <w:rPr>
          <w:rFonts w:hint="eastAsia"/>
          <w:rtl/>
          <w:lang w:bidi="fa-IR"/>
        </w:rPr>
        <w:t>کند</w:t>
      </w:r>
      <w:r>
        <w:rPr>
          <w:rtl/>
          <w:lang w:bidi="fa-IR"/>
        </w:rPr>
        <w:t xml:space="preserve"> که کاربران م</w:t>
      </w:r>
      <w:r>
        <w:rPr>
          <w:rFonts w:hint="cs"/>
          <w:rtl/>
          <w:lang w:bidi="fa-IR"/>
        </w:rPr>
        <w:t>ی‌</w:t>
      </w:r>
      <w:r>
        <w:rPr>
          <w:rFonts w:hint="eastAsia"/>
          <w:rtl/>
          <w:lang w:bidi="fa-IR"/>
        </w:rPr>
        <w:t>توانند</w:t>
      </w:r>
      <w:r>
        <w:rPr>
          <w:rtl/>
          <w:lang w:bidi="fa-IR"/>
        </w:rPr>
        <w:t xml:space="preserve"> از طر</w:t>
      </w:r>
      <w:r>
        <w:rPr>
          <w:rFonts w:hint="cs"/>
          <w:rtl/>
          <w:lang w:bidi="fa-IR"/>
        </w:rPr>
        <w:t>ی</w:t>
      </w:r>
      <w:r>
        <w:rPr>
          <w:rFonts w:hint="eastAsia"/>
          <w:rtl/>
          <w:lang w:bidi="fa-IR"/>
        </w:rPr>
        <w:t>ق</w:t>
      </w:r>
      <w:r>
        <w:rPr>
          <w:rtl/>
          <w:lang w:bidi="fa-IR"/>
        </w:rPr>
        <w:t xml:space="preserve"> آن با س</w:t>
      </w:r>
      <w:r>
        <w:rPr>
          <w:rFonts w:hint="cs"/>
          <w:rtl/>
          <w:lang w:bidi="fa-IR"/>
        </w:rPr>
        <w:t>ی</w:t>
      </w:r>
      <w:r>
        <w:rPr>
          <w:rFonts w:hint="eastAsia"/>
          <w:rtl/>
          <w:lang w:bidi="fa-IR"/>
        </w:rPr>
        <w:t>ستم</w:t>
      </w:r>
      <w:r>
        <w:rPr>
          <w:rtl/>
          <w:lang w:bidi="fa-IR"/>
        </w:rPr>
        <w:t xml:space="preserve"> ربات</w:t>
      </w:r>
      <w:r>
        <w:rPr>
          <w:rFonts w:hint="cs"/>
          <w:rtl/>
          <w:lang w:bidi="fa-IR"/>
        </w:rPr>
        <w:t>ی</w:t>
      </w:r>
      <w:r>
        <w:rPr>
          <w:rFonts w:hint="eastAsia"/>
          <w:rtl/>
          <w:lang w:bidi="fa-IR"/>
        </w:rPr>
        <w:t>ک</w:t>
      </w:r>
      <w:r>
        <w:rPr>
          <w:rtl/>
          <w:lang w:bidi="fa-IR"/>
        </w:rPr>
        <w:t xml:space="preserve"> ارتباط برقرار کنند</w:t>
      </w:r>
      <w:r>
        <w:rPr>
          <w:rFonts w:hint="cs"/>
          <w:rtl/>
          <w:lang w:bidi="fa-IR"/>
        </w:rPr>
        <w:t xml:space="preserve"> و</w:t>
      </w:r>
      <w:r>
        <w:rPr>
          <w:rtl/>
          <w:lang w:bidi="fa-IR"/>
        </w:rPr>
        <w:t xml:space="preserve"> آن را کنترل کنند. ا</w:t>
      </w:r>
      <w:r>
        <w:rPr>
          <w:rFonts w:hint="cs"/>
          <w:rtl/>
          <w:lang w:bidi="fa-IR"/>
        </w:rPr>
        <w:t>ی</w:t>
      </w:r>
      <w:r>
        <w:rPr>
          <w:rFonts w:hint="eastAsia"/>
          <w:rtl/>
          <w:lang w:bidi="fa-IR"/>
        </w:rPr>
        <w:t>ن</w:t>
      </w:r>
      <w:r>
        <w:rPr>
          <w:rtl/>
          <w:lang w:bidi="fa-IR"/>
        </w:rPr>
        <w:t xml:space="preserve"> </w:t>
      </w:r>
      <w:r>
        <w:rPr>
          <w:rFonts w:hint="cs"/>
          <w:rtl/>
          <w:lang w:bidi="fa-IR"/>
        </w:rPr>
        <w:t xml:space="preserve">رابط </w:t>
      </w:r>
      <w:r>
        <w:rPr>
          <w:rtl/>
          <w:lang w:bidi="fa-IR"/>
        </w:rPr>
        <w:t>کاربر</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نما</w:t>
      </w:r>
      <w:r>
        <w:rPr>
          <w:rFonts w:hint="cs"/>
          <w:rtl/>
          <w:lang w:bidi="fa-IR"/>
        </w:rPr>
        <w:t>ی</w:t>
      </w:r>
      <w:r>
        <w:rPr>
          <w:rFonts w:hint="eastAsia"/>
          <w:rtl/>
          <w:lang w:bidi="fa-IR"/>
        </w:rPr>
        <w:t>ش</w:t>
      </w:r>
      <w:r>
        <w:rPr>
          <w:rtl/>
          <w:lang w:bidi="fa-IR"/>
        </w:rPr>
        <w:t xml:space="preserve"> زمان واقع</w:t>
      </w:r>
      <w:r>
        <w:rPr>
          <w:rFonts w:hint="cs"/>
          <w:rtl/>
          <w:lang w:bidi="fa-IR"/>
        </w:rPr>
        <w:t>ی</w:t>
      </w:r>
      <w:r>
        <w:rPr>
          <w:rtl/>
          <w:lang w:bidi="fa-IR"/>
        </w:rPr>
        <w:t xml:space="preserve"> از فرآ</w:t>
      </w:r>
      <w:r>
        <w:rPr>
          <w:rFonts w:hint="cs"/>
          <w:rtl/>
          <w:lang w:bidi="fa-IR"/>
        </w:rPr>
        <w:t>ی</w:t>
      </w:r>
      <w:r>
        <w:rPr>
          <w:rFonts w:hint="eastAsia"/>
          <w:rtl/>
          <w:lang w:bidi="fa-IR"/>
        </w:rPr>
        <w:t>ندها</w:t>
      </w:r>
      <w:r>
        <w:rPr>
          <w:rFonts w:hint="cs"/>
          <w:rtl/>
          <w:lang w:bidi="fa-IR"/>
        </w:rPr>
        <w:t>ی</w:t>
      </w:r>
      <w:r>
        <w:rPr>
          <w:rtl/>
          <w:lang w:bidi="fa-IR"/>
        </w:rPr>
        <w:t xml:space="preserve"> ب</w:t>
      </w:r>
      <w:r>
        <w:rPr>
          <w:rFonts w:hint="cs"/>
          <w:rtl/>
          <w:lang w:bidi="fa-IR"/>
        </w:rPr>
        <w:t>ی</w:t>
      </w:r>
      <w:r>
        <w:rPr>
          <w:rFonts w:hint="eastAsia"/>
          <w:rtl/>
          <w:lang w:bidi="fa-IR"/>
        </w:rPr>
        <w:t>نا</w:t>
      </w:r>
      <w:r>
        <w:rPr>
          <w:rFonts w:hint="cs"/>
          <w:rtl/>
          <w:lang w:bidi="fa-IR"/>
        </w:rPr>
        <w:t>یی</w:t>
      </w:r>
      <w:r>
        <w:rPr>
          <w:rtl/>
          <w:lang w:bidi="fa-IR"/>
        </w:rPr>
        <w:t xml:space="preserve"> ماش</w:t>
      </w:r>
      <w:r>
        <w:rPr>
          <w:rFonts w:hint="cs"/>
          <w:rtl/>
          <w:lang w:bidi="fa-IR"/>
        </w:rPr>
        <w:t>ی</w:t>
      </w:r>
      <w:r>
        <w:rPr>
          <w:rFonts w:hint="eastAsia"/>
          <w:rtl/>
          <w:lang w:bidi="fa-IR"/>
        </w:rPr>
        <w:t>ن</w:t>
      </w:r>
      <w:r>
        <w:rPr>
          <w:rtl/>
          <w:lang w:bidi="fa-IR"/>
        </w:rPr>
        <w:t xml:space="preserve"> ارائه م</w:t>
      </w:r>
      <w:r>
        <w:rPr>
          <w:rFonts w:hint="cs"/>
          <w:rtl/>
          <w:lang w:bidi="fa-IR"/>
        </w:rPr>
        <w:t>ی</w:t>
      </w:r>
      <w:r>
        <w:rPr>
          <w:rtl/>
          <w:lang w:bidi="fa-IR"/>
        </w:rPr>
        <w:t>‌دهد و به کاربران امکان مشاهده تصو</w:t>
      </w:r>
      <w:r>
        <w:rPr>
          <w:rFonts w:hint="cs"/>
          <w:rtl/>
          <w:lang w:bidi="fa-IR"/>
        </w:rPr>
        <w:t>ی</w:t>
      </w:r>
      <w:r>
        <w:rPr>
          <w:rFonts w:hint="eastAsia"/>
          <w:rtl/>
          <w:lang w:bidi="fa-IR"/>
        </w:rPr>
        <w:t>ر</w:t>
      </w:r>
      <w:r>
        <w:rPr>
          <w:rtl/>
          <w:lang w:bidi="fa-IR"/>
        </w:rPr>
        <w:t xml:space="preserve"> ربات از مح</w:t>
      </w:r>
      <w:r>
        <w:rPr>
          <w:rFonts w:hint="cs"/>
          <w:rtl/>
          <w:lang w:bidi="fa-IR"/>
        </w:rPr>
        <w:t>ی</w:t>
      </w:r>
      <w:r>
        <w:rPr>
          <w:rFonts w:hint="eastAsia"/>
          <w:rtl/>
          <w:lang w:bidi="fa-IR"/>
        </w:rPr>
        <w:t>ط</w:t>
      </w:r>
      <w:r>
        <w:rPr>
          <w:rtl/>
          <w:lang w:bidi="fa-IR"/>
        </w:rPr>
        <w:t xml:space="preserve"> خود را فراهم م</w:t>
      </w:r>
      <w:r>
        <w:rPr>
          <w:rFonts w:hint="cs"/>
          <w:rtl/>
          <w:lang w:bidi="fa-IR"/>
        </w:rPr>
        <w:t>ی‌</w:t>
      </w:r>
      <w:r>
        <w:rPr>
          <w:rFonts w:hint="eastAsia"/>
          <w:rtl/>
          <w:lang w:bidi="fa-IR"/>
        </w:rPr>
        <w:t>کند</w:t>
      </w:r>
      <w:r>
        <w:rPr>
          <w:rtl/>
          <w:lang w:bidi="fa-IR"/>
        </w:rPr>
        <w:t xml:space="preserve">. </w:t>
      </w:r>
      <w:r>
        <w:rPr>
          <w:rFonts w:hint="cs"/>
          <w:rtl/>
          <w:lang w:bidi="fa-IR"/>
        </w:rPr>
        <w:t xml:space="preserve">رابط </w:t>
      </w:r>
      <w:r>
        <w:rPr>
          <w:rtl/>
          <w:lang w:bidi="fa-IR"/>
        </w:rPr>
        <w:t>کاربر</w:t>
      </w:r>
      <w:r>
        <w:rPr>
          <w:rFonts w:hint="cs"/>
          <w:rtl/>
          <w:lang w:bidi="fa-IR"/>
        </w:rPr>
        <w:t>ی</w:t>
      </w:r>
      <w:r>
        <w:rPr>
          <w:rtl/>
          <w:lang w:bidi="fa-IR"/>
        </w:rPr>
        <w:t xml:space="preserve"> نتا</w:t>
      </w:r>
      <w:r>
        <w:rPr>
          <w:rFonts w:hint="cs"/>
          <w:rtl/>
          <w:lang w:bidi="fa-IR"/>
        </w:rPr>
        <w:t>ی</w:t>
      </w:r>
      <w:r>
        <w:rPr>
          <w:rFonts w:hint="eastAsia"/>
          <w:rtl/>
          <w:lang w:bidi="fa-IR"/>
        </w:rPr>
        <w:t>ج</w:t>
      </w:r>
      <w:r>
        <w:rPr>
          <w:rtl/>
          <w:lang w:bidi="fa-IR"/>
        </w:rPr>
        <w:t xml:space="preserve"> شناسا</w:t>
      </w:r>
      <w:r>
        <w:rPr>
          <w:rFonts w:hint="cs"/>
          <w:rtl/>
          <w:lang w:bidi="fa-IR"/>
        </w:rPr>
        <w:t>یی</w:t>
      </w:r>
      <w:r>
        <w:rPr>
          <w:rtl/>
          <w:lang w:bidi="fa-IR"/>
        </w:rPr>
        <w:t xml:space="preserve"> رنگ را نما</w:t>
      </w:r>
      <w:r>
        <w:rPr>
          <w:rFonts w:hint="cs"/>
          <w:rtl/>
          <w:lang w:bidi="fa-IR"/>
        </w:rPr>
        <w:t>ی</w:t>
      </w:r>
      <w:r>
        <w:rPr>
          <w:rFonts w:hint="eastAsia"/>
          <w:rtl/>
          <w:lang w:bidi="fa-IR"/>
        </w:rPr>
        <w:t>ش</w:t>
      </w:r>
      <w:r>
        <w:rPr>
          <w:rtl/>
          <w:lang w:bidi="fa-IR"/>
        </w:rPr>
        <w:t xml:space="preserve"> م</w:t>
      </w:r>
      <w:r>
        <w:rPr>
          <w:rFonts w:hint="cs"/>
          <w:rtl/>
          <w:lang w:bidi="fa-IR"/>
        </w:rPr>
        <w:t>ی‌</w:t>
      </w:r>
      <w:r>
        <w:rPr>
          <w:rFonts w:hint="eastAsia"/>
          <w:rtl/>
          <w:lang w:bidi="fa-IR"/>
        </w:rPr>
        <w:t>دهد</w:t>
      </w:r>
      <w:r>
        <w:rPr>
          <w:rFonts w:hint="cs"/>
          <w:rtl/>
          <w:lang w:bidi="fa-IR"/>
        </w:rPr>
        <w:t>.</w:t>
      </w:r>
      <w:r>
        <w:rPr>
          <w:rtl/>
          <w:lang w:bidi="fa-IR"/>
        </w:rPr>
        <w:t>ا</w:t>
      </w:r>
      <w:r>
        <w:rPr>
          <w:rFonts w:hint="cs"/>
          <w:rtl/>
          <w:lang w:bidi="fa-IR"/>
        </w:rPr>
        <w:t>ی</w:t>
      </w:r>
      <w:r>
        <w:rPr>
          <w:rFonts w:hint="eastAsia"/>
          <w:rtl/>
          <w:lang w:bidi="fa-IR"/>
        </w:rPr>
        <w:t>ن</w:t>
      </w:r>
      <w:r>
        <w:rPr>
          <w:rtl/>
          <w:lang w:bidi="fa-IR"/>
        </w:rPr>
        <w:t xml:space="preserve"> اش</w:t>
      </w:r>
      <w:r>
        <w:rPr>
          <w:rFonts w:hint="cs"/>
          <w:rtl/>
          <w:lang w:bidi="fa-IR"/>
        </w:rPr>
        <w:t>ی</w:t>
      </w:r>
      <w:r>
        <w:rPr>
          <w:rFonts w:hint="eastAsia"/>
          <w:rtl/>
          <w:lang w:bidi="fa-IR"/>
        </w:rPr>
        <w:t>اء</w:t>
      </w:r>
      <w:r>
        <w:rPr>
          <w:rtl/>
          <w:lang w:bidi="fa-IR"/>
        </w:rPr>
        <w:t xml:space="preserve"> توسط خطوط و برچسب‌ها مشخص شده و به کاربران ا</w:t>
      </w:r>
      <w:r>
        <w:rPr>
          <w:rFonts w:hint="cs"/>
          <w:rtl/>
          <w:lang w:bidi="fa-IR"/>
        </w:rPr>
        <w:t>ی</w:t>
      </w:r>
      <w:r>
        <w:rPr>
          <w:rFonts w:hint="eastAsia"/>
          <w:rtl/>
          <w:lang w:bidi="fa-IR"/>
        </w:rPr>
        <w:t>ن</w:t>
      </w:r>
      <w:r>
        <w:rPr>
          <w:rtl/>
          <w:lang w:bidi="fa-IR"/>
        </w:rPr>
        <w:t xml:space="preserve"> امکان را م</w:t>
      </w:r>
      <w:r>
        <w:rPr>
          <w:rFonts w:hint="cs"/>
          <w:rtl/>
          <w:lang w:bidi="fa-IR"/>
        </w:rPr>
        <w:t>ی‌</w:t>
      </w:r>
      <w:r>
        <w:rPr>
          <w:rFonts w:hint="eastAsia"/>
          <w:rtl/>
          <w:lang w:bidi="fa-IR"/>
        </w:rPr>
        <w:t>دهد</w:t>
      </w:r>
      <w:r>
        <w:rPr>
          <w:rtl/>
          <w:lang w:bidi="fa-IR"/>
        </w:rPr>
        <w:t xml:space="preserve"> که شناخت ربات از نشانگرها</w:t>
      </w:r>
      <w:r>
        <w:rPr>
          <w:rFonts w:hint="cs"/>
          <w:rtl/>
          <w:lang w:bidi="fa-IR"/>
        </w:rPr>
        <w:t>ی</w:t>
      </w:r>
      <w:r>
        <w:rPr>
          <w:rtl/>
          <w:lang w:bidi="fa-IR"/>
        </w:rPr>
        <w:t xml:space="preserve"> مختلف </w:t>
      </w:r>
      <w:r>
        <w:rPr>
          <w:rtl/>
          <w:lang w:bidi="fa-IR"/>
        </w:rPr>
        <w:lastRenderedPageBreak/>
        <w:t>رنگ را به صورت بصر</w:t>
      </w:r>
      <w:r>
        <w:rPr>
          <w:rFonts w:hint="cs"/>
          <w:rtl/>
          <w:lang w:bidi="fa-IR"/>
        </w:rPr>
        <w:t>ی</w:t>
      </w:r>
      <w:r>
        <w:rPr>
          <w:rtl/>
          <w:lang w:bidi="fa-IR"/>
        </w:rPr>
        <w:t xml:space="preserve"> تفس</w:t>
      </w:r>
      <w:r>
        <w:rPr>
          <w:rFonts w:hint="cs"/>
          <w:rtl/>
          <w:lang w:bidi="fa-IR"/>
        </w:rPr>
        <w:t>ی</w:t>
      </w:r>
      <w:r>
        <w:rPr>
          <w:rFonts w:hint="eastAsia"/>
          <w:rtl/>
          <w:lang w:bidi="fa-IR"/>
        </w:rPr>
        <w:t>ر</w:t>
      </w:r>
      <w:r>
        <w:rPr>
          <w:rtl/>
          <w:lang w:bidi="fa-IR"/>
        </w:rPr>
        <w:t xml:space="preserve"> کنند.</w:t>
      </w:r>
      <w:r>
        <w:rPr>
          <w:rFonts w:hint="cs"/>
          <w:rtl/>
          <w:lang w:bidi="fa-IR"/>
        </w:rPr>
        <w:t xml:space="preserve"> </w:t>
      </w:r>
      <w:r>
        <w:rPr>
          <w:rFonts w:hint="eastAsia"/>
          <w:rtl/>
          <w:lang w:bidi="fa-IR"/>
        </w:rPr>
        <w:t>علاوه</w:t>
      </w:r>
      <w:r>
        <w:rPr>
          <w:rtl/>
          <w:lang w:bidi="fa-IR"/>
        </w:rPr>
        <w:t xml:space="preserve"> بر ا</w:t>
      </w:r>
      <w:r>
        <w:rPr>
          <w:rFonts w:hint="cs"/>
          <w:rtl/>
          <w:lang w:bidi="fa-IR"/>
        </w:rPr>
        <w:t>ی</w:t>
      </w:r>
      <w:r>
        <w:rPr>
          <w:rFonts w:hint="eastAsia"/>
          <w:rtl/>
          <w:lang w:bidi="fa-IR"/>
        </w:rPr>
        <w:t>ن،</w:t>
      </w:r>
      <w:r>
        <w:rPr>
          <w:rtl/>
          <w:lang w:bidi="fa-IR"/>
        </w:rPr>
        <w:t xml:space="preserve"> </w:t>
      </w:r>
      <w:r>
        <w:rPr>
          <w:rFonts w:hint="cs"/>
          <w:rtl/>
          <w:lang w:bidi="fa-IR"/>
        </w:rPr>
        <w:t>رابط</w:t>
      </w:r>
      <w:r>
        <w:rPr>
          <w:rtl/>
          <w:lang w:bidi="fa-IR"/>
        </w:rPr>
        <w:t xml:space="preserve"> کاربر</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نما</w:t>
      </w:r>
      <w:r>
        <w:rPr>
          <w:rFonts w:hint="cs"/>
          <w:rtl/>
          <w:lang w:bidi="fa-IR"/>
        </w:rPr>
        <w:t>ی</w:t>
      </w:r>
      <w:r>
        <w:rPr>
          <w:rFonts w:hint="eastAsia"/>
          <w:rtl/>
          <w:lang w:bidi="fa-IR"/>
        </w:rPr>
        <w:t>ش</w:t>
      </w:r>
      <w:r>
        <w:rPr>
          <w:rtl/>
          <w:lang w:bidi="fa-IR"/>
        </w:rPr>
        <w:t xml:space="preserve"> بصر</w:t>
      </w:r>
      <w:r>
        <w:rPr>
          <w:rFonts w:hint="cs"/>
          <w:rtl/>
          <w:lang w:bidi="fa-IR"/>
        </w:rPr>
        <w:t>ی</w:t>
      </w:r>
      <w:r>
        <w:rPr>
          <w:rtl/>
          <w:lang w:bidi="fa-IR"/>
        </w:rPr>
        <w:t xml:space="preserve"> شامل ب</w:t>
      </w:r>
      <w:r>
        <w:rPr>
          <w:rFonts w:hint="cs"/>
          <w:rtl/>
          <w:lang w:bidi="fa-IR"/>
        </w:rPr>
        <w:t>ی</w:t>
      </w:r>
      <w:r>
        <w:rPr>
          <w:rFonts w:hint="eastAsia"/>
          <w:rtl/>
          <w:lang w:bidi="fa-IR"/>
        </w:rPr>
        <w:t>ضو</w:t>
      </w:r>
      <w:r>
        <w:rPr>
          <w:rFonts w:hint="cs"/>
          <w:rtl/>
          <w:lang w:bidi="fa-IR"/>
        </w:rPr>
        <w:t>ی‌</w:t>
      </w:r>
      <w:r>
        <w:rPr>
          <w:rFonts w:hint="eastAsia"/>
          <w:rtl/>
          <w:lang w:bidi="fa-IR"/>
        </w:rPr>
        <w:t>ها</w:t>
      </w:r>
      <w:r>
        <w:rPr>
          <w:rtl/>
          <w:lang w:bidi="fa-IR"/>
        </w:rPr>
        <w:t xml:space="preserve"> دارد که موقع</w:t>
      </w:r>
      <w:r>
        <w:rPr>
          <w:rFonts w:hint="cs"/>
          <w:rtl/>
          <w:lang w:bidi="fa-IR"/>
        </w:rPr>
        <w:t>ی</w:t>
      </w:r>
      <w:r>
        <w:rPr>
          <w:rFonts w:hint="eastAsia"/>
          <w:rtl/>
          <w:lang w:bidi="fa-IR"/>
        </w:rPr>
        <w:t>ت</w:t>
      </w:r>
      <w:r>
        <w:rPr>
          <w:rtl/>
          <w:lang w:bidi="fa-IR"/>
        </w:rPr>
        <w:t xml:space="preserve"> تخم</w:t>
      </w:r>
      <w:r>
        <w:rPr>
          <w:rFonts w:hint="cs"/>
          <w:rtl/>
          <w:lang w:bidi="fa-IR"/>
        </w:rPr>
        <w:t>ی</w:t>
      </w:r>
      <w:r>
        <w:rPr>
          <w:rFonts w:hint="eastAsia"/>
          <w:rtl/>
          <w:lang w:bidi="fa-IR"/>
        </w:rPr>
        <w:t>ن</w:t>
      </w:r>
      <w:r>
        <w:rPr>
          <w:rFonts w:hint="cs"/>
          <w:rtl/>
          <w:lang w:bidi="fa-IR"/>
        </w:rPr>
        <w:t>ی</w:t>
      </w:r>
      <w:r>
        <w:rPr>
          <w:rtl/>
          <w:lang w:bidi="fa-IR"/>
        </w:rPr>
        <w:t xml:space="preserve"> ربات‌ها در مح</w:t>
      </w:r>
      <w:r>
        <w:rPr>
          <w:rFonts w:hint="cs"/>
          <w:rtl/>
          <w:lang w:bidi="fa-IR"/>
        </w:rPr>
        <w:t>ی</w:t>
      </w:r>
      <w:r>
        <w:rPr>
          <w:rFonts w:hint="eastAsia"/>
          <w:rtl/>
          <w:lang w:bidi="fa-IR"/>
        </w:rPr>
        <w:t>ط</w:t>
      </w:r>
      <w:r>
        <w:rPr>
          <w:rtl/>
          <w:lang w:bidi="fa-IR"/>
        </w:rPr>
        <w:t xml:space="preserve"> را نشان م</w:t>
      </w:r>
      <w:r>
        <w:rPr>
          <w:rFonts w:hint="cs"/>
          <w:rtl/>
          <w:lang w:bidi="fa-IR"/>
        </w:rPr>
        <w:t>ی‌</w:t>
      </w:r>
      <w:r>
        <w:rPr>
          <w:rFonts w:hint="eastAsia"/>
          <w:rtl/>
          <w:lang w:bidi="fa-IR"/>
        </w:rPr>
        <w:t>دهد</w:t>
      </w:r>
      <w:r>
        <w:rPr>
          <w:rtl/>
          <w:lang w:bidi="fa-IR"/>
        </w:rPr>
        <w:t>. هر ب</w:t>
      </w:r>
      <w:r>
        <w:rPr>
          <w:rFonts w:hint="cs"/>
          <w:rtl/>
          <w:lang w:bidi="fa-IR"/>
        </w:rPr>
        <w:t>ی</w:t>
      </w:r>
      <w:r>
        <w:rPr>
          <w:rFonts w:hint="eastAsia"/>
          <w:rtl/>
          <w:lang w:bidi="fa-IR"/>
        </w:rPr>
        <w:t>ض</w:t>
      </w:r>
      <w:r>
        <w:rPr>
          <w:rFonts w:hint="cs"/>
          <w:rtl/>
          <w:lang w:bidi="fa-IR"/>
        </w:rPr>
        <w:t>ی</w:t>
      </w:r>
      <w:r>
        <w:rPr>
          <w:rtl/>
          <w:lang w:bidi="fa-IR"/>
        </w:rPr>
        <w:t xml:space="preserve"> متناظر با </w:t>
      </w:r>
      <w:r>
        <w:rPr>
          <w:rFonts w:hint="cs"/>
          <w:rtl/>
          <w:lang w:bidi="fa-IR"/>
        </w:rPr>
        <w:t>ی</w:t>
      </w:r>
      <w:r>
        <w:rPr>
          <w:rFonts w:hint="eastAsia"/>
          <w:rtl/>
          <w:lang w:bidi="fa-IR"/>
        </w:rPr>
        <w:t>ک</w:t>
      </w:r>
      <w:r>
        <w:rPr>
          <w:rtl/>
          <w:lang w:bidi="fa-IR"/>
        </w:rPr>
        <w:t xml:space="preserve"> ربات مختلف است و اشکال و رنگ‌ها</w:t>
      </w:r>
      <w:r>
        <w:rPr>
          <w:rFonts w:hint="cs"/>
          <w:rtl/>
          <w:lang w:bidi="fa-IR"/>
        </w:rPr>
        <w:t>ی</w:t>
      </w:r>
      <w:r>
        <w:rPr>
          <w:rtl/>
          <w:lang w:bidi="fa-IR"/>
        </w:rPr>
        <w:t xml:space="preserve"> متفاوت</w:t>
      </w:r>
      <w:r>
        <w:rPr>
          <w:rFonts w:hint="cs"/>
          <w:rtl/>
          <w:lang w:bidi="fa-IR"/>
        </w:rPr>
        <w:t>ی</w:t>
      </w:r>
      <w:r>
        <w:rPr>
          <w:rtl/>
          <w:lang w:bidi="fa-IR"/>
        </w:rPr>
        <w:t xml:space="preserve"> با ربات‌ها</w:t>
      </w:r>
      <w:r>
        <w:rPr>
          <w:rFonts w:hint="cs"/>
          <w:rtl/>
          <w:lang w:bidi="fa-IR"/>
        </w:rPr>
        <w:t>ی</w:t>
      </w:r>
      <w:r>
        <w:rPr>
          <w:rtl/>
          <w:lang w:bidi="fa-IR"/>
        </w:rPr>
        <w:t xml:space="preserve"> خاص مرتبط شده‌اند تا تشخ</w:t>
      </w:r>
      <w:r>
        <w:rPr>
          <w:rFonts w:hint="cs"/>
          <w:rtl/>
          <w:lang w:bidi="fa-IR"/>
        </w:rPr>
        <w:t>ی</w:t>
      </w:r>
      <w:r>
        <w:rPr>
          <w:rFonts w:hint="eastAsia"/>
          <w:rtl/>
          <w:lang w:bidi="fa-IR"/>
        </w:rPr>
        <w:t>ص</w:t>
      </w:r>
      <w:r>
        <w:rPr>
          <w:rtl/>
          <w:lang w:bidi="fa-IR"/>
        </w:rPr>
        <w:t xml:space="preserve"> آسان</w:t>
      </w:r>
      <w:r>
        <w:rPr>
          <w:rFonts w:hint="cs"/>
          <w:rtl/>
          <w:lang w:bidi="fa-IR"/>
        </w:rPr>
        <w:t>ی</w:t>
      </w:r>
      <w:r>
        <w:rPr>
          <w:rtl/>
          <w:lang w:bidi="fa-IR"/>
        </w:rPr>
        <w:t xml:space="preserve"> داشته باشند. ا</w:t>
      </w:r>
      <w:r>
        <w:rPr>
          <w:rFonts w:hint="cs"/>
          <w:rtl/>
          <w:lang w:bidi="fa-IR"/>
        </w:rPr>
        <w:t>ی</w:t>
      </w:r>
      <w:r>
        <w:rPr>
          <w:rFonts w:hint="eastAsia"/>
          <w:rtl/>
          <w:lang w:bidi="fa-IR"/>
        </w:rPr>
        <w:t>ن</w:t>
      </w:r>
      <w:r>
        <w:rPr>
          <w:rtl/>
          <w:lang w:bidi="fa-IR"/>
        </w:rPr>
        <w:t xml:space="preserve"> نما</w:t>
      </w:r>
      <w:r>
        <w:rPr>
          <w:rFonts w:hint="cs"/>
          <w:rtl/>
          <w:lang w:bidi="fa-IR"/>
        </w:rPr>
        <w:t>ی</w:t>
      </w:r>
      <w:r>
        <w:rPr>
          <w:rFonts w:hint="eastAsia"/>
          <w:rtl/>
          <w:lang w:bidi="fa-IR"/>
        </w:rPr>
        <w:t>ش</w:t>
      </w:r>
      <w:r>
        <w:rPr>
          <w:rtl/>
          <w:lang w:bidi="fa-IR"/>
        </w:rPr>
        <w:t xml:space="preserve"> بصر</w:t>
      </w:r>
      <w:r>
        <w:rPr>
          <w:rFonts w:hint="cs"/>
          <w:rtl/>
          <w:lang w:bidi="fa-IR"/>
        </w:rPr>
        <w:t>ی</w:t>
      </w:r>
      <w:r>
        <w:rPr>
          <w:rtl/>
          <w:lang w:bidi="fa-IR"/>
        </w:rPr>
        <w:t xml:space="preserve"> به کاربران در درک توز</w:t>
      </w:r>
      <w:r>
        <w:rPr>
          <w:rFonts w:hint="cs"/>
          <w:rtl/>
          <w:lang w:bidi="fa-IR"/>
        </w:rPr>
        <w:t>ی</w:t>
      </w:r>
      <w:r>
        <w:rPr>
          <w:rFonts w:hint="eastAsia"/>
          <w:rtl/>
          <w:lang w:bidi="fa-IR"/>
        </w:rPr>
        <w:t>ع</w:t>
      </w:r>
      <w:r>
        <w:rPr>
          <w:rtl/>
          <w:lang w:bidi="fa-IR"/>
        </w:rPr>
        <w:t xml:space="preserve"> فضا</w:t>
      </w:r>
      <w:r>
        <w:rPr>
          <w:rFonts w:hint="cs"/>
          <w:rtl/>
          <w:lang w:bidi="fa-IR"/>
        </w:rPr>
        <w:t>یی</w:t>
      </w:r>
      <w:r>
        <w:rPr>
          <w:rtl/>
          <w:lang w:bidi="fa-IR"/>
        </w:rPr>
        <w:t xml:space="preserve"> عوامل ربات</w:t>
      </w:r>
      <w:r>
        <w:rPr>
          <w:rFonts w:hint="cs"/>
          <w:rtl/>
          <w:lang w:bidi="fa-IR"/>
        </w:rPr>
        <w:t>ی</w:t>
      </w:r>
      <w:r>
        <w:rPr>
          <w:rFonts w:hint="eastAsia"/>
          <w:rtl/>
          <w:lang w:bidi="fa-IR"/>
        </w:rPr>
        <w:t>ک</w:t>
      </w:r>
      <w:r>
        <w:rPr>
          <w:rtl/>
          <w:lang w:bidi="fa-IR"/>
        </w:rPr>
        <w:t xml:space="preserve"> کمک م</w:t>
      </w:r>
      <w:r>
        <w:rPr>
          <w:rFonts w:hint="cs"/>
          <w:rtl/>
          <w:lang w:bidi="fa-IR"/>
        </w:rPr>
        <w:t>ی‌</w:t>
      </w:r>
      <w:r>
        <w:rPr>
          <w:rFonts w:hint="eastAsia"/>
          <w:rtl/>
          <w:lang w:bidi="fa-IR"/>
        </w:rPr>
        <w:t>کند</w:t>
      </w:r>
      <w:r>
        <w:rPr>
          <w:rtl/>
          <w:lang w:bidi="fa-IR"/>
        </w:rPr>
        <w:t>.</w:t>
      </w:r>
      <w:r>
        <w:rPr>
          <w:rFonts w:hint="cs"/>
          <w:rtl/>
          <w:lang w:bidi="fa-IR"/>
        </w:rPr>
        <w:t xml:space="preserve"> رابط</w:t>
      </w:r>
      <w:r>
        <w:rPr>
          <w:rtl/>
          <w:lang w:bidi="fa-IR"/>
        </w:rPr>
        <w:t xml:space="preserve"> کاربر</w:t>
      </w:r>
      <w:r>
        <w:rPr>
          <w:rFonts w:hint="cs"/>
          <w:rtl/>
          <w:lang w:bidi="fa-IR"/>
        </w:rPr>
        <w:t>ی</w:t>
      </w:r>
      <w:r>
        <w:rPr>
          <w:rtl/>
          <w:lang w:bidi="fa-IR"/>
        </w:rPr>
        <w:t xml:space="preserve"> همچن</w:t>
      </w:r>
      <w:r>
        <w:rPr>
          <w:rFonts w:hint="cs"/>
          <w:rtl/>
          <w:lang w:bidi="fa-IR"/>
        </w:rPr>
        <w:t>ی</w:t>
      </w:r>
      <w:r>
        <w:rPr>
          <w:rFonts w:hint="eastAsia"/>
          <w:rtl/>
          <w:lang w:bidi="fa-IR"/>
        </w:rPr>
        <w:t>ن</w:t>
      </w:r>
      <w:r>
        <w:rPr>
          <w:rtl/>
          <w:lang w:bidi="fa-IR"/>
        </w:rPr>
        <w:t xml:space="preserve"> دارا</w:t>
      </w:r>
      <w:r>
        <w:rPr>
          <w:rFonts w:hint="cs"/>
          <w:rtl/>
          <w:lang w:bidi="fa-IR"/>
        </w:rPr>
        <w:t>ی</w:t>
      </w:r>
      <w:r>
        <w:rPr>
          <w:rtl/>
          <w:lang w:bidi="fa-IR"/>
        </w:rPr>
        <w:t xml:space="preserve"> کنترل‌گرها</w:t>
      </w:r>
      <w:r>
        <w:rPr>
          <w:rFonts w:hint="cs"/>
          <w:rtl/>
          <w:lang w:bidi="fa-IR"/>
        </w:rPr>
        <w:t>ی</w:t>
      </w:r>
      <w:r>
        <w:rPr>
          <w:rtl/>
          <w:lang w:bidi="fa-IR"/>
        </w:rPr>
        <w:t xml:space="preserve"> رو</w:t>
      </w:r>
      <w:r>
        <w:rPr>
          <w:rFonts w:hint="cs"/>
          <w:rtl/>
          <w:lang w:bidi="fa-IR"/>
        </w:rPr>
        <w:t>ی</w:t>
      </w:r>
      <w:r>
        <w:rPr>
          <w:rFonts w:hint="eastAsia"/>
          <w:rtl/>
          <w:lang w:bidi="fa-IR"/>
        </w:rPr>
        <w:t>داد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است که اجازه کنترل دست</w:t>
      </w:r>
      <w:r>
        <w:rPr>
          <w:rFonts w:hint="cs"/>
          <w:rtl/>
          <w:lang w:bidi="fa-IR"/>
        </w:rPr>
        <w:t>ی</w:t>
      </w:r>
      <w:r>
        <w:rPr>
          <w:rtl/>
          <w:lang w:bidi="fa-IR"/>
        </w:rPr>
        <w:t xml:space="preserve"> ربات‌ها از طر</w:t>
      </w:r>
      <w:r>
        <w:rPr>
          <w:rFonts w:hint="cs"/>
          <w:rtl/>
          <w:lang w:bidi="fa-IR"/>
        </w:rPr>
        <w:t>ی</w:t>
      </w:r>
      <w:r>
        <w:rPr>
          <w:rFonts w:hint="eastAsia"/>
          <w:rtl/>
          <w:lang w:bidi="fa-IR"/>
        </w:rPr>
        <w:t>ق</w:t>
      </w:r>
      <w:r>
        <w:rPr>
          <w:rtl/>
          <w:lang w:bidi="fa-IR"/>
        </w:rPr>
        <w:t xml:space="preserve"> دستورات صفحه کل</w:t>
      </w:r>
      <w:r>
        <w:rPr>
          <w:rFonts w:hint="cs"/>
          <w:rtl/>
          <w:lang w:bidi="fa-IR"/>
        </w:rPr>
        <w:t>ی</w:t>
      </w:r>
      <w:r>
        <w:rPr>
          <w:rFonts w:hint="eastAsia"/>
          <w:rtl/>
          <w:lang w:bidi="fa-IR"/>
        </w:rPr>
        <w:t>د</w:t>
      </w:r>
      <w:r>
        <w:rPr>
          <w:rtl/>
          <w:lang w:bidi="fa-IR"/>
        </w:rPr>
        <w:t xml:space="preserve"> را فراهم م</w:t>
      </w:r>
      <w:r>
        <w:rPr>
          <w:rFonts w:hint="cs"/>
          <w:rtl/>
          <w:lang w:bidi="fa-IR"/>
        </w:rPr>
        <w:t>ی‌</w:t>
      </w:r>
      <w:r>
        <w:rPr>
          <w:rFonts w:hint="eastAsia"/>
          <w:rtl/>
          <w:lang w:bidi="fa-IR"/>
        </w:rPr>
        <w:t>کند</w:t>
      </w:r>
      <w:r>
        <w:rPr>
          <w:rtl/>
          <w:lang w:bidi="fa-IR"/>
        </w:rPr>
        <w:t>. کاربران م</w:t>
      </w:r>
      <w:r>
        <w:rPr>
          <w:rFonts w:hint="cs"/>
          <w:rtl/>
          <w:lang w:bidi="fa-IR"/>
        </w:rPr>
        <w:t>ی‌</w:t>
      </w:r>
      <w:r>
        <w:rPr>
          <w:rFonts w:hint="eastAsia"/>
          <w:rtl/>
          <w:lang w:bidi="fa-IR"/>
        </w:rPr>
        <w:t>توانند</w:t>
      </w:r>
      <w:r>
        <w:rPr>
          <w:rtl/>
          <w:lang w:bidi="fa-IR"/>
        </w:rPr>
        <w:t xml:space="preserve"> ب</w:t>
      </w:r>
      <w:r>
        <w:rPr>
          <w:rFonts w:hint="cs"/>
          <w:rtl/>
          <w:lang w:bidi="fa-IR"/>
        </w:rPr>
        <w:t>ی</w:t>
      </w:r>
      <w:r>
        <w:rPr>
          <w:rFonts w:hint="eastAsia"/>
          <w:rtl/>
          <w:lang w:bidi="fa-IR"/>
        </w:rPr>
        <w:t>ن</w:t>
      </w:r>
      <w:r>
        <w:rPr>
          <w:rtl/>
          <w:lang w:bidi="fa-IR"/>
        </w:rPr>
        <w:t xml:space="preserve"> ربات‌ها جابجا شوند، دستورات حرکت را ارائه دهند و حت</w:t>
      </w:r>
      <w:r>
        <w:rPr>
          <w:rFonts w:hint="cs"/>
          <w:rtl/>
          <w:lang w:bidi="fa-IR"/>
        </w:rPr>
        <w:t>ی</w:t>
      </w:r>
      <w:r>
        <w:rPr>
          <w:rtl/>
          <w:lang w:bidi="fa-IR"/>
        </w:rPr>
        <w:t xml:space="preserve"> اطلاعات ضبط شده را از طر</w:t>
      </w:r>
      <w:r>
        <w:rPr>
          <w:rFonts w:hint="cs"/>
          <w:rtl/>
          <w:lang w:bidi="fa-IR"/>
        </w:rPr>
        <w:t>ی</w:t>
      </w:r>
      <w:r>
        <w:rPr>
          <w:rFonts w:hint="eastAsia"/>
          <w:rtl/>
          <w:lang w:bidi="fa-IR"/>
        </w:rPr>
        <w:t>ق</w:t>
      </w:r>
      <w:r>
        <w:rPr>
          <w:rtl/>
          <w:lang w:bidi="fa-IR"/>
        </w:rPr>
        <w:t xml:space="preserve"> ورود</w:t>
      </w:r>
      <w:r>
        <w:rPr>
          <w:rFonts w:hint="cs"/>
          <w:rtl/>
          <w:lang w:bidi="fa-IR"/>
        </w:rPr>
        <w:t>ی‌</w:t>
      </w:r>
      <w:r>
        <w:rPr>
          <w:rFonts w:hint="eastAsia"/>
          <w:rtl/>
          <w:lang w:bidi="fa-IR"/>
        </w:rPr>
        <w:t>ها</w:t>
      </w:r>
      <w:r>
        <w:rPr>
          <w:rFonts w:hint="cs"/>
          <w:rtl/>
          <w:lang w:bidi="fa-IR"/>
        </w:rPr>
        <w:t>ی</w:t>
      </w:r>
      <w:r>
        <w:rPr>
          <w:rtl/>
          <w:lang w:bidi="fa-IR"/>
        </w:rPr>
        <w:t xml:space="preserve"> صفحه کل</w:t>
      </w:r>
      <w:r>
        <w:rPr>
          <w:rFonts w:hint="cs"/>
          <w:rtl/>
          <w:lang w:bidi="fa-IR"/>
        </w:rPr>
        <w:t>ی</w:t>
      </w:r>
      <w:r>
        <w:rPr>
          <w:rFonts w:hint="eastAsia"/>
          <w:rtl/>
          <w:lang w:bidi="fa-IR"/>
        </w:rPr>
        <w:t>د</w:t>
      </w:r>
      <w:r>
        <w:rPr>
          <w:rtl/>
          <w:lang w:bidi="fa-IR"/>
        </w:rPr>
        <w:t xml:space="preserve"> ذخ</w:t>
      </w:r>
      <w:r>
        <w:rPr>
          <w:rFonts w:hint="cs"/>
          <w:rtl/>
          <w:lang w:bidi="fa-IR"/>
        </w:rPr>
        <w:t>ی</w:t>
      </w:r>
      <w:r>
        <w:rPr>
          <w:rFonts w:hint="eastAsia"/>
          <w:rtl/>
          <w:lang w:bidi="fa-IR"/>
        </w:rPr>
        <w:t>ره</w:t>
      </w:r>
      <w:r>
        <w:rPr>
          <w:rtl/>
          <w:lang w:bidi="fa-IR"/>
        </w:rPr>
        <w:t xml:space="preserve"> </w:t>
      </w:r>
      <w:r>
        <w:rPr>
          <w:rFonts w:hint="eastAsia"/>
          <w:rtl/>
          <w:lang w:bidi="fa-IR"/>
        </w:rPr>
        <w:t>کنند</w:t>
      </w:r>
      <w:r>
        <w:rPr>
          <w:rtl/>
          <w:lang w:bidi="fa-IR"/>
        </w:rPr>
        <w:t xml:space="preserve">. </w:t>
      </w:r>
    </w:p>
    <w:p w:rsidR="005C0670" w:rsidRDefault="005C0670" w:rsidP="005C0670">
      <w:pPr>
        <w:bidi/>
        <w:rPr>
          <w:lang w:bidi="fa-IR"/>
        </w:rPr>
      </w:pPr>
      <w:r w:rsidRPr="00741927">
        <w:rPr>
          <w:rtl/>
          <w:lang w:bidi="fa-IR"/>
        </w:rPr>
        <w:t>بخش پا</w:t>
      </w:r>
      <w:r w:rsidRPr="00741927">
        <w:rPr>
          <w:rFonts w:hint="cs"/>
          <w:rtl/>
          <w:lang w:bidi="fa-IR"/>
        </w:rPr>
        <w:t>ی</w:t>
      </w:r>
      <w:r w:rsidRPr="00741927">
        <w:rPr>
          <w:rFonts w:hint="eastAsia"/>
          <w:rtl/>
          <w:lang w:bidi="fa-IR"/>
        </w:rPr>
        <w:t>ان</w:t>
      </w:r>
      <w:r w:rsidRPr="00741927">
        <w:rPr>
          <w:rFonts w:hint="cs"/>
          <w:rtl/>
          <w:lang w:bidi="fa-IR"/>
        </w:rPr>
        <w:t>ی</w:t>
      </w:r>
      <w:r w:rsidRPr="00741927">
        <w:rPr>
          <w:rtl/>
          <w:lang w:bidi="fa-IR"/>
        </w:rPr>
        <w:t xml:space="preserve"> در کد، اطم</w:t>
      </w:r>
      <w:r w:rsidRPr="00741927">
        <w:rPr>
          <w:rFonts w:hint="cs"/>
          <w:rtl/>
          <w:lang w:bidi="fa-IR"/>
        </w:rPr>
        <w:t>ی</w:t>
      </w:r>
      <w:r w:rsidRPr="00741927">
        <w:rPr>
          <w:rFonts w:hint="eastAsia"/>
          <w:rtl/>
          <w:lang w:bidi="fa-IR"/>
        </w:rPr>
        <w:t>نان</w:t>
      </w:r>
      <w:r w:rsidRPr="00741927">
        <w:rPr>
          <w:rtl/>
          <w:lang w:bidi="fa-IR"/>
        </w:rPr>
        <w:t xml:space="preserve"> حاصل م</w:t>
      </w:r>
      <w:r w:rsidRPr="00741927">
        <w:rPr>
          <w:rFonts w:hint="cs"/>
          <w:rtl/>
          <w:lang w:bidi="fa-IR"/>
        </w:rPr>
        <w:t>ی‌</w:t>
      </w:r>
      <w:r w:rsidRPr="00741927">
        <w:rPr>
          <w:rFonts w:hint="eastAsia"/>
          <w:rtl/>
          <w:lang w:bidi="fa-IR"/>
        </w:rPr>
        <w:t>کند</w:t>
      </w:r>
      <w:r w:rsidRPr="00741927">
        <w:rPr>
          <w:rtl/>
          <w:lang w:bidi="fa-IR"/>
        </w:rPr>
        <w:t xml:space="preserve"> که خاموش</w:t>
      </w:r>
      <w:r w:rsidRPr="00741927">
        <w:rPr>
          <w:rFonts w:hint="cs"/>
          <w:rtl/>
          <w:lang w:bidi="fa-IR"/>
        </w:rPr>
        <w:t>ی</w:t>
      </w:r>
      <w:r w:rsidRPr="00741927">
        <w:rPr>
          <w:rtl/>
          <w:lang w:bidi="fa-IR"/>
        </w:rPr>
        <w:t xml:space="preserve"> کنترل شده‌ا</w:t>
      </w:r>
      <w:r w:rsidRPr="00741927">
        <w:rPr>
          <w:rFonts w:hint="cs"/>
          <w:rtl/>
          <w:lang w:bidi="fa-IR"/>
        </w:rPr>
        <w:t>ی</w:t>
      </w:r>
      <w:r w:rsidRPr="00741927">
        <w:rPr>
          <w:rtl/>
          <w:lang w:bidi="fa-IR"/>
        </w:rPr>
        <w:t xml:space="preserve"> از س</w:t>
      </w:r>
      <w:r w:rsidRPr="00741927">
        <w:rPr>
          <w:rFonts w:hint="cs"/>
          <w:rtl/>
          <w:lang w:bidi="fa-IR"/>
        </w:rPr>
        <w:t>ی</w:t>
      </w:r>
      <w:r w:rsidRPr="00741927">
        <w:rPr>
          <w:rFonts w:hint="eastAsia"/>
          <w:rtl/>
          <w:lang w:bidi="fa-IR"/>
        </w:rPr>
        <w:t>ستم</w:t>
      </w:r>
      <w:r w:rsidRPr="00741927">
        <w:rPr>
          <w:rtl/>
          <w:lang w:bidi="fa-IR"/>
        </w:rPr>
        <w:t xml:space="preserve"> ربات</w:t>
      </w:r>
      <w:r w:rsidRPr="00741927">
        <w:rPr>
          <w:rFonts w:hint="cs"/>
          <w:rtl/>
          <w:lang w:bidi="fa-IR"/>
        </w:rPr>
        <w:t>ی</w:t>
      </w:r>
      <w:r w:rsidRPr="00741927">
        <w:rPr>
          <w:rFonts w:hint="eastAsia"/>
          <w:rtl/>
          <w:lang w:bidi="fa-IR"/>
        </w:rPr>
        <w:t>ک</w:t>
      </w:r>
      <w:r w:rsidRPr="00741927">
        <w:rPr>
          <w:rtl/>
          <w:lang w:bidi="fa-IR"/>
        </w:rPr>
        <w:t xml:space="preserve"> صورت گ</w:t>
      </w:r>
      <w:r w:rsidRPr="00741927">
        <w:rPr>
          <w:rFonts w:hint="cs"/>
          <w:rtl/>
          <w:lang w:bidi="fa-IR"/>
        </w:rPr>
        <w:t>ی</w:t>
      </w:r>
      <w:r w:rsidRPr="00741927">
        <w:rPr>
          <w:rFonts w:hint="eastAsia"/>
          <w:rtl/>
          <w:lang w:bidi="fa-IR"/>
        </w:rPr>
        <w:t>رد</w:t>
      </w:r>
      <w:r w:rsidRPr="00741927">
        <w:rPr>
          <w:rtl/>
          <w:lang w:bidi="fa-IR"/>
        </w:rPr>
        <w:t>. با تشخ</w:t>
      </w:r>
      <w:r w:rsidRPr="00741927">
        <w:rPr>
          <w:rFonts w:hint="cs"/>
          <w:rtl/>
          <w:lang w:bidi="fa-IR"/>
        </w:rPr>
        <w:t>ی</w:t>
      </w:r>
      <w:r w:rsidRPr="00741927">
        <w:rPr>
          <w:rFonts w:hint="eastAsia"/>
          <w:rtl/>
          <w:lang w:bidi="fa-IR"/>
        </w:rPr>
        <w:t>ص</w:t>
      </w:r>
      <w:r w:rsidRPr="00741927">
        <w:rPr>
          <w:rtl/>
          <w:lang w:bidi="fa-IR"/>
        </w:rPr>
        <w:t xml:space="preserve"> ورود</w:t>
      </w:r>
      <w:r w:rsidRPr="00741927">
        <w:rPr>
          <w:rFonts w:hint="cs"/>
          <w:rtl/>
          <w:lang w:bidi="fa-IR"/>
        </w:rPr>
        <w:t>ی</w:t>
      </w:r>
      <w:r w:rsidRPr="00741927">
        <w:rPr>
          <w:rtl/>
          <w:lang w:bidi="fa-IR"/>
        </w:rPr>
        <w:t xml:space="preserve"> کاربر </w:t>
      </w:r>
      <w:r w:rsidRPr="00741927">
        <w:rPr>
          <w:rFonts w:hint="cs"/>
          <w:rtl/>
          <w:lang w:bidi="fa-IR"/>
        </w:rPr>
        <w:t>ی</w:t>
      </w:r>
      <w:r w:rsidRPr="00741927">
        <w:rPr>
          <w:rFonts w:hint="eastAsia"/>
          <w:rtl/>
          <w:lang w:bidi="fa-IR"/>
        </w:rPr>
        <w:t>ا</w:t>
      </w:r>
      <w:r w:rsidRPr="00741927">
        <w:rPr>
          <w:rtl/>
          <w:lang w:bidi="fa-IR"/>
        </w:rPr>
        <w:t xml:space="preserve"> رخدادها</w:t>
      </w:r>
      <w:r w:rsidRPr="00741927">
        <w:rPr>
          <w:rFonts w:hint="cs"/>
          <w:rtl/>
          <w:lang w:bidi="fa-IR"/>
        </w:rPr>
        <w:t>ی</w:t>
      </w:r>
      <w:r w:rsidRPr="00741927">
        <w:rPr>
          <w:rtl/>
          <w:lang w:bidi="fa-IR"/>
        </w:rPr>
        <w:t xml:space="preserve"> خاص، برنامه دستورات</w:t>
      </w:r>
      <w:r w:rsidRPr="00741927">
        <w:rPr>
          <w:rFonts w:hint="cs"/>
          <w:rtl/>
          <w:lang w:bidi="fa-IR"/>
        </w:rPr>
        <w:t>ی</w:t>
      </w:r>
      <w:r w:rsidRPr="00741927">
        <w:rPr>
          <w:rtl/>
          <w:lang w:bidi="fa-IR"/>
        </w:rPr>
        <w:t xml:space="preserve"> را ارسال م</w:t>
      </w:r>
      <w:r w:rsidRPr="00741927">
        <w:rPr>
          <w:rFonts w:hint="cs"/>
          <w:rtl/>
          <w:lang w:bidi="fa-IR"/>
        </w:rPr>
        <w:t>ی‌</w:t>
      </w:r>
      <w:r w:rsidRPr="00741927">
        <w:rPr>
          <w:rFonts w:hint="eastAsia"/>
          <w:rtl/>
          <w:lang w:bidi="fa-IR"/>
        </w:rPr>
        <w:t>کند</w:t>
      </w:r>
      <w:r w:rsidRPr="00741927">
        <w:rPr>
          <w:rtl/>
          <w:lang w:bidi="fa-IR"/>
        </w:rPr>
        <w:t xml:space="preserve"> تا حرکات ربات متوقف شده و پورت‌ها</w:t>
      </w:r>
      <w:r w:rsidRPr="00741927">
        <w:rPr>
          <w:rFonts w:hint="cs"/>
          <w:rtl/>
          <w:lang w:bidi="fa-IR"/>
        </w:rPr>
        <w:t>ی</w:t>
      </w:r>
      <w:r w:rsidRPr="00741927">
        <w:rPr>
          <w:rtl/>
          <w:lang w:bidi="fa-IR"/>
        </w:rPr>
        <w:t xml:space="preserve"> ارتباط</w:t>
      </w:r>
      <w:r w:rsidRPr="00741927">
        <w:rPr>
          <w:rFonts w:hint="cs"/>
          <w:rtl/>
          <w:lang w:bidi="fa-IR"/>
        </w:rPr>
        <w:t>ی</w:t>
      </w:r>
      <w:r w:rsidRPr="00741927">
        <w:rPr>
          <w:rtl/>
          <w:lang w:bidi="fa-IR"/>
        </w:rPr>
        <w:t xml:space="preserve"> سر</w:t>
      </w:r>
      <w:r w:rsidRPr="00741927">
        <w:rPr>
          <w:rFonts w:hint="cs"/>
          <w:rtl/>
          <w:lang w:bidi="fa-IR"/>
        </w:rPr>
        <w:t>ی</w:t>
      </w:r>
      <w:r w:rsidRPr="00741927">
        <w:rPr>
          <w:rFonts w:hint="eastAsia"/>
          <w:rtl/>
          <w:lang w:bidi="fa-IR"/>
        </w:rPr>
        <w:t>ال</w:t>
      </w:r>
      <w:r w:rsidRPr="00741927">
        <w:rPr>
          <w:rtl/>
          <w:lang w:bidi="fa-IR"/>
        </w:rPr>
        <w:t xml:space="preserve"> بسته شوند. ا</w:t>
      </w:r>
      <w:r w:rsidRPr="00741927">
        <w:rPr>
          <w:rFonts w:hint="cs"/>
          <w:rtl/>
          <w:lang w:bidi="fa-IR"/>
        </w:rPr>
        <w:t>ی</w:t>
      </w:r>
      <w:r w:rsidRPr="00741927">
        <w:rPr>
          <w:rFonts w:hint="eastAsia"/>
          <w:rtl/>
          <w:lang w:bidi="fa-IR"/>
        </w:rPr>
        <w:t>ن</w:t>
      </w:r>
      <w:r w:rsidRPr="00741927">
        <w:rPr>
          <w:rtl/>
          <w:lang w:bidi="fa-IR"/>
        </w:rPr>
        <w:t xml:space="preserve"> اقدام اطم</w:t>
      </w:r>
      <w:r w:rsidRPr="00741927">
        <w:rPr>
          <w:rFonts w:hint="cs"/>
          <w:rtl/>
          <w:lang w:bidi="fa-IR"/>
        </w:rPr>
        <w:t>ی</w:t>
      </w:r>
      <w:r w:rsidRPr="00741927">
        <w:rPr>
          <w:rFonts w:hint="eastAsia"/>
          <w:rtl/>
          <w:lang w:bidi="fa-IR"/>
        </w:rPr>
        <w:t>نان</w:t>
      </w:r>
      <w:r w:rsidRPr="00741927">
        <w:rPr>
          <w:rtl/>
          <w:lang w:bidi="fa-IR"/>
        </w:rPr>
        <w:t xml:space="preserve"> م</w:t>
      </w:r>
      <w:r w:rsidRPr="00741927">
        <w:rPr>
          <w:rFonts w:hint="cs"/>
          <w:rtl/>
          <w:lang w:bidi="fa-IR"/>
        </w:rPr>
        <w:t>ی‌</w:t>
      </w:r>
      <w:r w:rsidRPr="00741927">
        <w:rPr>
          <w:rFonts w:hint="eastAsia"/>
          <w:rtl/>
          <w:lang w:bidi="fa-IR"/>
        </w:rPr>
        <w:t>حاصل</w:t>
      </w:r>
      <w:r w:rsidRPr="00741927">
        <w:rPr>
          <w:rtl/>
          <w:lang w:bidi="fa-IR"/>
        </w:rPr>
        <w:t xml:space="preserve"> کند که عمل</w:t>
      </w:r>
      <w:r w:rsidRPr="00741927">
        <w:rPr>
          <w:rFonts w:hint="cs"/>
          <w:rtl/>
          <w:lang w:bidi="fa-IR"/>
        </w:rPr>
        <w:t>ی</w:t>
      </w:r>
      <w:r w:rsidRPr="00741927">
        <w:rPr>
          <w:rFonts w:hint="eastAsia"/>
          <w:rtl/>
          <w:lang w:bidi="fa-IR"/>
        </w:rPr>
        <w:t>ات</w:t>
      </w:r>
      <w:r w:rsidRPr="00741927">
        <w:rPr>
          <w:rtl/>
          <w:lang w:bidi="fa-IR"/>
        </w:rPr>
        <w:t xml:space="preserve"> به </w:t>
      </w:r>
      <w:r w:rsidRPr="00741927">
        <w:rPr>
          <w:rFonts w:hint="cs"/>
          <w:rtl/>
          <w:lang w:bidi="fa-IR"/>
        </w:rPr>
        <w:t>ی</w:t>
      </w:r>
      <w:r w:rsidRPr="00741927">
        <w:rPr>
          <w:rFonts w:hint="eastAsia"/>
          <w:rtl/>
          <w:lang w:bidi="fa-IR"/>
        </w:rPr>
        <w:t>ک</w:t>
      </w:r>
      <w:r w:rsidRPr="00741927">
        <w:rPr>
          <w:rtl/>
          <w:lang w:bidi="fa-IR"/>
        </w:rPr>
        <w:t xml:space="preserve"> نت</w:t>
      </w:r>
      <w:r w:rsidRPr="00741927">
        <w:rPr>
          <w:rFonts w:hint="cs"/>
          <w:rtl/>
          <w:lang w:bidi="fa-IR"/>
        </w:rPr>
        <w:t>ی</w:t>
      </w:r>
      <w:r w:rsidRPr="00741927">
        <w:rPr>
          <w:rFonts w:hint="eastAsia"/>
          <w:rtl/>
          <w:lang w:bidi="fa-IR"/>
        </w:rPr>
        <w:t>جه</w:t>
      </w:r>
      <w:r w:rsidRPr="00741927">
        <w:rPr>
          <w:rtl/>
          <w:lang w:bidi="fa-IR"/>
        </w:rPr>
        <w:t xml:space="preserve"> ا</w:t>
      </w:r>
      <w:r w:rsidRPr="00741927">
        <w:rPr>
          <w:rFonts w:hint="cs"/>
          <w:rtl/>
          <w:lang w:bidi="fa-IR"/>
        </w:rPr>
        <w:t>ی</w:t>
      </w:r>
      <w:r w:rsidRPr="00741927">
        <w:rPr>
          <w:rFonts w:hint="eastAsia"/>
          <w:rtl/>
          <w:lang w:bidi="fa-IR"/>
        </w:rPr>
        <w:t>من</w:t>
      </w:r>
      <w:r w:rsidRPr="00741927">
        <w:rPr>
          <w:rtl/>
          <w:lang w:bidi="fa-IR"/>
        </w:rPr>
        <w:t xml:space="preserve"> و منظم برسد و از هرگونه عمل</w:t>
      </w:r>
      <w:r w:rsidRPr="00741927">
        <w:rPr>
          <w:rFonts w:hint="cs"/>
          <w:rtl/>
          <w:lang w:bidi="fa-IR"/>
        </w:rPr>
        <w:t>ی</w:t>
      </w:r>
      <w:r w:rsidRPr="00741927">
        <w:rPr>
          <w:rFonts w:hint="eastAsia"/>
          <w:rtl/>
          <w:lang w:bidi="fa-IR"/>
        </w:rPr>
        <w:t>ات</w:t>
      </w:r>
      <w:r w:rsidRPr="00741927">
        <w:rPr>
          <w:rtl/>
          <w:lang w:bidi="fa-IR"/>
        </w:rPr>
        <w:t xml:space="preserve"> ناخواسته </w:t>
      </w:r>
      <w:r w:rsidRPr="00741927">
        <w:rPr>
          <w:rFonts w:hint="cs"/>
          <w:rtl/>
          <w:lang w:bidi="fa-IR"/>
        </w:rPr>
        <w:t>ی</w:t>
      </w:r>
      <w:r w:rsidRPr="00741927">
        <w:rPr>
          <w:rFonts w:hint="eastAsia"/>
          <w:rtl/>
          <w:lang w:bidi="fa-IR"/>
        </w:rPr>
        <w:t>ا</w:t>
      </w:r>
      <w:r w:rsidRPr="00741927">
        <w:rPr>
          <w:rtl/>
          <w:lang w:bidi="fa-IR"/>
        </w:rPr>
        <w:t xml:space="preserve"> خطر احتمال</w:t>
      </w:r>
      <w:r w:rsidRPr="00741927">
        <w:rPr>
          <w:rFonts w:hint="cs"/>
          <w:rtl/>
          <w:lang w:bidi="fa-IR"/>
        </w:rPr>
        <w:t>ی</w:t>
      </w:r>
      <w:r w:rsidRPr="00741927">
        <w:rPr>
          <w:rtl/>
          <w:lang w:bidi="fa-IR"/>
        </w:rPr>
        <w:t xml:space="preserve"> جلوگ</w:t>
      </w:r>
      <w:r w:rsidRPr="00741927">
        <w:rPr>
          <w:rFonts w:hint="cs"/>
          <w:rtl/>
          <w:lang w:bidi="fa-IR"/>
        </w:rPr>
        <w:t>ی</w:t>
      </w:r>
      <w:r w:rsidRPr="00741927">
        <w:rPr>
          <w:rFonts w:hint="eastAsia"/>
          <w:rtl/>
          <w:lang w:bidi="fa-IR"/>
        </w:rPr>
        <w:t>ر</w:t>
      </w:r>
      <w:r w:rsidRPr="00741927">
        <w:rPr>
          <w:rFonts w:hint="cs"/>
          <w:rtl/>
          <w:lang w:bidi="fa-IR"/>
        </w:rPr>
        <w:t>ی</w:t>
      </w:r>
      <w:r w:rsidRPr="00741927">
        <w:rPr>
          <w:rtl/>
          <w:lang w:bidi="fa-IR"/>
        </w:rPr>
        <w:t xml:space="preserve"> شود.</w:t>
      </w:r>
    </w:p>
    <w:p w:rsidR="005C0670" w:rsidRDefault="005C0670" w:rsidP="005C0670">
      <w:pPr>
        <w:bidi/>
        <w:ind w:firstLine="0"/>
        <w:jc w:val="center"/>
      </w:pPr>
      <w:r>
        <w:rPr>
          <w:noProof/>
        </w:rPr>
        <w:drawing>
          <wp:inline distT="0" distB="0" distL="0" distR="0" wp14:anchorId="10C565F2" wp14:editId="7FE4A2D7">
            <wp:extent cx="5521459" cy="4399472"/>
            <wp:effectExtent l="0" t="0" r="0" b="0"/>
            <wp:docPr id="14486527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54489" cy="4425790"/>
                    </a:xfrm>
                    <a:prstGeom prst="rect">
                      <a:avLst/>
                    </a:prstGeom>
                    <a:noFill/>
                    <a:ln>
                      <a:noFill/>
                    </a:ln>
                  </pic:spPr>
                </pic:pic>
              </a:graphicData>
            </a:graphic>
          </wp:inline>
        </w:drawing>
      </w:r>
    </w:p>
    <w:p w:rsidR="005C0670" w:rsidRDefault="005C0670" w:rsidP="00097A2C">
      <w:pPr>
        <w:pStyle w:val="Heading2"/>
      </w:pPr>
      <w:r>
        <w:rPr>
          <w:rFonts w:hint="cs"/>
          <w:rtl/>
        </w:rPr>
        <w:t>دینامیک</w:t>
      </w:r>
    </w:p>
    <w:p w:rsidR="005C0670" w:rsidRDefault="005C0670" w:rsidP="005C0670">
      <w:pPr>
        <w:bidi/>
        <w:rPr>
          <w:rtl/>
          <w:lang w:bidi="fa-IR"/>
        </w:rPr>
      </w:pPr>
      <w:r>
        <w:rPr>
          <w:rFonts w:hint="cs"/>
          <w:rtl/>
          <w:lang w:bidi="fa-IR"/>
        </w:rPr>
        <w:t>در قسمت قبلی به تحلیل کد با کنترل کینماتیک پرداختیم. د</w:t>
      </w:r>
      <w:r>
        <w:rPr>
          <w:rtl/>
          <w:lang w:bidi="fa-IR"/>
        </w:rPr>
        <w:t xml:space="preserve">ر نسخه </w:t>
      </w:r>
      <w:r>
        <w:rPr>
          <w:rFonts w:hint="cs"/>
          <w:rtl/>
          <w:lang w:bidi="fa-IR"/>
        </w:rPr>
        <w:t>دینامیک</w:t>
      </w:r>
      <w:r>
        <w:rPr>
          <w:rtl/>
          <w:lang w:bidi="fa-IR"/>
        </w:rPr>
        <w:t xml:space="preserve"> کد، اصلاحات قابل توجه</w:t>
      </w:r>
      <w:r>
        <w:rPr>
          <w:rFonts w:hint="cs"/>
          <w:rtl/>
          <w:lang w:bidi="fa-IR"/>
        </w:rPr>
        <w:t>ی</w:t>
      </w:r>
      <w:r>
        <w:rPr>
          <w:rtl/>
          <w:lang w:bidi="fa-IR"/>
        </w:rPr>
        <w:t xml:space="preserve"> در نحوه کنترل به‌کار رفته و از </w:t>
      </w:r>
      <w:r>
        <w:rPr>
          <w:rFonts w:hint="cs"/>
          <w:rtl/>
          <w:lang w:bidi="fa-IR"/>
        </w:rPr>
        <w:t>ی</w:t>
      </w:r>
      <w:r>
        <w:rPr>
          <w:rFonts w:hint="eastAsia"/>
          <w:rtl/>
          <w:lang w:bidi="fa-IR"/>
        </w:rPr>
        <w:t>ک</w:t>
      </w:r>
      <w:r>
        <w:rPr>
          <w:rtl/>
          <w:lang w:bidi="fa-IR"/>
        </w:rPr>
        <w:t xml:space="preserve"> رو</w:t>
      </w:r>
      <w:r>
        <w:rPr>
          <w:rFonts w:hint="cs"/>
          <w:rtl/>
          <w:lang w:bidi="fa-IR"/>
        </w:rPr>
        <w:t>ی</w:t>
      </w:r>
      <w:r>
        <w:rPr>
          <w:rFonts w:hint="eastAsia"/>
          <w:rtl/>
          <w:lang w:bidi="fa-IR"/>
        </w:rPr>
        <w:t>کرد</w:t>
      </w:r>
      <w:r>
        <w:rPr>
          <w:rtl/>
          <w:lang w:bidi="fa-IR"/>
        </w:rPr>
        <w:t xml:space="preserve"> ک</w:t>
      </w:r>
      <w:r>
        <w:rPr>
          <w:rFonts w:hint="cs"/>
          <w:rtl/>
          <w:lang w:bidi="fa-IR"/>
        </w:rPr>
        <w:t>ی</w:t>
      </w:r>
      <w:r>
        <w:rPr>
          <w:rFonts w:hint="eastAsia"/>
          <w:rtl/>
          <w:lang w:bidi="fa-IR"/>
        </w:rPr>
        <w:t>نمات</w:t>
      </w:r>
      <w:r>
        <w:rPr>
          <w:rFonts w:hint="cs"/>
          <w:rtl/>
          <w:lang w:bidi="fa-IR"/>
        </w:rPr>
        <w:t>ی</w:t>
      </w:r>
      <w:r>
        <w:rPr>
          <w:rFonts w:hint="eastAsia"/>
          <w:rtl/>
          <w:lang w:bidi="fa-IR"/>
        </w:rPr>
        <w:t>ک</w:t>
      </w:r>
      <w:r>
        <w:rPr>
          <w:rFonts w:hint="cs"/>
          <w:rtl/>
          <w:lang w:bidi="fa-IR"/>
        </w:rPr>
        <w:t>ی</w:t>
      </w:r>
      <w:r>
        <w:rPr>
          <w:rtl/>
          <w:lang w:bidi="fa-IR"/>
        </w:rPr>
        <w:t xml:space="preserve"> ساده به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Pr>
          <w:rtl/>
          <w:lang w:bidi="fa-IR"/>
        </w:rPr>
        <w:t xml:space="preserve"> کنترل پو</w:t>
      </w:r>
      <w:r>
        <w:rPr>
          <w:rFonts w:hint="cs"/>
          <w:rtl/>
          <w:lang w:bidi="fa-IR"/>
        </w:rPr>
        <w:t>ی</w:t>
      </w:r>
      <w:r>
        <w:rPr>
          <w:rFonts w:hint="eastAsia"/>
          <w:rtl/>
          <w:lang w:bidi="fa-IR"/>
        </w:rPr>
        <w:t>ا</w:t>
      </w:r>
      <w:r>
        <w:rPr>
          <w:rtl/>
          <w:lang w:bidi="fa-IR"/>
        </w:rPr>
        <w:t xml:space="preserve"> </w:t>
      </w:r>
      <w:r>
        <w:rPr>
          <w:rFonts w:hint="cs"/>
          <w:rtl/>
          <w:lang w:bidi="fa-IR"/>
        </w:rPr>
        <w:t xml:space="preserve">(دینامیک) </w:t>
      </w:r>
      <w:r>
        <w:rPr>
          <w:rtl/>
          <w:lang w:bidi="fa-IR"/>
        </w:rPr>
        <w:t xml:space="preserve">منتقل شده است. اضافه شدن </w:t>
      </w:r>
      <w:r>
        <w:rPr>
          <w:rtl/>
          <w:lang w:bidi="fa-IR"/>
        </w:rPr>
        <w:lastRenderedPageBreak/>
        <w:t>متغ</w:t>
      </w:r>
      <w:r>
        <w:rPr>
          <w:rFonts w:hint="cs"/>
          <w:rtl/>
          <w:lang w:bidi="fa-IR"/>
        </w:rPr>
        <w:t>ی</w:t>
      </w:r>
      <w:r>
        <w:rPr>
          <w:rFonts w:hint="eastAsia"/>
          <w:rtl/>
          <w:lang w:bidi="fa-IR"/>
        </w:rPr>
        <w:t>رها</w:t>
      </w:r>
      <w:r>
        <w:rPr>
          <w:rFonts w:hint="cs"/>
          <w:rtl/>
          <w:lang w:bidi="fa-IR"/>
        </w:rPr>
        <w:t>ی</w:t>
      </w:r>
      <w:r>
        <w:rPr>
          <w:rtl/>
          <w:lang w:bidi="fa-IR"/>
        </w:rPr>
        <w:t xml:space="preserve"> پو</w:t>
      </w:r>
      <w:r>
        <w:rPr>
          <w:rFonts w:hint="cs"/>
          <w:rtl/>
          <w:lang w:bidi="fa-IR"/>
        </w:rPr>
        <w:t>ی</w:t>
      </w:r>
      <w:r>
        <w:rPr>
          <w:rFonts w:hint="eastAsia"/>
          <w:rtl/>
          <w:lang w:bidi="fa-IR"/>
        </w:rPr>
        <w:t>ا</w:t>
      </w:r>
      <w:r>
        <w:rPr>
          <w:rtl/>
          <w:lang w:bidi="fa-IR"/>
        </w:rPr>
        <w:t xml:space="preserve"> مانند `</w:t>
      </w:r>
      <w:r>
        <w:rPr>
          <w:lang w:bidi="fa-IR"/>
        </w:rPr>
        <w:t>Ka`</w:t>
      </w:r>
      <w:r>
        <w:rPr>
          <w:rtl/>
          <w:lang w:bidi="fa-IR"/>
        </w:rPr>
        <w:t xml:space="preserve">، </w:t>
      </w:r>
      <w:r>
        <w:rPr>
          <w:lang w:bidi="fa-IR"/>
        </w:rPr>
        <w:t>`Kb`</w:t>
      </w:r>
      <w:r>
        <w:rPr>
          <w:rtl/>
          <w:lang w:bidi="fa-IR"/>
        </w:rPr>
        <w:t xml:space="preserve">، </w:t>
      </w:r>
      <w:r>
        <w:rPr>
          <w:lang w:bidi="fa-IR"/>
        </w:rPr>
        <w:t>...</w:t>
      </w:r>
      <w:r>
        <w:rPr>
          <w:rtl/>
          <w:lang w:bidi="fa-IR"/>
        </w:rPr>
        <w:t xml:space="preserve"> ` و تع</w:t>
      </w:r>
      <w:r>
        <w:rPr>
          <w:rFonts w:hint="cs"/>
          <w:rtl/>
          <w:lang w:bidi="fa-IR"/>
        </w:rPr>
        <w:t>یی</w:t>
      </w:r>
      <w:r>
        <w:rPr>
          <w:rFonts w:hint="eastAsia"/>
          <w:rtl/>
          <w:lang w:bidi="fa-IR"/>
        </w:rPr>
        <w:t>ن</w:t>
      </w:r>
      <w:r>
        <w:rPr>
          <w:rtl/>
          <w:lang w:bidi="fa-IR"/>
        </w:rPr>
        <w:t xml:space="preserve"> محدوده‌ها</w:t>
      </w:r>
      <w:r>
        <w:rPr>
          <w:rFonts w:hint="cs"/>
          <w:rtl/>
          <w:lang w:bidi="fa-IR"/>
        </w:rPr>
        <w:t>ی</w:t>
      </w:r>
      <w:r>
        <w:rPr>
          <w:rtl/>
          <w:lang w:bidi="fa-IR"/>
        </w:rPr>
        <w:t xml:space="preserve"> مرتبط با آنها، ا</w:t>
      </w:r>
      <w:r>
        <w:rPr>
          <w:rFonts w:hint="cs"/>
          <w:rtl/>
          <w:lang w:bidi="fa-IR"/>
        </w:rPr>
        <w:t>ی</w:t>
      </w:r>
      <w:r>
        <w:rPr>
          <w:rFonts w:hint="eastAsia"/>
          <w:rtl/>
          <w:lang w:bidi="fa-IR"/>
        </w:rPr>
        <w:t>ن</w:t>
      </w:r>
      <w:r>
        <w:rPr>
          <w:rtl/>
          <w:lang w:bidi="fa-IR"/>
        </w:rPr>
        <w:t xml:space="preserve"> ک</w:t>
      </w:r>
      <w:r>
        <w:rPr>
          <w:rFonts w:hint="eastAsia"/>
          <w:rtl/>
          <w:lang w:bidi="fa-IR"/>
        </w:rPr>
        <w:t>د</w:t>
      </w:r>
      <w:r>
        <w:rPr>
          <w:rtl/>
          <w:lang w:bidi="fa-IR"/>
        </w:rPr>
        <w:t xml:space="preserve"> را قادر به سازگار</w:t>
      </w:r>
      <w:r>
        <w:rPr>
          <w:rFonts w:hint="cs"/>
          <w:rtl/>
          <w:lang w:bidi="fa-IR"/>
        </w:rPr>
        <w:t>ی</w:t>
      </w:r>
      <w:r>
        <w:rPr>
          <w:rtl/>
          <w:lang w:bidi="fa-IR"/>
        </w:rPr>
        <w:t xml:space="preserve"> با </w:t>
      </w:r>
      <w:r>
        <w:rPr>
          <w:rFonts w:hint="cs"/>
          <w:rtl/>
          <w:lang w:bidi="fa-IR"/>
        </w:rPr>
        <w:t>ی</w:t>
      </w:r>
      <w:r>
        <w:rPr>
          <w:rFonts w:hint="eastAsia"/>
          <w:rtl/>
          <w:lang w:bidi="fa-IR"/>
        </w:rPr>
        <w:t>ک</w:t>
      </w:r>
      <w:r>
        <w:rPr>
          <w:rtl/>
          <w:lang w:bidi="fa-IR"/>
        </w:rPr>
        <w:t xml:space="preserve"> ط</w:t>
      </w:r>
      <w:r>
        <w:rPr>
          <w:rFonts w:hint="cs"/>
          <w:rtl/>
          <w:lang w:bidi="fa-IR"/>
        </w:rPr>
        <w:t>ی</w:t>
      </w:r>
      <w:r>
        <w:rPr>
          <w:rFonts w:hint="eastAsia"/>
          <w:rtl/>
          <w:lang w:bidi="fa-IR"/>
        </w:rPr>
        <w:t>ف</w:t>
      </w:r>
      <w:r>
        <w:rPr>
          <w:rtl/>
          <w:lang w:bidi="fa-IR"/>
        </w:rPr>
        <w:t xml:space="preserve"> گسترده از شرا</w:t>
      </w:r>
      <w:r>
        <w:rPr>
          <w:rFonts w:hint="cs"/>
          <w:rtl/>
          <w:lang w:bidi="fa-IR"/>
        </w:rPr>
        <w:t>ی</w:t>
      </w:r>
      <w:r>
        <w:rPr>
          <w:rFonts w:hint="eastAsia"/>
          <w:rtl/>
          <w:lang w:bidi="fa-IR"/>
        </w:rPr>
        <w:t>ط</w:t>
      </w:r>
      <w:r>
        <w:rPr>
          <w:rtl/>
          <w:lang w:bidi="fa-IR"/>
        </w:rPr>
        <w:t xml:space="preserve"> کار</w:t>
      </w:r>
      <w:r>
        <w:rPr>
          <w:rFonts w:hint="cs"/>
          <w:rtl/>
          <w:lang w:bidi="fa-IR"/>
        </w:rPr>
        <w:t>ی</w:t>
      </w:r>
      <w:r>
        <w:rPr>
          <w:rtl/>
          <w:lang w:bidi="fa-IR"/>
        </w:rPr>
        <w:t xml:space="preserve"> م</w:t>
      </w:r>
      <w:r>
        <w:rPr>
          <w:rFonts w:hint="cs"/>
          <w:rtl/>
          <w:lang w:bidi="fa-IR"/>
        </w:rPr>
        <w:t>ی‌</w:t>
      </w:r>
      <w:r>
        <w:rPr>
          <w:rFonts w:hint="eastAsia"/>
          <w:rtl/>
          <w:lang w:bidi="fa-IR"/>
        </w:rPr>
        <w:t>کند</w:t>
      </w:r>
      <w:r>
        <w:rPr>
          <w:rtl/>
          <w:lang w:bidi="fa-IR"/>
        </w:rPr>
        <w:t>. تابع پو</w:t>
      </w:r>
      <w:r>
        <w:rPr>
          <w:rFonts w:hint="cs"/>
          <w:rtl/>
          <w:lang w:bidi="fa-IR"/>
        </w:rPr>
        <w:t>ی</w:t>
      </w:r>
      <w:r>
        <w:rPr>
          <w:rFonts w:hint="eastAsia"/>
          <w:rtl/>
          <w:lang w:bidi="fa-IR"/>
        </w:rPr>
        <w:t>ا</w:t>
      </w:r>
      <w:r>
        <w:rPr>
          <w:rFonts w:hint="cs"/>
          <w:rtl/>
          <w:lang w:bidi="fa-IR"/>
        </w:rPr>
        <w:t>ی</w:t>
      </w:r>
      <w:r>
        <w:rPr>
          <w:rtl/>
          <w:lang w:bidi="fa-IR"/>
        </w:rPr>
        <w:t xml:space="preserve"> `</w:t>
      </w:r>
      <w:r>
        <w:rPr>
          <w:lang w:bidi="fa-IR"/>
        </w:rPr>
        <w:t>PHI</w:t>
      </w:r>
      <w:r>
        <w:rPr>
          <w:rtl/>
          <w:lang w:bidi="fa-IR"/>
        </w:rPr>
        <w:t xml:space="preserve">` از </w:t>
      </w:r>
      <w:r>
        <w:rPr>
          <w:rFonts w:hint="cs"/>
          <w:rtl/>
          <w:lang w:bidi="fa-IR"/>
        </w:rPr>
        <w:t>ی</w:t>
      </w:r>
      <w:r>
        <w:rPr>
          <w:rFonts w:hint="eastAsia"/>
          <w:rtl/>
          <w:lang w:bidi="fa-IR"/>
        </w:rPr>
        <w:t>ک</w:t>
      </w:r>
      <w:r>
        <w:rPr>
          <w:rtl/>
          <w:lang w:bidi="fa-IR"/>
        </w:rPr>
        <w:t xml:space="preserve"> تابع گوس</w:t>
      </w:r>
      <w:r>
        <w:rPr>
          <w:rFonts w:hint="cs"/>
          <w:rtl/>
          <w:lang w:bidi="fa-IR"/>
        </w:rPr>
        <w:t>ی</w:t>
      </w:r>
      <w:r>
        <w:rPr>
          <w:rtl/>
          <w:lang w:bidi="fa-IR"/>
        </w:rPr>
        <w:t xml:space="preserve"> استفاده م</w:t>
      </w:r>
      <w:r>
        <w:rPr>
          <w:rFonts w:hint="cs"/>
          <w:rtl/>
          <w:lang w:bidi="fa-IR"/>
        </w:rPr>
        <w:t>ی‌</w:t>
      </w:r>
      <w:r>
        <w:rPr>
          <w:rFonts w:hint="eastAsia"/>
          <w:rtl/>
          <w:lang w:bidi="fa-IR"/>
        </w:rPr>
        <w:t>کند</w:t>
      </w:r>
      <w:r>
        <w:rPr>
          <w:rtl/>
          <w:lang w:bidi="fa-IR"/>
        </w:rPr>
        <w:t xml:space="preserve"> که امکان محاسبه مقاد</w:t>
      </w:r>
      <w:r>
        <w:rPr>
          <w:rFonts w:hint="cs"/>
          <w:rtl/>
          <w:lang w:bidi="fa-IR"/>
        </w:rPr>
        <w:t>ی</w:t>
      </w:r>
      <w:r>
        <w:rPr>
          <w:rFonts w:hint="eastAsia"/>
          <w:rtl/>
          <w:lang w:bidi="fa-IR"/>
        </w:rPr>
        <w:t>ر</w:t>
      </w:r>
      <w:r>
        <w:rPr>
          <w:rtl/>
          <w:lang w:bidi="fa-IR"/>
        </w:rPr>
        <w:t xml:space="preserve"> فعال‌ساز</w:t>
      </w:r>
      <w:r>
        <w:rPr>
          <w:rFonts w:hint="cs"/>
          <w:rtl/>
          <w:lang w:bidi="fa-IR"/>
        </w:rPr>
        <w:t>ی</w:t>
      </w:r>
      <w:r>
        <w:rPr>
          <w:rtl/>
          <w:lang w:bidi="fa-IR"/>
        </w:rPr>
        <w:t xml:space="preserve"> براساس فاصله اقل</w:t>
      </w:r>
      <w:r>
        <w:rPr>
          <w:rFonts w:hint="cs"/>
          <w:rtl/>
          <w:lang w:bidi="fa-IR"/>
        </w:rPr>
        <w:t>ی</w:t>
      </w:r>
      <w:r>
        <w:rPr>
          <w:rFonts w:hint="eastAsia"/>
          <w:rtl/>
          <w:lang w:bidi="fa-IR"/>
        </w:rPr>
        <w:t>دوس</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بردار ورود</w:t>
      </w:r>
      <w:r>
        <w:rPr>
          <w:rFonts w:hint="cs"/>
          <w:rtl/>
          <w:lang w:bidi="fa-IR"/>
        </w:rPr>
        <w:t>ی</w:t>
      </w:r>
      <w:r>
        <w:rPr>
          <w:rtl/>
          <w:lang w:bidi="fa-IR"/>
        </w:rPr>
        <w:t xml:space="preserve"> و مراکز به‌دست آمده را فراهم م</w:t>
      </w:r>
      <w:r>
        <w:rPr>
          <w:rFonts w:hint="cs"/>
          <w:rtl/>
          <w:lang w:bidi="fa-IR"/>
        </w:rPr>
        <w:t>ی‌</w:t>
      </w:r>
      <w:r>
        <w:rPr>
          <w:rFonts w:hint="eastAsia"/>
          <w:rtl/>
          <w:lang w:bidi="fa-IR"/>
        </w:rPr>
        <w:t>کند</w:t>
      </w:r>
      <w:r>
        <w:rPr>
          <w:rtl/>
          <w:lang w:bidi="fa-IR"/>
        </w:rPr>
        <w:t>.</w:t>
      </w:r>
    </w:p>
    <w:p w:rsidR="005C0670" w:rsidRDefault="005C0670" w:rsidP="005C0670">
      <w:pPr>
        <w:pStyle w:val="Heading3"/>
      </w:pPr>
      <w:r>
        <w:rPr>
          <w:rFonts w:hint="cs"/>
          <w:rtl/>
        </w:rPr>
        <w:t>تغییرات کد سمت کامپیوتر</w:t>
      </w:r>
    </w:p>
    <w:p w:rsidR="005C0670" w:rsidRDefault="005C0670" w:rsidP="005C0670">
      <w:pPr>
        <w:bidi/>
        <w:rPr>
          <w:lang w:bidi="fa-IR"/>
        </w:rPr>
      </w:pPr>
      <w:r>
        <w:rPr>
          <w:rFonts w:hint="eastAsia"/>
          <w:rtl/>
          <w:lang w:bidi="fa-IR"/>
        </w:rPr>
        <w:t>بخش</w:t>
      </w:r>
      <w:r>
        <w:rPr>
          <w:rtl/>
          <w:lang w:bidi="fa-IR"/>
        </w:rPr>
        <w:t xml:space="preserve"> کنترل </w:t>
      </w:r>
      <w:r>
        <w:rPr>
          <w:rFonts w:hint="cs"/>
          <w:rtl/>
          <w:lang w:bidi="fa-IR"/>
        </w:rPr>
        <w:t>ی</w:t>
      </w:r>
      <w:r>
        <w:rPr>
          <w:rFonts w:hint="eastAsia"/>
          <w:rtl/>
          <w:lang w:bidi="fa-IR"/>
        </w:rPr>
        <w:t>ک</w:t>
      </w:r>
      <w:r>
        <w:rPr>
          <w:rtl/>
          <w:lang w:bidi="fa-IR"/>
        </w:rPr>
        <w:t xml:space="preserve"> تحول عم</w:t>
      </w:r>
      <w:r>
        <w:rPr>
          <w:rFonts w:hint="cs"/>
          <w:rtl/>
          <w:lang w:bidi="fa-IR"/>
        </w:rPr>
        <w:t>ی</w:t>
      </w:r>
      <w:r>
        <w:rPr>
          <w:rFonts w:hint="eastAsia"/>
          <w:rtl/>
          <w:lang w:bidi="fa-IR"/>
        </w:rPr>
        <w:t>ق</w:t>
      </w:r>
      <w:r>
        <w:rPr>
          <w:rtl/>
          <w:lang w:bidi="fa-IR"/>
        </w:rPr>
        <w:t xml:space="preserve"> داشته و با اضافه شدن متغ</w:t>
      </w:r>
      <w:r>
        <w:rPr>
          <w:rFonts w:hint="cs"/>
          <w:rtl/>
          <w:lang w:bidi="fa-IR"/>
        </w:rPr>
        <w:t>ی</w:t>
      </w:r>
      <w:r>
        <w:rPr>
          <w:rFonts w:hint="eastAsia"/>
          <w:rtl/>
          <w:lang w:bidi="fa-IR"/>
        </w:rPr>
        <w:t>رها</w:t>
      </w:r>
      <w:r>
        <w:rPr>
          <w:rFonts w:hint="cs"/>
          <w:rtl/>
          <w:lang w:bidi="fa-IR"/>
        </w:rPr>
        <w:t>ی</w:t>
      </w:r>
      <w:r>
        <w:rPr>
          <w:rtl/>
          <w:lang w:bidi="fa-IR"/>
        </w:rPr>
        <w:t xml:space="preserve"> </w:t>
      </w:r>
      <w:r>
        <w:rPr>
          <w:rFonts w:hint="cs"/>
          <w:rtl/>
          <w:lang w:bidi="fa-IR"/>
        </w:rPr>
        <w:t>دینامیک</w:t>
      </w:r>
      <w:r>
        <w:rPr>
          <w:rtl/>
          <w:lang w:bidi="fa-IR"/>
        </w:rPr>
        <w:t xml:space="preserve"> بر رفتار س</w:t>
      </w:r>
      <w:r>
        <w:rPr>
          <w:rFonts w:hint="cs"/>
          <w:rtl/>
          <w:lang w:bidi="fa-IR"/>
        </w:rPr>
        <w:t>ی</w:t>
      </w:r>
      <w:r>
        <w:rPr>
          <w:rFonts w:hint="eastAsia"/>
          <w:rtl/>
          <w:lang w:bidi="fa-IR"/>
        </w:rPr>
        <w:t>ستم</w:t>
      </w:r>
      <w:r>
        <w:rPr>
          <w:rtl/>
          <w:lang w:bidi="fa-IR"/>
        </w:rPr>
        <w:t xml:space="preserve"> تأث</w:t>
      </w:r>
      <w:r>
        <w:rPr>
          <w:rFonts w:hint="cs"/>
          <w:rtl/>
          <w:lang w:bidi="fa-IR"/>
        </w:rPr>
        <w:t>ی</w:t>
      </w:r>
      <w:r>
        <w:rPr>
          <w:rFonts w:hint="eastAsia"/>
          <w:rtl/>
          <w:lang w:bidi="fa-IR"/>
        </w:rPr>
        <w:t>رگذار</w:t>
      </w:r>
      <w:r>
        <w:rPr>
          <w:rtl/>
          <w:lang w:bidi="fa-IR"/>
        </w:rPr>
        <w:t xml:space="preserve"> است. متغ</w:t>
      </w:r>
      <w:r>
        <w:rPr>
          <w:rFonts w:hint="cs"/>
          <w:rtl/>
          <w:lang w:bidi="fa-IR"/>
        </w:rPr>
        <w:t>ی</w:t>
      </w:r>
      <w:r>
        <w:rPr>
          <w:rFonts w:hint="eastAsia"/>
          <w:rtl/>
          <w:lang w:bidi="fa-IR"/>
        </w:rPr>
        <w:t>رها</w:t>
      </w:r>
      <w:r>
        <w:rPr>
          <w:rFonts w:hint="cs"/>
          <w:rtl/>
          <w:lang w:bidi="fa-IR"/>
        </w:rPr>
        <w:t>ی</w:t>
      </w:r>
      <w:r>
        <w:rPr>
          <w:rtl/>
          <w:lang w:bidi="fa-IR"/>
        </w:rPr>
        <w:t xml:space="preserve"> حالت</w:t>
      </w:r>
      <w:r>
        <w:rPr>
          <w:rFonts w:hint="cs"/>
          <w:rtl/>
          <w:lang w:bidi="fa-IR"/>
        </w:rPr>
        <w:t>ی</w:t>
      </w:r>
      <w:r>
        <w:rPr>
          <w:rtl/>
          <w:lang w:bidi="fa-IR"/>
        </w:rPr>
        <w:t xml:space="preserve"> مانند `</w:t>
      </w:r>
      <w:r>
        <w:rPr>
          <w:lang w:bidi="fa-IR"/>
        </w:rPr>
        <w:t>Xi11_dot`</w:t>
      </w:r>
      <w:r>
        <w:rPr>
          <w:rtl/>
          <w:lang w:bidi="fa-IR"/>
        </w:rPr>
        <w:t xml:space="preserve">، </w:t>
      </w:r>
      <w:r>
        <w:rPr>
          <w:lang w:bidi="fa-IR"/>
        </w:rPr>
        <w:t>`Xi12_dot</w:t>
      </w:r>
      <w:r>
        <w:rPr>
          <w:rtl/>
          <w:lang w:bidi="fa-IR"/>
        </w:rPr>
        <w:t>` و `</w:t>
      </w:r>
      <w:r>
        <w:rPr>
          <w:lang w:bidi="fa-IR"/>
        </w:rPr>
        <w:t>x13_dot</w:t>
      </w:r>
      <w:r>
        <w:rPr>
          <w:rtl/>
          <w:lang w:bidi="fa-IR"/>
        </w:rPr>
        <w:t>` در کنترل الگور</w:t>
      </w:r>
      <w:r>
        <w:rPr>
          <w:rFonts w:hint="cs"/>
          <w:rtl/>
          <w:lang w:bidi="fa-IR"/>
        </w:rPr>
        <w:t>ی</w:t>
      </w:r>
      <w:r>
        <w:rPr>
          <w:rFonts w:hint="eastAsia"/>
          <w:rtl/>
          <w:lang w:bidi="fa-IR"/>
        </w:rPr>
        <w:t>تم</w:t>
      </w:r>
      <w:r>
        <w:rPr>
          <w:rtl/>
          <w:lang w:bidi="fa-IR"/>
        </w:rPr>
        <w:t xml:space="preserve"> به‌کار گرفته شده‌اند تا نما</w:t>
      </w:r>
      <w:r>
        <w:rPr>
          <w:rFonts w:hint="cs"/>
          <w:rtl/>
          <w:lang w:bidi="fa-IR"/>
        </w:rPr>
        <w:t>ی</w:t>
      </w:r>
      <w:r>
        <w:rPr>
          <w:rFonts w:hint="eastAsia"/>
          <w:rtl/>
          <w:lang w:bidi="fa-IR"/>
        </w:rPr>
        <w:t>ش</w:t>
      </w:r>
      <w:r>
        <w:rPr>
          <w:rtl/>
          <w:lang w:bidi="fa-IR"/>
        </w:rPr>
        <w:t xml:space="preserve"> جزئ</w:t>
      </w:r>
      <w:r>
        <w:rPr>
          <w:rFonts w:hint="cs"/>
          <w:rtl/>
          <w:lang w:bidi="fa-IR"/>
        </w:rPr>
        <w:t>ی‌</w:t>
      </w:r>
      <w:r>
        <w:rPr>
          <w:rFonts w:hint="eastAsia"/>
          <w:rtl/>
          <w:lang w:bidi="fa-IR"/>
        </w:rPr>
        <w:t>تر</w:t>
      </w:r>
      <w:r>
        <w:rPr>
          <w:rFonts w:hint="cs"/>
          <w:rtl/>
          <w:lang w:bidi="fa-IR"/>
        </w:rPr>
        <w:t>ی</w:t>
      </w:r>
      <w:r>
        <w:rPr>
          <w:rtl/>
          <w:lang w:bidi="fa-IR"/>
        </w:rPr>
        <w:t xml:space="preserve"> از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Pr>
          <w:rtl/>
          <w:lang w:bidi="fa-IR"/>
        </w:rPr>
        <w:t xml:space="preserve"> ارائه دهند. ا</w:t>
      </w:r>
      <w:r>
        <w:rPr>
          <w:rFonts w:hint="cs"/>
          <w:rtl/>
          <w:lang w:bidi="fa-IR"/>
        </w:rPr>
        <w:t>ی</w:t>
      </w:r>
      <w:r>
        <w:rPr>
          <w:rFonts w:hint="eastAsia"/>
          <w:rtl/>
          <w:lang w:bidi="fa-IR"/>
        </w:rPr>
        <w:t>ن</w:t>
      </w:r>
      <w:r>
        <w:rPr>
          <w:rtl/>
          <w:lang w:bidi="fa-IR"/>
        </w:rPr>
        <w:t xml:space="preserve"> اطلاعات پو</w:t>
      </w:r>
      <w:r>
        <w:rPr>
          <w:rFonts w:hint="cs"/>
          <w:rtl/>
          <w:lang w:bidi="fa-IR"/>
        </w:rPr>
        <w:t>ی</w:t>
      </w:r>
      <w:r>
        <w:rPr>
          <w:rFonts w:hint="eastAsia"/>
          <w:rtl/>
          <w:lang w:bidi="fa-IR"/>
        </w:rPr>
        <w:t>ا</w:t>
      </w:r>
      <w:r>
        <w:rPr>
          <w:rtl/>
          <w:lang w:bidi="fa-IR"/>
        </w:rPr>
        <w:t xml:space="preserve"> در الگور</w:t>
      </w:r>
      <w:r>
        <w:rPr>
          <w:rFonts w:hint="cs"/>
          <w:rtl/>
          <w:lang w:bidi="fa-IR"/>
        </w:rPr>
        <w:t>ی</w:t>
      </w:r>
      <w:r>
        <w:rPr>
          <w:rtl/>
          <w:lang w:bidi="fa-IR"/>
        </w:rPr>
        <w:t>تم کنترل برا</w:t>
      </w:r>
      <w:r>
        <w:rPr>
          <w:rFonts w:hint="cs"/>
          <w:rtl/>
          <w:lang w:bidi="fa-IR"/>
        </w:rPr>
        <w:t>ی</w:t>
      </w:r>
      <w:r>
        <w:rPr>
          <w:rtl/>
          <w:lang w:bidi="fa-IR"/>
        </w:rPr>
        <w:t xml:space="preserve"> محاسبه ورود</w:t>
      </w:r>
      <w:r>
        <w:rPr>
          <w:rFonts w:hint="cs"/>
          <w:rtl/>
          <w:lang w:bidi="fa-IR"/>
        </w:rPr>
        <w:t>ی‌</w:t>
      </w:r>
      <w:r>
        <w:rPr>
          <w:rFonts w:hint="eastAsia"/>
          <w:rtl/>
          <w:lang w:bidi="fa-IR"/>
        </w:rPr>
        <w:t>ها</w:t>
      </w:r>
      <w:r>
        <w:rPr>
          <w:rFonts w:hint="cs"/>
          <w:rtl/>
          <w:lang w:bidi="fa-IR"/>
        </w:rPr>
        <w:t>ی</w:t>
      </w:r>
      <w:r>
        <w:rPr>
          <w:rtl/>
          <w:lang w:bidi="fa-IR"/>
        </w:rPr>
        <w:t xml:space="preserve"> کنترل (`</w:t>
      </w:r>
      <w:r>
        <w:rPr>
          <w:lang w:bidi="fa-IR"/>
        </w:rPr>
        <w:t>u1</w:t>
      </w:r>
      <w:r>
        <w:rPr>
          <w:rtl/>
          <w:lang w:bidi="fa-IR"/>
        </w:rPr>
        <w:t>`) با استفاده از خروج</w:t>
      </w:r>
      <w:r>
        <w:rPr>
          <w:rFonts w:hint="cs"/>
          <w:rtl/>
          <w:lang w:bidi="fa-IR"/>
        </w:rPr>
        <w:t>ی‌</w:t>
      </w:r>
      <w:r>
        <w:rPr>
          <w:rFonts w:hint="eastAsia"/>
          <w:rtl/>
          <w:lang w:bidi="fa-IR"/>
        </w:rPr>
        <w:t>ها</w:t>
      </w:r>
      <w:r>
        <w:rPr>
          <w:rFonts w:hint="cs"/>
          <w:rtl/>
          <w:lang w:bidi="fa-IR"/>
        </w:rPr>
        <w:t>ی</w:t>
      </w:r>
      <w:r>
        <w:rPr>
          <w:rtl/>
          <w:lang w:bidi="fa-IR"/>
        </w:rPr>
        <w:t xml:space="preserve"> شبکه عصب</w:t>
      </w:r>
      <w:r>
        <w:rPr>
          <w:rFonts w:hint="cs"/>
          <w:rtl/>
          <w:lang w:bidi="fa-IR"/>
        </w:rPr>
        <w:t>ی</w:t>
      </w:r>
      <w:r>
        <w:rPr>
          <w:rFonts w:hint="eastAsia"/>
          <w:rtl/>
          <w:lang w:bidi="fa-IR"/>
        </w:rPr>
        <w:t>،</w:t>
      </w:r>
      <w:r>
        <w:rPr>
          <w:rtl/>
          <w:lang w:bidi="fa-IR"/>
        </w:rPr>
        <w:t xml:space="preserve"> وزن‌ها (`</w:t>
      </w:r>
      <w:r>
        <w:rPr>
          <w:lang w:bidi="fa-IR"/>
        </w:rPr>
        <w:t>W1</w:t>
      </w:r>
      <w:r>
        <w:rPr>
          <w:rtl/>
          <w:lang w:bidi="fa-IR"/>
        </w:rPr>
        <w:t>`) و سا</w:t>
      </w:r>
      <w:r>
        <w:rPr>
          <w:rFonts w:hint="cs"/>
          <w:rtl/>
          <w:lang w:bidi="fa-IR"/>
        </w:rPr>
        <w:t>ی</w:t>
      </w:r>
      <w:r>
        <w:rPr>
          <w:rFonts w:hint="eastAsia"/>
          <w:rtl/>
          <w:lang w:bidi="fa-IR"/>
        </w:rPr>
        <w:t>ر</w:t>
      </w:r>
      <w:r>
        <w:rPr>
          <w:rtl/>
          <w:lang w:bidi="fa-IR"/>
        </w:rPr>
        <w:t xml:space="preserve"> پارامترها</w:t>
      </w:r>
      <w:r>
        <w:rPr>
          <w:rFonts w:hint="cs"/>
          <w:rtl/>
          <w:lang w:bidi="fa-IR"/>
        </w:rPr>
        <w:t>ی</w:t>
      </w:r>
      <w:r>
        <w:rPr>
          <w:rtl/>
          <w:lang w:bidi="fa-IR"/>
        </w:rPr>
        <w:t xml:space="preserve"> پو</w:t>
      </w:r>
      <w:r>
        <w:rPr>
          <w:rFonts w:hint="cs"/>
          <w:rtl/>
          <w:lang w:bidi="fa-IR"/>
        </w:rPr>
        <w:t>ی</w:t>
      </w:r>
      <w:r>
        <w:rPr>
          <w:rFonts w:hint="eastAsia"/>
          <w:rtl/>
          <w:lang w:bidi="fa-IR"/>
        </w:rPr>
        <w:t>ا</w:t>
      </w:r>
      <w:r>
        <w:rPr>
          <w:rtl/>
          <w:lang w:bidi="fa-IR"/>
        </w:rPr>
        <w:t xml:space="preserve"> استفاده م</w:t>
      </w:r>
      <w:r>
        <w:rPr>
          <w:rFonts w:hint="cs"/>
          <w:rtl/>
          <w:lang w:bidi="fa-IR"/>
        </w:rPr>
        <w:t>ی‌</w:t>
      </w:r>
      <w:r>
        <w:rPr>
          <w:rFonts w:hint="eastAsia"/>
          <w:rtl/>
          <w:lang w:bidi="fa-IR"/>
        </w:rPr>
        <w:t>شوند</w:t>
      </w:r>
      <w:r>
        <w:rPr>
          <w:rtl/>
          <w:lang w:bidi="fa-IR"/>
        </w:rPr>
        <w:t>.</w:t>
      </w:r>
    </w:p>
    <w:p w:rsidR="005C0670" w:rsidRPr="00497B8C" w:rsidRDefault="005C0670" w:rsidP="005C0670">
      <w:pPr>
        <w:bidi/>
        <w:rPr>
          <w:rtl/>
          <w:lang w:bidi="fa-IR"/>
        </w:rPr>
      </w:pPr>
      <w:r>
        <w:rPr>
          <w:rFonts w:hint="eastAsia"/>
          <w:rtl/>
          <w:lang w:bidi="fa-IR"/>
        </w:rPr>
        <w:t>علاوه</w:t>
      </w:r>
      <w:r>
        <w:rPr>
          <w:rtl/>
          <w:lang w:bidi="fa-IR"/>
        </w:rPr>
        <w:t xml:space="preserve"> بر ا</w:t>
      </w:r>
      <w:r>
        <w:rPr>
          <w:rFonts w:hint="cs"/>
          <w:rtl/>
          <w:lang w:bidi="fa-IR"/>
        </w:rPr>
        <w:t>ی</w:t>
      </w:r>
      <w:r>
        <w:rPr>
          <w:rFonts w:hint="eastAsia"/>
          <w:rtl/>
          <w:lang w:bidi="fa-IR"/>
        </w:rPr>
        <w:t>ن،</w:t>
      </w:r>
      <w:r>
        <w:rPr>
          <w:rtl/>
          <w:lang w:bidi="fa-IR"/>
        </w:rPr>
        <w:t xml:space="preserve"> تابع `</w:t>
      </w:r>
      <w:r>
        <w:rPr>
          <w:lang w:bidi="fa-IR"/>
        </w:rPr>
        <w:t>Send_RPM_to_Robot</w:t>
      </w:r>
      <w:r>
        <w:rPr>
          <w:rtl/>
          <w:lang w:bidi="fa-IR"/>
        </w:rPr>
        <w:t>` به‌گونه‌ا</w:t>
      </w:r>
      <w:r>
        <w:rPr>
          <w:rFonts w:hint="cs"/>
          <w:rtl/>
          <w:lang w:bidi="fa-IR"/>
        </w:rPr>
        <w:t>ی</w:t>
      </w:r>
      <w:r>
        <w:rPr>
          <w:rtl/>
          <w:lang w:bidi="fa-IR"/>
        </w:rPr>
        <w:t xml:space="preserve"> تغ</w:t>
      </w:r>
      <w:r>
        <w:rPr>
          <w:rFonts w:hint="cs"/>
          <w:rtl/>
          <w:lang w:bidi="fa-IR"/>
        </w:rPr>
        <w:t>یی</w:t>
      </w:r>
      <w:r>
        <w:rPr>
          <w:rFonts w:hint="eastAsia"/>
          <w:rtl/>
          <w:lang w:bidi="fa-IR"/>
        </w:rPr>
        <w:t>ر</w:t>
      </w:r>
      <w:r>
        <w:rPr>
          <w:rtl/>
          <w:lang w:bidi="fa-IR"/>
        </w:rPr>
        <w:t xml:space="preserve"> </w:t>
      </w:r>
      <w:r>
        <w:rPr>
          <w:rFonts w:hint="cs"/>
          <w:rtl/>
          <w:lang w:bidi="fa-IR"/>
        </w:rPr>
        <w:t>ی</w:t>
      </w:r>
      <w:r>
        <w:rPr>
          <w:rFonts w:hint="eastAsia"/>
          <w:rtl/>
          <w:lang w:bidi="fa-IR"/>
        </w:rPr>
        <w:t>افته</w:t>
      </w:r>
      <w:r>
        <w:rPr>
          <w:rtl/>
          <w:lang w:bidi="fa-IR"/>
        </w:rPr>
        <w:t xml:space="preserve"> که با تغ</w:t>
      </w:r>
      <w:r>
        <w:rPr>
          <w:rFonts w:hint="cs"/>
          <w:rtl/>
          <w:lang w:bidi="fa-IR"/>
        </w:rPr>
        <w:t>یی</w:t>
      </w:r>
      <w:r>
        <w:rPr>
          <w:rFonts w:hint="eastAsia"/>
          <w:rtl/>
          <w:lang w:bidi="fa-IR"/>
        </w:rPr>
        <w:t>رات</w:t>
      </w:r>
      <w:r>
        <w:rPr>
          <w:rtl/>
          <w:lang w:bidi="fa-IR"/>
        </w:rPr>
        <w:t xml:space="preserve"> در رو</w:t>
      </w:r>
      <w:r>
        <w:rPr>
          <w:rFonts w:hint="cs"/>
          <w:rtl/>
          <w:lang w:bidi="fa-IR"/>
        </w:rPr>
        <w:t>ی</w:t>
      </w:r>
      <w:r>
        <w:rPr>
          <w:rFonts w:hint="eastAsia"/>
          <w:rtl/>
          <w:lang w:bidi="fa-IR"/>
        </w:rPr>
        <w:t>کرد</w:t>
      </w:r>
      <w:r>
        <w:rPr>
          <w:rtl/>
          <w:lang w:bidi="fa-IR"/>
        </w:rPr>
        <w:t xml:space="preserve"> کنترل، ارتباط ب</w:t>
      </w:r>
      <w:r>
        <w:rPr>
          <w:rFonts w:hint="cs"/>
          <w:rtl/>
          <w:lang w:bidi="fa-IR"/>
        </w:rPr>
        <w:t>ی‌</w:t>
      </w:r>
      <w:r>
        <w:rPr>
          <w:rFonts w:hint="eastAsia"/>
          <w:rtl/>
          <w:lang w:bidi="fa-IR"/>
        </w:rPr>
        <w:t>درنگ</w:t>
      </w:r>
      <w:r>
        <w:rPr>
          <w:rtl/>
          <w:lang w:bidi="fa-IR"/>
        </w:rPr>
        <w:t xml:space="preserve"> با ربات را به‌حالت</w:t>
      </w:r>
      <w:r>
        <w:rPr>
          <w:rFonts w:hint="cs"/>
          <w:rtl/>
          <w:lang w:bidi="fa-IR"/>
        </w:rPr>
        <w:t>ی</w:t>
      </w:r>
      <w:r>
        <w:rPr>
          <w:rtl/>
          <w:lang w:bidi="fa-IR"/>
        </w:rPr>
        <w:t xml:space="preserve"> کاملاً سازگار تبد</w:t>
      </w:r>
      <w:r>
        <w:rPr>
          <w:rFonts w:hint="cs"/>
          <w:rtl/>
          <w:lang w:bidi="fa-IR"/>
        </w:rPr>
        <w:t>ی</w:t>
      </w:r>
      <w:r>
        <w:rPr>
          <w:rFonts w:hint="eastAsia"/>
          <w:rtl/>
          <w:lang w:bidi="fa-IR"/>
        </w:rPr>
        <w:t>ل</w:t>
      </w:r>
      <w:r>
        <w:rPr>
          <w:rtl/>
          <w:lang w:bidi="fa-IR"/>
        </w:rPr>
        <w:t xml:space="preserve"> م</w:t>
      </w:r>
      <w:r>
        <w:rPr>
          <w:rFonts w:hint="cs"/>
          <w:rtl/>
          <w:lang w:bidi="fa-IR"/>
        </w:rPr>
        <w:t>ی‌</w:t>
      </w:r>
      <w:r>
        <w:rPr>
          <w:rFonts w:hint="eastAsia"/>
          <w:rtl/>
          <w:lang w:bidi="fa-IR"/>
        </w:rPr>
        <w:t>کند</w:t>
      </w:r>
      <w:r>
        <w:rPr>
          <w:rtl/>
          <w:lang w:bidi="fa-IR"/>
        </w:rPr>
        <w:t>.</w:t>
      </w:r>
      <w:r>
        <w:rPr>
          <w:rFonts w:hint="cs"/>
          <w:rtl/>
          <w:lang w:bidi="fa-IR"/>
        </w:rPr>
        <w:t xml:space="preserve"> به گونه ای که در نسخه قبلی کد، مقدار </w:t>
      </w:r>
      <w:r>
        <w:rPr>
          <w:lang w:bidi="fa-IR"/>
        </w:rPr>
        <w:t>RPM</w:t>
      </w:r>
      <w:r>
        <w:rPr>
          <w:rFonts w:hint="cs"/>
          <w:rtl/>
          <w:lang w:bidi="fa-IR"/>
        </w:rPr>
        <w:t xml:space="preserve"> هر چرخ به ربات فرستاده می‌شد و ربات به کمک </w:t>
      </w:r>
      <w:r>
        <w:rPr>
          <w:lang w:bidi="fa-IR"/>
        </w:rPr>
        <w:t>PID</w:t>
      </w:r>
      <w:r>
        <w:rPr>
          <w:rFonts w:hint="cs"/>
          <w:rtl/>
          <w:lang w:bidi="fa-IR"/>
        </w:rPr>
        <w:t xml:space="preserve"> سرعت هر چرخ را با دور موتور داده شده می‌رساند. اما در این وررژن مقدار </w:t>
      </w:r>
      <w:r>
        <w:rPr>
          <w:lang w:bidi="fa-IR"/>
        </w:rPr>
        <w:t>PWM</w:t>
      </w:r>
      <w:r>
        <w:rPr>
          <w:rFonts w:hint="cs"/>
          <w:rtl/>
          <w:lang w:bidi="fa-IR"/>
        </w:rPr>
        <w:t xml:space="preserve"> هر چرخ به طورر مجزا به ربات فرستاده می‌شود و مقادیر انکودر به کد سطح بالا (پایتون) برگردانده می‌شود. همچنین </w:t>
      </w:r>
      <w:r w:rsidRPr="00513BBA">
        <w:rPr>
          <w:rtl/>
          <w:lang w:bidi="fa-IR"/>
        </w:rPr>
        <w:t>ساختار بسته ارسال</w:t>
      </w:r>
      <w:r w:rsidRPr="00513BBA">
        <w:rPr>
          <w:rFonts w:hint="cs"/>
          <w:rtl/>
          <w:lang w:bidi="fa-IR"/>
        </w:rPr>
        <w:t>ی</w:t>
      </w:r>
      <w:r w:rsidRPr="00513BBA">
        <w:rPr>
          <w:rtl/>
          <w:lang w:bidi="fa-IR"/>
        </w:rPr>
        <w:t xml:space="preserve"> به ربات به منظور شامل کردن ورود</w:t>
      </w:r>
      <w:r w:rsidRPr="00513BBA">
        <w:rPr>
          <w:rFonts w:hint="cs"/>
          <w:rtl/>
          <w:lang w:bidi="fa-IR"/>
        </w:rPr>
        <w:t>ی‌</w:t>
      </w:r>
      <w:r w:rsidRPr="00513BBA">
        <w:rPr>
          <w:rFonts w:hint="eastAsia"/>
          <w:rtl/>
          <w:lang w:bidi="fa-IR"/>
        </w:rPr>
        <w:t>ها</w:t>
      </w:r>
      <w:r w:rsidRPr="00513BBA">
        <w:rPr>
          <w:rFonts w:hint="cs"/>
          <w:rtl/>
          <w:lang w:bidi="fa-IR"/>
        </w:rPr>
        <w:t>ی</w:t>
      </w:r>
      <w:r w:rsidRPr="00513BBA">
        <w:rPr>
          <w:rtl/>
          <w:lang w:bidi="fa-IR"/>
        </w:rPr>
        <w:t xml:space="preserve"> کنترل جد</w:t>
      </w:r>
      <w:r w:rsidRPr="00513BBA">
        <w:rPr>
          <w:rFonts w:hint="cs"/>
          <w:rtl/>
          <w:lang w:bidi="fa-IR"/>
        </w:rPr>
        <w:t>ی</w:t>
      </w:r>
      <w:r w:rsidRPr="00513BBA">
        <w:rPr>
          <w:rFonts w:hint="eastAsia"/>
          <w:rtl/>
          <w:lang w:bidi="fa-IR"/>
        </w:rPr>
        <w:t>د</w:t>
      </w:r>
      <w:r w:rsidRPr="00513BBA">
        <w:rPr>
          <w:rtl/>
          <w:lang w:bidi="fa-IR"/>
        </w:rPr>
        <w:t xml:space="preserve"> اصلاح شده‌است. ا</w:t>
      </w:r>
      <w:r w:rsidRPr="00513BBA">
        <w:rPr>
          <w:rFonts w:hint="cs"/>
          <w:rtl/>
          <w:lang w:bidi="fa-IR"/>
        </w:rPr>
        <w:t>ی</w:t>
      </w:r>
      <w:r w:rsidRPr="00513BBA">
        <w:rPr>
          <w:rFonts w:hint="eastAsia"/>
          <w:rtl/>
          <w:lang w:bidi="fa-IR"/>
        </w:rPr>
        <w:t>ن</w:t>
      </w:r>
      <w:r w:rsidRPr="00513BBA">
        <w:rPr>
          <w:rtl/>
          <w:lang w:bidi="fa-IR"/>
        </w:rPr>
        <w:t xml:space="preserve"> تابع اکنون علامت ورود</w:t>
      </w:r>
      <w:r w:rsidRPr="00513BBA">
        <w:rPr>
          <w:rFonts w:hint="cs"/>
          <w:rtl/>
          <w:lang w:bidi="fa-IR"/>
        </w:rPr>
        <w:t>ی‌</w:t>
      </w:r>
      <w:r w:rsidRPr="00513BBA">
        <w:rPr>
          <w:rFonts w:hint="eastAsia"/>
          <w:rtl/>
          <w:lang w:bidi="fa-IR"/>
        </w:rPr>
        <w:t>ها</w:t>
      </w:r>
      <w:r w:rsidRPr="00513BBA">
        <w:rPr>
          <w:rtl/>
          <w:lang w:bidi="fa-IR"/>
        </w:rPr>
        <w:t xml:space="preserve"> را بررس</w:t>
      </w:r>
      <w:r w:rsidRPr="00513BBA">
        <w:rPr>
          <w:rFonts w:hint="cs"/>
          <w:rtl/>
          <w:lang w:bidi="fa-IR"/>
        </w:rPr>
        <w:t>ی</w:t>
      </w:r>
      <w:r w:rsidRPr="00513BBA">
        <w:rPr>
          <w:rtl/>
          <w:lang w:bidi="fa-IR"/>
        </w:rPr>
        <w:t xml:space="preserve"> کرده و بسته را مطابق با آن تنظ</w:t>
      </w:r>
      <w:r w:rsidRPr="00513BBA">
        <w:rPr>
          <w:rFonts w:hint="cs"/>
          <w:rtl/>
          <w:lang w:bidi="fa-IR"/>
        </w:rPr>
        <w:t>ی</w:t>
      </w:r>
      <w:r w:rsidRPr="00513BBA">
        <w:rPr>
          <w:rFonts w:hint="eastAsia"/>
          <w:rtl/>
          <w:lang w:bidi="fa-IR"/>
        </w:rPr>
        <w:t>م</w:t>
      </w:r>
      <w:r w:rsidRPr="00513BBA">
        <w:rPr>
          <w:rtl/>
          <w:lang w:bidi="fa-IR"/>
        </w:rPr>
        <w:t xml:space="preserve"> م</w:t>
      </w:r>
      <w:r w:rsidRPr="00513BBA">
        <w:rPr>
          <w:rFonts w:hint="cs"/>
          <w:rtl/>
          <w:lang w:bidi="fa-IR"/>
        </w:rPr>
        <w:t>ی‌</w:t>
      </w:r>
      <w:r w:rsidRPr="00513BBA">
        <w:rPr>
          <w:rFonts w:hint="eastAsia"/>
          <w:rtl/>
          <w:lang w:bidi="fa-IR"/>
        </w:rPr>
        <w:t>کند</w:t>
      </w:r>
      <w:r>
        <w:rPr>
          <w:rFonts w:hint="cs"/>
          <w:rtl/>
          <w:lang w:bidi="fa-IR"/>
        </w:rPr>
        <w:t xml:space="preserve"> و </w:t>
      </w:r>
      <w:r w:rsidRPr="00513BBA">
        <w:rPr>
          <w:rtl/>
          <w:lang w:bidi="fa-IR"/>
        </w:rPr>
        <w:t>بسته اصلاح‌شده را به پورت سر</w:t>
      </w:r>
      <w:r w:rsidRPr="00513BBA">
        <w:rPr>
          <w:rFonts w:hint="cs"/>
          <w:rtl/>
          <w:lang w:bidi="fa-IR"/>
        </w:rPr>
        <w:t>ی</w:t>
      </w:r>
      <w:r w:rsidRPr="00513BBA">
        <w:rPr>
          <w:rFonts w:hint="eastAsia"/>
          <w:rtl/>
          <w:lang w:bidi="fa-IR"/>
        </w:rPr>
        <w:t>ال</w:t>
      </w:r>
      <w:r w:rsidRPr="00513BBA">
        <w:rPr>
          <w:rtl/>
          <w:lang w:bidi="fa-IR"/>
        </w:rPr>
        <w:t xml:space="preserve"> م</w:t>
      </w:r>
      <w:r w:rsidRPr="00513BBA">
        <w:rPr>
          <w:rFonts w:hint="cs"/>
          <w:rtl/>
          <w:lang w:bidi="fa-IR"/>
        </w:rPr>
        <w:t>ی‌</w:t>
      </w:r>
      <w:r w:rsidRPr="00513BBA">
        <w:rPr>
          <w:rFonts w:hint="eastAsia"/>
          <w:rtl/>
          <w:lang w:bidi="fa-IR"/>
        </w:rPr>
        <w:t>نو</w:t>
      </w:r>
      <w:r w:rsidRPr="00513BBA">
        <w:rPr>
          <w:rFonts w:hint="cs"/>
          <w:rtl/>
          <w:lang w:bidi="fa-IR"/>
        </w:rPr>
        <w:t>ی</w:t>
      </w:r>
      <w:r w:rsidRPr="00513BBA">
        <w:rPr>
          <w:rFonts w:hint="eastAsia"/>
          <w:rtl/>
          <w:lang w:bidi="fa-IR"/>
        </w:rPr>
        <w:t>سد</w:t>
      </w:r>
      <w:r w:rsidRPr="00513BBA">
        <w:rPr>
          <w:rtl/>
          <w:lang w:bidi="fa-IR"/>
        </w:rPr>
        <w:t xml:space="preserve"> و پاسخ را از ربات م</w:t>
      </w:r>
      <w:r w:rsidRPr="00513BBA">
        <w:rPr>
          <w:rFonts w:hint="cs"/>
          <w:rtl/>
          <w:lang w:bidi="fa-IR"/>
        </w:rPr>
        <w:t>ی‌</w:t>
      </w:r>
      <w:r w:rsidRPr="00513BBA">
        <w:rPr>
          <w:rFonts w:hint="eastAsia"/>
          <w:rtl/>
          <w:lang w:bidi="fa-IR"/>
        </w:rPr>
        <w:t>خواند</w:t>
      </w:r>
      <w:r w:rsidRPr="00513BBA">
        <w:rPr>
          <w:rtl/>
          <w:lang w:bidi="fa-IR"/>
        </w:rPr>
        <w:t>. سپس داده در</w:t>
      </w:r>
      <w:r w:rsidRPr="00513BBA">
        <w:rPr>
          <w:rFonts w:hint="cs"/>
          <w:rtl/>
          <w:lang w:bidi="fa-IR"/>
        </w:rPr>
        <w:t>ی</w:t>
      </w:r>
      <w:r w:rsidRPr="00513BBA">
        <w:rPr>
          <w:rFonts w:hint="eastAsia"/>
          <w:rtl/>
          <w:lang w:bidi="fa-IR"/>
        </w:rPr>
        <w:t>افت</w:t>
      </w:r>
      <w:r w:rsidRPr="00513BBA">
        <w:rPr>
          <w:rFonts w:hint="cs"/>
          <w:rtl/>
          <w:lang w:bidi="fa-IR"/>
        </w:rPr>
        <w:t>ی</w:t>
      </w:r>
      <w:r w:rsidRPr="00513BBA">
        <w:rPr>
          <w:rtl/>
          <w:lang w:bidi="fa-IR"/>
        </w:rPr>
        <w:t xml:space="preserve"> برا</w:t>
      </w:r>
      <w:r w:rsidRPr="00513BBA">
        <w:rPr>
          <w:rFonts w:hint="cs"/>
          <w:rtl/>
          <w:lang w:bidi="fa-IR"/>
        </w:rPr>
        <w:t>ی</w:t>
      </w:r>
      <w:r w:rsidRPr="00513BBA">
        <w:rPr>
          <w:rtl/>
          <w:lang w:bidi="fa-IR"/>
        </w:rPr>
        <w:t xml:space="preserve"> استخراج سرعت زاو</w:t>
      </w:r>
      <w:r w:rsidRPr="00513BBA">
        <w:rPr>
          <w:rFonts w:hint="cs"/>
          <w:rtl/>
          <w:lang w:bidi="fa-IR"/>
        </w:rPr>
        <w:t>ی</w:t>
      </w:r>
      <w:r w:rsidRPr="00513BBA">
        <w:rPr>
          <w:rFonts w:hint="eastAsia"/>
          <w:rtl/>
          <w:lang w:bidi="fa-IR"/>
        </w:rPr>
        <w:t>ه‌ا</w:t>
      </w:r>
      <w:r w:rsidRPr="00513BBA">
        <w:rPr>
          <w:rFonts w:hint="cs"/>
          <w:rtl/>
          <w:lang w:bidi="fa-IR"/>
        </w:rPr>
        <w:t>ی</w:t>
      </w:r>
      <w:r w:rsidRPr="00513BBA">
        <w:rPr>
          <w:rtl/>
          <w:lang w:bidi="fa-IR"/>
        </w:rPr>
        <w:t xml:space="preserve"> (</w:t>
      </w:r>
      <w:r w:rsidRPr="00513BBA">
        <w:rPr>
          <w:lang w:bidi="fa-IR"/>
        </w:rPr>
        <w:t>w_rec</w:t>
      </w:r>
      <w:r w:rsidRPr="00513BBA">
        <w:rPr>
          <w:rtl/>
          <w:lang w:bidi="fa-IR"/>
        </w:rPr>
        <w:t>) و سرعت خط</w:t>
      </w:r>
      <w:r w:rsidRPr="00513BBA">
        <w:rPr>
          <w:rFonts w:hint="cs"/>
          <w:rtl/>
          <w:lang w:bidi="fa-IR"/>
        </w:rPr>
        <w:t>ی</w:t>
      </w:r>
      <w:r w:rsidRPr="00513BBA">
        <w:rPr>
          <w:rtl/>
          <w:lang w:bidi="fa-IR"/>
        </w:rPr>
        <w:t xml:space="preserve"> (</w:t>
      </w:r>
      <w:r w:rsidRPr="00513BBA">
        <w:rPr>
          <w:lang w:bidi="fa-IR"/>
        </w:rPr>
        <w:t>V_rec</w:t>
      </w:r>
      <w:r w:rsidRPr="00513BBA">
        <w:rPr>
          <w:rtl/>
          <w:lang w:bidi="fa-IR"/>
        </w:rPr>
        <w:t>) ر</w:t>
      </w:r>
      <w:r w:rsidRPr="00513BBA">
        <w:rPr>
          <w:rFonts w:hint="eastAsia"/>
          <w:rtl/>
          <w:lang w:bidi="fa-IR"/>
        </w:rPr>
        <w:t>بات</w:t>
      </w:r>
      <w:r w:rsidRPr="00513BBA">
        <w:rPr>
          <w:rtl/>
          <w:lang w:bidi="fa-IR"/>
        </w:rPr>
        <w:t xml:space="preserve"> استفاده م</w:t>
      </w:r>
      <w:r w:rsidRPr="00513BBA">
        <w:rPr>
          <w:rFonts w:hint="cs"/>
          <w:rtl/>
          <w:lang w:bidi="fa-IR"/>
        </w:rPr>
        <w:t>ی‌</w:t>
      </w:r>
      <w:r w:rsidRPr="00513BBA">
        <w:rPr>
          <w:rFonts w:hint="eastAsia"/>
          <w:rtl/>
          <w:lang w:bidi="fa-IR"/>
        </w:rPr>
        <w:t>شود</w:t>
      </w:r>
      <w:r w:rsidRPr="00513BBA">
        <w:rPr>
          <w:rtl/>
          <w:lang w:bidi="fa-IR"/>
        </w:rPr>
        <w:t>.</w:t>
      </w:r>
      <w:r>
        <w:rPr>
          <w:rFonts w:hint="cs"/>
          <w:rtl/>
          <w:lang w:bidi="fa-IR"/>
        </w:rPr>
        <w:t xml:space="preserve"> </w:t>
      </w:r>
      <w:r w:rsidRPr="00513BBA">
        <w:rPr>
          <w:rtl/>
          <w:lang w:bidi="fa-IR"/>
        </w:rPr>
        <w:t>سرعت‌ها</w:t>
      </w:r>
      <w:r w:rsidRPr="00513BBA">
        <w:rPr>
          <w:rFonts w:hint="cs"/>
          <w:rtl/>
          <w:lang w:bidi="fa-IR"/>
        </w:rPr>
        <w:t>ی</w:t>
      </w:r>
      <w:r w:rsidRPr="00513BBA">
        <w:rPr>
          <w:rtl/>
          <w:lang w:bidi="fa-IR"/>
        </w:rPr>
        <w:t xml:space="preserve"> در</w:t>
      </w:r>
      <w:r w:rsidRPr="00513BBA">
        <w:rPr>
          <w:rFonts w:hint="cs"/>
          <w:rtl/>
          <w:lang w:bidi="fa-IR"/>
        </w:rPr>
        <w:t>ی</w:t>
      </w:r>
      <w:r w:rsidRPr="00513BBA">
        <w:rPr>
          <w:rFonts w:hint="eastAsia"/>
          <w:rtl/>
          <w:lang w:bidi="fa-IR"/>
        </w:rPr>
        <w:t>افت</w:t>
      </w:r>
      <w:r w:rsidRPr="00513BBA">
        <w:rPr>
          <w:rFonts w:hint="cs"/>
          <w:rtl/>
          <w:lang w:bidi="fa-IR"/>
        </w:rPr>
        <w:t>ی</w:t>
      </w:r>
      <w:r w:rsidRPr="00513BBA">
        <w:rPr>
          <w:rtl/>
          <w:lang w:bidi="fa-IR"/>
        </w:rPr>
        <w:t xml:space="preserve"> (</w:t>
      </w:r>
      <w:r w:rsidRPr="00513BBA">
        <w:rPr>
          <w:lang w:bidi="fa-IR"/>
        </w:rPr>
        <w:t>w_rec</w:t>
      </w:r>
      <w:r w:rsidRPr="00513BBA">
        <w:rPr>
          <w:rtl/>
          <w:lang w:bidi="fa-IR"/>
        </w:rPr>
        <w:t xml:space="preserve"> و </w:t>
      </w:r>
      <w:r w:rsidRPr="00513BBA">
        <w:rPr>
          <w:lang w:bidi="fa-IR"/>
        </w:rPr>
        <w:t>V_rec</w:t>
      </w:r>
      <w:r w:rsidRPr="00513BBA">
        <w:rPr>
          <w:rtl/>
          <w:lang w:bidi="fa-IR"/>
        </w:rPr>
        <w:t>) برا</w:t>
      </w:r>
      <w:r w:rsidRPr="00513BBA">
        <w:rPr>
          <w:rFonts w:hint="cs"/>
          <w:rtl/>
          <w:lang w:bidi="fa-IR"/>
        </w:rPr>
        <w:t>ی</w:t>
      </w:r>
      <w:r w:rsidRPr="00513BBA">
        <w:rPr>
          <w:rtl/>
          <w:lang w:bidi="fa-IR"/>
        </w:rPr>
        <w:t xml:space="preserve"> به‌روزرسان</w:t>
      </w:r>
      <w:r w:rsidRPr="00513BBA">
        <w:rPr>
          <w:rFonts w:hint="cs"/>
          <w:rtl/>
          <w:lang w:bidi="fa-IR"/>
        </w:rPr>
        <w:t>ی</w:t>
      </w:r>
      <w:r w:rsidRPr="00513BBA">
        <w:rPr>
          <w:rtl/>
          <w:lang w:bidi="fa-IR"/>
        </w:rPr>
        <w:t xml:space="preserve"> متغ</w:t>
      </w:r>
      <w:r w:rsidRPr="00513BBA">
        <w:rPr>
          <w:rFonts w:hint="cs"/>
          <w:rtl/>
          <w:lang w:bidi="fa-IR"/>
        </w:rPr>
        <w:t>ی</w:t>
      </w:r>
      <w:r w:rsidRPr="00513BBA">
        <w:rPr>
          <w:rFonts w:hint="eastAsia"/>
          <w:rtl/>
          <w:lang w:bidi="fa-IR"/>
        </w:rPr>
        <w:t>رها</w:t>
      </w:r>
      <w:r w:rsidRPr="00513BBA">
        <w:rPr>
          <w:rFonts w:hint="cs"/>
          <w:rtl/>
          <w:lang w:bidi="fa-IR"/>
        </w:rPr>
        <w:t>ی</w:t>
      </w:r>
      <w:r w:rsidRPr="00513BBA">
        <w:rPr>
          <w:rtl/>
          <w:lang w:bidi="fa-IR"/>
        </w:rPr>
        <w:t xml:space="preserve"> </w:t>
      </w:r>
      <w:r>
        <w:rPr>
          <w:rFonts w:hint="cs"/>
          <w:rtl/>
          <w:lang w:bidi="fa-IR"/>
        </w:rPr>
        <w:t xml:space="preserve">دینامیکی </w:t>
      </w:r>
      <w:r w:rsidRPr="00513BBA">
        <w:rPr>
          <w:rtl/>
          <w:lang w:bidi="fa-IR"/>
        </w:rPr>
        <w:t xml:space="preserve">مانند </w:t>
      </w:r>
      <w:r w:rsidRPr="00513BBA">
        <w:rPr>
          <w:lang w:bidi="fa-IR"/>
        </w:rPr>
        <w:t>Xi1_Actual1</w:t>
      </w:r>
      <w:r w:rsidRPr="00513BBA">
        <w:rPr>
          <w:rtl/>
          <w:lang w:bidi="fa-IR"/>
        </w:rPr>
        <w:t xml:space="preserve">، </w:t>
      </w:r>
      <w:r w:rsidRPr="00513BBA">
        <w:rPr>
          <w:lang w:bidi="fa-IR"/>
        </w:rPr>
        <w:t>Xi2_Actual1</w:t>
      </w:r>
      <w:r w:rsidRPr="00513BBA">
        <w:rPr>
          <w:rtl/>
          <w:lang w:bidi="fa-IR"/>
        </w:rPr>
        <w:t xml:space="preserve"> و </w:t>
      </w:r>
      <w:r w:rsidRPr="00513BBA">
        <w:rPr>
          <w:lang w:bidi="fa-IR"/>
        </w:rPr>
        <w:t>XiActual1</w:t>
      </w:r>
      <w:r w:rsidRPr="00513BBA">
        <w:rPr>
          <w:rtl/>
          <w:lang w:bidi="fa-IR"/>
        </w:rPr>
        <w:t xml:space="preserve"> استفاده م</w:t>
      </w:r>
      <w:r w:rsidRPr="00513BBA">
        <w:rPr>
          <w:rFonts w:hint="cs"/>
          <w:rtl/>
          <w:lang w:bidi="fa-IR"/>
        </w:rPr>
        <w:t>ی‌</w:t>
      </w:r>
      <w:r w:rsidRPr="00513BBA">
        <w:rPr>
          <w:rFonts w:hint="eastAsia"/>
          <w:rtl/>
          <w:lang w:bidi="fa-IR"/>
        </w:rPr>
        <w:t>شوند</w:t>
      </w:r>
      <w:r w:rsidRPr="00513BBA">
        <w:rPr>
          <w:rtl/>
          <w:lang w:bidi="fa-IR"/>
        </w:rPr>
        <w:t>. ا</w:t>
      </w:r>
      <w:r w:rsidRPr="00513BBA">
        <w:rPr>
          <w:rFonts w:hint="cs"/>
          <w:rtl/>
          <w:lang w:bidi="fa-IR"/>
        </w:rPr>
        <w:t>ی</w:t>
      </w:r>
      <w:r w:rsidRPr="00513BBA">
        <w:rPr>
          <w:rFonts w:hint="eastAsia"/>
          <w:rtl/>
          <w:lang w:bidi="fa-IR"/>
        </w:rPr>
        <w:t>ن</w:t>
      </w:r>
      <w:r w:rsidRPr="00513BBA">
        <w:rPr>
          <w:rtl/>
          <w:lang w:bidi="fa-IR"/>
        </w:rPr>
        <w:t xml:space="preserve"> متغ</w:t>
      </w:r>
      <w:r w:rsidRPr="00513BBA">
        <w:rPr>
          <w:rFonts w:hint="cs"/>
          <w:rtl/>
          <w:lang w:bidi="fa-IR"/>
        </w:rPr>
        <w:t>ی</w:t>
      </w:r>
      <w:r w:rsidRPr="00513BBA">
        <w:rPr>
          <w:rFonts w:hint="eastAsia"/>
          <w:rtl/>
          <w:lang w:bidi="fa-IR"/>
        </w:rPr>
        <w:t>رها</w:t>
      </w:r>
      <w:r w:rsidRPr="00513BBA">
        <w:rPr>
          <w:rtl/>
          <w:lang w:bidi="fa-IR"/>
        </w:rPr>
        <w:t xml:space="preserve"> نقش ح</w:t>
      </w:r>
      <w:r w:rsidRPr="00513BBA">
        <w:rPr>
          <w:rFonts w:hint="cs"/>
          <w:rtl/>
          <w:lang w:bidi="fa-IR"/>
        </w:rPr>
        <w:t>ی</w:t>
      </w:r>
      <w:r w:rsidRPr="00513BBA">
        <w:rPr>
          <w:rFonts w:hint="eastAsia"/>
          <w:rtl/>
          <w:lang w:bidi="fa-IR"/>
        </w:rPr>
        <w:t>ات</w:t>
      </w:r>
      <w:r w:rsidRPr="00513BBA">
        <w:rPr>
          <w:rFonts w:hint="cs"/>
          <w:rtl/>
          <w:lang w:bidi="fa-IR"/>
        </w:rPr>
        <w:t>ی</w:t>
      </w:r>
      <w:r w:rsidRPr="00513BBA">
        <w:rPr>
          <w:rtl/>
          <w:lang w:bidi="fa-IR"/>
        </w:rPr>
        <w:t xml:space="preserve"> در الگور</w:t>
      </w:r>
      <w:r w:rsidRPr="00513BBA">
        <w:rPr>
          <w:rFonts w:hint="cs"/>
          <w:rtl/>
          <w:lang w:bidi="fa-IR"/>
        </w:rPr>
        <w:t>ی</w:t>
      </w:r>
      <w:r w:rsidRPr="00513BBA">
        <w:rPr>
          <w:rFonts w:hint="eastAsia"/>
          <w:rtl/>
          <w:lang w:bidi="fa-IR"/>
        </w:rPr>
        <w:t>تم</w:t>
      </w:r>
      <w:r w:rsidRPr="00513BBA">
        <w:rPr>
          <w:rtl/>
          <w:lang w:bidi="fa-IR"/>
        </w:rPr>
        <w:t xml:space="preserve"> کنترل</w:t>
      </w:r>
      <w:r>
        <w:rPr>
          <w:rFonts w:hint="cs"/>
          <w:rtl/>
          <w:lang w:bidi="fa-IR"/>
        </w:rPr>
        <w:t xml:space="preserve"> </w:t>
      </w:r>
      <w:r w:rsidRPr="00513BBA">
        <w:rPr>
          <w:rtl/>
          <w:lang w:bidi="fa-IR"/>
        </w:rPr>
        <w:t>ا</w:t>
      </w:r>
      <w:r w:rsidRPr="00513BBA">
        <w:rPr>
          <w:rFonts w:hint="cs"/>
          <w:rtl/>
          <w:lang w:bidi="fa-IR"/>
        </w:rPr>
        <w:t>ی</w:t>
      </w:r>
      <w:r w:rsidRPr="00513BBA">
        <w:rPr>
          <w:rFonts w:hint="eastAsia"/>
          <w:rtl/>
          <w:lang w:bidi="fa-IR"/>
        </w:rPr>
        <w:t>فا</w:t>
      </w:r>
      <w:r w:rsidRPr="00513BBA">
        <w:rPr>
          <w:rtl/>
          <w:lang w:bidi="fa-IR"/>
        </w:rPr>
        <w:t xml:space="preserve"> م</w:t>
      </w:r>
      <w:r w:rsidRPr="00513BBA">
        <w:rPr>
          <w:rFonts w:hint="cs"/>
          <w:rtl/>
          <w:lang w:bidi="fa-IR"/>
        </w:rPr>
        <w:t>ی‌</w:t>
      </w:r>
      <w:r w:rsidRPr="00513BBA">
        <w:rPr>
          <w:rFonts w:hint="eastAsia"/>
          <w:rtl/>
          <w:lang w:bidi="fa-IR"/>
        </w:rPr>
        <w:t>کنند</w:t>
      </w:r>
      <w:r>
        <w:rPr>
          <w:rFonts w:hint="cs"/>
          <w:rtl/>
          <w:lang w:bidi="fa-IR"/>
        </w:rPr>
        <w:t>.</w:t>
      </w:r>
    </w:p>
    <w:p w:rsidR="005C0670" w:rsidRPr="00497B8C" w:rsidRDefault="005C0670" w:rsidP="005C0670">
      <w:pPr>
        <w:bidi/>
        <w:rPr>
          <w:lang w:bidi="fa-IR"/>
        </w:rPr>
      </w:pPr>
      <w:r w:rsidRPr="00497B8C">
        <w:rPr>
          <w:rtl/>
          <w:lang w:bidi="fa-IR"/>
        </w:rPr>
        <w:t>در بخش کنترل،</w:t>
      </w:r>
      <w:r>
        <w:rPr>
          <w:rFonts w:hint="cs"/>
          <w:rtl/>
          <w:lang w:bidi="fa-IR"/>
        </w:rPr>
        <w:t xml:space="preserve"> </w:t>
      </w:r>
      <w:r w:rsidRPr="00497B8C">
        <w:rPr>
          <w:rFonts w:hint="eastAsia"/>
          <w:rtl/>
          <w:lang w:bidi="fa-IR"/>
        </w:rPr>
        <w:t>متغ</w:t>
      </w:r>
      <w:r w:rsidRPr="00497B8C">
        <w:rPr>
          <w:rFonts w:hint="cs"/>
          <w:rtl/>
          <w:lang w:bidi="fa-IR"/>
        </w:rPr>
        <w:t>ی</w:t>
      </w:r>
      <w:r w:rsidRPr="00497B8C">
        <w:rPr>
          <w:rFonts w:hint="eastAsia"/>
          <w:rtl/>
          <w:lang w:bidi="fa-IR"/>
        </w:rPr>
        <w:t>رها</w:t>
      </w:r>
      <w:r w:rsidRPr="00497B8C">
        <w:rPr>
          <w:rFonts w:hint="cs"/>
          <w:rtl/>
          <w:lang w:bidi="fa-IR"/>
        </w:rPr>
        <w:t>ی</w:t>
      </w:r>
      <w:r w:rsidRPr="00497B8C">
        <w:rPr>
          <w:rtl/>
          <w:lang w:bidi="fa-IR"/>
        </w:rPr>
        <w:t xml:space="preserve"> جد</w:t>
      </w:r>
      <w:r w:rsidRPr="00497B8C">
        <w:rPr>
          <w:rFonts w:hint="cs"/>
          <w:rtl/>
          <w:lang w:bidi="fa-IR"/>
        </w:rPr>
        <w:t>ی</w:t>
      </w:r>
      <w:r w:rsidRPr="00497B8C">
        <w:rPr>
          <w:rFonts w:hint="eastAsia"/>
          <w:rtl/>
          <w:lang w:bidi="fa-IR"/>
        </w:rPr>
        <w:t>د</w:t>
      </w:r>
      <w:r w:rsidRPr="00497B8C">
        <w:rPr>
          <w:rFonts w:hint="cs"/>
          <w:rtl/>
          <w:lang w:bidi="fa-IR"/>
        </w:rPr>
        <w:t>ی</w:t>
      </w:r>
      <w:r w:rsidRPr="00497B8C">
        <w:rPr>
          <w:rtl/>
          <w:lang w:bidi="fa-IR"/>
        </w:rPr>
        <w:t xml:space="preserve"> نظ</w:t>
      </w:r>
      <w:r w:rsidRPr="00497B8C">
        <w:rPr>
          <w:rFonts w:hint="cs"/>
          <w:rtl/>
          <w:lang w:bidi="fa-IR"/>
        </w:rPr>
        <w:t>ی</w:t>
      </w:r>
      <w:r w:rsidRPr="00497B8C">
        <w:rPr>
          <w:rFonts w:hint="eastAsia"/>
          <w:rtl/>
          <w:lang w:bidi="fa-IR"/>
        </w:rPr>
        <w:t>ر</w:t>
      </w:r>
      <w:r w:rsidRPr="00497B8C">
        <w:rPr>
          <w:rtl/>
          <w:lang w:bidi="fa-IR"/>
        </w:rPr>
        <w:t xml:space="preserve"> `</w:t>
      </w:r>
      <w:r w:rsidRPr="00497B8C">
        <w:rPr>
          <w:lang w:bidi="fa-IR"/>
        </w:rPr>
        <w:t>dim1_range</w:t>
      </w:r>
      <w:r w:rsidRPr="00497B8C">
        <w:rPr>
          <w:rtl/>
          <w:lang w:bidi="fa-IR"/>
        </w:rPr>
        <w:t>` تا `</w:t>
      </w:r>
      <w:r w:rsidRPr="00497B8C">
        <w:rPr>
          <w:lang w:bidi="fa-IR"/>
        </w:rPr>
        <w:t>dim6_range</w:t>
      </w:r>
      <w:r w:rsidRPr="00497B8C">
        <w:rPr>
          <w:rtl/>
          <w:lang w:bidi="fa-IR"/>
        </w:rPr>
        <w:t>` و `</w:t>
      </w:r>
      <w:r w:rsidRPr="00497B8C">
        <w:rPr>
          <w:lang w:bidi="fa-IR"/>
        </w:rPr>
        <w:t>centers</w:t>
      </w:r>
      <w:r w:rsidRPr="00497B8C">
        <w:rPr>
          <w:rtl/>
          <w:lang w:bidi="fa-IR"/>
        </w:rPr>
        <w:t>` به س</w:t>
      </w:r>
      <w:r w:rsidRPr="00497B8C">
        <w:rPr>
          <w:rFonts w:hint="cs"/>
          <w:rtl/>
          <w:lang w:bidi="fa-IR"/>
        </w:rPr>
        <w:t>ی</w:t>
      </w:r>
      <w:r w:rsidRPr="00497B8C">
        <w:rPr>
          <w:rFonts w:hint="eastAsia"/>
          <w:rtl/>
          <w:lang w:bidi="fa-IR"/>
        </w:rPr>
        <w:t>ستم</w:t>
      </w:r>
      <w:r w:rsidRPr="00497B8C">
        <w:rPr>
          <w:rtl/>
          <w:lang w:bidi="fa-IR"/>
        </w:rPr>
        <w:t xml:space="preserve"> اضافه شده‌اند که برا</w:t>
      </w:r>
      <w:r w:rsidRPr="00497B8C">
        <w:rPr>
          <w:rFonts w:hint="cs"/>
          <w:rtl/>
          <w:lang w:bidi="fa-IR"/>
        </w:rPr>
        <w:t>ی</w:t>
      </w:r>
      <w:r w:rsidRPr="00497B8C">
        <w:rPr>
          <w:rtl/>
          <w:lang w:bidi="fa-IR"/>
        </w:rPr>
        <w:t xml:space="preserve"> انجام کنترل </w:t>
      </w:r>
      <w:r>
        <w:rPr>
          <w:rFonts w:hint="cs"/>
          <w:rtl/>
          <w:lang w:bidi="fa-IR"/>
        </w:rPr>
        <w:t>دینامیک</w:t>
      </w:r>
      <w:r w:rsidRPr="00497B8C">
        <w:rPr>
          <w:rFonts w:hint="eastAsia"/>
          <w:rtl/>
          <w:lang w:bidi="fa-IR"/>
        </w:rPr>
        <w:t>،</w:t>
      </w:r>
      <w:r w:rsidRPr="00497B8C">
        <w:rPr>
          <w:rtl/>
          <w:lang w:bidi="fa-IR"/>
        </w:rPr>
        <w:t xml:space="preserve"> محدوده‌ها</w:t>
      </w:r>
      <w:r w:rsidRPr="00497B8C">
        <w:rPr>
          <w:rFonts w:hint="cs"/>
          <w:rtl/>
          <w:lang w:bidi="fa-IR"/>
        </w:rPr>
        <w:t>ی</w:t>
      </w:r>
      <w:r w:rsidRPr="00497B8C">
        <w:rPr>
          <w:rtl/>
          <w:lang w:bidi="fa-IR"/>
        </w:rPr>
        <w:t xml:space="preserve"> مختلف</w:t>
      </w:r>
      <w:r w:rsidRPr="00497B8C">
        <w:rPr>
          <w:rFonts w:hint="cs"/>
          <w:rtl/>
          <w:lang w:bidi="fa-IR"/>
        </w:rPr>
        <w:t>ی</w:t>
      </w:r>
      <w:r w:rsidRPr="00497B8C">
        <w:rPr>
          <w:rtl/>
          <w:lang w:bidi="fa-IR"/>
        </w:rPr>
        <w:t xml:space="preserve"> از وضع</w:t>
      </w:r>
      <w:r w:rsidRPr="00497B8C">
        <w:rPr>
          <w:rFonts w:hint="cs"/>
          <w:rtl/>
          <w:lang w:bidi="fa-IR"/>
        </w:rPr>
        <w:t>ی</w:t>
      </w:r>
      <w:r w:rsidRPr="00497B8C">
        <w:rPr>
          <w:rFonts w:hint="eastAsia"/>
          <w:rtl/>
          <w:lang w:bidi="fa-IR"/>
        </w:rPr>
        <w:t>ت‌ها</w:t>
      </w:r>
      <w:r w:rsidRPr="00497B8C">
        <w:rPr>
          <w:rtl/>
          <w:lang w:bidi="fa-IR"/>
        </w:rPr>
        <w:t xml:space="preserve"> و ورود</w:t>
      </w:r>
      <w:r w:rsidRPr="00497B8C">
        <w:rPr>
          <w:rFonts w:hint="cs"/>
          <w:rtl/>
          <w:lang w:bidi="fa-IR"/>
        </w:rPr>
        <w:t>ی‌</w:t>
      </w:r>
      <w:r w:rsidRPr="00497B8C">
        <w:rPr>
          <w:rFonts w:hint="eastAsia"/>
          <w:rtl/>
          <w:lang w:bidi="fa-IR"/>
        </w:rPr>
        <w:t>ها</w:t>
      </w:r>
      <w:r w:rsidRPr="00497B8C">
        <w:rPr>
          <w:rtl/>
          <w:lang w:bidi="fa-IR"/>
        </w:rPr>
        <w:t xml:space="preserve"> را در نظر م</w:t>
      </w:r>
      <w:r w:rsidRPr="00497B8C">
        <w:rPr>
          <w:rFonts w:hint="cs"/>
          <w:rtl/>
          <w:lang w:bidi="fa-IR"/>
        </w:rPr>
        <w:t>ی‌</w:t>
      </w:r>
      <w:r w:rsidRPr="00497B8C">
        <w:rPr>
          <w:rFonts w:hint="eastAsia"/>
          <w:rtl/>
          <w:lang w:bidi="fa-IR"/>
        </w:rPr>
        <w:t>گ</w:t>
      </w:r>
      <w:r w:rsidRPr="00497B8C">
        <w:rPr>
          <w:rFonts w:hint="cs"/>
          <w:rtl/>
          <w:lang w:bidi="fa-IR"/>
        </w:rPr>
        <w:t>ی</w:t>
      </w:r>
      <w:r w:rsidRPr="00497B8C">
        <w:rPr>
          <w:rFonts w:hint="eastAsia"/>
          <w:rtl/>
          <w:lang w:bidi="fa-IR"/>
        </w:rPr>
        <w:t>رند</w:t>
      </w:r>
      <w:r w:rsidRPr="00497B8C">
        <w:rPr>
          <w:rtl/>
          <w:lang w:bidi="fa-IR"/>
        </w:rPr>
        <w:t>. ا</w:t>
      </w:r>
      <w:r w:rsidRPr="00497B8C">
        <w:rPr>
          <w:rFonts w:hint="cs"/>
          <w:rtl/>
          <w:lang w:bidi="fa-IR"/>
        </w:rPr>
        <w:t>ی</w:t>
      </w:r>
      <w:r w:rsidRPr="00497B8C">
        <w:rPr>
          <w:rFonts w:hint="eastAsia"/>
          <w:rtl/>
          <w:lang w:bidi="fa-IR"/>
        </w:rPr>
        <w:t>ن</w:t>
      </w:r>
      <w:r w:rsidRPr="00497B8C">
        <w:rPr>
          <w:rtl/>
          <w:lang w:bidi="fa-IR"/>
        </w:rPr>
        <w:t xml:space="preserve"> اطلاعات از </w:t>
      </w:r>
      <w:r w:rsidRPr="00497B8C">
        <w:rPr>
          <w:rFonts w:hint="cs"/>
          <w:rtl/>
          <w:lang w:bidi="fa-IR"/>
        </w:rPr>
        <w:t>ی</w:t>
      </w:r>
      <w:r w:rsidRPr="00497B8C">
        <w:rPr>
          <w:rFonts w:hint="eastAsia"/>
          <w:rtl/>
          <w:lang w:bidi="fa-IR"/>
        </w:rPr>
        <w:t>ک</w:t>
      </w:r>
      <w:r w:rsidRPr="00497B8C">
        <w:rPr>
          <w:rtl/>
          <w:lang w:bidi="fa-IR"/>
        </w:rPr>
        <w:t xml:space="preserve"> فضا</w:t>
      </w:r>
      <w:r w:rsidRPr="00497B8C">
        <w:rPr>
          <w:rFonts w:hint="cs"/>
          <w:rtl/>
          <w:lang w:bidi="fa-IR"/>
        </w:rPr>
        <w:t>ی</w:t>
      </w:r>
      <w:r w:rsidRPr="00497B8C">
        <w:rPr>
          <w:rtl/>
          <w:lang w:bidi="fa-IR"/>
        </w:rPr>
        <w:t xml:space="preserve"> چندبعد</w:t>
      </w:r>
      <w:r w:rsidRPr="00497B8C">
        <w:rPr>
          <w:rFonts w:hint="cs"/>
          <w:rtl/>
          <w:lang w:bidi="fa-IR"/>
        </w:rPr>
        <w:t>ی</w:t>
      </w:r>
      <w:r w:rsidRPr="00497B8C">
        <w:rPr>
          <w:rtl/>
          <w:lang w:bidi="fa-IR"/>
        </w:rPr>
        <w:t xml:space="preserve"> برا</w:t>
      </w:r>
      <w:r w:rsidRPr="00497B8C">
        <w:rPr>
          <w:rFonts w:hint="cs"/>
          <w:rtl/>
          <w:lang w:bidi="fa-IR"/>
        </w:rPr>
        <w:t>ی</w:t>
      </w:r>
      <w:r w:rsidRPr="00497B8C">
        <w:rPr>
          <w:rtl/>
          <w:lang w:bidi="fa-IR"/>
        </w:rPr>
        <w:t xml:space="preserve"> هر متغ</w:t>
      </w:r>
      <w:r w:rsidRPr="00497B8C">
        <w:rPr>
          <w:rFonts w:hint="cs"/>
          <w:rtl/>
          <w:lang w:bidi="fa-IR"/>
        </w:rPr>
        <w:t>ی</w:t>
      </w:r>
      <w:r w:rsidRPr="00497B8C">
        <w:rPr>
          <w:rFonts w:hint="eastAsia"/>
          <w:rtl/>
          <w:lang w:bidi="fa-IR"/>
        </w:rPr>
        <w:t>ر</w:t>
      </w:r>
      <w:r w:rsidRPr="00497B8C">
        <w:rPr>
          <w:rtl/>
          <w:lang w:bidi="fa-IR"/>
        </w:rPr>
        <w:t xml:space="preserve"> به دست م</w:t>
      </w:r>
      <w:r w:rsidRPr="00497B8C">
        <w:rPr>
          <w:rFonts w:hint="cs"/>
          <w:rtl/>
          <w:lang w:bidi="fa-IR"/>
        </w:rPr>
        <w:t>ی‌</w:t>
      </w:r>
      <w:r w:rsidRPr="00497B8C">
        <w:rPr>
          <w:rFonts w:hint="eastAsia"/>
          <w:rtl/>
          <w:lang w:bidi="fa-IR"/>
        </w:rPr>
        <w:t>آ</w:t>
      </w:r>
      <w:r w:rsidRPr="00497B8C">
        <w:rPr>
          <w:rFonts w:hint="cs"/>
          <w:rtl/>
          <w:lang w:bidi="fa-IR"/>
        </w:rPr>
        <w:t>ی</w:t>
      </w:r>
      <w:r w:rsidRPr="00497B8C">
        <w:rPr>
          <w:rFonts w:hint="eastAsia"/>
          <w:rtl/>
          <w:lang w:bidi="fa-IR"/>
        </w:rPr>
        <w:t>ند</w:t>
      </w:r>
      <w:r w:rsidRPr="00497B8C">
        <w:rPr>
          <w:rtl/>
          <w:lang w:bidi="fa-IR"/>
        </w:rPr>
        <w:t xml:space="preserve"> و در مراکز</w:t>
      </w:r>
      <w:r w:rsidRPr="00497B8C">
        <w:rPr>
          <w:rFonts w:hint="cs"/>
          <w:rtl/>
          <w:lang w:bidi="fa-IR"/>
        </w:rPr>
        <w:t>ی</w:t>
      </w:r>
      <w:r w:rsidRPr="00497B8C">
        <w:rPr>
          <w:rtl/>
          <w:lang w:bidi="fa-IR"/>
        </w:rPr>
        <w:t xml:space="preserve"> که در `</w:t>
      </w:r>
      <w:r w:rsidRPr="00497B8C">
        <w:rPr>
          <w:lang w:bidi="fa-IR"/>
        </w:rPr>
        <w:t>centers</w:t>
      </w:r>
      <w:r w:rsidRPr="00497B8C">
        <w:rPr>
          <w:rtl/>
          <w:lang w:bidi="fa-IR"/>
        </w:rPr>
        <w:t>` ذخ</w:t>
      </w:r>
      <w:r w:rsidRPr="00497B8C">
        <w:rPr>
          <w:rFonts w:hint="cs"/>
          <w:rtl/>
          <w:lang w:bidi="fa-IR"/>
        </w:rPr>
        <w:t>ی</w:t>
      </w:r>
      <w:r w:rsidRPr="00497B8C">
        <w:rPr>
          <w:rFonts w:hint="eastAsia"/>
          <w:rtl/>
          <w:lang w:bidi="fa-IR"/>
        </w:rPr>
        <w:t>ره</w:t>
      </w:r>
      <w:r w:rsidRPr="00497B8C">
        <w:rPr>
          <w:rtl/>
          <w:lang w:bidi="fa-IR"/>
        </w:rPr>
        <w:t xml:space="preserve"> شده‌اند، مدل‌ها</w:t>
      </w:r>
      <w:r w:rsidRPr="00497B8C">
        <w:rPr>
          <w:rFonts w:hint="cs"/>
          <w:rtl/>
          <w:lang w:bidi="fa-IR"/>
        </w:rPr>
        <w:t>ی</w:t>
      </w:r>
      <w:r w:rsidRPr="00497B8C">
        <w:rPr>
          <w:rtl/>
          <w:lang w:bidi="fa-IR"/>
        </w:rPr>
        <w:t xml:space="preserve"> شبکه عصب</w:t>
      </w:r>
      <w:r w:rsidRPr="00497B8C">
        <w:rPr>
          <w:rFonts w:hint="cs"/>
          <w:rtl/>
          <w:lang w:bidi="fa-IR"/>
        </w:rPr>
        <w:t>ی</w:t>
      </w:r>
      <w:r w:rsidRPr="00497B8C">
        <w:rPr>
          <w:rtl/>
          <w:lang w:bidi="fa-IR"/>
        </w:rPr>
        <w:t xml:space="preserve"> پو</w:t>
      </w:r>
      <w:r w:rsidRPr="00497B8C">
        <w:rPr>
          <w:rFonts w:hint="cs"/>
          <w:rtl/>
          <w:lang w:bidi="fa-IR"/>
        </w:rPr>
        <w:t>ی</w:t>
      </w:r>
      <w:r w:rsidRPr="00497B8C">
        <w:rPr>
          <w:rFonts w:hint="eastAsia"/>
          <w:rtl/>
          <w:lang w:bidi="fa-IR"/>
        </w:rPr>
        <w:t>ا</w:t>
      </w:r>
      <w:r w:rsidRPr="00497B8C">
        <w:rPr>
          <w:rtl/>
          <w:lang w:bidi="fa-IR"/>
        </w:rPr>
        <w:t xml:space="preserve"> را تشک</w:t>
      </w:r>
      <w:r w:rsidRPr="00497B8C">
        <w:rPr>
          <w:rFonts w:hint="cs"/>
          <w:rtl/>
          <w:lang w:bidi="fa-IR"/>
        </w:rPr>
        <w:t>ی</w:t>
      </w:r>
      <w:r w:rsidRPr="00497B8C">
        <w:rPr>
          <w:rFonts w:hint="eastAsia"/>
          <w:rtl/>
          <w:lang w:bidi="fa-IR"/>
        </w:rPr>
        <w:t>ل</w:t>
      </w:r>
      <w:r w:rsidRPr="00497B8C">
        <w:rPr>
          <w:rtl/>
          <w:lang w:bidi="fa-IR"/>
        </w:rPr>
        <w:t xml:space="preserve"> م</w:t>
      </w:r>
      <w:r w:rsidRPr="00497B8C">
        <w:rPr>
          <w:rFonts w:hint="cs"/>
          <w:rtl/>
          <w:lang w:bidi="fa-IR"/>
        </w:rPr>
        <w:t>ی‌</w:t>
      </w:r>
      <w:r w:rsidRPr="00497B8C">
        <w:rPr>
          <w:rFonts w:hint="eastAsia"/>
          <w:rtl/>
          <w:lang w:bidi="fa-IR"/>
        </w:rPr>
        <w:t>دهند</w:t>
      </w:r>
      <w:r w:rsidRPr="00497B8C">
        <w:rPr>
          <w:rtl/>
          <w:lang w:bidi="fa-IR"/>
        </w:rPr>
        <w:t>.</w:t>
      </w:r>
    </w:p>
    <w:p w:rsidR="005C0670" w:rsidRDefault="005C0670" w:rsidP="005C0670">
      <w:pPr>
        <w:bidi/>
        <w:rPr>
          <w:rtl/>
          <w:lang w:bidi="fa-IR"/>
        </w:rPr>
      </w:pPr>
      <w:r w:rsidRPr="00497B8C">
        <w:rPr>
          <w:rFonts w:hint="eastAsia"/>
          <w:rtl/>
          <w:lang w:bidi="fa-IR"/>
        </w:rPr>
        <w:t>با</w:t>
      </w:r>
      <w:r w:rsidRPr="00497B8C">
        <w:rPr>
          <w:rtl/>
          <w:lang w:bidi="fa-IR"/>
        </w:rPr>
        <w:t xml:space="preserve"> اضافه شدن متغ</w:t>
      </w:r>
      <w:r w:rsidRPr="00497B8C">
        <w:rPr>
          <w:rFonts w:hint="cs"/>
          <w:rtl/>
          <w:lang w:bidi="fa-IR"/>
        </w:rPr>
        <w:t>ی</w:t>
      </w:r>
      <w:r w:rsidRPr="00497B8C">
        <w:rPr>
          <w:rFonts w:hint="eastAsia"/>
          <w:rtl/>
          <w:lang w:bidi="fa-IR"/>
        </w:rPr>
        <w:t>رها</w:t>
      </w:r>
      <w:r w:rsidRPr="00497B8C">
        <w:rPr>
          <w:rFonts w:hint="cs"/>
          <w:rtl/>
          <w:lang w:bidi="fa-IR"/>
        </w:rPr>
        <w:t>ی</w:t>
      </w:r>
      <w:r w:rsidRPr="00497B8C">
        <w:rPr>
          <w:rtl/>
          <w:lang w:bidi="fa-IR"/>
        </w:rPr>
        <w:t xml:space="preserve"> پو</w:t>
      </w:r>
      <w:r w:rsidRPr="00497B8C">
        <w:rPr>
          <w:rFonts w:hint="cs"/>
          <w:rtl/>
          <w:lang w:bidi="fa-IR"/>
        </w:rPr>
        <w:t>ی</w:t>
      </w:r>
      <w:r w:rsidRPr="00497B8C">
        <w:rPr>
          <w:rFonts w:hint="eastAsia"/>
          <w:rtl/>
          <w:lang w:bidi="fa-IR"/>
        </w:rPr>
        <w:t>ا</w:t>
      </w:r>
      <w:r w:rsidRPr="00497B8C">
        <w:rPr>
          <w:rtl/>
          <w:lang w:bidi="fa-IR"/>
        </w:rPr>
        <w:t xml:space="preserve"> نظ</w:t>
      </w:r>
      <w:r w:rsidRPr="00497B8C">
        <w:rPr>
          <w:rFonts w:hint="cs"/>
          <w:rtl/>
          <w:lang w:bidi="fa-IR"/>
        </w:rPr>
        <w:t>ی</w:t>
      </w:r>
      <w:r w:rsidRPr="00497B8C">
        <w:rPr>
          <w:rFonts w:hint="eastAsia"/>
          <w:rtl/>
          <w:lang w:bidi="fa-IR"/>
        </w:rPr>
        <w:t>ر</w:t>
      </w:r>
      <w:r w:rsidRPr="00497B8C">
        <w:rPr>
          <w:rtl/>
          <w:lang w:bidi="fa-IR"/>
        </w:rPr>
        <w:t xml:space="preserve"> `</w:t>
      </w:r>
      <w:r w:rsidRPr="00497B8C">
        <w:rPr>
          <w:lang w:bidi="fa-IR"/>
        </w:rPr>
        <w:t>Xi11_dot</w:t>
      </w:r>
      <w:r w:rsidRPr="00497B8C">
        <w:rPr>
          <w:rtl/>
          <w:lang w:bidi="fa-IR"/>
        </w:rPr>
        <w:t>` و `</w:t>
      </w:r>
      <w:r w:rsidRPr="00497B8C">
        <w:rPr>
          <w:lang w:bidi="fa-IR"/>
        </w:rPr>
        <w:t>Xi12_dot</w:t>
      </w:r>
      <w:r w:rsidRPr="00497B8C">
        <w:rPr>
          <w:rtl/>
          <w:lang w:bidi="fa-IR"/>
        </w:rPr>
        <w:t>`، اطلاعات حرکت</w:t>
      </w:r>
      <w:r w:rsidRPr="00497B8C">
        <w:rPr>
          <w:rFonts w:hint="cs"/>
          <w:rtl/>
          <w:lang w:bidi="fa-IR"/>
        </w:rPr>
        <w:t>ی</w:t>
      </w:r>
      <w:r w:rsidRPr="00497B8C">
        <w:rPr>
          <w:rtl/>
          <w:lang w:bidi="fa-IR"/>
        </w:rPr>
        <w:t xml:space="preserve"> و سرعت</w:t>
      </w:r>
      <w:r w:rsidRPr="00497B8C">
        <w:rPr>
          <w:rFonts w:hint="cs"/>
          <w:rtl/>
          <w:lang w:bidi="fa-IR"/>
        </w:rPr>
        <w:t>ی</w:t>
      </w:r>
      <w:r w:rsidRPr="00497B8C">
        <w:rPr>
          <w:rtl/>
          <w:lang w:bidi="fa-IR"/>
        </w:rPr>
        <w:t xml:space="preserve"> س</w:t>
      </w:r>
      <w:r w:rsidRPr="00497B8C">
        <w:rPr>
          <w:rFonts w:hint="cs"/>
          <w:rtl/>
          <w:lang w:bidi="fa-IR"/>
        </w:rPr>
        <w:t>ی</w:t>
      </w:r>
      <w:r w:rsidRPr="00497B8C">
        <w:rPr>
          <w:rFonts w:hint="eastAsia"/>
          <w:rtl/>
          <w:lang w:bidi="fa-IR"/>
        </w:rPr>
        <w:t>ستم</w:t>
      </w:r>
      <w:r w:rsidRPr="00497B8C">
        <w:rPr>
          <w:rtl/>
          <w:lang w:bidi="fa-IR"/>
        </w:rPr>
        <w:t xml:space="preserve"> را ن</w:t>
      </w:r>
      <w:r w:rsidRPr="00497B8C">
        <w:rPr>
          <w:rFonts w:hint="cs"/>
          <w:rtl/>
          <w:lang w:bidi="fa-IR"/>
        </w:rPr>
        <w:t>ی</w:t>
      </w:r>
      <w:r w:rsidRPr="00497B8C">
        <w:rPr>
          <w:rFonts w:hint="eastAsia"/>
          <w:rtl/>
          <w:lang w:bidi="fa-IR"/>
        </w:rPr>
        <w:t>ز</w:t>
      </w:r>
      <w:r w:rsidRPr="00497B8C">
        <w:rPr>
          <w:rtl/>
          <w:lang w:bidi="fa-IR"/>
        </w:rPr>
        <w:t xml:space="preserve"> در اخت</w:t>
      </w:r>
      <w:r w:rsidRPr="00497B8C">
        <w:rPr>
          <w:rFonts w:hint="cs"/>
          <w:rtl/>
          <w:lang w:bidi="fa-IR"/>
        </w:rPr>
        <w:t>ی</w:t>
      </w:r>
      <w:r w:rsidRPr="00497B8C">
        <w:rPr>
          <w:rFonts w:hint="eastAsia"/>
          <w:rtl/>
          <w:lang w:bidi="fa-IR"/>
        </w:rPr>
        <w:t>ار</w:t>
      </w:r>
      <w:r w:rsidRPr="00497B8C">
        <w:rPr>
          <w:rtl/>
          <w:lang w:bidi="fa-IR"/>
        </w:rPr>
        <w:t xml:space="preserve"> دار</w:t>
      </w:r>
      <w:r w:rsidRPr="00497B8C">
        <w:rPr>
          <w:rFonts w:hint="cs"/>
          <w:rtl/>
          <w:lang w:bidi="fa-IR"/>
        </w:rPr>
        <w:t>ی</w:t>
      </w:r>
      <w:r w:rsidRPr="00497B8C">
        <w:rPr>
          <w:rFonts w:hint="eastAsia"/>
          <w:rtl/>
          <w:lang w:bidi="fa-IR"/>
        </w:rPr>
        <w:t>م</w:t>
      </w:r>
      <w:r w:rsidRPr="00497B8C">
        <w:rPr>
          <w:rtl/>
          <w:lang w:bidi="fa-IR"/>
        </w:rPr>
        <w:t>. ا</w:t>
      </w:r>
      <w:r w:rsidRPr="00497B8C">
        <w:rPr>
          <w:rFonts w:hint="cs"/>
          <w:rtl/>
          <w:lang w:bidi="fa-IR"/>
        </w:rPr>
        <w:t>ی</w:t>
      </w:r>
      <w:r w:rsidRPr="00497B8C">
        <w:rPr>
          <w:rFonts w:hint="eastAsia"/>
          <w:rtl/>
          <w:lang w:bidi="fa-IR"/>
        </w:rPr>
        <w:t>ن</w:t>
      </w:r>
      <w:r w:rsidRPr="00497B8C">
        <w:rPr>
          <w:rtl/>
          <w:lang w:bidi="fa-IR"/>
        </w:rPr>
        <w:t xml:space="preserve"> متغ</w:t>
      </w:r>
      <w:r w:rsidRPr="00497B8C">
        <w:rPr>
          <w:rFonts w:hint="cs"/>
          <w:rtl/>
          <w:lang w:bidi="fa-IR"/>
        </w:rPr>
        <w:t>ی</w:t>
      </w:r>
      <w:r w:rsidRPr="00497B8C">
        <w:rPr>
          <w:rFonts w:hint="eastAsia"/>
          <w:rtl/>
          <w:lang w:bidi="fa-IR"/>
        </w:rPr>
        <w:t>رها</w:t>
      </w:r>
      <w:r w:rsidRPr="00497B8C">
        <w:rPr>
          <w:rtl/>
          <w:lang w:bidi="fa-IR"/>
        </w:rPr>
        <w:t xml:space="preserve"> به کنترلر امکان م</w:t>
      </w:r>
      <w:r w:rsidRPr="00497B8C">
        <w:rPr>
          <w:rFonts w:hint="cs"/>
          <w:rtl/>
          <w:lang w:bidi="fa-IR"/>
        </w:rPr>
        <w:t>ی‌</w:t>
      </w:r>
      <w:r w:rsidRPr="00497B8C">
        <w:rPr>
          <w:rFonts w:hint="eastAsia"/>
          <w:rtl/>
          <w:lang w:bidi="fa-IR"/>
        </w:rPr>
        <w:t>دهند</w:t>
      </w:r>
      <w:r w:rsidRPr="00497B8C">
        <w:rPr>
          <w:rtl/>
          <w:lang w:bidi="fa-IR"/>
        </w:rPr>
        <w:t xml:space="preserve"> تا وضع</w:t>
      </w:r>
      <w:r w:rsidRPr="00497B8C">
        <w:rPr>
          <w:rFonts w:hint="cs"/>
          <w:rtl/>
          <w:lang w:bidi="fa-IR"/>
        </w:rPr>
        <w:t>ی</w:t>
      </w:r>
      <w:r w:rsidRPr="00497B8C">
        <w:rPr>
          <w:rFonts w:hint="eastAsia"/>
          <w:rtl/>
          <w:lang w:bidi="fa-IR"/>
        </w:rPr>
        <w:t>ت</w:t>
      </w:r>
      <w:r w:rsidRPr="00497B8C">
        <w:rPr>
          <w:rtl/>
          <w:lang w:bidi="fa-IR"/>
        </w:rPr>
        <w:t xml:space="preserve"> فعل</w:t>
      </w:r>
      <w:r w:rsidRPr="00497B8C">
        <w:rPr>
          <w:rFonts w:hint="cs"/>
          <w:rtl/>
          <w:lang w:bidi="fa-IR"/>
        </w:rPr>
        <w:t>ی</w:t>
      </w:r>
      <w:r w:rsidRPr="00497B8C">
        <w:rPr>
          <w:rtl/>
          <w:lang w:bidi="fa-IR"/>
        </w:rPr>
        <w:t xml:space="preserve"> ربات را با دقت ب</w:t>
      </w:r>
      <w:r w:rsidRPr="00497B8C">
        <w:rPr>
          <w:rFonts w:hint="cs"/>
          <w:rtl/>
          <w:lang w:bidi="fa-IR"/>
        </w:rPr>
        <w:t>ی</w:t>
      </w:r>
      <w:r w:rsidRPr="00497B8C">
        <w:rPr>
          <w:rFonts w:hint="eastAsia"/>
          <w:rtl/>
          <w:lang w:bidi="fa-IR"/>
        </w:rPr>
        <w:t>شتر</w:t>
      </w:r>
      <w:r w:rsidRPr="00497B8C">
        <w:rPr>
          <w:rFonts w:hint="cs"/>
          <w:rtl/>
          <w:lang w:bidi="fa-IR"/>
        </w:rPr>
        <w:t>ی</w:t>
      </w:r>
      <w:r w:rsidRPr="00497B8C">
        <w:rPr>
          <w:rtl/>
          <w:lang w:bidi="fa-IR"/>
        </w:rPr>
        <w:t xml:space="preserve"> مد</w:t>
      </w:r>
      <w:r w:rsidRPr="00497B8C">
        <w:rPr>
          <w:rFonts w:hint="cs"/>
          <w:rtl/>
          <w:lang w:bidi="fa-IR"/>
        </w:rPr>
        <w:t>ی</w:t>
      </w:r>
      <w:r w:rsidRPr="00497B8C">
        <w:rPr>
          <w:rFonts w:hint="eastAsia"/>
          <w:rtl/>
          <w:lang w:bidi="fa-IR"/>
        </w:rPr>
        <w:t>ر</w:t>
      </w:r>
      <w:r w:rsidRPr="00497B8C">
        <w:rPr>
          <w:rFonts w:hint="cs"/>
          <w:rtl/>
          <w:lang w:bidi="fa-IR"/>
        </w:rPr>
        <w:t>ی</w:t>
      </w:r>
      <w:r w:rsidRPr="00497B8C">
        <w:rPr>
          <w:rFonts w:hint="eastAsia"/>
          <w:rtl/>
          <w:lang w:bidi="fa-IR"/>
        </w:rPr>
        <w:t>ت</w:t>
      </w:r>
      <w:r w:rsidRPr="00497B8C">
        <w:rPr>
          <w:rtl/>
          <w:lang w:bidi="fa-IR"/>
        </w:rPr>
        <w:t xml:space="preserve"> کرده و ورود</w:t>
      </w:r>
      <w:r w:rsidRPr="00497B8C">
        <w:rPr>
          <w:rFonts w:hint="cs"/>
          <w:rtl/>
          <w:lang w:bidi="fa-IR"/>
        </w:rPr>
        <w:t>ی‌</w:t>
      </w:r>
      <w:r w:rsidRPr="00497B8C">
        <w:rPr>
          <w:rFonts w:hint="eastAsia"/>
          <w:rtl/>
          <w:lang w:bidi="fa-IR"/>
        </w:rPr>
        <w:t>ها</w:t>
      </w:r>
      <w:r w:rsidRPr="00497B8C">
        <w:rPr>
          <w:rFonts w:hint="cs"/>
          <w:rtl/>
          <w:lang w:bidi="fa-IR"/>
        </w:rPr>
        <w:t>ی</w:t>
      </w:r>
      <w:r w:rsidRPr="00497B8C">
        <w:rPr>
          <w:rtl/>
          <w:lang w:bidi="fa-IR"/>
        </w:rPr>
        <w:t xml:space="preserve"> کنترل</w:t>
      </w:r>
      <w:r w:rsidRPr="00497B8C">
        <w:rPr>
          <w:rFonts w:hint="cs"/>
          <w:rtl/>
          <w:lang w:bidi="fa-IR"/>
        </w:rPr>
        <w:t>ی</w:t>
      </w:r>
      <w:r w:rsidRPr="00497B8C">
        <w:rPr>
          <w:rtl/>
          <w:lang w:bidi="fa-IR"/>
        </w:rPr>
        <w:t xml:space="preserve"> به‌طور پو</w:t>
      </w:r>
      <w:r w:rsidRPr="00497B8C">
        <w:rPr>
          <w:rFonts w:hint="cs"/>
          <w:rtl/>
          <w:lang w:bidi="fa-IR"/>
        </w:rPr>
        <w:t>ی</w:t>
      </w:r>
      <w:r w:rsidRPr="00497B8C">
        <w:rPr>
          <w:rFonts w:hint="eastAsia"/>
          <w:rtl/>
          <w:lang w:bidi="fa-IR"/>
        </w:rPr>
        <w:t>ا</w:t>
      </w:r>
      <w:r w:rsidRPr="00497B8C">
        <w:rPr>
          <w:rtl/>
          <w:lang w:bidi="fa-IR"/>
        </w:rPr>
        <w:t xml:space="preserve"> تر</w:t>
      </w:r>
      <w:r w:rsidRPr="00497B8C">
        <w:rPr>
          <w:rFonts w:hint="cs"/>
          <w:rtl/>
          <w:lang w:bidi="fa-IR"/>
        </w:rPr>
        <w:t>ی</w:t>
      </w:r>
      <w:r w:rsidRPr="00497B8C">
        <w:rPr>
          <w:rtl/>
          <w:lang w:bidi="fa-IR"/>
        </w:rPr>
        <w:t xml:space="preserve"> تول</w:t>
      </w:r>
      <w:r w:rsidRPr="00497B8C">
        <w:rPr>
          <w:rFonts w:hint="cs"/>
          <w:rtl/>
          <w:lang w:bidi="fa-IR"/>
        </w:rPr>
        <w:t>ی</w:t>
      </w:r>
      <w:r w:rsidRPr="00497B8C">
        <w:rPr>
          <w:rFonts w:hint="eastAsia"/>
          <w:rtl/>
          <w:lang w:bidi="fa-IR"/>
        </w:rPr>
        <w:t>د</w:t>
      </w:r>
      <w:r w:rsidRPr="00497B8C">
        <w:rPr>
          <w:rtl/>
          <w:lang w:bidi="fa-IR"/>
        </w:rPr>
        <w:t xml:space="preserve"> کند.</w:t>
      </w:r>
    </w:p>
    <w:p w:rsidR="005C0670" w:rsidRDefault="005C0670" w:rsidP="005C0670">
      <w:pPr>
        <w:pStyle w:val="Heading3"/>
        <w:rPr>
          <w:rtl/>
        </w:rPr>
      </w:pPr>
      <w:r>
        <w:rPr>
          <w:rFonts w:hint="cs"/>
          <w:rtl/>
        </w:rPr>
        <w:t>تغییرات کد سمت میکرو</w:t>
      </w:r>
    </w:p>
    <w:p w:rsidR="005C0670" w:rsidRPr="00F747B8" w:rsidRDefault="005C0670" w:rsidP="005C0670">
      <w:pPr>
        <w:bidi/>
        <w:rPr>
          <w:rtl/>
          <w:lang w:bidi="fa-IR"/>
        </w:rPr>
      </w:pPr>
      <w:r>
        <w:rPr>
          <w:rFonts w:hint="cs"/>
          <w:rtl/>
          <w:lang w:bidi="fa-IR"/>
        </w:rPr>
        <w:t>کد ‌</w:t>
      </w:r>
      <w:r>
        <w:rPr>
          <w:lang w:bidi="fa-IR"/>
        </w:rPr>
        <w:t>C</w:t>
      </w:r>
      <w:r>
        <w:rPr>
          <w:rFonts w:hint="cs"/>
          <w:rtl/>
          <w:lang w:bidi="fa-IR"/>
        </w:rPr>
        <w:t xml:space="preserve"> بارگذاری شده بر روی </w:t>
      </w:r>
      <w:r>
        <w:rPr>
          <w:lang w:bidi="fa-IR"/>
        </w:rPr>
        <w:t>STM32</w:t>
      </w:r>
      <w:r>
        <w:rPr>
          <w:rFonts w:hint="cs"/>
          <w:rtl/>
          <w:lang w:bidi="fa-IR"/>
        </w:rPr>
        <w:t xml:space="preserve"> بر خلاف کد پایتون در این نسخه، چندان دستخوش تغییر نشده است. از آنجایی برای کنترول دینامیک نیاز به </w:t>
      </w:r>
      <w:r w:rsidRPr="00F747B8">
        <w:rPr>
          <w:rtl/>
          <w:lang w:bidi="fa-IR"/>
        </w:rPr>
        <w:t>بازخورد</w:t>
      </w:r>
      <w:r>
        <w:rPr>
          <w:rFonts w:hint="cs"/>
          <w:rtl/>
          <w:lang w:bidi="fa-IR"/>
        </w:rPr>
        <w:t xml:space="preserve"> انکودر است، این ضرایب به طور مداوم به کد پایتون فرستاده شده و ضریب </w:t>
      </w:r>
      <w:r>
        <w:rPr>
          <w:lang w:bidi="fa-IR"/>
        </w:rPr>
        <w:lastRenderedPageBreak/>
        <w:t>PWM</w:t>
      </w:r>
      <w:r>
        <w:rPr>
          <w:rFonts w:hint="cs"/>
          <w:rtl/>
          <w:lang w:bidi="fa-IR"/>
        </w:rPr>
        <w:t xml:space="preserve"> مربوط به هر موتور، مستقیما دریافت شده و به </w:t>
      </w:r>
      <w:r>
        <w:rPr>
          <w:lang w:bidi="fa-IR"/>
        </w:rPr>
        <w:t>L298</w:t>
      </w:r>
      <w:r>
        <w:rPr>
          <w:rFonts w:hint="cs"/>
          <w:rtl/>
          <w:lang w:bidi="fa-IR"/>
        </w:rPr>
        <w:t xml:space="preserve"> فرستاده می‌شود. در این نسخه از کد، دیگر نیازی به محاسبه </w:t>
      </w:r>
      <w:r>
        <w:rPr>
          <w:lang w:bidi="fa-IR"/>
        </w:rPr>
        <w:t>PID</w:t>
      </w:r>
      <w:r>
        <w:rPr>
          <w:rFonts w:hint="cs"/>
          <w:rtl/>
          <w:lang w:bidi="fa-IR"/>
        </w:rPr>
        <w:t xml:space="preserve"> نیست.</w:t>
      </w:r>
    </w:p>
    <w:p w:rsidR="005C0670" w:rsidRPr="00497B8C" w:rsidRDefault="005C0670" w:rsidP="005C0670">
      <w:pPr>
        <w:bidi/>
        <w:rPr>
          <w:lang w:bidi="fa-IR"/>
        </w:rPr>
      </w:pPr>
    </w:p>
    <w:p w:rsidR="005C0670" w:rsidRDefault="005C0670" w:rsidP="005C0670">
      <w:pPr>
        <w:pStyle w:val="Heading3"/>
        <w:rPr>
          <w:rtl/>
        </w:rPr>
      </w:pPr>
      <w:r>
        <w:rPr>
          <w:rFonts w:hint="cs"/>
          <w:rtl/>
        </w:rPr>
        <w:t xml:space="preserve">محاسبه </w:t>
      </w:r>
      <w:r w:rsidRPr="00497B8C">
        <w:rPr>
          <w:rtl/>
        </w:rPr>
        <w:t>ضرا</w:t>
      </w:r>
      <w:r w:rsidRPr="00497B8C">
        <w:rPr>
          <w:rFonts w:hint="cs"/>
          <w:rtl/>
        </w:rPr>
        <w:t>ی</w:t>
      </w:r>
      <w:r w:rsidRPr="00497B8C">
        <w:rPr>
          <w:rFonts w:hint="eastAsia"/>
          <w:rtl/>
        </w:rPr>
        <w:t>ب</w:t>
      </w:r>
      <w:r>
        <w:rPr>
          <w:rFonts w:hint="cs"/>
          <w:rtl/>
        </w:rPr>
        <w:t xml:space="preserve"> مورد نیاز برای کنترل دینامیک</w:t>
      </w:r>
    </w:p>
    <w:p w:rsidR="005C0670" w:rsidRDefault="005C0670" w:rsidP="005C0670">
      <w:pPr>
        <w:pStyle w:val="Heading4"/>
        <w:numPr>
          <w:ilvl w:val="3"/>
          <w:numId w:val="2"/>
        </w:numPr>
        <w:rPr>
          <w:rtl/>
        </w:rPr>
      </w:pPr>
      <w:r w:rsidRPr="00F747B8">
        <w:rPr>
          <w:rtl/>
        </w:rPr>
        <w:t>ممان ا</w:t>
      </w:r>
      <w:r w:rsidRPr="00F747B8">
        <w:rPr>
          <w:rFonts w:hint="cs"/>
          <w:rtl/>
        </w:rPr>
        <w:t>ی</w:t>
      </w:r>
      <w:r w:rsidRPr="00F747B8">
        <w:rPr>
          <w:rFonts w:hint="eastAsia"/>
          <w:rtl/>
        </w:rPr>
        <w:t>نرس</w:t>
      </w:r>
      <w:r w:rsidRPr="00F747B8">
        <w:rPr>
          <w:rFonts w:hint="cs"/>
          <w:rtl/>
        </w:rPr>
        <w:t>ی</w:t>
      </w:r>
    </w:p>
    <w:p w:rsidR="005C0670" w:rsidRDefault="005C0670" w:rsidP="005C0670">
      <w:pPr>
        <w:bidi/>
        <w:rPr>
          <w:lang w:bidi="fa-IR"/>
        </w:rPr>
      </w:pPr>
      <w:r>
        <w:rPr>
          <w:rtl/>
          <w:lang w:bidi="fa-IR"/>
        </w:rPr>
        <w:t>گشتاور لخت</w:t>
      </w:r>
      <w:r>
        <w:rPr>
          <w:rFonts w:hint="cs"/>
          <w:rtl/>
          <w:lang w:bidi="fa-IR"/>
        </w:rPr>
        <w:t>ی</w:t>
      </w:r>
      <w:r>
        <w:rPr>
          <w:rStyle w:val="FootnoteReference"/>
          <w:rtl/>
          <w:lang w:bidi="fa-IR"/>
        </w:rPr>
        <w:footnoteReference w:id="69"/>
      </w:r>
      <w:r>
        <w:rPr>
          <w:rtl/>
          <w:lang w:bidi="fa-IR"/>
        </w:rPr>
        <w:t xml:space="preserve"> </w:t>
      </w:r>
      <w:r>
        <w:rPr>
          <w:rFonts w:hint="cs"/>
          <w:rtl/>
          <w:lang w:bidi="fa-IR"/>
        </w:rPr>
        <w:t>ی</w:t>
      </w:r>
      <w:r>
        <w:rPr>
          <w:rFonts w:hint="eastAsia"/>
          <w:rtl/>
          <w:lang w:bidi="fa-IR"/>
        </w:rPr>
        <w:t>ک</w:t>
      </w:r>
      <w:r>
        <w:rPr>
          <w:rtl/>
          <w:lang w:bidi="fa-IR"/>
        </w:rPr>
        <w:t xml:space="preserve"> مفهوم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است که نشان‌دهنده توانا</w:t>
      </w:r>
      <w:r>
        <w:rPr>
          <w:rFonts w:hint="cs"/>
          <w:rtl/>
          <w:lang w:bidi="fa-IR"/>
        </w:rPr>
        <w:t>یی</w:t>
      </w:r>
      <w:r>
        <w:rPr>
          <w:rtl/>
          <w:lang w:bidi="fa-IR"/>
        </w:rPr>
        <w:t xml:space="preserve"> </w:t>
      </w:r>
      <w:r>
        <w:rPr>
          <w:rFonts w:hint="cs"/>
          <w:rtl/>
          <w:lang w:bidi="fa-IR"/>
        </w:rPr>
        <w:t>ی</w:t>
      </w:r>
      <w:r>
        <w:rPr>
          <w:rFonts w:hint="eastAsia"/>
          <w:rtl/>
          <w:lang w:bidi="fa-IR"/>
        </w:rPr>
        <w:t>ک</w:t>
      </w:r>
      <w:r>
        <w:rPr>
          <w:rtl/>
          <w:lang w:bidi="fa-IR"/>
        </w:rPr>
        <w:t xml:space="preserve"> جسم در مقاومت به تغ</w:t>
      </w:r>
      <w:r>
        <w:rPr>
          <w:rFonts w:hint="cs"/>
          <w:rtl/>
          <w:lang w:bidi="fa-IR"/>
        </w:rPr>
        <w:t>یی</w:t>
      </w:r>
      <w:r>
        <w:rPr>
          <w:rFonts w:hint="eastAsia"/>
          <w:rtl/>
          <w:lang w:bidi="fa-IR"/>
        </w:rPr>
        <w:t>رات</w:t>
      </w:r>
      <w:r>
        <w:rPr>
          <w:rtl/>
          <w:lang w:bidi="fa-IR"/>
        </w:rPr>
        <w:t xml:space="preserve"> در حالت چرخش</w:t>
      </w:r>
      <w:r>
        <w:rPr>
          <w:rFonts w:hint="cs"/>
          <w:rtl/>
          <w:lang w:bidi="fa-IR"/>
        </w:rPr>
        <w:t>ی</w:t>
      </w:r>
      <w:r>
        <w:rPr>
          <w:rtl/>
          <w:lang w:bidi="fa-IR"/>
        </w:rPr>
        <w:t xml:space="preserve"> خود است. به عبارت د</w:t>
      </w:r>
      <w:r>
        <w:rPr>
          <w:rFonts w:hint="cs"/>
          <w:rtl/>
          <w:lang w:bidi="fa-IR"/>
        </w:rPr>
        <w:t>ی</w:t>
      </w:r>
      <w:r>
        <w:rPr>
          <w:rFonts w:hint="eastAsia"/>
          <w:rtl/>
          <w:lang w:bidi="fa-IR"/>
        </w:rPr>
        <w:t>گر،</w:t>
      </w:r>
      <w:r>
        <w:rPr>
          <w:rtl/>
          <w:lang w:bidi="fa-IR"/>
        </w:rPr>
        <w:t xml:space="preserve"> گشتاور لخت</w:t>
      </w:r>
      <w:r>
        <w:rPr>
          <w:rFonts w:hint="cs"/>
          <w:rtl/>
          <w:lang w:bidi="fa-IR"/>
        </w:rPr>
        <w:t>ی</w:t>
      </w:r>
      <w:r>
        <w:rPr>
          <w:rtl/>
          <w:lang w:bidi="fa-IR"/>
        </w:rPr>
        <w:t xml:space="preserve"> نشان‌دهنده توز</w:t>
      </w:r>
      <w:r>
        <w:rPr>
          <w:rFonts w:hint="cs"/>
          <w:rtl/>
          <w:lang w:bidi="fa-IR"/>
        </w:rPr>
        <w:t>ی</w:t>
      </w:r>
      <w:r>
        <w:rPr>
          <w:rFonts w:hint="eastAsia"/>
          <w:rtl/>
          <w:lang w:bidi="fa-IR"/>
        </w:rPr>
        <w:t>ع</w:t>
      </w:r>
      <w:r>
        <w:rPr>
          <w:rtl/>
          <w:lang w:bidi="fa-IR"/>
        </w:rPr>
        <w:t xml:space="preserve"> جرم در اطراف محور چرخش م</w:t>
      </w:r>
      <w:r>
        <w:rPr>
          <w:rFonts w:hint="cs"/>
          <w:rtl/>
          <w:lang w:bidi="fa-IR"/>
        </w:rPr>
        <w:t>ی‌</w:t>
      </w:r>
      <w:r>
        <w:rPr>
          <w:rFonts w:hint="eastAsia"/>
          <w:rtl/>
          <w:lang w:bidi="fa-IR"/>
        </w:rPr>
        <w:t>باشد</w:t>
      </w:r>
      <w:r>
        <w:rPr>
          <w:rtl/>
          <w:lang w:bidi="fa-IR"/>
        </w:rPr>
        <w:t>. بزرگتر بودن گشتاور لخت</w:t>
      </w:r>
      <w:r>
        <w:rPr>
          <w:rFonts w:hint="cs"/>
          <w:rtl/>
          <w:lang w:bidi="fa-IR"/>
        </w:rPr>
        <w:t>ی</w:t>
      </w:r>
      <w:r>
        <w:rPr>
          <w:rtl/>
          <w:lang w:bidi="fa-IR"/>
        </w:rPr>
        <w:t xml:space="preserve"> به ا</w:t>
      </w:r>
      <w:r>
        <w:rPr>
          <w:rFonts w:hint="cs"/>
          <w:rtl/>
          <w:lang w:bidi="fa-IR"/>
        </w:rPr>
        <w:t>ی</w:t>
      </w:r>
      <w:r>
        <w:rPr>
          <w:rFonts w:hint="eastAsia"/>
          <w:rtl/>
          <w:lang w:bidi="fa-IR"/>
        </w:rPr>
        <w:t>ن</w:t>
      </w:r>
      <w:r>
        <w:rPr>
          <w:rtl/>
          <w:lang w:bidi="fa-IR"/>
        </w:rPr>
        <w:t xml:space="preserve"> معناست که ن</w:t>
      </w:r>
      <w:r>
        <w:rPr>
          <w:rFonts w:hint="cs"/>
          <w:rtl/>
          <w:lang w:bidi="fa-IR"/>
        </w:rPr>
        <w:t>ی</w:t>
      </w:r>
      <w:r>
        <w:rPr>
          <w:rFonts w:hint="eastAsia"/>
          <w:rtl/>
          <w:lang w:bidi="fa-IR"/>
        </w:rPr>
        <w:t>رو</w:t>
      </w:r>
      <w:r>
        <w:rPr>
          <w:rFonts w:hint="cs"/>
          <w:rtl/>
          <w:lang w:bidi="fa-IR"/>
        </w:rPr>
        <w:t>ی</w:t>
      </w:r>
      <w:r>
        <w:rPr>
          <w:rtl/>
          <w:lang w:bidi="fa-IR"/>
        </w:rPr>
        <w:t xml:space="preserve"> ب</w:t>
      </w:r>
      <w:r>
        <w:rPr>
          <w:rFonts w:hint="cs"/>
          <w:rtl/>
          <w:lang w:bidi="fa-IR"/>
        </w:rPr>
        <w:t>ی</w:t>
      </w:r>
      <w:r>
        <w:rPr>
          <w:rFonts w:hint="eastAsia"/>
          <w:rtl/>
          <w:lang w:bidi="fa-IR"/>
        </w:rPr>
        <w:t>شتر</w:t>
      </w:r>
      <w:r>
        <w:rPr>
          <w:rFonts w:hint="cs"/>
          <w:rtl/>
          <w:lang w:bidi="fa-IR"/>
        </w:rPr>
        <w:t>ی</w:t>
      </w:r>
      <w:r>
        <w:rPr>
          <w:rtl/>
          <w:lang w:bidi="fa-IR"/>
        </w:rPr>
        <w:t xml:space="preserve"> ب</w:t>
      </w:r>
      <w:r>
        <w:rPr>
          <w:rFonts w:hint="eastAsia"/>
          <w:rtl/>
          <w:lang w:bidi="fa-IR"/>
        </w:rPr>
        <w:t>را</w:t>
      </w:r>
      <w:r>
        <w:rPr>
          <w:rFonts w:hint="cs"/>
          <w:rtl/>
          <w:lang w:bidi="fa-IR"/>
        </w:rPr>
        <w:t>ی</w:t>
      </w:r>
      <w:r>
        <w:rPr>
          <w:rtl/>
          <w:lang w:bidi="fa-IR"/>
        </w:rPr>
        <w:t xml:space="preserve"> تغ</w:t>
      </w:r>
      <w:r>
        <w:rPr>
          <w:rFonts w:hint="cs"/>
          <w:rtl/>
          <w:lang w:bidi="fa-IR"/>
        </w:rPr>
        <w:t>یی</w:t>
      </w:r>
      <w:r>
        <w:rPr>
          <w:rFonts w:hint="eastAsia"/>
          <w:rtl/>
          <w:lang w:bidi="fa-IR"/>
        </w:rPr>
        <w:t>ر</w:t>
      </w:r>
      <w:r>
        <w:rPr>
          <w:rtl/>
          <w:lang w:bidi="fa-IR"/>
        </w:rPr>
        <w:t xml:space="preserve"> سرعت زاو</w:t>
      </w:r>
      <w:r>
        <w:rPr>
          <w:rFonts w:hint="cs"/>
          <w:rtl/>
          <w:lang w:bidi="fa-IR"/>
        </w:rPr>
        <w:t>ی</w:t>
      </w:r>
      <w:r>
        <w:rPr>
          <w:rFonts w:hint="eastAsia"/>
          <w:rtl/>
          <w:lang w:bidi="fa-IR"/>
        </w:rPr>
        <w:t>ه‌ا</w:t>
      </w:r>
      <w:r>
        <w:rPr>
          <w:rFonts w:hint="cs"/>
          <w:rtl/>
          <w:lang w:bidi="fa-IR"/>
        </w:rPr>
        <w:t>ی</w:t>
      </w:r>
      <w:r>
        <w:rPr>
          <w:rtl/>
          <w:lang w:bidi="fa-IR"/>
        </w:rPr>
        <w:t xml:space="preserve"> جسم ن</w:t>
      </w:r>
      <w:r>
        <w:rPr>
          <w:rFonts w:hint="cs"/>
          <w:rtl/>
          <w:lang w:bidi="fa-IR"/>
        </w:rPr>
        <w:t>ی</w:t>
      </w:r>
      <w:r>
        <w:rPr>
          <w:rFonts w:hint="eastAsia"/>
          <w:rtl/>
          <w:lang w:bidi="fa-IR"/>
        </w:rPr>
        <w:t>از</w:t>
      </w:r>
      <w:r>
        <w:rPr>
          <w:rtl/>
          <w:lang w:bidi="fa-IR"/>
        </w:rPr>
        <w:t xml:space="preserve"> است.</w:t>
      </w:r>
    </w:p>
    <w:p w:rsidR="005C0670" w:rsidRDefault="005C0670" w:rsidP="005C0670">
      <w:pPr>
        <w:bidi/>
        <w:rPr>
          <w:lang w:bidi="fa-IR"/>
        </w:rPr>
      </w:pPr>
      <w:r>
        <w:rPr>
          <w:rFonts w:hint="eastAsia"/>
          <w:rtl/>
          <w:lang w:bidi="fa-IR"/>
        </w:rPr>
        <w:t>اهم</w:t>
      </w:r>
      <w:r>
        <w:rPr>
          <w:rFonts w:hint="cs"/>
          <w:rtl/>
          <w:lang w:bidi="fa-IR"/>
        </w:rPr>
        <w:t>ی</w:t>
      </w:r>
      <w:r>
        <w:rPr>
          <w:rFonts w:hint="eastAsia"/>
          <w:rtl/>
          <w:lang w:bidi="fa-IR"/>
        </w:rPr>
        <w:t>ت</w:t>
      </w:r>
      <w:r>
        <w:rPr>
          <w:rtl/>
          <w:lang w:bidi="fa-IR"/>
        </w:rPr>
        <w:t xml:space="preserve"> گشتاور لخت</w:t>
      </w:r>
      <w:r>
        <w:rPr>
          <w:rFonts w:hint="cs"/>
          <w:rtl/>
          <w:lang w:bidi="fa-IR"/>
        </w:rPr>
        <w:t>ی</w:t>
      </w:r>
      <w:r>
        <w:rPr>
          <w:rtl/>
          <w:lang w:bidi="fa-IR"/>
        </w:rPr>
        <w:t xml:space="preserve">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ها بس</w:t>
      </w:r>
      <w:r>
        <w:rPr>
          <w:rFonts w:hint="cs"/>
          <w:rtl/>
          <w:lang w:bidi="fa-IR"/>
        </w:rPr>
        <w:t>ی</w:t>
      </w:r>
      <w:r>
        <w:rPr>
          <w:rFonts w:hint="eastAsia"/>
          <w:rtl/>
          <w:lang w:bidi="fa-IR"/>
        </w:rPr>
        <w:t>ار</w:t>
      </w:r>
      <w:r>
        <w:rPr>
          <w:rtl/>
          <w:lang w:bidi="fa-IR"/>
        </w:rPr>
        <w:t xml:space="preserve"> مهم است. زمان</w:t>
      </w:r>
      <w:r>
        <w:rPr>
          <w:rFonts w:hint="cs"/>
          <w:rtl/>
          <w:lang w:bidi="fa-IR"/>
        </w:rPr>
        <w:t>ی</w:t>
      </w:r>
      <w:r>
        <w:rPr>
          <w:rtl/>
          <w:lang w:bidi="fa-IR"/>
        </w:rPr>
        <w:t xml:space="preserve"> که </w:t>
      </w:r>
      <w:r>
        <w:rPr>
          <w:rFonts w:hint="cs"/>
          <w:rtl/>
          <w:lang w:bidi="fa-IR"/>
        </w:rPr>
        <w:t>ی</w:t>
      </w:r>
      <w:r>
        <w:rPr>
          <w:rFonts w:hint="eastAsia"/>
          <w:rtl/>
          <w:lang w:bidi="fa-IR"/>
        </w:rPr>
        <w:t>ک</w:t>
      </w:r>
      <w:r>
        <w:rPr>
          <w:rtl/>
          <w:lang w:bidi="fa-IR"/>
        </w:rPr>
        <w:t xml:space="preserve"> ربات در حرکت است، تغ</w:t>
      </w:r>
      <w:r>
        <w:rPr>
          <w:rFonts w:hint="cs"/>
          <w:rtl/>
          <w:lang w:bidi="fa-IR"/>
        </w:rPr>
        <w:t>یی</w:t>
      </w:r>
      <w:r>
        <w:rPr>
          <w:rFonts w:hint="eastAsia"/>
          <w:rtl/>
          <w:lang w:bidi="fa-IR"/>
        </w:rPr>
        <w:t>ر</w:t>
      </w:r>
      <w:r>
        <w:rPr>
          <w:rtl/>
          <w:lang w:bidi="fa-IR"/>
        </w:rPr>
        <w:t xml:space="preserve"> سرعت زاو</w:t>
      </w:r>
      <w:r>
        <w:rPr>
          <w:rFonts w:hint="cs"/>
          <w:rtl/>
          <w:lang w:bidi="fa-IR"/>
        </w:rPr>
        <w:t>ی</w:t>
      </w:r>
      <w:r>
        <w:rPr>
          <w:rFonts w:hint="eastAsia"/>
          <w:rtl/>
          <w:lang w:bidi="fa-IR"/>
        </w:rPr>
        <w:t>ه‌ا</w:t>
      </w:r>
      <w:r>
        <w:rPr>
          <w:rFonts w:hint="cs"/>
          <w:rtl/>
          <w:lang w:bidi="fa-IR"/>
        </w:rPr>
        <w:t>ی</w:t>
      </w:r>
      <w:r>
        <w:rPr>
          <w:rtl/>
          <w:lang w:bidi="fa-IR"/>
        </w:rPr>
        <w:t xml:space="preserve"> آن توسط گشتاور لخت</w:t>
      </w:r>
      <w:r>
        <w:rPr>
          <w:rFonts w:hint="cs"/>
          <w:rtl/>
          <w:lang w:bidi="fa-IR"/>
        </w:rPr>
        <w:t>ی</w:t>
      </w:r>
      <w:r>
        <w:rPr>
          <w:rtl/>
          <w:lang w:bidi="fa-IR"/>
        </w:rPr>
        <w:t xml:space="preserve"> تع</w:t>
      </w:r>
      <w:r>
        <w:rPr>
          <w:rFonts w:hint="cs"/>
          <w:rtl/>
          <w:lang w:bidi="fa-IR"/>
        </w:rPr>
        <w:t>یی</w:t>
      </w:r>
      <w:r>
        <w:rPr>
          <w:rFonts w:hint="eastAsia"/>
          <w:rtl/>
          <w:lang w:bidi="fa-IR"/>
        </w:rPr>
        <w:t>ن</w:t>
      </w:r>
      <w:r>
        <w:rPr>
          <w:rtl/>
          <w:lang w:bidi="fa-IR"/>
        </w:rPr>
        <w:t xml:space="preserve"> م</w:t>
      </w:r>
      <w:r>
        <w:rPr>
          <w:rFonts w:hint="cs"/>
          <w:rtl/>
          <w:lang w:bidi="fa-IR"/>
        </w:rPr>
        <w:t>ی‌</w:t>
      </w:r>
      <w:r>
        <w:rPr>
          <w:rFonts w:hint="eastAsia"/>
          <w:rtl/>
          <w:lang w:bidi="fa-IR"/>
        </w:rPr>
        <w:t>شود</w:t>
      </w:r>
      <w:r>
        <w:rPr>
          <w:rtl/>
          <w:lang w:bidi="fa-IR"/>
        </w:rPr>
        <w:t>.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ن</w:t>
      </w:r>
      <w:r>
        <w:rPr>
          <w:rFonts w:hint="cs"/>
          <w:rtl/>
          <w:lang w:bidi="fa-IR"/>
        </w:rPr>
        <w:t>ی</w:t>
      </w:r>
      <w:r>
        <w:rPr>
          <w:rFonts w:hint="eastAsia"/>
          <w:rtl/>
          <w:lang w:bidi="fa-IR"/>
        </w:rPr>
        <w:t>از</w:t>
      </w:r>
      <w:r>
        <w:rPr>
          <w:rtl/>
          <w:lang w:bidi="fa-IR"/>
        </w:rPr>
        <w:t xml:space="preserve"> به دانستن گشتاور لخت</w:t>
      </w:r>
      <w:r>
        <w:rPr>
          <w:rFonts w:hint="cs"/>
          <w:rtl/>
          <w:lang w:bidi="fa-IR"/>
        </w:rPr>
        <w:t>ی</w:t>
      </w:r>
      <w:r>
        <w:rPr>
          <w:rtl/>
          <w:lang w:bidi="fa-IR"/>
        </w:rPr>
        <w:t xml:space="preserve"> جسم است تا بتوان</w:t>
      </w:r>
      <w:r>
        <w:rPr>
          <w:rFonts w:hint="cs"/>
          <w:rtl/>
          <w:lang w:bidi="fa-IR"/>
        </w:rPr>
        <w:t>ی</w:t>
      </w:r>
      <w:r>
        <w:rPr>
          <w:rFonts w:hint="eastAsia"/>
          <w:rtl/>
          <w:lang w:bidi="fa-IR"/>
        </w:rPr>
        <w:t>م</w:t>
      </w:r>
      <w:r>
        <w:rPr>
          <w:rtl/>
          <w:lang w:bidi="fa-IR"/>
        </w:rPr>
        <w:t xml:space="preserve"> به درست</w:t>
      </w:r>
      <w:r>
        <w:rPr>
          <w:rFonts w:hint="cs"/>
          <w:rtl/>
          <w:lang w:bidi="fa-IR"/>
        </w:rPr>
        <w:t>ی</w:t>
      </w:r>
      <w:r>
        <w:rPr>
          <w:rtl/>
          <w:lang w:bidi="fa-IR"/>
        </w:rPr>
        <w:t xml:space="preserve"> ن</w:t>
      </w:r>
      <w:r>
        <w:rPr>
          <w:rFonts w:hint="cs"/>
          <w:rtl/>
          <w:lang w:bidi="fa-IR"/>
        </w:rPr>
        <w:t>ی</w:t>
      </w:r>
      <w:r>
        <w:rPr>
          <w:rFonts w:hint="eastAsia"/>
          <w:rtl/>
          <w:lang w:bidi="fa-IR"/>
        </w:rPr>
        <w:t>روها</w:t>
      </w:r>
      <w:r>
        <w:rPr>
          <w:rtl/>
          <w:lang w:bidi="fa-IR"/>
        </w:rPr>
        <w:t xml:space="preserve"> و مومنت‌ها را برا</w:t>
      </w:r>
      <w:r>
        <w:rPr>
          <w:rFonts w:hint="cs"/>
          <w:rtl/>
          <w:lang w:bidi="fa-IR"/>
        </w:rPr>
        <w:t>ی</w:t>
      </w:r>
      <w:r>
        <w:rPr>
          <w:rtl/>
          <w:lang w:bidi="fa-IR"/>
        </w:rPr>
        <w:t xml:space="preserve"> حرکت دق</w:t>
      </w:r>
      <w:r>
        <w:rPr>
          <w:rFonts w:hint="cs"/>
          <w:rtl/>
          <w:lang w:bidi="fa-IR"/>
        </w:rPr>
        <w:t>ی</w:t>
      </w:r>
      <w:r>
        <w:rPr>
          <w:rFonts w:hint="eastAsia"/>
          <w:rtl/>
          <w:lang w:bidi="fa-IR"/>
        </w:rPr>
        <w:t>ق</w:t>
      </w:r>
      <w:r>
        <w:rPr>
          <w:rtl/>
          <w:lang w:bidi="fa-IR"/>
        </w:rPr>
        <w:t xml:space="preserve"> تر تع</w:t>
      </w:r>
      <w:r>
        <w:rPr>
          <w:rFonts w:hint="cs"/>
          <w:rtl/>
          <w:lang w:bidi="fa-IR"/>
        </w:rPr>
        <w:t>یی</w:t>
      </w:r>
      <w:r>
        <w:rPr>
          <w:rFonts w:hint="eastAsia"/>
          <w:rtl/>
          <w:lang w:bidi="fa-IR"/>
        </w:rPr>
        <w:t>ن</w:t>
      </w:r>
      <w:r>
        <w:rPr>
          <w:rtl/>
          <w:lang w:bidi="fa-IR"/>
        </w:rPr>
        <w:t xml:space="preserve"> کن</w:t>
      </w:r>
      <w:r>
        <w:rPr>
          <w:rFonts w:hint="cs"/>
          <w:rtl/>
          <w:lang w:bidi="fa-IR"/>
        </w:rPr>
        <w:t>ی</w:t>
      </w:r>
      <w:r>
        <w:rPr>
          <w:rFonts w:hint="eastAsia"/>
          <w:rtl/>
          <w:lang w:bidi="fa-IR"/>
        </w:rPr>
        <w:t>م</w:t>
      </w:r>
      <w:r>
        <w:rPr>
          <w:rtl/>
          <w:lang w:bidi="fa-IR"/>
        </w:rPr>
        <w:t>. بنابرا</w:t>
      </w:r>
      <w:r>
        <w:rPr>
          <w:rFonts w:hint="cs"/>
          <w:rtl/>
          <w:lang w:bidi="fa-IR"/>
        </w:rPr>
        <w:t>ی</w:t>
      </w:r>
      <w:r>
        <w:rPr>
          <w:rFonts w:hint="eastAsia"/>
          <w:rtl/>
          <w:lang w:bidi="fa-IR"/>
        </w:rPr>
        <w:t>ن،</w:t>
      </w:r>
      <w:r>
        <w:rPr>
          <w:rtl/>
          <w:lang w:bidi="fa-IR"/>
        </w:rPr>
        <w:t xml:space="preserve"> داشتن اطلاعات دق</w:t>
      </w:r>
      <w:r>
        <w:rPr>
          <w:rFonts w:hint="cs"/>
          <w:rtl/>
          <w:lang w:bidi="fa-IR"/>
        </w:rPr>
        <w:t>ی</w:t>
      </w:r>
      <w:r>
        <w:rPr>
          <w:rFonts w:hint="eastAsia"/>
          <w:rtl/>
          <w:lang w:bidi="fa-IR"/>
        </w:rPr>
        <w:t>ق</w:t>
      </w:r>
      <w:r>
        <w:rPr>
          <w:rtl/>
          <w:lang w:bidi="fa-IR"/>
        </w:rPr>
        <w:t xml:space="preserve"> در مورد گشتاور لخت</w:t>
      </w:r>
      <w:r>
        <w:rPr>
          <w:rFonts w:hint="cs"/>
          <w:rtl/>
          <w:lang w:bidi="fa-IR"/>
        </w:rPr>
        <w:t>ی</w:t>
      </w:r>
      <w:r>
        <w:rPr>
          <w:rtl/>
          <w:lang w:bidi="fa-IR"/>
        </w:rPr>
        <w:t xml:space="preserve"> به کنترل کارآ</w:t>
      </w:r>
      <w:r>
        <w:rPr>
          <w:rFonts w:hint="cs"/>
          <w:rtl/>
          <w:lang w:bidi="fa-IR"/>
        </w:rPr>
        <w:t>یی</w:t>
      </w:r>
      <w:r>
        <w:rPr>
          <w:rtl/>
          <w:lang w:bidi="fa-IR"/>
        </w:rPr>
        <w:t xml:space="preserve"> </w:t>
      </w:r>
      <w:r>
        <w:rPr>
          <w:rFonts w:hint="eastAsia"/>
          <w:rtl/>
          <w:lang w:bidi="fa-IR"/>
        </w:rPr>
        <w:t>و</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ربات در حرکات چرخش</w:t>
      </w:r>
      <w:r>
        <w:rPr>
          <w:rFonts w:hint="cs"/>
          <w:rtl/>
          <w:lang w:bidi="fa-IR"/>
        </w:rPr>
        <w:t>ی</w:t>
      </w:r>
      <w:r>
        <w:rPr>
          <w:rtl/>
          <w:lang w:bidi="fa-IR"/>
        </w:rPr>
        <w:t xml:space="preserve"> و جهت‌</w:t>
      </w:r>
      <w:r>
        <w:rPr>
          <w:rFonts w:hint="cs"/>
          <w:rtl/>
          <w:lang w:bidi="fa-IR"/>
        </w:rPr>
        <w:t>ی</w:t>
      </w:r>
      <w:r>
        <w:rPr>
          <w:rFonts w:hint="eastAsia"/>
          <w:rtl/>
          <w:lang w:bidi="fa-IR"/>
        </w:rPr>
        <w:t>اب</w:t>
      </w:r>
      <w:r>
        <w:rPr>
          <w:rFonts w:hint="cs"/>
          <w:rtl/>
          <w:lang w:bidi="fa-IR"/>
        </w:rPr>
        <w:t>ی</w:t>
      </w:r>
      <w:r>
        <w:rPr>
          <w:rtl/>
          <w:lang w:bidi="fa-IR"/>
        </w:rPr>
        <w:t xml:space="preserve"> کمک م</w:t>
      </w:r>
      <w:r>
        <w:rPr>
          <w:rFonts w:hint="cs"/>
          <w:rtl/>
          <w:lang w:bidi="fa-IR"/>
        </w:rPr>
        <w:t>ی‌</w:t>
      </w:r>
      <w:r>
        <w:rPr>
          <w:rFonts w:hint="eastAsia"/>
          <w:rtl/>
          <w:lang w:bidi="fa-IR"/>
        </w:rPr>
        <w:t>کند</w:t>
      </w:r>
      <w:r>
        <w:rPr>
          <w:rtl/>
          <w:lang w:bidi="fa-IR"/>
        </w:rPr>
        <w:t>.</w:t>
      </w:r>
    </w:p>
    <w:p w:rsidR="005C0670" w:rsidRDefault="005C0670" w:rsidP="005C0670">
      <w:pPr>
        <w:bidi/>
        <w:rPr>
          <w:rtl/>
          <w:lang w:bidi="fa-IR"/>
        </w:rPr>
      </w:pPr>
      <w:r>
        <w:rPr>
          <w:rtl/>
          <w:lang w:bidi="fa-IR"/>
        </w:rPr>
        <w:t xml:space="preserve">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اطلاعات دق</w:t>
      </w:r>
      <w:r>
        <w:rPr>
          <w:rFonts w:hint="cs"/>
          <w:rtl/>
          <w:lang w:bidi="fa-IR"/>
        </w:rPr>
        <w:t>ی</w:t>
      </w:r>
      <w:r>
        <w:rPr>
          <w:rFonts w:hint="eastAsia"/>
          <w:rtl/>
          <w:lang w:bidi="fa-IR"/>
        </w:rPr>
        <w:t>ق</w:t>
      </w:r>
      <w:r>
        <w:rPr>
          <w:rtl/>
          <w:lang w:bidi="fa-IR"/>
        </w:rPr>
        <w:t xml:space="preserve"> در مورد ممان ا</w:t>
      </w:r>
      <w:r>
        <w:rPr>
          <w:rFonts w:hint="cs"/>
          <w:rtl/>
          <w:lang w:bidi="fa-IR"/>
        </w:rPr>
        <w:t>ی</w:t>
      </w:r>
      <w:r>
        <w:rPr>
          <w:rFonts w:hint="eastAsia"/>
          <w:rtl/>
          <w:lang w:bidi="fa-IR"/>
        </w:rPr>
        <w:t>نرس</w:t>
      </w:r>
      <w:r>
        <w:rPr>
          <w:rFonts w:hint="cs"/>
          <w:rtl/>
          <w:lang w:bidi="fa-IR"/>
        </w:rPr>
        <w:t>ی</w:t>
      </w:r>
      <w:r>
        <w:rPr>
          <w:rtl/>
          <w:lang w:bidi="fa-IR"/>
        </w:rPr>
        <w:t xml:space="preserve"> به ما کمک م</w:t>
      </w:r>
      <w:r>
        <w:rPr>
          <w:rFonts w:hint="cs"/>
          <w:rtl/>
          <w:lang w:bidi="fa-IR"/>
        </w:rPr>
        <w:t>ی‌</w:t>
      </w:r>
      <w:r>
        <w:rPr>
          <w:rFonts w:hint="eastAsia"/>
          <w:rtl/>
          <w:lang w:bidi="fa-IR"/>
        </w:rPr>
        <w:t>کند</w:t>
      </w:r>
      <w:r>
        <w:rPr>
          <w:rtl/>
          <w:lang w:bidi="fa-IR"/>
        </w:rPr>
        <w:t xml:space="preserve"> تا کنترل‌ها</w:t>
      </w:r>
      <w:r>
        <w:rPr>
          <w:rFonts w:hint="cs"/>
          <w:rtl/>
          <w:lang w:bidi="fa-IR"/>
        </w:rPr>
        <w:t>ی</w:t>
      </w:r>
      <w:r>
        <w:rPr>
          <w:rtl/>
          <w:lang w:bidi="fa-IR"/>
        </w:rPr>
        <w:t xml:space="preserve"> پا</w:t>
      </w:r>
      <w:r>
        <w:rPr>
          <w:rFonts w:hint="cs"/>
          <w:rtl/>
          <w:lang w:bidi="fa-IR"/>
        </w:rPr>
        <w:t>ی</w:t>
      </w:r>
      <w:r>
        <w:rPr>
          <w:rFonts w:hint="eastAsia"/>
          <w:rtl/>
          <w:lang w:bidi="fa-IR"/>
        </w:rPr>
        <w:t>دار</w:t>
      </w:r>
      <w:r>
        <w:rPr>
          <w:rtl/>
          <w:lang w:bidi="fa-IR"/>
        </w:rPr>
        <w:t xml:space="preserve"> و با عملکرد بهتر</w:t>
      </w:r>
      <w:r>
        <w:rPr>
          <w:rFonts w:hint="cs"/>
          <w:rtl/>
          <w:lang w:bidi="fa-IR"/>
        </w:rPr>
        <w:t>ی</w:t>
      </w:r>
      <w:r>
        <w:rPr>
          <w:rtl/>
          <w:lang w:bidi="fa-IR"/>
        </w:rPr>
        <w:t xml:space="preserve"> برا</w:t>
      </w:r>
      <w:r>
        <w:rPr>
          <w:rFonts w:hint="cs"/>
          <w:rtl/>
          <w:lang w:bidi="fa-IR"/>
        </w:rPr>
        <w:t>ی</w:t>
      </w:r>
      <w:r>
        <w:rPr>
          <w:rtl/>
          <w:lang w:bidi="fa-IR"/>
        </w:rPr>
        <w:t xml:space="preserve"> ربات طراح</w:t>
      </w:r>
      <w:r>
        <w:rPr>
          <w:rFonts w:hint="cs"/>
          <w:rtl/>
          <w:lang w:bidi="fa-IR"/>
        </w:rPr>
        <w:t>ی</w:t>
      </w:r>
      <w:r>
        <w:rPr>
          <w:rtl/>
          <w:lang w:bidi="fa-IR"/>
        </w:rPr>
        <w:t xml:space="preserve"> کن</w:t>
      </w:r>
      <w:r>
        <w:rPr>
          <w:rFonts w:hint="cs"/>
          <w:rtl/>
          <w:lang w:bidi="fa-IR"/>
        </w:rPr>
        <w:t>ی</w:t>
      </w:r>
      <w:r>
        <w:rPr>
          <w:rFonts w:hint="eastAsia"/>
          <w:rtl/>
          <w:lang w:bidi="fa-IR"/>
        </w:rPr>
        <w:t>م</w:t>
      </w:r>
      <w:r>
        <w:rPr>
          <w:rtl/>
          <w:lang w:bidi="fa-IR"/>
        </w:rPr>
        <w:t>. ا</w:t>
      </w:r>
      <w:r>
        <w:rPr>
          <w:rFonts w:hint="cs"/>
          <w:rtl/>
          <w:lang w:bidi="fa-IR"/>
        </w:rPr>
        <w:t>ی</w:t>
      </w:r>
      <w:r>
        <w:rPr>
          <w:rFonts w:hint="eastAsia"/>
          <w:rtl/>
          <w:lang w:bidi="fa-IR"/>
        </w:rPr>
        <w:t>ن</w:t>
      </w:r>
      <w:r>
        <w:rPr>
          <w:rtl/>
          <w:lang w:bidi="fa-IR"/>
        </w:rPr>
        <w:t xml:space="preserve"> امر به بهبود کارا</w:t>
      </w:r>
      <w:r>
        <w:rPr>
          <w:rFonts w:hint="cs"/>
          <w:rtl/>
          <w:lang w:bidi="fa-IR"/>
        </w:rPr>
        <w:t>یی</w:t>
      </w:r>
      <w:r>
        <w:rPr>
          <w:rtl/>
          <w:lang w:bidi="fa-IR"/>
        </w:rPr>
        <w:t xml:space="preserve"> و دقت در حرکت ربات منجر م</w:t>
      </w:r>
      <w:r>
        <w:rPr>
          <w:rFonts w:hint="cs"/>
          <w:rtl/>
          <w:lang w:bidi="fa-IR"/>
        </w:rPr>
        <w:t>ی‌</w:t>
      </w:r>
      <w:r>
        <w:rPr>
          <w:rFonts w:hint="eastAsia"/>
          <w:rtl/>
          <w:lang w:bidi="fa-IR"/>
        </w:rPr>
        <w:t>شود</w:t>
      </w:r>
      <w:r>
        <w:rPr>
          <w:rtl/>
          <w:lang w:bidi="fa-IR"/>
        </w:rPr>
        <w:t>.</w:t>
      </w:r>
    </w:p>
    <w:p w:rsidR="005C0670" w:rsidRDefault="005C0670" w:rsidP="005C0670">
      <w:pPr>
        <w:keepNext/>
        <w:bidi/>
        <w:jc w:val="center"/>
        <w:rPr>
          <w:color w:val="auto"/>
        </w:rPr>
      </w:pPr>
      <w:r>
        <w:rPr>
          <w:noProof/>
        </w:rPr>
        <w:lastRenderedPageBreak/>
        <w:drawing>
          <wp:inline distT="0" distB="0" distL="0" distR="0" wp14:anchorId="01481F93" wp14:editId="46EFFB7B">
            <wp:extent cx="2320290" cy="3898900"/>
            <wp:effectExtent l="0" t="0" r="0" b="0"/>
            <wp:docPr id="67923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320290" cy="3898900"/>
                    </a:xfrm>
                    <a:prstGeom prst="rect">
                      <a:avLst/>
                    </a:prstGeom>
                    <a:noFill/>
                    <a:ln>
                      <a:noFill/>
                    </a:ln>
                  </pic:spPr>
                </pic:pic>
              </a:graphicData>
            </a:graphic>
          </wp:inline>
        </w:drawing>
      </w:r>
    </w:p>
    <w:p w:rsidR="005C0670" w:rsidRDefault="005C0670" w:rsidP="005C0670">
      <w:pPr>
        <w:pStyle w:val="Caption"/>
        <w:bidi/>
        <w:jc w:val="center"/>
        <w:rPr>
          <w:i/>
          <w:iCs/>
          <w:lang w:bidi="fa-IR"/>
        </w:rPr>
      </w:pPr>
      <w:r>
        <w:rPr>
          <w:rFonts w:hint="cs"/>
          <w:rtl/>
          <w:lang w:bidi="fa-IR"/>
        </w:rPr>
        <w:t xml:space="preserve">جسم سلب، با جرم </w:t>
      </w:r>
      <w:r>
        <w:rPr>
          <w:lang w:bidi="fa-IR"/>
        </w:rPr>
        <w:t>M</w:t>
      </w:r>
      <w:r>
        <w:rPr>
          <w:rFonts w:hint="cs"/>
          <w:rtl/>
          <w:lang w:bidi="fa-IR"/>
        </w:rPr>
        <w:t xml:space="preserve">، آویخته از نقطه‌ی </w:t>
      </w:r>
      <w:r>
        <w:rPr>
          <w:lang w:bidi="fa-IR"/>
        </w:rPr>
        <w:t>P</w:t>
      </w:r>
      <w:r>
        <w:rPr>
          <w:rFonts w:hint="cs"/>
          <w:rtl/>
          <w:lang w:bidi="fa-IR"/>
        </w:rPr>
        <w:t xml:space="preserve"> و با مرکز جرم </w:t>
      </w:r>
      <w:r>
        <w:rPr>
          <w:lang w:bidi="fa-IR"/>
        </w:rPr>
        <w:t>C</w:t>
      </w:r>
      <w:r>
        <w:rPr>
          <w:rFonts w:hint="cs"/>
          <w:rtl/>
          <w:lang w:bidi="fa-IR"/>
        </w:rPr>
        <w:t xml:space="preserve"> در فاصله‌ی </w:t>
      </w:r>
      <w:r>
        <w:rPr>
          <w:lang w:bidi="fa-IR"/>
        </w:rPr>
        <w:t>d</w:t>
      </w:r>
      <w:r>
        <w:rPr>
          <w:rFonts w:hint="cs"/>
          <w:rtl/>
          <w:lang w:bidi="fa-IR"/>
        </w:rPr>
        <w:t xml:space="preserve"> از نقطه‌ی </w:t>
      </w:r>
      <w:r>
        <w:rPr>
          <w:lang w:bidi="fa-IR"/>
        </w:rPr>
        <w:t>P</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Tr="001C2102">
        <w:tc>
          <w:tcPr>
            <w:tcW w:w="4316" w:type="dxa"/>
            <w:vAlign w:val="center"/>
            <w:hideMark/>
          </w:tcPr>
          <w:p w:rsidR="005C0670" w:rsidRDefault="005C0670" w:rsidP="001C2102">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cs"/>
                <w:noProof/>
                <w:sz w:val="20"/>
                <w:szCs w:val="24"/>
                <w:rtl/>
              </w:rPr>
              <w:t>‏1</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rFonts w:hint="cs"/>
                <w:noProof/>
                <w:sz w:val="20"/>
                <w:szCs w:val="24"/>
                <w:rtl/>
              </w:rPr>
              <w:t>1</w:t>
            </w:r>
            <w:r>
              <w:rPr>
                <w:rFonts w:hint="cs"/>
                <w:sz w:val="20"/>
                <w:szCs w:val="24"/>
                <w:rtl/>
              </w:rPr>
              <w:fldChar w:fldCharType="end"/>
            </w:r>
            <w:r>
              <w:rPr>
                <w:rFonts w:hint="cs"/>
                <w:sz w:val="20"/>
                <w:szCs w:val="24"/>
                <w:rtl/>
              </w:rPr>
              <w:t>)</w:t>
            </w:r>
          </w:p>
        </w:tc>
        <w:tc>
          <w:tcPr>
            <w:tcW w:w="4957" w:type="dxa"/>
            <w:hideMark/>
          </w:tcPr>
          <w:p w:rsidR="005C0670" w:rsidRDefault="005C0670" w:rsidP="001C2102">
            <w:pPr>
              <w:bidi/>
              <w:spacing w:after="0" w:line="240" w:lineRule="auto"/>
              <w:rPr>
                <w:rFonts w:eastAsiaTheme="minorEastAsia"/>
                <w:sz w:val="28"/>
                <w:rtl/>
                <w:lang w:bidi="fa-IR"/>
              </w:rPr>
            </w:pPr>
            <m:oMathPara>
              <m:oMathParaPr>
                <m:jc m:val="left"/>
              </m:oMathParaPr>
              <m:oMath>
                <m:r>
                  <w:rPr>
                    <w:rFonts w:ascii="Cambria Math" w:hAnsi="Cambria Math"/>
                    <w:lang w:bidi="fa-IR"/>
                  </w:rPr>
                  <m:t>T=2π</m:t>
                </m:r>
                <m:rad>
                  <m:radPr>
                    <m:degHide m:val="1"/>
                    <m:ctrlPr>
                      <w:rPr>
                        <w:rFonts w:ascii="Cambria Math" w:hAnsi="Cambria Math"/>
                        <w:i/>
                        <w:lang w:bidi="fa-IR"/>
                      </w:rPr>
                    </m:ctrlPr>
                  </m:radPr>
                  <m:deg/>
                  <m:e>
                    <m:f>
                      <m:fPr>
                        <m:ctrlPr>
                          <w:rPr>
                            <w:rFonts w:ascii="Cambria Math" w:hAnsi="Cambria Math"/>
                            <w:i/>
                            <w:lang w:bidi="fa-IR"/>
                          </w:rPr>
                        </m:ctrlPr>
                      </m:fPr>
                      <m:num>
                        <m:r>
                          <w:rPr>
                            <w:rFonts w:ascii="Cambria Math" w:hAnsi="Cambria Math"/>
                            <w:lang w:bidi="fa-IR"/>
                          </w:rPr>
                          <m:t>J</m:t>
                        </m:r>
                      </m:num>
                      <m:den>
                        <m:r>
                          <w:rPr>
                            <w:rFonts w:ascii="Cambria Math" w:hAnsi="Cambria Math"/>
                            <w:lang w:bidi="fa-IR"/>
                          </w:rPr>
                          <m:t>Mgd</m:t>
                        </m:r>
                      </m:den>
                    </m:f>
                  </m:e>
                </m:rad>
              </m:oMath>
            </m:oMathPara>
          </w:p>
        </w:tc>
      </w:tr>
    </w:tbl>
    <w:p w:rsidR="005C0670" w:rsidRDefault="005C0670" w:rsidP="005C0670">
      <w:pPr>
        <w:bidi/>
        <w:rPr>
          <w:rFonts w:asciiTheme="majorBidi" w:eastAsiaTheme="minorEastAsia" w:hAnsiTheme="majorBidi"/>
          <w:rtl/>
          <w:lang w:bidi="fa-IR"/>
        </w:rPr>
      </w:pPr>
      <w:r>
        <w:rPr>
          <w:rFonts w:eastAsiaTheme="minorEastAsia" w:hint="cs"/>
          <w:rtl/>
          <w:lang w:bidi="fa-IR"/>
        </w:rPr>
        <w:t xml:space="preserve">مقدار </w:t>
      </w:r>
      <m:oMath>
        <m:r>
          <w:rPr>
            <w:rFonts w:ascii="Cambria Math" w:hAnsi="Cambria Math"/>
            <w:lang w:bidi="fa-IR"/>
          </w:rPr>
          <m:t>T</m:t>
        </m:r>
      </m:oMath>
      <w:r>
        <w:rPr>
          <w:rFonts w:eastAsiaTheme="minorEastAsia" w:hint="cs"/>
          <w:rtl/>
          <w:lang w:bidi="fa-IR"/>
        </w:rPr>
        <w:t xml:space="preserve"> برابر با دوره تناوب</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Tr="001C2102">
        <w:tc>
          <w:tcPr>
            <w:tcW w:w="4316" w:type="dxa"/>
            <w:vAlign w:val="center"/>
            <w:hideMark/>
          </w:tcPr>
          <w:p w:rsidR="005C0670" w:rsidRDefault="005C0670" w:rsidP="001C2102">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cs"/>
                <w:noProof/>
                <w:sz w:val="20"/>
                <w:szCs w:val="24"/>
                <w:rtl/>
              </w:rPr>
              <w:t>‏1</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rFonts w:hint="cs"/>
                <w:noProof/>
                <w:sz w:val="20"/>
                <w:szCs w:val="24"/>
                <w:rtl/>
              </w:rPr>
              <w:t>2</w:t>
            </w:r>
            <w:r>
              <w:rPr>
                <w:rFonts w:hint="cs"/>
                <w:sz w:val="20"/>
                <w:szCs w:val="24"/>
                <w:rtl/>
              </w:rPr>
              <w:fldChar w:fldCharType="end"/>
            </w:r>
            <w:r>
              <w:rPr>
                <w:rFonts w:hint="cs"/>
                <w:sz w:val="20"/>
                <w:szCs w:val="24"/>
                <w:rtl/>
              </w:rPr>
              <w:t>)</w:t>
            </w:r>
          </w:p>
        </w:tc>
        <w:tc>
          <w:tcPr>
            <w:tcW w:w="4957" w:type="dxa"/>
            <w:hideMark/>
          </w:tcPr>
          <w:p w:rsidR="005C0670" w:rsidRDefault="005C0670" w:rsidP="001C2102">
            <w:pPr>
              <w:bidi/>
              <w:spacing w:after="0" w:line="240" w:lineRule="auto"/>
              <w:rPr>
                <w:rFonts w:eastAsiaTheme="minorEastAsia"/>
                <w:sz w:val="28"/>
                <w:rtl/>
                <w:lang w:bidi="fa-IR"/>
              </w:rPr>
            </w:pPr>
            <m:oMathPara>
              <m:oMathParaPr>
                <m:jc m:val="left"/>
              </m:oMathParaPr>
              <m:oMath>
                <m:r>
                  <w:rPr>
                    <w:rFonts w:ascii="Cambria Math" w:hAnsi="Cambria Math"/>
                    <w:lang w:bidi="fa-IR"/>
                  </w:rPr>
                  <m:t>J=</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2</m:t>
                        </m:r>
                      </m:sup>
                    </m:sSup>
                    <m:r>
                      <w:rPr>
                        <w:rFonts w:ascii="Cambria Math" w:hAnsi="Cambria Math"/>
                        <w:lang w:bidi="fa-IR"/>
                      </w:rPr>
                      <m:t>Mgd</m:t>
                    </m:r>
                  </m:num>
                  <m:den>
                    <m:r>
                      <w:rPr>
                        <w:rFonts w:ascii="Cambria Math" w:hAnsi="Cambria Math"/>
                        <w:lang w:bidi="fa-IR"/>
                      </w:rPr>
                      <m:t>4</m:t>
                    </m:r>
                    <m:sSup>
                      <m:sSupPr>
                        <m:ctrlPr>
                          <w:rPr>
                            <w:rFonts w:ascii="Cambria Math" w:hAnsi="Cambria Math"/>
                            <w:i/>
                            <w:lang w:bidi="fa-IR"/>
                          </w:rPr>
                        </m:ctrlPr>
                      </m:sSupPr>
                      <m:e>
                        <m:r>
                          <w:rPr>
                            <w:rFonts w:ascii="Cambria Math" w:hAnsi="Cambria Math"/>
                            <w:lang w:bidi="fa-IR"/>
                          </w:rPr>
                          <m:t>π</m:t>
                        </m:r>
                      </m:e>
                      <m:sup>
                        <m:r>
                          <w:rPr>
                            <w:rFonts w:ascii="Cambria Math" w:hAnsi="Cambria Math"/>
                            <w:lang w:bidi="fa-IR"/>
                          </w:rPr>
                          <m:t>2</m:t>
                        </m:r>
                      </m:sup>
                    </m:sSup>
                  </m:den>
                </m:f>
              </m:oMath>
            </m:oMathPara>
          </w:p>
        </w:tc>
      </w:tr>
    </w:tbl>
    <w:p w:rsidR="005C0670" w:rsidRDefault="005C0670" w:rsidP="005C0670">
      <w:pPr>
        <w:bidi/>
        <w:ind w:firstLine="0"/>
        <w:rPr>
          <w:rtl/>
          <w:lang w:bidi="fa-IR"/>
        </w:rPr>
      </w:pPr>
    </w:p>
    <w:p w:rsidR="005C0670" w:rsidRDefault="005C0670" w:rsidP="005C0670">
      <w:pPr>
        <w:bidi/>
        <w:ind w:firstLine="0"/>
        <w:rPr>
          <w:rtl/>
          <w:lang w:bidi="fa-IR"/>
        </w:rPr>
      </w:pPr>
      <w:r>
        <w:rPr>
          <w:rFonts w:hint="cs"/>
          <w:rtl/>
          <w:lang w:bidi="fa-IR"/>
        </w:rPr>
        <w:t xml:space="preserve">با در نظر داشتن فرمول های فوق، آزمایشی ترتیب داده شد تا مقدار تقریبی ممان اینرسی ربات به دست آید. به این گونه که ربات را به سیم از یک نقطه </w:t>
      </w:r>
      <w:r w:rsidRPr="00E67185">
        <w:rPr>
          <w:rtl/>
          <w:lang w:bidi="fa-IR"/>
        </w:rPr>
        <w:t>تک</w:t>
      </w:r>
      <w:r w:rsidRPr="00E67185">
        <w:rPr>
          <w:rFonts w:hint="cs"/>
          <w:rtl/>
          <w:lang w:bidi="fa-IR"/>
        </w:rPr>
        <w:t>ی</w:t>
      </w:r>
      <w:r w:rsidRPr="00E67185">
        <w:rPr>
          <w:rFonts w:hint="eastAsia"/>
          <w:rtl/>
          <w:lang w:bidi="fa-IR"/>
        </w:rPr>
        <w:t>ه‌گاه</w:t>
      </w:r>
      <w:r>
        <w:rPr>
          <w:rFonts w:hint="cs"/>
          <w:rtl/>
          <w:lang w:bidi="fa-IR"/>
        </w:rPr>
        <w:t xml:space="preserve"> آویزان کرده و آن را از محور خود، شش درجه منحرف کردیم تا ربات به تناوب بیوفتد. زمان رفت و برگشت (دورره تناوب) به دفعات و با دقت اندازه‌گیری گرردید.</w:t>
      </w:r>
    </w:p>
    <w:p w:rsidR="005C0670" w:rsidRDefault="005C0670" w:rsidP="005C0670">
      <w:pPr>
        <w:bidi/>
        <w:ind w:firstLine="0"/>
        <w:jc w:val="center"/>
        <w:rPr>
          <w:rtl/>
          <w:lang w:bidi="fa-IR"/>
        </w:rPr>
      </w:pPr>
      <w:r>
        <w:rPr>
          <w:noProof/>
        </w:rPr>
        <w:lastRenderedPageBreak/>
        <w:drawing>
          <wp:inline distT="0" distB="0" distL="0" distR="0" wp14:anchorId="7F8F768C" wp14:editId="3DC3CE7F">
            <wp:extent cx="2201900" cy="34290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34615" r="34616" b="14766"/>
                    <a:stretch/>
                  </pic:blipFill>
                  <pic:spPr bwMode="auto">
                    <a:xfrm>
                      <a:off x="0" y="0"/>
                      <a:ext cx="2207807" cy="3438199"/>
                    </a:xfrm>
                    <a:prstGeom prst="rect">
                      <a:avLst/>
                    </a:prstGeom>
                    <a:ln>
                      <a:noFill/>
                    </a:ln>
                    <a:extLst>
                      <a:ext uri="{53640926-AAD7-44D8-BBD7-CCE9431645EC}">
                        <a14:shadowObscured xmlns:a14="http://schemas.microsoft.com/office/drawing/2010/main"/>
                      </a:ext>
                    </a:extLst>
                  </pic:spPr>
                </pic:pic>
              </a:graphicData>
            </a:graphic>
          </wp:inline>
        </w:drawing>
      </w:r>
    </w:p>
    <w:p w:rsidR="005C0670" w:rsidRDefault="005C0670" w:rsidP="005C0670">
      <w:pPr>
        <w:pStyle w:val="Heading4"/>
        <w:numPr>
          <w:ilvl w:val="3"/>
          <w:numId w:val="2"/>
        </w:numPr>
        <w:rPr>
          <w:szCs w:val="32"/>
          <w:rtl/>
        </w:rPr>
      </w:pPr>
      <w:r w:rsidRPr="003B1474">
        <w:rPr>
          <w:rFonts w:hint="cs"/>
          <w:rtl/>
        </w:rPr>
        <w:t>ثابت گشتاور موتور</w:t>
      </w:r>
      <w:r>
        <w:rPr>
          <w:rFonts w:hint="cs"/>
          <w:rtl/>
        </w:rPr>
        <w:t xml:space="preserve"> </w:t>
      </w:r>
      <m:oMath>
        <m:sSub>
          <m:sSubPr>
            <m:ctrlPr>
              <w:rPr>
                <w:rFonts w:ascii="Cambria Math" w:hAnsi="Cambria Math"/>
                <w:i/>
                <w:szCs w:val="32"/>
              </w:rPr>
            </m:ctrlPr>
          </m:sSubPr>
          <m:e>
            <m:r>
              <m:rPr>
                <m:sty m:val="bi"/>
              </m:rPr>
              <w:rPr>
                <w:rFonts w:ascii="Cambria Math" w:hAnsi="Cambria Math"/>
                <w:szCs w:val="32"/>
              </w:rPr>
              <m:t>k</m:t>
            </m:r>
          </m:e>
          <m:sub>
            <m:r>
              <m:rPr>
                <m:sty m:val="bi"/>
              </m:rPr>
              <w:rPr>
                <w:rFonts w:ascii="Cambria Math" w:hAnsi="Cambria Math"/>
                <w:szCs w:val="32"/>
              </w:rPr>
              <m:t>τ</m:t>
            </m:r>
          </m:sub>
        </m:sSub>
      </m:oMath>
    </w:p>
    <w:p w:rsidR="005C0670" w:rsidRDefault="005C0670" w:rsidP="005C0670">
      <w:pPr>
        <w:bidi/>
        <w:rPr>
          <w:lang w:bidi="fa-IR"/>
        </w:rPr>
      </w:pPr>
      <w:r>
        <w:rPr>
          <w:rtl/>
          <w:lang w:bidi="fa-IR"/>
        </w:rPr>
        <w:t xml:space="preserve">ثابت گشتاور موتور </w:t>
      </w:r>
      <w:r>
        <w:rPr>
          <w:rFonts w:hint="cs"/>
          <w:rtl/>
          <w:lang w:bidi="fa-IR"/>
        </w:rPr>
        <w:t>ی</w:t>
      </w:r>
      <w:r>
        <w:rPr>
          <w:rFonts w:hint="eastAsia"/>
          <w:rtl/>
          <w:lang w:bidi="fa-IR"/>
        </w:rPr>
        <w:t>ا</w:t>
      </w:r>
      <w:r>
        <w:rPr>
          <w:rtl/>
          <w:lang w:bidi="fa-IR"/>
        </w:rPr>
        <w:t xml:space="preserve"> "کنترل ثابت گشتاور" به عنوان </w:t>
      </w:r>
      <w:r>
        <w:rPr>
          <w:lang w:bidi="fa-IR"/>
        </w:rPr>
        <w:t>kτ</w:t>
      </w:r>
      <w:r>
        <w:rPr>
          <w:rtl/>
          <w:lang w:bidi="fa-IR"/>
        </w:rPr>
        <w:t xml:space="preserve"> نما</w:t>
      </w:r>
      <w:r>
        <w:rPr>
          <w:rFonts w:hint="cs"/>
          <w:rtl/>
          <w:lang w:bidi="fa-IR"/>
        </w:rPr>
        <w:t>ی</w:t>
      </w:r>
      <w:r>
        <w:rPr>
          <w:rFonts w:hint="eastAsia"/>
          <w:rtl/>
          <w:lang w:bidi="fa-IR"/>
        </w:rPr>
        <w:t>انگر</w:t>
      </w:r>
      <w:r>
        <w:rPr>
          <w:rtl/>
          <w:lang w:bidi="fa-IR"/>
        </w:rPr>
        <w:t xml:space="preserve"> </w:t>
      </w:r>
      <w:r>
        <w:rPr>
          <w:rFonts w:hint="cs"/>
          <w:rtl/>
          <w:lang w:bidi="fa-IR"/>
        </w:rPr>
        <w:t>ی</w:t>
      </w:r>
      <w:r>
        <w:rPr>
          <w:rFonts w:hint="eastAsia"/>
          <w:rtl/>
          <w:lang w:bidi="fa-IR"/>
        </w:rPr>
        <w:t>ک</w:t>
      </w:r>
      <w:r>
        <w:rPr>
          <w:rtl/>
          <w:lang w:bidi="fa-IR"/>
        </w:rPr>
        <w:t xml:space="preserve"> پارامتر مهم در مدل‌ساز</w:t>
      </w:r>
      <w:r>
        <w:rPr>
          <w:rFonts w:hint="cs"/>
          <w:rtl/>
          <w:lang w:bidi="fa-IR"/>
        </w:rPr>
        <w:t>ی</w:t>
      </w:r>
      <w:r>
        <w:rPr>
          <w:rtl/>
          <w:lang w:bidi="fa-IR"/>
        </w:rPr>
        <w:t xml:space="preserve"> موتورها است. ا</w:t>
      </w:r>
      <w:r>
        <w:rPr>
          <w:rFonts w:hint="cs"/>
          <w:rtl/>
          <w:lang w:bidi="fa-IR"/>
        </w:rPr>
        <w:t>ی</w:t>
      </w:r>
      <w:r>
        <w:rPr>
          <w:rFonts w:hint="eastAsia"/>
          <w:rtl/>
          <w:lang w:bidi="fa-IR"/>
        </w:rPr>
        <w:t>ن</w:t>
      </w:r>
      <w:r>
        <w:rPr>
          <w:rtl/>
          <w:lang w:bidi="fa-IR"/>
        </w:rPr>
        <w:t xml:space="preserve"> پارامتر، نسبت گشتاور تول</w:t>
      </w:r>
      <w:r>
        <w:rPr>
          <w:rFonts w:hint="cs"/>
          <w:rtl/>
          <w:lang w:bidi="fa-IR"/>
        </w:rPr>
        <w:t>ی</w:t>
      </w:r>
      <w:r>
        <w:rPr>
          <w:rFonts w:hint="eastAsia"/>
          <w:rtl/>
          <w:lang w:bidi="fa-IR"/>
        </w:rPr>
        <w:t>د</w:t>
      </w:r>
      <w:r>
        <w:rPr>
          <w:rFonts w:hint="cs"/>
          <w:rtl/>
          <w:lang w:bidi="fa-IR"/>
        </w:rPr>
        <w:t>ی</w:t>
      </w:r>
      <w:r>
        <w:rPr>
          <w:rtl/>
          <w:lang w:bidi="fa-IR"/>
        </w:rPr>
        <w:t xml:space="preserve"> توسط موتور به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موتور را نشان م</w:t>
      </w:r>
      <w:r>
        <w:rPr>
          <w:rFonts w:hint="cs"/>
          <w:rtl/>
          <w:lang w:bidi="fa-IR"/>
        </w:rPr>
        <w:t>ی‌</w:t>
      </w:r>
      <w:r>
        <w:rPr>
          <w:rFonts w:hint="eastAsia"/>
          <w:rtl/>
          <w:lang w:bidi="fa-IR"/>
        </w:rPr>
        <w:t>دهد</w:t>
      </w:r>
      <w:r>
        <w:rPr>
          <w:rtl/>
          <w:lang w:bidi="fa-IR"/>
        </w:rPr>
        <w:t>. به عبارت د</w:t>
      </w:r>
      <w:r>
        <w:rPr>
          <w:rFonts w:hint="cs"/>
          <w:rtl/>
          <w:lang w:bidi="fa-IR"/>
        </w:rPr>
        <w:t>ی</w:t>
      </w:r>
      <w:r>
        <w:rPr>
          <w:rFonts w:hint="eastAsia"/>
          <w:rtl/>
          <w:lang w:bidi="fa-IR"/>
        </w:rPr>
        <w:t>گر،</w:t>
      </w:r>
      <w:r>
        <w:rPr>
          <w:rtl/>
          <w:lang w:bidi="fa-IR"/>
        </w:rPr>
        <w:t xml:space="preserve"> </w:t>
      </w:r>
      <w:r>
        <w:rPr>
          <w:lang w:bidi="fa-IR"/>
        </w:rPr>
        <w:t>kτ</w:t>
      </w:r>
      <w:r>
        <w:rPr>
          <w:rtl/>
          <w:lang w:bidi="fa-IR"/>
        </w:rPr>
        <w:t xml:space="preserve"> به نسبت گشتاور (</w:t>
      </w:r>
      <w:r>
        <w:rPr>
          <w:lang w:bidi="fa-IR"/>
        </w:rPr>
        <w:t>T</w:t>
      </w:r>
      <w:r>
        <w:rPr>
          <w:rtl/>
          <w:lang w:bidi="fa-IR"/>
        </w:rPr>
        <w:t>) به جر</w:t>
      </w:r>
      <w:r>
        <w:rPr>
          <w:rFonts w:hint="cs"/>
          <w:rtl/>
          <w:lang w:bidi="fa-IR"/>
        </w:rPr>
        <w:t>ی</w:t>
      </w:r>
      <w:r>
        <w:rPr>
          <w:rFonts w:hint="eastAsia"/>
          <w:rtl/>
          <w:lang w:bidi="fa-IR"/>
        </w:rPr>
        <w:t>ان</w:t>
      </w:r>
      <w:r>
        <w:rPr>
          <w:rtl/>
          <w:lang w:bidi="fa-IR"/>
        </w:rPr>
        <w:t xml:space="preserve"> (</w:t>
      </w:r>
      <w:r>
        <w:rPr>
          <w:lang w:bidi="fa-IR"/>
        </w:rPr>
        <w:t>I</w:t>
      </w:r>
      <w:r>
        <w:rPr>
          <w:rtl/>
          <w:lang w:bidi="fa-IR"/>
        </w:rPr>
        <w:t xml:space="preserve">) در </w:t>
      </w:r>
      <w:r>
        <w:rPr>
          <w:rFonts w:hint="cs"/>
          <w:rtl/>
          <w:lang w:bidi="fa-IR"/>
        </w:rPr>
        <w:t>ی</w:t>
      </w:r>
      <w:r>
        <w:rPr>
          <w:rFonts w:hint="eastAsia"/>
          <w:rtl/>
          <w:lang w:bidi="fa-IR"/>
        </w:rPr>
        <w:t>ک</w:t>
      </w:r>
      <w:r>
        <w:rPr>
          <w:rtl/>
          <w:lang w:bidi="fa-IR"/>
        </w:rPr>
        <w:t xml:space="preserve"> موتور م</w:t>
      </w:r>
      <w:r>
        <w:rPr>
          <w:rFonts w:hint="eastAsia"/>
          <w:rtl/>
          <w:lang w:bidi="fa-IR"/>
        </w:rPr>
        <w:t>شخص</w:t>
      </w:r>
      <w:r>
        <w:rPr>
          <w:rtl/>
          <w:lang w:bidi="fa-IR"/>
        </w:rPr>
        <w:t xml:space="preserve"> اشاره دارد.</w:t>
      </w:r>
    </w:p>
    <w:p w:rsidR="005C0670" w:rsidRDefault="005C0670" w:rsidP="005C0670">
      <w:pPr>
        <w:bidi/>
        <w:rPr>
          <w:lang w:bidi="fa-IR"/>
        </w:rPr>
      </w:pPr>
    </w:p>
    <w:p w:rsidR="005C0670" w:rsidRDefault="005C0670" w:rsidP="005C0670">
      <w:pPr>
        <w:bidi/>
        <w:rPr>
          <w:lang w:bidi="fa-IR"/>
        </w:rPr>
      </w:pPr>
      <w:r>
        <w:rPr>
          <w:rFonts w:hint="eastAsia"/>
          <w:rtl/>
          <w:lang w:bidi="fa-IR"/>
        </w:rPr>
        <w:t>رابطه</w:t>
      </w:r>
      <w:r>
        <w:rPr>
          <w:rtl/>
          <w:lang w:bidi="fa-IR"/>
        </w:rPr>
        <w:t xml:space="preserve"> ر</w:t>
      </w:r>
      <w:r>
        <w:rPr>
          <w:rFonts w:hint="cs"/>
          <w:rtl/>
          <w:lang w:bidi="fa-IR"/>
        </w:rPr>
        <w:t>ی</w:t>
      </w:r>
      <w:r>
        <w:rPr>
          <w:rFonts w:hint="eastAsia"/>
          <w:rtl/>
          <w:lang w:bidi="fa-IR"/>
        </w:rPr>
        <w:t>اض</w:t>
      </w:r>
      <w:r>
        <w:rPr>
          <w:rFonts w:hint="cs"/>
          <w:rtl/>
          <w:lang w:bidi="fa-IR"/>
        </w:rPr>
        <w:t>ی</w:t>
      </w:r>
      <w:r>
        <w:rPr>
          <w:rtl/>
          <w:lang w:bidi="fa-IR"/>
        </w:rPr>
        <w:t xml:space="preserve"> برا</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متغ</w:t>
      </w:r>
      <w:r>
        <w:rPr>
          <w:rFonts w:hint="cs"/>
          <w:rtl/>
          <w:lang w:bidi="fa-IR"/>
        </w:rPr>
        <w:t>ی</w:t>
      </w:r>
      <w:r>
        <w:rPr>
          <w:rFonts w:hint="eastAsia"/>
          <w:rtl/>
          <w:lang w:bidi="fa-IR"/>
        </w:rPr>
        <w:t>ر</w:t>
      </w:r>
      <w:r>
        <w:rPr>
          <w:rtl/>
          <w:lang w:bidi="fa-IR"/>
        </w:rPr>
        <w:t xml:space="preserve"> به صورت ز</w:t>
      </w:r>
      <w:r>
        <w:rPr>
          <w:rFonts w:hint="cs"/>
          <w:rtl/>
          <w:lang w:bidi="fa-IR"/>
        </w:rPr>
        <w:t>ی</w:t>
      </w:r>
      <w:r>
        <w:rPr>
          <w:rFonts w:hint="eastAsia"/>
          <w:rtl/>
          <w:lang w:bidi="fa-IR"/>
        </w:rPr>
        <w:t>ر</w:t>
      </w:r>
      <w:r>
        <w:rPr>
          <w:rtl/>
          <w:lang w:bidi="fa-IR"/>
        </w:rPr>
        <w:t xml:space="preserve"> است:</w:t>
      </w:r>
    </w:p>
    <w:tbl>
      <w:tblPr>
        <w:tblStyle w:val="TableGrid"/>
        <w:bidiVisual/>
        <w:tblW w:w="927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Tr="001C2102">
        <w:tc>
          <w:tcPr>
            <w:tcW w:w="4316" w:type="dxa"/>
            <w:vAlign w:val="center"/>
          </w:tcPr>
          <w:p w:rsidR="005C0670" w:rsidRDefault="005C0670" w:rsidP="001C2102">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w:t>
            </w:r>
            <w:r>
              <w:rPr>
                <w:rFonts w:hint="cs"/>
                <w:noProof/>
                <w:sz w:val="20"/>
                <w:szCs w:val="24"/>
                <w:rtl/>
              </w:rPr>
              <w:t>1</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rFonts w:hint="cs"/>
                <w:sz w:val="20"/>
                <w:szCs w:val="24"/>
                <w:rtl/>
              </w:rPr>
              <w:t>)</w:t>
            </w:r>
          </w:p>
        </w:tc>
        <w:tc>
          <w:tcPr>
            <w:tcW w:w="4957" w:type="dxa"/>
          </w:tcPr>
          <w:p w:rsidR="005C0670" w:rsidRPr="003B1474" w:rsidRDefault="006119C0" w:rsidP="001C2102">
            <w:pPr>
              <w:bidi/>
              <w:rPr>
                <w:rFonts w:eastAsiaTheme="minorEastAsia"/>
                <w:rtl/>
                <w:lang w:bidi="fa-IR"/>
              </w:rPr>
            </w:pPr>
            <m:oMathPara>
              <m:oMathParaPr>
                <m:jc m:val="left"/>
              </m:oMathParaPr>
              <m:oMath>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r>
                  <w:rPr>
                    <w:rFonts w:ascii="Cambria Math" w:eastAsiaTheme="minorEastAsia" w:hAnsi="Cambria Math"/>
                    <w:lang w:bidi="fa-IR"/>
                  </w:rPr>
                  <m:t>τ⇒</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r>
                  <w:rPr>
                    <w:rFonts w:ascii="Cambria Math" w:eastAsiaTheme="minorEastAsia" w:hAnsi="Cambria Math"/>
                    <w:lang w:bidi="fa-IR"/>
                  </w:rPr>
                  <m:t>=</m:t>
                </m:r>
                <m:f>
                  <m:fPr>
                    <m:ctrlPr>
                      <w:rPr>
                        <w:rFonts w:ascii="Cambria Math" w:eastAsiaTheme="minorEastAsia" w:hAnsi="Cambria Math"/>
                        <w:i/>
                        <w:lang w:bidi="fa-IR"/>
                      </w:rPr>
                    </m:ctrlPr>
                  </m:fPr>
                  <m:num>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num>
                  <m:den>
                    <m:r>
                      <w:rPr>
                        <w:rFonts w:ascii="Cambria Math" w:eastAsiaTheme="minorEastAsia" w:hAnsi="Cambria Math"/>
                        <w:lang w:bidi="fa-IR"/>
                      </w:rPr>
                      <m:t>τ</m:t>
                    </m:r>
                  </m:den>
                </m:f>
              </m:oMath>
            </m:oMathPara>
          </w:p>
        </w:tc>
      </w:tr>
      <w:tr w:rsidR="005C0670" w:rsidTr="001C2102">
        <w:trPr>
          <w:trHeight w:val="604"/>
        </w:trPr>
        <w:tc>
          <w:tcPr>
            <w:tcW w:w="4316" w:type="dxa"/>
            <w:vAlign w:val="center"/>
          </w:tcPr>
          <w:p w:rsidR="005C0670" w:rsidRPr="00A44011" w:rsidRDefault="005C0670" w:rsidP="001C2102">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w:t>
            </w:r>
            <w:r>
              <w:rPr>
                <w:rFonts w:hint="cs"/>
                <w:noProof/>
                <w:sz w:val="20"/>
                <w:szCs w:val="24"/>
                <w:rtl/>
              </w:rPr>
              <w:t>1</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rFonts w:hint="cs"/>
                <w:sz w:val="20"/>
                <w:szCs w:val="24"/>
                <w:rtl/>
              </w:rPr>
              <w:t>)</w:t>
            </w:r>
          </w:p>
        </w:tc>
        <w:tc>
          <w:tcPr>
            <w:tcW w:w="4957" w:type="dxa"/>
          </w:tcPr>
          <w:p w:rsidR="005C0670" w:rsidRPr="003B1474" w:rsidRDefault="005C0670" w:rsidP="001C2102">
            <w:pPr>
              <w:bidi/>
              <w:rPr>
                <w:rFonts w:eastAsiaTheme="minorEastAsia"/>
                <w:lang w:bidi="fa-IR"/>
              </w:rPr>
            </w:pPr>
            <m:oMathPara>
              <m:oMathParaPr>
                <m:jc m:val="left"/>
              </m:oMathParaPr>
              <m:oMath>
                <m:r>
                  <w:rPr>
                    <w:rFonts w:ascii="Cambria Math" w:eastAsiaTheme="minorEastAsia" w:hAnsi="Cambria Math"/>
                    <w:lang w:bidi="fa-IR"/>
                  </w:rPr>
                  <m:t>τ=mg</m:t>
                </m:r>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sh</m:t>
                    </m:r>
                  </m:sub>
                </m:sSub>
              </m:oMath>
            </m:oMathPara>
          </w:p>
        </w:tc>
      </w:tr>
    </w:tbl>
    <w:p w:rsidR="005C0670" w:rsidRDefault="005C0670" w:rsidP="005C0670">
      <w:pPr>
        <w:bidi/>
        <w:rPr>
          <w:lang w:bidi="fa-IR"/>
        </w:rPr>
      </w:pPr>
      <w:r>
        <w:rPr>
          <w:rFonts w:hint="eastAsia"/>
          <w:rtl/>
          <w:lang w:bidi="fa-IR"/>
        </w:rPr>
        <w:t>که</w:t>
      </w:r>
      <w:r>
        <w:rPr>
          <w:rtl/>
          <w:lang w:bidi="fa-IR"/>
        </w:rPr>
        <w:t xml:space="preserve"> در ا</w:t>
      </w:r>
      <w:r>
        <w:rPr>
          <w:rFonts w:hint="cs"/>
          <w:rtl/>
          <w:lang w:bidi="fa-IR"/>
        </w:rPr>
        <w:t>ی</w:t>
      </w:r>
      <w:r>
        <w:rPr>
          <w:rFonts w:hint="eastAsia"/>
          <w:rtl/>
          <w:lang w:bidi="fa-IR"/>
        </w:rPr>
        <w:t>نجا</w:t>
      </w:r>
      <w:r>
        <w:rPr>
          <w:rtl/>
          <w:lang w:bidi="fa-IR"/>
        </w:rPr>
        <w:t>:</w:t>
      </w:r>
    </w:p>
    <w:p w:rsidR="005C0670" w:rsidRDefault="005C0670" w:rsidP="005C0670">
      <w:pPr>
        <w:bidi/>
        <w:ind w:firstLine="0"/>
        <w:rPr>
          <w:lang w:bidi="fa-IR"/>
        </w:rPr>
      </w:pPr>
      <w:r>
        <w:rPr>
          <w:lang w:bidi="fa-IR"/>
        </w:rPr>
        <w:t>T</w:t>
      </w:r>
      <w:r>
        <w:rPr>
          <w:rtl/>
          <w:lang w:bidi="fa-IR"/>
        </w:rPr>
        <w:t xml:space="preserve"> نما</w:t>
      </w:r>
      <w:r>
        <w:rPr>
          <w:rFonts w:hint="cs"/>
          <w:rtl/>
          <w:lang w:bidi="fa-IR"/>
        </w:rPr>
        <w:t>ی</w:t>
      </w:r>
      <w:r>
        <w:rPr>
          <w:rFonts w:hint="eastAsia"/>
          <w:rtl/>
          <w:lang w:bidi="fa-IR"/>
        </w:rPr>
        <w:t>انگر</w:t>
      </w:r>
      <w:r>
        <w:rPr>
          <w:rtl/>
          <w:lang w:bidi="fa-IR"/>
        </w:rPr>
        <w:t xml:space="preserve"> گشتاور تول</w:t>
      </w:r>
      <w:r>
        <w:rPr>
          <w:rFonts w:hint="cs"/>
          <w:rtl/>
          <w:lang w:bidi="fa-IR"/>
        </w:rPr>
        <w:t>ی</w:t>
      </w:r>
      <w:r>
        <w:rPr>
          <w:rFonts w:hint="eastAsia"/>
          <w:rtl/>
          <w:lang w:bidi="fa-IR"/>
        </w:rPr>
        <w:t>د</w:t>
      </w:r>
      <w:r>
        <w:rPr>
          <w:rFonts w:hint="cs"/>
          <w:rtl/>
          <w:lang w:bidi="fa-IR"/>
        </w:rPr>
        <w:t>ی</w:t>
      </w:r>
      <w:r>
        <w:rPr>
          <w:rtl/>
          <w:lang w:bidi="fa-IR"/>
        </w:rPr>
        <w:t xml:space="preserve"> موتور</w:t>
      </w:r>
      <w:r>
        <w:rPr>
          <w:rFonts w:hint="cs"/>
          <w:rtl/>
          <w:lang w:bidi="fa-IR"/>
        </w:rPr>
        <w:t xml:space="preserve">، </w:t>
      </w:r>
      <w:r>
        <w:rPr>
          <w:rFonts w:hint="cs"/>
          <w:lang w:bidi="fa-IR"/>
        </w:rPr>
        <w:t>I</w:t>
      </w:r>
      <w:r>
        <w:rPr>
          <w:rtl/>
          <w:lang w:bidi="fa-IR"/>
        </w:rPr>
        <w:t xml:space="preserve">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به موتور </w:t>
      </w:r>
      <w:r>
        <w:rPr>
          <w:rFonts w:hint="cs"/>
          <w:rtl/>
          <w:lang w:bidi="fa-IR"/>
        </w:rPr>
        <w:t xml:space="preserve">و </w:t>
      </w:r>
      <w:r>
        <w:rPr>
          <w:lang w:bidi="fa-IR"/>
        </w:rPr>
        <w:t>kτ</w:t>
      </w:r>
      <w:r>
        <w:rPr>
          <w:rtl/>
          <w:lang w:bidi="fa-IR"/>
        </w:rPr>
        <w:t xml:space="preserve"> ثابت گشتاور موتور است.</w:t>
      </w:r>
    </w:p>
    <w:p w:rsidR="005C0670" w:rsidRDefault="005C0670" w:rsidP="005C0670">
      <w:pPr>
        <w:bidi/>
        <w:rPr>
          <w:rtl/>
          <w:lang w:bidi="fa-IR"/>
        </w:rPr>
      </w:pPr>
      <w:r>
        <w:rPr>
          <w:rFonts w:hint="eastAsia"/>
          <w:rtl/>
          <w:lang w:bidi="fa-IR"/>
        </w:rPr>
        <w:t>ا</w:t>
      </w:r>
      <w:r>
        <w:rPr>
          <w:rFonts w:hint="cs"/>
          <w:rtl/>
          <w:lang w:bidi="fa-IR"/>
        </w:rPr>
        <w:t>ی</w:t>
      </w:r>
      <w:r>
        <w:rPr>
          <w:rFonts w:hint="eastAsia"/>
          <w:rtl/>
          <w:lang w:bidi="fa-IR"/>
        </w:rPr>
        <w:t>ن</w:t>
      </w:r>
      <w:r>
        <w:rPr>
          <w:rtl/>
          <w:lang w:bidi="fa-IR"/>
        </w:rPr>
        <w:t xml:space="preserve"> ثابت بستگ</w:t>
      </w:r>
      <w:r>
        <w:rPr>
          <w:rFonts w:hint="cs"/>
          <w:rtl/>
          <w:lang w:bidi="fa-IR"/>
        </w:rPr>
        <w:t>ی</w:t>
      </w:r>
      <w:r>
        <w:rPr>
          <w:rtl/>
          <w:lang w:bidi="fa-IR"/>
        </w:rPr>
        <w:t xml:space="preserve"> به خصوص</w:t>
      </w:r>
      <w:r>
        <w:rPr>
          <w:rFonts w:hint="cs"/>
          <w:rtl/>
          <w:lang w:bidi="fa-IR"/>
        </w:rPr>
        <w:t>ی</w:t>
      </w:r>
      <w:r>
        <w:rPr>
          <w:rFonts w:hint="eastAsia"/>
          <w:rtl/>
          <w:lang w:bidi="fa-IR"/>
        </w:rPr>
        <w:t>ات</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موتور دارد و مقدار آن توسط تول</w:t>
      </w:r>
      <w:r>
        <w:rPr>
          <w:rFonts w:hint="cs"/>
          <w:rtl/>
          <w:lang w:bidi="fa-IR"/>
        </w:rPr>
        <w:t>ی</w:t>
      </w:r>
      <w:r>
        <w:rPr>
          <w:rFonts w:hint="eastAsia"/>
          <w:rtl/>
          <w:lang w:bidi="fa-IR"/>
        </w:rPr>
        <w:t>دکننده</w:t>
      </w:r>
      <w:r>
        <w:rPr>
          <w:rtl/>
          <w:lang w:bidi="fa-IR"/>
        </w:rPr>
        <w:t xml:space="preserve"> موتور ارائه م</w:t>
      </w:r>
      <w:r>
        <w:rPr>
          <w:rFonts w:hint="cs"/>
          <w:rtl/>
          <w:lang w:bidi="fa-IR"/>
        </w:rPr>
        <w:t>ی‌</w:t>
      </w:r>
      <w:r>
        <w:rPr>
          <w:rFonts w:hint="eastAsia"/>
          <w:rtl/>
          <w:lang w:bidi="fa-IR"/>
        </w:rPr>
        <w:t>شود</w:t>
      </w:r>
      <w:r>
        <w:rPr>
          <w:rtl/>
          <w:lang w:bidi="fa-IR"/>
        </w:rPr>
        <w:t>. اطلاعات درست در مورد ثابت گشتاور موتور به کنترل دق</w:t>
      </w:r>
      <w:r>
        <w:rPr>
          <w:rFonts w:hint="cs"/>
          <w:rtl/>
          <w:lang w:bidi="fa-IR"/>
        </w:rPr>
        <w:t>ی</w:t>
      </w:r>
      <w:r>
        <w:rPr>
          <w:rFonts w:hint="eastAsia"/>
          <w:rtl/>
          <w:lang w:bidi="fa-IR"/>
        </w:rPr>
        <w:t>ق‌تر</w:t>
      </w:r>
      <w:r>
        <w:rPr>
          <w:rtl/>
          <w:lang w:bidi="fa-IR"/>
        </w:rPr>
        <w:t xml:space="preserve"> و به</w:t>
      </w:r>
      <w:r>
        <w:rPr>
          <w:rFonts w:hint="cs"/>
          <w:rtl/>
          <w:lang w:bidi="fa-IR"/>
        </w:rPr>
        <w:t>ی</w:t>
      </w:r>
      <w:r>
        <w:rPr>
          <w:rFonts w:hint="eastAsia"/>
          <w:rtl/>
          <w:lang w:bidi="fa-IR"/>
        </w:rPr>
        <w:t>نه‌تر</w:t>
      </w:r>
      <w:r>
        <w:rPr>
          <w:rtl/>
          <w:lang w:bidi="fa-IR"/>
        </w:rPr>
        <w:t xml:space="preserve"> حرکت‌ها و نوسانات در س</w:t>
      </w:r>
      <w:r>
        <w:rPr>
          <w:rFonts w:hint="cs"/>
          <w:rtl/>
          <w:lang w:bidi="fa-IR"/>
        </w:rPr>
        <w:t>ی</w:t>
      </w:r>
      <w:r>
        <w:rPr>
          <w:rFonts w:hint="eastAsia"/>
          <w:rtl/>
          <w:lang w:bidi="fa-IR"/>
        </w:rPr>
        <w:t>ستم</w:t>
      </w:r>
      <w:r>
        <w:rPr>
          <w:rtl/>
          <w:lang w:bidi="fa-IR"/>
        </w:rPr>
        <w:t xml:space="preserve"> ربات کمک م</w:t>
      </w:r>
      <w:r>
        <w:rPr>
          <w:rFonts w:hint="cs"/>
          <w:rtl/>
          <w:lang w:bidi="fa-IR"/>
        </w:rPr>
        <w:t>ی‌</w:t>
      </w:r>
      <w:r>
        <w:rPr>
          <w:rFonts w:hint="eastAsia"/>
          <w:rtl/>
          <w:lang w:bidi="fa-IR"/>
        </w:rPr>
        <w:t>کند</w:t>
      </w:r>
      <w:r>
        <w:rPr>
          <w:rtl/>
          <w:lang w:bidi="fa-IR"/>
        </w:rPr>
        <w:t>.</w:t>
      </w:r>
      <w:r>
        <w:rPr>
          <w:rFonts w:hint="cs"/>
          <w:rtl/>
          <w:lang w:bidi="fa-IR"/>
        </w:rPr>
        <w:t xml:space="preserve"> متاسفانه با وجود این که کمپانی تولید کننده موتور اطلاعات دقیق و مناسبی از موتور های خود فراهم کرده است، اما مدل موتور مورد استفاده در این ربات در این لیست نبوده و در نهایت ضریب مورد نظر با آزمایشی ساده به دست آمد.</w:t>
      </w:r>
    </w:p>
    <w:p w:rsidR="005C0670" w:rsidRDefault="005C0670" w:rsidP="005C0670">
      <w:pPr>
        <w:bidi/>
        <w:jc w:val="center"/>
        <w:rPr>
          <w:rtl/>
          <w:lang w:bidi="fa-IR"/>
        </w:rPr>
      </w:pPr>
      <w:r>
        <w:rPr>
          <w:noProof/>
        </w:rPr>
        <w:lastRenderedPageBreak/>
        <w:drawing>
          <wp:inline distT="0" distB="0" distL="0" distR="0" wp14:anchorId="1BD5BEDF" wp14:editId="72083797">
            <wp:extent cx="4293870" cy="2409190"/>
            <wp:effectExtent l="0" t="0" r="0" b="0"/>
            <wp:docPr id="1507738796" name="Picture 2" descr="فرمول های سیم پیچی موتور برای محاسبه گشتاور بار و تنظیم سرع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فرمول های سیم پیچی موتور برای محاسبه گشتاور بار و تنظیم سرعت"/>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293870" cy="2409190"/>
                    </a:xfrm>
                    <a:prstGeom prst="rect">
                      <a:avLst/>
                    </a:prstGeom>
                    <a:noFill/>
                    <a:ln>
                      <a:noFill/>
                    </a:ln>
                  </pic:spPr>
                </pic:pic>
              </a:graphicData>
            </a:graphic>
          </wp:inline>
        </w:drawing>
      </w:r>
    </w:p>
    <w:p w:rsidR="005C0670" w:rsidRDefault="005C0670" w:rsidP="005C0670">
      <w:pPr>
        <w:bidi/>
        <w:jc w:val="center"/>
        <w:rPr>
          <w:rtl/>
          <w:lang w:bidi="fa-IR"/>
        </w:rPr>
      </w:pPr>
    </w:p>
    <w:p w:rsidR="005C0670" w:rsidRDefault="005C0670" w:rsidP="005C0670">
      <w:pPr>
        <w:pStyle w:val="Heading4"/>
        <w:numPr>
          <w:ilvl w:val="3"/>
          <w:numId w:val="2"/>
        </w:numPr>
        <w:rPr>
          <w:sz w:val="32"/>
          <w:szCs w:val="32"/>
          <w:rtl/>
        </w:rPr>
      </w:pPr>
      <w:r>
        <w:rPr>
          <w:rFonts w:hint="cs"/>
          <w:b w:val="0"/>
          <w:bCs w:val="0"/>
          <w:sz w:val="32"/>
          <w:szCs w:val="36"/>
          <w:rtl/>
        </w:rPr>
        <w:t xml:space="preserve">ثابت </w:t>
      </w:r>
      <w:r>
        <w:rPr>
          <w:b w:val="0"/>
          <w:bCs w:val="0"/>
          <w:sz w:val="32"/>
          <w:szCs w:val="36"/>
        </w:rPr>
        <w:t>Back EMF</w:t>
      </w:r>
      <w:r>
        <w:rPr>
          <w:rFonts w:hint="cs"/>
          <w:b w:val="0"/>
          <w:bCs w:val="0"/>
          <w:sz w:val="32"/>
          <w:szCs w:val="36"/>
          <w:rtl/>
        </w:rPr>
        <w:t xml:space="preserve"> موتور</w:t>
      </w:r>
      <m:oMath>
        <m:sSub>
          <m:sSubPr>
            <m:ctrlPr>
              <w:rPr>
                <w:rFonts w:ascii="Cambria Math" w:hAnsi="Cambria Math"/>
                <w:i/>
                <w:sz w:val="32"/>
                <w:szCs w:val="32"/>
              </w:rPr>
            </m:ctrlPr>
          </m:sSubPr>
          <m:e>
            <m:r>
              <m:rPr>
                <m:sty m:val="bi"/>
              </m:rPr>
              <w:rPr>
                <w:rFonts w:ascii="Cambria Math" w:hAnsi="Cambria Math"/>
                <w:sz w:val="32"/>
                <w:szCs w:val="32"/>
              </w:rPr>
              <m:t>k</m:t>
            </m:r>
          </m:e>
          <m:sub>
            <m:r>
              <m:rPr>
                <m:sty m:val="bi"/>
              </m:rPr>
              <w:rPr>
                <w:rFonts w:ascii="Cambria Math" w:hAnsi="Cambria Math"/>
                <w:sz w:val="32"/>
                <w:szCs w:val="32"/>
              </w:rPr>
              <m:t>b</m:t>
            </m:r>
          </m:sub>
        </m:sSub>
      </m:oMath>
    </w:p>
    <w:p w:rsidR="005C0670" w:rsidRDefault="005C0670" w:rsidP="005C0670">
      <w:pPr>
        <w:bidi/>
        <w:rPr>
          <w:lang w:bidi="fa-IR"/>
        </w:rPr>
      </w:pPr>
      <w:r>
        <w:rPr>
          <w:rtl/>
          <w:lang w:bidi="fa-IR"/>
        </w:rPr>
        <w:t xml:space="preserve">ثابت </w:t>
      </w:r>
      <w:r>
        <w:rPr>
          <w:lang w:bidi="fa-IR"/>
        </w:rPr>
        <w:t>Back EMF(Electromotive Force)</w:t>
      </w:r>
      <w:r>
        <w:rPr>
          <w:rFonts w:hint="cs"/>
          <w:rtl/>
          <w:lang w:bidi="fa-IR"/>
        </w:rPr>
        <w:t xml:space="preserve"> ی</w:t>
      </w:r>
      <w:r>
        <w:rPr>
          <w:rFonts w:hint="eastAsia"/>
          <w:rtl/>
          <w:lang w:bidi="fa-IR"/>
        </w:rPr>
        <w:t>ک</w:t>
      </w:r>
      <w:r>
        <w:rPr>
          <w:rFonts w:hint="cs"/>
          <w:rtl/>
          <w:lang w:bidi="fa-IR"/>
        </w:rPr>
        <w:t>ی</w:t>
      </w:r>
      <w:r>
        <w:rPr>
          <w:rtl/>
          <w:lang w:bidi="fa-IR"/>
        </w:rPr>
        <w:t xml:space="preserve"> از پارامترها</w:t>
      </w:r>
      <w:r>
        <w:rPr>
          <w:rFonts w:hint="cs"/>
          <w:rtl/>
          <w:lang w:bidi="fa-IR"/>
        </w:rPr>
        <w:t>ی</w:t>
      </w:r>
      <w:r>
        <w:rPr>
          <w:rtl/>
          <w:lang w:bidi="fa-IR"/>
        </w:rPr>
        <w:t xml:space="preserve"> مهم در مدل‌ساز</w:t>
      </w:r>
      <w:r>
        <w:rPr>
          <w:rFonts w:hint="cs"/>
          <w:rtl/>
          <w:lang w:bidi="fa-IR"/>
        </w:rPr>
        <w:t>ی</w:t>
      </w:r>
      <w:r>
        <w:rPr>
          <w:rtl/>
          <w:lang w:bidi="fa-IR"/>
        </w:rPr>
        <w:t xml:space="preserve"> موتورها است</w:t>
      </w:r>
      <w:r>
        <w:rPr>
          <w:rFonts w:hint="cs"/>
          <w:rtl/>
          <w:lang w:bidi="fa-IR"/>
        </w:rPr>
        <w:t>.</w:t>
      </w:r>
      <w:r>
        <w:rPr>
          <w:lang w:bidi="fa-IR"/>
        </w:rPr>
        <w:t xml:space="preserve">Back EMF </w:t>
      </w:r>
      <w:r>
        <w:rPr>
          <w:rFonts w:hint="cs"/>
          <w:rtl/>
          <w:lang w:bidi="fa-IR"/>
        </w:rPr>
        <w:t xml:space="preserve"> به</w:t>
      </w:r>
      <w:r>
        <w:rPr>
          <w:rtl/>
          <w:lang w:bidi="fa-IR"/>
        </w:rPr>
        <w:t xml:space="preserve"> ولتاژ</w:t>
      </w:r>
      <w:r>
        <w:rPr>
          <w:rFonts w:hint="cs"/>
          <w:rtl/>
          <w:lang w:bidi="fa-IR"/>
        </w:rPr>
        <w:t>ی</w:t>
      </w:r>
      <w:r>
        <w:rPr>
          <w:rtl/>
          <w:lang w:bidi="fa-IR"/>
        </w:rPr>
        <w:t xml:space="preserve"> </w:t>
      </w:r>
      <w:r>
        <w:rPr>
          <w:rFonts w:hint="cs"/>
          <w:rtl/>
          <w:lang w:bidi="fa-IR"/>
        </w:rPr>
        <w:t>گفته می‌شود</w:t>
      </w:r>
      <w:r>
        <w:rPr>
          <w:rtl/>
          <w:lang w:bidi="fa-IR"/>
        </w:rPr>
        <w:t xml:space="preserve"> که توسط موتور</w:t>
      </w:r>
      <w:r>
        <w:rPr>
          <w:rFonts w:hint="cs"/>
          <w:rtl/>
          <w:lang w:bidi="fa-IR"/>
        </w:rPr>
        <w:t>،</w:t>
      </w:r>
      <w:r>
        <w:rPr>
          <w:rtl/>
          <w:lang w:bidi="fa-IR"/>
        </w:rPr>
        <w:t xml:space="preserve"> </w:t>
      </w:r>
      <w:r>
        <w:rPr>
          <w:rFonts w:hint="cs"/>
          <w:rtl/>
          <w:lang w:bidi="fa-IR"/>
        </w:rPr>
        <w:t>زمانی که</w:t>
      </w:r>
      <w:r>
        <w:rPr>
          <w:rtl/>
          <w:lang w:bidi="fa-IR"/>
        </w:rPr>
        <w:t xml:space="preserve"> در حال چرخش و تول</w:t>
      </w:r>
      <w:r>
        <w:rPr>
          <w:rFonts w:hint="cs"/>
          <w:rtl/>
          <w:lang w:bidi="fa-IR"/>
        </w:rPr>
        <w:t>ی</w:t>
      </w:r>
      <w:r>
        <w:rPr>
          <w:rFonts w:hint="eastAsia"/>
          <w:rtl/>
          <w:lang w:bidi="fa-IR"/>
        </w:rPr>
        <w:t>د</w:t>
      </w:r>
      <w:r>
        <w:rPr>
          <w:rtl/>
          <w:lang w:bidi="fa-IR"/>
        </w:rPr>
        <w:t xml:space="preserve"> برق است</w:t>
      </w:r>
      <w:r w:rsidRPr="00C74025">
        <w:rPr>
          <w:rtl/>
          <w:lang w:bidi="fa-IR"/>
        </w:rPr>
        <w:t xml:space="preserve"> </w:t>
      </w:r>
      <w:r>
        <w:rPr>
          <w:rtl/>
          <w:lang w:bidi="fa-IR"/>
        </w:rPr>
        <w:t>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ولتاژ معمولاً مخالف با جهت جر</w:t>
      </w:r>
      <w:r>
        <w:rPr>
          <w:rFonts w:hint="cs"/>
          <w:rtl/>
          <w:lang w:bidi="fa-IR"/>
        </w:rPr>
        <w:t>ی</w:t>
      </w:r>
      <w:r>
        <w:rPr>
          <w:rFonts w:hint="eastAsia"/>
          <w:rtl/>
          <w:lang w:bidi="fa-IR"/>
        </w:rPr>
        <w:t>ان</w:t>
      </w:r>
      <w:r>
        <w:rPr>
          <w:rtl/>
          <w:lang w:bidi="fa-IR"/>
        </w:rPr>
        <w:t xml:space="preserve"> ا</w:t>
      </w:r>
      <w:r>
        <w:rPr>
          <w:rFonts w:hint="eastAsia"/>
          <w:rtl/>
          <w:lang w:bidi="fa-IR"/>
        </w:rPr>
        <w:t>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به موتور است.</w:t>
      </w:r>
    </w:p>
    <w:p w:rsidR="005C0670" w:rsidRDefault="005C0670" w:rsidP="005C0670">
      <w:pPr>
        <w:bidi/>
        <w:rPr>
          <w:rtl/>
          <w:lang w:bidi="fa-IR"/>
        </w:rPr>
      </w:pPr>
      <w:r>
        <w:rPr>
          <w:rFonts w:hint="eastAsia"/>
          <w:rtl/>
          <w:lang w:bidi="fa-IR"/>
        </w:rPr>
        <w:t>برا</w:t>
      </w:r>
      <w:r>
        <w:rPr>
          <w:rFonts w:hint="cs"/>
          <w:rtl/>
          <w:lang w:bidi="fa-IR"/>
        </w:rPr>
        <w:t>ی</w:t>
      </w:r>
      <w:r>
        <w:rPr>
          <w:rtl/>
          <w:lang w:bidi="fa-IR"/>
        </w:rPr>
        <w:t xml:space="preserve"> محاسبه ثابت </w:t>
      </w:r>
      <w:r>
        <w:rPr>
          <w:lang w:bidi="fa-IR"/>
        </w:rPr>
        <w:t>Back EMF</w:t>
      </w:r>
      <w:r>
        <w:rPr>
          <w:rtl/>
          <w:lang w:bidi="fa-IR"/>
        </w:rPr>
        <w:t xml:space="preserve"> موتور، م</w:t>
      </w:r>
      <w:r>
        <w:rPr>
          <w:rFonts w:hint="cs"/>
          <w:rtl/>
          <w:lang w:bidi="fa-IR"/>
        </w:rPr>
        <w:t>ی‌</w:t>
      </w:r>
      <w:r>
        <w:rPr>
          <w:rFonts w:hint="eastAsia"/>
          <w:rtl/>
          <w:lang w:bidi="fa-IR"/>
        </w:rPr>
        <w:t>توان</w:t>
      </w:r>
      <w:r>
        <w:rPr>
          <w:rFonts w:hint="cs"/>
          <w:rtl/>
          <w:lang w:bidi="fa-IR"/>
        </w:rPr>
        <w:t>ی</w:t>
      </w:r>
      <w:r>
        <w:rPr>
          <w:rFonts w:hint="eastAsia"/>
          <w:rtl/>
          <w:lang w:bidi="fa-IR"/>
        </w:rPr>
        <w:t>د</w:t>
      </w:r>
      <w:r>
        <w:rPr>
          <w:rtl/>
          <w:lang w:bidi="fa-IR"/>
        </w:rPr>
        <w:t xml:space="preserve"> از روش‌ها</w:t>
      </w:r>
      <w:r>
        <w:rPr>
          <w:rFonts w:hint="cs"/>
          <w:rtl/>
          <w:lang w:bidi="fa-IR"/>
        </w:rPr>
        <w:t>ی</w:t>
      </w:r>
      <w:r>
        <w:rPr>
          <w:rtl/>
          <w:lang w:bidi="fa-IR"/>
        </w:rPr>
        <w:t xml:space="preserve"> مختلف استفاده کن</w:t>
      </w:r>
      <w:r>
        <w:rPr>
          <w:rFonts w:hint="cs"/>
          <w:rtl/>
          <w:lang w:bidi="fa-IR"/>
        </w:rPr>
        <w:t>ی</w:t>
      </w:r>
      <w:r>
        <w:rPr>
          <w:rFonts w:hint="eastAsia"/>
          <w:rtl/>
          <w:lang w:bidi="fa-IR"/>
        </w:rPr>
        <w:t>د</w:t>
      </w:r>
      <w:r>
        <w:rPr>
          <w:rtl/>
          <w:lang w:bidi="fa-IR"/>
        </w:rPr>
        <w:t xml:space="preserve">. </w:t>
      </w:r>
      <w:r>
        <w:rPr>
          <w:rFonts w:hint="cs"/>
          <w:rtl/>
          <w:lang w:bidi="fa-IR"/>
        </w:rPr>
        <w:t>ی</w:t>
      </w:r>
      <w:r>
        <w:rPr>
          <w:rFonts w:hint="eastAsia"/>
          <w:rtl/>
          <w:lang w:bidi="fa-IR"/>
        </w:rPr>
        <w:t>ک</w:t>
      </w:r>
      <w:r>
        <w:rPr>
          <w:rFonts w:hint="cs"/>
          <w:rtl/>
          <w:lang w:bidi="fa-IR"/>
        </w:rPr>
        <w:t>ی</w:t>
      </w:r>
      <w:r>
        <w:rPr>
          <w:rtl/>
          <w:lang w:bidi="fa-IR"/>
        </w:rPr>
        <w:t xml:space="preserve"> از روش‌ها</w:t>
      </w:r>
      <w:r>
        <w:rPr>
          <w:rFonts w:hint="cs"/>
          <w:rtl/>
          <w:lang w:bidi="fa-IR"/>
        </w:rPr>
        <w:t>ی</w:t>
      </w:r>
      <w:r>
        <w:rPr>
          <w:rtl/>
          <w:lang w:bidi="fa-IR"/>
        </w:rPr>
        <w:t xml:space="preserve"> متداول بر اساس قانون لنز (</w:t>
      </w:r>
      <w:r>
        <w:rPr>
          <w:lang w:bidi="fa-IR"/>
        </w:rPr>
        <w:t>Faraday's Law</w:t>
      </w:r>
      <w:r>
        <w:rPr>
          <w:rtl/>
          <w:lang w:bidi="fa-IR"/>
        </w:rPr>
        <w:t>) م</w:t>
      </w:r>
      <w:r>
        <w:rPr>
          <w:rFonts w:hint="cs"/>
          <w:rtl/>
          <w:lang w:bidi="fa-IR"/>
        </w:rPr>
        <w:t>ی‌</w:t>
      </w:r>
      <w:r>
        <w:rPr>
          <w:rFonts w:hint="eastAsia"/>
          <w:rtl/>
          <w:lang w:bidi="fa-IR"/>
        </w:rPr>
        <w:t>باشد</w:t>
      </w:r>
      <w:r>
        <w:rPr>
          <w:rtl/>
          <w:lang w:bidi="fa-IR"/>
        </w:rPr>
        <w:t>. ا</w:t>
      </w:r>
      <w:r>
        <w:rPr>
          <w:rFonts w:hint="cs"/>
          <w:rtl/>
          <w:lang w:bidi="fa-IR"/>
        </w:rPr>
        <w:t>ی</w:t>
      </w:r>
      <w:r>
        <w:rPr>
          <w:rFonts w:hint="eastAsia"/>
          <w:rtl/>
          <w:lang w:bidi="fa-IR"/>
        </w:rPr>
        <w:t>ن</w:t>
      </w:r>
      <w:r>
        <w:rPr>
          <w:rtl/>
          <w:lang w:bidi="fa-IR"/>
        </w:rPr>
        <w:t xml:space="preserve"> قانون ب</w:t>
      </w:r>
      <w:r>
        <w:rPr>
          <w:rFonts w:hint="cs"/>
          <w:rtl/>
          <w:lang w:bidi="fa-IR"/>
        </w:rPr>
        <w:t>ی</w:t>
      </w:r>
      <w:r>
        <w:rPr>
          <w:rFonts w:hint="eastAsia"/>
          <w:rtl/>
          <w:lang w:bidi="fa-IR"/>
        </w:rPr>
        <w:t>ان‌گر</w:t>
      </w:r>
      <w:r>
        <w:rPr>
          <w:rtl/>
          <w:lang w:bidi="fa-IR"/>
        </w:rPr>
        <w:t xml:space="preserve"> است که ولتاژ ناش</w:t>
      </w:r>
      <w:r>
        <w:rPr>
          <w:rFonts w:hint="cs"/>
          <w:rtl/>
          <w:lang w:bidi="fa-IR"/>
        </w:rPr>
        <w:t>ی</w:t>
      </w:r>
      <w:r>
        <w:rPr>
          <w:rtl/>
          <w:lang w:bidi="fa-IR"/>
        </w:rPr>
        <w:t xml:space="preserve"> از تغ</w:t>
      </w:r>
      <w:r>
        <w:rPr>
          <w:rFonts w:hint="cs"/>
          <w:rtl/>
          <w:lang w:bidi="fa-IR"/>
        </w:rPr>
        <w:t>یی</w:t>
      </w:r>
      <w:r>
        <w:rPr>
          <w:rFonts w:hint="eastAsia"/>
          <w:rtl/>
          <w:lang w:bidi="fa-IR"/>
        </w:rPr>
        <w:t>ر</w:t>
      </w:r>
      <w:r>
        <w:rPr>
          <w:rtl/>
          <w:lang w:bidi="fa-IR"/>
        </w:rPr>
        <w:t xml:space="preserve"> مغناط</w:t>
      </w:r>
      <w:r>
        <w:rPr>
          <w:rFonts w:hint="cs"/>
          <w:rtl/>
          <w:lang w:bidi="fa-IR"/>
        </w:rPr>
        <w:t>ی</w:t>
      </w:r>
      <w:r>
        <w:rPr>
          <w:rFonts w:hint="eastAsia"/>
          <w:rtl/>
          <w:lang w:bidi="fa-IR"/>
        </w:rPr>
        <w:t>س</w:t>
      </w:r>
      <w:r>
        <w:rPr>
          <w:rFonts w:hint="cs"/>
          <w:rtl/>
          <w:lang w:bidi="fa-IR"/>
        </w:rPr>
        <w:t>ی</w:t>
      </w:r>
      <w:r>
        <w:rPr>
          <w:rtl/>
          <w:lang w:bidi="fa-IR"/>
        </w:rPr>
        <w:t xml:space="preserve"> در </w:t>
      </w:r>
      <w:r>
        <w:rPr>
          <w:rFonts w:hint="cs"/>
          <w:rtl/>
          <w:lang w:bidi="fa-IR"/>
        </w:rPr>
        <w:t>ی</w:t>
      </w:r>
      <w:r>
        <w:rPr>
          <w:rFonts w:hint="eastAsia"/>
          <w:rtl/>
          <w:lang w:bidi="fa-IR"/>
        </w:rPr>
        <w:t>ک</w:t>
      </w:r>
      <w:r>
        <w:rPr>
          <w:rtl/>
          <w:lang w:bidi="fa-IR"/>
        </w:rPr>
        <w:t xml:space="preserve"> حلقه توسط مو</w:t>
      </w:r>
      <w:r>
        <w:rPr>
          <w:rFonts w:hint="cs"/>
          <w:rtl/>
          <w:lang w:bidi="fa-IR"/>
        </w:rPr>
        <w:t>یی</w:t>
      </w:r>
      <w:r>
        <w:rPr>
          <w:rFonts w:hint="eastAsia"/>
          <w:rtl/>
          <w:lang w:bidi="fa-IR"/>
        </w:rPr>
        <w:t>نه</w:t>
      </w:r>
      <w:r>
        <w:rPr>
          <w:rtl/>
          <w:lang w:bidi="fa-IR"/>
        </w:rPr>
        <w:t xml:space="preserve"> در آن حلقه 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د</w:t>
      </w:r>
      <w:r>
        <w:rPr>
          <w:rtl/>
          <w:lang w:bidi="fa-IR"/>
        </w:rPr>
        <w:t>. از ا</w:t>
      </w:r>
      <w:r>
        <w:rPr>
          <w:rFonts w:hint="cs"/>
          <w:rtl/>
          <w:lang w:bidi="fa-IR"/>
        </w:rPr>
        <w:t>ی</w:t>
      </w:r>
      <w:r>
        <w:rPr>
          <w:rFonts w:hint="eastAsia"/>
          <w:rtl/>
          <w:lang w:bidi="fa-IR"/>
        </w:rPr>
        <w:t>ن</w:t>
      </w:r>
      <w:r>
        <w:rPr>
          <w:rtl/>
          <w:lang w:bidi="fa-IR"/>
        </w:rPr>
        <w:t xml:space="preserve"> قانون به‌صورت ز</w:t>
      </w:r>
      <w:r>
        <w:rPr>
          <w:rFonts w:hint="cs"/>
          <w:rtl/>
          <w:lang w:bidi="fa-IR"/>
        </w:rPr>
        <w:t>ی</w:t>
      </w:r>
      <w:r>
        <w:rPr>
          <w:rFonts w:hint="eastAsia"/>
          <w:rtl/>
          <w:lang w:bidi="fa-IR"/>
        </w:rPr>
        <w:t>ر</w:t>
      </w:r>
      <w:r>
        <w:rPr>
          <w:rtl/>
          <w:lang w:bidi="fa-IR"/>
        </w:rPr>
        <w:t xml:space="preserve"> استفاده م</w:t>
      </w:r>
      <w:r>
        <w:rPr>
          <w:rFonts w:hint="cs"/>
          <w:rtl/>
          <w:lang w:bidi="fa-IR"/>
        </w:rPr>
        <w:t>ی‌</w:t>
      </w:r>
      <w:r>
        <w:rPr>
          <w:rFonts w:hint="eastAsia"/>
          <w:rtl/>
          <w:lang w:bidi="fa-IR"/>
        </w:rPr>
        <w:t>شود</w:t>
      </w:r>
      <w:r>
        <w:rPr>
          <w:rtl/>
          <w:lang w:bidi="fa-IR"/>
        </w:rPr>
        <w:t>:</w:t>
      </w:r>
    </w:p>
    <w:tbl>
      <w:tblPr>
        <w:tblStyle w:val="TableGrid"/>
        <w:bidiVisual/>
        <w:tblW w:w="927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RPr="001E7FFC" w:rsidTr="001C2102">
        <w:tc>
          <w:tcPr>
            <w:tcW w:w="4316" w:type="dxa"/>
            <w:vAlign w:val="center"/>
          </w:tcPr>
          <w:p w:rsidR="005C0670" w:rsidRPr="00A44011" w:rsidRDefault="005C0670" w:rsidP="001C2102">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w:t>
            </w:r>
            <w:r>
              <w:rPr>
                <w:rFonts w:hint="cs"/>
                <w:noProof/>
                <w:sz w:val="20"/>
                <w:szCs w:val="24"/>
                <w:rtl/>
              </w:rPr>
              <w:t>1</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6</w:t>
            </w:r>
            <w:r w:rsidRPr="00A44011">
              <w:rPr>
                <w:sz w:val="20"/>
                <w:szCs w:val="24"/>
                <w:rtl/>
              </w:rPr>
              <w:fldChar w:fldCharType="end"/>
            </w:r>
            <w:r w:rsidRPr="00A44011">
              <w:rPr>
                <w:rFonts w:hint="cs"/>
                <w:sz w:val="20"/>
                <w:szCs w:val="24"/>
                <w:rtl/>
              </w:rPr>
              <w:t>)</w:t>
            </w:r>
          </w:p>
        </w:tc>
        <w:tc>
          <w:tcPr>
            <w:tcW w:w="4957" w:type="dxa"/>
          </w:tcPr>
          <w:p w:rsidR="005C0670" w:rsidRPr="001E7FFC" w:rsidRDefault="006119C0" w:rsidP="001C2102">
            <w:pPr>
              <w:bidi/>
              <w:rPr>
                <w:rFonts w:eastAsiaTheme="minorEastAsia"/>
                <w:i/>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r>
                  <w:rPr>
                    <w:rFonts w:ascii="Cambria Math" w:eastAsiaTheme="minorEastAsia" w:hAnsi="Cambria Math"/>
                    <w:lang w:bidi="fa-IR"/>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ω</m:t>
                </m:r>
                <m:r>
                  <w:rPr>
                    <w:rFonts w:ascii="Cambria Math" w:eastAsiaTheme="minorEastAsia" w:hAnsi="Cambria Math"/>
                    <w:lang w:bidi="fa-IR"/>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m:t>
                </m:r>
                <m:f>
                  <m:fPr>
                    <m:ctrlPr>
                      <w:rPr>
                        <w:rFonts w:ascii="Cambria Math" w:hAnsi="Cambria Math"/>
                        <w:i/>
                        <w:szCs w:val="24"/>
                      </w:rPr>
                    </m:ctrlPr>
                  </m:fPr>
                  <m:num>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num>
                  <m:den>
                    <m:r>
                      <w:rPr>
                        <w:rFonts w:ascii="Cambria Math" w:hAnsi="Cambria Math"/>
                        <w:szCs w:val="24"/>
                      </w:rPr>
                      <m:t>ω</m:t>
                    </m:r>
                  </m:den>
                </m:f>
              </m:oMath>
            </m:oMathPara>
          </w:p>
        </w:tc>
      </w:tr>
    </w:tbl>
    <w:p w:rsidR="005C0670" w:rsidRDefault="005C0670" w:rsidP="005C0670">
      <w:pPr>
        <w:bidi/>
        <w:ind w:firstLine="0"/>
        <w:rPr>
          <w:lang w:bidi="fa-IR"/>
        </w:rPr>
      </w:pPr>
    </w:p>
    <w:p w:rsidR="005C0670" w:rsidRDefault="005C0670" w:rsidP="005C0670">
      <w:pPr>
        <w:bidi/>
        <w:rPr>
          <w:lang w:bidi="fa-IR"/>
        </w:rPr>
      </w:pPr>
      <w:r>
        <w:rPr>
          <w:rFonts w:hint="eastAsia"/>
          <w:rtl/>
          <w:lang w:bidi="fa-IR"/>
        </w:rPr>
        <w:t>در</w:t>
      </w:r>
      <w:r>
        <w:rPr>
          <w:rtl/>
          <w:lang w:bidi="fa-IR"/>
        </w:rPr>
        <w:t xml:space="preserve"> ا</w:t>
      </w:r>
      <w:r>
        <w:rPr>
          <w:rFonts w:hint="cs"/>
          <w:rtl/>
          <w:lang w:bidi="fa-IR"/>
        </w:rPr>
        <w:t>ی</w:t>
      </w:r>
      <w:r>
        <w:rPr>
          <w:rFonts w:hint="eastAsia"/>
          <w:rtl/>
          <w:lang w:bidi="fa-IR"/>
        </w:rPr>
        <w:t>ن</w:t>
      </w:r>
      <w:r>
        <w:rPr>
          <w:rtl/>
          <w:lang w:bidi="fa-IR"/>
        </w:rPr>
        <w:t xml:space="preserve"> معادله</w:t>
      </w:r>
      <w:r>
        <w:rPr>
          <w:rFonts w:hint="cs"/>
          <w:rtl/>
          <w:lang w:bidi="fa-IR"/>
        </w:rPr>
        <w:t xml:space="preserve">،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oMath>
      <w:r>
        <w:rPr>
          <w:rFonts w:eastAsiaTheme="minorEastAsia"/>
          <w:lang w:bidi="fa-IR"/>
        </w:rPr>
        <w:t xml:space="preserve"> </w:t>
      </w:r>
      <w:r>
        <w:rPr>
          <w:rtl/>
          <w:lang w:bidi="fa-IR"/>
        </w:rPr>
        <w:t>نما</w:t>
      </w:r>
      <w:r>
        <w:rPr>
          <w:rFonts w:hint="cs"/>
          <w:rtl/>
          <w:lang w:bidi="fa-IR"/>
        </w:rPr>
        <w:t>ی</w:t>
      </w:r>
      <w:r>
        <w:rPr>
          <w:rFonts w:hint="eastAsia"/>
          <w:rtl/>
          <w:lang w:bidi="fa-IR"/>
        </w:rPr>
        <w:t>انگر</w:t>
      </w:r>
      <w:r>
        <w:rPr>
          <w:rtl/>
          <w:lang w:bidi="fa-IR"/>
        </w:rPr>
        <w:t xml:space="preserve"> ولتاژ </w:t>
      </w:r>
      <w:r>
        <w:rPr>
          <w:lang w:bidi="fa-IR"/>
        </w:rPr>
        <w:t>Back EMF</w:t>
      </w:r>
      <w:r>
        <w:rPr>
          <w:rFonts w:hint="cs"/>
          <w:rtl/>
          <w:lang w:bidi="fa-IR"/>
        </w:rPr>
        <w:t xml:space="preserve"> ، </w:t>
      </w:r>
      <w:r>
        <w:rPr>
          <w:lang w:bidi="fa-IR"/>
        </w:rPr>
        <w:t xml:space="preserve">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w:r>
        <w:rPr>
          <w:rtl/>
          <w:lang w:bidi="fa-IR"/>
        </w:rPr>
        <w:t xml:space="preserve">ثابت </w:t>
      </w:r>
      <w:r>
        <w:rPr>
          <w:lang w:bidi="fa-IR"/>
        </w:rPr>
        <w:t>Back EMF</w:t>
      </w:r>
      <w:r>
        <w:rPr>
          <w:rtl/>
          <w:lang w:bidi="fa-IR"/>
        </w:rPr>
        <w:t xml:space="preserve"> </w:t>
      </w:r>
      <w:r>
        <w:rPr>
          <w:rFonts w:hint="cs"/>
          <w:rtl/>
          <w:lang w:bidi="fa-IR"/>
        </w:rPr>
        <w:t>ی</w:t>
      </w:r>
      <w:r>
        <w:rPr>
          <w:rFonts w:hint="eastAsia"/>
          <w:rtl/>
          <w:lang w:bidi="fa-IR"/>
        </w:rPr>
        <w:t>ا</w:t>
      </w:r>
      <w:r>
        <w:rPr>
          <w:rtl/>
          <w:lang w:bidi="fa-IR"/>
        </w:rPr>
        <w:t xml:space="preserve"> ثابت الکتروموتور (</w:t>
      </w:r>
      <w:r>
        <w:rPr>
          <w:lang w:bidi="fa-IR"/>
        </w:rPr>
        <w:t>Electromotive Force</w:t>
      </w:r>
      <w:r>
        <w:rPr>
          <w:rtl/>
          <w:lang w:bidi="fa-IR"/>
        </w:rPr>
        <w:t>) است</w:t>
      </w:r>
      <w:r>
        <w:rPr>
          <w:rFonts w:hint="cs"/>
          <w:rtl/>
          <w:lang w:bidi="fa-IR"/>
        </w:rPr>
        <w:t xml:space="preserve"> و</w:t>
      </w:r>
      <m:oMath>
        <m:r>
          <w:rPr>
            <w:rFonts w:ascii="Cambria Math" w:hAnsi="Cambria Math"/>
            <w:szCs w:val="24"/>
          </w:rPr>
          <m:t xml:space="preserve">ω </m:t>
        </m:r>
      </m:oMath>
      <w:r>
        <w:rPr>
          <w:lang w:bidi="fa-IR"/>
        </w:rPr>
        <w:t xml:space="preserve">  (omega) </w:t>
      </w:r>
      <w:r>
        <w:rPr>
          <w:rtl/>
          <w:lang w:bidi="fa-IR"/>
        </w:rPr>
        <w:t>سرعت زاو</w:t>
      </w:r>
      <w:r>
        <w:rPr>
          <w:rFonts w:hint="cs"/>
          <w:rtl/>
          <w:lang w:bidi="fa-IR"/>
        </w:rPr>
        <w:t>ی</w:t>
      </w:r>
      <w:r>
        <w:rPr>
          <w:rFonts w:hint="eastAsia"/>
          <w:rtl/>
          <w:lang w:bidi="fa-IR"/>
        </w:rPr>
        <w:t>ه‌ا</w:t>
      </w:r>
      <w:r>
        <w:rPr>
          <w:rFonts w:hint="cs"/>
          <w:rtl/>
          <w:lang w:bidi="fa-IR"/>
        </w:rPr>
        <w:t>ی</w:t>
      </w:r>
      <w:r>
        <w:rPr>
          <w:rtl/>
          <w:lang w:bidi="fa-IR"/>
        </w:rPr>
        <w:t xml:space="preserve"> (</w:t>
      </w:r>
      <w:r>
        <w:rPr>
          <w:lang w:bidi="fa-IR"/>
        </w:rPr>
        <w:t>angular velocity</w:t>
      </w:r>
      <w:r>
        <w:rPr>
          <w:rtl/>
          <w:lang w:bidi="fa-IR"/>
        </w:rPr>
        <w:t>) موتور است.</w:t>
      </w:r>
    </w:p>
    <w:p w:rsidR="005C0670" w:rsidRDefault="005C0670" w:rsidP="005C0670">
      <w:pPr>
        <w:bidi/>
        <w:rPr>
          <w:rtl/>
          <w:lang w:bidi="fa-IR"/>
        </w:rPr>
      </w:pPr>
      <w:r>
        <w:rPr>
          <w:rFonts w:hint="eastAsia"/>
          <w:rtl/>
          <w:lang w:bidi="fa-IR"/>
        </w:rPr>
        <w:t>برا</w:t>
      </w:r>
      <w:r>
        <w:rPr>
          <w:rFonts w:hint="cs"/>
          <w:rtl/>
          <w:lang w:bidi="fa-IR"/>
        </w:rPr>
        <w:t>ی</w:t>
      </w:r>
      <w:r>
        <w:rPr>
          <w:rtl/>
          <w:lang w:bidi="fa-IR"/>
        </w:rPr>
        <w:t xml:space="preserve"> انجام ا</w:t>
      </w:r>
      <w:r>
        <w:rPr>
          <w:rFonts w:hint="cs"/>
          <w:rtl/>
          <w:lang w:bidi="fa-IR"/>
        </w:rPr>
        <w:t>ی</w:t>
      </w:r>
      <w:r>
        <w:rPr>
          <w:rFonts w:hint="eastAsia"/>
          <w:rtl/>
          <w:lang w:bidi="fa-IR"/>
        </w:rPr>
        <w:t>ن</w:t>
      </w:r>
      <w:r>
        <w:rPr>
          <w:rtl/>
          <w:lang w:bidi="fa-IR"/>
        </w:rPr>
        <w:t xml:space="preserve"> محاسبه، موتور </w:t>
      </w:r>
      <w:r>
        <w:rPr>
          <w:rFonts w:hint="cs"/>
          <w:rtl/>
          <w:lang w:bidi="fa-IR"/>
        </w:rPr>
        <w:t xml:space="preserve">را </w:t>
      </w:r>
      <w:r>
        <w:rPr>
          <w:rtl/>
          <w:lang w:bidi="fa-IR"/>
        </w:rPr>
        <w:t>با سرعت‌ها</w:t>
      </w:r>
      <w:r>
        <w:rPr>
          <w:rFonts w:hint="cs"/>
          <w:rtl/>
          <w:lang w:bidi="fa-IR"/>
        </w:rPr>
        <w:t>ی</w:t>
      </w:r>
      <w:r>
        <w:rPr>
          <w:rtl/>
          <w:lang w:bidi="fa-IR"/>
        </w:rPr>
        <w:t xml:space="preserve"> مختلف چرخش</w:t>
      </w:r>
      <w:r>
        <w:rPr>
          <w:rFonts w:hint="cs"/>
          <w:rtl/>
          <w:lang w:bidi="fa-IR"/>
        </w:rPr>
        <w:t xml:space="preserve">انده </w:t>
      </w:r>
      <w:r>
        <w:rPr>
          <w:rtl/>
          <w:lang w:bidi="fa-IR"/>
        </w:rPr>
        <w:t xml:space="preserve">و ولتاژ </w:t>
      </w:r>
      <w:r>
        <w:rPr>
          <w:lang w:bidi="fa-IR"/>
        </w:rPr>
        <w:t>Back EMF</w:t>
      </w:r>
      <w:r>
        <w:rPr>
          <w:rtl/>
          <w:lang w:bidi="fa-IR"/>
        </w:rPr>
        <w:t xml:space="preserve"> اندازه‌گ</w:t>
      </w:r>
      <w:r>
        <w:rPr>
          <w:rFonts w:hint="cs"/>
          <w:rtl/>
          <w:lang w:bidi="fa-IR"/>
        </w:rPr>
        <w:t>ی</w:t>
      </w:r>
      <w:r>
        <w:rPr>
          <w:rFonts w:hint="eastAsia"/>
          <w:rtl/>
          <w:lang w:bidi="fa-IR"/>
        </w:rPr>
        <w:t>ر</w:t>
      </w:r>
      <w:r>
        <w:rPr>
          <w:rFonts w:hint="cs"/>
          <w:rtl/>
          <w:lang w:bidi="fa-IR"/>
        </w:rPr>
        <w:t>ی</w:t>
      </w:r>
      <w:r>
        <w:rPr>
          <w:rtl/>
          <w:lang w:bidi="fa-IR"/>
        </w:rPr>
        <w:t xml:space="preserve"> </w:t>
      </w:r>
      <w:r>
        <w:rPr>
          <w:rFonts w:hint="cs"/>
          <w:rtl/>
          <w:lang w:bidi="fa-IR"/>
        </w:rPr>
        <w:t>گردید</w:t>
      </w:r>
      <w:r>
        <w:rPr>
          <w:rtl/>
          <w:lang w:bidi="fa-IR"/>
        </w:rPr>
        <w:t>. با نما</w:t>
      </w:r>
      <w:r>
        <w:rPr>
          <w:rFonts w:hint="cs"/>
          <w:rtl/>
          <w:lang w:bidi="fa-IR"/>
        </w:rPr>
        <w:t>ی</w:t>
      </w:r>
      <w:r>
        <w:rPr>
          <w:rFonts w:hint="eastAsia"/>
          <w:rtl/>
          <w:lang w:bidi="fa-IR"/>
        </w:rPr>
        <w:t>ش</w:t>
      </w:r>
      <w:r>
        <w:rPr>
          <w:rtl/>
          <w:lang w:bidi="fa-IR"/>
        </w:rPr>
        <w:t xml:space="preserve"> ا</w:t>
      </w:r>
      <w:r>
        <w:rPr>
          <w:rFonts w:hint="cs"/>
          <w:rtl/>
          <w:lang w:bidi="fa-IR"/>
        </w:rPr>
        <w:t>ی</w:t>
      </w:r>
      <w:r>
        <w:rPr>
          <w:rFonts w:hint="eastAsia"/>
          <w:rtl/>
          <w:lang w:bidi="fa-IR"/>
        </w:rPr>
        <w:t>ن</w:t>
      </w:r>
      <w:r>
        <w:rPr>
          <w:rtl/>
          <w:lang w:bidi="fa-IR"/>
        </w:rPr>
        <w:t xml:space="preserve"> داده‌ها در نمودار و اعمال </w:t>
      </w:r>
      <w:r>
        <w:rPr>
          <w:rFonts w:hint="cs"/>
          <w:rtl/>
          <w:lang w:bidi="fa-IR"/>
        </w:rPr>
        <w:t>ی</w:t>
      </w:r>
      <w:r>
        <w:rPr>
          <w:rFonts w:hint="eastAsia"/>
          <w:rtl/>
          <w:lang w:bidi="fa-IR"/>
        </w:rPr>
        <w:t>ک</w:t>
      </w:r>
      <w:r>
        <w:rPr>
          <w:rtl/>
          <w:lang w:bidi="fa-IR"/>
        </w:rPr>
        <w:t xml:space="preserve"> روند خط</w:t>
      </w:r>
      <w:r>
        <w:rPr>
          <w:rFonts w:hint="cs"/>
          <w:rtl/>
          <w:lang w:bidi="fa-IR"/>
        </w:rPr>
        <w:t>ی</w:t>
      </w:r>
      <w:r>
        <w:rPr>
          <w:rFonts w:hint="eastAsia"/>
          <w:rtl/>
          <w:lang w:bidi="fa-IR"/>
        </w:rPr>
        <w:t>،</w:t>
      </w:r>
      <w:r>
        <w:rPr>
          <w:rtl/>
          <w:lang w:bidi="fa-IR"/>
        </w:rPr>
        <w:t xml:space="preserve"> ثابت </w:t>
      </w:r>
      <w:r>
        <w:rPr>
          <w:lang w:bidi="fa-IR"/>
        </w:rPr>
        <w:t>Back EMF</w:t>
      </w:r>
      <w:r>
        <w:rPr>
          <w:rtl/>
          <w:lang w:bidi="fa-IR"/>
        </w:rPr>
        <w:t xml:space="preserve"> </w:t>
      </w:r>
      <w:r>
        <w:rPr>
          <w:rFonts w:hint="cs"/>
          <w:rtl/>
          <w:lang w:bidi="fa-IR"/>
        </w:rPr>
        <w:t>حاصل شد</w:t>
      </w:r>
      <w:r>
        <w:rPr>
          <w:rtl/>
          <w:lang w:bidi="fa-IR"/>
        </w:rPr>
        <w:t>.</w:t>
      </w:r>
    </w:p>
    <w:p w:rsidR="005C0670" w:rsidRDefault="005C0670" w:rsidP="005C0670">
      <w:pPr>
        <w:pStyle w:val="Heading4"/>
        <w:numPr>
          <w:ilvl w:val="3"/>
          <w:numId w:val="2"/>
        </w:numPr>
        <w:rPr>
          <w:rFonts w:eastAsiaTheme="minorEastAsia"/>
          <w:rtl/>
        </w:rPr>
      </w:pPr>
      <w:r w:rsidRPr="003155BE">
        <w:rPr>
          <w:rFonts w:eastAsiaTheme="minorEastAsia"/>
          <w:rtl/>
        </w:rPr>
        <w:t>مقاومت (امپدانس) درون</w:t>
      </w:r>
      <w:r w:rsidRPr="003155BE">
        <w:rPr>
          <w:rFonts w:eastAsiaTheme="minorEastAsia" w:hint="cs"/>
          <w:rtl/>
        </w:rPr>
        <w:t>ی</w:t>
      </w:r>
      <w:r w:rsidRPr="003155BE">
        <w:rPr>
          <w:rFonts w:eastAsiaTheme="minorEastAsia"/>
          <w:rtl/>
        </w:rPr>
        <w:t xml:space="preserve"> آرم</w:t>
      </w:r>
      <w:r w:rsidRPr="003155BE">
        <w:rPr>
          <w:rFonts w:eastAsiaTheme="minorEastAsia" w:hint="cs"/>
          <w:rtl/>
        </w:rPr>
        <w:t>ی</w:t>
      </w:r>
      <w:r w:rsidRPr="003155BE">
        <w:rPr>
          <w:rFonts w:eastAsiaTheme="minorEastAsia" w:hint="eastAsia"/>
          <w:rtl/>
        </w:rPr>
        <w:t>چر</w:t>
      </w:r>
    </w:p>
    <w:p w:rsidR="005C0670" w:rsidRDefault="005C0670" w:rsidP="005C0670">
      <w:pPr>
        <w:bidi/>
        <w:rPr>
          <w:lang w:bidi="fa-IR"/>
        </w:rPr>
      </w:pPr>
      <w:r>
        <w:rPr>
          <w:rtl/>
          <w:lang w:bidi="fa-IR"/>
        </w:rPr>
        <w:t>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Style w:val="FootnoteReference"/>
          <w:rtl/>
          <w:lang w:bidi="fa-IR"/>
        </w:rPr>
        <w:footnoteReference w:id="70"/>
      </w:r>
      <w:r>
        <w:rPr>
          <w:rtl/>
          <w:lang w:bidi="fa-IR"/>
        </w:rPr>
        <w:t xml:space="preserve"> موتورها</w:t>
      </w:r>
      <w:r>
        <w:rPr>
          <w:rFonts w:hint="cs"/>
          <w:rtl/>
          <w:lang w:bidi="fa-IR"/>
        </w:rPr>
        <w:t>ی</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به عنوان امپدانس درون</w:t>
      </w:r>
      <w:r>
        <w:rPr>
          <w:rFonts w:hint="cs"/>
          <w:rtl/>
          <w:lang w:bidi="fa-IR"/>
        </w:rPr>
        <w:t>ی</w:t>
      </w:r>
      <w:r>
        <w:rPr>
          <w:rtl/>
          <w:lang w:bidi="fa-IR"/>
        </w:rPr>
        <w:t xml:space="preserve"> </w:t>
      </w:r>
      <w:r>
        <w:rPr>
          <w:rFonts w:hint="cs"/>
          <w:rtl/>
          <w:lang w:bidi="fa-IR"/>
        </w:rPr>
        <w:t>ی</w:t>
      </w:r>
      <w:r>
        <w:rPr>
          <w:rFonts w:hint="eastAsia"/>
          <w:rtl/>
          <w:lang w:bidi="fa-IR"/>
        </w:rPr>
        <w:t>ا</w:t>
      </w:r>
      <w:r>
        <w:rPr>
          <w:rtl/>
          <w:lang w:bidi="fa-IR"/>
        </w:rPr>
        <w:t xml:space="preserve"> مقاومت درون</w:t>
      </w:r>
      <w:r>
        <w:rPr>
          <w:rFonts w:hint="cs"/>
          <w:rtl/>
          <w:lang w:bidi="fa-IR"/>
        </w:rPr>
        <w:t>ی</w:t>
      </w:r>
      <w:r>
        <w:rPr>
          <w:rtl/>
          <w:lang w:bidi="fa-IR"/>
        </w:rPr>
        <w:t xml:space="preserve"> موتور شناخته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مقدار مقاومت مربوط به بخش آرم</w:t>
      </w:r>
      <w:r>
        <w:rPr>
          <w:rFonts w:hint="cs"/>
          <w:rtl/>
          <w:lang w:bidi="fa-IR"/>
        </w:rPr>
        <w:t>ی</w:t>
      </w:r>
      <w:r>
        <w:rPr>
          <w:rFonts w:hint="eastAsia"/>
          <w:rtl/>
          <w:lang w:bidi="fa-IR"/>
        </w:rPr>
        <w:t>چر</w:t>
      </w:r>
      <w:r>
        <w:rPr>
          <w:rtl/>
          <w:lang w:bidi="fa-IR"/>
        </w:rPr>
        <w:t xml:space="preserve"> موتور است و نشان‌دهنده مقاومت ا</w:t>
      </w:r>
      <w:r>
        <w:rPr>
          <w:rFonts w:hint="cs"/>
          <w:rtl/>
          <w:lang w:bidi="fa-IR"/>
        </w:rPr>
        <w:t>ی</w:t>
      </w:r>
      <w:r>
        <w:rPr>
          <w:rFonts w:hint="eastAsia"/>
          <w:rtl/>
          <w:lang w:bidi="fa-IR"/>
        </w:rPr>
        <w:t>ن</w:t>
      </w:r>
      <w:r>
        <w:rPr>
          <w:rtl/>
          <w:lang w:bidi="fa-IR"/>
        </w:rPr>
        <w:t xml:space="preserve"> بخش در مس</w:t>
      </w:r>
      <w:r>
        <w:rPr>
          <w:rFonts w:hint="cs"/>
          <w:rtl/>
          <w:lang w:bidi="fa-IR"/>
        </w:rPr>
        <w:t>ی</w:t>
      </w:r>
      <w:r>
        <w:rPr>
          <w:rFonts w:hint="eastAsia"/>
          <w:rtl/>
          <w:lang w:bidi="fa-IR"/>
        </w:rPr>
        <w:t>ر</w:t>
      </w:r>
      <w:r>
        <w:rPr>
          <w:rtl/>
          <w:lang w:bidi="fa-IR"/>
        </w:rPr>
        <w:t xml:space="preserve">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م</w:t>
      </w:r>
      <w:r>
        <w:rPr>
          <w:rFonts w:hint="cs"/>
          <w:rtl/>
          <w:lang w:bidi="fa-IR"/>
        </w:rPr>
        <w:t>ی‌</w:t>
      </w:r>
      <w:r>
        <w:rPr>
          <w:rFonts w:hint="eastAsia"/>
          <w:rtl/>
          <w:lang w:bidi="fa-IR"/>
        </w:rPr>
        <w:t>باشد</w:t>
      </w:r>
      <w:r>
        <w:rPr>
          <w:rtl/>
          <w:lang w:bidi="fa-IR"/>
        </w:rPr>
        <w:t>.</w:t>
      </w:r>
    </w:p>
    <w:p w:rsidR="005C0670" w:rsidRPr="003155BE" w:rsidRDefault="005C0670" w:rsidP="005C0670">
      <w:pPr>
        <w:bidi/>
        <w:rPr>
          <w:lang w:bidi="fa-IR"/>
        </w:rPr>
      </w:pPr>
      <w:r>
        <w:rPr>
          <w:rtl/>
          <w:lang w:bidi="fa-IR"/>
        </w:rPr>
        <w:lastRenderedPageBreak/>
        <w:t>اندازه‌گ</w:t>
      </w:r>
      <w:r>
        <w:rPr>
          <w:rFonts w:hint="cs"/>
          <w:rtl/>
          <w:lang w:bidi="fa-IR"/>
        </w:rPr>
        <w:t>ی</w:t>
      </w:r>
      <w:r>
        <w:rPr>
          <w:rFonts w:hint="eastAsia"/>
          <w:rtl/>
          <w:lang w:bidi="fa-IR"/>
        </w:rPr>
        <w:t>ر</w:t>
      </w:r>
      <w:r>
        <w:rPr>
          <w:rFonts w:hint="cs"/>
          <w:rtl/>
          <w:lang w:bidi="fa-IR"/>
        </w:rPr>
        <w:t>ی</w:t>
      </w:r>
      <w:r>
        <w:rPr>
          <w:rtl/>
          <w:lang w:bidi="fa-IR"/>
        </w:rPr>
        <w:t xml:space="preserve">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م</w:t>
      </w:r>
      <w:r>
        <w:rPr>
          <w:rFonts w:hint="cs"/>
          <w:rtl/>
          <w:lang w:bidi="fa-IR"/>
        </w:rPr>
        <w:t>ی‌</w:t>
      </w:r>
      <w:r>
        <w:rPr>
          <w:rFonts w:hint="eastAsia"/>
          <w:rtl/>
          <w:lang w:bidi="fa-IR"/>
        </w:rPr>
        <w:t>توان</w:t>
      </w:r>
      <w:r>
        <w:rPr>
          <w:rFonts w:hint="cs"/>
          <w:rtl/>
          <w:lang w:bidi="fa-IR"/>
        </w:rPr>
        <w:t>ی</w:t>
      </w:r>
      <w:r>
        <w:rPr>
          <w:rFonts w:hint="eastAsia"/>
          <w:rtl/>
          <w:lang w:bidi="fa-IR"/>
        </w:rPr>
        <w:t>د</w:t>
      </w:r>
      <w:r>
        <w:rPr>
          <w:rtl/>
          <w:lang w:bidi="fa-IR"/>
        </w:rPr>
        <w:t xml:space="preserve"> </w:t>
      </w:r>
      <w:r>
        <w:rPr>
          <w:rFonts w:hint="cs"/>
          <w:rtl/>
          <w:lang w:bidi="fa-IR"/>
        </w:rPr>
        <w:t>با</w:t>
      </w:r>
      <w:r>
        <w:rPr>
          <w:rtl/>
          <w:lang w:bidi="fa-IR"/>
        </w:rPr>
        <w:t xml:space="preserve"> اهم‌متر</w:t>
      </w:r>
      <w:r>
        <w:rPr>
          <w:rStyle w:val="FootnoteReference"/>
          <w:rtl/>
          <w:lang w:bidi="fa-IR"/>
        </w:rPr>
        <w:footnoteReference w:id="71"/>
      </w:r>
      <w:r>
        <w:rPr>
          <w:rFonts w:hint="cs"/>
          <w:rtl/>
          <w:lang w:bidi="fa-IR"/>
        </w:rPr>
        <w:t xml:space="preserve"> اندازه گیری شد. </w:t>
      </w:r>
      <w:r>
        <w:rPr>
          <w:rtl/>
          <w:lang w:bidi="fa-IR"/>
        </w:rPr>
        <w:t>ا</w:t>
      </w:r>
      <w:r>
        <w:rPr>
          <w:rFonts w:hint="cs"/>
          <w:rtl/>
          <w:lang w:bidi="fa-IR"/>
        </w:rPr>
        <w:t>ی</w:t>
      </w:r>
      <w:r>
        <w:rPr>
          <w:rFonts w:hint="eastAsia"/>
          <w:rtl/>
          <w:lang w:bidi="fa-IR"/>
        </w:rPr>
        <w:t>ن</w:t>
      </w:r>
      <w:r>
        <w:rPr>
          <w:rtl/>
          <w:lang w:bidi="fa-IR"/>
        </w:rPr>
        <w:t xml:space="preserve"> روش ساده‌تر</w:t>
      </w:r>
      <w:r>
        <w:rPr>
          <w:rFonts w:hint="cs"/>
          <w:rtl/>
          <w:lang w:bidi="fa-IR"/>
        </w:rPr>
        <w:t>ی</w:t>
      </w:r>
      <w:r>
        <w:rPr>
          <w:rFonts w:hint="eastAsia"/>
          <w:rtl/>
          <w:lang w:bidi="fa-IR"/>
        </w:rPr>
        <w:t>ن</w:t>
      </w:r>
      <w:r>
        <w:rPr>
          <w:rtl/>
          <w:lang w:bidi="fa-IR"/>
        </w:rPr>
        <w:t xml:space="preserve"> روش اندازه‌گ</w:t>
      </w:r>
      <w:r>
        <w:rPr>
          <w:rFonts w:hint="cs"/>
          <w:rtl/>
          <w:lang w:bidi="fa-IR"/>
        </w:rPr>
        <w:t>ی</w:t>
      </w:r>
      <w:r>
        <w:rPr>
          <w:rFonts w:hint="eastAsia"/>
          <w:rtl/>
          <w:lang w:bidi="fa-IR"/>
        </w:rPr>
        <w:t>ر</w:t>
      </w:r>
      <w:r>
        <w:rPr>
          <w:rFonts w:hint="cs"/>
          <w:rtl/>
          <w:lang w:bidi="fa-IR"/>
        </w:rPr>
        <w:t>ی</w:t>
      </w:r>
      <w:r>
        <w:rPr>
          <w:rtl/>
          <w:lang w:bidi="fa-IR"/>
        </w:rPr>
        <w:t xml:space="preserve">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است. با اتصال اهم‌متر به </w:t>
      </w:r>
      <w:r>
        <w:rPr>
          <w:rFonts w:hint="cs"/>
          <w:rtl/>
          <w:lang w:bidi="fa-IR"/>
        </w:rPr>
        <w:t xml:space="preserve">دو سر </w:t>
      </w:r>
      <w:r>
        <w:rPr>
          <w:rtl/>
          <w:lang w:bidi="fa-IR"/>
        </w:rPr>
        <w:t>کاموتاتور موتور و حرکت دادن آرم</w:t>
      </w:r>
      <w:r>
        <w:rPr>
          <w:rFonts w:hint="cs"/>
          <w:rtl/>
          <w:lang w:bidi="fa-IR"/>
        </w:rPr>
        <w:t>ی</w:t>
      </w:r>
      <w:r>
        <w:rPr>
          <w:rFonts w:hint="eastAsia"/>
          <w:rtl/>
          <w:lang w:bidi="fa-IR"/>
        </w:rPr>
        <w:t>چر</w:t>
      </w:r>
      <w:r>
        <w:rPr>
          <w:rtl/>
          <w:lang w:bidi="fa-IR"/>
        </w:rPr>
        <w:t xml:space="preserve"> (با دست)،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را اندازه‌گ</w:t>
      </w:r>
      <w:r>
        <w:rPr>
          <w:rFonts w:hint="cs"/>
          <w:rtl/>
          <w:lang w:bidi="fa-IR"/>
        </w:rPr>
        <w:t>ی</w:t>
      </w:r>
      <w:r>
        <w:rPr>
          <w:rFonts w:hint="eastAsia"/>
          <w:rtl/>
          <w:lang w:bidi="fa-IR"/>
        </w:rPr>
        <w:t>ر</w:t>
      </w:r>
      <w:r>
        <w:rPr>
          <w:rFonts w:hint="cs"/>
          <w:rtl/>
          <w:lang w:bidi="fa-IR"/>
        </w:rPr>
        <w:t>ی</w:t>
      </w:r>
      <w:r>
        <w:rPr>
          <w:rtl/>
          <w:lang w:bidi="fa-IR"/>
        </w:rPr>
        <w:t xml:space="preserve"> </w:t>
      </w:r>
      <w:r>
        <w:rPr>
          <w:rFonts w:hint="cs"/>
          <w:rtl/>
          <w:lang w:bidi="fa-IR"/>
        </w:rPr>
        <w:t>شد.</w:t>
      </w:r>
    </w:p>
    <w:p w:rsidR="003D3DFD" w:rsidRPr="003D3DFD" w:rsidRDefault="003D3DFD" w:rsidP="00103B77">
      <w:pPr>
        <w:bidi/>
        <w:rPr>
          <w:rtl/>
          <w:lang w:bidi="fa-IR"/>
        </w:rPr>
        <w:sectPr w:rsidR="003D3DFD" w:rsidRPr="003D3DFD" w:rsidSect="00921BA9">
          <w:headerReference w:type="default" r:id="rId103"/>
          <w:footnotePr>
            <w:numRestart w:val="eachPage"/>
          </w:footnotePr>
          <w:pgSz w:w="11906" w:h="16838" w:code="9"/>
          <w:pgMar w:top="1440" w:right="1440" w:bottom="1152" w:left="1296" w:header="720" w:footer="720" w:gutter="0"/>
          <w:cols w:space="720"/>
          <w:docGrid w:linePitch="360"/>
        </w:sectPr>
      </w:pPr>
    </w:p>
    <w:p w:rsidR="006B3CB3" w:rsidRDefault="00B1022E" w:rsidP="0009534A">
      <w:pPr>
        <w:pStyle w:val="Heading1"/>
        <w:ind w:left="-10" w:firstLine="0"/>
        <w:rPr>
          <w:rtl/>
        </w:rPr>
      </w:pPr>
      <w:bookmarkStart w:id="132" w:name="_Toc144724551"/>
      <w:bookmarkStart w:id="133" w:name="_Toc144737881"/>
      <w:bookmarkStart w:id="134" w:name="_Toc157254869"/>
      <w:r>
        <w:rPr>
          <w:rFonts w:hint="cs"/>
          <w:rtl/>
        </w:rPr>
        <w:lastRenderedPageBreak/>
        <w:t>فصل پنجم</w:t>
      </w:r>
      <w:bookmarkEnd w:id="132"/>
      <w:bookmarkEnd w:id="133"/>
      <w:bookmarkEnd w:id="134"/>
    </w:p>
    <w:p w:rsidR="00B1022E" w:rsidRDefault="00884AE2" w:rsidP="00B1022E">
      <w:pPr>
        <w:pStyle w:val="a0"/>
        <w:rPr>
          <w:rtl/>
        </w:rPr>
      </w:pPr>
      <w:r>
        <w:rPr>
          <w:rFonts w:hint="cs"/>
          <w:rtl/>
        </w:rPr>
        <w:t>نتایج پیاده سازی</w:t>
      </w:r>
    </w:p>
    <w:p w:rsidR="00B1022E" w:rsidRDefault="00B1022E">
      <w:pPr>
        <w:rPr>
          <w:rFonts w:eastAsia="Times New Roman"/>
          <w:bCs/>
          <w:szCs w:val="72"/>
          <w:rtl/>
          <w:lang w:bidi="fa-IR"/>
        </w:rPr>
      </w:pPr>
      <w:r>
        <w:rPr>
          <w:rtl/>
        </w:rPr>
        <w:br w:type="page"/>
      </w:r>
    </w:p>
    <w:p w:rsidR="00D97E10" w:rsidRDefault="00B1022E" w:rsidP="00097A2C">
      <w:pPr>
        <w:pStyle w:val="Heading2"/>
        <w:rPr>
          <w:rtl/>
        </w:rPr>
      </w:pPr>
      <w:bookmarkStart w:id="135" w:name="_Toc144724552"/>
      <w:bookmarkStart w:id="136" w:name="_Toc144737882"/>
      <w:bookmarkStart w:id="137" w:name="_Toc157254870"/>
      <w:r>
        <w:rPr>
          <w:rFonts w:hint="cs"/>
          <w:rtl/>
        </w:rPr>
        <w:lastRenderedPageBreak/>
        <w:t>مقدمه</w:t>
      </w:r>
      <w:bookmarkEnd w:id="135"/>
      <w:bookmarkEnd w:id="136"/>
      <w:bookmarkEnd w:id="137"/>
    </w:p>
    <w:p w:rsidR="00B36A23" w:rsidRDefault="002215A4" w:rsidP="00751B49">
      <w:pPr>
        <w:bidi/>
        <w:rPr>
          <w:rtl/>
          <w:lang w:bidi="fa-IR"/>
        </w:rPr>
      </w:pPr>
      <w:r w:rsidRPr="002215A4">
        <w:rPr>
          <w:rtl/>
          <w:lang w:bidi="fa-IR"/>
        </w:rPr>
        <w:t>در ا</w:t>
      </w:r>
      <w:r w:rsidRPr="002215A4">
        <w:rPr>
          <w:rFonts w:hint="cs"/>
          <w:rtl/>
          <w:lang w:bidi="fa-IR"/>
        </w:rPr>
        <w:t>ی</w:t>
      </w:r>
      <w:r w:rsidRPr="002215A4">
        <w:rPr>
          <w:rFonts w:hint="eastAsia"/>
          <w:rtl/>
          <w:lang w:bidi="fa-IR"/>
        </w:rPr>
        <w:t>ن</w:t>
      </w:r>
      <w:r w:rsidRPr="002215A4">
        <w:rPr>
          <w:rtl/>
          <w:lang w:bidi="fa-IR"/>
        </w:rPr>
        <w:t xml:space="preserve"> فصل به ارائه</w:t>
      </w:r>
      <w:r w:rsidR="006C6B0F">
        <w:rPr>
          <w:rFonts w:hint="cs"/>
          <w:rtl/>
          <w:lang w:bidi="fa-IR"/>
        </w:rPr>
        <w:t>‌ی</w:t>
      </w:r>
      <w:r w:rsidRPr="002215A4">
        <w:rPr>
          <w:rtl/>
          <w:lang w:bidi="fa-IR"/>
        </w:rPr>
        <w:t xml:space="preserve"> نتا</w:t>
      </w:r>
      <w:r w:rsidRPr="002215A4">
        <w:rPr>
          <w:rFonts w:hint="cs"/>
          <w:rtl/>
          <w:lang w:bidi="fa-IR"/>
        </w:rPr>
        <w:t>ی</w:t>
      </w:r>
      <w:r w:rsidRPr="002215A4">
        <w:rPr>
          <w:rFonts w:hint="eastAsia"/>
          <w:rtl/>
          <w:lang w:bidi="fa-IR"/>
        </w:rPr>
        <w:t>ج</w:t>
      </w:r>
      <w:r w:rsidR="006C6B0F">
        <w:rPr>
          <w:rtl/>
          <w:lang w:bidi="fa-IR"/>
        </w:rPr>
        <w:t xml:space="preserve"> </w:t>
      </w:r>
      <w:r w:rsidRPr="002215A4">
        <w:rPr>
          <w:rtl/>
          <w:lang w:bidi="fa-IR"/>
        </w:rPr>
        <w:t>پ</w:t>
      </w:r>
      <w:r w:rsidRPr="002215A4">
        <w:rPr>
          <w:rFonts w:hint="cs"/>
          <w:rtl/>
          <w:lang w:bidi="fa-IR"/>
        </w:rPr>
        <w:t>ی</w:t>
      </w:r>
      <w:r w:rsidRPr="002215A4">
        <w:rPr>
          <w:rFonts w:hint="eastAsia"/>
          <w:rtl/>
          <w:lang w:bidi="fa-IR"/>
        </w:rPr>
        <w:t>اده</w:t>
      </w:r>
      <w:r w:rsidRPr="002215A4">
        <w:rPr>
          <w:rtl/>
          <w:lang w:bidi="fa-IR"/>
        </w:rPr>
        <w:t xml:space="preserve"> ساز</w:t>
      </w:r>
      <w:r w:rsidRPr="002215A4">
        <w:rPr>
          <w:rFonts w:hint="cs"/>
          <w:rtl/>
          <w:lang w:bidi="fa-IR"/>
        </w:rPr>
        <w:t>ی</w:t>
      </w:r>
      <w:r w:rsidR="006C6B0F">
        <w:rPr>
          <w:rFonts w:hint="cs"/>
          <w:rtl/>
          <w:lang w:bidi="fa-IR"/>
        </w:rPr>
        <w:t xml:space="preserve"> </w:t>
      </w:r>
      <w:r w:rsidRPr="002215A4">
        <w:rPr>
          <w:rtl/>
          <w:lang w:bidi="fa-IR"/>
        </w:rPr>
        <w:t>کنترلر ارائه شده در فصل‌ها</w:t>
      </w:r>
      <w:r w:rsidRPr="002215A4">
        <w:rPr>
          <w:rFonts w:hint="cs"/>
          <w:rtl/>
          <w:lang w:bidi="fa-IR"/>
        </w:rPr>
        <w:t>ی</w:t>
      </w:r>
      <w:r w:rsidRPr="002215A4">
        <w:rPr>
          <w:rtl/>
          <w:lang w:bidi="fa-IR"/>
        </w:rPr>
        <w:t xml:space="preserve"> قبل رو</w:t>
      </w:r>
      <w:r w:rsidRPr="002215A4">
        <w:rPr>
          <w:rFonts w:hint="cs"/>
          <w:rtl/>
          <w:lang w:bidi="fa-IR"/>
        </w:rPr>
        <w:t>ی</w:t>
      </w:r>
      <w:r w:rsidRPr="002215A4">
        <w:rPr>
          <w:rtl/>
          <w:lang w:bidi="fa-IR"/>
        </w:rPr>
        <w:t xml:space="preserve"> سه پلتفرم واقع</w:t>
      </w:r>
      <w:r w:rsidRPr="002215A4">
        <w:rPr>
          <w:rFonts w:hint="cs"/>
          <w:rtl/>
          <w:lang w:bidi="fa-IR"/>
        </w:rPr>
        <w:t>ی</w:t>
      </w:r>
      <w:r w:rsidRPr="002215A4">
        <w:rPr>
          <w:rtl/>
          <w:lang w:bidi="fa-IR"/>
        </w:rPr>
        <w:t xml:space="preserve"> م</w:t>
      </w:r>
      <w:r w:rsidRPr="002215A4">
        <w:rPr>
          <w:rFonts w:hint="cs"/>
          <w:rtl/>
          <w:lang w:bidi="fa-IR"/>
        </w:rPr>
        <w:t>ی‌</w:t>
      </w:r>
      <w:r w:rsidRPr="002215A4">
        <w:rPr>
          <w:rFonts w:hint="eastAsia"/>
          <w:rtl/>
          <w:lang w:bidi="fa-IR"/>
        </w:rPr>
        <w:t>پرداز</w:t>
      </w:r>
      <w:r w:rsidRPr="002215A4">
        <w:rPr>
          <w:rFonts w:hint="cs"/>
          <w:rtl/>
          <w:lang w:bidi="fa-IR"/>
        </w:rPr>
        <w:t>ی</w:t>
      </w:r>
      <w:r w:rsidRPr="002215A4">
        <w:rPr>
          <w:rFonts w:hint="eastAsia"/>
          <w:rtl/>
          <w:lang w:bidi="fa-IR"/>
        </w:rPr>
        <w:t>م</w:t>
      </w:r>
      <w:r w:rsidRPr="002215A4">
        <w:rPr>
          <w:rtl/>
          <w:lang w:bidi="fa-IR"/>
        </w:rPr>
        <w:t>. همانطور که در فصل ۴ اشاره شد پلتفرم ساخته شده</w:t>
      </w:r>
      <w:r w:rsidR="00B36A23">
        <w:rPr>
          <w:rFonts w:hint="cs"/>
          <w:rtl/>
          <w:lang w:bidi="fa-IR"/>
        </w:rPr>
        <w:t>،</w:t>
      </w:r>
      <w:r w:rsidRPr="002215A4">
        <w:rPr>
          <w:rtl/>
          <w:lang w:bidi="fa-IR"/>
        </w:rPr>
        <w:t xml:space="preserve"> </w:t>
      </w:r>
      <w:r w:rsidRPr="002215A4">
        <w:rPr>
          <w:rFonts w:hint="cs"/>
          <w:rtl/>
          <w:lang w:bidi="fa-IR"/>
        </w:rPr>
        <w:t>ی</w:t>
      </w:r>
      <w:r w:rsidRPr="002215A4">
        <w:rPr>
          <w:rFonts w:hint="eastAsia"/>
          <w:rtl/>
          <w:lang w:bidi="fa-IR"/>
        </w:rPr>
        <w:t>ک</w:t>
      </w:r>
      <w:r w:rsidR="006C6B0F">
        <w:rPr>
          <w:rtl/>
          <w:lang w:bidi="fa-IR"/>
        </w:rPr>
        <w:t xml:space="preserve"> ربات سه چرخ است</w:t>
      </w:r>
      <w:r w:rsidR="006C6B0F">
        <w:rPr>
          <w:rFonts w:hint="cs"/>
          <w:rtl/>
          <w:lang w:bidi="fa-IR"/>
        </w:rPr>
        <w:t xml:space="preserve"> و </w:t>
      </w:r>
      <w:r w:rsidR="00B36A23">
        <w:rPr>
          <w:rFonts w:hint="cs"/>
          <w:rtl/>
          <w:lang w:bidi="fa-IR"/>
        </w:rPr>
        <w:t xml:space="preserve">پیاده سازی کنترلر برای آن در دو مرحله‌ی پیاده سازی الگوریتم بر روی </w:t>
      </w:r>
      <w:r w:rsidR="00B36A23">
        <w:rPr>
          <w:lang w:bidi="fa-IR"/>
        </w:rPr>
        <w:t>STM32f103</w:t>
      </w:r>
      <w:r w:rsidR="00B36A23">
        <w:rPr>
          <w:rFonts w:hint="cs"/>
          <w:rtl/>
          <w:lang w:bidi="fa-IR"/>
        </w:rPr>
        <w:t xml:space="preserve"> بر پایه‌ی کد </w:t>
      </w:r>
      <w:r w:rsidR="00B36A23">
        <w:rPr>
          <w:lang w:bidi="fa-IR"/>
        </w:rPr>
        <w:t>C</w:t>
      </w:r>
      <w:r w:rsidR="00B36A23">
        <w:rPr>
          <w:rFonts w:hint="cs"/>
          <w:rtl/>
          <w:lang w:bidi="fa-IR"/>
        </w:rPr>
        <w:t xml:space="preserve">، و پیاده سازی الگوریتم بر روی پردازنده‌ي رایانه بر پایه‌ی کد پایتون صورت گرفته است. همچنین نتایج بدست آمده، مبتنی بر دریافت پس‌خور مکان از دوربین نصب شده زیر سقف و ذخیره‌ی آن در نرم افزار </w:t>
      </w:r>
      <w:r w:rsidR="00B36A23">
        <w:rPr>
          <w:lang w:bidi="fa-IR"/>
        </w:rPr>
        <w:t>Excel</w:t>
      </w:r>
      <w:r w:rsidR="00B36A23">
        <w:rPr>
          <w:rFonts w:hint="cs"/>
          <w:rtl/>
          <w:lang w:bidi="fa-IR"/>
        </w:rPr>
        <w:t xml:space="preserve"> می‌باشد.</w:t>
      </w:r>
    </w:p>
    <w:p w:rsidR="000561CE" w:rsidRDefault="000561CE" w:rsidP="00097A2C">
      <w:pPr>
        <w:pStyle w:val="Heading2"/>
        <w:rPr>
          <w:rtl/>
        </w:rPr>
      </w:pPr>
      <w:bookmarkStart w:id="138" w:name="_Toc157254871"/>
      <w:r>
        <w:rPr>
          <w:rFonts w:hint="cs"/>
          <w:rtl/>
        </w:rPr>
        <w:t>ذخیره‌ی پس‌خور مکان</w:t>
      </w:r>
      <w:bookmarkEnd w:id="138"/>
    </w:p>
    <w:p w:rsidR="000561CE" w:rsidRDefault="000561CE" w:rsidP="007F6843">
      <w:pPr>
        <w:bidi/>
        <w:rPr>
          <w:rFonts w:eastAsiaTheme="minorEastAsia"/>
          <w:rtl/>
          <w:lang w:bidi="fa-IR"/>
        </w:rPr>
      </w:pPr>
      <w:r>
        <w:rPr>
          <w:rFonts w:hint="cs"/>
          <w:rtl/>
          <w:lang w:bidi="fa-IR"/>
        </w:rPr>
        <w:t xml:space="preserve">اطلاعات پس‌خور مکان از دوربین، توسط ساز و کار توضیح داده شده در فصل 4، به رایانه ارسال می‌شود. این اطلاعات که شامل سه مولفه‌ی مکانی </w:t>
      </w:r>
      <m:oMath>
        <m:r>
          <w:rPr>
            <w:rFonts w:ascii="Cambria Math" w:hAnsi="Cambria Math"/>
            <w:szCs w:val="24"/>
            <w:lang w:bidi="fa-IR"/>
          </w:rPr>
          <m:t>q=</m:t>
        </m:r>
        <m:sSup>
          <m:sSupPr>
            <m:ctrlPr>
              <w:rPr>
                <w:rFonts w:ascii="Cambria Math" w:hAnsi="Cambria Math"/>
                <w:i/>
                <w:szCs w:val="24"/>
                <w:lang w:bidi="fa-IR"/>
              </w:rPr>
            </m:ctrlPr>
          </m:sSupPr>
          <m:e>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θ</m:t>
                </m:r>
              </m:e>
            </m:d>
          </m:e>
          <m:sup>
            <m:r>
              <w:rPr>
                <w:rFonts w:ascii="Cambria Math" w:hAnsi="Cambria Math"/>
                <w:szCs w:val="24"/>
                <w:lang w:bidi="fa-IR"/>
              </w:rPr>
              <m:t>T</m:t>
            </m:r>
          </m:sup>
        </m:sSup>
      </m:oMath>
      <w:r>
        <w:rPr>
          <w:rFonts w:eastAsiaTheme="minorEastAsia" w:hint="cs"/>
          <w:sz w:val="28"/>
          <w:szCs w:val="32"/>
          <w:rtl/>
          <w:lang w:bidi="fa-IR"/>
        </w:rPr>
        <w:t xml:space="preserve"> </w:t>
      </w:r>
      <w:r w:rsidRPr="000561CE">
        <w:rPr>
          <w:rFonts w:eastAsiaTheme="minorEastAsia" w:hint="cs"/>
          <w:rtl/>
          <w:lang w:bidi="fa-IR"/>
        </w:rPr>
        <w:t xml:space="preserve">ربات </w:t>
      </w:r>
      <w:r>
        <w:rPr>
          <w:rFonts w:eastAsiaTheme="minorEastAsia" w:hint="cs"/>
          <w:rtl/>
          <w:lang w:bidi="fa-IR"/>
        </w:rPr>
        <w:t>می‌باشند، در طول زمان حرکت ربات(ها)، هر 0.1 ثانیه در یک متغیر نگه‌داری می‌شو</w:t>
      </w:r>
      <w:r w:rsidR="00B72D18">
        <w:rPr>
          <w:rFonts w:eastAsiaTheme="minorEastAsia" w:hint="cs"/>
          <w:rtl/>
          <w:lang w:bidi="fa-IR"/>
        </w:rPr>
        <w:t>ن</w:t>
      </w:r>
      <w:r>
        <w:rPr>
          <w:rFonts w:eastAsiaTheme="minorEastAsia" w:hint="cs"/>
          <w:rtl/>
          <w:lang w:bidi="fa-IR"/>
        </w:rPr>
        <w:t xml:space="preserve">د. سپس در انتهای حرکت با دستور مخصوص پایتون، درون یک فایل </w:t>
      </w:r>
      <w:r>
        <w:rPr>
          <w:rFonts w:eastAsiaTheme="minorEastAsia"/>
          <w:lang w:bidi="fa-IR"/>
        </w:rPr>
        <w:t>Excel</w:t>
      </w:r>
      <w:r>
        <w:rPr>
          <w:rFonts w:eastAsiaTheme="minorEastAsia" w:hint="cs"/>
          <w:rtl/>
          <w:lang w:bidi="fa-IR"/>
        </w:rPr>
        <w:t xml:space="preserve"> </w:t>
      </w:r>
      <w:r w:rsidR="00B72D18">
        <w:rPr>
          <w:rFonts w:eastAsiaTheme="minorEastAsia" w:hint="cs"/>
          <w:rtl/>
          <w:lang w:bidi="fa-IR"/>
        </w:rPr>
        <w:t>ذخیره می‌شوند. ساختار کلی پرونده‌ي</w:t>
      </w:r>
      <w:r w:rsidR="00B72D18">
        <w:rPr>
          <w:rStyle w:val="FootnoteReference"/>
          <w:rFonts w:eastAsiaTheme="minorEastAsia"/>
          <w:rtl/>
          <w:lang w:bidi="fa-IR"/>
        </w:rPr>
        <w:footnoteReference w:id="72"/>
      </w:r>
      <w:r w:rsidR="00B72D18">
        <w:rPr>
          <w:rFonts w:eastAsiaTheme="minorEastAsia" w:hint="cs"/>
          <w:rtl/>
          <w:lang w:bidi="fa-IR"/>
        </w:rPr>
        <w:t xml:space="preserve"> ذخیره شده به صورت شکل 5-1 است</w:t>
      </w:r>
      <w:r w:rsidR="00B648A8">
        <w:rPr>
          <w:rFonts w:eastAsiaTheme="minorEastAsia" w:hint="cs"/>
          <w:rtl/>
          <w:lang w:bidi="fa-IR"/>
        </w:rPr>
        <w:t>.</w:t>
      </w:r>
    </w:p>
    <w:p w:rsidR="00B648A8" w:rsidRDefault="00B648A8" w:rsidP="00B648A8">
      <w:pPr>
        <w:bidi/>
        <w:rPr>
          <w:rFonts w:eastAsiaTheme="minorEastAsia"/>
          <w:rtl/>
          <w:lang w:bidi="fa-IR"/>
        </w:rPr>
      </w:pPr>
    </w:p>
    <w:p w:rsidR="00B72D18" w:rsidRDefault="006119C0" w:rsidP="00B72D18">
      <w:pPr>
        <w:keepNext/>
        <w:bidi/>
        <w:jc w:val="center"/>
      </w:pPr>
      <w:r>
        <w:rPr>
          <w:rFonts w:eastAsiaTheme="minorEastAsia"/>
          <w:lang w:bidi="fa-IR"/>
        </w:rPr>
        <w:pict>
          <v:shape id="_x0000_i1046" type="#_x0000_t75" style="width:360.75pt;height:171pt">
            <v:imagedata r:id="rId104" o:title="excel template" croptop="13881f" cropright="8934f"/>
          </v:shape>
        </w:pict>
      </w:r>
    </w:p>
    <w:p w:rsidR="00B72D18" w:rsidRPr="000561CE" w:rsidRDefault="00B72D18" w:rsidP="00B72D18">
      <w:pPr>
        <w:pStyle w:val="Caption"/>
        <w:bidi/>
        <w:jc w:val="center"/>
        <w:rPr>
          <w:szCs w:val="28"/>
          <w:lang w:bidi="fa-IR"/>
        </w:rPr>
      </w:pPr>
      <w:bookmarkStart w:id="139" w:name="_Toc157254977"/>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w:t>
      </w:r>
      <w:r w:rsidR="00DA77A6">
        <w:rPr>
          <w:rtl/>
        </w:rPr>
        <w:fldChar w:fldCharType="end"/>
      </w:r>
      <w:r>
        <w:rPr>
          <w:rFonts w:hint="cs"/>
          <w:rtl/>
        </w:rPr>
        <w:t xml:space="preserve"> </w:t>
      </w:r>
      <w:r>
        <w:rPr>
          <w:rFonts w:hint="cs"/>
          <w:rtl/>
          <w:lang w:bidi="fa-IR"/>
        </w:rPr>
        <w:t xml:space="preserve">ساختار کلی ذخیره‌ی پس‌خور در نرم افزار </w:t>
      </w:r>
      <w:r>
        <w:rPr>
          <w:lang w:bidi="fa-IR"/>
        </w:rPr>
        <w:t>Excel</w:t>
      </w:r>
      <w:bookmarkEnd w:id="139"/>
    </w:p>
    <w:p w:rsidR="00B648A8" w:rsidRDefault="00B648A8" w:rsidP="001C3527">
      <w:pPr>
        <w:bidi/>
        <w:rPr>
          <w:lang w:bidi="fa-IR"/>
        </w:rPr>
      </w:pPr>
    </w:p>
    <w:p w:rsidR="00A1756A" w:rsidRDefault="00A1756A" w:rsidP="00B648A8">
      <w:pPr>
        <w:bidi/>
        <w:rPr>
          <w:rtl/>
          <w:lang w:bidi="fa-IR"/>
        </w:rPr>
      </w:pPr>
      <w:r>
        <w:rPr>
          <w:rFonts w:hint="cs"/>
          <w:rtl/>
          <w:lang w:bidi="fa-IR"/>
        </w:rPr>
        <w:t>همچنین مقادیر مختلف ذخیره شده در این پرونده به صورت شکل 5-2 است.</w:t>
      </w:r>
    </w:p>
    <w:p w:rsidR="00A1756A" w:rsidRDefault="006119C0" w:rsidP="00A1756A">
      <w:pPr>
        <w:keepNext/>
        <w:bidi/>
        <w:jc w:val="center"/>
      </w:pPr>
      <w:r>
        <w:rPr>
          <w:lang w:bidi="fa-IR"/>
        </w:rPr>
        <w:lastRenderedPageBreak/>
        <w:pict>
          <v:shape id="_x0000_i1047" type="#_x0000_t75" style="width:414.75pt;height:70.5pt">
            <v:imagedata r:id="rId105" o:title="excel template columns" cropbottom="35083f" cropright="742f"/>
          </v:shape>
        </w:pict>
      </w:r>
    </w:p>
    <w:p w:rsidR="00A1756A" w:rsidRDefault="00A1756A" w:rsidP="00A1756A">
      <w:pPr>
        <w:pStyle w:val="Caption"/>
        <w:bidi/>
        <w:jc w:val="center"/>
        <w:rPr>
          <w:lang w:bidi="fa-IR"/>
        </w:rPr>
      </w:pPr>
      <w:bookmarkStart w:id="140" w:name="_Toc157254978"/>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w:t>
      </w:r>
      <w:r w:rsidR="00DA77A6">
        <w:rPr>
          <w:rtl/>
        </w:rPr>
        <w:fldChar w:fldCharType="end"/>
      </w:r>
      <w:r>
        <w:rPr>
          <w:rFonts w:hint="cs"/>
          <w:rtl/>
        </w:rPr>
        <w:t xml:space="preserve"> </w:t>
      </w:r>
      <w:r>
        <w:rPr>
          <w:rFonts w:hint="cs"/>
          <w:rtl/>
          <w:lang w:bidi="fa-IR"/>
        </w:rPr>
        <w:t>مقادیر مختلف ذخیره شده در پرونده</w:t>
      </w:r>
      <w:bookmarkEnd w:id="140"/>
    </w:p>
    <w:p w:rsidR="00B648A8" w:rsidRPr="00B648A8" w:rsidRDefault="00B648A8" w:rsidP="00B648A8">
      <w:pPr>
        <w:bidi/>
        <w:rPr>
          <w:lang w:bidi="fa-IR"/>
        </w:rPr>
      </w:pPr>
    </w:p>
    <w:p w:rsidR="00A1756A" w:rsidRDefault="00A1756A" w:rsidP="00A1756A">
      <w:pPr>
        <w:bidi/>
        <w:rPr>
          <w:rtl/>
          <w:lang w:bidi="fa-IR"/>
        </w:rPr>
      </w:pPr>
      <w:r>
        <w:rPr>
          <w:rFonts w:hint="cs"/>
          <w:rtl/>
          <w:lang w:bidi="fa-IR"/>
        </w:rPr>
        <w:t>که همانطور که مشخص است، ستون‌ها شامل موارد زیر</w:t>
      </w:r>
      <w:r w:rsidR="008F16CB">
        <w:rPr>
          <w:rFonts w:hint="cs"/>
          <w:rtl/>
          <w:lang w:bidi="fa-IR"/>
        </w:rPr>
        <w:t xml:space="preserve"> در جدول 5-1</w:t>
      </w:r>
      <w:r>
        <w:rPr>
          <w:rFonts w:hint="cs"/>
          <w:rtl/>
          <w:lang w:bidi="fa-IR"/>
        </w:rPr>
        <w:t xml:space="preserve"> هستند.</w:t>
      </w:r>
    </w:p>
    <w:p w:rsidR="009E34A4" w:rsidRDefault="009E34A4" w:rsidP="009E34A4">
      <w:pPr>
        <w:pStyle w:val="Caption"/>
        <w:keepNext/>
        <w:bidi/>
        <w:jc w:val="center"/>
      </w:pPr>
      <w:bookmarkStart w:id="141" w:name="_Toc157255026"/>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rPr>
        <w:t xml:space="preserve"> مقادیر ستون‌های پرونده‌ي ذخیره‌ی پس‌خورها</w:t>
      </w:r>
      <w:bookmarkEnd w:id="141"/>
    </w:p>
    <w:tbl>
      <w:tblPr>
        <w:tblStyle w:val="GridTable1Light"/>
        <w:bidiVisual/>
        <w:tblW w:w="0" w:type="auto"/>
        <w:tblLook w:val="04A0" w:firstRow="1" w:lastRow="0" w:firstColumn="1" w:lastColumn="0" w:noHBand="0" w:noVBand="1"/>
      </w:tblPr>
      <w:tblGrid>
        <w:gridCol w:w="4580"/>
        <w:gridCol w:w="4580"/>
      </w:tblGrid>
      <w:tr w:rsidR="00A1756A" w:rsidTr="00A175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A1756A" w:rsidRDefault="00261D50" w:rsidP="00A1756A">
            <w:pPr>
              <w:bidi/>
              <w:ind w:firstLine="0"/>
              <w:jc w:val="center"/>
              <w:rPr>
                <w:rtl/>
                <w:lang w:bidi="fa-IR"/>
              </w:rPr>
            </w:pPr>
            <w:r>
              <w:rPr>
                <w:rFonts w:hint="cs"/>
                <w:rtl/>
                <w:lang w:bidi="fa-IR"/>
              </w:rPr>
              <w:t>مقدار</w:t>
            </w:r>
          </w:p>
        </w:tc>
        <w:tc>
          <w:tcPr>
            <w:tcW w:w="4580" w:type="dxa"/>
            <w:vAlign w:val="center"/>
          </w:tcPr>
          <w:p w:rsidR="00A1756A" w:rsidRDefault="00261D50" w:rsidP="00A1756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نام سر ستون</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EF074E">
            <w:pPr>
              <w:bidi/>
              <w:ind w:firstLine="0"/>
              <w:jc w:val="center"/>
              <w:rPr>
                <w:b w:val="0"/>
                <w:bCs w:val="0"/>
                <w:rtl/>
                <w:lang w:bidi="fa-IR"/>
              </w:rPr>
            </w:pPr>
            <w:r w:rsidRPr="00333952">
              <w:rPr>
                <w:rFonts w:hint="cs"/>
                <w:b w:val="0"/>
                <w:bCs w:val="0"/>
                <w:rtl/>
                <w:lang w:bidi="fa-IR"/>
              </w:rPr>
              <w:t>زمان سپری شده. فواصل ذخیره پس‌خور تقریبا 0.1 ثانیه است</w:t>
            </w:r>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time</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r>
                <m:rPr>
                  <m:sty m:val="bi"/>
                </m:rPr>
                <w:rPr>
                  <w:rFonts w:ascii="Cambria Math" w:hAnsi="Cambria Math" w:cs="Cambria Math" w:hint="cs"/>
                  <w:sz w:val="22"/>
                  <w:szCs w:val="24"/>
                  <w:rtl/>
                  <w:lang w:bidi="fa-IR"/>
                </w:rPr>
                <m:t>θ</m:t>
              </m:r>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6119C0"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e</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d</m:t>
                    </m:r>
                  </m:sub>
                </m:sSub>
              </m:oMath>
            </m:oMathPara>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X</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6119C0"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e</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Y</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تبدیل مقدار </w:t>
            </w:r>
            <m:oMath>
              <m:r>
                <m:rPr>
                  <m:sty m:val="bi"/>
                </m:rPr>
                <w:rPr>
                  <w:rFonts w:ascii="Cambria Math" w:hAnsi="Cambria Math" w:cs="Cambria Math" w:hint="cs"/>
                  <w:sz w:val="22"/>
                  <w:szCs w:val="24"/>
                  <w:rtl/>
                  <w:lang w:bidi="fa-IR"/>
                </w:rPr>
                <m:t>θ</m:t>
              </m:r>
            </m:oMath>
            <w:r w:rsidRPr="00333952">
              <w:rPr>
                <w:rFonts w:eastAsiaTheme="minorEastAsia" w:hint="cs"/>
                <w:b w:val="0"/>
                <w:bCs w:val="0"/>
                <w:rtl/>
                <w:lang w:bidi="fa-IR"/>
              </w:rPr>
              <w:t xml:space="preserve"> از درجه به رادیان</w:t>
            </w:r>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 R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sz w:val="22"/>
                      <w:szCs w:val="24"/>
                      <w:lang w:bidi="fa-IR"/>
                    </w:rPr>
                  </m:ctrlPr>
                </m:sSubPr>
                <m:e>
                  <m:r>
                    <m:rPr>
                      <m:sty m:val="bi"/>
                    </m:rPr>
                    <w:rPr>
                      <w:rFonts w:ascii="Cambria Math" w:hAnsi="Cambria Math" w:cs="Cambria Math" w:hint="cs"/>
                      <w:sz w:val="22"/>
                      <w:szCs w:val="24"/>
                      <w:rtl/>
                      <w:lang w:bidi="fa-IR"/>
                    </w:rPr>
                    <m:t>θ</m:t>
                  </m:r>
                </m:e>
                <m:sub>
                  <m:r>
                    <m:rPr>
                      <m:sty m:val="bi"/>
                    </m:rPr>
                    <w:rPr>
                      <w:rFonts w:ascii="Cambria Math" w:hAnsi="Cambria Math"/>
                      <w:sz w:val="22"/>
                      <w:szCs w:val="24"/>
                      <w:lang w:bidi="fa-IR"/>
                    </w:rPr>
                    <m:t>d</m:t>
                  </m:r>
                </m:sub>
              </m:sSub>
            </m:oMath>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6119C0" w:rsidP="00751B49">
            <w:pPr>
              <w:bidi/>
              <w:jc w:val="center"/>
              <w:rPr>
                <w:b w:val="0"/>
                <w:bCs w:val="0"/>
                <w:sz w:val="28"/>
                <w:lang w:bidi="fa-IR"/>
              </w:rPr>
            </w:pPr>
            <m:oMathPara>
              <m:oMathParaPr>
                <m:jc m:val="center"/>
              </m:oMathParaPr>
              <m:oMath>
                <m:sSub>
                  <m:sSubPr>
                    <m:ctrlPr>
                      <w:rPr>
                        <w:rFonts w:ascii="Cambria Math" w:eastAsiaTheme="minorEastAsia" w:hAnsi="Cambria Math"/>
                        <w:b w:val="0"/>
                        <w:bCs w:val="0"/>
                        <w:szCs w:val="24"/>
                        <w:lang w:bidi="fa-IR"/>
                      </w:rPr>
                    </m:ctrlPr>
                  </m:sSubPr>
                  <m:e>
                    <m:r>
                      <m:rPr>
                        <m:sty m:val="bi"/>
                      </m:rPr>
                      <w:rPr>
                        <w:rFonts w:ascii="Cambria Math" w:eastAsiaTheme="minorEastAsia" w:hAnsi="Cambria Math"/>
                        <w:szCs w:val="24"/>
                        <w:lang w:bidi="fa-IR"/>
                      </w:rPr>
                      <m:t>θ</m:t>
                    </m:r>
                  </m:e>
                  <m:sub>
                    <m:r>
                      <m:rPr>
                        <m:sty m:val="bi"/>
                      </m:rPr>
                      <w:rPr>
                        <w:rFonts w:ascii="Cambria Math" w:eastAsiaTheme="minorEastAsia" w:hAnsi="Cambria Math"/>
                        <w:szCs w:val="24"/>
                        <w:lang w:bidi="fa-IR"/>
                      </w:rPr>
                      <m:t>e</m:t>
                    </m:r>
                  </m:sub>
                </m:sSub>
                <m:r>
                  <m:rPr>
                    <m:sty m:val="b"/>
                  </m:rPr>
                  <w:rPr>
                    <w:rFonts w:ascii="Cambria Math" w:hAnsi="Cambria Math" w:cs="Cambria Math"/>
                    <w:szCs w:val="24"/>
                    <w:lang w:bidi="fa-IR"/>
                  </w:rPr>
                  <m:t>=</m:t>
                </m:r>
                <m:r>
                  <m:rPr>
                    <m:sty m:val="bi"/>
                  </m:rPr>
                  <w:rPr>
                    <w:rFonts w:ascii="Cambria Math" w:hAnsi="Cambria Math" w:cs="Cambria Math" w:hint="cs"/>
                    <w:szCs w:val="24"/>
                    <w:rtl/>
                    <w:lang w:bidi="fa-IR"/>
                  </w:rPr>
                  <m:t>θ</m:t>
                </m:r>
                <m:r>
                  <m:rPr>
                    <m:sty m:val="b"/>
                  </m:rPr>
                  <w:rPr>
                    <w:rFonts w:ascii="Cambria Math" w:hAnsi="Cambria Math" w:cs="Cambria Math"/>
                    <w:szCs w:val="24"/>
                    <w:lang w:bidi="fa-IR"/>
                  </w:rPr>
                  <m:t>-</m:t>
                </m:r>
                <m:sSub>
                  <m:sSubPr>
                    <m:ctrlPr>
                      <w:rPr>
                        <w:rFonts w:ascii="Cambria Math" w:hAnsi="Cambria Math"/>
                        <w:b w:val="0"/>
                        <w:bCs w:val="0"/>
                        <w:szCs w:val="24"/>
                        <w:lang w:bidi="fa-IR"/>
                      </w:rPr>
                    </m:ctrlPr>
                  </m:sSubPr>
                  <m:e>
                    <m:r>
                      <m:rPr>
                        <m:sty m:val="bi"/>
                      </m:rPr>
                      <w:rPr>
                        <w:rFonts w:ascii="Cambria Math" w:hAnsi="Cambria Math" w:cs="Cambria Math" w:hint="cs"/>
                        <w:szCs w:val="24"/>
                        <w:rtl/>
                        <w:lang w:bidi="fa-IR"/>
                      </w:rPr>
                      <m:t>θ</m:t>
                    </m:r>
                  </m:e>
                  <m:sub>
                    <m:r>
                      <m:rPr>
                        <m:sty m:val="bi"/>
                      </m:rPr>
                      <w:rPr>
                        <w:rFonts w:ascii="Cambria Math" w:hAnsi="Cambria Math"/>
                        <w:szCs w:val="24"/>
                        <w:lang w:bidi="fa-IR"/>
                      </w:rPr>
                      <m:t>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Theta</w:t>
            </w:r>
          </w:p>
        </w:tc>
      </w:tr>
    </w:tbl>
    <w:p w:rsidR="00A1756A" w:rsidRDefault="00A1756A" w:rsidP="00A1756A">
      <w:pPr>
        <w:bidi/>
        <w:rPr>
          <w:rtl/>
          <w:lang w:bidi="fa-IR"/>
        </w:rPr>
      </w:pPr>
    </w:p>
    <w:p w:rsidR="00902D41" w:rsidRDefault="008F16CB" w:rsidP="00902D41">
      <w:pPr>
        <w:bidi/>
        <w:rPr>
          <w:rtl/>
          <w:lang w:bidi="fa-IR"/>
        </w:rPr>
      </w:pPr>
      <w:r>
        <w:rPr>
          <w:rFonts w:hint="cs"/>
          <w:rtl/>
          <w:lang w:bidi="fa-IR"/>
        </w:rPr>
        <w:t xml:space="preserve">همچنین </w:t>
      </w:r>
      <w:r w:rsidR="00B72D18">
        <w:rPr>
          <w:rFonts w:hint="cs"/>
          <w:rtl/>
          <w:lang w:bidi="fa-IR"/>
        </w:rPr>
        <w:t>این</w:t>
      </w:r>
      <w:r w:rsidR="00A735B8">
        <w:rPr>
          <w:rFonts w:hint="cs"/>
          <w:rtl/>
          <w:lang w:bidi="fa-IR"/>
        </w:rPr>
        <w:t xml:space="preserve"> پرونده شامل نمودارهای</w:t>
      </w:r>
      <w:r w:rsidR="001C3527">
        <w:rPr>
          <w:rFonts w:hint="cs"/>
          <w:rtl/>
          <w:lang w:bidi="fa-IR"/>
        </w:rPr>
        <w:t xml:space="preserve"> شکل 5-2</w:t>
      </w:r>
      <w:r w:rsidR="00A735B8">
        <w:rPr>
          <w:rFonts w:hint="cs"/>
          <w:rtl/>
          <w:lang w:bidi="fa-IR"/>
        </w:rPr>
        <w:t xml:space="preserve"> است.</w:t>
      </w:r>
    </w:p>
    <w:p w:rsidR="00902D41" w:rsidRDefault="00902D41" w:rsidP="00902D41">
      <w:pPr>
        <w:bidi/>
        <w:rPr>
          <w:rtl/>
          <w:lang w:bidi="fa-IR"/>
        </w:rPr>
      </w:pPr>
    </w:p>
    <w:p w:rsidR="00902D41" w:rsidRDefault="00902D41" w:rsidP="00902D41">
      <w:pPr>
        <w:bidi/>
        <w:rPr>
          <w:rtl/>
          <w:lang w:bidi="fa-IR"/>
        </w:rPr>
      </w:pPr>
    </w:p>
    <w:p w:rsidR="00902D41" w:rsidRDefault="00902D41" w:rsidP="00902D41">
      <w:pPr>
        <w:bidi/>
        <w:rPr>
          <w:rtl/>
          <w:lang w:bidi="fa-IR"/>
        </w:rPr>
      </w:pPr>
    </w:p>
    <w:tbl>
      <w:tblPr>
        <w:tblStyle w:val="TableGrid"/>
        <w:bidiVisual/>
        <w:tblW w:w="10650" w:type="dxa"/>
        <w:tblInd w:w="-7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4"/>
        <w:gridCol w:w="5256"/>
      </w:tblGrid>
      <w:tr w:rsidR="002641AF" w:rsidTr="00902D41">
        <w:trPr>
          <w:trHeight w:val="3024"/>
        </w:trPr>
        <w:tc>
          <w:tcPr>
            <w:tcW w:w="5394" w:type="dxa"/>
          </w:tcPr>
          <w:p w:rsidR="002641AF" w:rsidRDefault="002641AF" w:rsidP="00B26D64">
            <w:pPr>
              <w:keepNext/>
              <w:bidi/>
              <w:ind w:firstLine="0"/>
              <w:jc w:val="center"/>
            </w:pPr>
            <w:r>
              <w:rPr>
                <w:noProof/>
              </w:rPr>
              <w:lastRenderedPageBreak/>
              <w:drawing>
                <wp:inline distT="0" distB="0" distL="0" distR="0" wp14:anchorId="4049A01B" wp14:editId="638FF636">
                  <wp:extent cx="2743200" cy="1645920"/>
                  <wp:effectExtent l="0" t="0" r="0" b="11430"/>
                  <wp:docPr id="19" name="Chart 19">
                    <a:extLst xmlns:a="http://schemas.openxmlformats.org/drawingml/2006/main">
                      <a:ext uri="{FF2B5EF4-FFF2-40B4-BE49-F238E27FC236}">
                        <a16:creationId xmlns:a16="http://schemas.microsoft.com/office/drawing/2014/main" id="{62EBC2AE-E0F0-328A-6D5E-781C64F62A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rsidR="00A735B8" w:rsidRDefault="002641AF" w:rsidP="00B26D64">
            <w:pPr>
              <w:pStyle w:val="Caption"/>
              <w:bidi/>
              <w:jc w:val="center"/>
              <w:rPr>
                <w:rtl/>
                <w:lang w:bidi="fa-IR"/>
              </w:rPr>
            </w:pPr>
            <w:r>
              <w:rPr>
                <w:rFonts w:hint="cs"/>
                <w:rtl/>
              </w:rPr>
              <w:t>الف</w:t>
            </w:r>
          </w:p>
        </w:tc>
        <w:tc>
          <w:tcPr>
            <w:tcW w:w="5256" w:type="dxa"/>
          </w:tcPr>
          <w:p w:rsidR="002641AF" w:rsidRDefault="002641AF" w:rsidP="00B26D64">
            <w:pPr>
              <w:keepNext/>
              <w:bidi/>
              <w:ind w:firstLine="0"/>
              <w:jc w:val="center"/>
            </w:pPr>
            <w:r>
              <w:rPr>
                <w:noProof/>
              </w:rPr>
              <w:drawing>
                <wp:inline distT="0" distB="0" distL="0" distR="0" wp14:anchorId="24E55D9F" wp14:editId="0E4554BD">
                  <wp:extent cx="2743200" cy="1645920"/>
                  <wp:effectExtent l="0" t="0" r="0" b="11430"/>
                  <wp:docPr id="20" name="Chart 20">
                    <a:extLst xmlns:a="http://schemas.openxmlformats.org/drawingml/2006/main">
                      <a:ext uri="{FF2B5EF4-FFF2-40B4-BE49-F238E27FC236}">
                        <a16:creationId xmlns:a16="http://schemas.microsoft.com/office/drawing/2014/main" id="{3216A2E7-C7FB-382A-8F59-F768AC1B12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rsidR="00A735B8" w:rsidRDefault="002641AF" w:rsidP="00B26D64">
            <w:pPr>
              <w:pStyle w:val="Caption"/>
              <w:bidi/>
              <w:jc w:val="center"/>
              <w:rPr>
                <w:rtl/>
                <w:lang w:bidi="fa-IR"/>
              </w:rPr>
            </w:pPr>
            <w:r>
              <w:rPr>
                <w:rFonts w:hint="cs"/>
                <w:rtl/>
              </w:rPr>
              <w:t>ب</w:t>
            </w:r>
          </w:p>
        </w:tc>
      </w:tr>
      <w:tr w:rsidR="002641AF" w:rsidTr="001C3527">
        <w:tc>
          <w:tcPr>
            <w:tcW w:w="5394" w:type="dxa"/>
          </w:tcPr>
          <w:p w:rsidR="00B26D64" w:rsidRDefault="00B26D64" w:rsidP="00B26D64">
            <w:pPr>
              <w:keepNext/>
              <w:bidi/>
              <w:ind w:firstLine="0"/>
              <w:jc w:val="center"/>
            </w:pPr>
            <w:r>
              <w:rPr>
                <w:noProof/>
              </w:rPr>
              <w:drawing>
                <wp:inline distT="0" distB="0" distL="0" distR="0" wp14:anchorId="14D07E13" wp14:editId="1D816736">
                  <wp:extent cx="2743200" cy="1645920"/>
                  <wp:effectExtent l="0" t="0" r="0" b="11430"/>
                  <wp:docPr id="21" name="Chart 21">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rsidR="00A735B8" w:rsidRDefault="00B26D64" w:rsidP="00B26D64">
            <w:pPr>
              <w:pStyle w:val="Caption"/>
              <w:bidi/>
              <w:jc w:val="center"/>
              <w:rPr>
                <w:rtl/>
                <w:lang w:bidi="fa-IR"/>
              </w:rPr>
            </w:pPr>
            <w:r>
              <w:rPr>
                <w:rFonts w:hint="cs"/>
                <w:rtl/>
              </w:rPr>
              <w:t>ج</w:t>
            </w:r>
          </w:p>
        </w:tc>
        <w:tc>
          <w:tcPr>
            <w:tcW w:w="5256" w:type="dxa"/>
          </w:tcPr>
          <w:p w:rsidR="00B26D64" w:rsidRDefault="00B26D64" w:rsidP="00B26D64">
            <w:pPr>
              <w:keepNext/>
              <w:bidi/>
              <w:ind w:firstLine="0"/>
              <w:jc w:val="center"/>
            </w:pPr>
            <w:r>
              <w:rPr>
                <w:noProof/>
              </w:rPr>
              <w:drawing>
                <wp:inline distT="0" distB="0" distL="0" distR="0" wp14:anchorId="086140F6" wp14:editId="1605D5A4">
                  <wp:extent cx="2743200" cy="1645920"/>
                  <wp:effectExtent l="0" t="0" r="0" b="11430"/>
                  <wp:docPr id="23" name="Chart 23">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rsidR="00A735B8" w:rsidRDefault="00B26D64" w:rsidP="00B26D64">
            <w:pPr>
              <w:pStyle w:val="Caption"/>
              <w:bidi/>
              <w:jc w:val="center"/>
              <w:rPr>
                <w:rtl/>
                <w:lang w:bidi="fa-IR"/>
              </w:rPr>
            </w:pPr>
            <w:r>
              <w:rPr>
                <w:rFonts w:hint="cs"/>
                <w:rtl/>
              </w:rPr>
              <w:t>د</w:t>
            </w:r>
          </w:p>
        </w:tc>
      </w:tr>
      <w:tr w:rsidR="002641AF" w:rsidTr="001C3527">
        <w:tc>
          <w:tcPr>
            <w:tcW w:w="5394" w:type="dxa"/>
          </w:tcPr>
          <w:p w:rsidR="001C3527" w:rsidRDefault="001C3527" w:rsidP="001C3527">
            <w:pPr>
              <w:keepNext/>
              <w:bidi/>
              <w:ind w:firstLine="0"/>
              <w:jc w:val="center"/>
            </w:pPr>
            <w:r>
              <w:rPr>
                <w:noProof/>
              </w:rPr>
              <w:drawing>
                <wp:inline distT="0" distB="0" distL="0" distR="0" wp14:anchorId="78E1B7DC" wp14:editId="06577779">
                  <wp:extent cx="2743200" cy="1645920"/>
                  <wp:effectExtent l="0" t="0" r="0" b="11430"/>
                  <wp:docPr id="26" name="Chart 26">
                    <a:extLst xmlns:a="http://schemas.openxmlformats.org/drawingml/2006/main">
                      <a:ext uri="{FF2B5EF4-FFF2-40B4-BE49-F238E27FC236}">
                        <a16:creationId xmlns:a16="http://schemas.microsoft.com/office/drawing/2014/main" id="{D358C0D7-EED4-A842-8B2D-D2B7DD31DF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rsidR="00A735B8" w:rsidRDefault="001C3527" w:rsidP="001C3527">
            <w:pPr>
              <w:pStyle w:val="Caption"/>
              <w:bidi/>
              <w:jc w:val="center"/>
              <w:rPr>
                <w:rtl/>
                <w:lang w:bidi="fa-IR"/>
              </w:rPr>
            </w:pPr>
            <w:r>
              <w:rPr>
                <w:rFonts w:hint="cs"/>
                <w:rtl/>
                <w:lang w:bidi="fa-IR"/>
              </w:rPr>
              <w:t>ه</w:t>
            </w:r>
          </w:p>
          <w:p w:rsidR="00A735B8" w:rsidRDefault="00A735B8" w:rsidP="00B26D64">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tc>
        <w:tc>
          <w:tcPr>
            <w:tcW w:w="5256" w:type="dxa"/>
          </w:tcPr>
          <w:p w:rsidR="001C3527" w:rsidRDefault="0080615A" w:rsidP="0080615A">
            <w:pPr>
              <w:keepNext/>
              <w:tabs>
                <w:tab w:val="center" w:pos="2520"/>
              </w:tabs>
              <w:bidi/>
              <w:ind w:firstLine="0"/>
            </w:pPr>
            <w:r>
              <w:rPr>
                <w:rtl/>
              </w:rPr>
              <w:tab/>
            </w:r>
            <w:r w:rsidR="001C3527">
              <w:rPr>
                <w:noProof/>
              </w:rPr>
              <w:drawing>
                <wp:inline distT="0" distB="0" distL="0" distR="0" wp14:anchorId="648F1CDE" wp14:editId="61536E87">
                  <wp:extent cx="2743200" cy="1645920"/>
                  <wp:effectExtent l="0" t="0" r="0" b="11430"/>
                  <wp:docPr id="28" name="Chart 28">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p w:rsidR="00A735B8" w:rsidRDefault="001C3527" w:rsidP="001C3527">
            <w:pPr>
              <w:pStyle w:val="Caption"/>
              <w:bidi/>
              <w:jc w:val="center"/>
              <w:rPr>
                <w:rtl/>
                <w:lang w:bidi="fa-IR"/>
              </w:rPr>
            </w:pPr>
            <w:r>
              <w:rPr>
                <w:rFonts w:hint="cs"/>
                <w:rtl/>
              </w:rPr>
              <w:t>و</w:t>
            </w:r>
          </w:p>
        </w:tc>
      </w:tr>
      <w:tr w:rsidR="001C3527" w:rsidTr="001C3527">
        <w:tc>
          <w:tcPr>
            <w:tcW w:w="10650" w:type="dxa"/>
            <w:gridSpan w:val="2"/>
          </w:tcPr>
          <w:p w:rsidR="001C3527" w:rsidRDefault="001C3527" w:rsidP="001C3527">
            <w:pPr>
              <w:keepNext/>
              <w:bidi/>
              <w:ind w:firstLine="0"/>
              <w:jc w:val="center"/>
            </w:pPr>
            <w:r>
              <w:rPr>
                <w:noProof/>
              </w:rPr>
              <w:lastRenderedPageBreak/>
              <w:drawing>
                <wp:inline distT="0" distB="0" distL="0" distR="0" wp14:anchorId="58C410E0" wp14:editId="74C8476D">
                  <wp:extent cx="3164169" cy="3114136"/>
                  <wp:effectExtent l="0" t="0" r="17780" b="10160"/>
                  <wp:docPr id="16" name="Chart 1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rsidR="001C3527" w:rsidRDefault="001C3527" w:rsidP="008F16CB">
            <w:pPr>
              <w:pStyle w:val="Caption"/>
              <w:bidi/>
              <w:jc w:val="center"/>
              <w:rPr>
                <w:rtl/>
                <w:lang w:bidi="fa-IR"/>
              </w:rPr>
            </w:pPr>
            <w:r>
              <w:rPr>
                <w:rFonts w:hint="cs"/>
                <w:rtl/>
              </w:rPr>
              <w:t>ز</w:t>
            </w:r>
          </w:p>
        </w:tc>
      </w:tr>
    </w:tbl>
    <w:p w:rsidR="00A735B8" w:rsidRPr="00A1756A" w:rsidRDefault="001C3527" w:rsidP="00D22861">
      <w:pPr>
        <w:pStyle w:val="Caption"/>
        <w:bidi/>
        <w:jc w:val="center"/>
        <w:rPr>
          <w:i/>
          <w:lang w:bidi="fa-IR"/>
        </w:rPr>
      </w:pPr>
      <w:bookmarkStart w:id="142" w:name="_Toc157254979"/>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3</w:t>
      </w:r>
      <w:r w:rsidR="00DA77A6">
        <w:rPr>
          <w:rtl/>
        </w:rPr>
        <w:fldChar w:fldCharType="end"/>
      </w:r>
      <w:r>
        <w:rPr>
          <w:rFonts w:hint="cs"/>
          <w:rtl/>
          <w:lang w:bidi="fa-IR"/>
        </w:rPr>
        <w:t xml:space="preserve"> نمودارهای پرونده‌ی نتایج پیاده سازی شامل الف)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m:t>
            </m:r>
          </m:sub>
        </m:sSub>
      </m:oMath>
      <w:r w:rsidR="00A1756A">
        <w:rPr>
          <w:rFonts w:eastAsiaTheme="minorEastAsia" w:hint="cs"/>
          <w:rtl/>
          <w:lang w:bidi="fa-IR"/>
        </w:rPr>
        <w:t xml:space="preserve"> برحسب زمان ب)</w:t>
      </w:r>
      <w:r w:rsidR="00A1756A" w:rsidRPr="00A1756A">
        <w:rPr>
          <w:rFonts w:hint="cs"/>
          <w:rtl/>
          <w:lang w:bidi="fa-IR"/>
        </w:rPr>
        <w:t xml:space="preserve">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m:t>
            </m:r>
          </m:sub>
        </m:sSub>
      </m:oMath>
      <w:r w:rsidR="00A1756A">
        <w:rPr>
          <w:rFonts w:eastAsiaTheme="minorEastAsia" w:hint="cs"/>
          <w:rtl/>
          <w:lang w:bidi="fa-IR"/>
        </w:rPr>
        <w:t xml:space="preserve"> برحسب زمان ج) 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e</m:t>
            </m:r>
          </m:sub>
        </m:sSub>
      </m:oMath>
      <w:r w:rsidR="008F16CB">
        <w:rPr>
          <w:rFonts w:eastAsiaTheme="minorEastAsia" w:hint="cs"/>
          <w:rtl/>
          <w:lang w:bidi="fa-IR"/>
        </w:rPr>
        <w:t xml:space="preserve"> </w:t>
      </w:r>
      <w:r w:rsidR="00D22861">
        <w:rPr>
          <w:rFonts w:eastAsiaTheme="minorEastAsia" w:hint="cs"/>
          <w:rtl/>
          <w:lang w:bidi="fa-IR"/>
        </w:rPr>
        <w:t xml:space="preserve">برحسب زمان د) 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e</m:t>
            </m:r>
          </m:sub>
        </m:sSub>
      </m:oMath>
      <w:r w:rsidR="00D22861">
        <w:rPr>
          <w:rFonts w:eastAsiaTheme="minorEastAsia" w:hint="cs"/>
          <w:rtl/>
          <w:lang w:bidi="fa-IR"/>
        </w:rPr>
        <w:t xml:space="preserve"> برحسب زمان ه)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d</m:t>
            </m:r>
          </m:sub>
        </m:sSub>
      </m:oMath>
      <w:r w:rsidR="00D22861">
        <w:rPr>
          <w:rFonts w:eastAsiaTheme="minorEastAsia" w:hint="cs"/>
          <w:rtl/>
          <w:lang w:bidi="fa-IR"/>
        </w:rPr>
        <w:t xml:space="preserve"> و </w:t>
      </w:r>
      <m:oMath>
        <m:r>
          <w:rPr>
            <w:rFonts w:ascii="Cambria Math" w:eastAsiaTheme="minorEastAsia" w:hAnsi="Cambria Math" w:cs="Cambria Math" w:hint="cs"/>
            <w:rtl/>
            <w:lang w:bidi="fa-IR"/>
          </w:rPr>
          <m:t>θ</m:t>
        </m:r>
      </m:oMath>
      <w:r w:rsidR="00D22861">
        <w:rPr>
          <w:rFonts w:eastAsiaTheme="minorEastAsia" w:hint="cs"/>
          <w:rtl/>
          <w:lang w:bidi="fa-IR"/>
        </w:rPr>
        <w:t xml:space="preserve"> برحسب زمان و)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e</m:t>
            </m:r>
          </m:sub>
        </m:sSub>
      </m:oMath>
      <w:r w:rsidR="00D22861">
        <w:rPr>
          <w:rFonts w:eastAsiaTheme="minorEastAsia" w:hint="cs"/>
          <w:rtl/>
          <w:lang w:bidi="fa-IR"/>
        </w:rPr>
        <w:t xml:space="preserve"> برحسب زمان ز) حرکت واقعی و دلخواه ربات</w:t>
      </w:r>
      <w:bookmarkEnd w:id="142"/>
    </w:p>
    <w:p w:rsidR="00902D41" w:rsidRDefault="00902D41" w:rsidP="00C811A4">
      <w:pPr>
        <w:bidi/>
        <w:rPr>
          <w:rtl/>
          <w:lang w:bidi="fa-IR"/>
        </w:rPr>
      </w:pPr>
      <w:r>
        <w:rPr>
          <w:rFonts w:hint="cs"/>
          <w:rtl/>
          <w:lang w:bidi="fa-IR"/>
        </w:rPr>
        <w:t xml:space="preserve">به این ترتیب پرونده‌ی </w:t>
      </w:r>
      <w:r>
        <w:rPr>
          <w:lang w:bidi="fa-IR"/>
        </w:rPr>
        <w:t>Excel</w:t>
      </w:r>
      <w:r>
        <w:rPr>
          <w:rFonts w:hint="cs"/>
          <w:rtl/>
          <w:lang w:bidi="fa-IR"/>
        </w:rPr>
        <w:t xml:space="preserve"> مربوط به حرکت ربات برای هر </w:t>
      </w:r>
      <w:r w:rsidR="00C811A4">
        <w:rPr>
          <w:rFonts w:hint="cs"/>
          <w:rtl/>
          <w:lang w:bidi="fa-IR"/>
        </w:rPr>
        <w:t>آزمایش</w:t>
      </w:r>
      <w:r>
        <w:rPr>
          <w:rFonts w:hint="cs"/>
          <w:rtl/>
          <w:lang w:bidi="fa-IR"/>
        </w:rPr>
        <w:t xml:space="preserve"> و مسیر زمانی دلخواهی، ذخیره شده و نتایج آن در قالب نمودارهای شکل 5-3 ارائه می‌شود.</w:t>
      </w:r>
    </w:p>
    <w:p w:rsidR="00D5672A" w:rsidRDefault="00DB6C49" w:rsidP="00097A2C">
      <w:pPr>
        <w:pStyle w:val="Heading2"/>
        <w:rPr>
          <w:rtl/>
        </w:rPr>
      </w:pPr>
      <w:bookmarkStart w:id="143" w:name="_Toc157254872"/>
      <w:r>
        <w:rPr>
          <w:rFonts w:hint="cs"/>
          <w:rtl/>
        </w:rPr>
        <w:t>نتایج پیاده سازی کنترلر سینماتیکی</w:t>
      </w:r>
      <w:bookmarkEnd w:id="143"/>
    </w:p>
    <w:p w:rsidR="00D5672A" w:rsidRDefault="00D5672A" w:rsidP="00D5672A">
      <w:pPr>
        <w:bidi/>
        <w:rPr>
          <w:rtl/>
          <w:lang w:bidi="fa-IR"/>
        </w:rPr>
      </w:pPr>
      <w:r>
        <w:rPr>
          <w:rFonts w:hint="cs"/>
          <w:rtl/>
          <w:lang w:bidi="fa-IR"/>
        </w:rPr>
        <w:t>در این بخش نتایج حاصله از پیاده سازی کنترلر سینماتیکی ارائه شده در فصل دوم ارائه می‌شود. نحوه‌ی پیاده سازی این کنترلر در فصل 4 گفته شده است.</w:t>
      </w:r>
      <w:r w:rsidR="007F6843">
        <w:rPr>
          <w:rFonts w:hint="cs"/>
          <w:rtl/>
          <w:lang w:bidi="fa-IR"/>
        </w:rPr>
        <w:t xml:space="preserve"> لازم به ذکر است که به علت عدم لزوم، نمودار های ج و د در شکل 5-3 در نتایج زیر آورده نمی‌شود.</w:t>
      </w:r>
      <w:r w:rsidR="005811A5">
        <w:rPr>
          <w:rFonts w:hint="cs"/>
          <w:rtl/>
          <w:lang w:bidi="fa-IR"/>
        </w:rPr>
        <w:t xml:space="preserve"> همچنین برای پیاده سازی مناسب در شرایطی که نیاز به سرعت بالا برای تعقیب مسیر وجود ندارد، از یک ضریب ثابت کوچکتر از 1 برای ورودی مسیر زمانی به شکل زیر</w:t>
      </w:r>
      <w:r w:rsidR="00751B49">
        <w:rPr>
          <w:rFonts w:hint="cs"/>
          <w:rtl/>
          <w:lang w:bidi="fa-IR"/>
        </w:rPr>
        <w:t xml:space="preserve"> در</w:t>
      </w:r>
      <w:r w:rsidR="005811A5">
        <w:rPr>
          <w:rFonts w:hint="cs"/>
          <w:rtl/>
          <w:lang w:bidi="fa-IR"/>
        </w:rPr>
        <w:t xml:space="preserve"> </w:t>
      </w:r>
      <w:r w:rsidR="00751B49">
        <w:rPr>
          <w:rFonts w:hint="cs"/>
          <w:rtl/>
          <w:lang w:bidi="fa-IR"/>
        </w:rPr>
        <w:t xml:space="preserve">5-1 </w:t>
      </w:r>
      <w:r w:rsidR="005811A5">
        <w:rPr>
          <w:rFonts w:hint="cs"/>
          <w:rtl/>
          <w:lang w:bidi="fa-IR"/>
        </w:rPr>
        <w:t>استفاده می کنیم. در اینجا این ضریب برابر 0.1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5811A5" w:rsidRPr="007F6843" w:rsidTr="00AF4067">
        <w:tc>
          <w:tcPr>
            <w:tcW w:w="3039" w:type="dxa"/>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1</w:t>
            </w:r>
            <w:r w:rsidRPr="007F6843">
              <w:rPr>
                <w:szCs w:val="24"/>
                <w:rtl/>
              </w:rPr>
              <w:fldChar w:fldCharType="end"/>
            </w:r>
            <w:r w:rsidRPr="007F6843">
              <w:rPr>
                <w:rFonts w:hint="cs"/>
                <w:szCs w:val="24"/>
                <w:rtl/>
              </w:rPr>
              <w:t xml:space="preserve">) </w:t>
            </w:r>
          </w:p>
        </w:tc>
        <w:tc>
          <w:tcPr>
            <w:tcW w:w="6309" w:type="dxa"/>
            <w:vAlign w:val="center"/>
          </w:tcPr>
          <w:p w:rsidR="005811A5" w:rsidRPr="005811A5" w:rsidRDefault="006119C0" w:rsidP="005811A5">
            <w:pPr>
              <w:bidi/>
              <w:ind w:left="575"/>
              <w:jc w:val="right"/>
              <w:rPr>
                <w:rFonts w:eastAsiaTheme="minorEastAsia"/>
                <w:i/>
                <w:szCs w:val="24"/>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speed×t</m:t>
                </m:r>
                <m:r>
                  <w:rPr>
                    <w:rFonts w:ascii="Cambria Math" w:hAnsi="Cambria Math"/>
                    <w:szCs w:val="24"/>
                    <w:lang w:bidi="fa-IR"/>
                  </w:rPr>
                  <m:t>ime</m:t>
                </m:r>
                <m:r>
                  <w:rPr>
                    <w:rFonts w:ascii="Cambria Math" w:hAnsi="Cambria Math"/>
                    <w:szCs w:val="24"/>
                  </w:rPr>
                  <m:t>)</m:t>
                </m:r>
              </m:oMath>
            </m:oMathPara>
          </w:p>
          <w:p w:rsidR="005811A5" w:rsidRPr="00B648A8" w:rsidRDefault="006119C0" w:rsidP="005811A5">
            <w:pPr>
              <w:bidi/>
              <w:ind w:left="575"/>
              <w:jc w:val="right"/>
              <w:rPr>
                <w:rFonts w:eastAsiaTheme="minorEastAsia"/>
                <w:i/>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speed×time)</m:t>
                </m:r>
              </m:oMath>
            </m:oMathPara>
          </w:p>
        </w:tc>
      </w:tr>
    </w:tbl>
    <w:p w:rsidR="00AF4067" w:rsidRDefault="00AF4067" w:rsidP="00751B49">
      <w:pPr>
        <w:bidi/>
        <w:rPr>
          <w:rtl/>
          <w:lang w:bidi="fa-IR"/>
        </w:rPr>
      </w:pPr>
      <w:r>
        <w:rPr>
          <w:rFonts w:hint="cs"/>
          <w:rtl/>
          <w:lang w:bidi="fa-IR"/>
        </w:rPr>
        <w:t xml:space="preserve">در ادامه‌ی این فصل نیز قانون </w:t>
      </w:r>
      <w:r w:rsidR="00751B49">
        <w:rPr>
          <w:rFonts w:hint="cs"/>
          <w:rtl/>
          <w:lang w:bidi="fa-IR"/>
        </w:rPr>
        <w:t>5-2</w:t>
      </w:r>
      <w:r>
        <w:rPr>
          <w:rFonts w:hint="cs"/>
          <w:rtl/>
          <w:lang w:bidi="fa-IR"/>
        </w:rPr>
        <w:t xml:space="preserve"> برقرار است</w:t>
      </w:r>
      <w:r w:rsidR="00AF659E">
        <w:rPr>
          <w:rFonts w:hint="cs"/>
          <w:rtl/>
          <w:lang w:bidi="fa-IR"/>
        </w:rPr>
        <w:t>.</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AF4067" w:rsidRPr="007F6843" w:rsidTr="009E69E6">
        <w:tc>
          <w:tcPr>
            <w:tcW w:w="3039" w:type="dxa"/>
            <w:vAlign w:val="center"/>
          </w:tcPr>
          <w:p w:rsidR="00AF4067" w:rsidRPr="007F6843" w:rsidRDefault="00AF4067" w:rsidP="009E69E6">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2</w:t>
            </w:r>
            <w:r w:rsidRPr="007F6843">
              <w:rPr>
                <w:szCs w:val="24"/>
                <w:rtl/>
              </w:rPr>
              <w:fldChar w:fldCharType="end"/>
            </w:r>
            <w:r w:rsidRPr="007F6843">
              <w:rPr>
                <w:rFonts w:hint="cs"/>
                <w:szCs w:val="24"/>
                <w:rtl/>
              </w:rPr>
              <w:t xml:space="preserve">) </w:t>
            </w:r>
          </w:p>
        </w:tc>
        <w:tc>
          <w:tcPr>
            <w:tcW w:w="6309" w:type="dxa"/>
            <w:vAlign w:val="center"/>
          </w:tcPr>
          <w:p w:rsidR="00AF4067" w:rsidRPr="00AF4067" w:rsidRDefault="00AF4067" w:rsidP="00AF4067">
            <w:pPr>
              <w:bidi/>
              <w:ind w:left="575"/>
              <w:jc w:val="right"/>
              <w:rPr>
                <w:rFonts w:eastAsiaTheme="minorEastAsia"/>
                <w:szCs w:val="24"/>
              </w:rPr>
            </w:pPr>
            <m:oMathPara>
              <m:oMathParaPr>
                <m:jc m:val="left"/>
              </m:oMathParaPr>
              <m:oMath>
                <m:r>
                  <w:rPr>
                    <w:rFonts w:ascii="Cambria Math" w:hAnsi="Cambria Math"/>
                    <w:szCs w:val="24"/>
                  </w:rPr>
                  <m:t>t</m:t>
                </m:r>
                <m:func>
                  <m:funcPr>
                    <m:ctrlPr>
                      <w:rPr>
                        <w:rFonts w:ascii="Cambria Math" w:hAnsi="Cambria Math"/>
                        <w:i/>
                        <w:szCs w:val="24"/>
                      </w:rPr>
                    </m:ctrlPr>
                  </m:funcPr>
                  <m:fName>
                    <m:r>
                      <w:rPr>
                        <w:rFonts w:ascii="Cambria Math" w:hAnsi="Cambria Math"/>
                        <w:szCs w:val="24"/>
                      </w:rPr>
                      <m:t>=</m:t>
                    </m:r>
                  </m:fName>
                  <m:e>
                    <m:r>
                      <w:rPr>
                        <w:rFonts w:ascii="Cambria Math" w:hAnsi="Cambria Math"/>
                        <w:szCs w:val="24"/>
                      </w:rPr>
                      <m:t>speed</m:t>
                    </m:r>
                  </m:e>
                </m:func>
                <m:r>
                  <w:rPr>
                    <w:rFonts w:ascii="Cambria Math" w:hAnsi="Cambria Math"/>
                    <w:szCs w:val="24"/>
                  </w:rPr>
                  <m:t>×t</m:t>
                </m:r>
                <m:r>
                  <w:rPr>
                    <w:rFonts w:ascii="Cambria Math" w:eastAsiaTheme="minorEastAsia" w:hAnsi="Cambria Math"/>
                    <w:szCs w:val="24"/>
                  </w:rPr>
                  <m:t>ime</m:t>
                </m:r>
              </m:oMath>
            </m:oMathPara>
          </w:p>
          <w:p w:rsidR="00AF4067" w:rsidRPr="00AF4067" w:rsidRDefault="00AF4067" w:rsidP="00AF4067">
            <w:pPr>
              <w:bidi/>
              <w:ind w:left="575"/>
              <w:jc w:val="right"/>
              <w:rPr>
                <w:rFonts w:eastAsiaTheme="minorEastAsia"/>
                <w:szCs w:val="24"/>
                <w:rtl/>
              </w:rPr>
            </w:pPr>
            <m:oMathPara>
              <m:oMathParaPr>
                <m:jc m:val="left"/>
              </m:oMathParaPr>
              <m:oMath>
                <m:r>
                  <w:rPr>
                    <w:rFonts w:ascii="Cambria Math" w:eastAsiaTheme="minorEastAsia" w:hAnsi="Cambria Math"/>
                    <w:szCs w:val="24"/>
                  </w:rPr>
                  <m:t>speed=0</m:t>
                </m:r>
                <m:r>
                  <m:rPr>
                    <m:sty m:val="p"/>
                  </m:rPr>
                  <w:rPr>
                    <w:rFonts w:ascii="Cambria Math" w:hAnsi="Cambria Math"/>
                    <w:szCs w:val="24"/>
                  </w:rPr>
                  <m:t>∙1</m:t>
                </m:r>
              </m:oMath>
            </m:oMathPara>
          </w:p>
        </w:tc>
      </w:tr>
    </w:tbl>
    <w:p w:rsidR="00AF4067" w:rsidRDefault="00AF4067" w:rsidP="00AF4067">
      <w:pPr>
        <w:bidi/>
        <w:rPr>
          <w:rtl/>
          <w:lang w:bidi="fa-IR"/>
        </w:rPr>
      </w:pPr>
    </w:p>
    <w:p w:rsidR="00AF4067" w:rsidRDefault="00AF4067" w:rsidP="00AF4067">
      <w:pPr>
        <w:pStyle w:val="Heading3"/>
        <w:ind w:hanging="360"/>
        <w:rPr>
          <w:rtl/>
        </w:rPr>
      </w:pPr>
      <w:bookmarkStart w:id="144" w:name="_Toc157254873"/>
      <w:r>
        <w:rPr>
          <w:rFonts w:hint="cs"/>
          <w:rtl/>
        </w:rPr>
        <w:lastRenderedPageBreak/>
        <w:t>دایره‌ی</w:t>
      </w:r>
      <w:r w:rsidR="00753FE5">
        <w:rPr>
          <w:rFonts w:hint="cs"/>
          <w:rtl/>
        </w:rPr>
        <w:t xml:space="preserve"> برای حرکت</w:t>
      </w:r>
      <w:r>
        <w:rPr>
          <w:rFonts w:hint="cs"/>
          <w:rtl/>
        </w:rPr>
        <w:t xml:space="preserve"> تک ربات</w:t>
      </w:r>
      <w:bookmarkEnd w:id="144"/>
    </w:p>
    <w:p w:rsidR="00D5672A" w:rsidRDefault="00D5672A" w:rsidP="00C811A4">
      <w:pPr>
        <w:bidi/>
        <w:rPr>
          <w:rtl/>
          <w:lang w:bidi="fa-IR"/>
        </w:rPr>
      </w:pPr>
      <w:r>
        <w:rPr>
          <w:rFonts w:hint="cs"/>
          <w:rtl/>
          <w:lang w:bidi="fa-IR"/>
        </w:rPr>
        <w:t>در ابتدایی ترین پیاده سازی انجام شده، برای یک ربات، مسیر زمانی مرجع دایروی در نظر گرفته شد.</w:t>
      </w:r>
      <w:r w:rsidR="009E69E6">
        <w:rPr>
          <w:rFonts w:hint="cs"/>
          <w:rtl/>
          <w:lang w:bidi="fa-IR"/>
        </w:rPr>
        <w:t xml:space="preserve"> </w:t>
      </w:r>
      <w:r w:rsidR="00C811A4">
        <w:rPr>
          <w:rFonts w:hint="cs"/>
          <w:rtl/>
          <w:lang w:bidi="fa-IR"/>
        </w:rPr>
        <w:t>آزمایش</w:t>
      </w:r>
      <w:r w:rsidR="009E69E6">
        <w:rPr>
          <w:rFonts w:hint="cs"/>
          <w:rtl/>
          <w:lang w:bidi="fa-IR"/>
        </w:rPr>
        <w:t xml:space="preserve"> در زمان 180 ثانیه انجام پذیرفت.</w:t>
      </w:r>
      <w:r>
        <w:rPr>
          <w:rFonts w:hint="cs"/>
          <w:rtl/>
          <w:lang w:bidi="fa-IR"/>
        </w:rPr>
        <w:t xml:space="preserve"> مشخصات این پیاده سازی به صورت زیر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220807" w:rsidRPr="007F6843" w:rsidTr="00220807">
        <w:tc>
          <w:tcPr>
            <w:tcW w:w="3039" w:type="dxa"/>
            <w:vMerge w:val="restart"/>
            <w:vAlign w:val="center"/>
          </w:tcPr>
          <w:p w:rsidR="00220807" w:rsidRPr="007F6843" w:rsidRDefault="007F6843" w:rsidP="00220807">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3</w:t>
            </w:r>
            <w:r w:rsidRPr="007F6843">
              <w:rPr>
                <w:szCs w:val="24"/>
                <w:rtl/>
              </w:rPr>
              <w:fldChar w:fldCharType="end"/>
            </w:r>
            <w:r w:rsidRPr="007F6843">
              <w:rPr>
                <w:rFonts w:hint="cs"/>
                <w:szCs w:val="24"/>
                <w:rtl/>
              </w:rPr>
              <w:t xml:space="preserve">) </w:t>
            </w:r>
            <w:r w:rsidR="00220807" w:rsidRPr="007F6843">
              <w:rPr>
                <w:rFonts w:eastAsiaTheme="minorEastAsia" w:hint="cs"/>
                <w:szCs w:val="24"/>
                <w:rtl/>
                <w:lang w:bidi="fa-IR"/>
              </w:rPr>
              <w:t>مسیر زمانی دایره</w:t>
            </w:r>
          </w:p>
        </w:tc>
        <w:tc>
          <w:tcPr>
            <w:tcW w:w="6309" w:type="dxa"/>
            <w:gridSpan w:val="2"/>
            <w:vAlign w:val="center"/>
          </w:tcPr>
          <w:p w:rsidR="00220807" w:rsidRPr="000B6BCA" w:rsidRDefault="006119C0" w:rsidP="005D72C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220807" w:rsidRPr="000B6BCA" w:rsidRDefault="006119C0" w:rsidP="005D72C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r>
                            <w:rPr>
                              <w:rFonts w:ascii="Cambria Math" w:hAnsi="Cambria Math"/>
                              <w:szCs w:val="24"/>
                            </w:rPr>
                            <m:t xml:space="preserve">=0∙45 </m:t>
                          </m:r>
                          <m:f>
                            <m:fPr>
                              <m:type m:val="skw"/>
                              <m:ctrlPr>
                                <w:rPr>
                                  <w:rFonts w:ascii="Cambria Math" w:hAnsi="Cambria Math"/>
                                  <w:i/>
                                  <w:szCs w:val="24"/>
                                </w:rPr>
                              </m:ctrlPr>
                            </m:fPr>
                            <m:num>
                              <m:r>
                                <w:rPr>
                                  <w:rFonts w:ascii="Cambria Math" w:hAnsi="Cambria Math"/>
                                  <w:szCs w:val="24"/>
                                </w:rPr>
                                <m:t>m</m:t>
                              </m:r>
                            </m:num>
                            <m:den>
                              <m:r>
                                <w:rPr>
                                  <w:rFonts w:ascii="Cambria Math" w:hAnsi="Cambria Math"/>
                                  <w:szCs w:val="24"/>
                                </w:rPr>
                                <m:t>s</m:t>
                              </m:r>
                            </m:den>
                          </m:f>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 xml:space="preserve">=1 </m:t>
                          </m:r>
                          <m:f>
                            <m:fPr>
                              <m:type m:val="skw"/>
                              <m:ctrlPr>
                                <w:rPr>
                                  <w:rFonts w:ascii="Cambria Math" w:hAnsi="Cambria Math"/>
                                  <w:i/>
                                  <w:szCs w:val="24"/>
                                </w:rPr>
                              </m:ctrlPr>
                            </m:fPr>
                            <m:num>
                              <m:r>
                                <w:rPr>
                                  <w:rFonts w:ascii="Cambria Math" w:hAnsi="Cambria Math"/>
                                  <w:szCs w:val="24"/>
                                </w:rPr>
                                <m:t>rad</m:t>
                              </m:r>
                            </m:num>
                            <m:den>
                              <m:r>
                                <w:rPr>
                                  <w:rFonts w:ascii="Cambria Math" w:hAnsi="Cambria Math"/>
                                  <w:szCs w:val="24"/>
                                </w:rPr>
                                <m:t>s</m:t>
                              </m:r>
                            </m:den>
                          </m:f>
                        </m:e>
                      </m:mr>
                    </m:m>
                  </m:e>
                </m:d>
              </m:oMath>
            </m:oMathPara>
          </w:p>
        </w:tc>
      </w:tr>
      <w:tr w:rsidR="00220807" w:rsidRPr="007F6843" w:rsidTr="00220807">
        <w:tc>
          <w:tcPr>
            <w:tcW w:w="3039" w:type="dxa"/>
            <w:vMerge/>
            <w:vAlign w:val="center"/>
          </w:tcPr>
          <w:p w:rsidR="00220807" w:rsidRPr="007F6843" w:rsidRDefault="00220807" w:rsidP="005D72C5">
            <w:pPr>
              <w:bidi/>
              <w:ind w:firstLine="0"/>
              <w:jc w:val="left"/>
              <w:rPr>
                <w:rFonts w:eastAsiaTheme="minorEastAsia"/>
                <w:szCs w:val="24"/>
                <w:rtl/>
                <w:lang w:bidi="fa-IR"/>
              </w:rPr>
            </w:pPr>
          </w:p>
        </w:tc>
        <w:tc>
          <w:tcPr>
            <w:tcW w:w="6309" w:type="dxa"/>
            <w:gridSpan w:val="2"/>
          </w:tcPr>
          <w:p w:rsidR="00220807" w:rsidRPr="007F6843" w:rsidRDefault="00220807" w:rsidP="005D72C5">
            <w:pPr>
              <w:bidi/>
              <w:ind w:firstLine="0"/>
              <w:rPr>
                <w:rFonts w:eastAsia="Times New Roman"/>
                <w:szCs w:val="24"/>
                <w:lang w:bidi="fa-IR"/>
              </w:rPr>
            </w:pPr>
          </w:p>
        </w:tc>
      </w:tr>
      <w:tr w:rsidR="00220807" w:rsidRPr="007F6843" w:rsidTr="00220807">
        <w:tc>
          <w:tcPr>
            <w:tcW w:w="3791" w:type="dxa"/>
            <w:gridSpan w:val="2"/>
            <w:vAlign w:val="center"/>
          </w:tcPr>
          <w:p w:rsidR="00220807" w:rsidRPr="007F6843" w:rsidRDefault="007F6843" w:rsidP="00220807">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4</w:t>
            </w:r>
            <w:r w:rsidRPr="007F6843">
              <w:rPr>
                <w:szCs w:val="24"/>
                <w:rtl/>
              </w:rPr>
              <w:fldChar w:fldCharType="end"/>
            </w:r>
            <w:r w:rsidRPr="007F6843">
              <w:rPr>
                <w:rFonts w:hint="cs"/>
                <w:szCs w:val="24"/>
                <w:rtl/>
              </w:rPr>
              <w:t xml:space="preserve">) </w:t>
            </w:r>
            <w:r w:rsidR="00407BBE">
              <w:rPr>
                <w:rFonts w:hint="cs"/>
                <w:szCs w:val="24"/>
                <w:rtl/>
                <w:lang w:bidi="fa-IR"/>
              </w:rPr>
              <w:t>شرایط اولیه</w:t>
            </w:r>
          </w:p>
        </w:tc>
        <w:tc>
          <w:tcPr>
            <w:tcW w:w="5557" w:type="dxa"/>
          </w:tcPr>
          <w:p w:rsidR="00220807" w:rsidRPr="000B6BCA" w:rsidRDefault="006119C0" w:rsidP="00220807">
            <w:pPr>
              <w:bidi/>
              <w:ind w:left="523" w:firstLine="0"/>
              <w:rPr>
                <w:rFonts w:eastAsiaTheme="minorEastAsia"/>
                <w:i/>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w:rPr>
                              <w:rFonts w:ascii="Cambria Math" w:hAnsi="Cambria Math"/>
                              <w:szCs w:val="24"/>
                            </w:rPr>
                            <m:t>∙15</m:t>
                          </m:r>
                        </m:e>
                      </m:mr>
                      <m:mr>
                        <m:e>
                          <m:r>
                            <w:rPr>
                              <w:rFonts w:ascii="Cambria Math" w:hAnsi="Cambria Math"/>
                              <w:szCs w:val="24"/>
                            </w:rPr>
                            <m:t>-0∙13</m:t>
                          </m:r>
                        </m:e>
                      </m:mr>
                    </m:m>
                  </m:e>
                </m:d>
              </m:oMath>
            </m:oMathPara>
          </w:p>
        </w:tc>
      </w:tr>
    </w:tbl>
    <w:p w:rsidR="0078588B" w:rsidRDefault="0078588B" w:rsidP="00220807">
      <w:pPr>
        <w:bidi/>
        <w:rPr>
          <w:rtl/>
          <w:lang w:bidi="fa-IR"/>
        </w:rPr>
      </w:pPr>
    </w:p>
    <w:p w:rsidR="0062229B" w:rsidRDefault="0062229B" w:rsidP="0062229B">
      <w:pPr>
        <w:pStyle w:val="Caption"/>
        <w:keepNext/>
        <w:bidi/>
        <w:jc w:val="center"/>
      </w:pPr>
      <w:bookmarkStart w:id="145" w:name="_Toc157255027"/>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مقدار ضرایب سینماتیکی در پیاده سازی</w:t>
      </w:r>
      <w:r w:rsidR="00F40AB5">
        <w:rPr>
          <w:rFonts w:hint="cs"/>
          <w:rtl/>
          <w:lang w:bidi="fa-IR"/>
        </w:rPr>
        <w:t xml:space="preserve"> دایره</w:t>
      </w:r>
      <w:bookmarkEnd w:id="145"/>
    </w:p>
    <w:tbl>
      <w:tblPr>
        <w:tblStyle w:val="GridTable1Light"/>
        <w:bidiVisual/>
        <w:tblW w:w="0" w:type="auto"/>
        <w:tblLook w:val="04A0" w:firstRow="1" w:lastRow="0" w:firstColumn="1" w:lastColumn="0" w:noHBand="0" w:noVBand="1"/>
      </w:tblPr>
      <w:tblGrid>
        <w:gridCol w:w="4580"/>
        <w:gridCol w:w="4580"/>
      </w:tblGrid>
      <w:tr w:rsidR="0078588B" w:rsidTr="00785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8588B" w:rsidRDefault="0078588B" w:rsidP="0078588B">
            <w:pPr>
              <w:bidi/>
              <w:ind w:firstLine="0"/>
              <w:jc w:val="center"/>
              <w:rPr>
                <w:rtl/>
                <w:lang w:bidi="fa-IR"/>
              </w:rPr>
            </w:pPr>
            <w:r>
              <w:rPr>
                <w:rFonts w:hint="cs"/>
                <w:rtl/>
                <w:lang w:bidi="fa-IR"/>
              </w:rPr>
              <w:t>مقدار</w:t>
            </w:r>
          </w:p>
        </w:tc>
        <w:tc>
          <w:tcPr>
            <w:tcW w:w="4580" w:type="dxa"/>
            <w:vAlign w:val="center"/>
          </w:tcPr>
          <w:p w:rsidR="0078588B" w:rsidRDefault="0078588B" w:rsidP="0078588B">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lang w:bidi="fa-IR"/>
              </w:rPr>
            </w:pPr>
            <w:r w:rsidRPr="007F6843">
              <w:rPr>
                <w:b w:val="0"/>
                <w:bCs w:val="0"/>
                <w:szCs w:val="24"/>
                <w:lang w:bidi="fa-IR"/>
              </w:rPr>
              <w:t>12</w:t>
            </w:r>
          </w:p>
        </w:tc>
        <w:tc>
          <w:tcPr>
            <w:tcW w:w="4580" w:type="dxa"/>
            <w:vAlign w:val="center"/>
          </w:tcPr>
          <w:p w:rsidR="0062229B" w:rsidRPr="007F6843" w:rsidRDefault="006119C0"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6119C0"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6119C0"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bl>
    <w:p w:rsidR="0078588B" w:rsidRDefault="0078588B" w:rsidP="0078588B">
      <w:pPr>
        <w:bidi/>
        <w:rPr>
          <w:rtl/>
          <w:lang w:bidi="fa-IR"/>
        </w:rPr>
      </w:pPr>
    </w:p>
    <w:p w:rsidR="00D5672A" w:rsidRDefault="00220807" w:rsidP="0078588B">
      <w:pPr>
        <w:bidi/>
        <w:rPr>
          <w:lang w:bidi="fa-IR"/>
        </w:rPr>
      </w:pPr>
      <w:r>
        <w:rPr>
          <w:rFonts w:hint="cs"/>
          <w:rtl/>
          <w:lang w:bidi="fa-IR"/>
        </w:rPr>
        <w:t>نتایج پیاده سازی به صورت زیر است.</w:t>
      </w:r>
    </w:p>
    <w:p w:rsidR="0062229B" w:rsidRDefault="00B10A72" w:rsidP="0062229B">
      <w:pPr>
        <w:keepNext/>
        <w:bidi/>
        <w:jc w:val="center"/>
      </w:pPr>
      <w:r w:rsidRPr="00B10A72">
        <w:rPr>
          <w:noProof/>
          <w:rtl/>
        </w:rPr>
        <w:lastRenderedPageBreak/>
        <w:drawing>
          <wp:inline distT="0" distB="0" distL="0" distR="0">
            <wp:extent cx="5324475" cy="3543300"/>
            <wp:effectExtent l="0" t="0" r="0" b="0"/>
            <wp:docPr id="679233013" name="Picture 679233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406A3E" w:rsidRDefault="0062229B" w:rsidP="00804614">
      <w:pPr>
        <w:pStyle w:val="Caption"/>
        <w:bidi/>
        <w:jc w:val="center"/>
        <w:rPr>
          <w:rtl/>
          <w:lang w:bidi="fa-IR"/>
        </w:rPr>
      </w:pPr>
      <w:bookmarkStart w:id="146" w:name="_Toc157254980"/>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4</w:t>
      </w:r>
      <w:r w:rsidR="00DA77A6">
        <w:rPr>
          <w:rtl/>
        </w:rPr>
        <w:fldChar w:fldCharType="end"/>
      </w:r>
      <w:r>
        <w:rPr>
          <w:rFonts w:hint="cs"/>
          <w:rtl/>
          <w:lang w:bidi="fa-IR"/>
        </w:rPr>
        <w:t xml:space="preserve"> مسیر حرکت دلخواه و واقعی ربات</w:t>
      </w:r>
      <w:r w:rsidR="00BB4B2A">
        <w:rPr>
          <w:rFonts w:hint="cs"/>
          <w:rtl/>
          <w:lang w:bidi="fa-IR"/>
        </w:rPr>
        <w:t xml:space="preserve"> در </w:t>
      </w:r>
      <w:r w:rsidR="00804614">
        <w:rPr>
          <w:rFonts w:hint="cs"/>
          <w:rtl/>
          <w:lang w:bidi="fa-IR"/>
        </w:rPr>
        <w:t>حرکت دایروی</w:t>
      </w:r>
      <w:bookmarkEnd w:id="146"/>
    </w:p>
    <w:p w:rsidR="0062229B" w:rsidRDefault="0062229B" w:rsidP="0062229B">
      <w:pPr>
        <w:bidi/>
        <w:rPr>
          <w:rtl/>
          <w:lang w:bidi="fa-IR"/>
        </w:rPr>
      </w:pPr>
    </w:p>
    <w:p w:rsidR="0028226B" w:rsidRDefault="00B10A72" w:rsidP="00904EE0">
      <w:pPr>
        <w:keepNext/>
        <w:bidi/>
        <w:jc w:val="center"/>
      </w:pPr>
      <w:r w:rsidRPr="00B10A72">
        <w:rPr>
          <w:noProof/>
          <w:rtl/>
        </w:rPr>
        <w:drawing>
          <wp:inline distT="0" distB="0" distL="0" distR="0">
            <wp:extent cx="5324475" cy="3533775"/>
            <wp:effectExtent l="0" t="0" r="0" b="9525"/>
            <wp:docPr id="679233014" name="Picture 679233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62229B" w:rsidRPr="0062229B" w:rsidRDefault="0028226B" w:rsidP="00804614">
      <w:pPr>
        <w:pStyle w:val="Caption"/>
        <w:bidi/>
        <w:jc w:val="center"/>
        <w:rPr>
          <w:sz w:val="28"/>
          <w:rtl/>
          <w:lang w:bidi="fa-IR"/>
        </w:rPr>
      </w:pPr>
      <w:bookmarkStart w:id="147" w:name="_Toc157254981"/>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5</w:t>
      </w:r>
      <w:r w:rsidR="00DA77A6">
        <w:rPr>
          <w:rtl/>
        </w:rPr>
        <w:fldChar w:fldCharType="end"/>
      </w:r>
      <w:r>
        <w:rPr>
          <w:rFonts w:hint="cs"/>
          <w:rtl/>
          <w:lang w:bidi="fa-IR"/>
        </w:rPr>
        <w:t xml:space="preserve"> 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147"/>
    </w:p>
    <w:p w:rsidR="0028226B" w:rsidRDefault="00B10A72" w:rsidP="00904EE0">
      <w:pPr>
        <w:keepNext/>
        <w:bidi/>
        <w:jc w:val="center"/>
        <w:rPr>
          <w:noProof/>
        </w:rPr>
      </w:pPr>
      <w:r w:rsidRPr="00B10A72">
        <w:rPr>
          <w:noProof/>
          <w:rtl/>
        </w:rPr>
        <w:lastRenderedPageBreak/>
        <w:drawing>
          <wp:inline distT="0" distB="0" distL="0" distR="0">
            <wp:extent cx="5324475" cy="3543300"/>
            <wp:effectExtent l="0" t="0" r="0" b="0"/>
            <wp:docPr id="679233015" name="Picture 679233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62229B" w:rsidRDefault="0028226B" w:rsidP="00804614">
      <w:pPr>
        <w:pStyle w:val="Caption"/>
        <w:bidi/>
        <w:jc w:val="center"/>
        <w:rPr>
          <w:rtl/>
          <w:lang w:bidi="fa-IR"/>
        </w:rPr>
      </w:pPr>
      <w:bookmarkStart w:id="148" w:name="_Toc157254982"/>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6</w:t>
      </w:r>
      <w:r w:rsidR="00DA77A6">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148"/>
    </w:p>
    <w:p w:rsidR="0028226B" w:rsidRDefault="00B10A72" w:rsidP="00904EE0">
      <w:pPr>
        <w:keepNext/>
        <w:bidi/>
        <w:jc w:val="center"/>
        <w:rPr>
          <w:noProof/>
        </w:rPr>
      </w:pPr>
      <w:r w:rsidRPr="00B10A72">
        <w:rPr>
          <w:noProof/>
          <w:rtl/>
        </w:rPr>
        <w:drawing>
          <wp:inline distT="0" distB="0" distL="0" distR="0">
            <wp:extent cx="5324475" cy="3543300"/>
            <wp:effectExtent l="0" t="0" r="0" b="0"/>
            <wp:docPr id="679233016" name="Picture 679233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D3307B" w:rsidRDefault="0028226B" w:rsidP="00804614">
      <w:pPr>
        <w:pStyle w:val="Caption"/>
        <w:bidi/>
        <w:jc w:val="center"/>
        <w:rPr>
          <w:sz w:val="28"/>
          <w:rtl/>
          <w:lang w:bidi="fa-IR"/>
        </w:rPr>
      </w:pPr>
      <w:bookmarkStart w:id="149" w:name="_Toc157254983"/>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7</w:t>
      </w:r>
      <w:r w:rsidR="00DA77A6">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149"/>
    </w:p>
    <w:p w:rsidR="00D3307B" w:rsidRDefault="00D3307B" w:rsidP="00804614">
      <w:pPr>
        <w:pStyle w:val="Caption"/>
        <w:keepNext/>
        <w:bidi/>
        <w:jc w:val="center"/>
        <w:rPr>
          <w:rtl/>
        </w:rPr>
      </w:pPr>
      <w:bookmarkStart w:id="150" w:name="_Toc157255028"/>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3</w:t>
      </w:r>
      <w:r w:rsidR="00753FE5">
        <w:rPr>
          <w:rtl/>
        </w:rPr>
        <w:fldChar w:fldCharType="end"/>
      </w:r>
      <w:r>
        <w:rPr>
          <w:rFonts w:hint="cs"/>
          <w:rtl/>
          <w:lang w:bidi="fa-IR"/>
        </w:rPr>
        <w:t xml:space="preserve"> بیشینه خطای مکانی پیاده سازی</w:t>
      </w:r>
      <w:r w:rsidR="00DF1BD4">
        <w:rPr>
          <w:rFonts w:hint="cs"/>
          <w:rtl/>
          <w:lang w:bidi="fa-IR"/>
        </w:rPr>
        <w:t xml:space="preserve"> </w:t>
      </w:r>
      <w:r w:rsidR="00804614">
        <w:rPr>
          <w:rFonts w:hint="cs"/>
          <w:rtl/>
          <w:lang w:bidi="fa-IR"/>
        </w:rPr>
        <w:t>حرکت دایروی</w:t>
      </w:r>
      <w:bookmarkEnd w:id="150"/>
    </w:p>
    <w:tbl>
      <w:tblPr>
        <w:tblStyle w:val="GridTable1Light"/>
        <w:bidiVisual/>
        <w:tblW w:w="0" w:type="auto"/>
        <w:tblLook w:val="04A0" w:firstRow="1" w:lastRow="0" w:firstColumn="1" w:lastColumn="0" w:noHBand="0" w:noVBand="1"/>
      </w:tblPr>
      <w:tblGrid>
        <w:gridCol w:w="4580"/>
        <w:gridCol w:w="4580"/>
      </w:tblGrid>
      <w:tr w:rsidR="00D3307B" w:rsidTr="00D330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Default="00D3307B" w:rsidP="00D3307B">
            <w:pPr>
              <w:bidi/>
              <w:ind w:firstLine="0"/>
              <w:jc w:val="center"/>
              <w:rPr>
                <w:sz w:val="28"/>
                <w:rtl/>
                <w:lang w:bidi="fa-IR"/>
              </w:rPr>
            </w:pPr>
            <w:r>
              <w:rPr>
                <w:rFonts w:hint="cs"/>
                <w:sz w:val="28"/>
                <w:rtl/>
                <w:lang w:bidi="fa-IR"/>
              </w:rPr>
              <w:t>بیشینه خطا</w:t>
            </w:r>
          </w:p>
        </w:tc>
        <w:tc>
          <w:tcPr>
            <w:tcW w:w="4580" w:type="dxa"/>
            <w:vAlign w:val="center"/>
          </w:tcPr>
          <w:p w:rsidR="00D3307B" w:rsidRDefault="00D3307B" w:rsidP="00D3307B">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7 cm</w:t>
            </w:r>
          </w:p>
        </w:tc>
        <w:tc>
          <w:tcPr>
            <w:tcW w:w="4580" w:type="dxa"/>
            <w:vAlign w:val="center"/>
          </w:tcPr>
          <w:p w:rsidR="00D3307B" w:rsidRDefault="006119C0"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10 cm</w:t>
            </w:r>
          </w:p>
        </w:tc>
        <w:tc>
          <w:tcPr>
            <w:tcW w:w="4580" w:type="dxa"/>
            <w:vAlign w:val="center"/>
          </w:tcPr>
          <w:p w:rsidR="00D3307B" w:rsidRDefault="006119C0"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A166B2">
            <w:pPr>
              <w:bidi/>
              <w:ind w:firstLine="0"/>
              <w:jc w:val="center"/>
              <w:rPr>
                <w:b w:val="0"/>
                <w:bCs w:val="0"/>
                <w:szCs w:val="24"/>
                <w:rtl/>
                <w:lang w:bidi="fa-IR"/>
              </w:rPr>
            </w:pPr>
            <w:r w:rsidRPr="00751B49">
              <w:rPr>
                <w:b w:val="0"/>
                <w:bCs w:val="0"/>
                <w:szCs w:val="24"/>
                <w:lang w:bidi="fa-IR"/>
              </w:rPr>
              <w:t>0.</w:t>
            </w:r>
            <w:r w:rsidR="00A166B2">
              <w:rPr>
                <w:b w:val="0"/>
                <w:bCs w:val="0"/>
                <w:szCs w:val="24"/>
                <w:lang w:bidi="fa-IR"/>
              </w:rPr>
              <w:t>2</w:t>
            </w:r>
            <w:r w:rsidRPr="00751B49">
              <w:rPr>
                <w:b w:val="0"/>
                <w:bCs w:val="0"/>
                <w:szCs w:val="24"/>
                <w:lang w:bidi="fa-IR"/>
              </w:rPr>
              <w:t xml:space="preserve"> rad</w:t>
            </w:r>
          </w:p>
        </w:tc>
        <w:tc>
          <w:tcPr>
            <w:tcW w:w="4580" w:type="dxa"/>
            <w:vAlign w:val="center"/>
          </w:tcPr>
          <w:p w:rsidR="00D3307B" w:rsidRDefault="00D3307B"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D3307B" w:rsidRDefault="00D3307B" w:rsidP="00D3307B">
      <w:pPr>
        <w:bidi/>
        <w:rPr>
          <w:sz w:val="28"/>
          <w:rtl/>
          <w:lang w:bidi="fa-IR"/>
        </w:rPr>
      </w:pPr>
    </w:p>
    <w:p w:rsidR="004F4F8A" w:rsidRPr="007F6843" w:rsidRDefault="00D3307B" w:rsidP="007F6843">
      <w:pPr>
        <w:bidi/>
        <w:rPr>
          <w:sz w:val="28"/>
          <w:lang w:bidi="fa-IR"/>
        </w:rPr>
      </w:pPr>
      <w:r>
        <w:rPr>
          <w:rFonts w:hint="cs"/>
          <w:sz w:val="28"/>
          <w:rtl/>
          <w:lang w:bidi="fa-IR"/>
        </w:rPr>
        <w:t xml:space="preserve">بنابراین همانطور که در شکل 5-5 تا 5-7 دیده می‌شود، با پیاده سازی کنترلر سینماتیکی ارائه شده در فصل 2، و اعمال سرعت به ربات از طریق </w:t>
      </w:r>
      <w:r w:rsidRPr="007F6843">
        <w:rPr>
          <w:szCs w:val="24"/>
          <w:lang w:bidi="fa-IR"/>
        </w:rPr>
        <w:t>PID</w:t>
      </w:r>
      <w:r>
        <w:rPr>
          <w:rFonts w:hint="cs"/>
          <w:sz w:val="28"/>
          <w:rtl/>
          <w:lang w:bidi="fa-IR"/>
        </w:rPr>
        <w:t xml:space="preserve">، جدول 5-3 حاصل می‌گردد. با وجود عدم قطعیت‌های موجود در حرکت، لغزندگی چرخ‌ها، وابستگی ضرایب </w:t>
      </w:r>
      <w:r w:rsidRPr="007F6843">
        <w:rPr>
          <w:szCs w:val="24"/>
          <w:lang w:bidi="fa-IR"/>
        </w:rPr>
        <w:t>PID</w:t>
      </w:r>
      <w:r w:rsidRPr="007F6843">
        <w:rPr>
          <w:rFonts w:hint="cs"/>
          <w:szCs w:val="24"/>
          <w:rtl/>
          <w:lang w:bidi="fa-IR"/>
        </w:rPr>
        <w:t xml:space="preserve"> </w:t>
      </w:r>
      <w:r>
        <w:rPr>
          <w:rFonts w:hint="cs"/>
          <w:sz w:val="28"/>
          <w:rtl/>
          <w:lang w:bidi="fa-IR"/>
        </w:rPr>
        <w:t>به شرایط مختلف، حصو</w:t>
      </w:r>
      <w:r w:rsidR="007F6843">
        <w:rPr>
          <w:rFonts w:hint="cs"/>
          <w:sz w:val="28"/>
          <w:rtl/>
          <w:lang w:bidi="fa-IR"/>
        </w:rPr>
        <w:t>ل جد</w:t>
      </w:r>
      <w:r>
        <w:rPr>
          <w:rFonts w:hint="cs"/>
          <w:sz w:val="28"/>
          <w:rtl/>
          <w:lang w:bidi="fa-IR"/>
        </w:rPr>
        <w:t>ول 5-3 منطقی به نظر می‌رسد.</w:t>
      </w:r>
    </w:p>
    <w:p w:rsidR="00DB6C49" w:rsidRDefault="00DB6C49" w:rsidP="00DB6C49">
      <w:pPr>
        <w:pStyle w:val="Heading3"/>
        <w:rPr>
          <w:rtl/>
        </w:rPr>
      </w:pPr>
      <w:bookmarkStart w:id="151" w:name="_Toc157254874"/>
      <w:r>
        <w:rPr>
          <w:rFonts w:hint="cs"/>
          <w:rtl/>
        </w:rPr>
        <w:t xml:space="preserve">بیضی </w:t>
      </w:r>
      <w:r w:rsidR="00753FE5">
        <w:rPr>
          <w:rFonts w:hint="cs"/>
          <w:rtl/>
        </w:rPr>
        <w:t xml:space="preserve">برای حرکت </w:t>
      </w:r>
      <w:r>
        <w:rPr>
          <w:rFonts w:hint="cs"/>
          <w:rtl/>
        </w:rPr>
        <w:t>تک ربات</w:t>
      </w:r>
      <w:bookmarkEnd w:id="151"/>
    </w:p>
    <w:p w:rsidR="005811A5" w:rsidRDefault="004F4F8A" w:rsidP="00A166B2">
      <w:pPr>
        <w:bidi/>
        <w:rPr>
          <w:rtl/>
          <w:lang w:bidi="fa-IR"/>
        </w:rPr>
      </w:pPr>
      <w:r>
        <w:rPr>
          <w:rFonts w:hint="cs"/>
          <w:rtl/>
          <w:lang w:bidi="fa-IR"/>
        </w:rPr>
        <w:t xml:space="preserve">در این بخش، مسیر زمانی مرجع را پیچیده‌تر نموده و </w:t>
      </w:r>
      <w:r w:rsidR="00F40AB5">
        <w:rPr>
          <w:rFonts w:hint="cs"/>
          <w:rtl/>
          <w:lang w:bidi="fa-IR"/>
        </w:rPr>
        <w:t>حرکت بیضی را برای تک ربات پیاده سازی می‌نماییم.</w:t>
      </w:r>
      <w:r w:rsidR="007F6843">
        <w:rPr>
          <w:rFonts w:hint="cs"/>
          <w:rtl/>
          <w:lang w:bidi="fa-IR"/>
        </w:rPr>
        <w:t xml:space="preserve"> </w:t>
      </w:r>
      <w:r w:rsidR="009E69E6">
        <w:rPr>
          <w:rFonts w:hint="cs"/>
          <w:rtl/>
          <w:lang w:bidi="fa-IR"/>
        </w:rPr>
        <w:t xml:space="preserve">این </w:t>
      </w:r>
      <w:r w:rsidR="00C811A4">
        <w:rPr>
          <w:rFonts w:hint="cs"/>
          <w:rtl/>
          <w:lang w:bidi="fa-IR"/>
        </w:rPr>
        <w:t>آزمایش</w:t>
      </w:r>
      <w:r w:rsidR="001346A9">
        <w:rPr>
          <w:rFonts w:hint="cs"/>
          <w:rtl/>
          <w:lang w:bidi="fa-IR"/>
        </w:rPr>
        <w:t xml:space="preserve"> در </w:t>
      </w:r>
      <w:r w:rsidR="00A166B2">
        <w:rPr>
          <w:rFonts w:hint="cs"/>
          <w:rtl/>
          <w:lang w:bidi="fa-IR"/>
        </w:rPr>
        <w:t xml:space="preserve">210 </w:t>
      </w:r>
      <w:r w:rsidR="009E69E6">
        <w:rPr>
          <w:rFonts w:hint="cs"/>
          <w:rtl/>
          <w:lang w:bidi="fa-IR"/>
        </w:rPr>
        <w:t xml:space="preserve">ثانیه انجام شده است. </w:t>
      </w:r>
      <w:r w:rsidR="00753FE5">
        <w:rPr>
          <w:rFonts w:hint="cs"/>
          <w:rtl/>
          <w:lang w:bidi="fa-IR"/>
        </w:rPr>
        <w:t xml:space="preserve">همچنین در پیاده سازی متغیر مربوط به سرعت دلخواه و خوانده شده در ربات نسبت به مسیر زمانی از نوع عدد صحیح به اعشاری تغییر نمود. </w:t>
      </w:r>
      <w:r w:rsidR="007F6843">
        <w:rPr>
          <w:rFonts w:hint="cs"/>
          <w:rtl/>
          <w:lang w:bidi="fa-IR"/>
        </w:rPr>
        <w:t xml:space="preserve">مسیر زمانی </w:t>
      </w:r>
      <w:r w:rsidR="005811A5">
        <w:rPr>
          <w:rFonts w:hint="cs"/>
          <w:rtl/>
          <w:lang w:bidi="fa-IR"/>
        </w:rPr>
        <w:t>این حرکت به صورت زیر است.</w:t>
      </w:r>
      <w:r w:rsidR="00F40AB5">
        <w:rPr>
          <w:rFonts w:hint="cs"/>
          <w:rtl/>
          <w:lang w:bidi="fa-IR"/>
        </w:rPr>
        <w:t xml:space="preserve"> </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5811A5" w:rsidRPr="007F6843" w:rsidTr="009E69E6">
        <w:tc>
          <w:tcPr>
            <w:tcW w:w="3039" w:type="dxa"/>
            <w:vMerge w:val="restart"/>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w:t>
            </w:r>
          </w:p>
        </w:tc>
        <w:tc>
          <w:tcPr>
            <w:tcW w:w="6309" w:type="dxa"/>
            <w:gridSpan w:val="2"/>
            <w:vAlign w:val="center"/>
          </w:tcPr>
          <w:p w:rsidR="005811A5" w:rsidRPr="000B6BCA" w:rsidRDefault="006119C0" w:rsidP="005811A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5811A5" w:rsidRPr="007F6843" w:rsidRDefault="006119C0" w:rsidP="005811A5">
            <w:pPr>
              <w:bidi/>
              <w:ind w:firstLine="0"/>
              <w:jc w:val="right"/>
              <w:rPr>
                <w:rFonts w:eastAsiaTheme="minorEastAsia"/>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m:t>
                          </m:r>
                        </m:e>
                      </m:mr>
                    </m:m>
                  </m:e>
                </m:d>
              </m:oMath>
            </m:oMathPara>
          </w:p>
        </w:tc>
      </w:tr>
      <w:tr w:rsidR="005811A5" w:rsidRPr="007F6843" w:rsidTr="009E69E6">
        <w:tc>
          <w:tcPr>
            <w:tcW w:w="3039" w:type="dxa"/>
            <w:vMerge/>
            <w:vAlign w:val="center"/>
          </w:tcPr>
          <w:p w:rsidR="005811A5" w:rsidRPr="007F6843" w:rsidRDefault="005811A5" w:rsidP="009E69E6">
            <w:pPr>
              <w:bidi/>
              <w:ind w:firstLine="0"/>
              <w:jc w:val="left"/>
              <w:rPr>
                <w:rFonts w:eastAsiaTheme="minorEastAsia"/>
                <w:szCs w:val="24"/>
                <w:rtl/>
                <w:lang w:bidi="fa-IR"/>
              </w:rPr>
            </w:pPr>
          </w:p>
        </w:tc>
        <w:tc>
          <w:tcPr>
            <w:tcW w:w="6309" w:type="dxa"/>
            <w:gridSpan w:val="2"/>
          </w:tcPr>
          <w:p w:rsidR="005811A5" w:rsidRPr="007F6843" w:rsidRDefault="005811A5" w:rsidP="009E69E6">
            <w:pPr>
              <w:bidi/>
              <w:ind w:firstLine="0"/>
              <w:rPr>
                <w:rFonts w:eastAsia="Times New Roman"/>
                <w:szCs w:val="24"/>
                <w:lang w:bidi="fa-IR"/>
              </w:rPr>
            </w:pPr>
          </w:p>
        </w:tc>
      </w:tr>
      <w:tr w:rsidR="005811A5" w:rsidRPr="007F6843" w:rsidTr="009E69E6">
        <w:tc>
          <w:tcPr>
            <w:tcW w:w="3791" w:type="dxa"/>
            <w:gridSpan w:val="2"/>
            <w:vAlign w:val="center"/>
          </w:tcPr>
          <w:p w:rsidR="005811A5" w:rsidRPr="007F6843" w:rsidRDefault="005811A5" w:rsidP="009E69E6">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6</w:t>
            </w:r>
            <w:r w:rsidRPr="007F6843">
              <w:rPr>
                <w:szCs w:val="24"/>
                <w:rtl/>
              </w:rPr>
              <w:fldChar w:fldCharType="end"/>
            </w:r>
            <w:r w:rsidRPr="007F6843">
              <w:rPr>
                <w:rFonts w:hint="cs"/>
                <w:szCs w:val="24"/>
                <w:rtl/>
              </w:rPr>
              <w:t xml:space="preserve">) </w:t>
            </w:r>
            <w:r w:rsidR="00EA1F2A">
              <w:rPr>
                <w:rFonts w:hint="cs"/>
                <w:szCs w:val="24"/>
                <w:rtl/>
                <w:lang w:bidi="fa-IR"/>
              </w:rPr>
              <w:t>شرایط اولیه</w:t>
            </w:r>
          </w:p>
        </w:tc>
        <w:tc>
          <w:tcPr>
            <w:tcW w:w="5557" w:type="dxa"/>
          </w:tcPr>
          <w:p w:rsidR="005811A5" w:rsidRPr="007F6843" w:rsidRDefault="006119C0" w:rsidP="00B4243C">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0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5</m:t>
                          </m:r>
                        </m:e>
                      </m:mr>
                      <m:mr>
                        <m:e>
                          <m:r>
                            <m:rPr>
                              <m:sty m:val="p"/>
                            </m:rPr>
                            <w:rPr>
                              <w:rFonts w:ascii="Cambria Math" w:hAnsi="Cambria Math"/>
                              <w:szCs w:val="24"/>
                            </w:rPr>
                            <m:t>-0∙9</m:t>
                          </m:r>
                        </m:e>
                      </m:mr>
                    </m:m>
                  </m:e>
                </m:d>
              </m:oMath>
            </m:oMathPara>
          </w:p>
        </w:tc>
      </w:tr>
    </w:tbl>
    <w:p w:rsidR="00F40AB5" w:rsidRDefault="00F40AB5" w:rsidP="00B4243C">
      <w:pPr>
        <w:bidi/>
        <w:rPr>
          <w:rtl/>
          <w:lang w:bidi="fa-IR"/>
        </w:rPr>
      </w:pPr>
      <w:r>
        <w:rPr>
          <w:rFonts w:hint="cs"/>
          <w:rtl/>
          <w:lang w:bidi="fa-IR"/>
        </w:rPr>
        <w:t xml:space="preserve">با توجه به تغییر مسیر زمانی، ضرایب سینماتیکی جدول 5-2 نیز می‌بایست تغییر کنند. این ضرایب </w:t>
      </w:r>
      <w:r w:rsidR="001962AD">
        <w:rPr>
          <w:rFonts w:hint="cs"/>
          <w:rtl/>
          <w:lang w:bidi="fa-IR"/>
        </w:rPr>
        <w:t xml:space="preserve">در زیر و </w:t>
      </w:r>
      <w:r>
        <w:rPr>
          <w:rFonts w:hint="cs"/>
          <w:rtl/>
          <w:lang w:bidi="fa-IR"/>
        </w:rPr>
        <w:t>به صورت جدول 5-4 تنظیم شدند.</w:t>
      </w:r>
    </w:p>
    <w:p w:rsidR="00B4243C" w:rsidRDefault="00B4243C" w:rsidP="00B4243C">
      <w:pPr>
        <w:bidi/>
        <w:rPr>
          <w:rtl/>
          <w:lang w:bidi="fa-IR"/>
        </w:rPr>
      </w:pPr>
    </w:p>
    <w:p w:rsidR="00F40AB5" w:rsidRDefault="00F40AB5" w:rsidP="00F40AB5">
      <w:pPr>
        <w:pStyle w:val="Caption"/>
        <w:keepNext/>
        <w:bidi/>
        <w:jc w:val="center"/>
      </w:pPr>
      <w:bookmarkStart w:id="152" w:name="_Toc157255029"/>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4</w:t>
      </w:r>
      <w:r w:rsidR="00753FE5">
        <w:rPr>
          <w:rtl/>
        </w:rPr>
        <w:fldChar w:fldCharType="end"/>
      </w:r>
      <w:r>
        <w:rPr>
          <w:rFonts w:hint="cs"/>
          <w:rtl/>
          <w:lang w:bidi="fa-IR"/>
        </w:rPr>
        <w:t xml:space="preserve"> مقدار ضرایب سینماتیکی در پیاده سازی دایره</w:t>
      </w:r>
      <w:bookmarkEnd w:id="152"/>
    </w:p>
    <w:tbl>
      <w:tblPr>
        <w:tblStyle w:val="GridTable1Light"/>
        <w:bidiVisual/>
        <w:tblW w:w="0" w:type="auto"/>
        <w:tblLook w:val="04A0" w:firstRow="1" w:lastRow="0" w:firstColumn="1" w:lastColumn="0" w:noHBand="0" w:noVBand="1"/>
      </w:tblPr>
      <w:tblGrid>
        <w:gridCol w:w="4580"/>
        <w:gridCol w:w="4580"/>
      </w:tblGrid>
      <w:tr w:rsidR="00F40AB5" w:rsidTr="009E69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Default="00F40AB5" w:rsidP="009E69E6">
            <w:pPr>
              <w:bidi/>
              <w:ind w:firstLine="0"/>
              <w:jc w:val="center"/>
              <w:rPr>
                <w:rtl/>
                <w:lang w:bidi="fa-IR"/>
              </w:rPr>
            </w:pPr>
            <w:r>
              <w:rPr>
                <w:rFonts w:hint="cs"/>
                <w:rtl/>
                <w:lang w:bidi="fa-IR"/>
              </w:rPr>
              <w:t>مقدار</w:t>
            </w:r>
          </w:p>
        </w:tc>
        <w:tc>
          <w:tcPr>
            <w:tcW w:w="4580" w:type="dxa"/>
            <w:vAlign w:val="center"/>
          </w:tcPr>
          <w:p w:rsidR="00F40AB5" w:rsidRDefault="00F40AB5" w:rsidP="009E69E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lang w:bidi="fa-IR"/>
              </w:rPr>
            </w:pPr>
            <w:r w:rsidRPr="00751B49">
              <w:rPr>
                <w:b w:val="0"/>
                <w:bCs w:val="0"/>
                <w:szCs w:val="24"/>
                <w:lang w:bidi="fa-IR"/>
              </w:rPr>
              <w:t>50</w:t>
            </w:r>
          </w:p>
        </w:tc>
        <w:tc>
          <w:tcPr>
            <w:tcW w:w="4580" w:type="dxa"/>
            <w:vAlign w:val="center"/>
          </w:tcPr>
          <w:p w:rsidR="00F40AB5" w:rsidRPr="00751B49" w:rsidRDefault="006119C0"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50</w:t>
            </w:r>
          </w:p>
        </w:tc>
        <w:tc>
          <w:tcPr>
            <w:tcW w:w="4580" w:type="dxa"/>
            <w:vAlign w:val="center"/>
          </w:tcPr>
          <w:p w:rsidR="00F40AB5" w:rsidRPr="00751B49" w:rsidRDefault="006119C0"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2</w:t>
            </w:r>
          </w:p>
        </w:tc>
        <w:tc>
          <w:tcPr>
            <w:tcW w:w="4580" w:type="dxa"/>
            <w:vAlign w:val="center"/>
          </w:tcPr>
          <w:p w:rsidR="00F40AB5" w:rsidRPr="00751B49" w:rsidRDefault="006119C0"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F40AB5" w:rsidRDefault="00F40AB5" w:rsidP="00F40AB5">
      <w:pPr>
        <w:bidi/>
        <w:rPr>
          <w:rtl/>
          <w:lang w:bidi="fa-IR"/>
        </w:rPr>
      </w:pPr>
    </w:p>
    <w:p w:rsidR="004F4F8A" w:rsidRDefault="007F6843" w:rsidP="007F6843">
      <w:pPr>
        <w:bidi/>
        <w:rPr>
          <w:lang w:bidi="fa-IR"/>
        </w:rPr>
      </w:pPr>
      <w:r>
        <w:rPr>
          <w:rFonts w:hint="cs"/>
          <w:rtl/>
          <w:lang w:bidi="fa-IR"/>
        </w:rPr>
        <w:t xml:space="preserve">با این </w:t>
      </w:r>
      <w:r w:rsidR="00A4497A">
        <w:rPr>
          <w:rFonts w:hint="cs"/>
          <w:rtl/>
          <w:lang w:bidi="fa-IR"/>
        </w:rPr>
        <w:t>مقادیر نتایج به صورت شکل‌های زیر است.</w:t>
      </w:r>
    </w:p>
    <w:p w:rsidR="00A166B2" w:rsidRDefault="00A166B2" w:rsidP="00A166B2">
      <w:pPr>
        <w:bidi/>
        <w:rPr>
          <w:rtl/>
          <w:lang w:bidi="fa-IR"/>
        </w:rPr>
      </w:pPr>
    </w:p>
    <w:p w:rsidR="00BB4B2A" w:rsidRDefault="00A166B2" w:rsidP="00BB4B2A">
      <w:pPr>
        <w:keepNext/>
        <w:bidi/>
        <w:jc w:val="center"/>
        <w:rPr>
          <w:noProof/>
        </w:rPr>
      </w:pPr>
      <w:r w:rsidRPr="00A166B2">
        <w:rPr>
          <w:noProof/>
          <w:rtl/>
        </w:rPr>
        <w:drawing>
          <wp:inline distT="0" distB="0" distL="0" distR="0">
            <wp:extent cx="5324475" cy="3543300"/>
            <wp:effectExtent l="0" t="0" r="0" b="0"/>
            <wp:docPr id="679233017" name="Picture 679233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A4497A" w:rsidRDefault="00BB4B2A" w:rsidP="00804614">
      <w:pPr>
        <w:pStyle w:val="Caption"/>
        <w:bidi/>
        <w:jc w:val="center"/>
        <w:rPr>
          <w:rtl/>
          <w:lang w:bidi="fa-IR"/>
        </w:rPr>
      </w:pPr>
      <w:bookmarkStart w:id="153" w:name="_Toc157254984"/>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8</w:t>
      </w:r>
      <w:r w:rsidR="00DA77A6">
        <w:rPr>
          <w:rtl/>
        </w:rPr>
        <w:fldChar w:fldCharType="end"/>
      </w:r>
      <w:r>
        <w:rPr>
          <w:rFonts w:hint="cs"/>
          <w:rtl/>
        </w:rPr>
        <w:t xml:space="preserve"> </w:t>
      </w:r>
      <w:r>
        <w:rPr>
          <w:rFonts w:hint="cs"/>
          <w:rtl/>
          <w:lang w:bidi="fa-IR"/>
        </w:rPr>
        <w:t xml:space="preserve">مسیر حرکت دلخواه و واقعی ربات در </w:t>
      </w:r>
      <w:r w:rsidR="00804614">
        <w:rPr>
          <w:rFonts w:hint="cs"/>
          <w:rtl/>
          <w:lang w:bidi="fa-IR"/>
        </w:rPr>
        <w:t>حرکت بیضوی</w:t>
      </w:r>
      <w:bookmarkEnd w:id="153"/>
    </w:p>
    <w:p w:rsidR="00BB4B2A" w:rsidRDefault="00A166B2" w:rsidP="00A166B2">
      <w:pPr>
        <w:keepNext/>
        <w:bidi/>
        <w:jc w:val="center"/>
        <w:rPr>
          <w:noProof/>
        </w:rPr>
      </w:pPr>
      <w:r w:rsidRPr="00A166B2">
        <w:rPr>
          <w:noProof/>
          <w:rtl/>
        </w:rPr>
        <w:lastRenderedPageBreak/>
        <w:drawing>
          <wp:inline distT="0" distB="0" distL="0" distR="0">
            <wp:extent cx="5324475" cy="3533775"/>
            <wp:effectExtent l="0" t="0" r="0" b="9525"/>
            <wp:docPr id="679233018" name="Picture 679233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4F4F8A" w:rsidRDefault="00BB4B2A" w:rsidP="00804614">
      <w:pPr>
        <w:pStyle w:val="Caption"/>
        <w:bidi/>
        <w:jc w:val="center"/>
        <w:rPr>
          <w:rtl/>
          <w:lang w:bidi="fa-IR"/>
        </w:rPr>
      </w:pPr>
      <w:bookmarkStart w:id="154" w:name="_Toc157254985"/>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9</w:t>
      </w:r>
      <w:r w:rsidR="00DA77A6">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154"/>
    </w:p>
    <w:p w:rsidR="001346A9" w:rsidRPr="001346A9" w:rsidRDefault="00A166B2" w:rsidP="00904EE0">
      <w:pPr>
        <w:keepNext/>
        <w:bidi/>
        <w:jc w:val="center"/>
        <w:rPr>
          <w:noProof/>
          <w:rtl/>
        </w:rPr>
      </w:pPr>
      <w:r w:rsidRPr="00A166B2">
        <w:rPr>
          <w:noProof/>
          <w:rtl/>
        </w:rPr>
        <w:drawing>
          <wp:inline distT="0" distB="0" distL="0" distR="0">
            <wp:extent cx="5324475" cy="3543300"/>
            <wp:effectExtent l="0" t="0" r="0" b="0"/>
            <wp:docPr id="679233019" name="Picture 679233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BB4B2A" w:rsidRDefault="00BB4B2A" w:rsidP="00804614">
      <w:pPr>
        <w:pStyle w:val="Caption"/>
        <w:bidi/>
        <w:jc w:val="center"/>
        <w:rPr>
          <w:rtl/>
          <w:lang w:bidi="fa-IR"/>
        </w:rPr>
      </w:pPr>
      <w:bookmarkStart w:id="155" w:name="_Toc157254986"/>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0</w:t>
      </w:r>
      <w:r w:rsidR="00DA77A6">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155"/>
    </w:p>
    <w:p w:rsidR="007958F1" w:rsidRDefault="00A166B2" w:rsidP="00904EE0">
      <w:pPr>
        <w:keepNext/>
        <w:bidi/>
        <w:jc w:val="center"/>
        <w:rPr>
          <w:noProof/>
        </w:rPr>
      </w:pPr>
      <w:r w:rsidRPr="00A166B2">
        <w:rPr>
          <w:noProof/>
          <w:rtl/>
        </w:rPr>
        <w:lastRenderedPageBreak/>
        <w:drawing>
          <wp:inline distT="0" distB="0" distL="0" distR="0">
            <wp:extent cx="5324475" cy="3533775"/>
            <wp:effectExtent l="0" t="0" r="0" b="9525"/>
            <wp:docPr id="679233020" name="Picture 679233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BB4B2A" w:rsidRDefault="007958F1" w:rsidP="00804614">
      <w:pPr>
        <w:pStyle w:val="Caption"/>
        <w:bidi/>
        <w:jc w:val="center"/>
        <w:rPr>
          <w:rtl/>
          <w:lang w:bidi="fa-IR"/>
        </w:rPr>
      </w:pPr>
      <w:bookmarkStart w:id="156" w:name="_Toc157254987"/>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1</w:t>
      </w:r>
      <w:r w:rsidR="00DA77A6">
        <w:rPr>
          <w:rtl/>
        </w:rPr>
        <w:fldChar w:fldCharType="end"/>
      </w:r>
      <w:r>
        <w:rPr>
          <w:rFonts w:hint="cs"/>
          <w:rtl/>
          <w:lang w:bidi="fa-IR"/>
        </w:rPr>
        <w:t xml:space="preserve"> 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156"/>
    </w:p>
    <w:p w:rsidR="003901D1" w:rsidRDefault="00753FE5" w:rsidP="00804614">
      <w:pPr>
        <w:pStyle w:val="Caption"/>
        <w:keepNext/>
        <w:bidi/>
        <w:jc w:val="center"/>
        <w:rPr>
          <w:rtl/>
        </w:rPr>
      </w:pPr>
      <w:bookmarkStart w:id="157" w:name="_Toc157255030"/>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5</w:t>
      </w:r>
      <w:r>
        <w:rPr>
          <w:rtl/>
        </w:rPr>
        <w:fldChar w:fldCharType="end"/>
      </w:r>
      <w:r>
        <w:rPr>
          <w:rFonts w:hint="cs"/>
          <w:rtl/>
        </w:rPr>
        <w:t xml:space="preserve"> </w:t>
      </w:r>
      <w:r w:rsidR="003901D1">
        <w:rPr>
          <w:rFonts w:hint="cs"/>
          <w:rtl/>
          <w:lang w:bidi="fa-IR"/>
        </w:rPr>
        <w:t xml:space="preserve">بیشینه خطای مکانی پیاده سازی </w:t>
      </w:r>
      <w:r w:rsidR="00804614">
        <w:rPr>
          <w:rFonts w:hint="cs"/>
          <w:rtl/>
          <w:lang w:bidi="fa-IR"/>
        </w:rPr>
        <w:t>حرکت بیضوی</w:t>
      </w:r>
      <w:bookmarkEnd w:id="157"/>
    </w:p>
    <w:tbl>
      <w:tblPr>
        <w:tblStyle w:val="GridTable1Light"/>
        <w:bidiVisual/>
        <w:tblW w:w="0" w:type="auto"/>
        <w:tblLook w:val="04A0" w:firstRow="1" w:lastRow="0" w:firstColumn="1" w:lastColumn="0" w:noHBand="0" w:noVBand="1"/>
      </w:tblPr>
      <w:tblGrid>
        <w:gridCol w:w="4580"/>
        <w:gridCol w:w="4580"/>
      </w:tblGrid>
      <w:tr w:rsidR="00753FE5" w:rsidTr="005E26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Default="00753FE5" w:rsidP="005E26D0">
            <w:pPr>
              <w:bidi/>
              <w:ind w:firstLine="0"/>
              <w:jc w:val="center"/>
              <w:rPr>
                <w:sz w:val="28"/>
                <w:rtl/>
                <w:lang w:bidi="fa-IR"/>
              </w:rPr>
            </w:pPr>
            <w:r>
              <w:rPr>
                <w:rFonts w:hint="cs"/>
                <w:sz w:val="28"/>
                <w:rtl/>
                <w:lang w:bidi="fa-IR"/>
              </w:rPr>
              <w:t>بیشینه خطا</w:t>
            </w:r>
          </w:p>
        </w:tc>
        <w:tc>
          <w:tcPr>
            <w:tcW w:w="4580" w:type="dxa"/>
            <w:vAlign w:val="center"/>
          </w:tcPr>
          <w:p w:rsidR="00753FE5" w:rsidRDefault="00753FE5" w:rsidP="005E26D0">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753FE5" w:rsidTr="004B1AC0">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753FE5" w:rsidRPr="00751B49" w:rsidRDefault="004B1AC0" w:rsidP="005E26D0">
            <w:pPr>
              <w:bidi/>
              <w:ind w:firstLine="0"/>
              <w:jc w:val="center"/>
              <w:rPr>
                <w:b w:val="0"/>
                <w:bCs w:val="0"/>
                <w:szCs w:val="24"/>
                <w:rtl/>
                <w:lang w:bidi="fa-IR"/>
              </w:rPr>
            </w:pPr>
            <w:r>
              <w:rPr>
                <w:b w:val="0"/>
                <w:bCs w:val="0"/>
                <w:szCs w:val="24"/>
                <w:lang w:bidi="fa-IR"/>
              </w:rPr>
              <w:t>7</w:t>
            </w:r>
            <w:r w:rsidR="00753FE5" w:rsidRPr="00751B49">
              <w:rPr>
                <w:b w:val="0"/>
                <w:bCs w:val="0"/>
                <w:szCs w:val="24"/>
                <w:lang w:bidi="fa-IR"/>
              </w:rPr>
              <w:t xml:space="preserve"> cm</w:t>
            </w:r>
          </w:p>
        </w:tc>
        <w:tc>
          <w:tcPr>
            <w:tcW w:w="4580" w:type="dxa"/>
            <w:vAlign w:val="center"/>
          </w:tcPr>
          <w:p w:rsidR="00753FE5" w:rsidRPr="00751B49" w:rsidRDefault="006119C0"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4B1AC0" w:rsidP="005E26D0">
            <w:pPr>
              <w:bidi/>
              <w:ind w:firstLine="0"/>
              <w:jc w:val="center"/>
              <w:rPr>
                <w:b w:val="0"/>
                <w:bCs w:val="0"/>
                <w:szCs w:val="24"/>
                <w:rtl/>
                <w:lang w:bidi="fa-IR"/>
              </w:rPr>
            </w:pPr>
            <w:r>
              <w:rPr>
                <w:b w:val="0"/>
                <w:bCs w:val="0"/>
                <w:szCs w:val="24"/>
                <w:lang w:bidi="fa-IR"/>
              </w:rPr>
              <w:t>7</w:t>
            </w:r>
            <w:r w:rsidR="00753FE5" w:rsidRPr="00751B49">
              <w:rPr>
                <w:b w:val="0"/>
                <w:bCs w:val="0"/>
                <w:szCs w:val="24"/>
                <w:lang w:bidi="fa-IR"/>
              </w:rPr>
              <w:t xml:space="preserve"> cm</w:t>
            </w:r>
          </w:p>
        </w:tc>
        <w:tc>
          <w:tcPr>
            <w:tcW w:w="4580" w:type="dxa"/>
            <w:vAlign w:val="center"/>
          </w:tcPr>
          <w:p w:rsidR="00753FE5" w:rsidRPr="00751B49" w:rsidRDefault="006119C0"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753FE5" w:rsidP="005E26D0">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753FE5" w:rsidRPr="00751B49" w:rsidRDefault="00753FE5"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3C292A" w:rsidRDefault="003C292A" w:rsidP="00753FE5">
      <w:pPr>
        <w:bidi/>
        <w:rPr>
          <w:lang w:bidi="fa-IR"/>
        </w:rPr>
      </w:pPr>
    </w:p>
    <w:p w:rsidR="003C292A" w:rsidRDefault="00753FE5" w:rsidP="003C292A">
      <w:pPr>
        <w:bidi/>
        <w:rPr>
          <w:lang w:bidi="fa-IR"/>
        </w:rPr>
      </w:pPr>
      <w:r>
        <w:rPr>
          <w:rFonts w:hint="cs"/>
          <w:rtl/>
          <w:lang w:bidi="fa-IR"/>
        </w:rPr>
        <w:t>همانطور که در شکل‌های 5-8 تا 5-10 دیده می‌شود مقادیر بیشینه‌ی خطا به صورت جدول 5-5 بدست آمده است. بنابراین تاثیر تغییر نوع متغیر مربوط به سرعت دلخواه و خوانده شده در ربات</w:t>
      </w:r>
      <w:r w:rsidR="00231DCA">
        <w:rPr>
          <w:rFonts w:hint="cs"/>
          <w:rtl/>
          <w:lang w:bidi="fa-IR"/>
        </w:rPr>
        <w:t>،</w:t>
      </w:r>
      <w:r>
        <w:rPr>
          <w:rFonts w:hint="cs"/>
          <w:rtl/>
          <w:lang w:bidi="fa-IR"/>
        </w:rPr>
        <w:t xml:space="preserve"> از نوع عدد صحیح به اعشاری را در کاهش خطا و نرم‌تر حرکت نمودن ربات می‌توان مشاهده کرد.</w:t>
      </w:r>
    </w:p>
    <w:p w:rsidR="003C292A" w:rsidRDefault="003C292A" w:rsidP="003C292A">
      <w:pPr>
        <w:bidi/>
        <w:rPr>
          <w:rtl/>
          <w:lang w:bidi="fa-IR"/>
        </w:rPr>
      </w:pPr>
    </w:p>
    <w:p w:rsidR="00DB6C49" w:rsidRDefault="00804614" w:rsidP="00804614">
      <w:pPr>
        <w:pStyle w:val="Heading3"/>
        <w:rPr>
          <w:rtl/>
        </w:rPr>
      </w:pPr>
      <w:bookmarkStart w:id="158" w:name="_Toc157254875"/>
      <w:r>
        <w:rPr>
          <w:rFonts w:hint="cs"/>
          <w:rtl/>
        </w:rPr>
        <w:t xml:space="preserve">حرکت بیضوی </w:t>
      </w:r>
      <w:r w:rsidR="00753FE5">
        <w:rPr>
          <w:rFonts w:hint="cs"/>
          <w:rtl/>
        </w:rPr>
        <w:t xml:space="preserve">برای </w:t>
      </w:r>
      <w:r w:rsidR="00DB6C49">
        <w:rPr>
          <w:rFonts w:hint="cs"/>
          <w:rtl/>
        </w:rPr>
        <w:t>سه ربات</w:t>
      </w:r>
      <w:bookmarkEnd w:id="158"/>
    </w:p>
    <w:p w:rsidR="00C811A4" w:rsidRDefault="00C811A4" w:rsidP="00231DCA">
      <w:pPr>
        <w:bidi/>
        <w:rPr>
          <w:rtl/>
          <w:lang w:bidi="fa-IR"/>
        </w:rPr>
      </w:pPr>
      <w:r>
        <w:rPr>
          <w:rFonts w:hint="cs"/>
          <w:rtl/>
          <w:lang w:bidi="fa-IR"/>
        </w:rPr>
        <w:t>در این بخش، همان حرکت مسیر زمانی مرجع بیضی را برای سه ربات به صورت همزمان پیاده سازی می‌نماییم. آزمایش به این صورت است که به هر یک از ربات‌ها، مسیر زمانی مرجع بیضوی مختص به خود تخصیص داده می‌شود. به طوری که هر سه ربات در کنار یکدیگر با فاصله‌ی کمی قرار بگیرند</w:t>
      </w:r>
      <w:r w:rsidR="00250D8E">
        <w:rPr>
          <w:rFonts w:hint="cs"/>
          <w:rtl/>
          <w:lang w:bidi="fa-IR"/>
        </w:rPr>
        <w:t>.</w:t>
      </w:r>
    </w:p>
    <w:p w:rsidR="00DB6C49" w:rsidRDefault="00804614" w:rsidP="00DB6C49">
      <w:pPr>
        <w:pStyle w:val="Heading4"/>
        <w:rPr>
          <w:rtl/>
        </w:rPr>
      </w:pPr>
      <w:bookmarkStart w:id="159" w:name="_Toc157254876"/>
      <w:r>
        <w:rPr>
          <w:rFonts w:hint="cs"/>
          <w:rtl/>
        </w:rPr>
        <w:lastRenderedPageBreak/>
        <w:t xml:space="preserve">حرکت بیضوی </w:t>
      </w:r>
      <w:r w:rsidR="00DB6C49">
        <w:rPr>
          <w:rFonts w:hint="cs"/>
          <w:rtl/>
        </w:rPr>
        <w:t>با شعاع یکسان</w:t>
      </w:r>
      <w:bookmarkEnd w:id="159"/>
    </w:p>
    <w:p w:rsidR="00250D8E" w:rsidRDefault="00250D8E" w:rsidP="00250D8E">
      <w:pPr>
        <w:bidi/>
        <w:rPr>
          <w:lang w:bidi="fa-IR"/>
        </w:rPr>
      </w:pPr>
      <w:r>
        <w:rPr>
          <w:rFonts w:hint="cs"/>
          <w:rtl/>
          <w:lang w:bidi="fa-IR"/>
        </w:rPr>
        <w:t>در راستای تخصیص مسیر زمانی‌های مرجع به ربات‌ها به صورت مجزا، به این علت که در ابعاد تصویربرداری توسط دوربین محدودیت وجود دارد، بیضی‌های مرجع به صورت عمودی کنار یکدیگر قرار گرفته اند که ربات‌ها از تصویر خارج نشوند. این قرارگیری در شکل 5-12 دیده می‌شود.</w:t>
      </w:r>
    </w:p>
    <w:p w:rsidR="003C292A" w:rsidRDefault="003C292A" w:rsidP="003C292A">
      <w:pPr>
        <w:bidi/>
        <w:rPr>
          <w:rtl/>
          <w:lang w:bidi="fa-IR"/>
        </w:rPr>
      </w:pPr>
    </w:p>
    <w:p w:rsidR="00250D8E" w:rsidRDefault="00250D8E" w:rsidP="00250D8E">
      <w:pPr>
        <w:keepNext/>
        <w:bidi/>
      </w:pPr>
      <w:r>
        <w:rPr>
          <w:rFonts w:hint="cs"/>
          <w:noProof/>
        </w:rPr>
        <w:drawing>
          <wp:inline distT="0" distB="0" distL="0" distR="0" wp14:anchorId="265857C7" wp14:editId="262C3467">
            <wp:extent cx="5276850" cy="3238500"/>
            <wp:effectExtent l="0" t="0" r="0" b="0"/>
            <wp:docPr id="25" name="Picture 25" descr="triple robot ellipse r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triple robot ellipse real"/>
                    <pic:cNvPicPr>
                      <a:picLocks noChangeAspect="1" noChangeArrowheads="1"/>
                    </pic:cNvPicPr>
                  </pic:nvPicPr>
                  <pic:blipFill>
                    <a:blip r:embed="rId121">
                      <a:extLst>
                        <a:ext uri="{28A0092B-C50C-407E-A947-70E740481C1C}">
                          <a14:useLocalDpi xmlns:a14="http://schemas.microsoft.com/office/drawing/2010/main" val="0"/>
                        </a:ext>
                      </a:extLst>
                    </a:blip>
                    <a:srcRect l="5565" r="3928" b="2017"/>
                    <a:stretch>
                      <a:fillRect/>
                    </a:stretch>
                  </pic:blipFill>
                  <pic:spPr bwMode="auto">
                    <a:xfrm>
                      <a:off x="0" y="0"/>
                      <a:ext cx="5276850" cy="3238500"/>
                    </a:xfrm>
                    <a:prstGeom prst="rect">
                      <a:avLst/>
                    </a:prstGeom>
                    <a:noFill/>
                    <a:ln>
                      <a:noFill/>
                    </a:ln>
                  </pic:spPr>
                </pic:pic>
              </a:graphicData>
            </a:graphic>
          </wp:inline>
        </w:drawing>
      </w:r>
    </w:p>
    <w:p w:rsidR="00250D8E" w:rsidRDefault="00250D8E" w:rsidP="00F0450E">
      <w:pPr>
        <w:pStyle w:val="Caption"/>
        <w:bidi/>
        <w:jc w:val="center"/>
        <w:rPr>
          <w:rtl/>
          <w:lang w:bidi="fa-IR"/>
        </w:rPr>
      </w:pPr>
      <w:bookmarkStart w:id="160" w:name="_Toc157254988"/>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2</w:t>
      </w:r>
      <w:r w:rsidR="00DA77A6">
        <w:rPr>
          <w:rtl/>
        </w:rPr>
        <w:fldChar w:fldCharType="end"/>
      </w:r>
      <w:r>
        <w:rPr>
          <w:rFonts w:hint="cs"/>
          <w:rtl/>
          <w:lang w:bidi="fa-IR"/>
        </w:rPr>
        <w:t xml:space="preserve"> نحوه‌ی قرار گیری سه ربات در کنار یکدیگر در </w:t>
      </w:r>
      <w:r w:rsidR="00F0450E">
        <w:rPr>
          <w:rFonts w:hint="cs"/>
          <w:rtl/>
          <w:lang w:bidi="fa-IR"/>
        </w:rPr>
        <w:t xml:space="preserve">حرکت بیضوی </w:t>
      </w:r>
      <w:r>
        <w:rPr>
          <w:rFonts w:hint="cs"/>
          <w:rtl/>
          <w:lang w:bidi="fa-IR"/>
        </w:rPr>
        <w:t>همزمان</w:t>
      </w:r>
      <w:bookmarkEnd w:id="160"/>
    </w:p>
    <w:p w:rsidR="00250D8E" w:rsidRDefault="00250D8E" w:rsidP="00250D8E">
      <w:pPr>
        <w:bidi/>
        <w:rPr>
          <w:rtl/>
          <w:lang w:bidi="fa-IR"/>
        </w:rPr>
      </w:pPr>
    </w:p>
    <w:p w:rsidR="00250D8E" w:rsidRDefault="00E63E98" w:rsidP="00231DCA">
      <w:pPr>
        <w:bidi/>
        <w:rPr>
          <w:rtl/>
          <w:lang w:bidi="fa-IR"/>
        </w:rPr>
      </w:pPr>
      <w:r>
        <w:rPr>
          <w:rFonts w:hint="cs"/>
          <w:rtl/>
          <w:lang w:bidi="fa-IR"/>
        </w:rPr>
        <w:t xml:space="preserve">این آزمایش در 250 ثانیه انجام شده است. </w:t>
      </w:r>
      <w:r w:rsidR="00250D8E">
        <w:rPr>
          <w:rFonts w:hint="cs"/>
          <w:rtl/>
          <w:lang w:bidi="fa-IR"/>
        </w:rPr>
        <w:t>مسیر زمانی</w:t>
      </w:r>
      <w:r w:rsidR="00AF659E">
        <w:rPr>
          <w:rFonts w:hint="cs"/>
          <w:rtl/>
          <w:lang w:bidi="fa-IR"/>
        </w:rPr>
        <w:t xml:space="preserve"> و شرایط اولیه </w:t>
      </w:r>
      <w:r w:rsidR="00250D8E">
        <w:rPr>
          <w:rFonts w:hint="cs"/>
          <w:rtl/>
          <w:lang w:bidi="fa-IR"/>
        </w:rPr>
        <w:t>این حرکت ب</w:t>
      </w:r>
      <w:r w:rsidR="00AF659E">
        <w:rPr>
          <w:rFonts w:hint="cs"/>
          <w:rtl/>
          <w:lang w:bidi="fa-IR"/>
        </w:rPr>
        <w:t xml:space="preserve">رای هر سه ربات به صورت زیر است. ضرایب در جدول </w:t>
      </w:r>
      <w:r w:rsidR="00231DCA">
        <w:rPr>
          <w:rFonts w:hint="cs"/>
          <w:rtl/>
          <w:lang w:bidi="fa-IR"/>
        </w:rPr>
        <w:t xml:space="preserve">5-6 </w:t>
      </w:r>
      <w:r w:rsidR="00AF659E">
        <w:rPr>
          <w:rFonts w:hint="cs"/>
          <w:rtl/>
          <w:lang w:bidi="fa-IR"/>
        </w:rPr>
        <w:t>آورده شده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36"/>
        <w:gridCol w:w="1671"/>
        <w:gridCol w:w="4912"/>
      </w:tblGrid>
      <w:tr w:rsidR="00250D8E" w:rsidRPr="007F6843" w:rsidTr="00231DCA">
        <w:trPr>
          <w:trHeight w:val="1418"/>
        </w:trPr>
        <w:tc>
          <w:tcPr>
            <w:tcW w:w="2285" w:type="dxa"/>
            <w:vMerge w:val="restart"/>
            <w:vAlign w:val="center"/>
          </w:tcPr>
          <w:p w:rsidR="00250D8E" w:rsidRPr="007F6843" w:rsidRDefault="00250D8E" w:rsidP="00231DCA">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7</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هر سه ربات</w:t>
            </w:r>
          </w:p>
        </w:tc>
        <w:tc>
          <w:tcPr>
            <w:tcW w:w="2249" w:type="dxa"/>
            <w:gridSpan w:val="2"/>
            <w:vMerge w:val="restart"/>
            <w:vAlign w:val="center"/>
          </w:tcPr>
          <w:p w:rsidR="00250D8E" w:rsidRPr="007F6843" w:rsidRDefault="000B6BCA" w:rsidP="00231DCA">
            <w:pPr>
              <w:bidi/>
              <w:ind w:left="575"/>
              <w:jc w:val="right"/>
              <w:rPr>
                <w:szCs w:val="24"/>
                <w:rtl/>
                <w:lang w:bidi="fa-IR"/>
              </w:rPr>
            </w:pPr>
            <m:oMathPara>
              <m:oMath>
                <m:r>
                  <w:rPr>
                    <w:rFonts w:ascii="Cambria Math" w:hAnsi="Cambria Math"/>
                    <w:szCs w:val="24"/>
                    <w:lang w:bidi="fa-IR"/>
                  </w:rPr>
                  <m:t>i=1.2.3</m:t>
                </m:r>
              </m:oMath>
            </m:oMathPara>
          </w:p>
        </w:tc>
        <w:tc>
          <w:tcPr>
            <w:tcW w:w="4814" w:type="dxa"/>
            <w:vAlign w:val="center"/>
          </w:tcPr>
          <w:p w:rsidR="00250D8E" w:rsidRPr="000B6BCA" w:rsidRDefault="006119C0" w:rsidP="000A57C7">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250D8E" w:rsidRPr="007F6843" w:rsidTr="00231DCA">
        <w:trPr>
          <w:trHeight w:val="1417"/>
        </w:trPr>
        <w:tc>
          <w:tcPr>
            <w:tcW w:w="2285" w:type="dxa"/>
            <w:vMerge/>
            <w:vAlign w:val="center"/>
          </w:tcPr>
          <w:p w:rsidR="00250D8E" w:rsidRPr="007F6843" w:rsidRDefault="00250D8E" w:rsidP="00231DCA">
            <w:pPr>
              <w:bidi/>
              <w:ind w:firstLine="0"/>
              <w:jc w:val="left"/>
              <w:rPr>
                <w:szCs w:val="24"/>
                <w:rtl/>
              </w:rPr>
            </w:pPr>
          </w:p>
        </w:tc>
        <w:tc>
          <w:tcPr>
            <w:tcW w:w="2249" w:type="dxa"/>
            <w:gridSpan w:val="2"/>
            <w:vMerge/>
            <w:vAlign w:val="center"/>
          </w:tcPr>
          <w:p w:rsidR="00250D8E" w:rsidRDefault="00250D8E" w:rsidP="00231DCA">
            <w:pPr>
              <w:bidi/>
              <w:ind w:left="575"/>
              <w:jc w:val="right"/>
              <w:rPr>
                <w:rFonts w:eastAsia="Times New Roman"/>
                <w:szCs w:val="24"/>
              </w:rPr>
            </w:pPr>
          </w:p>
        </w:tc>
        <w:tc>
          <w:tcPr>
            <w:tcW w:w="4814" w:type="dxa"/>
            <w:vAlign w:val="center"/>
          </w:tcPr>
          <w:p w:rsidR="000A57C7" w:rsidRPr="000B6BCA" w:rsidRDefault="006119C0" w:rsidP="000A57C7">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i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i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den>
                          </m:f>
                        </m:e>
                      </m:mr>
                    </m:m>
                  </m:e>
                </m:d>
              </m:oMath>
            </m:oMathPara>
          </w:p>
        </w:tc>
      </w:tr>
      <w:tr w:rsidR="00250D8E" w:rsidRPr="007F6843" w:rsidTr="00231DCA">
        <w:tc>
          <w:tcPr>
            <w:tcW w:w="2828" w:type="dxa"/>
            <w:gridSpan w:val="2"/>
            <w:vAlign w:val="center"/>
          </w:tcPr>
          <w:p w:rsidR="00250D8E" w:rsidRPr="007F6843" w:rsidRDefault="00250D8E" w:rsidP="00231DCA">
            <w:pPr>
              <w:bidi/>
              <w:ind w:firstLine="0"/>
              <w:jc w:val="left"/>
              <w:rPr>
                <w:rFonts w:eastAsiaTheme="minorEastAsia"/>
                <w:szCs w:val="24"/>
                <w:rtl/>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8</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6520" w:type="dxa"/>
            <w:gridSpan w:val="2"/>
          </w:tcPr>
          <w:p w:rsidR="00250D8E" w:rsidRPr="007F6843" w:rsidRDefault="006119C0" w:rsidP="00231DCA">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2</m:t>
                          </m:r>
                        </m:e>
                      </m:mr>
                    </m:m>
                  </m:e>
                </m:d>
              </m:oMath>
            </m:oMathPara>
          </w:p>
        </w:tc>
      </w:tr>
      <w:tr w:rsidR="0080615A" w:rsidRPr="007F6843" w:rsidTr="00231DCA">
        <w:tc>
          <w:tcPr>
            <w:tcW w:w="2828" w:type="dxa"/>
            <w:gridSpan w:val="2"/>
            <w:vAlign w:val="center"/>
          </w:tcPr>
          <w:p w:rsidR="0080615A" w:rsidRPr="007F6843" w:rsidRDefault="0080615A" w:rsidP="0080615A">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9</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6520" w:type="dxa"/>
            <w:gridSpan w:val="2"/>
          </w:tcPr>
          <w:p w:rsidR="0080615A" w:rsidRPr="0080615A" w:rsidRDefault="006119C0"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1</m:t>
                          </m:r>
                        </m:e>
                      </m:mr>
                      <m:mr>
                        <m:e>
                          <m:r>
                            <m:rPr>
                              <m:sty m:val="p"/>
                            </m:rPr>
                            <w:rPr>
                              <w:rFonts w:ascii="Cambria Math" w:hAnsi="Cambria Math"/>
                              <w:szCs w:val="24"/>
                            </w:rPr>
                            <m:t>-0∙13</m:t>
                          </m:r>
                        </m:e>
                      </m:mr>
                    </m:m>
                  </m:e>
                </m:d>
              </m:oMath>
            </m:oMathPara>
          </w:p>
        </w:tc>
      </w:tr>
      <w:tr w:rsidR="0080615A" w:rsidRPr="007F6843" w:rsidTr="00231DCA">
        <w:tc>
          <w:tcPr>
            <w:tcW w:w="2828" w:type="dxa"/>
            <w:gridSpan w:val="2"/>
            <w:vAlign w:val="center"/>
          </w:tcPr>
          <w:p w:rsidR="0080615A" w:rsidRPr="0080615A" w:rsidRDefault="0080615A" w:rsidP="00231DCA">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10</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6520" w:type="dxa"/>
            <w:gridSpan w:val="2"/>
          </w:tcPr>
          <w:p w:rsidR="0080615A" w:rsidRPr="0080615A" w:rsidRDefault="006119C0"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07</m:t>
                          </m:r>
                        </m:e>
                      </m:mr>
                      <m:mr>
                        <m:e>
                          <m:r>
                            <m:rPr>
                              <m:sty m:val="p"/>
                            </m:rPr>
                            <w:rPr>
                              <w:rFonts w:ascii="Cambria Math" w:hAnsi="Cambria Math"/>
                              <w:szCs w:val="24"/>
                            </w:rPr>
                            <m:t>-0∙1</m:t>
                          </m:r>
                        </m:e>
                      </m:mr>
                    </m:m>
                  </m:e>
                </m:d>
              </m:oMath>
            </m:oMathPara>
          </w:p>
        </w:tc>
      </w:tr>
    </w:tbl>
    <w:p w:rsidR="00250D8E" w:rsidRDefault="00250D8E" w:rsidP="00E63E98">
      <w:pPr>
        <w:bidi/>
        <w:rPr>
          <w:rtl/>
          <w:lang w:bidi="fa-IR"/>
        </w:rPr>
      </w:pPr>
      <w:r>
        <w:rPr>
          <w:rFonts w:hint="cs"/>
          <w:rtl/>
          <w:lang w:bidi="fa-IR"/>
        </w:rPr>
        <w:t>با توجه به تغییر مسیر زمانی، ضرایب سینماتیکی جدول 5-</w:t>
      </w:r>
      <w:r w:rsidR="00E63E98">
        <w:rPr>
          <w:rFonts w:hint="cs"/>
          <w:rtl/>
          <w:lang w:bidi="fa-IR"/>
        </w:rPr>
        <w:t>4</w:t>
      </w:r>
      <w:r>
        <w:rPr>
          <w:rFonts w:hint="cs"/>
          <w:rtl/>
          <w:lang w:bidi="fa-IR"/>
        </w:rPr>
        <w:t xml:space="preserve"> نیز می‌بایست تغییر کنند. این ضرایب در زیر و به صورت جدول 5-</w:t>
      </w:r>
      <w:r w:rsidR="00E63E98">
        <w:rPr>
          <w:rFonts w:hint="cs"/>
          <w:rtl/>
          <w:lang w:bidi="fa-IR"/>
        </w:rPr>
        <w:t>6</w:t>
      </w:r>
      <w:r>
        <w:rPr>
          <w:rFonts w:hint="cs"/>
          <w:rtl/>
          <w:lang w:bidi="fa-IR"/>
        </w:rPr>
        <w:t xml:space="preserve"> تنظیم شدند.</w:t>
      </w:r>
    </w:p>
    <w:p w:rsidR="00250D8E" w:rsidRDefault="00250D8E" w:rsidP="00250D8E">
      <w:pPr>
        <w:bidi/>
        <w:rPr>
          <w:rtl/>
          <w:lang w:bidi="fa-IR"/>
        </w:rPr>
      </w:pPr>
    </w:p>
    <w:p w:rsidR="00250D8E" w:rsidRDefault="00250D8E" w:rsidP="00DF1BD4">
      <w:pPr>
        <w:pStyle w:val="Caption"/>
        <w:keepNext/>
        <w:bidi/>
        <w:jc w:val="center"/>
      </w:pPr>
      <w:bookmarkStart w:id="161" w:name="_Toc157255031"/>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6</w:t>
      </w:r>
      <w:r>
        <w:rPr>
          <w:rtl/>
        </w:rPr>
        <w:fldChar w:fldCharType="end"/>
      </w:r>
      <w:r>
        <w:rPr>
          <w:rFonts w:hint="cs"/>
          <w:rtl/>
          <w:lang w:bidi="fa-IR"/>
        </w:rPr>
        <w:t xml:space="preserve"> مقدار ضرایب سینماتیکی در پیاده سازی </w:t>
      </w:r>
      <w:r w:rsidR="00DF1BD4">
        <w:rPr>
          <w:rFonts w:hint="cs"/>
          <w:rtl/>
          <w:lang w:bidi="fa-IR"/>
        </w:rPr>
        <w:t>بیضی سه ربات به طور همزمان</w:t>
      </w:r>
      <w:bookmarkEnd w:id="161"/>
    </w:p>
    <w:tbl>
      <w:tblPr>
        <w:tblStyle w:val="GridTable1Light"/>
        <w:bidiVisual/>
        <w:tblW w:w="0" w:type="auto"/>
        <w:tblLook w:val="04A0" w:firstRow="1" w:lastRow="0" w:firstColumn="1" w:lastColumn="0" w:noHBand="0" w:noVBand="1"/>
      </w:tblPr>
      <w:tblGrid>
        <w:gridCol w:w="4580"/>
        <w:gridCol w:w="2290"/>
        <w:gridCol w:w="2290"/>
      </w:tblGrid>
      <w:tr w:rsidR="00250D8E" w:rsidTr="00231D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50D8E" w:rsidRDefault="00250D8E" w:rsidP="00231DCA">
            <w:pPr>
              <w:bidi/>
              <w:ind w:firstLine="0"/>
              <w:jc w:val="center"/>
              <w:rPr>
                <w:rtl/>
                <w:lang w:bidi="fa-IR"/>
              </w:rPr>
            </w:pPr>
            <w:r>
              <w:rPr>
                <w:rFonts w:hint="cs"/>
                <w:rtl/>
                <w:lang w:bidi="fa-IR"/>
              </w:rPr>
              <w:t>مقدار</w:t>
            </w:r>
          </w:p>
        </w:tc>
        <w:tc>
          <w:tcPr>
            <w:tcW w:w="4580" w:type="dxa"/>
            <w:gridSpan w:val="2"/>
            <w:vAlign w:val="center"/>
          </w:tcPr>
          <w:p w:rsidR="00250D8E" w:rsidRDefault="00250D8E" w:rsidP="00231DC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lang w:bidi="fa-IR"/>
              </w:rPr>
            </w:pPr>
            <w:r w:rsidRPr="00751B49">
              <w:rPr>
                <w:b w:val="0"/>
                <w:bCs w:val="0"/>
                <w:szCs w:val="24"/>
                <w:lang w:bidi="fa-IR"/>
              </w:rPr>
              <w:t>40</w:t>
            </w:r>
          </w:p>
        </w:tc>
        <w:tc>
          <w:tcPr>
            <w:tcW w:w="2290" w:type="dxa"/>
            <w:vAlign w:val="center"/>
          </w:tcPr>
          <w:p w:rsidR="00DF1BD4" w:rsidRPr="00751B49" w:rsidRDefault="006119C0"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i/>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DF1BD4" w:rsidRPr="00751B49" w:rsidRDefault="00DF1BD4"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1.2.3</m:t>
                </m:r>
              </m:oMath>
            </m:oMathPara>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55</w:t>
            </w:r>
          </w:p>
        </w:tc>
        <w:tc>
          <w:tcPr>
            <w:tcW w:w="2290" w:type="dxa"/>
            <w:vAlign w:val="center"/>
          </w:tcPr>
          <w:p w:rsidR="00DF1BD4" w:rsidRPr="00751B49" w:rsidRDefault="006119C0"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DF1BD4" w:rsidRPr="00751B49" w:rsidRDefault="00DF1BD4"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3</w:t>
            </w:r>
          </w:p>
        </w:tc>
        <w:tc>
          <w:tcPr>
            <w:tcW w:w="2290" w:type="dxa"/>
            <w:vAlign w:val="center"/>
          </w:tcPr>
          <w:p w:rsidR="00DF1BD4" w:rsidRPr="00751B49" w:rsidRDefault="006119C0"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DF1BD4" w:rsidRPr="00751B49" w:rsidRDefault="00DF1BD4"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250D8E" w:rsidRDefault="00250D8E" w:rsidP="00250D8E">
      <w:pPr>
        <w:bidi/>
        <w:rPr>
          <w:rtl/>
          <w:lang w:bidi="fa-IR"/>
        </w:rPr>
      </w:pPr>
    </w:p>
    <w:p w:rsidR="00250D8E" w:rsidRDefault="00250D8E" w:rsidP="00250D8E">
      <w:pPr>
        <w:bidi/>
        <w:rPr>
          <w:rtl/>
          <w:lang w:bidi="fa-IR"/>
        </w:rPr>
      </w:pPr>
      <w:r>
        <w:rPr>
          <w:rFonts w:hint="cs"/>
          <w:rtl/>
          <w:lang w:bidi="fa-IR"/>
        </w:rPr>
        <w:t>با این مقادیر نتایج به صورت شکل‌های زیر است.</w:t>
      </w:r>
    </w:p>
    <w:p w:rsidR="00811E8E" w:rsidRDefault="00811E8E" w:rsidP="00811E8E">
      <w:pPr>
        <w:bidi/>
        <w:rPr>
          <w:rtl/>
          <w:lang w:bidi="fa-IR"/>
        </w:rPr>
      </w:pPr>
    </w:p>
    <w:p w:rsidR="00811E8E" w:rsidRDefault="00811E8E" w:rsidP="00811E8E">
      <w:pPr>
        <w:bidi/>
        <w:rPr>
          <w:rtl/>
          <w:lang w:bidi="fa-IR"/>
        </w:rPr>
      </w:pPr>
    </w:p>
    <w:p w:rsidR="00811E8E" w:rsidRDefault="00811E8E" w:rsidP="00811E8E">
      <w:pPr>
        <w:bidi/>
        <w:rPr>
          <w:lang w:bidi="fa-IR"/>
        </w:rPr>
      </w:pPr>
    </w:p>
    <w:p w:rsidR="003C292A" w:rsidRDefault="003C292A" w:rsidP="003C292A">
      <w:pPr>
        <w:bidi/>
        <w:rPr>
          <w:lang w:bidi="fa-IR"/>
        </w:rPr>
      </w:pPr>
    </w:p>
    <w:p w:rsidR="003C292A" w:rsidRDefault="003C292A" w:rsidP="003C292A">
      <w:pPr>
        <w:bidi/>
        <w:rPr>
          <w:lang w:bidi="fa-IR"/>
        </w:rPr>
      </w:pPr>
      <w:r>
        <w:rPr>
          <w:lang w:bidi="fa-IR"/>
        </w:rPr>
        <w:br/>
      </w:r>
    </w:p>
    <w:p w:rsidR="003C292A" w:rsidRDefault="003C292A">
      <w:pPr>
        <w:spacing w:after="160" w:line="259" w:lineRule="auto"/>
        <w:ind w:firstLine="0"/>
        <w:jc w:val="left"/>
        <w:rPr>
          <w:lang w:bidi="fa-IR"/>
        </w:rPr>
      </w:pPr>
      <w:r>
        <w:rPr>
          <w:lang w:bidi="fa-IR"/>
        </w:rPr>
        <w:br w:type="page"/>
      </w:r>
    </w:p>
    <w:p w:rsidR="00811E8E" w:rsidRPr="00811E8E" w:rsidRDefault="00811E8E" w:rsidP="00811E8E">
      <w:pPr>
        <w:bidi/>
        <w:rPr>
          <w:b/>
          <w:bCs/>
          <w:rtl/>
          <w:lang w:bidi="fa-IR"/>
        </w:rPr>
      </w:pPr>
      <w:r>
        <w:rPr>
          <w:rFonts w:hint="cs"/>
          <w:b/>
          <w:bCs/>
          <w:rtl/>
          <w:lang w:bidi="fa-IR"/>
        </w:rPr>
        <w:lastRenderedPageBreak/>
        <w:t>ربات 1:</w:t>
      </w:r>
    </w:p>
    <w:p w:rsidR="00E63E98" w:rsidRDefault="004B1AC0" w:rsidP="00E63E98">
      <w:pPr>
        <w:keepNext/>
        <w:bidi/>
        <w:jc w:val="center"/>
      </w:pPr>
      <w:r w:rsidRPr="004B1AC0">
        <w:rPr>
          <w:noProof/>
          <w:rtl/>
        </w:rPr>
        <w:drawing>
          <wp:inline distT="0" distB="0" distL="0" distR="0">
            <wp:extent cx="5324475" cy="3543300"/>
            <wp:effectExtent l="0" t="0" r="0" b="0"/>
            <wp:docPr id="679233021" name="Picture 679233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AF659E" w:rsidRDefault="00E63E98" w:rsidP="0099483E">
      <w:pPr>
        <w:pStyle w:val="Caption"/>
        <w:bidi/>
        <w:jc w:val="center"/>
        <w:rPr>
          <w:rtl/>
          <w:lang w:bidi="fa-IR"/>
        </w:rPr>
      </w:pPr>
      <w:bookmarkStart w:id="162" w:name="_Toc157254989"/>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3</w:t>
      </w:r>
      <w:r w:rsidR="00DA77A6">
        <w:rPr>
          <w:rtl/>
        </w:rPr>
        <w:fldChar w:fldCharType="end"/>
      </w:r>
      <w:r w:rsidR="0099483E">
        <w:rPr>
          <w:rFonts w:hint="cs"/>
          <w:rtl/>
        </w:rPr>
        <w:t xml:space="preserve"> </w:t>
      </w:r>
      <w:r w:rsidR="0099483E">
        <w:rPr>
          <w:rFonts w:hint="cs"/>
          <w:rtl/>
          <w:lang w:bidi="fa-IR"/>
        </w:rPr>
        <w:t>مسیر حرکت دلخواه و واقعی ربات در پیاده سازی حرکت همزمان بیض</w:t>
      </w:r>
      <w:r w:rsidR="00F0450E">
        <w:rPr>
          <w:rFonts w:hint="cs"/>
          <w:rtl/>
          <w:lang w:bidi="fa-IR"/>
        </w:rPr>
        <w:t>و</w:t>
      </w:r>
      <w:r w:rsidR="0099483E">
        <w:rPr>
          <w:rFonts w:hint="cs"/>
          <w:rtl/>
          <w:lang w:bidi="fa-IR"/>
        </w:rPr>
        <w:t>ی شعاع یکسان، ربات 1</w:t>
      </w:r>
      <w:bookmarkEnd w:id="162"/>
    </w:p>
    <w:p w:rsidR="004F66AB" w:rsidRDefault="00D566AE" w:rsidP="004F66AB">
      <w:pPr>
        <w:keepNext/>
        <w:bidi/>
        <w:jc w:val="center"/>
      </w:pPr>
      <w:r w:rsidRPr="00D566AE">
        <w:rPr>
          <w:noProof/>
          <w:rtl/>
        </w:rPr>
        <w:drawing>
          <wp:inline distT="0" distB="0" distL="0" distR="0">
            <wp:extent cx="5324475" cy="3533775"/>
            <wp:effectExtent l="0" t="0" r="0" b="9525"/>
            <wp:docPr id="679233022" name="Picture 679233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4F4F8A" w:rsidRDefault="004F66AB" w:rsidP="00F0450E">
      <w:pPr>
        <w:pStyle w:val="Caption"/>
        <w:bidi/>
        <w:jc w:val="center"/>
        <w:rPr>
          <w:rtl/>
        </w:rPr>
      </w:pPr>
      <w:bookmarkStart w:id="163" w:name="_Toc157254990"/>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4</w:t>
      </w:r>
      <w:r w:rsidR="00DA77A6">
        <w:rPr>
          <w:rtl/>
        </w:rPr>
        <w:fldChar w:fldCharType="end"/>
      </w:r>
      <w:r w:rsidR="0099483E" w:rsidRPr="0099483E">
        <w:rPr>
          <w:rFonts w:hint="cs"/>
          <w:rtl/>
          <w:lang w:bidi="fa-IR"/>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163"/>
    </w:p>
    <w:p w:rsidR="004F66AB" w:rsidRDefault="004F66AB" w:rsidP="004F66AB">
      <w:pPr>
        <w:bidi/>
        <w:rPr>
          <w:rtl/>
        </w:rPr>
      </w:pPr>
    </w:p>
    <w:p w:rsidR="004F66AB" w:rsidRDefault="00D566AE" w:rsidP="00904EE0">
      <w:pPr>
        <w:keepNext/>
        <w:bidi/>
        <w:jc w:val="center"/>
      </w:pPr>
      <w:r w:rsidRPr="00D566AE">
        <w:rPr>
          <w:noProof/>
          <w:rtl/>
        </w:rPr>
        <w:lastRenderedPageBreak/>
        <w:drawing>
          <wp:inline distT="0" distB="0" distL="0" distR="0" wp14:anchorId="5719170B" wp14:editId="7895D703">
            <wp:extent cx="5324475" cy="3524250"/>
            <wp:effectExtent l="0" t="0" r="0" b="0"/>
            <wp:docPr id="679233023" name="Picture 679233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4F66AB" w:rsidRDefault="004F66AB" w:rsidP="00F0450E">
      <w:pPr>
        <w:pStyle w:val="Caption"/>
        <w:bidi/>
        <w:jc w:val="center"/>
        <w:rPr>
          <w:rtl/>
        </w:rPr>
      </w:pPr>
      <w:bookmarkStart w:id="164" w:name="_Toc157254991"/>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5</w:t>
      </w:r>
      <w:r w:rsidR="00DA77A6">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164"/>
    </w:p>
    <w:p w:rsidR="004F66AB" w:rsidRDefault="00D566AE" w:rsidP="00904EE0">
      <w:pPr>
        <w:keepNext/>
        <w:bidi/>
        <w:jc w:val="center"/>
      </w:pPr>
      <w:r w:rsidRPr="00D566AE">
        <w:rPr>
          <w:noProof/>
          <w:rtl/>
        </w:rPr>
        <w:drawing>
          <wp:inline distT="0" distB="0" distL="0" distR="0">
            <wp:extent cx="5324475" cy="360045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324475" cy="3600450"/>
                    </a:xfrm>
                    <a:prstGeom prst="rect">
                      <a:avLst/>
                    </a:prstGeom>
                    <a:noFill/>
                    <a:ln>
                      <a:noFill/>
                    </a:ln>
                  </pic:spPr>
                </pic:pic>
              </a:graphicData>
            </a:graphic>
          </wp:inline>
        </w:drawing>
      </w:r>
    </w:p>
    <w:p w:rsidR="004F66AB" w:rsidRDefault="004F66AB" w:rsidP="00F0450E">
      <w:pPr>
        <w:pStyle w:val="Caption"/>
        <w:bidi/>
        <w:jc w:val="center"/>
        <w:rPr>
          <w:rtl/>
          <w:lang w:bidi="fa-IR"/>
        </w:rPr>
      </w:pPr>
      <w:bookmarkStart w:id="165" w:name="_Toc157254992"/>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6</w:t>
      </w:r>
      <w:r w:rsidR="00DA77A6">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165"/>
    </w:p>
    <w:p w:rsidR="003901D1" w:rsidRDefault="003901D1" w:rsidP="00F0450E">
      <w:pPr>
        <w:pStyle w:val="Caption"/>
        <w:keepNext/>
        <w:bidi/>
        <w:jc w:val="center"/>
        <w:rPr>
          <w:rtl/>
        </w:rPr>
      </w:pPr>
      <w:bookmarkStart w:id="166" w:name="_Toc157255032"/>
      <w:r>
        <w:rPr>
          <w:rtl/>
        </w:rPr>
        <w:lastRenderedPageBreak/>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7</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ربات 1</w:t>
      </w:r>
      <w:bookmarkEnd w:id="166"/>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3901D1">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6119C0"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6119C0"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66AB" w:rsidRDefault="004F66AB" w:rsidP="004F66AB">
      <w:pPr>
        <w:bidi/>
        <w:rPr>
          <w:rtl/>
        </w:rPr>
      </w:pPr>
    </w:p>
    <w:p w:rsidR="00751B49" w:rsidRDefault="00751B49" w:rsidP="00751B49">
      <w:pPr>
        <w:bidi/>
        <w:rPr>
          <w:rtl/>
        </w:rPr>
      </w:pPr>
    </w:p>
    <w:p w:rsidR="003901D1" w:rsidRPr="00811E8E" w:rsidRDefault="003901D1" w:rsidP="003901D1">
      <w:pPr>
        <w:bidi/>
        <w:rPr>
          <w:b/>
          <w:bCs/>
          <w:rtl/>
          <w:lang w:bidi="fa-IR"/>
        </w:rPr>
      </w:pPr>
      <w:r>
        <w:rPr>
          <w:rFonts w:hint="cs"/>
          <w:b/>
          <w:bCs/>
          <w:rtl/>
          <w:lang w:bidi="fa-IR"/>
        </w:rPr>
        <w:t>ربات 2:</w:t>
      </w:r>
    </w:p>
    <w:p w:rsidR="003901D1" w:rsidRDefault="00D566AE" w:rsidP="003901D1">
      <w:pPr>
        <w:keepNext/>
        <w:bidi/>
        <w:jc w:val="center"/>
      </w:pPr>
      <w:r w:rsidRPr="00D566AE">
        <w:rPr>
          <w:noProof/>
          <w:rtl/>
        </w:rPr>
        <w:drawing>
          <wp:inline distT="0" distB="0" distL="0" distR="0">
            <wp:extent cx="5324475" cy="354330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3901D1" w:rsidRDefault="003901D1" w:rsidP="00F0450E">
      <w:pPr>
        <w:pStyle w:val="Caption"/>
        <w:bidi/>
        <w:jc w:val="center"/>
        <w:rPr>
          <w:rtl/>
          <w:lang w:bidi="fa-IR"/>
        </w:rPr>
      </w:pPr>
      <w:bookmarkStart w:id="167" w:name="_Toc157254993"/>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7</w:t>
      </w:r>
      <w:r w:rsidR="00DA77A6">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2</w:t>
      </w:r>
      <w:bookmarkEnd w:id="167"/>
    </w:p>
    <w:p w:rsidR="003901D1" w:rsidRDefault="00D566AE" w:rsidP="003901D1">
      <w:pPr>
        <w:keepNext/>
        <w:bidi/>
        <w:jc w:val="center"/>
      </w:pPr>
      <w:r w:rsidRPr="00D566AE">
        <w:rPr>
          <w:noProof/>
          <w:rtl/>
        </w:rPr>
        <w:lastRenderedPageBreak/>
        <w:drawing>
          <wp:inline distT="0" distB="0" distL="0" distR="0">
            <wp:extent cx="5324475" cy="352425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3901D1" w:rsidRDefault="003901D1" w:rsidP="00F0450E">
      <w:pPr>
        <w:pStyle w:val="Caption"/>
        <w:bidi/>
        <w:jc w:val="center"/>
        <w:rPr>
          <w:rtl/>
        </w:rPr>
      </w:pPr>
      <w:bookmarkStart w:id="168" w:name="_Toc157254994"/>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8</w:t>
      </w:r>
      <w:r w:rsidR="00DA77A6">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168"/>
    </w:p>
    <w:p w:rsidR="003901D1" w:rsidRDefault="003901D1" w:rsidP="003901D1">
      <w:pPr>
        <w:bidi/>
        <w:rPr>
          <w:rtl/>
        </w:rPr>
      </w:pPr>
    </w:p>
    <w:p w:rsidR="003901D1" w:rsidRDefault="00D566AE" w:rsidP="00904EE0">
      <w:pPr>
        <w:keepNext/>
        <w:bidi/>
        <w:jc w:val="center"/>
      </w:pPr>
      <w:r w:rsidRPr="00D566AE">
        <w:rPr>
          <w:noProof/>
          <w:rtl/>
        </w:rPr>
        <w:drawing>
          <wp:inline distT="0" distB="0" distL="0" distR="0">
            <wp:extent cx="5324475" cy="3514725"/>
            <wp:effectExtent l="0" t="0" r="0" b="952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324475" cy="3514725"/>
                    </a:xfrm>
                    <a:prstGeom prst="rect">
                      <a:avLst/>
                    </a:prstGeom>
                    <a:noFill/>
                    <a:ln>
                      <a:noFill/>
                    </a:ln>
                  </pic:spPr>
                </pic:pic>
              </a:graphicData>
            </a:graphic>
          </wp:inline>
        </w:drawing>
      </w:r>
    </w:p>
    <w:p w:rsidR="0099483E" w:rsidRDefault="003901D1" w:rsidP="00F0450E">
      <w:pPr>
        <w:pStyle w:val="Caption"/>
        <w:bidi/>
        <w:jc w:val="center"/>
        <w:rPr>
          <w:rtl/>
        </w:rPr>
      </w:pPr>
      <w:bookmarkStart w:id="169" w:name="_Toc157254995"/>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19</w:t>
      </w:r>
      <w:r w:rsidR="00DA77A6">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169"/>
    </w:p>
    <w:p w:rsidR="003901D1" w:rsidRDefault="00893017" w:rsidP="00904EE0">
      <w:pPr>
        <w:keepNext/>
        <w:bidi/>
        <w:jc w:val="center"/>
      </w:pPr>
      <w:r w:rsidRPr="00893017">
        <w:rPr>
          <w:noProof/>
          <w:rtl/>
        </w:rPr>
        <w:lastRenderedPageBreak/>
        <w:drawing>
          <wp:inline distT="0" distB="0" distL="0" distR="0">
            <wp:extent cx="5324475" cy="3590925"/>
            <wp:effectExtent l="0" t="0" r="0" b="952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324475" cy="3590925"/>
                    </a:xfrm>
                    <a:prstGeom prst="rect">
                      <a:avLst/>
                    </a:prstGeom>
                    <a:noFill/>
                    <a:ln>
                      <a:noFill/>
                    </a:ln>
                  </pic:spPr>
                </pic:pic>
              </a:graphicData>
            </a:graphic>
          </wp:inline>
        </w:drawing>
      </w:r>
    </w:p>
    <w:p w:rsidR="003901D1" w:rsidRDefault="003901D1" w:rsidP="00F0450E">
      <w:pPr>
        <w:pStyle w:val="Caption"/>
        <w:bidi/>
        <w:jc w:val="center"/>
        <w:rPr>
          <w:rtl/>
          <w:lang w:bidi="fa-IR"/>
        </w:rPr>
      </w:pPr>
      <w:bookmarkStart w:id="170" w:name="_Toc157254996"/>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0</w:t>
      </w:r>
      <w:r w:rsidR="00DA77A6">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170"/>
    </w:p>
    <w:p w:rsidR="003901D1" w:rsidRDefault="003901D1" w:rsidP="00F0450E">
      <w:pPr>
        <w:pStyle w:val="Caption"/>
        <w:keepNext/>
        <w:bidi/>
        <w:jc w:val="center"/>
        <w:rPr>
          <w:rtl/>
        </w:rPr>
      </w:pPr>
      <w:bookmarkStart w:id="171" w:name="_Toc157255033"/>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8</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2</w:t>
      </w:r>
      <w:bookmarkEnd w:id="171"/>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6119C0"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6119C0"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66AB" w:rsidRPr="004F66AB" w:rsidRDefault="004F66AB" w:rsidP="004F66AB">
      <w:pPr>
        <w:bidi/>
        <w:rPr>
          <w:rtl/>
        </w:rPr>
      </w:pPr>
    </w:p>
    <w:p w:rsidR="00661E24" w:rsidRPr="00811E8E" w:rsidRDefault="00661E24" w:rsidP="00661E24">
      <w:pPr>
        <w:bidi/>
        <w:rPr>
          <w:b/>
          <w:bCs/>
          <w:rtl/>
          <w:lang w:bidi="fa-IR"/>
        </w:rPr>
      </w:pPr>
      <w:r>
        <w:rPr>
          <w:rFonts w:hint="cs"/>
          <w:b/>
          <w:bCs/>
          <w:rtl/>
          <w:lang w:bidi="fa-IR"/>
        </w:rPr>
        <w:t>ربات 3:</w:t>
      </w:r>
    </w:p>
    <w:p w:rsidR="00661E24" w:rsidRDefault="00D566AE" w:rsidP="00661E24">
      <w:pPr>
        <w:keepNext/>
        <w:bidi/>
        <w:jc w:val="center"/>
      </w:pPr>
      <w:r w:rsidRPr="00D566AE">
        <w:rPr>
          <w:noProof/>
          <w:rtl/>
        </w:rPr>
        <w:lastRenderedPageBreak/>
        <w:drawing>
          <wp:inline distT="0" distB="0" distL="0" distR="0">
            <wp:extent cx="5324475" cy="35337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661E24" w:rsidRDefault="00661E24" w:rsidP="00F0450E">
      <w:pPr>
        <w:pStyle w:val="Caption"/>
        <w:bidi/>
        <w:jc w:val="center"/>
        <w:rPr>
          <w:rtl/>
          <w:lang w:bidi="fa-IR"/>
        </w:rPr>
      </w:pPr>
      <w:bookmarkStart w:id="172" w:name="_Toc157254997"/>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1</w:t>
      </w:r>
      <w:r w:rsidR="00DA77A6">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3</w:t>
      </w:r>
      <w:bookmarkEnd w:id="172"/>
    </w:p>
    <w:p w:rsidR="00661E24" w:rsidRDefault="00D566AE" w:rsidP="00661E24">
      <w:pPr>
        <w:keepNext/>
        <w:bidi/>
        <w:jc w:val="center"/>
      </w:pPr>
      <w:r w:rsidRPr="00D566AE">
        <w:rPr>
          <w:noProof/>
          <w:rtl/>
        </w:rPr>
        <w:drawing>
          <wp:inline distT="0" distB="0" distL="0" distR="0">
            <wp:extent cx="5324475" cy="3590925"/>
            <wp:effectExtent l="0" t="0" r="0" b="952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324475" cy="3590925"/>
                    </a:xfrm>
                    <a:prstGeom prst="rect">
                      <a:avLst/>
                    </a:prstGeom>
                    <a:noFill/>
                    <a:ln>
                      <a:noFill/>
                    </a:ln>
                  </pic:spPr>
                </pic:pic>
              </a:graphicData>
            </a:graphic>
          </wp:inline>
        </w:drawing>
      </w:r>
    </w:p>
    <w:p w:rsidR="00661E24" w:rsidRDefault="00661E24" w:rsidP="00F0450E">
      <w:pPr>
        <w:pStyle w:val="Caption"/>
        <w:bidi/>
        <w:jc w:val="center"/>
        <w:rPr>
          <w:rtl/>
        </w:rPr>
      </w:pPr>
      <w:bookmarkStart w:id="173" w:name="_Toc157254998"/>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2</w:t>
      </w:r>
      <w:r w:rsidR="00DA77A6">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173"/>
    </w:p>
    <w:p w:rsidR="00661E24" w:rsidRDefault="00D566AE" w:rsidP="00904EE0">
      <w:pPr>
        <w:keepNext/>
        <w:bidi/>
        <w:jc w:val="center"/>
      </w:pPr>
      <w:r w:rsidRPr="00D566AE">
        <w:rPr>
          <w:noProof/>
          <w:rtl/>
        </w:rPr>
        <w:lastRenderedPageBreak/>
        <w:drawing>
          <wp:inline distT="0" distB="0" distL="0" distR="0">
            <wp:extent cx="5324475" cy="35242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99483E" w:rsidRDefault="00661E24" w:rsidP="00F0450E">
      <w:pPr>
        <w:pStyle w:val="Caption"/>
        <w:bidi/>
        <w:jc w:val="center"/>
        <w:rPr>
          <w:rtl/>
          <w:lang w:bidi="fa-IR"/>
        </w:rPr>
      </w:pPr>
      <w:bookmarkStart w:id="174" w:name="_Toc157254999"/>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3</w:t>
      </w:r>
      <w:r w:rsidR="00DA77A6">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174"/>
    </w:p>
    <w:p w:rsidR="00CC4EAE" w:rsidRPr="00CC4EAE" w:rsidRDefault="00CC4EAE" w:rsidP="00CC4EAE">
      <w:pPr>
        <w:bidi/>
        <w:rPr>
          <w:rtl/>
          <w:lang w:bidi="fa-IR"/>
        </w:rPr>
      </w:pPr>
    </w:p>
    <w:p w:rsidR="00661E24" w:rsidRDefault="00D566AE" w:rsidP="00904EE0">
      <w:pPr>
        <w:keepNext/>
        <w:bidi/>
        <w:jc w:val="center"/>
      </w:pPr>
      <w:r w:rsidRPr="00D566AE">
        <w:rPr>
          <w:noProof/>
          <w:rtl/>
        </w:rPr>
        <w:drawing>
          <wp:inline distT="0" distB="0" distL="0" distR="0">
            <wp:extent cx="5324475" cy="3590925"/>
            <wp:effectExtent l="0" t="0" r="0" b="952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324475" cy="3590925"/>
                    </a:xfrm>
                    <a:prstGeom prst="rect">
                      <a:avLst/>
                    </a:prstGeom>
                    <a:noFill/>
                    <a:ln>
                      <a:noFill/>
                    </a:ln>
                  </pic:spPr>
                </pic:pic>
              </a:graphicData>
            </a:graphic>
          </wp:inline>
        </w:drawing>
      </w:r>
    </w:p>
    <w:p w:rsidR="00661E24" w:rsidRDefault="00661E24" w:rsidP="00F0450E">
      <w:pPr>
        <w:pStyle w:val="Caption"/>
        <w:bidi/>
        <w:jc w:val="center"/>
        <w:rPr>
          <w:lang w:bidi="fa-IR"/>
        </w:rPr>
      </w:pPr>
      <w:bookmarkStart w:id="175" w:name="_Toc157255000"/>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4</w:t>
      </w:r>
      <w:r w:rsidR="00DA77A6">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175"/>
    </w:p>
    <w:p w:rsidR="00661E24" w:rsidRDefault="00661E24" w:rsidP="00F0450E">
      <w:pPr>
        <w:pStyle w:val="Caption"/>
        <w:keepNext/>
        <w:bidi/>
        <w:jc w:val="center"/>
        <w:rPr>
          <w:rtl/>
        </w:rPr>
      </w:pPr>
      <w:bookmarkStart w:id="176" w:name="_Toc157255034"/>
      <w:r>
        <w:rPr>
          <w:rtl/>
        </w:rPr>
        <w:lastRenderedPageBreak/>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9</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3</w:t>
      </w:r>
      <w:bookmarkEnd w:id="176"/>
    </w:p>
    <w:tbl>
      <w:tblPr>
        <w:tblStyle w:val="GridTable1Light"/>
        <w:bidiVisual/>
        <w:tblW w:w="0" w:type="auto"/>
        <w:tblLook w:val="04A0" w:firstRow="1" w:lastRow="0" w:firstColumn="1" w:lastColumn="0" w:noHBand="0" w:noVBand="1"/>
      </w:tblPr>
      <w:tblGrid>
        <w:gridCol w:w="4580"/>
        <w:gridCol w:w="4580"/>
      </w:tblGrid>
      <w:tr w:rsidR="00661E24"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Default="00661E24" w:rsidP="00506975">
            <w:pPr>
              <w:bidi/>
              <w:ind w:firstLine="0"/>
              <w:jc w:val="center"/>
              <w:rPr>
                <w:sz w:val="28"/>
                <w:rtl/>
                <w:lang w:bidi="fa-IR"/>
              </w:rPr>
            </w:pPr>
            <w:r>
              <w:rPr>
                <w:rFonts w:hint="cs"/>
                <w:sz w:val="28"/>
                <w:rtl/>
                <w:lang w:bidi="fa-IR"/>
              </w:rPr>
              <w:t>بیشینه خطا</w:t>
            </w:r>
          </w:p>
        </w:tc>
        <w:tc>
          <w:tcPr>
            <w:tcW w:w="4580" w:type="dxa"/>
            <w:vAlign w:val="center"/>
          </w:tcPr>
          <w:p w:rsidR="00661E24" w:rsidRDefault="00661E24"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661E24" w:rsidRPr="00751B49" w:rsidRDefault="00893017" w:rsidP="00506975">
            <w:pPr>
              <w:bidi/>
              <w:ind w:firstLine="0"/>
              <w:jc w:val="center"/>
              <w:rPr>
                <w:b w:val="0"/>
                <w:bCs w:val="0"/>
                <w:szCs w:val="24"/>
                <w:rtl/>
                <w:lang w:bidi="fa-IR"/>
              </w:rPr>
            </w:pPr>
            <w:r>
              <w:rPr>
                <w:b w:val="0"/>
                <w:bCs w:val="0"/>
                <w:szCs w:val="24"/>
                <w:lang w:bidi="fa-IR"/>
              </w:rPr>
              <w:t>6</w:t>
            </w:r>
            <w:r w:rsidR="00661E24" w:rsidRPr="00751B49">
              <w:rPr>
                <w:b w:val="0"/>
                <w:bCs w:val="0"/>
                <w:szCs w:val="24"/>
                <w:lang w:bidi="fa-IR"/>
              </w:rPr>
              <w:t xml:space="preserve"> cm</w:t>
            </w:r>
          </w:p>
        </w:tc>
        <w:tc>
          <w:tcPr>
            <w:tcW w:w="4580" w:type="dxa"/>
            <w:vAlign w:val="center"/>
          </w:tcPr>
          <w:p w:rsidR="00661E24" w:rsidRPr="00751B49" w:rsidRDefault="006119C0"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893017" w:rsidP="00506975">
            <w:pPr>
              <w:bidi/>
              <w:ind w:firstLine="0"/>
              <w:jc w:val="center"/>
              <w:rPr>
                <w:b w:val="0"/>
                <w:bCs w:val="0"/>
                <w:szCs w:val="24"/>
                <w:rtl/>
                <w:lang w:bidi="fa-IR"/>
              </w:rPr>
            </w:pPr>
            <w:r>
              <w:rPr>
                <w:b w:val="0"/>
                <w:bCs w:val="0"/>
                <w:szCs w:val="24"/>
                <w:lang w:bidi="fa-IR"/>
              </w:rPr>
              <w:t>6</w:t>
            </w:r>
            <w:r w:rsidR="00661E24" w:rsidRPr="00751B49">
              <w:rPr>
                <w:b w:val="0"/>
                <w:bCs w:val="0"/>
                <w:szCs w:val="24"/>
                <w:lang w:bidi="fa-IR"/>
              </w:rPr>
              <w:t xml:space="preserve"> cm</w:t>
            </w:r>
          </w:p>
        </w:tc>
        <w:tc>
          <w:tcPr>
            <w:tcW w:w="4580" w:type="dxa"/>
            <w:vAlign w:val="center"/>
          </w:tcPr>
          <w:p w:rsidR="00661E24" w:rsidRPr="00751B49" w:rsidRDefault="006119C0"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661E24" w:rsidRPr="00751B49" w:rsidRDefault="00661E24"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4F66AB">
      <w:pPr>
        <w:jc w:val="center"/>
        <w:rPr>
          <w:lang w:bidi="fa-IR"/>
        </w:rPr>
      </w:pPr>
    </w:p>
    <w:p w:rsidR="00DB6C49" w:rsidRDefault="00804614" w:rsidP="00DB6C49">
      <w:pPr>
        <w:pStyle w:val="Heading4"/>
        <w:rPr>
          <w:rtl/>
        </w:rPr>
      </w:pPr>
      <w:bookmarkStart w:id="177" w:name="_Toc157254877"/>
      <w:r>
        <w:rPr>
          <w:rFonts w:hint="cs"/>
          <w:rtl/>
        </w:rPr>
        <w:t xml:space="preserve">حرکت بیضوی </w:t>
      </w:r>
      <w:r w:rsidR="00DB6C49">
        <w:rPr>
          <w:rFonts w:hint="cs"/>
          <w:rtl/>
        </w:rPr>
        <w:t>با شعاع متفاوت</w:t>
      </w:r>
      <w:bookmarkEnd w:id="177"/>
    </w:p>
    <w:p w:rsidR="00533C1B" w:rsidRDefault="00533C1B" w:rsidP="00533C1B">
      <w:pPr>
        <w:bidi/>
        <w:rPr>
          <w:rtl/>
          <w:lang w:bidi="fa-IR"/>
        </w:rPr>
      </w:pPr>
      <w:r>
        <w:rPr>
          <w:rFonts w:hint="cs"/>
          <w:rtl/>
          <w:lang w:bidi="fa-IR"/>
        </w:rPr>
        <w:t>در این بخش نیز، مانند بخش 5-3-3-1، برای قرار گیری ربات‌ها در کنار یکدیگر از بیضی‌های عمودی استفاده می‌کنیم.</w:t>
      </w:r>
      <w:r w:rsidR="000A57C7">
        <w:rPr>
          <w:rFonts w:hint="cs"/>
          <w:rtl/>
          <w:lang w:bidi="fa-IR"/>
        </w:rPr>
        <w:t xml:space="preserve"> شکل قرار در شکل 5-25 آمده است.</w:t>
      </w:r>
    </w:p>
    <w:p w:rsidR="00533C1B" w:rsidRDefault="006119C0" w:rsidP="00533C1B">
      <w:pPr>
        <w:keepNext/>
        <w:bidi/>
      </w:pPr>
      <w:r>
        <w:rPr>
          <w:noProof/>
        </w:rPr>
        <w:pict>
          <v:shape id="_x0000_i1048" type="#_x0000_t75" style="width:393.75pt;height:245.25pt">
            <v:imagedata r:id="rId134" o:title="triple robot ellipse real diff radius" cropbottom="3419f" cropleft="4291f" cropright="4934f"/>
          </v:shape>
        </w:pict>
      </w:r>
    </w:p>
    <w:p w:rsidR="00533C1B" w:rsidRDefault="00533C1B" w:rsidP="00533C1B">
      <w:pPr>
        <w:pStyle w:val="Caption"/>
        <w:bidi/>
        <w:jc w:val="center"/>
        <w:rPr>
          <w:rtl/>
          <w:lang w:bidi="fa-IR"/>
        </w:rPr>
      </w:pPr>
      <w:bookmarkStart w:id="178" w:name="_Toc157255001"/>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5</w:t>
      </w:r>
      <w:r w:rsidR="00DA77A6">
        <w:rPr>
          <w:rtl/>
        </w:rPr>
        <w:fldChar w:fldCharType="end"/>
      </w:r>
      <w:r>
        <w:rPr>
          <w:rFonts w:hint="cs"/>
          <w:rtl/>
          <w:lang w:bidi="fa-IR"/>
        </w:rPr>
        <w:t xml:space="preserve"> نحوه‌ی قرار گیری سه ربات در کنار یکدیگر در حرکت بیضی همزمان</w:t>
      </w:r>
      <w:bookmarkEnd w:id="178"/>
    </w:p>
    <w:p w:rsidR="00533C1B" w:rsidRDefault="000A57C7" w:rsidP="000A57C7">
      <w:pPr>
        <w:bidi/>
        <w:rPr>
          <w:rtl/>
          <w:lang w:bidi="fa-IR"/>
        </w:rPr>
      </w:pPr>
      <w:r>
        <w:rPr>
          <w:rFonts w:hint="cs"/>
          <w:rtl/>
          <w:lang w:bidi="fa-IR"/>
        </w:rPr>
        <w:t>در شکل 5-25 مشخص است که برای مسیرهای زمانی مرجع، سه بیضی با شعاع‌های متفاوت در نظر گرفته شده است.</w:t>
      </w:r>
      <w:r w:rsidR="00533C1B">
        <w:rPr>
          <w:rFonts w:hint="cs"/>
          <w:rtl/>
          <w:lang w:bidi="fa-IR"/>
        </w:rPr>
        <w:t xml:space="preserve"> مسیر زمانی و شرایط اولیه این حرکت برای هر سه ربات به صورت زیر است. ضرایب در جدول 5-6 آورده شده است.</w:t>
      </w:r>
      <w:r>
        <w:rPr>
          <w:rFonts w:hint="cs"/>
          <w:rtl/>
          <w:lang w:bidi="fa-IR"/>
        </w:rPr>
        <w:t xml:space="preserve"> این آزمایش در 250 ثانیه انجام شده است.</w:t>
      </w:r>
    </w:p>
    <w:tbl>
      <w:tblPr>
        <w:tblStyle w:val="TableGrid"/>
        <w:bidiVisual/>
        <w:tblW w:w="9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8"/>
        <w:gridCol w:w="1692"/>
        <w:gridCol w:w="4578"/>
        <w:gridCol w:w="7"/>
      </w:tblGrid>
      <w:tr w:rsidR="00B91330" w:rsidRPr="007F6843" w:rsidTr="00B91330">
        <w:trPr>
          <w:gridAfter w:val="1"/>
          <w:wAfter w:w="7" w:type="dxa"/>
          <w:trHeight w:val="1418"/>
        </w:trPr>
        <w:tc>
          <w:tcPr>
            <w:tcW w:w="2888" w:type="dxa"/>
            <w:vAlign w:val="center"/>
          </w:tcPr>
          <w:p w:rsidR="00B91330" w:rsidRPr="007F6843" w:rsidRDefault="00B91330" w:rsidP="00B91330">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1</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1</w:t>
            </w:r>
          </w:p>
        </w:tc>
        <w:tc>
          <w:tcPr>
            <w:tcW w:w="6270" w:type="dxa"/>
            <w:gridSpan w:val="2"/>
            <w:vAlign w:val="center"/>
          </w:tcPr>
          <w:p w:rsidR="00B91330" w:rsidRPr="000B6BCA" w:rsidRDefault="006119C0" w:rsidP="00D426A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B91330">
            <w:pPr>
              <w:bidi/>
              <w:ind w:firstLine="0"/>
              <w:jc w:val="left"/>
              <w:rPr>
                <w:szCs w:val="24"/>
                <w:rtl/>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2</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2</w:t>
            </w:r>
          </w:p>
        </w:tc>
        <w:tc>
          <w:tcPr>
            <w:tcW w:w="6270" w:type="dxa"/>
            <w:gridSpan w:val="2"/>
            <w:vAlign w:val="center"/>
          </w:tcPr>
          <w:p w:rsidR="00B91330" w:rsidRPr="000B6BCA" w:rsidRDefault="006119C0" w:rsidP="00D426A5">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D426A5">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3</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3</w:t>
            </w:r>
          </w:p>
        </w:tc>
        <w:tc>
          <w:tcPr>
            <w:tcW w:w="6270" w:type="dxa"/>
            <w:gridSpan w:val="2"/>
            <w:vAlign w:val="center"/>
          </w:tcPr>
          <w:p w:rsidR="00B91330" w:rsidRPr="000B6BCA" w:rsidRDefault="006119C0" w:rsidP="00B91330">
            <w:pPr>
              <w:bidi/>
              <w:ind w:firstLine="0"/>
              <w:jc w:val="right"/>
              <w:rPr>
                <w:rFonts w:eastAsia="Calibri"/>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4</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4580" w:type="dxa"/>
            <w:gridSpan w:val="2"/>
            <w:tcBorders>
              <w:top w:val="nil"/>
              <w:left w:val="nil"/>
              <w:bottom w:val="nil"/>
              <w:right w:val="nil"/>
            </w:tcBorders>
          </w:tcPr>
          <w:p w:rsidR="00B91330" w:rsidRPr="007F6843" w:rsidRDefault="006119C0" w:rsidP="004413CD">
            <w:pPr>
              <w:bidi/>
              <w:ind w:left="523"/>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23</m:t>
                          </m:r>
                        </m:e>
                      </m:mr>
                      <m:mr>
                        <m:e>
                          <m:r>
                            <m:rPr>
                              <m:sty m:val="p"/>
                            </m:rPr>
                            <w:rPr>
                              <w:rFonts w:ascii="Cambria Math" w:hAnsi="Cambria Math"/>
                              <w:szCs w:val="24"/>
                            </w:rPr>
                            <m:t>-0∙19</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5</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4580" w:type="dxa"/>
            <w:gridSpan w:val="2"/>
            <w:tcBorders>
              <w:top w:val="nil"/>
              <w:left w:val="nil"/>
              <w:bottom w:val="nil"/>
              <w:right w:val="nil"/>
            </w:tcBorders>
          </w:tcPr>
          <w:p w:rsidR="00B91330" w:rsidRPr="0080615A" w:rsidRDefault="006119C0" w:rsidP="00B91330">
            <w:pPr>
              <w:bidi/>
              <w:ind w:left="523"/>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11</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80615A" w:rsidRDefault="00B91330" w:rsidP="00B91330">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6</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4580" w:type="dxa"/>
            <w:gridSpan w:val="2"/>
            <w:tcBorders>
              <w:top w:val="nil"/>
              <w:left w:val="nil"/>
              <w:bottom w:val="nil"/>
              <w:right w:val="nil"/>
            </w:tcBorders>
          </w:tcPr>
          <w:p w:rsidR="00B91330" w:rsidRPr="0080615A" w:rsidRDefault="006119C0" w:rsidP="004413CD">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05</m:t>
                          </m:r>
                        </m:e>
                      </m:mr>
                    </m:m>
                  </m:e>
                </m:d>
              </m:oMath>
            </m:oMathPara>
          </w:p>
        </w:tc>
      </w:tr>
    </w:tbl>
    <w:p w:rsidR="00533C1B" w:rsidRDefault="00533C1B" w:rsidP="004413CD">
      <w:pPr>
        <w:bidi/>
        <w:rPr>
          <w:rtl/>
          <w:lang w:bidi="fa-IR"/>
        </w:rPr>
      </w:pPr>
      <w:r>
        <w:rPr>
          <w:rFonts w:hint="cs"/>
          <w:rtl/>
          <w:lang w:bidi="fa-IR"/>
        </w:rPr>
        <w:t xml:space="preserve">با توجه به تغییر مسیر زمانی، ضرایب سینماتیکی </w:t>
      </w:r>
      <w:r w:rsidR="004413CD">
        <w:rPr>
          <w:rFonts w:hint="cs"/>
          <w:rtl/>
          <w:lang w:bidi="fa-IR"/>
        </w:rPr>
        <w:t>تغییر می‌کنند و به شکل جدول 5-10 اعمال می‌شوند.</w:t>
      </w:r>
    </w:p>
    <w:p w:rsidR="00533C1B" w:rsidRDefault="00533C1B" w:rsidP="00533C1B">
      <w:pPr>
        <w:bidi/>
        <w:rPr>
          <w:rtl/>
          <w:lang w:bidi="fa-IR"/>
        </w:rPr>
      </w:pPr>
    </w:p>
    <w:p w:rsidR="00533C1B" w:rsidRDefault="00533C1B" w:rsidP="00533C1B">
      <w:pPr>
        <w:pStyle w:val="Caption"/>
        <w:keepNext/>
        <w:bidi/>
        <w:jc w:val="center"/>
      </w:pPr>
      <w:bookmarkStart w:id="179" w:name="_Toc157255035"/>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0</w:t>
      </w:r>
      <w:r>
        <w:rPr>
          <w:rtl/>
        </w:rPr>
        <w:fldChar w:fldCharType="end"/>
      </w:r>
      <w:r>
        <w:rPr>
          <w:rFonts w:hint="cs"/>
          <w:rtl/>
          <w:lang w:bidi="fa-IR"/>
        </w:rPr>
        <w:t xml:space="preserve"> مقدار ضرایب سینماتیکی در پیاده سازی بیضی </w:t>
      </w:r>
      <w:r w:rsidR="008571E6">
        <w:rPr>
          <w:rFonts w:hint="cs"/>
          <w:rtl/>
          <w:lang w:bidi="fa-IR"/>
        </w:rPr>
        <w:t xml:space="preserve">با شعاع متفاوت </w:t>
      </w:r>
      <w:r>
        <w:rPr>
          <w:rFonts w:hint="cs"/>
          <w:rtl/>
          <w:lang w:bidi="fa-IR"/>
        </w:rPr>
        <w:t>سه ربات به طور همزمان</w:t>
      </w:r>
      <w:bookmarkEnd w:id="179"/>
    </w:p>
    <w:tbl>
      <w:tblPr>
        <w:tblStyle w:val="GridTable1Light"/>
        <w:bidiVisual/>
        <w:tblW w:w="0" w:type="auto"/>
        <w:tblLook w:val="04A0" w:firstRow="1" w:lastRow="0" w:firstColumn="1" w:lastColumn="0" w:noHBand="0" w:noVBand="1"/>
      </w:tblPr>
      <w:tblGrid>
        <w:gridCol w:w="4580"/>
        <w:gridCol w:w="2290"/>
        <w:gridCol w:w="229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rtl/>
                <w:lang w:bidi="fa-IR"/>
              </w:rPr>
            </w:pPr>
            <w:r>
              <w:rPr>
                <w:rFonts w:hint="cs"/>
                <w:rtl/>
                <w:lang w:bidi="fa-IR"/>
              </w:rPr>
              <w:t>مقدار</w:t>
            </w:r>
          </w:p>
        </w:tc>
        <w:tc>
          <w:tcPr>
            <w:tcW w:w="4580" w:type="dxa"/>
            <w:gridSpan w:val="2"/>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4413CD"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6119C0"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6119C0"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rtl/>
                <w:lang w:bidi="fa-IR"/>
              </w:rPr>
            </w:pPr>
            <w:r w:rsidRPr="00751B49">
              <w:rPr>
                <w:b w:val="0"/>
                <w:bCs w:val="0"/>
                <w:szCs w:val="24"/>
                <w:lang w:bidi="fa-IR"/>
              </w:rPr>
              <w:t>3</w:t>
            </w:r>
          </w:p>
        </w:tc>
        <w:tc>
          <w:tcPr>
            <w:tcW w:w="4580" w:type="dxa"/>
            <w:gridSpan w:val="2"/>
            <w:vAlign w:val="center"/>
          </w:tcPr>
          <w:p w:rsidR="004413CD" w:rsidRPr="00751B49" w:rsidRDefault="006119C0"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6119C0"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2.3</m:t>
                </m:r>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6119C0"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550807" w:rsidRPr="00751B49" w:rsidRDefault="00550807"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2</w:t>
            </w:r>
          </w:p>
        </w:tc>
        <w:tc>
          <w:tcPr>
            <w:tcW w:w="2290" w:type="dxa"/>
            <w:vAlign w:val="center"/>
          </w:tcPr>
          <w:p w:rsidR="00550807" w:rsidRPr="00751B49" w:rsidRDefault="006119C0"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F61B34" w:rsidRDefault="00F61B34" w:rsidP="00533C1B">
      <w:pPr>
        <w:bidi/>
        <w:rPr>
          <w:rtl/>
          <w:lang w:bidi="fa-IR"/>
        </w:rPr>
      </w:pPr>
    </w:p>
    <w:p w:rsidR="00533C1B" w:rsidRDefault="00533C1B" w:rsidP="00F61B34">
      <w:pPr>
        <w:bidi/>
        <w:rPr>
          <w:rtl/>
          <w:lang w:bidi="fa-IR"/>
        </w:rPr>
      </w:pPr>
      <w:r>
        <w:rPr>
          <w:rFonts w:hint="cs"/>
          <w:rtl/>
          <w:lang w:bidi="fa-IR"/>
        </w:rPr>
        <w:t>با این مقادیر نتایج به صورت شکل‌های زیر است.</w:t>
      </w:r>
    </w:p>
    <w:p w:rsidR="00F61B34" w:rsidRDefault="00F61B34">
      <w:pPr>
        <w:spacing w:after="160" w:line="259" w:lineRule="auto"/>
        <w:ind w:firstLine="0"/>
        <w:jc w:val="left"/>
        <w:rPr>
          <w:b/>
          <w:bCs/>
          <w:rtl/>
          <w:lang w:bidi="fa-IR"/>
        </w:rPr>
      </w:pPr>
      <w:r>
        <w:rPr>
          <w:b/>
          <w:bCs/>
          <w:rtl/>
          <w:lang w:bidi="fa-IR"/>
        </w:rPr>
        <w:br w:type="page"/>
      </w:r>
    </w:p>
    <w:p w:rsidR="00533C1B" w:rsidRPr="00811E8E" w:rsidRDefault="00533C1B" w:rsidP="00533C1B">
      <w:pPr>
        <w:bidi/>
        <w:rPr>
          <w:b/>
          <w:bCs/>
          <w:rtl/>
          <w:lang w:bidi="fa-IR"/>
        </w:rPr>
      </w:pPr>
      <w:r>
        <w:rPr>
          <w:rFonts w:hint="cs"/>
          <w:b/>
          <w:bCs/>
          <w:rtl/>
          <w:lang w:bidi="fa-IR"/>
        </w:rPr>
        <w:lastRenderedPageBreak/>
        <w:t>ربات 1:</w:t>
      </w:r>
    </w:p>
    <w:p w:rsidR="00533C1B" w:rsidRDefault="00893017" w:rsidP="00533C1B">
      <w:pPr>
        <w:keepNext/>
        <w:bidi/>
        <w:jc w:val="center"/>
      </w:pPr>
      <w:r w:rsidRPr="00893017">
        <w:rPr>
          <w:noProof/>
          <w:rtl/>
        </w:rPr>
        <w:drawing>
          <wp:inline distT="0" distB="0" distL="0" distR="0">
            <wp:extent cx="5324475" cy="354330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180" w:name="_Toc157255002"/>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6</w:t>
      </w:r>
      <w:r w:rsidR="00DA77A6">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180"/>
    </w:p>
    <w:p w:rsidR="00533C1B" w:rsidRDefault="009F41A5" w:rsidP="00533C1B">
      <w:pPr>
        <w:keepNext/>
        <w:bidi/>
        <w:jc w:val="center"/>
      </w:pPr>
      <w:r w:rsidRPr="009F41A5">
        <w:rPr>
          <w:noProof/>
          <w:rtl/>
        </w:rPr>
        <w:drawing>
          <wp:inline distT="0" distB="0" distL="0" distR="0">
            <wp:extent cx="5324475" cy="3533775"/>
            <wp:effectExtent l="0" t="0" r="0" b="952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533C1B" w:rsidRDefault="00533C1B" w:rsidP="00F0450E">
      <w:pPr>
        <w:pStyle w:val="Caption"/>
        <w:bidi/>
        <w:jc w:val="center"/>
        <w:rPr>
          <w:rtl/>
        </w:rPr>
      </w:pPr>
      <w:bookmarkStart w:id="181" w:name="_Toc157255003"/>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7</w:t>
      </w:r>
      <w:r w:rsidR="00DA77A6">
        <w:rPr>
          <w:rtl/>
        </w:rPr>
        <w:fldChar w:fldCharType="end"/>
      </w:r>
      <w:r w:rsidRPr="0099483E">
        <w:rPr>
          <w:rFonts w:hint="cs"/>
          <w:rtl/>
          <w:lang w:bidi="fa-IR"/>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181"/>
    </w:p>
    <w:p w:rsidR="00533C1B" w:rsidRDefault="00533C1B" w:rsidP="00533C1B">
      <w:pPr>
        <w:bidi/>
        <w:rPr>
          <w:rtl/>
        </w:rPr>
      </w:pPr>
    </w:p>
    <w:p w:rsidR="00533C1B" w:rsidRDefault="009F41A5" w:rsidP="00F61B34">
      <w:pPr>
        <w:keepNext/>
        <w:bidi/>
        <w:jc w:val="center"/>
      </w:pPr>
      <w:r w:rsidRPr="009F41A5">
        <w:rPr>
          <w:noProof/>
          <w:rtl/>
        </w:rPr>
        <w:lastRenderedPageBreak/>
        <w:drawing>
          <wp:inline distT="0" distB="0" distL="0" distR="0">
            <wp:extent cx="5324475" cy="3533775"/>
            <wp:effectExtent l="0" t="0" r="0" b="952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533C1B" w:rsidRDefault="00533C1B" w:rsidP="00F0450E">
      <w:pPr>
        <w:pStyle w:val="Caption"/>
        <w:bidi/>
        <w:jc w:val="center"/>
        <w:rPr>
          <w:rtl/>
        </w:rPr>
      </w:pPr>
      <w:bookmarkStart w:id="182" w:name="_Toc157255004"/>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8</w:t>
      </w:r>
      <w:r w:rsidR="00DA77A6">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182"/>
    </w:p>
    <w:p w:rsidR="00533C1B" w:rsidRDefault="009F41A5" w:rsidP="00904EE0">
      <w:pPr>
        <w:keepNext/>
        <w:bidi/>
        <w:jc w:val="center"/>
      </w:pPr>
      <w:r w:rsidRPr="009F41A5">
        <w:rPr>
          <w:noProof/>
          <w:rtl/>
        </w:rPr>
        <w:drawing>
          <wp:inline distT="0" distB="0" distL="0" distR="0">
            <wp:extent cx="5324475" cy="352425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533C1B" w:rsidRDefault="00533C1B" w:rsidP="00F61B34">
      <w:pPr>
        <w:pStyle w:val="Caption"/>
        <w:bidi/>
        <w:jc w:val="center"/>
        <w:rPr>
          <w:rtl/>
          <w:lang w:bidi="fa-IR"/>
        </w:rPr>
      </w:pPr>
      <w:bookmarkStart w:id="183" w:name="_Toc157255005"/>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29</w:t>
      </w:r>
      <w:r w:rsidR="00DA77A6">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F61B34">
        <w:rPr>
          <w:rFonts w:hint="cs"/>
          <w:rtl/>
          <w:lang w:bidi="fa-IR"/>
        </w:rPr>
        <w:t>متفاوت</w:t>
      </w:r>
      <w:r>
        <w:rPr>
          <w:rFonts w:hint="cs"/>
          <w:rtl/>
          <w:lang w:bidi="fa-IR"/>
        </w:rPr>
        <w:t>، ربات 1</w:t>
      </w:r>
      <w:bookmarkEnd w:id="183"/>
    </w:p>
    <w:p w:rsidR="00533C1B" w:rsidRDefault="00533C1B" w:rsidP="00F0450E">
      <w:pPr>
        <w:pStyle w:val="Caption"/>
        <w:keepNext/>
        <w:bidi/>
        <w:jc w:val="center"/>
        <w:rPr>
          <w:rtl/>
        </w:rPr>
      </w:pPr>
      <w:bookmarkStart w:id="184" w:name="_Toc157255036"/>
      <w:r>
        <w:rPr>
          <w:rtl/>
        </w:rPr>
        <w:lastRenderedPageBreak/>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1</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B35E7C">
        <w:rPr>
          <w:rFonts w:hint="cs"/>
          <w:rtl/>
          <w:lang w:bidi="fa-IR"/>
        </w:rPr>
        <w:t>متفاوت</w:t>
      </w:r>
      <w:r>
        <w:rPr>
          <w:rFonts w:hint="cs"/>
          <w:rtl/>
          <w:lang w:bidi="fa-IR"/>
        </w:rPr>
        <w:t>، ربات 1</w:t>
      </w:r>
      <w:bookmarkEnd w:id="184"/>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3C292A" w:rsidP="00D426A5">
            <w:pPr>
              <w:bidi/>
              <w:ind w:firstLine="0"/>
              <w:jc w:val="center"/>
              <w:rPr>
                <w:b w:val="0"/>
                <w:bCs w:val="0"/>
                <w:szCs w:val="24"/>
                <w:rtl/>
                <w:lang w:bidi="fa-IR"/>
              </w:rPr>
            </w:pPr>
            <w:r>
              <w:rPr>
                <w:b w:val="0"/>
                <w:bCs w:val="0"/>
                <w:szCs w:val="24"/>
                <w:lang w:bidi="fa-IR"/>
              </w:rPr>
              <w:t>10</w:t>
            </w:r>
            <w:r w:rsidR="00533C1B" w:rsidRPr="00751B49">
              <w:rPr>
                <w:b w:val="0"/>
                <w:bCs w:val="0"/>
                <w:szCs w:val="24"/>
                <w:lang w:bidi="fa-IR"/>
              </w:rPr>
              <w:t xml:space="preserve"> cm</w:t>
            </w:r>
          </w:p>
        </w:tc>
        <w:tc>
          <w:tcPr>
            <w:tcW w:w="4580" w:type="dxa"/>
            <w:vAlign w:val="center"/>
          </w:tcPr>
          <w:p w:rsidR="00533C1B" w:rsidRPr="00751B49" w:rsidRDefault="006119C0"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3C292A" w:rsidP="00D426A5">
            <w:pPr>
              <w:bidi/>
              <w:ind w:firstLine="0"/>
              <w:jc w:val="center"/>
              <w:rPr>
                <w:b w:val="0"/>
                <w:bCs w:val="0"/>
                <w:szCs w:val="24"/>
                <w:rtl/>
                <w:lang w:bidi="fa-IR"/>
              </w:rPr>
            </w:pPr>
            <w:r>
              <w:rPr>
                <w:b w:val="0"/>
                <w:bCs w:val="0"/>
                <w:szCs w:val="24"/>
                <w:lang w:bidi="fa-IR"/>
              </w:rPr>
              <w:t>10</w:t>
            </w:r>
            <w:r w:rsidR="00533C1B" w:rsidRPr="00751B49">
              <w:rPr>
                <w:b w:val="0"/>
                <w:bCs w:val="0"/>
                <w:szCs w:val="24"/>
                <w:lang w:bidi="fa-IR"/>
              </w:rPr>
              <w:t xml:space="preserve"> cm</w:t>
            </w:r>
          </w:p>
        </w:tc>
        <w:tc>
          <w:tcPr>
            <w:tcW w:w="4580" w:type="dxa"/>
            <w:vAlign w:val="center"/>
          </w:tcPr>
          <w:p w:rsidR="00533C1B" w:rsidRPr="00751B49" w:rsidRDefault="006119C0"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F61B34">
            <w:pPr>
              <w:bidi/>
              <w:ind w:firstLine="0"/>
              <w:jc w:val="center"/>
              <w:rPr>
                <w:b w:val="0"/>
                <w:bCs w:val="0"/>
                <w:szCs w:val="24"/>
                <w:rtl/>
                <w:lang w:bidi="fa-IR"/>
              </w:rPr>
            </w:pPr>
            <w:r w:rsidRPr="00751B49">
              <w:rPr>
                <w:b w:val="0"/>
                <w:bCs w:val="0"/>
                <w:szCs w:val="24"/>
                <w:lang w:bidi="fa-IR"/>
              </w:rPr>
              <w:t>0.0</w:t>
            </w:r>
            <w:r w:rsidR="00F61B34"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Default="00533C1B" w:rsidP="00533C1B">
      <w:pPr>
        <w:bidi/>
        <w:rPr>
          <w:rtl/>
        </w:rPr>
      </w:pPr>
    </w:p>
    <w:p w:rsidR="00533C1B" w:rsidRPr="00811E8E" w:rsidRDefault="00533C1B" w:rsidP="00533C1B">
      <w:pPr>
        <w:bidi/>
        <w:rPr>
          <w:b/>
          <w:bCs/>
          <w:rtl/>
          <w:lang w:bidi="fa-IR"/>
        </w:rPr>
      </w:pPr>
      <w:r>
        <w:rPr>
          <w:rFonts w:hint="cs"/>
          <w:b/>
          <w:bCs/>
          <w:rtl/>
          <w:lang w:bidi="fa-IR"/>
        </w:rPr>
        <w:t>ربات 2:</w:t>
      </w:r>
    </w:p>
    <w:p w:rsidR="00533C1B" w:rsidRDefault="009F41A5" w:rsidP="00533C1B">
      <w:pPr>
        <w:keepNext/>
        <w:bidi/>
        <w:jc w:val="center"/>
      </w:pPr>
      <w:r w:rsidRPr="009F41A5">
        <w:rPr>
          <w:noProof/>
          <w:rtl/>
        </w:rPr>
        <w:drawing>
          <wp:inline distT="0" distB="0" distL="0" distR="0">
            <wp:extent cx="5324475" cy="3514725"/>
            <wp:effectExtent l="0" t="0" r="0"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24475" cy="3514725"/>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185" w:name="_Toc157255006"/>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30</w:t>
      </w:r>
      <w:r w:rsidR="00DA77A6">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185"/>
    </w:p>
    <w:p w:rsidR="00533C1B" w:rsidRDefault="009F41A5" w:rsidP="00533C1B">
      <w:pPr>
        <w:keepNext/>
        <w:bidi/>
        <w:jc w:val="center"/>
      </w:pPr>
      <w:r w:rsidRPr="009F41A5">
        <w:rPr>
          <w:noProof/>
          <w:rtl/>
        </w:rPr>
        <w:lastRenderedPageBreak/>
        <w:drawing>
          <wp:inline distT="0" distB="0" distL="0" distR="0">
            <wp:extent cx="5324475" cy="350520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324475" cy="3505200"/>
                    </a:xfrm>
                    <a:prstGeom prst="rect">
                      <a:avLst/>
                    </a:prstGeom>
                    <a:noFill/>
                    <a:ln>
                      <a:noFill/>
                    </a:ln>
                  </pic:spPr>
                </pic:pic>
              </a:graphicData>
            </a:graphic>
          </wp:inline>
        </w:drawing>
      </w:r>
    </w:p>
    <w:p w:rsidR="00533C1B" w:rsidRDefault="00533C1B" w:rsidP="00F0450E">
      <w:pPr>
        <w:pStyle w:val="Caption"/>
        <w:bidi/>
        <w:jc w:val="center"/>
        <w:rPr>
          <w:rtl/>
        </w:rPr>
      </w:pPr>
      <w:bookmarkStart w:id="186" w:name="_Toc157255007"/>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31</w:t>
      </w:r>
      <w:r w:rsidR="00DA77A6">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186"/>
    </w:p>
    <w:p w:rsidR="00533C1B" w:rsidRDefault="00533C1B" w:rsidP="00533C1B">
      <w:pPr>
        <w:bidi/>
        <w:rPr>
          <w:rtl/>
        </w:rPr>
      </w:pPr>
    </w:p>
    <w:p w:rsidR="00533C1B" w:rsidRDefault="009F41A5" w:rsidP="00904EE0">
      <w:pPr>
        <w:keepNext/>
        <w:bidi/>
        <w:jc w:val="center"/>
      </w:pPr>
      <w:r w:rsidRPr="009F41A5">
        <w:rPr>
          <w:noProof/>
          <w:rtl/>
        </w:rPr>
        <w:drawing>
          <wp:inline distT="0" distB="0" distL="0" distR="0">
            <wp:extent cx="5324475" cy="3495675"/>
            <wp:effectExtent l="0" t="0" r="0" b="952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rtl/>
        </w:rPr>
      </w:pPr>
      <w:bookmarkStart w:id="187" w:name="_Toc157255008"/>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32</w:t>
      </w:r>
      <w:r w:rsidR="00DA77A6">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187"/>
    </w:p>
    <w:p w:rsidR="00533C1B" w:rsidRDefault="009F41A5" w:rsidP="009F44B0">
      <w:pPr>
        <w:keepNext/>
        <w:bidi/>
        <w:jc w:val="center"/>
      </w:pPr>
      <w:r w:rsidRPr="009F41A5">
        <w:rPr>
          <w:noProof/>
          <w:rtl/>
        </w:rPr>
        <w:lastRenderedPageBreak/>
        <w:drawing>
          <wp:inline distT="0" distB="0" distL="0" distR="0">
            <wp:extent cx="5324475" cy="3486150"/>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324475" cy="3486150"/>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188" w:name="_Toc157255009"/>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33</w:t>
      </w:r>
      <w:r w:rsidR="00DA77A6">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188"/>
    </w:p>
    <w:p w:rsidR="00533C1B" w:rsidRDefault="00533C1B" w:rsidP="00F0450E">
      <w:pPr>
        <w:pStyle w:val="Caption"/>
        <w:keepNext/>
        <w:bidi/>
        <w:jc w:val="center"/>
        <w:rPr>
          <w:rtl/>
        </w:rPr>
      </w:pPr>
      <w:bookmarkStart w:id="189" w:name="_Toc157255037"/>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2</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189"/>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6119C0"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F44B0" w:rsidP="00D426A5">
            <w:pPr>
              <w:bidi/>
              <w:ind w:firstLine="0"/>
              <w:jc w:val="center"/>
              <w:rPr>
                <w:b w:val="0"/>
                <w:bCs w:val="0"/>
                <w:szCs w:val="24"/>
                <w:rtl/>
                <w:lang w:bidi="fa-IR"/>
              </w:rPr>
            </w:pPr>
            <w:r w:rsidRPr="00751B49">
              <w:rPr>
                <w:b w:val="0"/>
                <w:bCs w:val="0"/>
                <w:szCs w:val="24"/>
                <w:lang w:bidi="fa-IR"/>
              </w:rPr>
              <w:t>7</w:t>
            </w:r>
            <w:r w:rsidR="00533C1B" w:rsidRPr="00751B49">
              <w:rPr>
                <w:b w:val="0"/>
                <w:bCs w:val="0"/>
                <w:szCs w:val="24"/>
                <w:lang w:bidi="fa-IR"/>
              </w:rPr>
              <w:t xml:space="preserve"> cm</w:t>
            </w:r>
          </w:p>
        </w:tc>
        <w:tc>
          <w:tcPr>
            <w:tcW w:w="4580" w:type="dxa"/>
            <w:vAlign w:val="center"/>
          </w:tcPr>
          <w:p w:rsidR="00533C1B" w:rsidRPr="00751B49" w:rsidRDefault="006119C0"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F44B0">
            <w:pPr>
              <w:bidi/>
              <w:ind w:firstLine="0"/>
              <w:jc w:val="center"/>
              <w:rPr>
                <w:b w:val="0"/>
                <w:bCs w:val="0"/>
                <w:szCs w:val="24"/>
                <w:rtl/>
                <w:lang w:bidi="fa-IR"/>
              </w:rPr>
            </w:pPr>
            <w:r w:rsidRPr="00751B49">
              <w:rPr>
                <w:b w:val="0"/>
                <w:bCs w:val="0"/>
                <w:szCs w:val="24"/>
                <w:lang w:bidi="fa-IR"/>
              </w:rPr>
              <w:t>0.0</w:t>
            </w:r>
            <w:r w:rsidR="009F44B0"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Pr="004F66AB" w:rsidRDefault="00533C1B" w:rsidP="00533C1B">
      <w:pPr>
        <w:bidi/>
        <w:rPr>
          <w:rtl/>
        </w:rPr>
      </w:pPr>
    </w:p>
    <w:p w:rsidR="00533C1B" w:rsidRPr="00811E8E" w:rsidRDefault="00533C1B" w:rsidP="00533C1B">
      <w:pPr>
        <w:bidi/>
        <w:rPr>
          <w:b/>
          <w:bCs/>
          <w:rtl/>
          <w:lang w:bidi="fa-IR"/>
        </w:rPr>
      </w:pPr>
      <w:r>
        <w:rPr>
          <w:rFonts w:hint="cs"/>
          <w:b/>
          <w:bCs/>
          <w:rtl/>
          <w:lang w:bidi="fa-IR"/>
        </w:rPr>
        <w:t>ربات 3:</w:t>
      </w:r>
    </w:p>
    <w:p w:rsidR="00533C1B" w:rsidRDefault="009F41A5" w:rsidP="00533C1B">
      <w:pPr>
        <w:keepNext/>
        <w:bidi/>
        <w:jc w:val="center"/>
      </w:pPr>
      <w:r w:rsidRPr="009F41A5">
        <w:rPr>
          <w:noProof/>
          <w:rtl/>
        </w:rPr>
        <w:lastRenderedPageBreak/>
        <w:drawing>
          <wp:inline distT="0" distB="0" distL="0" distR="0">
            <wp:extent cx="5324475" cy="3495675"/>
            <wp:effectExtent l="0" t="0" r="0" b="952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190" w:name="_Toc157255010"/>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34</w:t>
      </w:r>
      <w:r w:rsidR="00DA77A6">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190"/>
    </w:p>
    <w:p w:rsidR="00533C1B" w:rsidRDefault="009F41A5" w:rsidP="00533C1B">
      <w:pPr>
        <w:keepNext/>
        <w:bidi/>
        <w:jc w:val="center"/>
      </w:pPr>
      <w:r w:rsidRPr="009F41A5">
        <w:rPr>
          <w:noProof/>
          <w:rtl/>
        </w:rPr>
        <w:drawing>
          <wp:inline distT="0" distB="0" distL="0" distR="0">
            <wp:extent cx="5324475" cy="3486150"/>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324475" cy="3486150"/>
                    </a:xfrm>
                    <a:prstGeom prst="rect">
                      <a:avLst/>
                    </a:prstGeom>
                    <a:noFill/>
                    <a:ln>
                      <a:noFill/>
                    </a:ln>
                  </pic:spPr>
                </pic:pic>
              </a:graphicData>
            </a:graphic>
          </wp:inline>
        </w:drawing>
      </w:r>
    </w:p>
    <w:p w:rsidR="00533C1B" w:rsidRDefault="00533C1B" w:rsidP="00F0450E">
      <w:pPr>
        <w:pStyle w:val="Caption"/>
        <w:bidi/>
        <w:jc w:val="center"/>
        <w:rPr>
          <w:rtl/>
        </w:rPr>
      </w:pPr>
      <w:bookmarkStart w:id="191" w:name="_Toc157255011"/>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35</w:t>
      </w:r>
      <w:r w:rsidR="00DA77A6">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191"/>
    </w:p>
    <w:p w:rsidR="00533C1B" w:rsidRDefault="00533C1B" w:rsidP="00533C1B">
      <w:pPr>
        <w:bidi/>
        <w:rPr>
          <w:rtl/>
        </w:rPr>
      </w:pPr>
    </w:p>
    <w:p w:rsidR="00533C1B" w:rsidRDefault="009F41A5" w:rsidP="0097340E">
      <w:pPr>
        <w:keepNext/>
        <w:bidi/>
        <w:jc w:val="center"/>
      </w:pPr>
      <w:r w:rsidRPr="009F41A5">
        <w:rPr>
          <w:noProof/>
          <w:rtl/>
        </w:rPr>
        <w:lastRenderedPageBreak/>
        <w:drawing>
          <wp:inline distT="0" distB="0" distL="0" distR="0">
            <wp:extent cx="5324475" cy="3495675"/>
            <wp:effectExtent l="0" t="0" r="0" b="952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rtl/>
        </w:rPr>
      </w:pPr>
      <w:bookmarkStart w:id="192" w:name="_Toc157255012"/>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36</w:t>
      </w:r>
      <w:r w:rsidR="00DA77A6">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7340E">
        <w:rPr>
          <w:rFonts w:hint="cs"/>
          <w:rtl/>
          <w:lang w:bidi="fa-IR"/>
        </w:rPr>
        <w:t>متفاوت</w:t>
      </w:r>
      <w:r>
        <w:rPr>
          <w:rFonts w:hint="cs"/>
          <w:rtl/>
          <w:lang w:bidi="fa-IR"/>
        </w:rPr>
        <w:t>، ربات 3</w:t>
      </w:r>
      <w:bookmarkEnd w:id="192"/>
    </w:p>
    <w:p w:rsidR="00533C1B" w:rsidRDefault="009F41A5" w:rsidP="00904EE0">
      <w:pPr>
        <w:keepNext/>
        <w:bidi/>
        <w:jc w:val="center"/>
      </w:pPr>
      <w:r w:rsidRPr="009F41A5">
        <w:rPr>
          <w:noProof/>
          <w:rtl/>
        </w:rPr>
        <w:drawing>
          <wp:inline distT="0" distB="0" distL="0" distR="0">
            <wp:extent cx="5324475" cy="3495675"/>
            <wp:effectExtent l="0" t="0" r="0" b="952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lang w:bidi="fa-IR"/>
        </w:rPr>
      </w:pPr>
      <w:bookmarkStart w:id="193" w:name="_Toc157255013"/>
      <w:r>
        <w:rPr>
          <w:rtl/>
        </w:rPr>
        <w:t xml:space="preserve">شکل </w:t>
      </w:r>
      <w:r w:rsidR="00DA77A6">
        <w:rPr>
          <w:rtl/>
        </w:rPr>
        <w:fldChar w:fldCharType="begin"/>
      </w:r>
      <w:r w:rsidR="00DA77A6">
        <w:rPr>
          <w:rtl/>
        </w:rPr>
        <w:instrText xml:space="preserve"> </w:instrText>
      </w:r>
      <w:r w:rsidR="00DA77A6">
        <w:instrText xml:space="preserve">STYLEREF </w:instrText>
      </w:r>
      <w:r w:rsidR="00DA77A6">
        <w:rPr>
          <w:rtl/>
        </w:rPr>
        <w:instrText>1 \</w:instrText>
      </w:r>
      <w:r w:rsidR="00DA77A6">
        <w:instrText>s</w:instrText>
      </w:r>
      <w:r w:rsidR="00DA77A6">
        <w:rPr>
          <w:rtl/>
        </w:rPr>
        <w:instrText xml:space="preserve"> </w:instrText>
      </w:r>
      <w:r w:rsidR="00DA77A6">
        <w:rPr>
          <w:rtl/>
        </w:rPr>
        <w:fldChar w:fldCharType="separate"/>
      </w:r>
      <w:r w:rsidR="00DA77A6">
        <w:rPr>
          <w:noProof/>
          <w:rtl/>
        </w:rPr>
        <w:t>‏5</w:t>
      </w:r>
      <w:r w:rsidR="00DA77A6">
        <w:rPr>
          <w:rtl/>
        </w:rPr>
        <w:fldChar w:fldCharType="end"/>
      </w:r>
      <w:r w:rsidR="00DA77A6">
        <w:rPr>
          <w:rtl/>
        </w:rPr>
        <w:noBreakHyphen/>
      </w:r>
      <w:r w:rsidR="00DA77A6">
        <w:rPr>
          <w:rtl/>
        </w:rPr>
        <w:fldChar w:fldCharType="begin"/>
      </w:r>
      <w:r w:rsidR="00DA77A6">
        <w:rPr>
          <w:rtl/>
        </w:rPr>
        <w:instrText xml:space="preserve"> </w:instrText>
      </w:r>
      <w:r w:rsidR="00DA77A6">
        <w:instrText xml:space="preserve">SEQ </w:instrText>
      </w:r>
      <w:r w:rsidR="00DA77A6">
        <w:rPr>
          <w:rtl/>
        </w:rPr>
        <w:instrText xml:space="preserve">شکل \* </w:instrText>
      </w:r>
      <w:r w:rsidR="00DA77A6">
        <w:instrText>ARABIC \s 1</w:instrText>
      </w:r>
      <w:r w:rsidR="00DA77A6">
        <w:rPr>
          <w:rtl/>
        </w:rPr>
        <w:instrText xml:space="preserve"> </w:instrText>
      </w:r>
      <w:r w:rsidR="00DA77A6">
        <w:rPr>
          <w:rtl/>
        </w:rPr>
        <w:fldChar w:fldCharType="separate"/>
      </w:r>
      <w:r w:rsidR="00DA77A6">
        <w:rPr>
          <w:noProof/>
          <w:rtl/>
        </w:rPr>
        <w:t>37</w:t>
      </w:r>
      <w:r w:rsidR="00DA77A6">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193"/>
    </w:p>
    <w:p w:rsidR="003C292A" w:rsidRPr="003C292A" w:rsidRDefault="003C292A" w:rsidP="003C292A">
      <w:pPr>
        <w:bidi/>
        <w:rPr>
          <w:lang w:bidi="fa-IR"/>
        </w:rPr>
      </w:pPr>
    </w:p>
    <w:p w:rsidR="00533C1B" w:rsidRDefault="00533C1B" w:rsidP="00F0450E">
      <w:pPr>
        <w:pStyle w:val="Caption"/>
        <w:keepNext/>
        <w:bidi/>
        <w:jc w:val="center"/>
        <w:rPr>
          <w:rtl/>
        </w:rPr>
      </w:pPr>
      <w:bookmarkStart w:id="194" w:name="_Toc157255038"/>
      <w:r>
        <w:rPr>
          <w:rtl/>
        </w:rPr>
        <w:lastRenderedPageBreak/>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3</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194"/>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6119C0"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035BA" w:rsidP="00D426A5">
            <w:pPr>
              <w:bidi/>
              <w:ind w:firstLine="0"/>
              <w:jc w:val="center"/>
              <w:rPr>
                <w:b w:val="0"/>
                <w:bCs w:val="0"/>
                <w:szCs w:val="24"/>
                <w:rtl/>
                <w:lang w:bidi="fa-IR"/>
              </w:rPr>
            </w:pPr>
            <w:r w:rsidRPr="00751B49">
              <w:rPr>
                <w:b w:val="0"/>
                <w:bCs w:val="0"/>
                <w:szCs w:val="24"/>
                <w:lang w:bidi="fa-IR"/>
              </w:rPr>
              <w:t>4</w:t>
            </w:r>
            <w:r w:rsidR="00533C1B" w:rsidRPr="00751B49">
              <w:rPr>
                <w:b w:val="0"/>
                <w:bCs w:val="0"/>
                <w:szCs w:val="24"/>
                <w:lang w:bidi="fa-IR"/>
              </w:rPr>
              <w:t xml:space="preserve"> cm</w:t>
            </w:r>
          </w:p>
        </w:tc>
        <w:tc>
          <w:tcPr>
            <w:tcW w:w="4580" w:type="dxa"/>
            <w:vAlign w:val="center"/>
          </w:tcPr>
          <w:p w:rsidR="00533C1B" w:rsidRPr="00751B49" w:rsidRDefault="006119C0"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035BA">
            <w:pPr>
              <w:bidi/>
              <w:ind w:firstLine="0"/>
              <w:jc w:val="center"/>
              <w:rPr>
                <w:b w:val="0"/>
                <w:bCs w:val="0"/>
                <w:szCs w:val="24"/>
                <w:rtl/>
                <w:lang w:bidi="fa-IR"/>
              </w:rPr>
            </w:pPr>
            <w:r w:rsidRPr="00751B49">
              <w:rPr>
                <w:b w:val="0"/>
                <w:bCs w:val="0"/>
                <w:szCs w:val="24"/>
                <w:lang w:bidi="fa-IR"/>
              </w:rPr>
              <w:t>0.0</w:t>
            </w:r>
            <w:r w:rsidR="009035BA" w:rsidRPr="00751B49">
              <w:rPr>
                <w:b w:val="0"/>
                <w:bCs w:val="0"/>
                <w:szCs w:val="24"/>
                <w:lang w:bidi="fa-IR"/>
              </w:rPr>
              <w:t>08</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F2466E">
      <w:pPr>
        <w:bidi/>
        <w:rPr>
          <w:rtl/>
          <w:lang w:bidi="fa-IR"/>
        </w:rPr>
      </w:pPr>
    </w:p>
    <w:p w:rsidR="004F4F8A" w:rsidRDefault="004F4F8A" w:rsidP="00502D09">
      <w:pPr>
        <w:bidi/>
        <w:rPr>
          <w:rtl/>
          <w:lang w:bidi="fa-IR"/>
        </w:rPr>
      </w:pPr>
    </w:p>
    <w:p w:rsidR="00502D09" w:rsidRDefault="00502D09" w:rsidP="00502D09">
      <w:pPr>
        <w:bidi/>
        <w:rPr>
          <w:rtl/>
          <w:lang w:bidi="fa-IR"/>
        </w:rPr>
      </w:pPr>
      <w:bookmarkStart w:id="195" w:name="_GoBack"/>
      <w:bookmarkEnd w:id="195"/>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DB6C49" w:rsidRPr="00DB6C49" w:rsidRDefault="00DB6C49" w:rsidP="00F0450E">
      <w:pPr>
        <w:pStyle w:val="Heading4"/>
        <w:rPr>
          <w:rtl/>
        </w:rPr>
      </w:pPr>
      <w:bookmarkStart w:id="196" w:name="_Toc157254878"/>
      <w:r>
        <w:rPr>
          <w:rFonts w:hint="cs"/>
          <w:rtl/>
        </w:rPr>
        <w:t>حرکت کنترلی آرایش</w:t>
      </w:r>
      <w:r>
        <w:rPr>
          <w:rStyle w:val="FootnoteReference"/>
          <w:rtl/>
        </w:rPr>
        <w:footnoteReference w:id="73"/>
      </w:r>
      <w:r>
        <w:rPr>
          <w:rFonts w:hint="cs"/>
          <w:rtl/>
        </w:rPr>
        <w:t xml:space="preserve"> </w:t>
      </w:r>
      <w:r w:rsidR="00F0450E">
        <w:rPr>
          <w:rFonts w:hint="cs"/>
          <w:rtl/>
        </w:rPr>
        <w:t xml:space="preserve">بیضوی </w:t>
      </w:r>
      <w:r>
        <w:rPr>
          <w:rFonts w:hint="cs"/>
          <w:rtl/>
        </w:rPr>
        <w:t>همزمان</w:t>
      </w:r>
      <w:bookmarkEnd w:id="196"/>
    </w:p>
    <w:p w:rsidR="00DB6C49" w:rsidRDefault="00DB6C49" w:rsidP="00DB6C49">
      <w:pPr>
        <w:bidi/>
        <w:rPr>
          <w:rtl/>
          <w:lang w:bidi="fa-IR"/>
        </w:rPr>
      </w:pPr>
    </w:p>
    <w:p w:rsidR="00DB6C49" w:rsidRDefault="00DB6C49" w:rsidP="00DB6C49">
      <w:pPr>
        <w:bidi/>
        <w:rPr>
          <w:rtl/>
          <w:lang w:bidi="fa-IR"/>
        </w:rPr>
      </w:pPr>
    </w:p>
    <w:p w:rsidR="00DB6C49" w:rsidRPr="00DB6C49" w:rsidRDefault="00DB6C49" w:rsidP="00097A2C">
      <w:pPr>
        <w:pStyle w:val="Heading2"/>
        <w:rPr>
          <w:rtl/>
        </w:rPr>
      </w:pPr>
      <w:bookmarkStart w:id="197" w:name="_Toc157254879"/>
      <w:r>
        <w:rPr>
          <w:rFonts w:hint="cs"/>
          <w:rtl/>
        </w:rPr>
        <w:t>نتایج پیاده سازی کنترلر دینامیکی</w:t>
      </w:r>
      <w:bookmarkEnd w:id="197"/>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Pr="002215A4" w:rsidRDefault="002215A4" w:rsidP="002215A4">
      <w:pPr>
        <w:bidi/>
        <w:ind w:firstLine="0"/>
        <w:rPr>
          <w:rtl/>
          <w:lang w:bidi="fa-IR"/>
        </w:rPr>
        <w:sectPr w:rsidR="002215A4" w:rsidRPr="002215A4" w:rsidSect="00921BA9">
          <w:headerReference w:type="default" r:id="rId147"/>
          <w:footnotePr>
            <w:numRestart w:val="eachPage"/>
          </w:footnotePr>
          <w:pgSz w:w="11906" w:h="16838" w:code="9"/>
          <w:pgMar w:top="1440" w:right="1440" w:bottom="1152" w:left="1296" w:header="720" w:footer="720" w:gutter="0"/>
          <w:cols w:space="720"/>
          <w:docGrid w:linePitch="360"/>
        </w:sectPr>
      </w:pPr>
    </w:p>
    <w:p w:rsidR="00B52CF3" w:rsidRDefault="00B52CF3" w:rsidP="00065905">
      <w:pPr>
        <w:pStyle w:val="Heading1"/>
        <w:ind w:left="-10" w:firstLine="0"/>
        <w:rPr>
          <w:rFonts w:cs="Times New Roman"/>
          <w:rtl/>
        </w:rPr>
      </w:pPr>
      <w:bookmarkStart w:id="198" w:name="_Toc144724559"/>
      <w:bookmarkStart w:id="199" w:name="_Toc144737889"/>
      <w:bookmarkStart w:id="200" w:name="_Toc157254880"/>
      <w:r>
        <w:rPr>
          <w:rFonts w:hint="cs"/>
          <w:rtl/>
        </w:rPr>
        <w:lastRenderedPageBreak/>
        <w:t>مراجع</w:t>
      </w:r>
      <w:bookmarkEnd w:id="198"/>
      <w:bookmarkEnd w:id="199"/>
      <w:bookmarkEnd w:id="200"/>
    </w:p>
    <w:p w:rsidR="00F27BBF" w:rsidRPr="00F27BBF" w:rsidRDefault="00A62E21" w:rsidP="00317DF4">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r>
      <w:r w:rsidR="002C5308" w:rsidRPr="002C5308">
        <w:rPr>
          <w:rFonts w:cs="Times New Roman"/>
          <w:noProof/>
          <w:szCs w:val="24"/>
        </w:rPr>
        <w:t>Shao J, Xie G, Wang L (2007) Leader-following formation</w:t>
      </w:r>
      <w:r w:rsidR="00317DF4">
        <w:rPr>
          <w:rFonts w:cs="Times New Roman"/>
          <w:noProof/>
          <w:szCs w:val="24"/>
        </w:rPr>
        <w:t xml:space="preserve"> </w:t>
      </w:r>
      <w:r w:rsidR="002C5308" w:rsidRPr="002C5308">
        <w:rPr>
          <w:rFonts w:cs="Times New Roman"/>
          <w:noProof/>
          <w:szCs w:val="24"/>
        </w:rPr>
        <w:t>control of multiple mobile vehicles. IET Control Theory Appl</w:t>
      </w:r>
      <w:r w:rsidR="00317DF4">
        <w:rPr>
          <w:rFonts w:cs="Times New Roman"/>
          <w:noProof/>
          <w:szCs w:val="24"/>
        </w:rPr>
        <w:t xml:space="preserve"> </w:t>
      </w:r>
      <w:r w:rsidR="002C5308" w:rsidRPr="002C5308">
        <w:rPr>
          <w:rFonts w:cs="Times New Roman"/>
          <w:noProof/>
          <w:szCs w:val="24"/>
        </w:rPr>
        <w:t>1(2):545–552. https://doi.org/10.1049/iet-cta:20050371</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r>
      <w:r w:rsidR="002C5308" w:rsidRPr="002C5308">
        <w:rPr>
          <w:rFonts w:cs="Times New Roman"/>
          <w:noProof/>
          <w:szCs w:val="24"/>
        </w:rPr>
        <w:t>Defoort M, Floquet T, Kokosy A, Perruquetti W (2008) Slidingmode</w:t>
      </w:r>
      <w:r w:rsidR="00317DF4">
        <w:rPr>
          <w:rFonts w:cs="Times New Roman"/>
          <w:noProof/>
          <w:szCs w:val="24"/>
        </w:rPr>
        <w:t xml:space="preserve"> </w:t>
      </w:r>
      <w:r w:rsidR="002C5308" w:rsidRPr="002C5308">
        <w:rPr>
          <w:rFonts w:cs="Times New Roman"/>
          <w:noProof/>
          <w:szCs w:val="24"/>
        </w:rPr>
        <w:t>formation control for cooperative autonomous mobile</w:t>
      </w:r>
      <w:r w:rsidR="00317DF4">
        <w:rPr>
          <w:rFonts w:cs="Times New Roman"/>
          <w:noProof/>
          <w:szCs w:val="24"/>
        </w:rPr>
        <w:t xml:space="preserve"> </w:t>
      </w:r>
      <w:r w:rsidR="002C5308" w:rsidRPr="002C5308">
        <w:rPr>
          <w:rFonts w:cs="Times New Roman"/>
          <w:noProof/>
          <w:szCs w:val="24"/>
        </w:rPr>
        <w:t>robots. IEEE Trans Ind Electron 55(11):3944–3953. https://doi.org/10.1109/TIE.2008.200271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r>
      <w:r w:rsidR="00317DF4" w:rsidRPr="00317DF4">
        <w:rPr>
          <w:rFonts w:cs="Times New Roman"/>
          <w:noProof/>
          <w:szCs w:val="24"/>
        </w:rPr>
        <w:t>Balch T, Arkin RC (1998) Behavior-based formation control for</w:t>
      </w:r>
      <w:r w:rsidR="00317DF4">
        <w:rPr>
          <w:rFonts w:cs="Times New Roman"/>
          <w:noProof/>
          <w:szCs w:val="24"/>
        </w:rPr>
        <w:t xml:space="preserve"> </w:t>
      </w:r>
      <w:r w:rsidR="00317DF4" w:rsidRPr="00317DF4">
        <w:rPr>
          <w:rFonts w:cs="Times New Roman"/>
          <w:noProof/>
          <w:szCs w:val="24"/>
        </w:rPr>
        <w:t>multirobot teams. IEEE Trans Robot Autom 14(6):926–939.</w:t>
      </w:r>
      <w:r w:rsidR="00317DF4">
        <w:rPr>
          <w:rFonts w:cs="Times New Roman"/>
          <w:noProof/>
          <w:szCs w:val="24"/>
        </w:rPr>
        <w:t xml:space="preserve"> </w:t>
      </w:r>
      <w:r w:rsidR="00317DF4" w:rsidRPr="00317DF4">
        <w:rPr>
          <w:rFonts w:cs="Times New Roman"/>
          <w:noProof/>
          <w:szCs w:val="24"/>
        </w:rPr>
        <w:t>https://doi.org/10.1109/70.736776</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r>
      <w:r w:rsidR="00317DF4" w:rsidRPr="00317DF4">
        <w:rPr>
          <w:rFonts w:cs="Times New Roman"/>
          <w:noProof/>
          <w:szCs w:val="24"/>
        </w:rPr>
        <w:t>Ghommam J, Mehrjerdi H, Saad M, Mnif F (2010) Formation</w:t>
      </w:r>
      <w:r w:rsidR="00317DF4">
        <w:rPr>
          <w:rFonts w:cs="Times New Roman"/>
          <w:noProof/>
          <w:szCs w:val="24"/>
        </w:rPr>
        <w:t xml:space="preserve"> </w:t>
      </w:r>
      <w:r w:rsidR="00317DF4" w:rsidRPr="00317DF4">
        <w:rPr>
          <w:rFonts w:cs="Times New Roman"/>
          <w:noProof/>
          <w:szCs w:val="24"/>
        </w:rPr>
        <w:t>path following control of unicycle-type mobile robots. Robot</w:t>
      </w:r>
      <w:r w:rsidR="00317DF4">
        <w:rPr>
          <w:rFonts w:cs="Times New Roman"/>
          <w:noProof/>
          <w:szCs w:val="24"/>
        </w:rPr>
        <w:t xml:space="preserve"> </w:t>
      </w:r>
      <w:r w:rsidR="00317DF4" w:rsidRPr="00317DF4">
        <w:rPr>
          <w:rFonts w:cs="Times New Roman"/>
          <w:noProof/>
          <w:szCs w:val="24"/>
        </w:rPr>
        <w:t>Auton Syst 58(5):727–736. https://doi.org/10.1016/j.robot.2009.10.00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r>
      <w:r w:rsidR="00317DF4" w:rsidRPr="00317DF4">
        <w:rPr>
          <w:rFonts w:cs="Times New Roman"/>
          <w:noProof/>
          <w:szCs w:val="24"/>
        </w:rPr>
        <w:t>Cao K-C, Jiang B, Yue D (2017) Cooperative path following</w:t>
      </w:r>
      <w:r w:rsidR="00317DF4">
        <w:rPr>
          <w:rFonts w:cs="Times New Roman"/>
          <w:noProof/>
          <w:szCs w:val="24"/>
        </w:rPr>
        <w:t xml:space="preserve"> </w:t>
      </w:r>
      <w:r w:rsidR="00317DF4" w:rsidRPr="00317DF4">
        <w:rPr>
          <w:rFonts w:cs="Times New Roman"/>
          <w:noProof/>
          <w:szCs w:val="24"/>
        </w:rPr>
        <w:t>control of multiple nonholonomic mobile robots. ISA Trans</w:t>
      </w:r>
      <w:r w:rsidR="00317DF4">
        <w:rPr>
          <w:rFonts w:cs="Times New Roman"/>
          <w:noProof/>
          <w:szCs w:val="24"/>
        </w:rPr>
        <w:t xml:space="preserve"> </w:t>
      </w:r>
      <w:r w:rsidR="00317DF4" w:rsidRPr="00317DF4">
        <w:rPr>
          <w:rFonts w:cs="Times New Roman"/>
          <w:noProof/>
          <w:szCs w:val="24"/>
        </w:rPr>
        <w:t>71:161–169.</w:t>
      </w:r>
      <w:r w:rsidR="00317DF4">
        <w:rPr>
          <w:rFonts w:cs="Times New Roman"/>
          <w:noProof/>
          <w:szCs w:val="24"/>
        </w:rPr>
        <w:t xml:space="preserve"> </w:t>
      </w:r>
      <w:r w:rsidR="00317DF4" w:rsidRPr="00317DF4">
        <w:rPr>
          <w:rFonts w:cs="Times New Roman"/>
          <w:noProof/>
          <w:szCs w:val="24"/>
        </w:rPr>
        <w:t>https://doi.org/10.1016/j.isatra.2017.06.028</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r>
      <w:r w:rsidR="00317DF4" w:rsidRPr="00317DF4">
        <w:rPr>
          <w:rFonts w:cs="Times New Roman"/>
          <w:noProof/>
          <w:szCs w:val="24"/>
        </w:rPr>
        <w:t>Han SI (2018) Prescribed consensus and formation error constrained</w:t>
      </w:r>
      <w:r w:rsidR="00317DF4">
        <w:rPr>
          <w:rFonts w:cs="Times New Roman"/>
          <w:noProof/>
          <w:szCs w:val="24"/>
        </w:rPr>
        <w:t xml:space="preserve"> </w:t>
      </w:r>
      <w:r w:rsidR="00317DF4" w:rsidRPr="00317DF4">
        <w:rPr>
          <w:rFonts w:cs="Times New Roman"/>
          <w:noProof/>
          <w:szCs w:val="24"/>
        </w:rPr>
        <w:t>finite-time sliding mode control for multi-agent mobile</w:t>
      </w:r>
      <w:r w:rsidR="00317DF4">
        <w:rPr>
          <w:rFonts w:cs="Times New Roman"/>
          <w:noProof/>
          <w:szCs w:val="24"/>
        </w:rPr>
        <w:t xml:space="preserve"> </w:t>
      </w:r>
      <w:r w:rsidR="00317DF4" w:rsidRPr="00317DF4">
        <w:rPr>
          <w:rFonts w:cs="Times New Roman"/>
          <w:noProof/>
          <w:szCs w:val="24"/>
        </w:rPr>
        <w:t>robot systems. IET Control Theory Appl 12(2):282–290. https://doi.org/10.1049/iet-cta.2017.0351</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r>
      <w:r w:rsidR="00317DF4" w:rsidRPr="00317DF4">
        <w:rPr>
          <w:rFonts w:cs="Times New Roman"/>
          <w:noProof/>
          <w:szCs w:val="24"/>
        </w:rPr>
        <w:t>Desai JP, Ostrowski JP, Kumar V (2001) Modeling and control of</w:t>
      </w:r>
      <w:r w:rsidR="00317DF4">
        <w:rPr>
          <w:rFonts w:cs="Times New Roman"/>
          <w:noProof/>
          <w:szCs w:val="24"/>
        </w:rPr>
        <w:t xml:space="preserve"> </w:t>
      </w:r>
      <w:r w:rsidR="00317DF4" w:rsidRPr="00317DF4">
        <w:rPr>
          <w:rFonts w:cs="Times New Roman"/>
          <w:noProof/>
          <w:szCs w:val="24"/>
        </w:rPr>
        <w:t>formations of nonholonomic mobile robots. IEEE Trans Robot</w:t>
      </w:r>
      <w:r w:rsidR="00317DF4">
        <w:rPr>
          <w:rFonts w:cs="Times New Roman"/>
          <w:noProof/>
          <w:szCs w:val="24"/>
        </w:rPr>
        <w:t xml:space="preserve"> </w:t>
      </w:r>
      <w:r w:rsidR="00317DF4" w:rsidRPr="00317DF4">
        <w:rPr>
          <w:rFonts w:cs="Times New Roman"/>
          <w:noProof/>
          <w:szCs w:val="24"/>
        </w:rPr>
        <w:t>Autom 17(6):905–908.</w:t>
      </w:r>
      <w:r w:rsidR="00317DF4">
        <w:rPr>
          <w:rFonts w:cs="Times New Roman"/>
          <w:noProof/>
          <w:szCs w:val="24"/>
        </w:rPr>
        <w:t xml:space="preserve"> </w:t>
      </w:r>
      <w:r w:rsidR="00317DF4" w:rsidRPr="00317DF4">
        <w:rPr>
          <w:rFonts w:cs="Times New Roman"/>
          <w:noProof/>
          <w:szCs w:val="24"/>
        </w:rPr>
        <w:t>https://doi.org/10.1109/70.976023</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r>
      <w:r w:rsidR="00317DF4" w:rsidRPr="00317DF4">
        <w:rPr>
          <w:rFonts w:cs="Times New Roman"/>
          <w:noProof/>
          <w:szCs w:val="24"/>
        </w:rPr>
        <w:t>Consolini L, Morbidi F, Prattichizzo D, Tosques M (2008) Leader-</w:t>
      </w:r>
      <w:r w:rsidR="00317DF4">
        <w:rPr>
          <w:rFonts w:cs="Times New Roman"/>
          <w:noProof/>
          <w:szCs w:val="24"/>
        </w:rPr>
        <w:t xml:space="preserve"> </w:t>
      </w:r>
      <w:r w:rsidR="00317DF4" w:rsidRPr="00317DF4">
        <w:rPr>
          <w:rFonts w:cs="Times New Roman"/>
          <w:noProof/>
          <w:szCs w:val="24"/>
        </w:rPr>
        <w:t>follower formation control of nonholonomic mobile robots</w:t>
      </w:r>
      <w:r w:rsidR="00317DF4">
        <w:rPr>
          <w:rFonts w:cs="Times New Roman"/>
          <w:noProof/>
          <w:szCs w:val="24"/>
        </w:rPr>
        <w:t xml:space="preserve"> </w:t>
      </w:r>
      <w:r w:rsidR="00317DF4" w:rsidRPr="00317DF4">
        <w:rPr>
          <w:rFonts w:cs="Times New Roman"/>
          <w:noProof/>
          <w:szCs w:val="24"/>
        </w:rPr>
        <w:t>with input constraints. Automatica 44(5):1343–1349. https://doi.org/10.1016/j.automatica.2007.09.019</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r>
      <w:r w:rsidR="00317DF4" w:rsidRPr="00317DF4">
        <w:rPr>
          <w:rFonts w:cs="Times New Roman"/>
          <w:noProof/>
          <w:szCs w:val="24"/>
        </w:rPr>
        <w:t>Peng Z, Yang S, Wen G, Rahmani A (2014) Distributed consensus-based robust adaptive formation control for nonholonomic</w:t>
      </w:r>
      <w:r w:rsidR="00317DF4">
        <w:rPr>
          <w:rFonts w:cs="Times New Roman"/>
          <w:noProof/>
          <w:szCs w:val="24"/>
        </w:rPr>
        <w:t xml:space="preserve"> </w:t>
      </w:r>
      <w:r w:rsidR="00317DF4" w:rsidRPr="00317DF4">
        <w:rPr>
          <w:rFonts w:cs="Times New Roman"/>
          <w:noProof/>
          <w:szCs w:val="24"/>
        </w:rPr>
        <w:t>mobile robots with partial known dynamics. Math Probl Eng.</w:t>
      </w:r>
      <w:r w:rsidR="00317DF4">
        <w:rPr>
          <w:rFonts w:cs="Times New Roman"/>
          <w:noProof/>
          <w:szCs w:val="24"/>
        </w:rPr>
        <w:t xml:space="preserve"> </w:t>
      </w:r>
      <w:r w:rsidR="00317DF4" w:rsidRPr="00317DF4">
        <w:rPr>
          <w:rFonts w:cs="Times New Roman"/>
          <w:noProof/>
          <w:szCs w:val="24"/>
        </w:rPr>
        <w:t>https://doi.org/10.1155/2014/67049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r>
      <w:r w:rsidR="00317DF4" w:rsidRPr="00317DF4">
        <w:rPr>
          <w:rFonts w:cs="Times New Roman"/>
          <w:noProof/>
          <w:szCs w:val="24"/>
        </w:rPr>
        <w:t>Peng Z, Wen G, Rahmani A, Yu Y (2015) Distributed consensusbased</w:t>
      </w:r>
      <w:r w:rsidR="00317DF4">
        <w:rPr>
          <w:rFonts w:cs="Times New Roman"/>
          <w:noProof/>
          <w:szCs w:val="24"/>
        </w:rPr>
        <w:t xml:space="preserve"> </w:t>
      </w:r>
      <w:r w:rsidR="00317DF4" w:rsidRPr="00317DF4">
        <w:rPr>
          <w:rFonts w:cs="Times New Roman"/>
          <w:noProof/>
          <w:szCs w:val="24"/>
        </w:rPr>
        <w:t>formation control for multiple nonholonomic mobile robots</w:t>
      </w:r>
      <w:r w:rsidR="00317DF4">
        <w:rPr>
          <w:rFonts w:cs="Times New Roman"/>
          <w:noProof/>
          <w:szCs w:val="24"/>
        </w:rPr>
        <w:t xml:space="preserve"> </w:t>
      </w:r>
      <w:r w:rsidR="00317DF4" w:rsidRPr="00317DF4">
        <w:rPr>
          <w:rFonts w:cs="Times New Roman"/>
          <w:noProof/>
          <w:szCs w:val="24"/>
        </w:rPr>
        <w:t>with a specified reference trajectory. Int J Syst Sci</w:t>
      </w:r>
      <w:r w:rsidR="00317DF4">
        <w:rPr>
          <w:rFonts w:cs="Times New Roman"/>
          <w:noProof/>
          <w:szCs w:val="24"/>
        </w:rPr>
        <w:t xml:space="preserve"> 46(8):1447–1457. </w:t>
      </w:r>
      <w:r w:rsidR="00317DF4" w:rsidRPr="00317DF4">
        <w:rPr>
          <w:rFonts w:cs="Times New Roman"/>
          <w:noProof/>
          <w:szCs w:val="24"/>
        </w:rPr>
        <w:t>https://doi.org/10.1080/00207721.2013.822609</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r>
      <w:r w:rsidR="00317DF4" w:rsidRPr="00317DF4">
        <w:rPr>
          <w:rFonts w:cs="Times New Roman"/>
          <w:noProof/>
          <w:szCs w:val="24"/>
        </w:rPr>
        <w:t>Peng Z, Yang S, Wen G, Rahmani A, Yu Y (2016) Adaptive</w:t>
      </w:r>
      <w:r w:rsidR="00317DF4">
        <w:rPr>
          <w:rFonts w:cs="Times New Roman"/>
          <w:noProof/>
          <w:szCs w:val="24"/>
        </w:rPr>
        <w:t xml:space="preserve"> </w:t>
      </w:r>
      <w:r w:rsidR="00317DF4" w:rsidRPr="00317DF4">
        <w:rPr>
          <w:rFonts w:cs="Times New Roman"/>
          <w:noProof/>
          <w:szCs w:val="24"/>
        </w:rPr>
        <w:t>distributed formation control for multiple nonholonomic wheeled</w:t>
      </w:r>
      <w:r w:rsidR="00317DF4">
        <w:rPr>
          <w:rFonts w:cs="Times New Roman"/>
          <w:noProof/>
          <w:szCs w:val="24"/>
        </w:rPr>
        <w:t xml:space="preserve"> </w:t>
      </w:r>
      <w:r w:rsidR="00317DF4" w:rsidRPr="00317DF4">
        <w:rPr>
          <w:rFonts w:cs="Times New Roman"/>
          <w:noProof/>
          <w:szCs w:val="24"/>
        </w:rPr>
        <w:t>mobile robots. Neurocomput 173:1485–1494. https://doi.org/10.1016/j.neucom.2015.09.02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r>
      <w:r w:rsidR="00317DF4" w:rsidRPr="00317DF4">
        <w:rPr>
          <w:rFonts w:cs="Times New Roman"/>
          <w:noProof/>
          <w:szCs w:val="24"/>
        </w:rPr>
        <w:t>Dierks T, Jagannathan S (2009) Neural network control of mobile</w:t>
      </w:r>
      <w:r w:rsidR="00317DF4">
        <w:rPr>
          <w:rFonts w:cs="Times New Roman"/>
          <w:noProof/>
          <w:szCs w:val="24"/>
        </w:rPr>
        <w:t xml:space="preserve"> </w:t>
      </w:r>
      <w:r w:rsidR="00317DF4" w:rsidRPr="00317DF4">
        <w:rPr>
          <w:rFonts w:cs="Times New Roman"/>
          <w:noProof/>
          <w:szCs w:val="24"/>
        </w:rPr>
        <w:t>robot formations using RISE feedback. IEEE Trans Syst Man,</w:t>
      </w:r>
      <w:r w:rsidR="00317DF4">
        <w:rPr>
          <w:rFonts w:cs="Times New Roman"/>
          <w:noProof/>
          <w:szCs w:val="24"/>
        </w:rPr>
        <w:t xml:space="preserve"> </w:t>
      </w:r>
      <w:r w:rsidR="00317DF4" w:rsidRPr="00317DF4">
        <w:rPr>
          <w:rFonts w:cs="Times New Roman"/>
          <w:noProof/>
          <w:szCs w:val="24"/>
        </w:rPr>
        <w:t>Cybern, Part B: Cybern 39(2):332–347.</w:t>
      </w:r>
      <w:r w:rsidR="00317DF4">
        <w:rPr>
          <w:rFonts w:cs="Times New Roman"/>
          <w:noProof/>
          <w:szCs w:val="24"/>
        </w:rPr>
        <w:t xml:space="preserve"> </w:t>
      </w:r>
      <w:r w:rsidR="00317DF4" w:rsidRPr="00317DF4">
        <w:rPr>
          <w:rFonts w:cs="Times New Roman"/>
          <w:noProof/>
          <w:szCs w:val="24"/>
        </w:rPr>
        <w:t>https://doi.org/10.1109/TSMCB.2008.200512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r>
      <w:r w:rsidR="00317DF4" w:rsidRPr="00317DF4">
        <w:rPr>
          <w:rFonts w:cs="Times New Roman"/>
          <w:noProof/>
          <w:szCs w:val="24"/>
        </w:rPr>
        <w:t>Li Z, Yuan W, Chen Y, Ke F, Chu X, Chen CLP (2018) Neuraldynamic</w:t>
      </w:r>
      <w:r w:rsidR="00317DF4">
        <w:rPr>
          <w:rFonts w:cs="Times New Roman"/>
          <w:noProof/>
          <w:szCs w:val="24"/>
        </w:rPr>
        <w:t xml:space="preserve"> </w:t>
      </w:r>
      <w:r w:rsidR="00317DF4" w:rsidRPr="00317DF4">
        <w:rPr>
          <w:rFonts w:cs="Times New Roman"/>
          <w:noProof/>
          <w:szCs w:val="24"/>
        </w:rPr>
        <w:t>optimization-based model predictive control for tracking</w:t>
      </w:r>
      <w:r w:rsidR="00317DF4">
        <w:rPr>
          <w:rFonts w:cs="Times New Roman"/>
          <w:noProof/>
          <w:szCs w:val="24"/>
        </w:rPr>
        <w:t xml:space="preserve"> </w:t>
      </w:r>
      <w:r w:rsidR="00317DF4" w:rsidRPr="00317DF4">
        <w:rPr>
          <w:rFonts w:cs="Times New Roman"/>
          <w:noProof/>
          <w:szCs w:val="24"/>
        </w:rPr>
        <w:t>and formation of nonholonomic multirobot systems. IEEE Trans</w:t>
      </w:r>
      <w:r w:rsidR="00317DF4">
        <w:rPr>
          <w:rFonts w:cs="Times New Roman"/>
          <w:noProof/>
          <w:szCs w:val="24"/>
        </w:rPr>
        <w:t xml:space="preserve"> </w:t>
      </w:r>
      <w:r w:rsidR="00317DF4" w:rsidRPr="00317DF4">
        <w:rPr>
          <w:rFonts w:cs="Times New Roman"/>
          <w:noProof/>
          <w:szCs w:val="24"/>
        </w:rPr>
        <w:t>Neural Netw Learn Syst 29(12):6113–6122. https://doi.org/10.1109/TNNLS.2018.281812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r>
      <w:r w:rsidR="00317DF4" w:rsidRPr="00317DF4">
        <w:rPr>
          <w:rFonts w:cs="Times New Roman"/>
          <w:noProof/>
          <w:szCs w:val="24"/>
        </w:rPr>
        <w:t>Dong W, Farrell JA (2009) Decentralized cooperative control of</w:t>
      </w:r>
      <w:r w:rsidR="00317DF4">
        <w:rPr>
          <w:rFonts w:cs="Times New Roman"/>
          <w:noProof/>
          <w:szCs w:val="24"/>
        </w:rPr>
        <w:t xml:space="preserve"> </w:t>
      </w:r>
      <w:r w:rsidR="00317DF4" w:rsidRPr="00317DF4">
        <w:rPr>
          <w:rFonts w:cs="Times New Roman"/>
          <w:noProof/>
          <w:szCs w:val="24"/>
        </w:rPr>
        <w:t xml:space="preserve">multiple nonholonomic </w:t>
      </w:r>
      <w:r w:rsidR="00317DF4" w:rsidRPr="00317DF4">
        <w:rPr>
          <w:rFonts w:cs="Times New Roman"/>
          <w:noProof/>
          <w:szCs w:val="24"/>
        </w:rPr>
        <w:lastRenderedPageBreak/>
        <w:t>dynamic systems with uncertainty.</w:t>
      </w:r>
      <w:r w:rsidR="00317DF4">
        <w:rPr>
          <w:rFonts w:cs="Times New Roman"/>
          <w:noProof/>
          <w:szCs w:val="24"/>
        </w:rPr>
        <w:t xml:space="preserve"> </w:t>
      </w:r>
      <w:r w:rsidR="00317DF4" w:rsidRPr="00317DF4">
        <w:rPr>
          <w:rFonts w:cs="Times New Roman"/>
          <w:noProof/>
          <w:szCs w:val="24"/>
        </w:rPr>
        <w:t>Automatica 45(3):706–710. https://doi.org/10.1016/j.automatica.2008.09.015</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r>
      <w:r w:rsidR="00317DF4" w:rsidRPr="00317DF4">
        <w:rPr>
          <w:rFonts w:cs="Times New Roman"/>
          <w:noProof/>
          <w:szCs w:val="24"/>
        </w:rPr>
        <w:t>Wu H-M, Karkoub M, Hwang C-L (2015) Mixed fuzzy slidingmode</w:t>
      </w:r>
      <w:r w:rsidR="00317DF4">
        <w:rPr>
          <w:rFonts w:cs="Times New Roman"/>
          <w:noProof/>
          <w:szCs w:val="24"/>
        </w:rPr>
        <w:t xml:space="preserve"> </w:t>
      </w:r>
      <w:r w:rsidR="00317DF4" w:rsidRPr="00317DF4">
        <w:rPr>
          <w:rFonts w:cs="Times New Roman"/>
          <w:noProof/>
          <w:szCs w:val="24"/>
        </w:rPr>
        <w:t>tracking with backstepping formation control for multinonholonomic</w:t>
      </w:r>
      <w:r w:rsidR="00317DF4">
        <w:rPr>
          <w:rFonts w:cs="Times New Roman"/>
          <w:noProof/>
          <w:szCs w:val="24"/>
        </w:rPr>
        <w:t xml:space="preserve"> </w:t>
      </w:r>
      <w:r w:rsidR="00317DF4" w:rsidRPr="00317DF4">
        <w:rPr>
          <w:rFonts w:cs="Times New Roman"/>
          <w:noProof/>
          <w:szCs w:val="24"/>
        </w:rPr>
        <w:t>mobile robots subject to uncertainties: category</w:t>
      </w:r>
      <w:r w:rsidR="00317DF4">
        <w:rPr>
          <w:rFonts w:cs="Times New Roman"/>
          <w:noProof/>
          <w:szCs w:val="24"/>
        </w:rPr>
        <w:t xml:space="preserve"> </w:t>
      </w:r>
      <w:r w:rsidR="00317DF4" w:rsidRPr="00317DF4">
        <w:rPr>
          <w:rFonts w:cs="Times New Roman"/>
          <w:noProof/>
          <w:szCs w:val="24"/>
        </w:rPr>
        <w:t>(3), (5). J Intell Robot Syst: Theory Appl 79(1):73–86. https://doi.org/10.1007/s10846-014-0131-9</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r>
      <w:r w:rsidR="00317DF4" w:rsidRPr="00317DF4">
        <w:rPr>
          <w:rFonts w:cs="Times New Roman"/>
          <w:noProof/>
          <w:szCs w:val="24"/>
        </w:rPr>
        <w:t>Cheng Y, Jia R, Du H, Wen G, Zhu W (2018) Robust finite-time</w:t>
      </w:r>
      <w:r w:rsidR="00317DF4">
        <w:rPr>
          <w:rFonts w:cs="Times New Roman"/>
          <w:noProof/>
          <w:szCs w:val="24"/>
        </w:rPr>
        <w:t xml:space="preserve"> </w:t>
      </w:r>
      <w:r w:rsidR="00317DF4" w:rsidRPr="00317DF4">
        <w:rPr>
          <w:rFonts w:cs="Times New Roman"/>
          <w:noProof/>
          <w:szCs w:val="24"/>
        </w:rPr>
        <w:t>consensus formation control for multiple nonholonomic wheeled</w:t>
      </w:r>
      <w:r w:rsidR="00317DF4">
        <w:rPr>
          <w:rFonts w:cs="Times New Roman"/>
          <w:noProof/>
          <w:szCs w:val="24"/>
        </w:rPr>
        <w:t xml:space="preserve"> </w:t>
      </w:r>
      <w:r w:rsidR="00317DF4" w:rsidRPr="00317DF4">
        <w:rPr>
          <w:rFonts w:cs="Times New Roman"/>
          <w:noProof/>
          <w:szCs w:val="24"/>
        </w:rPr>
        <w:t>mobile robots via output feedback. Int J Robust Nonlinear Control</w:t>
      </w:r>
      <w:r w:rsidR="00317DF4">
        <w:rPr>
          <w:rFonts w:cs="Times New Roman"/>
          <w:noProof/>
          <w:szCs w:val="24"/>
        </w:rPr>
        <w:t xml:space="preserve"> </w:t>
      </w:r>
      <w:r w:rsidR="00317DF4" w:rsidRPr="00317DF4">
        <w:rPr>
          <w:rFonts w:cs="Times New Roman"/>
          <w:noProof/>
          <w:szCs w:val="24"/>
        </w:rPr>
        <w:t>28(6):2082–2096. https://doi.org/10.1002/rnc.400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r>
      <w:r w:rsidR="00317DF4" w:rsidRPr="00317DF4">
        <w:rPr>
          <w:rFonts w:cs="Times New Roman"/>
          <w:noProof/>
          <w:szCs w:val="24"/>
        </w:rPr>
        <w:t>Do KD, Pan J (2007) Nonlinear formation control of unicycletype</w:t>
      </w:r>
      <w:r w:rsidR="00317DF4">
        <w:rPr>
          <w:rFonts w:cs="Times New Roman"/>
          <w:noProof/>
          <w:szCs w:val="24"/>
        </w:rPr>
        <w:t xml:space="preserve"> </w:t>
      </w:r>
      <w:r w:rsidR="00317DF4" w:rsidRPr="00317DF4">
        <w:rPr>
          <w:rFonts w:cs="Times New Roman"/>
          <w:noProof/>
          <w:szCs w:val="24"/>
        </w:rPr>
        <w:t>mobile robots. Robot Auton Syst 55(3):191–204. https://doi.org/10.1016/j.robot.2006.09.001</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r>
      <w:r w:rsidR="00317DF4" w:rsidRPr="00317DF4">
        <w:rPr>
          <w:rFonts w:cs="Times New Roman"/>
          <w:noProof/>
          <w:szCs w:val="24"/>
        </w:rPr>
        <w:t>Wang G, Wang C, Du Q, Li L, Dong W (2016) Distributed</w:t>
      </w:r>
      <w:r w:rsidR="00317DF4">
        <w:rPr>
          <w:rFonts w:cs="Times New Roman"/>
          <w:noProof/>
          <w:szCs w:val="24"/>
        </w:rPr>
        <w:t xml:space="preserve"> </w:t>
      </w:r>
      <w:r w:rsidR="00317DF4" w:rsidRPr="00317DF4">
        <w:rPr>
          <w:rFonts w:cs="Times New Roman"/>
          <w:noProof/>
          <w:szCs w:val="24"/>
        </w:rPr>
        <w:t>cooperative control of multiple nonholonomic mobile robots.</w:t>
      </w:r>
      <w:r w:rsidR="00317DF4">
        <w:rPr>
          <w:rFonts w:cs="Times New Roman"/>
          <w:noProof/>
          <w:szCs w:val="24"/>
        </w:rPr>
        <w:t xml:space="preserve"> </w:t>
      </w:r>
      <w:r w:rsidR="00317DF4" w:rsidRPr="00317DF4">
        <w:rPr>
          <w:rFonts w:cs="Times New Roman"/>
          <w:noProof/>
          <w:szCs w:val="24"/>
        </w:rPr>
        <w:t>J Intell Robot Syst: Theory Appl 83(3–4):525–541. https://doi.org/10.1007/s10846-015-0316-x</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r>
      <w:r w:rsidR="004944EA" w:rsidRPr="004944EA">
        <w:rPr>
          <w:rFonts w:cs="Times New Roman"/>
          <w:noProof/>
          <w:szCs w:val="24"/>
        </w:rPr>
        <w:t>Dierks T, Jagannathan S Control of nonholonomic mobile robot</w:t>
      </w:r>
      <w:r w:rsidR="004944EA">
        <w:rPr>
          <w:rFonts w:cs="Times New Roman"/>
          <w:noProof/>
          <w:szCs w:val="24"/>
        </w:rPr>
        <w:t xml:space="preserve"> </w:t>
      </w:r>
      <w:r w:rsidR="004944EA" w:rsidRPr="004944EA">
        <w:rPr>
          <w:rFonts w:cs="Times New Roman"/>
          <w:noProof/>
          <w:szCs w:val="24"/>
        </w:rPr>
        <w:t>formations: Backstepping kinematics into dynamics. In: 16</w:t>
      </w:r>
      <w:r w:rsidR="004944EA" w:rsidRPr="004944EA">
        <w:rPr>
          <w:rFonts w:cs="Times New Roman"/>
          <w:noProof/>
          <w:szCs w:val="24"/>
          <w:vertAlign w:val="superscript"/>
        </w:rPr>
        <w:t>th</w:t>
      </w:r>
      <w:r w:rsidR="004944EA">
        <w:rPr>
          <w:rFonts w:cs="Times New Roman"/>
          <w:noProof/>
          <w:szCs w:val="24"/>
        </w:rPr>
        <w:t xml:space="preserve"> </w:t>
      </w:r>
      <w:r w:rsidR="004944EA" w:rsidRPr="004944EA">
        <w:rPr>
          <w:rFonts w:cs="Times New Roman"/>
          <w:noProof/>
          <w:szCs w:val="24"/>
        </w:rPr>
        <w:t>IEEE International Conference on Control Applications, CCA</w:t>
      </w:r>
      <w:r w:rsidR="004944EA">
        <w:rPr>
          <w:rFonts w:cs="Times New Roman"/>
          <w:noProof/>
          <w:szCs w:val="24"/>
        </w:rPr>
        <w:t xml:space="preserve"> </w:t>
      </w:r>
      <w:r w:rsidR="004944EA" w:rsidRPr="004944EA">
        <w:rPr>
          <w:rFonts w:cs="Times New Roman"/>
          <w:noProof/>
          <w:szCs w:val="24"/>
        </w:rPr>
        <w:t>2007. Part of IEEE Multi-conference on Systems and Control,</w:t>
      </w:r>
      <w:r w:rsidR="004944EA">
        <w:rPr>
          <w:rFonts w:cs="Times New Roman"/>
          <w:noProof/>
          <w:szCs w:val="24"/>
        </w:rPr>
        <w:t xml:space="preserve"> </w:t>
      </w:r>
      <w:r w:rsidR="004944EA" w:rsidRPr="004944EA">
        <w:rPr>
          <w:rFonts w:cs="Times New Roman"/>
          <w:noProof/>
          <w:szCs w:val="24"/>
        </w:rPr>
        <w:t>October 1, 2007 - October 3, 2007, Singapore, 2007. Proceedings</w:t>
      </w:r>
      <w:r w:rsidR="004944EA">
        <w:rPr>
          <w:rFonts w:cs="Times New Roman"/>
          <w:noProof/>
          <w:szCs w:val="24"/>
        </w:rPr>
        <w:t xml:space="preserve"> </w:t>
      </w:r>
      <w:r w:rsidR="004944EA" w:rsidRPr="004944EA">
        <w:rPr>
          <w:rFonts w:cs="Times New Roman"/>
          <w:noProof/>
          <w:szCs w:val="24"/>
        </w:rPr>
        <w:t>of the IEEE International Conference on Control Applications.</w:t>
      </w:r>
      <w:r w:rsidR="004944EA">
        <w:rPr>
          <w:rFonts w:cs="Times New Roman"/>
          <w:noProof/>
          <w:szCs w:val="24"/>
        </w:rPr>
        <w:t xml:space="preserve"> </w:t>
      </w:r>
      <w:r w:rsidR="004944EA" w:rsidRPr="004944EA">
        <w:rPr>
          <w:rFonts w:cs="Times New Roman"/>
          <w:noProof/>
          <w:szCs w:val="24"/>
        </w:rPr>
        <w:t>Institute of Electrical and Electronics Engineers Inc., pp 94-99.</w:t>
      </w:r>
      <w:r w:rsidR="004944EA">
        <w:rPr>
          <w:rFonts w:cs="Times New Roman"/>
          <w:noProof/>
          <w:szCs w:val="24"/>
        </w:rPr>
        <w:t xml:space="preserve"> </w:t>
      </w:r>
      <w:r w:rsidR="004944EA" w:rsidRPr="004944EA">
        <w:rPr>
          <w:rFonts w:cs="Times New Roman"/>
          <w:noProof/>
          <w:szCs w:val="24"/>
        </w:rPr>
        <w:t>https://doi.org/10.1109/CCA.2007.4389212</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r>
      <w:r w:rsidR="004944EA" w:rsidRPr="004944EA">
        <w:rPr>
          <w:rFonts w:cs="Times New Roman"/>
          <w:noProof/>
          <w:szCs w:val="24"/>
        </w:rPr>
        <w:t>Dierks T, Jagannathan S (2009) Asymptotic adaptive neural</w:t>
      </w:r>
      <w:r w:rsidR="004944EA">
        <w:rPr>
          <w:rFonts w:cs="Times New Roman"/>
          <w:noProof/>
          <w:szCs w:val="24"/>
        </w:rPr>
        <w:t xml:space="preserve"> </w:t>
      </w:r>
      <w:r w:rsidR="004944EA" w:rsidRPr="004944EA">
        <w:rPr>
          <w:rFonts w:cs="Times New Roman"/>
          <w:noProof/>
          <w:szCs w:val="24"/>
        </w:rPr>
        <w:t>network tracking control of nonholonomic mobile robot formations.</w:t>
      </w:r>
      <w:r w:rsidR="004944EA">
        <w:rPr>
          <w:rFonts w:cs="Times New Roman"/>
          <w:noProof/>
          <w:szCs w:val="24"/>
        </w:rPr>
        <w:t xml:space="preserve"> </w:t>
      </w:r>
      <w:r w:rsidR="004944EA" w:rsidRPr="004944EA">
        <w:rPr>
          <w:rFonts w:cs="Times New Roman"/>
          <w:noProof/>
          <w:szCs w:val="24"/>
        </w:rPr>
        <w:t>J Intell Robot Syst: Theory Appl 56(1–2):153–176. https://doi.org/10.1007/s10846-009-9336-8</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r>
      <w:r w:rsidR="004944EA" w:rsidRPr="004944EA">
        <w:rPr>
          <w:rFonts w:cs="Times New Roman"/>
          <w:noProof/>
          <w:szCs w:val="24"/>
        </w:rPr>
        <w:t>Peng Z, Wen G, Yang S, Rahmani A (2016) Distributed consensus-based formation control for nonholonomic wheeled</w:t>
      </w:r>
      <w:r w:rsidR="004944EA">
        <w:rPr>
          <w:rFonts w:cs="Times New Roman"/>
          <w:noProof/>
          <w:szCs w:val="24"/>
        </w:rPr>
        <w:t xml:space="preserve"> </w:t>
      </w:r>
      <w:r w:rsidR="004944EA" w:rsidRPr="004944EA">
        <w:rPr>
          <w:rFonts w:cs="Times New Roman"/>
          <w:noProof/>
          <w:szCs w:val="24"/>
        </w:rPr>
        <w:t>mobile robots using adaptive neural network. Nonlinear Dyn</w:t>
      </w:r>
      <w:r w:rsidR="004944EA">
        <w:rPr>
          <w:rFonts w:cs="Times New Roman"/>
          <w:noProof/>
          <w:szCs w:val="24"/>
        </w:rPr>
        <w:t xml:space="preserve"> </w:t>
      </w:r>
      <w:r w:rsidR="004944EA" w:rsidRPr="004944EA">
        <w:rPr>
          <w:rFonts w:cs="Times New Roman"/>
          <w:noProof/>
          <w:szCs w:val="24"/>
        </w:rPr>
        <w:t>86(1):605–622. https://doi.org/10.1007/s11071-016-2910-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r>
      <w:r w:rsidR="004944EA" w:rsidRPr="004944EA">
        <w:rPr>
          <w:rFonts w:cs="Times New Roman"/>
          <w:noProof/>
          <w:szCs w:val="24"/>
        </w:rPr>
        <w:t>Shojaei K (2017) Neural adaptive output feedback formation</w:t>
      </w:r>
      <w:r w:rsidR="004944EA">
        <w:rPr>
          <w:rFonts w:cs="Times New Roman"/>
          <w:noProof/>
          <w:szCs w:val="24"/>
        </w:rPr>
        <w:t xml:space="preserve"> </w:t>
      </w:r>
      <w:r w:rsidR="004944EA" w:rsidRPr="004944EA">
        <w:rPr>
          <w:rFonts w:cs="Times New Roman"/>
          <w:noProof/>
          <w:szCs w:val="24"/>
        </w:rPr>
        <w:t>control of type (m, s) wheeled mobile robots. IET Control Theory</w:t>
      </w:r>
      <w:r w:rsidR="004944EA">
        <w:rPr>
          <w:rFonts w:cs="Times New Roman"/>
          <w:noProof/>
          <w:szCs w:val="24"/>
        </w:rPr>
        <w:t xml:space="preserve"> </w:t>
      </w:r>
      <w:r w:rsidR="004944EA" w:rsidRPr="004944EA">
        <w:rPr>
          <w:rFonts w:cs="Times New Roman"/>
          <w:noProof/>
          <w:szCs w:val="24"/>
        </w:rPr>
        <w:t>Appl 11(4):504–515. https://doi.org/10.1049/iet-cta.2016.095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r>
      <w:r w:rsidR="004944EA" w:rsidRPr="004944EA">
        <w:rPr>
          <w:rFonts w:cs="Times New Roman"/>
          <w:noProof/>
          <w:szCs w:val="24"/>
        </w:rPr>
        <w:t>Wang C, Hill DJ (2006) Learning from neural control. IEEE</w:t>
      </w:r>
      <w:r w:rsidR="004944EA">
        <w:rPr>
          <w:rFonts w:cs="Times New Roman"/>
          <w:noProof/>
          <w:szCs w:val="24"/>
        </w:rPr>
        <w:t xml:space="preserve"> </w:t>
      </w:r>
      <w:r w:rsidR="004944EA" w:rsidRPr="004944EA">
        <w:rPr>
          <w:rFonts w:cs="Times New Roman"/>
          <w:noProof/>
          <w:szCs w:val="24"/>
        </w:rPr>
        <w:t>Trans Neural Netw 17(1):130–146. https://doi.org/10.1109/TNN.2005.860843</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r>
      <w:r w:rsidR="004944EA" w:rsidRPr="004944EA">
        <w:rPr>
          <w:rFonts w:cs="Times New Roman"/>
          <w:noProof/>
          <w:szCs w:val="24"/>
        </w:rPr>
        <w:t>Wu Y, Wang C (2014) Adaptive neural control and learning of</w:t>
      </w:r>
      <w:r w:rsidR="004944EA">
        <w:rPr>
          <w:rFonts w:cs="Times New Roman"/>
          <w:noProof/>
          <w:szCs w:val="24"/>
        </w:rPr>
        <w:t xml:space="preserve"> </w:t>
      </w:r>
      <w:r w:rsidR="004944EA" w:rsidRPr="004944EA">
        <w:rPr>
          <w:rFonts w:cs="Times New Roman"/>
          <w:noProof/>
          <w:szCs w:val="24"/>
        </w:rPr>
        <w:t>affine nonlinear systems. Neural Comput Appl 25(2):309–319.</w:t>
      </w:r>
      <w:r w:rsidR="004944EA">
        <w:rPr>
          <w:rFonts w:cs="Times New Roman"/>
          <w:noProof/>
          <w:szCs w:val="24"/>
        </w:rPr>
        <w:t xml:space="preserve"> </w:t>
      </w:r>
      <w:r w:rsidR="004944EA" w:rsidRPr="004944EA">
        <w:rPr>
          <w:rFonts w:cs="Times New Roman"/>
          <w:noProof/>
          <w:szCs w:val="24"/>
        </w:rPr>
        <w:t>https://doi.org/10.1007/s00521-013-1488-6</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r>
      <w:r w:rsidR="004944EA" w:rsidRPr="004944EA">
        <w:rPr>
          <w:rFonts w:cs="Times New Roman"/>
          <w:noProof/>
          <w:szCs w:val="24"/>
        </w:rPr>
        <w:t>Dai S-L, Wang C, Wang M (2014) Dynamic learning from</w:t>
      </w:r>
      <w:r w:rsidR="004944EA">
        <w:rPr>
          <w:rFonts w:cs="Times New Roman"/>
          <w:noProof/>
          <w:szCs w:val="24"/>
        </w:rPr>
        <w:t xml:space="preserve"> </w:t>
      </w:r>
      <w:r w:rsidR="004944EA" w:rsidRPr="004944EA">
        <w:rPr>
          <w:rFonts w:cs="Times New Roman"/>
          <w:noProof/>
          <w:szCs w:val="24"/>
        </w:rPr>
        <w:t>adaptive neural network control of a class of nonaffine nonlinear</w:t>
      </w:r>
      <w:r w:rsidR="004944EA">
        <w:rPr>
          <w:rFonts w:cs="Times New Roman"/>
          <w:noProof/>
          <w:szCs w:val="24"/>
        </w:rPr>
        <w:t xml:space="preserve"> </w:t>
      </w:r>
      <w:r w:rsidR="004944EA" w:rsidRPr="004944EA">
        <w:rPr>
          <w:rFonts w:cs="Times New Roman"/>
          <w:noProof/>
          <w:szCs w:val="24"/>
        </w:rPr>
        <w:t>systems. IEEE Trans Neural Netw Learn Syst 25(1):111–123.</w:t>
      </w:r>
      <w:r w:rsidR="004944EA">
        <w:rPr>
          <w:rFonts w:cs="Times New Roman"/>
          <w:noProof/>
          <w:szCs w:val="24"/>
        </w:rPr>
        <w:t xml:space="preserve"> </w:t>
      </w:r>
      <w:r w:rsidR="004944EA" w:rsidRPr="004944EA">
        <w:rPr>
          <w:rFonts w:cs="Times New Roman"/>
          <w:noProof/>
          <w:szCs w:val="24"/>
        </w:rPr>
        <w:t>https://doi.org/10.1109/TNNLS.2013.2257843</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r>
      <w:r w:rsidR="004944EA" w:rsidRPr="004944EA">
        <w:rPr>
          <w:rFonts w:cs="Times New Roman"/>
          <w:noProof/>
          <w:szCs w:val="24"/>
        </w:rPr>
        <w:t>Wang M, Wang C, Shi P, Liu X (2016) Dynamic learning from</w:t>
      </w:r>
      <w:r w:rsidR="004944EA">
        <w:rPr>
          <w:rFonts w:cs="Times New Roman"/>
          <w:noProof/>
          <w:szCs w:val="24"/>
        </w:rPr>
        <w:t xml:space="preserve"> </w:t>
      </w:r>
      <w:r w:rsidR="004944EA" w:rsidRPr="004944EA">
        <w:rPr>
          <w:rFonts w:cs="Times New Roman"/>
          <w:noProof/>
          <w:szCs w:val="24"/>
        </w:rPr>
        <w:t>neural control for strict-feedback systems with guaranteed predefined</w:t>
      </w:r>
      <w:r w:rsidR="004944EA">
        <w:rPr>
          <w:rFonts w:cs="Times New Roman"/>
          <w:noProof/>
          <w:szCs w:val="24"/>
        </w:rPr>
        <w:t xml:space="preserve"> </w:t>
      </w:r>
      <w:r w:rsidR="004944EA" w:rsidRPr="004944EA">
        <w:rPr>
          <w:rFonts w:cs="Times New Roman"/>
          <w:noProof/>
          <w:szCs w:val="24"/>
        </w:rPr>
        <w:t>performance. IEEE Trans Neural Netw Learn Syst</w:t>
      </w:r>
      <w:r w:rsidR="004944EA">
        <w:rPr>
          <w:rFonts w:cs="Times New Roman"/>
          <w:noProof/>
          <w:szCs w:val="24"/>
        </w:rPr>
        <w:t xml:space="preserve"> </w:t>
      </w:r>
      <w:r w:rsidR="004944EA" w:rsidRPr="004944EA">
        <w:rPr>
          <w:rFonts w:cs="Times New Roman"/>
          <w:noProof/>
          <w:szCs w:val="24"/>
        </w:rPr>
        <w:t>27(12):2564–2576. https://doi.org/10.1109/TNNLS.2015.249662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r>
      <w:r w:rsidR="004944EA" w:rsidRPr="004944EA">
        <w:rPr>
          <w:rFonts w:cs="Times New Roman"/>
          <w:noProof/>
          <w:szCs w:val="24"/>
        </w:rPr>
        <w:t>Chen W, Hua S, Zhang H (2015) Consensus-based distributed</w:t>
      </w:r>
      <w:r w:rsidR="004944EA">
        <w:rPr>
          <w:rFonts w:cs="Times New Roman"/>
          <w:noProof/>
          <w:szCs w:val="24"/>
        </w:rPr>
        <w:t xml:space="preserve"> </w:t>
      </w:r>
      <w:r w:rsidR="004944EA" w:rsidRPr="004944EA">
        <w:rPr>
          <w:rFonts w:cs="Times New Roman"/>
          <w:noProof/>
          <w:szCs w:val="24"/>
        </w:rPr>
        <w:t>cooperative learning from closed-loop neural control systems.</w:t>
      </w:r>
      <w:r w:rsidR="004944EA">
        <w:rPr>
          <w:rFonts w:cs="Times New Roman"/>
          <w:noProof/>
          <w:szCs w:val="24"/>
        </w:rPr>
        <w:t xml:space="preserve"> </w:t>
      </w:r>
      <w:r w:rsidR="004944EA" w:rsidRPr="004944EA">
        <w:rPr>
          <w:rFonts w:cs="Times New Roman"/>
          <w:noProof/>
          <w:szCs w:val="24"/>
        </w:rPr>
        <w:t>IEEE Trans Neural Netw Learn Syst 26(2):331–345. https://doi.org/10.1109/TNNLS.2014.2315535</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8]</w:t>
      </w:r>
      <w:r w:rsidRPr="00F27BBF">
        <w:rPr>
          <w:rFonts w:cs="Times New Roman"/>
          <w:noProof/>
          <w:szCs w:val="24"/>
        </w:rPr>
        <w:tab/>
      </w:r>
      <w:r w:rsidR="004944EA" w:rsidRPr="004944EA">
        <w:rPr>
          <w:rFonts w:cs="Times New Roman"/>
          <w:noProof/>
          <w:szCs w:val="24"/>
        </w:rPr>
        <w:t>Yang H, Guo M, Xia Y, Cheng L (2018) Trajectory tracking for</w:t>
      </w:r>
      <w:r w:rsidR="004944EA">
        <w:rPr>
          <w:rFonts w:cs="Times New Roman"/>
          <w:noProof/>
          <w:szCs w:val="24"/>
        </w:rPr>
        <w:t xml:space="preserve"> </w:t>
      </w:r>
      <w:r w:rsidR="004944EA" w:rsidRPr="004944EA">
        <w:rPr>
          <w:rFonts w:cs="Times New Roman"/>
          <w:noProof/>
          <w:szCs w:val="24"/>
        </w:rPr>
        <w:t xml:space="preserve">wheeled mobile robots </w:t>
      </w:r>
      <w:r w:rsidR="004944EA" w:rsidRPr="004944EA">
        <w:rPr>
          <w:rFonts w:cs="Times New Roman"/>
          <w:noProof/>
          <w:szCs w:val="24"/>
        </w:rPr>
        <w:lastRenderedPageBreak/>
        <w:t>via model predictive control with softening</w:t>
      </w:r>
      <w:r w:rsidR="004944EA">
        <w:rPr>
          <w:rFonts w:cs="Times New Roman"/>
          <w:noProof/>
          <w:szCs w:val="24"/>
        </w:rPr>
        <w:t xml:space="preserve"> </w:t>
      </w:r>
      <w:r w:rsidR="004944EA" w:rsidRPr="004944EA">
        <w:rPr>
          <w:rFonts w:cs="Times New Roman"/>
          <w:noProof/>
          <w:szCs w:val="24"/>
        </w:rPr>
        <w:t>constraints. IET Control Theory Appl 12(2):206–214.https://doi.org/10.1049/iet-cta.2017.0395</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r>
      <w:r w:rsidR="004944EA" w:rsidRPr="004944EA">
        <w:rPr>
          <w:rFonts w:cs="Times New Roman"/>
          <w:noProof/>
          <w:szCs w:val="24"/>
        </w:rPr>
        <w:t>Zamani MR, Rahmani Z, Rezaie B (2020) A novel model predictive</w:t>
      </w:r>
      <w:r w:rsidR="004944EA">
        <w:rPr>
          <w:rFonts w:cs="Times New Roman"/>
          <w:noProof/>
          <w:szCs w:val="24"/>
        </w:rPr>
        <w:t xml:space="preserve"> </w:t>
      </w:r>
      <w:r w:rsidR="004944EA" w:rsidRPr="004944EA">
        <w:rPr>
          <w:rFonts w:cs="Times New Roman"/>
          <w:noProof/>
          <w:szCs w:val="24"/>
        </w:rPr>
        <w:t>control strategy for constrained and unconstrained systems</w:t>
      </w:r>
      <w:r w:rsidR="004944EA">
        <w:rPr>
          <w:rFonts w:cs="Times New Roman"/>
          <w:noProof/>
          <w:szCs w:val="24"/>
        </w:rPr>
        <w:t xml:space="preserve"> </w:t>
      </w:r>
      <w:r w:rsidR="004944EA" w:rsidRPr="004944EA">
        <w:rPr>
          <w:rFonts w:cs="Times New Roman"/>
          <w:noProof/>
          <w:szCs w:val="24"/>
        </w:rPr>
        <w:t>in presence of disturbance. IMA J Math Control Inf</w:t>
      </w:r>
      <w:r w:rsidR="004944EA">
        <w:rPr>
          <w:rFonts w:cs="Times New Roman"/>
          <w:noProof/>
          <w:szCs w:val="24"/>
        </w:rPr>
        <w:t xml:space="preserve"> </w:t>
      </w:r>
      <w:r w:rsidR="004944EA" w:rsidRPr="004944EA">
        <w:rPr>
          <w:rFonts w:cs="Times New Roman"/>
          <w:noProof/>
          <w:szCs w:val="24"/>
        </w:rPr>
        <w:t>37(1):208–225. https://doi.org/10.1093/imamci/dny046</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r>
      <w:r w:rsidR="004944EA" w:rsidRPr="004944EA">
        <w:rPr>
          <w:rFonts w:cs="Times New Roman"/>
          <w:noProof/>
          <w:szCs w:val="24"/>
        </w:rPr>
        <w:t>Wu Y, Huang R, Li X, Liu S (2019) Adaptive neural network</w:t>
      </w:r>
      <w:r w:rsidR="004944EA">
        <w:rPr>
          <w:rFonts w:cs="Times New Roman"/>
          <w:noProof/>
          <w:szCs w:val="24"/>
        </w:rPr>
        <w:t xml:space="preserve"> </w:t>
      </w:r>
      <w:r w:rsidR="004944EA" w:rsidRPr="004944EA">
        <w:rPr>
          <w:rFonts w:cs="Times New Roman"/>
          <w:noProof/>
          <w:szCs w:val="24"/>
        </w:rPr>
        <w:t>control of uncertain robotic manipulators with external disturbance</w:t>
      </w:r>
      <w:r w:rsidR="004944EA">
        <w:rPr>
          <w:rFonts w:cs="Times New Roman"/>
          <w:noProof/>
          <w:szCs w:val="24"/>
        </w:rPr>
        <w:t xml:space="preserve"> </w:t>
      </w:r>
      <w:r w:rsidR="004944EA" w:rsidRPr="004944EA">
        <w:rPr>
          <w:rFonts w:cs="Times New Roman"/>
          <w:noProof/>
          <w:szCs w:val="24"/>
        </w:rPr>
        <w:t>and time-varying output constraints. Neurocomput</w:t>
      </w:r>
      <w:r w:rsidR="004944EA">
        <w:rPr>
          <w:rFonts w:cs="Times New Roman"/>
          <w:noProof/>
          <w:szCs w:val="24"/>
        </w:rPr>
        <w:t xml:space="preserve"> </w:t>
      </w:r>
      <w:r w:rsidR="004944EA" w:rsidRPr="004944EA">
        <w:rPr>
          <w:rFonts w:cs="Times New Roman"/>
          <w:noProof/>
          <w:szCs w:val="24"/>
        </w:rPr>
        <w:t>323:108–116. https://doi.org/10.1016/j.neucom.2018.09.07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r>
      <w:r w:rsidR="004944EA" w:rsidRPr="004944EA">
        <w:rPr>
          <w:rFonts w:cs="Times New Roman"/>
          <w:noProof/>
          <w:szCs w:val="24"/>
        </w:rPr>
        <w:t>He W, Huang H, Ge SS (2017) Adaptive neural network control</w:t>
      </w:r>
      <w:r w:rsidR="004944EA">
        <w:rPr>
          <w:rFonts w:cs="Times New Roman"/>
          <w:noProof/>
          <w:szCs w:val="24"/>
        </w:rPr>
        <w:t xml:space="preserve"> </w:t>
      </w:r>
      <w:r w:rsidR="004944EA" w:rsidRPr="004944EA">
        <w:rPr>
          <w:rFonts w:cs="Times New Roman"/>
          <w:noProof/>
          <w:szCs w:val="24"/>
        </w:rPr>
        <w:t>of a robotic manipulator with time-varying output constraints.</w:t>
      </w:r>
      <w:r w:rsidR="004944EA">
        <w:rPr>
          <w:rFonts w:cs="Times New Roman"/>
          <w:noProof/>
          <w:szCs w:val="24"/>
        </w:rPr>
        <w:t xml:space="preserve"> </w:t>
      </w:r>
      <w:r w:rsidR="004944EA" w:rsidRPr="004944EA">
        <w:rPr>
          <w:rFonts w:cs="Times New Roman"/>
          <w:noProof/>
          <w:szCs w:val="24"/>
        </w:rPr>
        <w:t>IEEE Trans Cybern 47(10):3136–3147. https://doi.org/10.1109/</w:t>
      </w:r>
      <w:r w:rsidR="004944EA">
        <w:rPr>
          <w:rFonts w:cs="Times New Roman"/>
          <w:noProof/>
          <w:szCs w:val="24"/>
        </w:rPr>
        <w:t xml:space="preserve"> </w:t>
      </w:r>
      <w:r w:rsidR="004944EA" w:rsidRPr="004944EA">
        <w:rPr>
          <w:rFonts w:cs="Times New Roman"/>
          <w:noProof/>
          <w:szCs w:val="24"/>
        </w:rPr>
        <w:t>TCYB.2017.2711961</w:t>
      </w:r>
    </w:p>
    <w:p w:rsidR="008226AD" w:rsidRDefault="00F27BBF" w:rsidP="004944EA">
      <w:pPr>
        <w:widowControl w:val="0"/>
        <w:autoSpaceDE w:val="0"/>
        <w:autoSpaceDN w:val="0"/>
        <w:adjustRightInd w:val="0"/>
        <w:spacing w:line="240" w:lineRule="auto"/>
        <w:ind w:left="640" w:hanging="640"/>
        <w:rPr>
          <w:rFonts w:cs="Times New Roman"/>
          <w:noProof/>
          <w:szCs w:val="24"/>
          <w:rtl/>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r w:rsidR="004944EA">
        <w:rPr>
          <w:rFonts w:cs="Times New Roman"/>
          <w:noProof/>
          <w:szCs w:val="24"/>
        </w:rPr>
        <w:t xml:space="preserve"> </w:t>
      </w:r>
      <w:r w:rsidR="008226AD" w:rsidRPr="008226AD">
        <w:rPr>
          <w:rFonts w:cs="Times New Roman"/>
          <w:noProof/>
          <w:szCs w:val="24"/>
        </w:rPr>
        <w:t>the control of output-constrained nonlinear systems. Automatica</w:t>
      </w:r>
      <w:r w:rsidR="004944EA">
        <w:rPr>
          <w:rFonts w:cs="Times New Roman"/>
          <w:noProof/>
          <w:szCs w:val="24"/>
        </w:rPr>
        <w:t xml:space="preserve"> </w:t>
      </w:r>
      <w:r w:rsidR="008226AD" w:rsidRPr="008226AD">
        <w:rPr>
          <w:rFonts w:cs="Times New Roman"/>
          <w:noProof/>
          <w:szCs w:val="24"/>
        </w:rPr>
        <w:t>45(4):918–927. https://doi.org/10.1016/j.automatica.2008.11.017</w:t>
      </w:r>
    </w:p>
    <w:p w:rsid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r>
      <w:r w:rsidR="004944EA" w:rsidRPr="004944EA">
        <w:rPr>
          <w:rFonts w:cs="Times New Roman"/>
          <w:noProof/>
          <w:szCs w:val="24"/>
        </w:rPr>
        <w:t>He W, Chen Y, Yin Z (2016) Adaptive neural network control of</w:t>
      </w:r>
      <w:r w:rsidR="004944EA">
        <w:rPr>
          <w:rFonts w:cs="Times New Roman"/>
          <w:noProof/>
          <w:szCs w:val="24"/>
        </w:rPr>
        <w:t xml:space="preserve"> </w:t>
      </w:r>
      <w:r w:rsidR="004944EA" w:rsidRPr="004944EA">
        <w:rPr>
          <w:rFonts w:cs="Times New Roman"/>
          <w:noProof/>
          <w:szCs w:val="24"/>
        </w:rPr>
        <w:t>an uncertain robot with full-state constraints. IEEE Transactions</w:t>
      </w:r>
      <w:r w:rsidR="004944EA">
        <w:rPr>
          <w:rFonts w:cs="Times New Roman"/>
          <w:noProof/>
          <w:szCs w:val="24"/>
        </w:rPr>
        <w:t xml:space="preserve"> </w:t>
      </w:r>
      <w:r w:rsidR="004944EA" w:rsidRPr="004944EA">
        <w:rPr>
          <w:rFonts w:cs="Times New Roman"/>
          <w:noProof/>
          <w:szCs w:val="24"/>
        </w:rPr>
        <w:t>on Cybernetics 46(3):620–629.</w:t>
      </w:r>
      <w:r w:rsidR="004944EA">
        <w:rPr>
          <w:rFonts w:cs="Times New Roman"/>
          <w:noProof/>
          <w:szCs w:val="24"/>
        </w:rPr>
        <w:t xml:space="preserve"> </w:t>
      </w:r>
      <w:r w:rsidR="004944EA" w:rsidRPr="004944EA">
        <w:rPr>
          <w:rFonts w:cs="Times New Roman"/>
          <w:noProof/>
          <w:szCs w:val="24"/>
        </w:rPr>
        <w:t>https://doi.org/10.1109/TCYB.2015.2411285</w:t>
      </w:r>
    </w:p>
    <w:p w:rsidR="004944EA" w:rsidRDefault="004944EA" w:rsidP="004944EA">
      <w:pPr>
        <w:widowControl w:val="0"/>
        <w:autoSpaceDE w:val="0"/>
        <w:autoSpaceDN w:val="0"/>
        <w:adjustRightInd w:val="0"/>
        <w:spacing w:line="240" w:lineRule="auto"/>
        <w:ind w:left="640" w:hanging="640"/>
        <w:rPr>
          <w:rFonts w:cs="Times New Roman"/>
          <w:noProof/>
          <w:szCs w:val="24"/>
        </w:rPr>
      </w:pPr>
    </w:p>
    <w:p w:rsidR="004944EA" w:rsidRPr="00F27BBF" w:rsidRDefault="004944EA" w:rsidP="004944EA">
      <w:pPr>
        <w:widowControl w:val="0"/>
        <w:autoSpaceDE w:val="0"/>
        <w:autoSpaceDN w:val="0"/>
        <w:adjustRightInd w:val="0"/>
        <w:spacing w:line="240" w:lineRule="auto"/>
        <w:ind w:left="640" w:hanging="640"/>
        <w:rPr>
          <w:rFonts w:cs="Times New Roman"/>
          <w:noProof/>
          <w:szCs w:val="24"/>
        </w:rPr>
      </w:pP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4]</w:t>
      </w:r>
      <w:r w:rsidRPr="00F27BBF">
        <w:rPr>
          <w:rFonts w:cs="Times New Roman"/>
          <w:noProof/>
          <w:szCs w:val="24"/>
        </w:rPr>
        <w:tab/>
      </w:r>
      <w:r w:rsidR="002115B6" w:rsidRPr="002115B6">
        <w:rPr>
          <w:rFonts w:cs="Times New Roman"/>
          <w:noProof/>
          <w:szCs w:val="24"/>
        </w:rPr>
        <w:t>A. J. Laub (2004) Matrix Analysis for Scientists and Engineers.</w:t>
      </w:r>
      <w:r w:rsidR="002115B6">
        <w:rPr>
          <w:rFonts w:cs="Times New Roman"/>
          <w:noProof/>
          <w:szCs w:val="24"/>
        </w:rPr>
        <w:t xml:space="preserve"> </w:t>
      </w:r>
      <w:r w:rsidR="002115B6" w:rsidRPr="002115B6">
        <w:rPr>
          <w:rFonts w:cs="Times New Roman"/>
          <w:noProof/>
          <w:szCs w:val="24"/>
        </w:rPr>
        <w:t>Soc Ind Appl Math</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5]</w:t>
      </w:r>
      <w:r w:rsidRPr="00F27BBF">
        <w:rPr>
          <w:rFonts w:cs="Times New Roman"/>
          <w:noProof/>
          <w:szCs w:val="24"/>
        </w:rPr>
        <w:tab/>
      </w:r>
      <w:r w:rsidR="002115B6" w:rsidRPr="002115B6">
        <w:rPr>
          <w:rFonts w:cs="Times New Roman"/>
          <w:noProof/>
          <w:szCs w:val="24"/>
        </w:rPr>
        <w:t>Agaev R, Chebotarev P (2006) The matrix of maximum out</w:t>
      </w:r>
      <w:r w:rsidR="002115B6">
        <w:rPr>
          <w:rFonts w:cs="Times New Roman"/>
          <w:noProof/>
          <w:szCs w:val="24"/>
        </w:rPr>
        <w:t xml:space="preserve"> </w:t>
      </w:r>
      <w:r w:rsidR="002115B6" w:rsidRPr="002115B6">
        <w:rPr>
          <w:rFonts w:cs="Times New Roman"/>
          <w:noProof/>
          <w:szCs w:val="24"/>
        </w:rPr>
        <w:t>forests of a digraph and its applications. Autom Remote Control</w:t>
      </w:r>
      <w:r w:rsidR="002115B6">
        <w:rPr>
          <w:rFonts w:cs="Times New Roman"/>
          <w:noProof/>
          <w:szCs w:val="24"/>
        </w:rPr>
        <w:t xml:space="preserve"> </w:t>
      </w:r>
      <w:r w:rsidR="002115B6" w:rsidRPr="002115B6">
        <w:rPr>
          <w:rFonts w:cs="Times New Roman"/>
          <w:noProof/>
          <w:szCs w:val="24"/>
        </w:rPr>
        <w:t>61(9):1424–1450</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6]</w:t>
      </w:r>
      <w:r w:rsidRPr="00F27BBF">
        <w:rPr>
          <w:rFonts w:cs="Times New Roman"/>
          <w:noProof/>
          <w:szCs w:val="24"/>
        </w:rPr>
        <w:tab/>
      </w:r>
      <w:r w:rsidR="002115B6" w:rsidRPr="002115B6">
        <w:rPr>
          <w:rFonts w:cs="Times New Roman"/>
          <w:noProof/>
          <w:szCs w:val="24"/>
        </w:rPr>
        <w:t>Panteley E, Loria A, Teel A (2001) Relaxed persistency of</w:t>
      </w:r>
      <w:r w:rsidR="002115B6">
        <w:rPr>
          <w:rFonts w:cs="Times New Roman"/>
          <w:noProof/>
          <w:szCs w:val="24"/>
        </w:rPr>
        <w:t xml:space="preserve"> </w:t>
      </w:r>
      <w:r w:rsidR="002115B6" w:rsidRPr="002115B6">
        <w:rPr>
          <w:rFonts w:cs="Times New Roman"/>
          <w:noProof/>
          <w:szCs w:val="24"/>
        </w:rPr>
        <w:t>excitation for uniform asymptotic stability. IEEE Trans Autom</w:t>
      </w:r>
      <w:r w:rsidR="002115B6">
        <w:rPr>
          <w:rFonts w:cs="Times New Roman"/>
          <w:noProof/>
          <w:szCs w:val="24"/>
        </w:rPr>
        <w:t xml:space="preserve"> </w:t>
      </w:r>
      <w:r w:rsidR="002115B6" w:rsidRPr="002115B6">
        <w:rPr>
          <w:rFonts w:cs="Times New Roman"/>
          <w:noProof/>
          <w:szCs w:val="24"/>
        </w:rPr>
        <w:t>Control 46(12):1874–1886. https://doi.org/10.1109/9.975471</w:t>
      </w:r>
    </w:p>
    <w:p w:rsidR="002115B6"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7]</w:t>
      </w:r>
      <w:r w:rsidRPr="00F27BBF">
        <w:rPr>
          <w:rFonts w:cs="Times New Roman"/>
          <w:noProof/>
          <w:szCs w:val="24"/>
        </w:rPr>
        <w:tab/>
      </w:r>
      <w:r w:rsidR="002115B6" w:rsidRPr="002115B6">
        <w:rPr>
          <w:rFonts w:cs="Times New Roman"/>
          <w:noProof/>
          <w:szCs w:val="24"/>
        </w:rPr>
        <w:t>Chen W, Wen C, Hua S, Sun C (2014) Distributed cooperative</w:t>
      </w:r>
      <w:r w:rsidR="002115B6">
        <w:rPr>
          <w:rFonts w:cs="Times New Roman"/>
          <w:noProof/>
          <w:szCs w:val="24"/>
        </w:rPr>
        <w:t xml:space="preserve"> </w:t>
      </w:r>
      <w:r w:rsidR="002115B6" w:rsidRPr="002115B6">
        <w:rPr>
          <w:rFonts w:cs="Times New Roman"/>
          <w:noProof/>
          <w:szCs w:val="24"/>
        </w:rPr>
        <w:t>adaptive identification and control for a group of continuous-time</w:t>
      </w:r>
      <w:r w:rsidR="002115B6">
        <w:rPr>
          <w:rFonts w:cs="Times New Roman"/>
          <w:noProof/>
          <w:szCs w:val="24"/>
        </w:rPr>
        <w:t xml:space="preserve"> </w:t>
      </w:r>
      <w:r w:rsidR="002115B6" w:rsidRPr="002115B6">
        <w:rPr>
          <w:rFonts w:cs="Times New Roman"/>
          <w:noProof/>
          <w:szCs w:val="24"/>
        </w:rPr>
        <w:t>systems with a cooperative PE condition via consensus. IEEE</w:t>
      </w:r>
      <w:r w:rsidR="002115B6">
        <w:rPr>
          <w:rFonts w:cs="Times New Roman"/>
          <w:noProof/>
          <w:szCs w:val="24"/>
        </w:rPr>
        <w:t xml:space="preserve"> </w:t>
      </w:r>
      <w:r w:rsidR="002115B6" w:rsidRPr="002115B6">
        <w:rPr>
          <w:rFonts w:cs="Times New Roman"/>
          <w:noProof/>
          <w:szCs w:val="24"/>
        </w:rPr>
        <w:t>Trans Autom Control 59(1):91–106. https://doi.org/10.1109/TAC.2013.2278135</w:t>
      </w:r>
    </w:p>
    <w:p w:rsidR="002115B6"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8]</w:t>
      </w:r>
      <w:r w:rsidRPr="00F27BBF">
        <w:rPr>
          <w:rFonts w:cs="Times New Roman"/>
          <w:noProof/>
          <w:szCs w:val="24"/>
        </w:rPr>
        <w:tab/>
      </w:r>
      <w:r w:rsidR="002115B6" w:rsidRPr="002115B6">
        <w:rPr>
          <w:rFonts w:cs="Times New Roman"/>
          <w:noProof/>
          <w:szCs w:val="24"/>
        </w:rPr>
        <w:t>Shojaei K, Shahri AM (2012) Adaptive robust time-varying</w:t>
      </w:r>
      <w:r w:rsidR="002115B6">
        <w:rPr>
          <w:rFonts w:cs="Times New Roman"/>
          <w:noProof/>
          <w:szCs w:val="24"/>
        </w:rPr>
        <w:t xml:space="preserve"> </w:t>
      </w:r>
      <w:r w:rsidR="002115B6" w:rsidRPr="002115B6">
        <w:rPr>
          <w:rFonts w:cs="Times New Roman"/>
          <w:noProof/>
          <w:szCs w:val="24"/>
        </w:rPr>
        <w:t>control of uncertain non-holonomic robotic systems. IET Control</w:t>
      </w:r>
      <w:r w:rsidR="002115B6">
        <w:rPr>
          <w:rFonts w:cs="Times New Roman"/>
          <w:noProof/>
          <w:szCs w:val="24"/>
        </w:rPr>
        <w:t xml:space="preserve"> </w:t>
      </w:r>
      <w:r w:rsidR="002115B6" w:rsidRPr="002115B6">
        <w:rPr>
          <w:rFonts w:cs="Times New Roman"/>
          <w:noProof/>
          <w:szCs w:val="24"/>
        </w:rPr>
        <w:t>Theory Appl 6(1):90–102. https://doi.org/10.1049/iet-cta.2010.0655</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9]</w:t>
      </w:r>
      <w:r w:rsidRPr="00F27BBF">
        <w:rPr>
          <w:rFonts w:cs="Times New Roman"/>
          <w:noProof/>
          <w:szCs w:val="24"/>
        </w:rPr>
        <w:tab/>
      </w:r>
      <w:r w:rsidR="002115B6" w:rsidRPr="002115B6">
        <w:rPr>
          <w:rFonts w:cs="Times New Roman"/>
          <w:noProof/>
          <w:szCs w:val="24"/>
        </w:rPr>
        <w:t>Murray RM, Sastry SS (1993) Non-holonomic motion planning:</w:t>
      </w:r>
      <w:r w:rsidR="002115B6">
        <w:rPr>
          <w:rFonts w:cs="Times New Roman"/>
          <w:noProof/>
          <w:szCs w:val="24"/>
        </w:rPr>
        <w:t xml:space="preserve"> </w:t>
      </w:r>
      <w:r w:rsidR="002115B6" w:rsidRPr="002115B6">
        <w:rPr>
          <w:rFonts w:cs="Times New Roman"/>
          <w:noProof/>
          <w:szCs w:val="24"/>
        </w:rPr>
        <w:t>steering using sinusoids. IEEE Trans Autom Control</w:t>
      </w:r>
      <w:r w:rsidR="002115B6">
        <w:rPr>
          <w:rFonts w:cs="Times New Roman"/>
          <w:noProof/>
          <w:szCs w:val="24"/>
        </w:rPr>
        <w:t xml:space="preserve"> </w:t>
      </w:r>
      <w:r w:rsidR="002115B6" w:rsidRPr="002115B6">
        <w:rPr>
          <w:rFonts w:cs="Times New Roman"/>
          <w:noProof/>
          <w:szCs w:val="24"/>
        </w:rPr>
        <w:t>38(5):700–716</w:t>
      </w:r>
    </w:p>
    <w:p w:rsidR="002115B6"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0]</w:t>
      </w:r>
      <w:r w:rsidRPr="00F27BBF">
        <w:rPr>
          <w:rFonts w:cs="Times New Roman"/>
          <w:noProof/>
          <w:szCs w:val="24"/>
        </w:rPr>
        <w:tab/>
      </w:r>
      <w:r w:rsidR="002115B6" w:rsidRPr="002115B6">
        <w:rPr>
          <w:rFonts w:cs="Times New Roman"/>
          <w:noProof/>
          <w:szCs w:val="24"/>
        </w:rPr>
        <w:t>Zhao Z, He W, Ge SS (2014) Adaptive neural network control of</w:t>
      </w:r>
      <w:r w:rsidR="002115B6">
        <w:rPr>
          <w:rFonts w:cs="Times New Roman"/>
          <w:noProof/>
          <w:szCs w:val="24"/>
        </w:rPr>
        <w:t xml:space="preserve"> </w:t>
      </w:r>
      <w:r w:rsidR="002115B6" w:rsidRPr="002115B6">
        <w:rPr>
          <w:rFonts w:cs="Times New Roman"/>
          <w:noProof/>
          <w:szCs w:val="24"/>
        </w:rPr>
        <w:t>a fully actuated marine surface vessel with multiple output constraints.</w:t>
      </w:r>
      <w:r w:rsidR="002115B6">
        <w:rPr>
          <w:rFonts w:cs="Times New Roman"/>
          <w:noProof/>
          <w:szCs w:val="24"/>
        </w:rPr>
        <w:t xml:space="preserve"> </w:t>
      </w:r>
      <w:r w:rsidR="002115B6" w:rsidRPr="002115B6">
        <w:rPr>
          <w:rFonts w:cs="Times New Roman"/>
          <w:noProof/>
          <w:szCs w:val="24"/>
        </w:rPr>
        <w:t>IEEE Trans Control Syst Technol 22(4):1536–1543.</w:t>
      </w:r>
      <w:r w:rsidR="002115B6">
        <w:rPr>
          <w:rFonts w:cs="Times New Roman"/>
          <w:noProof/>
          <w:szCs w:val="24"/>
        </w:rPr>
        <w:t xml:space="preserve"> </w:t>
      </w:r>
      <w:r w:rsidR="002115B6" w:rsidRPr="002115B6">
        <w:rPr>
          <w:rFonts w:cs="Times New Roman"/>
          <w:noProof/>
          <w:szCs w:val="24"/>
        </w:rPr>
        <w:t>https://doi.org/10.1109/TCST.2013.2281211</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1]</w:t>
      </w:r>
      <w:r w:rsidRPr="00F27BBF">
        <w:rPr>
          <w:rFonts w:cs="Times New Roman"/>
          <w:noProof/>
          <w:szCs w:val="24"/>
        </w:rPr>
        <w:tab/>
      </w:r>
      <w:r w:rsidR="002115B6" w:rsidRPr="002115B6">
        <w:rPr>
          <w:rFonts w:cs="Times New Roman"/>
          <w:noProof/>
          <w:szCs w:val="24"/>
        </w:rPr>
        <w:t>Jiang Z-P (2000) Lyapunov design of global state and output</w:t>
      </w:r>
      <w:r w:rsidR="002115B6">
        <w:rPr>
          <w:rFonts w:cs="Times New Roman"/>
          <w:noProof/>
          <w:szCs w:val="24"/>
        </w:rPr>
        <w:t xml:space="preserve"> </w:t>
      </w:r>
      <w:r w:rsidR="002115B6" w:rsidRPr="002115B6">
        <w:rPr>
          <w:rFonts w:cs="Times New Roman"/>
          <w:noProof/>
          <w:szCs w:val="24"/>
        </w:rPr>
        <w:t>feedback trackers for non-holonomic control systems. Int J</w:t>
      </w:r>
      <w:r w:rsidR="002115B6">
        <w:rPr>
          <w:rFonts w:cs="Times New Roman"/>
          <w:noProof/>
          <w:szCs w:val="24"/>
        </w:rPr>
        <w:t xml:space="preserve"> </w:t>
      </w:r>
      <w:r w:rsidR="002115B6" w:rsidRPr="002115B6">
        <w:rPr>
          <w:rFonts w:cs="Times New Roman"/>
          <w:noProof/>
          <w:szCs w:val="24"/>
        </w:rPr>
        <w:t>Control 73(9):744–761.</w:t>
      </w:r>
      <w:r w:rsidR="002115B6">
        <w:rPr>
          <w:rFonts w:cs="Times New Roman"/>
          <w:noProof/>
          <w:szCs w:val="24"/>
        </w:rPr>
        <w:t xml:space="preserve"> </w:t>
      </w:r>
      <w:r w:rsidR="002115B6" w:rsidRPr="002115B6">
        <w:rPr>
          <w:rFonts w:cs="Times New Roman"/>
          <w:noProof/>
          <w:szCs w:val="24"/>
        </w:rPr>
        <w:t>https://doi.org/10.1080/00207170050029250</w:t>
      </w:r>
    </w:p>
    <w:p w:rsid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2]</w:t>
      </w:r>
      <w:r w:rsidRPr="00F27BBF">
        <w:rPr>
          <w:rFonts w:cs="Times New Roman"/>
          <w:noProof/>
          <w:szCs w:val="24"/>
        </w:rPr>
        <w:tab/>
      </w:r>
      <w:r w:rsidR="002115B6" w:rsidRPr="002115B6">
        <w:rPr>
          <w:rFonts w:cs="Times New Roman"/>
          <w:noProof/>
          <w:szCs w:val="24"/>
        </w:rPr>
        <w:t>Sirouspour MR, Salcudean SE (2001) Nonlinear control of</w:t>
      </w:r>
      <w:r w:rsidR="002115B6">
        <w:rPr>
          <w:rFonts w:cs="Times New Roman"/>
          <w:noProof/>
          <w:szCs w:val="24"/>
        </w:rPr>
        <w:t xml:space="preserve"> </w:t>
      </w:r>
      <w:r w:rsidR="002115B6" w:rsidRPr="002115B6">
        <w:rPr>
          <w:rFonts w:cs="Times New Roman"/>
          <w:noProof/>
          <w:szCs w:val="24"/>
        </w:rPr>
        <w:t>hydraulic robots. IEEE Trans Robot Autom 17(2):173–182.</w:t>
      </w:r>
      <w:r w:rsidR="002115B6">
        <w:rPr>
          <w:rFonts w:cs="Times New Roman"/>
          <w:noProof/>
          <w:szCs w:val="24"/>
        </w:rPr>
        <w:t xml:space="preserve"> </w:t>
      </w:r>
      <w:r w:rsidR="002115B6" w:rsidRPr="002115B6">
        <w:rPr>
          <w:rFonts w:cs="Times New Roman"/>
          <w:noProof/>
          <w:szCs w:val="24"/>
        </w:rPr>
        <w:t>https://doi.org/10.1109/70.928562</w:t>
      </w:r>
    </w:p>
    <w:p w:rsidR="002115B6" w:rsidRDefault="002115B6" w:rsidP="002115B6">
      <w:pPr>
        <w:widowControl w:val="0"/>
        <w:autoSpaceDE w:val="0"/>
        <w:autoSpaceDN w:val="0"/>
        <w:adjustRightInd w:val="0"/>
        <w:spacing w:line="240" w:lineRule="auto"/>
        <w:ind w:left="640" w:hanging="640"/>
        <w:rPr>
          <w:rFonts w:cs="Times New Roman"/>
          <w:noProof/>
          <w:szCs w:val="24"/>
        </w:rPr>
      </w:pPr>
    </w:p>
    <w:p w:rsidR="002115B6" w:rsidRDefault="002115B6" w:rsidP="002115B6">
      <w:pPr>
        <w:widowControl w:val="0"/>
        <w:autoSpaceDE w:val="0"/>
        <w:autoSpaceDN w:val="0"/>
        <w:adjustRightInd w:val="0"/>
        <w:spacing w:line="240" w:lineRule="auto"/>
        <w:ind w:left="640" w:hanging="640"/>
        <w:rPr>
          <w:rFonts w:cs="Times New Roman"/>
          <w:noProof/>
          <w:szCs w:val="24"/>
        </w:rPr>
      </w:pPr>
    </w:p>
    <w:p w:rsidR="002115B6" w:rsidRPr="00F27BBF" w:rsidRDefault="002115B6" w:rsidP="002115B6">
      <w:pPr>
        <w:widowControl w:val="0"/>
        <w:autoSpaceDE w:val="0"/>
        <w:autoSpaceDN w:val="0"/>
        <w:adjustRightInd w:val="0"/>
        <w:spacing w:line="240" w:lineRule="auto"/>
        <w:ind w:left="640" w:hanging="640"/>
        <w:rPr>
          <w:rFonts w:cs="Times New Roman"/>
          <w:noProof/>
          <w:szCs w:val="24"/>
        </w:rPr>
      </w:pP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3]</w:t>
      </w:r>
      <w:r w:rsidRPr="00F27BBF">
        <w:rPr>
          <w:rFonts w:cs="Times New Roman"/>
          <w:noProof/>
          <w:szCs w:val="24"/>
        </w:rPr>
        <w:tab/>
        <w:t xml:space="preserve">A. L. Jones and T. B. Sutton, “Diseases of Tree Fruits in the East,” </w:t>
      </w:r>
      <w:r w:rsidRPr="00F27BBF">
        <w:rPr>
          <w:rFonts w:cs="Times New Roman"/>
          <w:i/>
          <w:iCs/>
          <w:noProof/>
          <w:szCs w:val="24"/>
        </w:rPr>
        <w:t>Coop. Ext. Serv. Michigan State Univ. East Lansing.</w:t>
      </w:r>
      <w:r w:rsidRPr="00F27BBF">
        <w:rPr>
          <w:rFonts w:cs="Times New Roman"/>
          <w:noProof/>
          <w:szCs w:val="24"/>
        </w:rPr>
        <w:t>, p. 98,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4]</w:t>
      </w:r>
      <w:r w:rsidRPr="00F27BBF">
        <w:rPr>
          <w:rFonts w:cs="Times New Roman"/>
          <w:noProof/>
          <w:szCs w:val="24"/>
        </w:rPr>
        <w:tab/>
        <w:t xml:space="preserve">C. E. Main and Gurtz, S., “1987 Crop lossses in North Carolina due to plant diseases and nematodes,” </w:t>
      </w:r>
      <w:r w:rsidRPr="00F27BBF">
        <w:rPr>
          <w:rFonts w:cs="Times New Roman"/>
          <w:i/>
          <w:iCs/>
          <w:noProof/>
          <w:szCs w:val="24"/>
        </w:rPr>
        <w:t>N. C. State Univ. Dep. Plant Pathol. Spec. Publ.</w:t>
      </w:r>
      <w:r w:rsidRPr="00F27BBF">
        <w:rPr>
          <w:rFonts w:cs="Times New Roman"/>
          <w:noProof/>
          <w:szCs w:val="24"/>
        </w:rPr>
        <w:t>, vol. 7, p. 183, 198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5]</w:t>
      </w:r>
      <w:r w:rsidRPr="00F27BBF">
        <w:rPr>
          <w:rFonts w:cs="Times New Roman"/>
          <w:noProof/>
          <w:szCs w:val="24"/>
        </w:rPr>
        <w:tab/>
        <w:t xml:space="preserve">P. M. Miller, “Piles of Apple Prunings as Sources of Conidia of Physalospora obtusa,” </w:t>
      </w:r>
      <w:r w:rsidRPr="00F27BBF">
        <w:rPr>
          <w:rFonts w:cs="Times New Roman"/>
          <w:i/>
          <w:iCs/>
          <w:noProof/>
          <w:szCs w:val="24"/>
        </w:rPr>
        <w:t>Phytopathology</w:t>
      </w:r>
      <w:r w:rsidRPr="00F27BBF">
        <w:rPr>
          <w:rFonts w:cs="Times New Roman"/>
          <w:noProof/>
          <w:szCs w:val="24"/>
        </w:rPr>
        <w:t>, vol. 63, no. 8, p. 1080, 1973, doi: 10.1094/phyto-63-108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6]</w:t>
      </w:r>
      <w:r w:rsidRPr="00F27BBF">
        <w:rPr>
          <w:rFonts w:cs="Times New Roman"/>
          <w:noProof/>
          <w:szCs w:val="24"/>
        </w:rPr>
        <w:tab/>
        <w:t xml:space="preserve">D. Strickland, J. Carrol, and K. Cox, “Cedar Apple Rust,” </w:t>
      </w:r>
      <w:r w:rsidRPr="00F27BBF">
        <w:rPr>
          <w:rFonts w:cs="Times New Roman"/>
          <w:i/>
          <w:iCs/>
          <w:noProof/>
          <w:szCs w:val="24"/>
        </w:rPr>
        <w:t>New York State Integr. Pest Manag. Program, Subj. Agric. IPM; Fruits; Tree Fruit; Apples</w:t>
      </w:r>
      <w:r w:rsidRPr="00F27BBF">
        <w:rPr>
          <w:rFonts w:cs="Times New Roman"/>
          <w:noProof/>
          <w:szCs w:val="24"/>
        </w:rPr>
        <w:t>,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7]</w:t>
      </w:r>
      <w:r w:rsidRPr="00F27BBF">
        <w:rPr>
          <w:rFonts w:cs="Times New Roman"/>
          <w:noProof/>
          <w:szCs w:val="24"/>
        </w:rPr>
        <w:tab/>
        <w:t xml:space="preserve">M. A. Ellis, “ Photosynthesis, Transpiration, and Carbohydrate Content of Apple Leaves Infected by Podosphaera leucotricha ,” </w:t>
      </w:r>
      <w:r w:rsidRPr="00F27BBF">
        <w:rPr>
          <w:rFonts w:cs="Times New Roman"/>
          <w:i/>
          <w:iCs/>
          <w:noProof/>
          <w:szCs w:val="24"/>
        </w:rPr>
        <w:t>Phytopathology</w:t>
      </w:r>
      <w:r w:rsidRPr="00F27BBF">
        <w:rPr>
          <w:rFonts w:cs="Times New Roman"/>
          <w:noProof/>
          <w:szCs w:val="24"/>
        </w:rPr>
        <w:t>, vol. 71, no. 4, p. 392, 1981, doi: 10.1094/phyto-71-3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8]</w:t>
      </w:r>
      <w:r w:rsidRPr="00F27BBF">
        <w:rPr>
          <w:rFonts w:cs="Times New Roman"/>
          <w:noProof/>
          <w:szCs w:val="24"/>
        </w:rPr>
        <w:tab/>
        <w:t xml:space="preserve">X. M. Xu, “Modelling and forecasting epidemics of apple powdery mildew (Podosphaera leucotricha),” </w:t>
      </w:r>
      <w:r w:rsidRPr="00F27BBF">
        <w:rPr>
          <w:rFonts w:cs="Times New Roman"/>
          <w:i/>
          <w:iCs/>
          <w:noProof/>
          <w:szCs w:val="24"/>
        </w:rPr>
        <w:t>Plant Pathol.</w:t>
      </w:r>
      <w:r w:rsidRPr="00F27BBF">
        <w:rPr>
          <w:rFonts w:cs="Times New Roman"/>
          <w:noProof/>
          <w:szCs w:val="24"/>
        </w:rPr>
        <w:t>, vol. 48, no. 4, pp. 462–471, Aug. 1999, doi: 10.1046/j.1365-3059.1999.00371.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9]</w:t>
      </w:r>
      <w:r w:rsidRPr="00F27BBF">
        <w:rPr>
          <w:rFonts w:cs="Times New Roman"/>
          <w:noProof/>
          <w:szCs w:val="24"/>
        </w:rPr>
        <w:tab/>
        <w:t xml:space="preserve">T. B. Sutton, H. S. Aldwinckle, A. M. Angello, and J. F. Walgenbach, </w:t>
      </w:r>
      <w:r w:rsidRPr="00F27BBF">
        <w:rPr>
          <w:rFonts w:cs="Times New Roman"/>
          <w:i/>
          <w:iCs/>
          <w:noProof/>
          <w:szCs w:val="24"/>
        </w:rPr>
        <w:t>Compendium of Apple and Pear Diseases and Pests, Second Edition</w:t>
      </w:r>
      <w:r w:rsidRPr="00F27BBF">
        <w:rPr>
          <w:rFonts w:cs="Times New Roman"/>
          <w:noProof/>
          <w:szCs w:val="24"/>
        </w:rPr>
        <w:t>. The American Phytopathological Society, 2014. doi: 10.1094/9780890544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0]</w:t>
      </w:r>
      <w:r w:rsidRPr="00F27BBF">
        <w:rPr>
          <w:rFonts w:cs="Times New Roman"/>
          <w:noProof/>
          <w:szCs w:val="24"/>
        </w:rPr>
        <w:tab/>
        <w:t xml:space="preserve">A. Urbanietz and F. Dunemann, “Isolation, identification and molecular characterization of physiological races of apple powdery mildew (Podosphaera leucotricha),” </w:t>
      </w:r>
      <w:r w:rsidRPr="00F27BBF">
        <w:rPr>
          <w:rFonts w:cs="Times New Roman"/>
          <w:i/>
          <w:iCs/>
          <w:noProof/>
          <w:szCs w:val="24"/>
        </w:rPr>
        <w:t>Plant Pathol.</w:t>
      </w:r>
      <w:r w:rsidRPr="00F27BBF">
        <w:rPr>
          <w:rFonts w:cs="Times New Roman"/>
          <w:noProof/>
          <w:szCs w:val="24"/>
        </w:rPr>
        <w:t>, vol. 54, no. 2, pp. 125–133, Apr. 2005, doi: 10.1111/j.1365-3059.2005.01156.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1]</w:t>
      </w:r>
      <w:r w:rsidRPr="00F27BBF">
        <w:rPr>
          <w:rFonts w:cs="Times New Roman"/>
          <w:noProof/>
          <w:szCs w:val="24"/>
        </w:rPr>
        <w:tab/>
        <w:t xml:space="preserve">S. R. Maniyath </w:t>
      </w:r>
      <w:r w:rsidRPr="00F27BBF">
        <w:rPr>
          <w:rFonts w:cs="Times New Roman"/>
          <w:i/>
          <w:iCs/>
          <w:noProof/>
          <w:szCs w:val="24"/>
        </w:rPr>
        <w:t>et al.</w:t>
      </w:r>
      <w:r w:rsidRPr="00F27BBF">
        <w:rPr>
          <w:rFonts w:cs="Times New Roman"/>
          <w:noProof/>
          <w:szCs w:val="24"/>
        </w:rPr>
        <w:t xml:space="preserve">, “Plant disease detection using machine learning,” in </w:t>
      </w:r>
      <w:r w:rsidRPr="00F27BBF">
        <w:rPr>
          <w:rFonts w:cs="Times New Roman"/>
          <w:i/>
          <w:iCs/>
          <w:noProof/>
          <w:szCs w:val="24"/>
        </w:rPr>
        <w:t>Proceedings - 2018 International Conference on Design Innovations for 3Cs Compute Communicate Control, ICDI3C 2018</w:t>
      </w:r>
      <w:r w:rsidRPr="00F27BBF">
        <w:rPr>
          <w:rFonts w:cs="Times New Roman"/>
          <w:noProof/>
          <w:szCs w:val="24"/>
        </w:rPr>
        <w:t>, IEEE, Apr. 2018, pp. 41–45. doi: 10.1109/ICDI3C.2018.00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2]</w:t>
      </w:r>
      <w:r w:rsidRPr="00F27BBF">
        <w:rPr>
          <w:rFonts w:cs="Times New Roman"/>
          <w:noProof/>
          <w:szCs w:val="24"/>
        </w:rPr>
        <w:tab/>
        <w:t xml:space="preserve">W. K. Pratt, “Digital Image Processing,” </w:t>
      </w:r>
      <w:r w:rsidRPr="00F27BBF">
        <w:rPr>
          <w:rFonts w:cs="Times New Roman"/>
          <w:i/>
          <w:iCs/>
          <w:noProof/>
          <w:szCs w:val="24"/>
        </w:rPr>
        <w:t>Eur. J. Eng. Educ.</w:t>
      </w:r>
      <w:r w:rsidRPr="00F27BBF">
        <w:rPr>
          <w:rFonts w:cs="Times New Roman"/>
          <w:noProof/>
          <w:szCs w:val="24"/>
        </w:rPr>
        <w:t>, vol. 19, no. 3, p. 377, 1994, doi: 10.1080/030437994089283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3]</w:t>
      </w:r>
      <w:r w:rsidRPr="00F27BBF">
        <w:rPr>
          <w:rFonts w:cs="Times New Roman"/>
          <w:noProof/>
          <w:szCs w:val="24"/>
        </w:rPr>
        <w:tab/>
        <w:t xml:space="preserve">R. Gonzalez and R. Woods, “A text book on ‘Digital Image Processing,’” </w:t>
      </w:r>
      <w:r w:rsidRPr="00F27BBF">
        <w:rPr>
          <w:rFonts w:cs="Times New Roman"/>
          <w:i/>
          <w:iCs/>
          <w:noProof/>
          <w:szCs w:val="24"/>
        </w:rPr>
        <w:t>Publ. Pearson</w:t>
      </w:r>
      <w:r w:rsidRPr="00F27BBF">
        <w:rPr>
          <w:rFonts w:cs="Times New Roman"/>
          <w:noProof/>
          <w:szCs w:val="24"/>
        </w:rPr>
        <w:t>, vol. 2nd Editio, 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4]</w:t>
      </w:r>
      <w:r w:rsidRPr="00F27BBF">
        <w:rPr>
          <w:rFonts w:cs="Times New Roman"/>
          <w:noProof/>
          <w:szCs w:val="24"/>
        </w:rPr>
        <w:tab/>
        <w:t xml:space="preserve">S. Phadikar and J. Sil, “Rice disease identification using pattern recognition techniques,” in </w:t>
      </w:r>
      <w:r w:rsidRPr="00F27BBF">
        <w:rPr>
          <w:rFonts w:cs="Times New Roman"/>
          <w:i/>
          <w:iCs/>
          <w:noProof/>
          <w:szCs w:val="24"/>
        </w:rPr>
        <w:t>Proceedings of 11th International Conference on Computer and Information Technology, ICCIT 2008</w:t>
      </w:r>
      <w:r w:rsidRPr="00F27BBF">
        <w:rPr>
          <w:rFonts w:cs="Times New Roman"/>
          <w:noProof/>
          <w:szCs w:val="24"/>
        </w:rPr>
        <w:t>, IEEE, Dec. 2008, pp. 420–423. doi: 10.1109/ICCITECHN.2008.48030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5]</w:t>
      </w:r>
      <w:r w:rsidRPr="00F27BBF">
        <w:rPr>
          <w:rFonts w:cs="Times New Roman"/>
          <w:noProof/>
          <w:szCs w:val="24"/>
        </w:rPr>
        <w:tab/>
        <w:t xml:space="preserve">D. Al Bashish, M. Braik, and S. Bani-Ahmad, “A framework for detection and classification of plant leaf and stem diseases,” in </w:t>
      </w:r>
      <w:r w:rsidRPr="00F27BBF">
        <w:rPr>
          <w:rFonts w:cs="Times New Roman"/>
          <w:i/>
          <w:iCs/>
          <w:noProof/>
          <w:szCs w:val="24"/>
        </w:rPr>
        <w:t>Proceedings of the 2010 International Conference on Signal and Image Processing, ICSIP 2010</w:t>
      </w:r>
      <w:r w:rsidRPr="00F27BBF">
        <w:rPr>
          <w:rFonts w:cs="Times New Roman"/>
          <w:noProof/>
          <w:szCs w:val="24"/>
        </w:rPr>
        <w:t>, IEEE, Dec. 2010, pp. 113–118. doi: 10.1109/ICSIP.2010.56974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6]</w:t>
      </w:r>
      <w:r w:rsidRPr="00F27BBF">
        <w:rPr>
          <w:rFonts w:cs="Times New Roman"/>
          <w:noProof/>
          <w:szCs w:val="24"/>
        </w:rPr>
        <w:tab/>
        <w:t xml:space="preserve">S. H. Lee, H. Goëau, P. Bonnet, and A. Joly, “New perspectives on plant disease characterization based on deep learning,” </w:t>
      </w:r>
      <w:r w:rsidRPr="00F27BBF">
        <w:rPr>
          <w:rFonts w:cs="Times New Roman"/>
          <w:i/>
          <w:iCs/>
          <w:noProof/>
          <w:szCs w:val="24"/>
        </w:rPr>
        <w:t>Comput. Electron. Agric.</w:t>
      </w:r>
      <w:r w:rsidRPr="00F27BBF">
        <w:rPr>
          <w:rFonts w:cs="Times New Roman"/>
          <w:noProof/>
          <w:szCs w:val="24"/>
        </w:rPr>
        <w:t>, vol. 170, p. 105220, Mar. 2020, doi: 10.1016/j.compag.2020.1052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7]</w:t>
      </w:r>
      <w:r w:rsidRPr="00F27BBF">
        <w:rPr>
          <w:rFonts w:cs="Times New Roman"/>
          <w:noProof/>
          <w:szCs w:val="24"/>
        </w:rPr>
        <w:tab/>
        <w:t xml:space="preserve">A. Krizhevsky, I. Sutskever, and G. E. Hinton, “ImageNet classification with deep </w:t>
      </w:r>
      <w:r w:rsidRPr="00F27BBF">
        <w:rPr>
          <w:rFonts w:cs="Times New Roman"/>
          <w:noProof/>
          <w:szCs w:val="24"/>
        </w:rPr>
        <w:lastRenderedPageBreak/>
        <w:t xml:space="preserve">convolutional neural networks,” </w:t>
      </w:r>
      <w:r w:rsidRPr="00F27BBF">
        <w:rPr>
          <w:rFonts w:cs="Times New Roman"/>
          <w:i/>
          <w:iCs/>
          <w:noProof/>
          <w:szCs w:val="24"/>
        </w:rPr>
        <w:t>Commun. ACM</w:t>
      </w:r>
      <w:r w:rsidRPr="00F27BBF">
        <w:rPr>
          <w:rFonts w:cs="Times New Roman"/>
          <w:noProof/>
          <w:szCs w:val="24"/>
        </w:rPr>
        <w:t>, vol. 60, no. 6, pp. 84–90, May 2017, doi: 10.1145/30653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8]</w:t>
      </w:r>
      <w:r w:rsidRPr="00F27BBF">
        <w:rPr>
          <w:rFonts w:cs="Times New Roman"/>
          <w:noProof/>
          <w:szCs w:val="24"/>
        </w:rPr>
        <w:tab/>
        <w:t xml:space="preserve">M. Loey, F. Smarandache, and N. E. M. Khalifa, “Within the lack of chest COVID-19 X-ray dataset: A novel detection model based on GAN and deep transfer learning,” </w:t>
      </w:r>
      <w:r w:rsidRPr="00F27BBF">
        <w:rPr>
          <w:rFonts w:cs="Times New Roman"/>
          <w:i/>
          <w:iCs/>
          <w:noProof/>
          <w:szCs w:val="24"/>
        </w:rPr>
        <w:t>Symmetry (Basel).</w:t>
      </w:r>
      <w:r w:rsidRPr="00F27BBF">
        <w:rPr>
          <w:rFonts w:cs="Times New Roman"/>
          <w:noProof/>
          <w:szCs w:val="24"/>
        </w:rPr>
        <w:t>, vol. 12, no. 4, p. 651, Apr. 2020, doi: 10.3390/SYM120406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9]</w:t>
      </w:r>
      <w:r w:rsidRPr="00F27BBF">
        <w:rPr>
          <w:rFonts w:cs="Times New Roman"/>
          <w:noProof/>
          <w:szCs w:val="24"/>
        </w:rPr>
        <w:tab/>
        <w:t xml:space="preserve">D. Rong, L. Xie, and Y. Ying, “Computer vision detection of foreign objects in walnuts using deep learning,” </w:t>
      </w:r>
      <w:r w:rsidRPr="00F27BBF">
        <w:rPr>
          <w:rFonts w:cs="Times New Roman"/>
          <w:i/>
          <w:iCs/>
          <w:noProof/>
          <w:szCs w:val="24"/>
        </w:rPr>
        <w:t>Comput. Electron. Agric.</w:t>
      </w:r>
      <w:r w:rsidRPr="00F27BBF">
        <w:rPr>
          <w:rFonts w:cs="Times New Roman"/>
          <w:noProof/>
          <w:szCs w:val="24"/>
        </w:rPr>
        <w:t>, vol. 162, pp. 1001–1010, Jul. 2019, doi: 10.1016/j.compag.2019.05.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0]</w:t>
      </w:r>
      <w:r w:rsidRPr="00F27BBF">
        <w:rPr>
          <w:rFonts w:cs="Times New Roman"/>
          <w:noProof/>
          <w:szCs w:val="24"/>
        </w:rPr>
        <w:tab/>
        <w:t xml:space="preserve">G. Eraslan, Ž. Avsec, J. Gagneur, and F. J. Theis, “Deep learning: new computational modelling techniques for genomics,” </w:t>
      </w:r>
      <w:r w:rsidRPr="00F27BBF">
        <w:rPr>
          <w:rFonts w:cs="Times New Roman"/>
          <w:i/>
          <w:iCs/>
          <w:noProof/>
          <w:szCs w:val="24"/>
        </w:rPr>
        <w:t>Nat. Rev. Genet.</w:t>
      </w:r>
      <w:r w:rsidRPr="00F27BBF">
        <w:rPr>
          <w:rFonts w:cs="Times New Roman"/>
          <w:noProof/>
          <w:szCs w:val="24"/>
        </w:rPr>
        <w:t>, vol. 20, no. 7, pp. 389–403, Jul. 2019, doi: 10.1038/s41576-019-0122-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1]</w:t>
      </w:r>
      <w:r w:rsidRPr="00F27BBF">
        <w:rPr>
          <w:rFonts w:cs="Times New Roman"/>
          <w:noProof/>
          <w:szCs w:val="24"/>
        </w:rPr>
        <w:tab/>
        <w:t xml:space="preserve">Y. Lecun, Y. Bengio, and G. Hinton, “Deep learning,” </w:t>
      </w:r>
      <w:r w:rsidRPr="00F27BBF">
        <w:rPr>
          <w:rFonts w:cs="Times New Roman"/>
          <w:i/>
          <w:iCs/>
          <w:noProof/>
          <w:szCs w:val="24"/>
        </w:rPr>
        <w:t>Nature</w:t>
      </w:r>
      <w:r w:rsidRPr="00F27BBF">
        <w:rPr>
          <w:rFonts w:cs="Times New Roman"/>
          <w:noProof/>
          <w:szCs w:val="24"/>
        </w:rPr>
        <w:t>, vol. 521, no. 7553, pp. 436–444, May 2015, doi: 10.1038/nature1453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2]</w:t>
      </w:r>
      <w:r w:rsidRPr="00F27BBF">
        <w:rPr>
          <w:rFonts w:cs="Times New Roman"/>
          <w:noProof/>
          <w:szCs w:val="24"/>
        </w:rPr>
        <w:tab/>
        <w:t xml:space="preserve">Y. Peng </w:t>
      </w:r>
      <w:r w:rsidRPr="00F27BBF">
        <w:rPr>
          <w:rFonts w:cs="Times New Roman"/>
          <w:i/>
          <w:iCs/>
          <w:noProof/>
          <w:szCs w:val="24"/>
        </w:rPr>
        <w:t>et al.</w:t>
      </w:r>
      <w:r w:rsidRPr="00F27BBF">
        <w:rPr>
          <w:rFonts w:cs="Times New Roman"/>
          <w:noProof/>
          <w:szCs w:val="24"/>
        </w:rPr>
        <w:t xml:space="preserve">, “DeepSeeNet: A Deep Learning Model for Automated Classification of Patient-based Age-related Macular Degeneration Severity from Color Fundus Photographs,” </w:t>
      </w:r>
      <w:r w:rsidRPr="00F27BBF">
        <w:rPr>
          <w:rFonts w:cs="Times New Roman"/>
          <w:i/>
          <w:iCs/>
          <w:noProof/>
          <w:szCs w:val="24"/>
        </w:rPr>
        <w:t>Ophthalmology</w:t>
      </w:r>
      <w:r w:rsidRPr="00F27BBF">
        <w:rPr>
          <w:rFonts w:cs="Times New Roman"/>
          <w:noProof/>
          <w:szCs w:val="24"/>
        </w:rPr>
        <w:t>, vol. 126, no. 4, pp. 565–575, Apr. 2019, doi: 10.1016/j.ophtha.2018.11.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3]</w:t>
      </w:r>
      <w:r w:rsidRPr="00F27BBF">
        <w:rPr>
          <w:rFonts w:cs="Times New Roman"/>
          <w:noProof/>
          <w:szCs w:val="24"/>
        </w:rPr>
        <w:tab/>
        <w:t xml:space="preserve">I. G. and Y. B. and A. Courville, “Deep learning </w:t>
      </w:r>
      <w:r w:rsidRPr="00F27BBF">
        <w:rPr>
          <w:rFonts w:ascii="Microsoft JhengHei" w:eastAsia="Microsoft JhengHei" w:hAnsi="Microsoft JhengHei" w:cs="Microsoft JhengHei" w:hint="eastAsia"/>
          <w:noProof/>
          <w:szCs w:val="24"/>
        </w:rPr>
        <w:t>简介</w:t>
      </w:r>
      <w:r w:rsidRPr="00F27BBF">
        <w:rPr>
          <w:rFonts w:cs="Times New Roman"/>
          <w:noProof/>
          <w:szCs w:val="24"/>
        </w:rPr>
        <w:t xml:space="preserve"> </w:t>
      </w:r>
      <w:r w:rsidRPr="00F27BBF">
        <w:rPr>
          <w:rFonts w:ascii="MS Gothic" w:eastAsia="MS Gothic" w:hAnsi="MS Gothic" w:cs="MS Gothic" w:hint="eastAsia"/>
          <w:noProof/>
          <w:szCs w:val="24"/>
        </w:rPr>
        <w:t>一</w:t>
      </w:r>
      <w:r w:rsidRPr="00F27BBF">
        <w:rPr>
          <w:rFonts w:cs="Times New Roman"/>
          <w:noProof/>
          <w:szCs w:val="24"/>
        </w:rPr>
        <w:t xml:space="preserve">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ascii="MS Gothic" w:eastAsia="MS Gothic" w:hAnsi="MS Gothic" w:cs="MS Gothic" w:hint="eastAsia"/>
          <w:noProof/>
          <w:szCs w:val="24"/>
        </w:rPr>
        <w:t>什么是</w:t>
      </w:r>
      <w:r w:rsidRPr="00F27BBF">
        <w:rPr>
          <w:rFonts w:cs="Times New Roman"/>
          <w:noProof/>
          <w:szCs w:val="24"/>
        </w:rPr>
        <w:t xml:space="preserve"> Deep Learning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cs="Times New Roman"/>
          <w:i/>
          <w:iCs/>
          <w:noProof/>
          <w:szCs w:val="24"/>
        </w:rPr>
        <w:t>Nature</w:t>
      </w:r>
      <w:r w:rsidRPr="00F27BBF">
        <w:rPr>
          <w:rFonts w:cs="Times New Roman"/>
          <w:noProof/>
          <w:szCs w:val="24"/>
        </w:rPr>
        <w:t>, vol. 29, no. 7553, pp. 1–73, 2016, [Online]. Available: http://deeplearning.net/</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4]</w:t>
      </w:r>
      <w:r w:rsidRPr="00F27BBF">
        <w:rPr>
          <w:rFonts w:cs="Times New Roman"/>
          <w:noProof/>
          <w:szCs w:val="24"/>
        </w:rPr>
        <w:tab/>
        <w:t xml:space="preserve">J. P. Shah, H. B. Prajapati, and V. K. Dabhi, “A survey on detection and classification of rice plant diseases,” in </w:t>
      </w:r>
      <w:r w:rsidRPr="00F27BBF">
        <w:rPr>
          <w:rFonts w:cs="Times New Roman"/>
          <w:i/>
          <w:iCs/>
          <w:noProof/>
          <w:szCs w:val="24"/>
        </w:rPr>
        <w:t>2016 IEEE International Conference on Current Trends in Advanced Computing, ICCTAC 2016</w:t>
      </w:r>
      <w:r w:rsidRPr="00F27BBF">
        <w:rPr>
          <w:rFonts w:cs="Times New Roman"/>
          <w:noProof/>
          <w:szCs w:val="24"/>
        </w:rPr>
        <w:t>, IEEE, Mar. 2016, pp. 1–8. doi: 10.1109/ICCTAC.2016.7567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5]</w:t>
      </w:r>
      <w:r w:rsidRPr="00F27BBF">
        <w:rPr>
          <w:rFonts w:cs="Times New Roman"/>
          <w:noProof/>
          <w:szCs w:val="24"/>
        </w:rPr>
        <w:tab/>
        <w:t xml:space="preserve">H. B. Prajapati, J. P. Shah, and V. K. Dabhi, “Detection and classification of rice plant diseases,” </w:t>
      </w:r>
      <w:r w:rsidRPr="00F27BBF">
        <w:rPr>
          <w:rFonts w:cs="Times New Roman"/>
          <w:i/>
          <w:iCs/>
          <w:noProof/>
          <w:szCs w:val="24"/>
        </w:rPr>
        <w:t>Intell. Decis. Technol.</w:t>
      </w:r>
      <w:r w:rsidRPr="00F27BBF">
        <w:rPr>
          <w:rFonts w:cs="Times New Roman"/>
          <w:noProof/>
          <w:szCs w:val="24"/>
        </w:rPr>
        <w:t>, vol. 11, no. 3, pp. 357–373, Aug. 2017, doi: 10.3233/IDT-1703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6]</w:t>
      </w:r>
      <w:r w:rsidRPr="00F27BBF">
        <w:rPr>
          <w:rFonts w:cs="Times New Roman"/>
          <w:noProof/>
          <w:szCs w:val="24"/>
        </w:rPr>
        <w:tab/>
        <w:t xml:space="preserve">J. G. A. Barbedo </w:t>
      </w:r>
      <w:r w:rsidRPr="00F27BBF">
        <w:rPr>
          <w:rFonts w:cs="Times New Roman"/>
          <w:i/>
          <w:iCs/>
          <w:noProof/>
          <w:szCs w:val="24"/>
        </w:rPr>
        <w:t>et al.</w:t>
      </w:r>
      <w:r w:rsidRPr="00F27BBF">
        <w:rPr>
          <w:rFonts w:cs="Times New Roman"/>
          <w:noProof/>
          <w:szCs w:val="24"/>
        </w:rPr>
        <w:t xml:space="preserve">, “Annotated plant pathology databases for image-based detection and recognition of diseases,” </w:t>
      </w:r>
      <w:r w:rsidRPr="00F27BBF">
        <w:rPr>
          <w:rFonts w:cs="Times New Roman"/>
          <w:i/>
          <w:iCs/>
          <w:noProof/>
          <w:szCs w:val="24"/>
        </w:rPr>
        <w:t>IEEE Lat. Am. Trans.</w:t>
      </w:r>
      <w:r w:rsidRPr="00F27BBF">
        <w:rPr>
          <w:rFonts w:cs="Times New Roman"/>
          <w:noProof/>
          <w:szCs w:val="24"/>
        </w:rPr>
        <w:t>, vol. 16, no. 6, pp. 1749–1757, Jun. 2018, doi: 10.1109/TLA.2018.844439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7]</w:t>
      </w:r>
      <w:r w:rsidRPr="00F27BBF">
        <w:rPr>
          <w:rFonts w:cs="Times New Roman"/>
          <w:noProof/>
          <w:szCs w:val="24"/>
        </w:rPr>
        <w:tab/>
        <w:t>M. Brahimi, M. Arsenovic, S. Laraba, S. Sladojevic, K. Boukhalfa, and A. Moussaoui, “Deep Learning for Plant Diseases: Detection and Saliency Map Visualisation,” 2018, pp. 93–117. doi: 10.1007/978-3-319-90403-0_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8]</w:t>
      </w:r>
      <w:r w:rsidRPr="00F27BBF">
        <w:rPr>
          <w:rFonts w:cs="Times New Roman"/>
          <w:noProof/>
          <w:szCs w:val="24"/>
        </w:rPr>
        <w:tab/>
        <w:t xml:space="preserve">T. Wiesner-Hanks </w:t>
      </w:r>
      <w:r w:rsidRPr="00F27BBF">
        <w:rPr>
          <w:rFonts w:cs="Times New Roman"/>
          <w:i/>
          <w:iCs/>
          <w:noProof/>
          <w:szCs w:val="24"/>
        </w:rPr>
        <w:t>et al.</w:t>
      </w:r>
      <w:r w:rsidRPr="00F27BBF">
        <w:rPr>
          <w:rFonts w:cs="Times New Roman"/>
          <w:noProof/>
          <w:szCs w:val="24"/>
        </w:rPr>
        <w:t xml:space="preserve">, “Image set for deep learning: Field images of maize annotated with disease symptoms,” </w:t>
      </w:r>
      <w:r w:rsidRPr="00F27BBF">
        <w:rPr>
          <w:rFonts w:cs="Times New Roman"/>
          <w:i/>
          <w:iCs/>
          <w:noProof/>
          <w:szCs w:val="24"/>
        </w:rPr>
        <w:t>BMC Res. Notes</w:t>
      </w:r>
      <w:r w:rsidRPr="00F27BBF">
        <w:rPr>
          <w:rFonts w:cs="Times New Roman"/>
          <w:noProof/>
          <w:szCs w:val="24"/>
        </w:rPr>
        <w:t>, vol. 11, no. 1, p. 440, Dec. 2018, doi: 10.1186/s13104-018-354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9]</w:t>
      </w:r>
      <w:r w:rsidRPr="00F27BBF">
        <w:rPr>
          <w:rFonts w:cs="Times New Roman"/>
          <w:noProof/>
          <w:szCs w:val="24"/>
        </w:rPr>
        <w:tab/>
        <w:t xml:space="preserve">yuanyuan@iim.ac.cn and chenlei@iim.ac.cn, “Image Caption Machine Learning Dataset,” </w:t>
      </w:r>
      <w:r w:rsidRPr="00F27BBF">
        <w:rPr>
          <w:rFonts w:cs="Times New Roman"/>
          <w:i/>
          <w:iCs/>
          <w:noProof/>
          <w:szCs w:val="24"/>
        </w:rPr>
        <w:t>http://www.icgroupcas.cn/website_bchtk/index.html</w:t>
      </w:r>
      <w:r w:rsidRPr="00F27BBF">
        <w:rPr>
          <w:rFonts w:cs="Times New Roman"/>
          <w:noProof/>
          <w:szCs w:val="24"/>
        </w:rPr>
        <w: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0]</w:t>
      </w:r>
      <w:r w:rsidRPr="00F27BBF">
        <w:rPr>
          <w:rFonts w:cs="Times New Roman"/>
          <w:noProof/>
          <w:szCs w:val="24"/>
        </w:rPr>
        <w:tab/>
        <w:t xml:space="preserve">D. Singh, N. Jain, P. Jain, P. Kayal, S. Kumawat, and N. Batra, “PlantDoc: A dataset for visual plant disease detection,” in </w:t>
      </w:r>
      <w:r w:rsidRPr="00F27BBF">
        <w:rPr>
          <w:rFonts w:cs="Times New Roman"/>
          <w:i/>
          <w:iCs/>
          <w:noProof/>
          <w:szCs w:val="24"/>
        </w:rPr>
        <w:t>ACM International Conference Proceeding Series</w:t>
      </w:r>
      <w:r w:rsidRPr="00F27BBF">
        <w:rPr>
          <w:rFonts w:cs="Times New Roman"/>
          <w:noProof/>
          <w:szCs w:val="24"/>
        </w:rPr>
        <w:t>, New York, NY, USA: ACM, Jan. 2020, pp. 249–253. doi: 10.1145/3371158.33711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1]</w:t>
      </w:r>
      <w:r w:rsidRPr="00F27BBF">
        <w:rPr>
          <w:rFonts w:cs="Times New Roman"/>
          <w:noProof/>
          <w:szCs w:val="24"/>
        </w:rPr>
        <w:tab/>
        <w:t xml:space="preserve">Makerere University AI Lab, “Cassava Leaf Disease Classification,” </w:t>
      </w:r>
      <w:r w:rsidRPr="00F27BBF">
        <w:rPr>
          <w:rFonts w:cs="Times New Roman"/>
          <w:i/>
          <w:iCs/>
          <w:noProof/>
          <w:szCs w:val="24"/>
        </w:rPr>
        <w:t xml:space="preserve">Kaggle </w:t>
      </w:r>
      <w:r w:rsidRPr="00F27BBF">
        <w:rPr>
          <w:rFonts w:cs="Times New Roman"/>
          <w:noProof/>
          <w:szCs w:val="24"/>
        </w:rPr>
        <w:t>, 2021, [Online]. Available: https://www.kaggle.com/c/cassava-leaf-disease-classificatio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72]</w:t>
      </w:r>
      <w:r w:rsidRPr="00F27BBF">
        <w:rPr>
          <w:rFonts w:cs="Times New Roman"/>
          <w:noProof/>
          <w:szCs w:val="24"/>
        </w:rPr>
        <w:tab/>
        <w:t xml:space="preserve">J. Laaksonen, M. Koskela, and E. Oja, “PicSOM: Self-Organizing Maps for content-based image retrieval,” in </w:t>
      </w:r>
      <w:r w:rsidRPr="00F27BBF">
        <w:rPr>
          <w:rFonts w:cs="Times New Roman"/>
          <w:i/>
          <w:iCs/>
          <w:noProof/>
          <w:szCs w:val="24"/>
        </w:rPr>
        <w:t>Proceedings of the International Joint Conference on Neural Networks</w:t>
      </w:r>
      <w:r w:rsidRPr="00F27BBF">
        <w:rPr>
          <w:rFonts w:cs="Times New Roman"/>
          <w:noProof/>
          <w:szCs w:val="24"/>
        </w:rPr>
        <w:t>, IEEE, 1999, pp. 2470–2473. doi: 10.1109/ijcnn.1999.83345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3]</w:t>
      </w:r>
      <w:r w:rsidRPr="00F27BBF">
        <w:rPr>
          <w:rFonts w:cs="Times New Roman"/>
          <w:noProof/>
          <w:szCs w:val="24"/>
        </w:rPr>
        <w:tab/>
        <w:t xml:space="preserve">G. Wang, Y. Sun, and J. Wang, “Automatic Image-Based Plant Disease Severity Estimation Using Deep Learning,” </w:t>
      </w:r>
      <w:r w:rsidRPr="00F27BBF">
        <w:rPr>
          <w:rFonts w:cs="Times New Roman"/>
          <w:i/>
          <w:iCs/>
          <w:noProof/>
          <w:szCs w:val="24"/>
        </w:rPr>
        <w:t>Comput. Intell. Neurosci.</w:t>
      </w:r>
      <w:r w:rsidRPr="00F27BBF">
        <w:rPr>
          <w:rFonts w:cs="Times New Roman"/>
          <w:noProof/>
          <w:szCs w:val="24"/>
        </w:rPr>
        <w:t>, vol. 2017, pp. 1–8, 2017, doi: 10.1155/2017/29175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4]</w:t>
      </w:r>
      <w:r w:rsidRPr="00F27BBF">
        <w:rPr>
          <w:rFonts w:cs="Times New Roman"/>
          <w:noProof/>
          <w:szCs w:val="24"/>
        </w:rPr>
        <w:tab/>
        <w:t xml:space="preserve">J. Graham, K. Clare, C. Bill, B. Rosie, and T. Lindy, “the Encyclopaedia of Cereal Diseases,” </w:t>
      </w:r>
      <w:r w:rsidRPr="00F27BBF">
        <w:rPr>
          <w:rFonts w:cs="Times New Roman"/>
          <w:i/>
          <w:iCs/>
          <w:noProof/>
          <w:szCs w:val="24"/>
        </w:rPr>
        <w:t>Encycl. Cereal Dis.</w:t>
      </w:r>
      <w:r w:rsidRPr="00F27BBF">
        <w:rPr>
          <w:rFonts w:cs="Times New Roman"/>
          <w:noProof/>
          <w:szCs w:val="24"/>
        </w:rPr>
        <w:t>, pp. 42–72, 2008, [Online]. Available: http://www.agricentre.basf.co.uk/agroportal/uk/media/marketing_pages/cereal_fungicides/BASF_Disease_Encyclopedia.pdf</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5]</w:t>
      </w:r>
      <w:r w:rsidRPr="00F27BBF">
        <w:rPr>
          <w:rFonts w:cs="Times New Roman"/>
          <w:noProof/>
          <w:szCs w:val="24"/>
        </w:rPr>
        <w:tab/>
        <w:t xml:space="preserve">E. C. Too, L. Yujian, S. Njuki, and L. Yingchun, “A comparative study of fine-tuning deep learning models for plant disease identification,” </w:t>
      </w:r>
      <w:r w:rsidRPr="00F27BBF">
        <w:rPr>
          <w:rFonts w:cs="Times New Roman"/>
          <w:i/>
          <w:iCs/>
          <w:noProof/>
          <w:szCs w:val="24"/>
        </w:rPr>
        <w:t>Comput. Electron. Agric.</w:t>
      </w:r>
      <w:r w:rsidRPr="00F27BBF">
        <w:rPr>
          <w:rFonts w:cs="Times New Roman"/>
          <w:noProof/>
          <w:szCs w:val="24"/>
        </w:rPr>
        <w:t>, vol. 161, pp. 272–279, Jun. 2019, doi: 10.1016/j.compag.2018.03.03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6]</w:t>
      </w:r>
      <w:r w:rsidRPr="00F27BBF">
        <w:rPr>
          <w:rFonts w:cs="Times New Roman"/>
          <w:noProof/>
          <w:szCs w:val="24"/>
        </w:rPr>
        <w:tab/>
        <w:t xml:space="preserve">S. K. Noon, M. Amjad, M. A. Qureshi, and A. Mannan, “Overfitting Mitigation Analysis in Deep Learning Models for Plant Leaf Disease Recognition,” in </w:t>
      </w:r>
      <w:r w:rsidRPr="00F27BBF">
        <w:rPr>
          <w:rFonts w:cs="Times New Roman"/>
          <w:i/>
          <w:iCs/>
          <w:noProof/>
          <w:szCs w:val="24"/>
        </w:rPr>
        <w:t>Proceedings - 2020 23rd IEEE International Multi-Topic Conference, INMIC 2020</w:t>
      </w:r>
      <w:r w:rsidRPr="00F27BBF">
        <w:rPr>
          <w:rFonts w:cs="Times New Roman"/>
          <w:noProof/>
          <w:szCs w:val="24"/>
        </w:rPr>
        <w:t>, IEEE, Nov. 2020, pp. 1–5. doi: 10.1109/INMIC50486.2020.9318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7]</w:t>
      </w:r>
      <w:r w:rsidRPr="00F27BBF">
        <w:rPr>
          <w:rFonts w:cs="Times New Roman"/>
          <w:noProof/>
          <w:szCs w:val="24"/>
        </w:rPr>
        <w:tab/>
        <w:t xml:space="preserve">R. Hummel, “Image Enhancement By Histogram Transformation.,” </w:t>
      </w:r>
      <w:r w:rsidRPr="00F27BBF">
        <w:rPr>
          <w:rFonts w:cs="Times New Roman"/>
          <w:i/>
          <w:iCs/>
          <w:noProof/>
          <w:szCs w:val="24"/>
        </w:rPr>
        <w:t>Comput Graph. Image Process</w:t>
      </w:r>
      <w:r w:rsidRPr="00F27BBF">
        <w:rPr>
          <w:rFonts w:cs="Times New Roman"/>
          <w:noProof/>
          <w:szCs w:val="24"/>
        </w:rPr>
        <w:t>, vol. 6, no. 2, pp. 184–185, Apr. 1977, doi: 10.1016/s0146-664x(77)8001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8]</w:t>
      </w:r>
      <w:r w:rsidRPr="00F27BBF">
        <w:rPr>
          <w:rFonts w:cs="Times New Roman"/>
          <w:noProof/>
          <w:szCs w:val="24"/>
        </w:rPr>
        <w:tab/>
        <w:t xml:space="preserve">G. Yadav, S. Maheshwari, and A. Agarwal, “Contrast limited adaptive histogram equalization based enhancement for real time video system,” in </w:t>
      </w:r>
      <w:r w:rsidRPr="00F27BBF">
        <w:rPr>
          <w:rFonts w:cs="Times New Roman"/>
          <w:i/>
          <w:iCs/>
          <w:noProof/>
          <w:szCs w:val="24"/>
        </w:rPr>
        <w:t>Proceedings of the 2014 International Conference on Advances in Computing, Communications and Informatics, ICACCI 2014</w:t>
      </w:r>
      <w:r w:rsidRPr="00F27BBF">
        <w:rPr>
          <w:rFonts w:cs="Times New Roman"/>
          <w:noProof/>
          <w:szCs w:val="24"/>
        </w:rPr>
        <w:t>, IEEE, Sep. 2014, pp. 2392–2397. doi: 10.1109/ICACCI.2014.696838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9]</w:t>
      </w:r>
      <w:r w:rsidRPr="00F27BBF">
        <w:rPr>
          <w:rFonts w:cs="Times New Roman"/>
          <w:noProof/>
          <w:szCs w:val="24"/>
        </w:rPr>
        <w:tab/>
        <w:t xml:space="preserve">G. Sambasivam and G. D. Opiyo, “A predictive machine learning application in agriculture: Cassava disease detection and classification with imbalanced dataset using convolutional neural networks,” </w:t>
      </w:r>
      <w:r w:rsidRPr="00F27BBF">
        <w:rPr>
          <w:rFonts w:cs="Times New Roman"/>
          <w:i/>
          <w:iCs/>
          <w:noProof/>
          <w:szCs w:val="24"/>
        </w:rPr>
        <w:t>Egypt. Informatics J.</w:t>
      </w:r>
      <w:r w:rsidRPr="00F27BBF">
        <w:rPr>
          <w:rFonts w:cs="Times New Roman"/>
          <w:noProof/>
          <w:szCs w:val="24"/>
        </w:rPr>
        <w:t>, vol. 22, no. 1, pp. 27–34, Mar. 2021, doi: 10.1016/j.eij.2020.0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0]</w:t>
      </w:r>
      <w:r w:rsidRPr="00F27BBF">
        <w:rPr>
          <w:rFonts w:cs="Times New Roman"/>
          <w:noProof/>
          <w:szCs w:val="24"/>
        </w:rPr>
        <w:tab/>
        <w:t>K. Vora and D. Padalia, “An Ensemble of Convolutional Neural Networks to Detect Foliar Diseases in Apple Plants,”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1]</w:t>
      </w:r>
      <w:r w:rsidRPr="00F27BBF">
        <w:rPr>
          <w:rFonts w:cs="Times New Roman"/>
          <w:noProof/>
          <w:szCs w:val="24"/>
        </w:rPr>
        <w:tab/>
        <w:t xml:space="preserve">A. Yadav, U. Thakur, R. Saxena, V. Pal, V. Bhateja, and J. C. W. Lin, “AFD-Net: Apple Foliar Disease multi classification using deep learning on plant pathology dataset,” </w:t>
      </w:r>
      <w:r w:rsidRPr="00F27BBF">
        <w:rPr>
          <w:rFonts w:cs="Times New Roman"/>
          <w:i/>
          <w:iCs/>
          <w:noProof/>
          <w:szCs w:val="24"/>
        </w:rPr>
        <w:t>Plant Soil</w:t>
      </w:r>
      <w:r w:rsidRPr="00F27BBF">
        <w:rPr>
          <w:rFonts w:cs="Times New Roman"/>
          <w:noProof/>
          <w:szCs w:val="24"/>
        </w:rPr>
        <w:t>, vol. 477, no. 1–2, pp. 595–611, Aug. 2022, doi: 10.1007/s11104-022-0540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2]</w:t>
      </w:r>
      <w:r w:rsidRPr="00F27BBF">
        <w:rPr>
          <w:rFonts w:cs="Times New Roman"/>
          <w:noProof/>
          <w:szCs w:val="24"/>
        </w:rPr>
        <w:tab/>
        <w:t xml:space="preserve">S. S. Chouhan, U. P. Singh, A. Kaul, and S. Jain, “A Data Repository of Leaf Images: Practice towards Plant Conservation with Plant Pathology,” in </w:t>
      </w:r>
      <w:r w:rsidRPr="00F27BBF">
        <w:rPr>
          <w:rFonts w:cs="Times New Roman"/>
          <w:i/>
          <w:iCs/>
          <w:noProof/>
          <w:szCs w:val="24"/>
        </w:rPr>
        <w:t>2019 4th International Conference on Information Systems and Computer Networks, ISCON 2019</w:t>
      </w:r>
      <w:r w:rsidRPr="00F27BBF">
        <w:rPr>
          <w:rFonts w:cs="Times New Roman"/>
          <w:noProof/>
          <w:szCs w:val="24"/>
        </w:rPr>
        <w:t>, IEEE, Nov. 2019, pp. 700–707. doi: 10.1109/ISCON47742.2019.90361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3]</w:t>
      </w:r>
      <w:r w:rsidRPr="00F27BBF">
        <w:rPr>
          <w:rFonts w:cs="Times New Roman"/>
          <w:noProof/>
          <w:szCs w:val="24"/>
        </w:rPr>
        <w:tab/>
        <w:t xml:space="preserve">S. Parez, N. Dilshad, T. M. Alanazi, and J. Weon Lee, “Towards Sustainable Agricultural Systems: A Lightweight Deep Learning Model for Plant Disease Detection,” </w:t>
      </w:r>
      <w:r w:rsidRPr="00F27BBF">
        <w:rPr>
          <w:rFonts w:cs="Times New Roman"/>
          <w:i/>
          <w:iCs/>
          <w:noProof/>
          <w:szCs w:val="24"/>
        </w:rPr>
        <w:t>Comput. Syst. Sci. Eng.</w:t>
      </w:r>
      <w:r w:rsidRPr="00F27BBF">
        <w:rPr>
          <w:rFonts w:cs="Times New Roman"/>
          <w:noProof/>
          <w:szCs w:val="24"/>
        </w:rPr>
        <w:t>, vol. 47, no. 1, pp. 515–536, 2023, doi: 10.32604/csse.2023.0379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4]</w:t>
      </w:r>
      <w:r w:rsidRPr="00F27BBF">
        <w:rPr>
          <w:rFonts w:cs="Times New Roman"/>
          <w:noProof/>
          <w:szCs w:val="24"/>
        </w:rPr>
        <w:tab/>
        <w:t xml:space="preserve">T. A. Prasetyo, V. L. Desrony, H. F. Panjaitan, R. Sianipar, and Y. Pratama, “Corn plant disease classification based on leaf using residual networks-9 architecture,” </w:t>
      </w:r>
      <w:r w:rsidRPr="00F27BBF">
        <w:rPr>
          <w:rFonts w:cs="Times New Roman"/>
          <w:i/>
          <w:iCs/>
          <w:noProof/>
          <w:szCs w:val="24"/>
        </w:rPr>
        <w:t>Int. J. Electr. Comput. Eng.</w:t>
      </w:r>
      <w:r w:rsidRPr="00F27BBF">
        <w:rPr>
          <w:rFonts w:cs="Times New Roman"/>
          <w:noProof/>
          <w:szCs w:val="24"/>
        </w:rPr>
        <w:t>, vol. 13, no. 3, pp. 2908–2920, Jun. 2023, doi: 10.11591/ijece.v13i3.pp2908-29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85]</w:t>
      </w:r>
      <w:r w:rsidRPr="00F27BBF">
        <w:rPr>
          <w:rFonts w:cs="Times New Roman"/>
          <w:noProof/>
          <w:szCs w:val="24"/>
        </w:rPr>
        <w:tab/>
        <w:t>S. U. P. U. Stanford Vision Lab, “http://www.image-net.org/,”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6]</w:t>
      </w:r>
      <w:r w:rsidRPr="00F27BBF">
        <w:rPr>
          <w:rFonts w:cs="Times New Roman"/>
          <w:noProof/>
          <w:szCs w:val="24"/>
        </w:rPr>
        <w:tab/>
        <w:t xml:space="preserve">C. Szegedy, V. Vanhoucke, S. Ioffe, J. Shlens, and Z. Wojna, “Rethinking the Inception Architecture for Computer Vis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2818–2826. doi: 10.1109/CVPR.2016.3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7]</w:t>
      </w:r>
      <w:r w:rsidRPr="00F27BBF">
        <w:rPr>
          <w:rFonts w:cs="Times New Roman"/>
          <w:noProof/>
          <w:szCs w:val="24"/>
        </w:rPr>
        <w:tab/>
        <w:t xml:space="preserve">K. Simonyan and A. Zisserman, “Very deep convolutional networks for large-scale image recognition,” </w:t>
      </w:r>
      <w:r w:rsidRPr="00F27BBF">
        <w:rPr>
          <w:rFonts w:cs="Times New Roman"/>
          <w:i/>
          <w:iCs/>
          <w:noProof/>
          <w:szCs w:val="24"/>
        </w:rPr>
        <w:t>3rd Int. Conf. Learn. Represent. ICLR 2015 - Conf. Track Proc.</w:t>
      </w:r>
      <w:r w:rsidRPr="00F27BBF">
        <w:rPr>
          <w:rFonts w:cs="Times New Roman"/>
          <w:noProof/>
          <w:szCs w:val="24"/>
        </w:rPr>
        <w:t>, Sep.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8]</w:t>
      </w:r>
      <w:r w:rsidRPr="00F27BBF">
        <w:rPr>
          <w:rFonts w:cs="Times New Roman"/>
          <w:noProof/>
          <w:szCs w:val="24"/>
        </w:rPr>
        <w:tab/>
        <w:t xml:space="preserve">M. Tan and Q. V. Le, “EfficientNet: Rethinking model scaling for convolutional neural networks,” </w:t>
      </w:r>
      <w:r w:rsidRPr="00F27BBF">
        <w:rPr>
          <w:rFonts w:cs="Times New Roman"/>
          <w:i/>
          <w:iCs/>
          <w:noProof/>
          <w:szCs w:val="24"/>
        </w:rPr>
        <w:t>36th Int. Conf. Mach. Learn. ICML 2019</w:t>
      </w:r>
      <w:r w:rsidRPr="00F27BBF">
        <w:rPr>
          <w:rFonts w:cs="Times New Roman"/>
          <w:noProof/>
          <w:szCs w:val="24"/>
        </w:rPr>
        <w:t>, vol. 2019-June, pp. 10691–10700, May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9]</w:t>
      </w:r>
      <w:r w:rsidRPr="00F27BBF">
        <w:rPr>
          <w:rFonts w:cs="Times New Roman"/>
          <w:noProof/>
          <w:szCs w:val="24"/>
        </w:rPr>
        <w:tab/>
        <w:t xml:space="preserve">K. He, X. Zhang, S. Ren, and J. Sun, “Deep residual learning for image recognit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770–778. doi: 10.1109/CVPR.2016.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0]</w:t>
      </w:r>
      <w:r w:rsidRPr="00F27BBF">
        <w:rPr>
          <w:rFonts w:cs="Times New Roman"/>
          <w:noProof/>
          <w:szCs w:val="24"/>
        </w:rPr>
        <w:tab/>
        <w:t xml:space="preserve">Z. Liu </w:t>
      </w:r>
      <w:r w:rsidRPr="00F27BBF">
        <w:rPr>
          <w:rFonts w:cs="Times New Roman"/>
          <w:i/>
          <w:iCs/>
          <w:noProof/>
          <w:szCs w:val="24"/>
        </w:rPr>
        <w:t>et al.</w:t>
      </w:r>
      <w:r w:rsidRPr="00F27BBF">
        <w:rPr>
          <w:rFonts w:cs="Times New Roman"/>
          <w:noProof/>
          <w:szCs w:val="24"/>
        </w:rPr>
        <w:t xml:space="preserve">, “Swin Transformer: Hierarchical Vision Transformer using Shifted Windows,” in </w:t>
      </w:r>
      <w:r w:rsidRPr="00F27BBF">
        <w:rPr>
          <w:rFonts w:cs="Times New Roman"/>
          <w:i/>
          <w:iCs/>
          <w:noProof/>
          <w:szCs w:val="24"/>
        </w:rPr>
        <w:t>Proceedings of the IEEE International Conference on Computer Vision</w:t>
      </w:r>
      <w:r w:rsidRPr="00F27BBF">
        <w:rPr>
          <w:rFonts w:cs="Times New Roman"/>
          <w:noProof/>
          <w:szCs w:val="24"/>
        </w:rPr>
        <w:t>, IEEE, Oct. 2021, pp. 9992–10002. doi: 10.1109/ICCV48922.2021.009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1]</w:t>
      </w:r>
      <w:r w:rsidRPr="00F27BBF">
        <w:rPr>
          <w:rFonts w:cs="Times New Roman"/>
          <w:noProof/>
          <w:szCs w:val="24"/>
        </w:rPr>
        <w:tab/>
        <w:t xml:space="preserve">S. Cuenat and R. Couturier, “Convolutional Neural Network (CNN) vs Vision Transformer (ViT) for Digital Holography,” </w:t>
      </w:r>
      <w:r w:rsidRPr="00F27BBF">
        <w:rPr>
          <w:rFonts w:cs="Times New Roman"/>
          <w:i/>
          <w:iCs/>
          <w:noProof/>
          <w:szCs w:val="24"/>
        </w:rPr>
        <w:t>2022 2nd Int. Conf. Comput. Control Robot. ICCCR 2022</w:t>
      </w:r>
      <w:r w:rsidRPr="00F27BBF">
        <w:rPr>
          <w:rFonts w:cs="Times New Roman"/>
          <w:noProof/>
          <w:szCs w:val="24"/>
        </w:rPr>
        <w:t>, pp. 235–240, Aug. 2022, doi: 10.1109/ICCCR54399.2022.9790134.</w:t>
      </w:r>
    </w:p>
    <w:p w:rsidR="002115B6" w:rsidRDefault="00A62E21" w:rsidP="001F04C3">
      <w:pPr>
        <w:pStyle w:val="Heading1"/>
        <w:numPr>
          <w:ilvl w:val="0"/>
          <w:numId w:val="0"/>
        </w:numPr>
        <w:ind w:left="360" w:hanging="360"/>
      </w:pPr>
      <w:r>
        <w:fldChar w:fldCharType="end"/>
      </w:r>
      <w:bookmarkStart w:id="201" w:name="_Toc144724560"/>
      <w:bookmarkStart w:id="202" w:name="_Toc144737890"/>
    </w:p>
    <w:p w:rsidR="002115B6" w:rsidRDefault="002115B6" w:rsidP="001F04C3">
      <w:pPr>
        <w:pStyle w:val="Heading1"/>
        <w:numPr>
          <w:ilvl w:val="0"/>
          <w:numId w:val="0"/>
        </w:numPr>
        <w:ind w:left="360" w:hanging="360"/>
      </w:pPr>
    </w:p>
    <w:p w:rsidR="002115B6" w:rsidRDefault="002115B6">
      <w:pPr>
        <w:spacing w:after="160" w:line="259" w:lineRule="auto"/>
        <w:ind w:firstLine="0"/>
        <w:jc w:val="left"/>
        <w:rPr>
          <w:rFonts w:eastAsia="Times New Roman"/>
          <w:b/>
          <w:bCs/>
          <w:kern w:val="32"/>
          <w:sz w:val="38"/>
          <w:szCs w:val="60"/>
          <w:lang w:bidi="fa-IR"/>
        </w:rPr>
      </w:pPr>
      <w:r>
        <w:br w:type="page"/>
      </w:r>
    </w:p>
    <w:p w:rsidR="00640CF5" w:rsidRDefault="00F6608D" w:rsidP="00065905">
      <w:pPr>
        <w:pStyle w:val="Heading1"/>
        <w:ind w:left="-10" w:firstLine="0"/>
        <w:jc w:val="left"/>
        <w:rPr>
          <w:rtl/>
        </w:rPr>
      </w:pPr>
      <w:bookmarkStart w:id="203" w:name="_Toc157254881"/>
      <w:r>
        <w:rPr>
          <w:rFonts w:hint="cs"/>
          <w:rtl/>
        </w:rPr>
        <w:lastRenderedPageBreak/>
        <w:t>واژه نامه</w:t>
      </w:r>
      <w:bookmarkEnd w:id="201"/>
      <w:bookmarkEnd w:id="202"/>
      <w:bookmarkEnd w:id="203"/>
    </w:p>
    <w:p w:rsidR="00D85ADB" w:rsidRPr="006F5331" w:rsidRDefault="00D85ADB" w:rsidP="0002423B">
      <w:pPr>
        <w:jc w:val="center"/>
        <w:rPr>
          <w:rtl/>
          <w:lang w:bidi="fa-IR"/>
        </w:rPr>
        <w:sectPr w:rsidR="00D85ADB" w:rsidRPr="006F5331" w:rsidSect="00921BA9">
          <w:headerReference w:type="default" r:id="rId148"/>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50785D" w:rsidRDefault="0050785D" w:rsidP="0050785D">
      <w:pPr>
        <w:rPr>
          <w:rFonts w:cs="Times New Roman"/>
          <w:lang w:bidi="fa-IR"/>
        </w:rPr>
      </w:pPr>
      <w:r w:rsidRPr="0050785D">
        <w:rPr>
          <w:rFonts w:cs="Times New Roman"/>
          <w:lang w:bidi="fa-IR"/>
        </w:rPr>
        <w:t xml:space="preserve">The use of robots is becoming increasingly prevalent in our lives, and their role is receiving more attention than ever before. As a result, the science of robotics has been divided into various classifications, and one of the most important ones is wheeled mobile robots. </w:t>
      </w:r>
      <w:r>
        <w:rPr>
          <w:rFonts w:cs="Times New Roman"/>
          <w:lang w:bidi="fa-IR"/>
        </w:rPr>
        <w:t>Hence</w:t>
      </w:r>
      <w:r w:rsidRPr="0050785D">
        <w:rPr>
          <w:rFonts w:cs="Times New Roman"/>
          <w:lang w:bidi="fa-IR"/>
        </w:rPr>
        <w:t xml:space="preserve">, the control of robots and the challenges associated with it are topics of discussion and investigation, particularly with the growing role of robots in our lives. This research delves into the concept of automatic control of robots, which includes multiple algorithms with their complexities. Therefore, the control of wheeled robots, which is the focus of this research, is highly important. Some tasks require </w:t>
      </w:r>
      <w:r>
        <w:rPr>
          <w:rFonts w:cs="Times New Roman"/>
          <w:lang w:bidi="fa-IR"/>
        </w:rPr>
        <w:t xml:space="preserve">cooperation </w:t>
      </w:r>
      <w:r w:rsidRPr="0050785D">
        <w:rPr>
          <w:rFonts w:cs="Times New Roman"/>
          <w:lang w:bidi="fa-IR"/>
        </w:rPr>
        <w:t xml:space="preserve">among multiple robots to achieve a goal. This leads to the issue of </w:t>
      </w:r>
      <w:r>
        <w:rPr>
          <w:rFonts w:cs="Times New Roman"/>
          <w:lang w:bidi="fa-IR"/>
        </w:rPr>
        <w:t>cooperative</w:t>
      </w:r>
      <w:r w:rsidRPr="0050785D">
        <w:rPr>
          <w:rFonts w:cs="Times New Roman"/>
          <w:lang w:bidi="fa-IR"/>
        </w:rPr>
        <w:t xml:space="preserve"> control of robots, which generally encompasses how robots cooperate in performing a task and the control challenges involved. There have been numerous proposed algorithms for controlling wheeled robots, but each has its shortcomings. In this research, an attempt is made to address these shortcomings and present a new solution for a new multi-robot system, which is implemented on real platfo</w:t>
      </w:r>
      <w:r>
        <w:rPr>
          <w:rFonts w:cs="Times New Roman"/>
          <w:lang w:bidi="fa-IR"/>
        </w:rPr>
        <w:t xml:space="preserve">rms. </w:t>
      </w:r>
      <w:r w:rsidRPr="0050785D">
        <w:rPr>
          <w:rFonts w:cs="Times New Roman"/>
          <w:lang w:bidi="fa-IR"/>
        </w:rPr>
        <w:t xml:space="preserve">The process begins by extracting a kinematic and dynamic model for a single-platform system. The obtained model undergoes simulation and testing, but uncertainties are acknowledged. To achieve a more accurate model and address the issue of uncertainty, a Radial Basis Function Neural Network (RBF-NN) is used as </w:t>
      </w:r>
      <w:r>
        <w:rPr>
          <w:rFonts w:cs="Times New Roman"/>
          <w:lang w:bidi="fa-IR"/>
        </w:rPr>
        <w:t>a</w:t>
      </w:r>
      <w:r w:rsidRPr="0050785D">
        <w:rPr>
          <w:rFonts w:cs="Times New Roman"/>
          <w:lang w:bidi="fa-IR"/>
        </w:rPr>
        <w:t xml:space="preserve"> </w:t>
      </w:r>
      <w:r>
        <w:rPr>
          <w:rFonts w:cs="Times New Roman"/>
          <w:lang w:bidi="fa-IR"/>
        </w:rPr>
        <w:t>function approximator</w:t>
      </w:r>
      <w:r w:rsidRPr="0050785D">
        <w:rPr>
          <w:rFonts w:cs="Times New Roman"/>
          <w:lang w:bidi="fa-IR"/>
        </w:rPr>
        <w:t xml:space="preserve"> neural network. The dynamic model of the moving robot is estimated, and the weights of the neural network are </w:t>
      </w:r>
      <w:r>
        <w:rPr>
          <w:rFonts w:cs="Times New Roman"/>
          <w:lang w:bidi="fa-IR"/>
        </w:rPr>
        <w:t>updated</w:t>
      </w:r>
      <w:r w:rsidRPr="0050785D">
        <w:rPr>
          <w:rFonts w:cs="Times New Roman"/>
          <w:lang w:bidi="fa-IR"/>
        </w:rPr>
        <w:t xml:space="preserve">. This algorithm is then extended to a multi-robot system with homogeneous and identical robots. The neural network weights of the robots are shared among them and exchanged. For each robot in the system, a specific reference time trajectory is considered. Then, an appropriate </w:t>
      </w:r>
      <w:r>
        <w:rPr>
          <w:rFonts w:cs="Times New Roman"/>
          <w:lang w:bidi="fa-IR"/>
        </w:rPr>
        <w:t>cooperative</w:t>
      </w:r>
      <w:r w:rsidRPr="0050785D">
        <w:rPr>
          <w:rFonts w:cs="Times New Roman"/>
          <w:lang w:bidi="fa-IR"/>
        </w:rPr>
        <w:t xml:space="preserve"> control algorithm is presented and applied to the system to examine the act of following the trajectory.</w:t>
      </w:r>
      <w:r>
        <w:rPr>
          <w:rFonts w:cs="Times New Roman"/>
          <w:lang w:bidi="fa-IR"/>
        </w:rPr>
        <w:t xml:space="preserve"> </w:t>
      </w:r>
      <w:r w:rsidRPr="0050785D">
        <w:rPr>
          <w:rFonts w:cs="Times New Roman"/>
          <w:lang w:bidi="fa-IR"/>
        </w:rPr>
        <w:t xml:space="preserve">To apply the </w:t>
      </w:r>
      <w:r>
        <w:rPr>
          <w:rFonts w:cs="Times New Roman"/>
          <w:lang w:bidi="fa-IR"/>
        </w:rPr>
        <w:t>cooperative</w:t>
      </w:r>
      <w:r w:rsidRPr="0050785D">
        <w:rPr>
          <w:rFonts w:cs="Times New Roman"/>
          <w:lang w:bidi="fa-IR"/>
        </w:rPr>
        <w:t xml:space="preserve"> control algorithm to the multi-robot system, the preparation and production of three-wheeled</w:t>
      </w:r>
      <w:r>
        <w:rPr>
          <w:rFonts w:cs="Times New Roman"/>
          <w:lang w:bidi="fa-IR"/>
        </w:rPr>
        <w:t xml:space="preserve"> mobile</w:t>
      </w:r>
      <w:r w:rsidRPr="0050785D">
        <w:rPr>
          <w:rFonts w:cs="Times New Roman"/>
          <w:lang w:bidi="fa-IR"/>
        </w:rPr>
        <w:t xml:space="preserve"> robot platforms are required. After constructing the platforms, the entire algorithm is implemented, </w:t>
      </w:r>
      <w:r>
        <w:rPr>
          <w:rFonts w:cs="Times New Roman"/>
          <w:lang w:bidi="fa-IR"/>
        </w:rPr>
        <w:t xml:space="preserve">and </w:t>
      </w:r>
      <w:r w:rsidRPr="0050785D">
        <w:rPr>
          <w:rFonts w:cs="Times New Roman"/>
          <w:lang w:bidi="fa-IR"/>
        </w:rPr>
        <w:t>tested on three real platforms, and the results are examined.</w:t>
      </w:r>
    </w:p>
    <w:p w:rsidR="00C31963" w:rsidRPr="00C31963" w:rsidRDefault="00FE7C27" w:rsidP="00FE7C27">
      <w:pPr>
        <w:rPr>
          <w:rFonts w:cs="Times New Roman"/>
          <w:lang w:bidi="fa-IR"/>
        </w:rPr>
        <w:sectPr w:rsidR="00C31963" w:rsidRPr="00C31963" w:rsidSect="00921BA9">
          <w:headerReference w:type="default" r:id="rId149"/>
          <w:footerReference w:type="default" r:id="rId150"/>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E7599D">
        <w:rPr>
          <w:rFonts w:cs="Times New Roman"/>
          <w:lang w:bidi="fa-IR"/>
        </w:rPr>
        <w:t>Multi-robot system, Neural n</w:t>
      </w:r>
      <w:r w:rsidRPr="00FE7C27">
        <w:rPr>
          <w:rFonts w:cs="Times New Roman"/>
          <w:lang w:bidi="fa-IR"/>
        </w:rPr>
        <w:t xml:space="preserve">etwork </w:t>
      </w:r>
      <w:r>
        <w:rPr>
          <w:rFonts w:cs="Times New Roman"/>
          <w:lang w:bidi="fa-IR"/>
        </w:rPr>
        <w:t>approximator</w:t>
      </w:r>
      <w:r w:rsidRPr="00FE7C27">
        <w:rPr>
          <w:rFonts w:cs="Times New Roman"/>
          <w:lang w:bidi="fa-IR"/>
        </w:rPr>
        <w:t xml:space="preserve">, </w:t>
      </w:r>
      <w:r>
        <w:rPr>
          <w:rFonts w:cs="Times New Roman"/>
          <w:lang w:bidi="fa-IR"/>
        </w:rPr>
        <w:t>Cooperative</w:t>
      </w:r>
      <w:r w:rsidRPr="0050785D">
        <w:rPr>
          <w:rFonts w:cs="Times New Roman"/>
          <w:lang w:bidi="fa-IR"/>
        </w:rPr>
        <w:t xml:space="preserve"> </w:t>
      </w:r>
      <w:r w:rsidR="00E7599D">
        <w:rPr>
          <w:rFonts w:cs="Times New Roman"/>
          <w:lang w:bidi="fa-IR"/>
        </w:rPr>
        <w:t>control a</w:t>
      </w:r>
      <w:r w:rsidRPr="00FE7C27">
        <w:rPr>
          <w:rFonts w:cs="Times New Roman"/>
          <w:lang w:bidi="fa-IR"/>
        </w:rPr>
        <w:t xml:space="preserve">lgorithm, Wheeled </w:t>
      </w:r>
      <w:r>
        <w:rPr>
          <w:rFonts w:cs="Times New Roman"/>
          <w:lang w:bidi="fa-IR"/>
        </w:rPr>
        <w:t>mobile r</w:t>
      </w:r>
      <w:r w:rsidRPr="00FE7C27">
        <w:rPr>
          <w:rFonts w:cs="Times New Roman"/>
          <w:lang w:bidi="fa-IR"/>
        </w:rPr>
        <w:t xml:space="preserve">obot </w:t>
      </w:r>
      <w:r>
        <w:rPr>
          <w:rFonts w:cs="Times New Roman"/>
          <w:lang w:bidi="fa-IR"/>
        </w:rPr>
        <w:t>p</w:t>
      </w:r>
      <w:r w:rsidRPr="00FE7C27">
        <w:rPr>
          <w:rFonts w:cs="Times New Roman"/>
          <w:lang w:bidi="fa-IR"/>
        </w:rPr>
        <w:t xml:space="preserve">latform, </w:t>
      </w:r>
      <w:r>
        <w:rPr>
          <w:rFonts w:cs="Times New Roman"/>
          <w:lang w:bidi="fa-IR"/>
        </w:rPr>
        <w:t>Uncertain</w:t>
      </w:r>
      <w:r w:rsidR="00E7599D">
        <w:rPr>
          <w:rFonts w:cs="Times New Roman"/>
          <w:lang w:bidi="fa-IR"/>
        </w:rPr>
        <w:t xml:space="preserve"> dynamic m</w:t>
      </w:r>
      <w:r w:rsidRPr="00FE7C27">
        <w:rPr>
          <w:rFonts w:cs="Times New Roman"/>
          <w:lang w:bidi="fa-IR"/>
        </w:rPr>
        <w:t>odel</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151"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DE77BA" w:rsidP="00B05165">
            <w:pPr>
              <w:pStyle w:val="20"/>
              <w:bidi w:val="0"/>
              <w:rPr>
                <w:rtl/>
                <w:lang w:bidi="fa-IR"/>
              </w:rPr>
            </w:pPr>
            <w:r>
              <w:rPr>
                <w:rFonts w:cs="Times New Roman"/>
                <w:szCs w:val="24"/>
              </w:rPr>
              <w:t>Cooperative control of multi wheeled mobile robots based on learning considering state and control input constrains</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DE77BA" w:rsidP="00B05165">
            <w:pPr>
              <w:pStyle w:val="4"/>
              <w:bidi w:val="0"/>
              <w:rPr>
                <w:lang w:bidi="fa-IR"/>
              </w:rPr>
            </w:pPr>
            <w:r>
              <w:rPr>
                <w:lang w:bidi="fa-IR"/>
              </w:rPr>
              <w:t>Ali Safarzadeh</w:t>
            </w:r>
          </w:p>
        </w:tc>
      </w:tr>
      <w:tr w:rsidR="00640CF5" w:rsidTr="00640CF5">
        <w:trPr>
          <w:jc w:val="center"/>
        </w:trPr>
        <w:tc>
          <w:tcPr>
            <w:tcW w:w="9427" w:type="dxa"/>
            <w:gridSpan w:val="4"/>
          </w:tcPr>
          <w:p w:rsidR="00640CF5" w:rsidRPr="00D20C17" w:rsidRDefault="00640CF5" w:rsidP="00B05165">
            <w:pPr>
              <w:pStyle w:val="3"/>
              <w:bidi w:val="0"/>
              <w:rPr>
                <w:rtl/>
              </w:rPr>
            </w:pPr>
            <w:r>
              <w:t>Supervisor</w:t>
            </w:r>
            <w:r w:rsidR="00DE77BA">
              <w:t>s</w:t>
            </w:r>
            <w:r>
              <w:t>:</w:t>
            </w:r>
          </w:p>
          <w:p w:rsidR="00640CF5" w:rsidRDefault="00640CF5" w:rsidP="00DE77BA">
            <w:pPr>
              <w:pStyle w:val="4"/>
              <w:bidi w:val="0"/>
              <w:rPr>
                <w:lang w:bidi="fa-IR"/>
              </w:rPr>
            </w:pPr>
            <w:r>
              <w:rPr>
                <w:lang w:bidi="fa-IR"/>
              </w:rPr>
              <w:t xml:space="preserve">Dr. </w:t>
            </w:r>
            <w:r w:rsidR="00DE77BA">
              <w:rPr>
                <w:lang w:bidi="fa-IR"/>
              </w:rPr>
              <w:t>Bahram Tarvirdizadeh</w:t>
            </w:r>
          </w:p>
          <w:p w:rsidR="00DE77BA" w:rsidRDefault="00DE77BA" w:rsidP="00DE77BA">
            <w:pPr>
              <w:pStyle w:val="4"/>
              <w:bidi w:val="0"/>
              <w:rPr>
                <w:lang w:bidi="fa-IR"/>
              </w:rPr>
            </w:pPr>
            <w:r>
              <w:rPr>
                <w:lang w:bidi="fa-IR"/>
              </w:rPr>
              <w:t>Dr. Khalil Alipour</w:t>
            </w:r>
          </w:p>
          <w:p w:rsidR="00892803" w:rsidRPr="00892803" w:rsidRDefault="00892803" w:rsidP="00DE77BA">
            <w:pPr>
              <w:pStyle w:val="4"/>
              <w:bidi w:val="0"/>
              <w:rPr>
                <w:rtl/>
                <w:lang w:bidi="fa-IR"/>
              </w:rPr>
            </w:pPr>
            <w:r>
              <w:rPr>
                <w:b w:val="0"/>
                <w:bCs w:val="0"/>
                <w:sz w:val="28"/>
                <w:szCs w:val="28"/>
                <w:lang w:bidi="fa-IR"/>
              </w:rPr>
              <w:t>Advisor:</w:t>
            </w:r>
            <w:r>
              <w:rPr>
                <w:b w:val="0"/>
                <w:bCs w:val="0"/>
                <w:sz w:val="28"/>
                <w:szCs w:val="28"/>
                <w:lang w:bidi="fa-IR"/>
              </w:rPr>
              <w:br/>
            </w:r>
            <w:r>
              <w:rPr>
                <w:lang w:bidi="fa-IR"/>
              </w:rPr>
              <w:t xml:space="preserve">Dr. </w:t>
            </w:r>
            <w:r w:rsidR="00DE77BA">
              <w:rPr>
                <w:lang w:bidi="fa-IR"/>
              </w:rPr>
              <w:t>Arash Ghamar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DE77BA" w:rsidP="00640CF5">
            <w:pPr>
              <w:pStyle w:val="5"/>
              <w:bidi w:val="0"/>
              <w:rPr>
                <w:rFonts w:eastAsia="SimSun"/>
                <w:rtl/>
              </w:rPr>
            </w:pPr>
            <w:r>
              <w:rPr>
                <w:rFonts w:eastAsia="SimSun"/>
              </w:rPr>
              <w:t>Feburary</w:t>
            </w:r>
            <w:r w:rsidR="00640CF5" w:rsidRPr="006E4562">
              <w:rPr>
                <w:rFonts w:eastAsia="SimSun"/>
              </w:rPr>
              <w:t xml:space="preserve"> </w:t>
            </w:r>
            <w:r>
              <w:rPr>
                <w:rFonts w:eastAsia="SimSun"/>
              </w:rPr>
              <w:t>2024</w:t>
            </w:r>
          </w:p>
        </w:tc>
      </w:tr>
    </w:tbl>
    <w:p w:rsidR="00A62E21" w:rsidRPr="00A62E21" w:rsidRDefault="00A62E21" w:rsidP="00DE77BA">
      <w:pPr>
        <w:ind w:firstLine="0"/>
        <w:rPr>
          <w:rFonts w:cs="Times New Roman"/>
          <w:rtl/>
          <w:lang w:bidi="fa-IR"/>
        </w:rPr>
      </w:pPr>
    </w:p>
    <w:sectPr w:rsidR="00A62E21" w:rsidRPr="00A62E21" w:rsidSect="00921BA9">
      <w:headerReference w:type="default" r:id="rId152"/>
      <w:footerReference w:type="default" r:id="rId153"/>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67BA5" w:rsidRDefault="00567BA5">
      <w:pPr>
        <w:spacing w:after="0" w:line="240" w:lineRule="auto"/>
      </w:pPr>
      <w:r>
        <w:separator/>
      </w:r>
    </w:p>
    <w:p w:rsidR="00567BA5" w:rsidRDefault="00567BA5"/>
  </w:endnote>
  <w:endnote w:type="continuationSeparator" w:id="0">
    <w:p w:rsidR="00567BA5" w:rsidRDefault="00567BA5">
      <w:pPr>
        <w:spacing w:after="0" w:line="240" w:lineRule="auto"/>
      </w:pPr>
      <w:r>
        <w:continuationSeparator/>
      </w:r>
    </w:p>
    <w:p w:rsidR="00567BA5" w:rsidRDefault="00567B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altName w:val="Arial"/>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sig w:usb0="00000003" w:usb1="00000000" w:usb2="00000000" w:usb3="00000000" w:csb0="0000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19C0" w:rsidRDefault="006119C0" w:rsidP="00677845">
    <w:pPr>
      <w:pStyle w:val="Footer"/>
      <w:jc w:val="center"/>
    </w:pPr>
  </w:p>
  <w:p w:rsidR="006119C0" w:rsidRDefault="006119C0"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19C0" w:rsidRDefault="006119C0"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19C0" w:rsidRDefault="006119C0"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19C0" w:rsidRDefault="006119C0"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19C0" w:rsidRDefault="006119C0"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6119C0" w:rsidRDefault="006119C0" w:rsidP="00677845">
        <w:pPr>
          <w:pStyle w:val="Footer"/>
          <w:bidi/>
          <w:jc w:val="center"/>
        </w:pPr>
        <w:r>
          <w:fldChar w:fldCharType="begin"/>
        </w:r>
        <w:r>
          <w:instrText xml:space="preserve"> PAGE   \* MERGEFORMAT </w:instrText>
        </w:r>
        <w:r>
          <w:fldChar w:fldCharType="separate"/>
        </w:r>
        <w:r w:rsidR="009E1CAC">
          <w:rPr>
            <w:noProof/>
            <w:rtl/>
          </w:rPr>
          <w:t>136</w:t>
        </w:r>
        <w:r>
          <w:rPr>
            <w:noProof/>
          </w:rPr>
          <w:fldChar w:fldCharType="end"/>
        </w:r>
      </w:p>
    </w:sdtContent>
  </w:sdt>
  <w:p w:rsidR="006119C0" w:rsidRDefault="006119C0">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19C0" w:rsidRPr="00640CF5" w:rsidRDefault="006119C0"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19C0" w:rsidRPr="00640CF5" w:rsidRDefault="006119C0"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67BA5" w:rsidRDefault="00567BA5" w:rsidP="006B1665">
      <w:pPr>
        <w:spacing w:after="0" w:line="240" w:lineRule="auto"/>
      </w:pPr>
      <w:r>
        <w:separator/>
      </w:r>
    </w:p>
  </w:footnote>
  <w:footnote w:type="continuationSeparator" w:id="0">
    <w:p w:rsidR="00567BA5" w:rsidRDefault="00567BA5" w:rsidP="006B1665">
      <w:pPr>
        <w:spacing w:after="0" w:line="240" w:lineRule="auto"/>
      </w:pPr>
      <w:r>
        <w:continuationSeparator/>
      </w:r>
    </w:p>
  </w:footnote>
  <w:footnote w:id="1">
    <w:p w:rsidR="006119C0" w:rsidRDefault="006119C0" w:rsidP="007F1133">
      <w:pPr>
        <w:pStyle w:val="FootnoteText"/>
        <w:rPr>
          <w:lang w:bidi="fa-IR"/>
        </w:rPr>
      </w:pPr>
      <w:r>
        <w:rPr>
          <w:rStyle w:val="FootnoteReference"/>
        </w:rPr>
        <w:footnoteRef/>
      </w:r>
      <w:r>
        <w:t xml:space="preserve"> M</w:t>
      </w:r>
      <w:r w:rsidRPr="007F1133">
        <w:t>ulti-robot</w:t>
      </w:r>
    </w:p>
  </w:footnote>
  <w:footnote w:id="2">
    <w:p w:rsidR="006119C0" w:rsidRDefault="006119C0">
      <w:pPr>
        <w:pStyle w:val="FootnoteText"/>
      </w:pPr>
      <w:r>
        <w:rPr>
          <w:rStyle w:val="FootnoteReference"/>
        </w:rPr>
        <w:footnoteRef/>
      </w:r>
      <w:r>
        <w:t xml:space="preserve"> Cooperative</w:t>
      </w:r>
    </w:p>
  </w:footnote>
  <w:footnote w:id="3">
    <w:p w:rsidR="006119C0" w:rsidRDefault="006119C0">
      <w:pPr>
        <w:pStyle w:val="FootnoteText"/>
        <w:rPr>
          <w:lang w:bidi="fa-IR"/>
        </w:rPr>
      </w:pPr>
      <w:r>
        <w:rPr>
          <w:rStyle w:val="FootnoteReference"/>
        </w:rPr>
        <w:footnoteRef/>
      </w:r>
      <w:r>
        <w:t xml:space="preserve"> </w:t>
      </w:r>
      <w:r>
        <w:rPr>
          <w:lang w:bidi="fa-IR"/>
        </w:rPr>
        <w:t>Trajectory tracking</w:t>
      </w:r>
    </w:p>
  </w:footnote>
  <w:footnote w:id="4">
    <w:p w:rsidR="006119C0" w:rsidRPr="0069313A" w:rsidRDefault="006119C0">
      <w:pPr>
        <w:pStyle w:val="FootnoteText"/>
        <w:rPr>
          <w:rFonts w:cs="Arial"/>
          <w:lang w:bidi="fa-IR"/>
        </w:rPr>
      </w:pPr>
      <w:r>
        <w:rPr>
          <w:rStyle w:val="FootnoteReference"/>
        </w:rPr>
        <w:footnoteRef/>
      </w:r>
      <w:r>
        <w:t xml:space="preserve"> </w:t>
      </w:r>
      <w:r>
        <w:rPr>
          <w:rFonts w:cs="Arial"/>
          <w:lang w:bidi="fa-IR"/>
        </w:rPr>
        <w:t>Network</w:t>
      </w:r>
    </w:p>
  </w:footnote>
  <w:footnote w:id="5">
    <w:p w:rsidR="006119C0" w:rsidRDefault="006119C0"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6119C0" w:rsidRDefault="006119C0">
      <w:pPr>
        <w:pStyle w:val="FootnoteText"/>
        <w:rPr>
          <w:lang w:bidi="fa-IR"/>
        </w:rPr>
      </w:pPr>
      <w:r>
        <w:rPr>
          <w:rStyle w:val="FootnoteReference"/>
        </w:rPr>
        <w:footnoteRef/>
      </w:r>
      <w:r>
        <w:t xml:space="preserve"> </w:t>
      </w:r>
      <w:r>
        <w:rPr>
          <w:lang w:bidi="fa-IR"/>
        </w:rPr>
        <w:t>Legged Mobile Robots</w:t>
      </w:r>
    </w:p>
  </w:footnote>
  <w:footnote w:id="7">
    <w:p w:rsidR="006119C0" w:rsidRDefault="006119C0">
      <w:pPr>
        <w:pStyle w:val="FootnoteText"/>
        <w:rPr>
          <w:lang w:bidi="fa-IR"/>
        </w:rPr>
      </w:pPr>
      <w:r>
        <w:rPr>
          <w:rStyle w:val="FootnoteReference"/>
        </w:rPr>
        <w:footnoteRef/>
      </w:r>
      <w:r>
        <w:t xml:space="preserve"> </w:t>
      </w:r>
      <w:r>
        <w:rPr>
          <w:lang w:bidi="fa-IR"/>
        </w:rPr>
        <w:t>Wheeled Mobile Robots</w:t>
      </w:r>
    </w:p>
  </w:footnote>
  <w:footnote w:id="8">
    <w:p w:rsidR="006119C0" w:rsidRDefault="006119C0">
      <w:pPr>
        <w:pStyle w:val="FootnoteText"/>
        <w:rPr>
          <w:rtl/>
          <w:lang w:bidi="fa-IR"/>
        </w:rPr>
      </w:pPr>
      <w:r>
        <w:rPr>
          <w:rStyle w:val="FootnoteReference"/>
        </w:rPr>
        <w:footnoteRef/>
      </w:r>
      <w:r>
        <w:t xml:space="preserve"> </w:t>
      </w:r>
      <w:r>
        <w:rPr>
          <w:lang w:bidi="fa-IR"/>
        </w:rPr>
        <w:t>RPM</w:t>
      </w:r>
    </w:p>
  </w:footnote>
  <w:footnote w:id="9">
    <w:p w:rsidR="006119C0" w:rsidRDefault="006119C0">
      <w:pPr>
        <w:pStyle w:val="FootnoteText"/>
        <w:rPr>
          <w:lang w:bidi="fa-IR"/>
        </w:rPr>
      </w:pPr>
      <w:r>
        <w:rPr>
          <w:rStyle w:val="FootnoteReference"/>
        </w:rPr>
        <w:footnoteRef/>
      </w:r>
      <w:r>
        <w:t xml:space="preserve"> </w:t>
      </w:r>
      <w:r>
        <w:rPr>
          <w:lang w:bidi="fa-IR"/>
        </w:rPr>
        <w:t>Multi-Robot system</w:t>
      </w:r>
    </w:p>
  </w:footnote>
  <w:footnote w:id="10">
    <w:p w:rsidR="006119C0" w:rsidRDefault="006119C0">
      <w:pPr>
        <w:pStyle w:val="FootnoteText"/>
        <w:rPr>
          <w:lang w:bidi="fa-IR"/>
        </w:rPr>
      </w:pPr>
      <w:r>
        <w:rPr>
          <w:rStyle w:val="FootnoteReference"/>
        </w:rPr>
        <w:footnoteRef/>
      </w:r>
      <w:r>
        <w:t xml:space="preserve"> </w:t>
      </w:r>
      <w:r>
        <w:rPr>
          <w:lang w:bidi="fa-IR"/>
        </w:rPr>
        <w:t>Trajectory tracking</w:t>
      </w:r>
    </w:p>
  </w:footnote>
  <w:footnote w:id="11">
    <w:p w:rsidR="006119C0" w:rsidRDefault="006119C0">
      <w:pPr>
        <w:pStyle w:val="FootnoteText"/>
        <w:rPr>
          <w:rtl/>
          <w:lang w:bidi="fa-IR"/>
        </w:rPr>
      </w:pPr>
      <w:r>
        <w:rPr>
          <w:rStyle w:val="FootnoteReference"/>
        </w:rPr>
        <w:footnoteRef/>
      </w:r>
      <w:r>
        <w:t xml:space="preserve"> </w:t>
      </w:r>
      <w:r>
        <w:rPr>
          <w:lang w:bidi="fa-IR"/>
        </w:rPr>
        <w:t>Framework</w:t>
      </w:r>
    </w:p>
  </w:footnote>
  <w:footnote w:id="12">
    <w:p w:rsidR="006119C0" w:rsidRDefault="006119C0">
      <w:pPr>
        <w:pStyle w:val="FootnoteText"/>
        <w:rPr>
          <w:rtl/>
          <w:lang w:bidi="fa-IR"/>
        </w:rPr>
      </w:pPr>
      <w:r>
        <w:rPr>
          <w:rStyle w:val="FootnoteReference"/>
        </w:rPr>
        <w:footnoteRef/>
      </w:r>
      <w:r>
        <w:t xml:space="preserve"> </w:t>
      </w:r>
      <w:r>
        <w:rPr>
          <w:lang w:bidi="fa-IR"/>
        </w:rPr>
        <w:t>Formation</w:t>
      </w:r>
    </w:p>
  </w:footnote>
  <w:footnote w:id="13">
    <w:p w:rsidR="006119C0" w:rsidRDefault="006119C0" w:rsidP="008C347F">
      <w:pPr>
        <w:pStyle w:val="FootnoteText"/>
        <w:rPr>
          <w:rtl/>
          <w:lang w:bidi="fa-IR"/>
        </w:rPr>
      </w:pPr>
      <w:r>
        <w:rPr>
          <w:rStyle w:val="FootnoteReference"/>
        </w:rPr>
        <w:footnoteRef/>
      </w:r>
      <w:r>
        <w:t xml:space="preserve"> </w:t>
      </w:r>
      <w:r w:rsidRPr="008C347F">
        <w:t>Consensus</w:t>
      </w:r>
    </w:p>
  </w:footnote>
  <w:footnote w:id="14">
    <w:p w:rsidR="006119C0" w:rsidRDefault="006119C0">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6119C0" w:rsidRDefault="006119C0">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6119C0" w:rsidRDefault="006119C0">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6119C0" w:rsidRDefault="006119C0">
      <w:pPr>
        <w:pStyle w:val="FootnoteText"/>
        <w:rPr>
          <w:lang w:bidi="fa-IR"/>
        </w:rPr>
      </w:pPr>
      <w:r>
        <w:rPr>
          <w:rStyle w:val="FootnoteReference"/>
        </w:rPr>
        <w:footnoteRef/>
      </w:r>
      <w:r>
        <w:t xml:space="preserve"> </w:t>
      </w:r>
      <w:r>
        <w:rPr>
          <w:lang w:bidi="fa-IR"/>
        </w:rPr>
        <w:t>Leader</w:t>
      </w:r>
    </w:p>
  </w:footnote>
  <w:footnote w:id="18">
    <w:p w:rsidR="006119C0" w:rsidRDefault="006119C0">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6119C0" w:rsidRPr="00BC4DF7" w:rsidRDefault="006119C0">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6119C0" w:rsidRDefault="006119C0"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6119C0" w:rsidRDefault="006119C0">
      <w:pPr>
        <w:pStyle w:val="FootnoteText"/>
        <w:rPr>
          <w:rtl/>
          <w:lang w:bidi="fa-IR"/>
        </w:rPr>
      </w:pPr>
      <w:r>
        <w:rPr>
          <w:rStyle w:val="FootnoteReference"/>
        </w:rPr>
        <w:footnoteRef/>
      </w:r>
      <w:r>
        <w:t xml:space="preserve"> </w:t>
      </w:r>
      <w:r>
        <w:rPr>
          <w:lang w:bidi="fa-IR"/>
        </w:rPr>
        <w:t>Model predictive control</w:t>
      </w:r>
    </w:p>
  </w:footnote>
  <w:footnote w:id="22">
    <w:p w:rsidR="006119C0" w:rsidRDefault="006119C0">
      <w:pPr>
        <w:pStyle w:val="FootnoteText"/>
        <w:rPr>
          <w:lang w:bidi="fa-IR"/>
        </w:rPr>
      </w:pPr>
      <w:r>
        <w:rPr>
          <w:rStyle w:val="FootnoteReference"/>
        </w:rPr>
        <w:footnoteRef/>
      </w:r>
      <w:r>
        <w:t xml:space="preserve"> </w:t>
      </w:r>
      <w:r>
        <w:rPr>
          <w:lang w:bidi="fa-IR"/>
        </w:rPr>
        <w:t>Error transformation function</w:t>
      </w:r>
    </w:p>
  </w:footnote>
  <w:footnote w:id="23">
    <w:p w:rsidR="006119C0" w:rsidRDefault="006119C0">
      <w:pPr>
        <w:pStyle w:val="FootnoteText"/>
      </w:pPr>
      <w:r>
        <w:rPr>
          <w:rStyle w:val="FootnoteReference"/>
        </w:rPr>
        <w:footnoteRef/>
      </w:r>
      <w:r>
        <w:t xml:space="preserve"> Barrier Lyapunov function</w:t>
      </w:r>
    </w:p>
  </w:footnote>
  <w:footnote w:id="24">
    <w:p w:rsidR="006119C0" w:rsidRDefault="006119C0">
      <w:pPr>
        <w:pStyle w:val="FootnoteText"/>
        <w:rPr>
          <w:lang w:bidi="fa-IR"/>
        </w:rPr>
      </w:pPr>
      <w:r>
        <w:rPr>
          <w:rStyle w:val="FootnoteReference"/>
        </w:rPr>
        <w:footnoteRef/>
      </w:r>
      <w:r>
        <w:t xml:space="preserve"> </w:t>
      </w:r>
      <w:r>
        <w:rPr>
          <w:lang w:bidi="fa-IR"/>
        </w:rPr>
        <w:t>Feedback</w:t>
      </w:r>
    </w:p>
  </w:footnote>
  <w:footnote w:id="25">
    <w:p w:rsidR="006119C0" w:rsidRDefault="006119C0" w:rsidP="00156D35">
      <w:pPr>
        <w:pStyle w:val="FootnoteText"/>
        <w:rPr>
          <w:lang w:bidi="fa-IR"/>
        </w:rPr>
      </w:pPr>
      <w:r>
        <w:rPr>
          <w:rStyle w:val="FootnoteReference"/>
        </w:rPr>
        <w:footnoteRef/>
      </w:r>
      <w:r>
        <w:t xml:space="preserve"> </w:t>
      </w:r>
      <w:r w:rsidRPr="00156D35">
        <w:t>Implementing</w:t>
      </w:r>
    </w:p>
  </w:footnote>
  <w:footnote w:id="26">
    <w:p w:rsidR="006119C0" w:rsidRDefault="006119C0">
      <w:pPr>
        <w:pStyle w:val="FootnoteText"/>
        <w:rPr>
          <w:lang w:bidi="fa-IR"/>
        </w:rPr>
      </w:pPr>
      <w:r>
        <w:rPr>
          <w:rStyle w:val="FootnoteReference"/>
        </w:rPr>
        <w:footnoteRef/>
      </w:r>
      <w:r>
        <w:t xml:space="preserve"> </w:t>
      </w:r>
      <w:r>
        <w:rPr>
          <w:lang w:bidi="fa-IR"/>
        </w:rPr>
        <w:t>Uncertain</w:t>
      </w:r>
    </w:p>
  </w:footnote>
  <w:footnote w:id="27">
    <w:p w:rsidR="006119C0" w:rsidRDefault="006119C0">
      <w:pPr>
        <w:pStyle w:val="FootnoteText"/>
        <w:rPr>
          <w:lang w:bidi="fa-IR"/>
        </w:rPr>
      </w:pPr>
      <w:r>
        <w:rPr>
          <w:rStyle w:val="FootnoteReference"/>
        </w:rPr>
        <w:footnoteRef/>
      </w:r>
      <w:r>
        <w:t xml:space="preserve"> </w:t>
      </w:r>
      <w:r>
        <w:rPr>
          <w:lang w:bidi="fa-IR"/>
        </w:rPr>
        <w:t>Radial basis function</w:t>
      </w:r>
    </w:p>
  </w:footnote>
  <w:footnote w:id="28">
    <w:p w:rsidR="006119C0" w:rsidRDefault="006119C0">
      <w:pPr>
        <w:pStyle w:val="FootnoteText"/>
        <w:rPr>
          <w:lang w:bidi="fa-IR"/>
        </w:rPr>
      </w:pPr>
      <w:r>
        <w:rPr>
          <w:rStyle w:val="FootnoteReference"/>
        </w:rPr>
        <w:footnoteRef/>
      </w:r>
      <w:r>
        <w:t xml:space="preserve"> </w:t>
      </w:r>
      <w:r>
        <w:rPr>
          <w:lang w:bidi="fa-IR"/>
        </w:rPr>
        <w:t>Equilibrium point</w:t>
      </w:r>
    </w:p>
  </w:footnote>
  <w:footnote w:id="29">
    <w:p w:rsidR="006119C0" w:rsidRDefault="006119C0" w:rsidP="009470CF">
      <w:pPr>
        <w:pStyle w:val="FootnoteText"/>
        <w:rPr>
          <w:rtl/>
          <w:lang w:bidi="fa-IR"/>
        </w:rPr>
      </w:pPr>
      <w:r>
        <w:rPr>
          <w:rStyle w:val="FootnoteReference"/>
        </w:rPr>
        <w:footnoteRef/>
      </w:r>
      <w:r>
        <w:t xml:space="preserve"> Aleksandr Lyapunov</w:t>
      </w:r>
    </w:p>
  </w:footnote>
  <w:footnote w:id="30">
    <w:p w:rsidR="006119C0" w:rsidRDefault="006119C0">
      <w:pPr>
        <w:pStyle w:val="FootnoteText"/>
        <w:rPr>
          <w:rtl/>
          <w:lang w:bidi="fa-IR"/>
        </w:rPr>
      </w:pPr>
      <w:r>
        <w:rPr>
          <w:rStyle w:val="FootnoteReference"/>
        </w:rPr>
        <w:footnoteRef/>
      </w:r>
      <w:r>
        <w:t xml:space="preserve"> </w:t>
      </w:r>
      <w:r>
        <w:rPr>
          <w:lang w:bidi="fa-IR"/>
        </w:rPr>
        <w:t>Markov chains</w:t>
      </w:r>
    </w:p>
  </w:footnote>
  <w:footnote w:id="31">
    <w:p w:rsidR="006119C0" w:rsidRDefault="006119C0">
      <w:pPr>
        <w:pStyle w:val="FootnoteText"/>
        <w:rPr>
          <w:rtl/>
          <w:lang w:bidi="fa-IR"/>
        </w:rPr>
      </w:pPr>
      <w:r>
        <w:rPr>
          <w:rStyle w:val="FootnoteReference"/>
        </w:rPr>
        <w:footnoteRef/>
      </w:r>
      <w:r>
        <w:t xml:space="preserve"> </w:t>
      </w:r>
      <w:r>
        <w:rPr>
          <w:lang w:bidi="fa-IR"/>
        </w:rPr>
        <w:t>State space</w:t>
      </w:r>
    </w:p>
  </w:footnote>
  <w:footnote w:id="32">
    <w:p w:rsidR="006119C0" w:rsidRDefault="006119C0">
      <w:pPr>
        <w:pStyle w:val="FootnoteText"/>
        <w:rPr>
          <w:lang w:bidi="fa-IR"/>
        </w:rPr>
      </w:pPr>
      <w:r>
        <w:rPr>
          <w:rStyle w:val="FootnoteReference"/>
        </w:rPr>
        <w:footnoteRef/>
      </w:r>
      <w:r>
        <w:t xml:space="preserve"> </w:t>
      </w:r>
      <w:r>
        <w:rPr>
          <w:lang w:bidi="fa-IR"/>
        </w:rPr>
        <w:t>Conservation laws</w:t>
      </w:r>
    </w:p>
  </w:footnote>
  <w:footnote w:id="33">
    <w:p w:rsidR="006119C0" w:rsidRDefault="006119C0">
      <w:pPr>
        <w:pStyle w:val="FootnoteText"/>
        <w:rPr>
          <w:lang w:bidi="fa-IR"/>
        </w:rPr>
      </w:pPr>
      <w:r>
        <w:rPr>
          <w:rStyle w:val="FootnoteReference"/>
        </w:rPr>
        <w:footnoteRef/>
      </w:r>
      <w:r>
        <w:t xml:space="preserve"> </w:t>
      </w:r>
      <w:r>
        <w:rPr>
          <w:lang w:bidi="fa-IR"/>
        </w:rPr>
        <w:t>Global</w:t>
      </w:r>
    </w:p>
  </w:footnote>
  <w:footnote w:id="34">
    <w:p w:rsidR="006119C0" w:rsidRDefault="006119C0">
      <w:pPr>
        <w:pStyle w:val="FootnoteText"/>
      </w:pPr>
      <w:r w:rsidRPr="00F112B0">
        <w:footnoteRef/>
      </w:r>
      <w:r>
        <w:t xml:space="preserve"> </w:t>
      </w:r>
      <w:r w:rsidRPr="00F112B0">
        <w:t>Continuous</w:t>
      </w:r>
    </w:p>
  </w:footnote>
  <w:footnote w:id="35">
    <w:p w:rsidR="006119C0" w:rsidRDefault="006119C0" w:rsidP="007B1264">
      <w:pPr>
        <w:pStyle w:val="FootnoteText"/>
        <w:rPr>
          <w:rtl/>
          <w:lang w:bidi="fa-IR"/>
        </w:rPr>
      </w:pPr>
      <w:r>
        <w:rPr>
          <w:rStyle w:val="FootnoteReference"/>
        </w:rPr>
        <w:footnoteRef/>
      </w:r>
      <w:r>
        <w:t xml:space="preserve"> </w:t>
      </w:r>
      <w:r w:rsidRPr="007B1264">
        <w:t>Homeomorphism</w:t>
      </w:r>
    </w:p>
  </w:footnote>
  <w:footnote w:id="36">
    <w:p w:rsidR="006119C0" w:rsidRPr="009346A4" w:rsidRDefault="006119C0" w:rsidP="009346A4">
      <w:pPr>
        <w:pStyle w:val="FootnoteText"/>
      </w:pPr>
      <w:r>
        <w:rPr>
          <w:rStyle w:val="FootnoteReference"/>
        </w:rPr>
        <w:footnoteRef/>
      </w:r>
      <w:r>
        <w:t xml:space="preserve"> </w:t>
      </w:r>
      <w:r w:rsidRPr="009346A4">
        <w:t>Cooperative Control</w:t>
      </w:r>
    </w:p>
    <w:p w:rsidR="006119C0" w:rsidRDefault="006119C0" w:rsidP="009346A4">
      <w:pPr>
        <w:pStyle w:val="FootnoteText"/>
        <w:rPr>
          <w:lang w:bidi="fa-IR"/>
        </w:rPr>
      </w:pPr>
    </w:p>
  </w:footnote>
  <w:footnote w:id="37">
    <w:p w:rsidR="006119C0" w:rsidRDefault="006119C0">
      <w:pPr>
        <w:pStyle w:val="FootnoteText"/>
        <w:rPr>
          <w:rtl/>
          <w:lang w:bidi="fa-IR"/>
        </w:rPr>
      </w:pPr>
      <w:r>
        <w:rPr>
          <w:rStyle w:val="FootnoteReference"/>
        </w:rPr>
        <w:footnoteRef/>
      </w:r>
      <w:r>
        <w:t xml:space="preserve"> </w:t>
      </w:r>
      <w:r>
        <w:rPr>
          <w:lang w:bidi="fa-IR"/>
        </w:rPr>
        <w:t>Multi agent</w:t>
      </w:r>
    </w:p>
  </w:footnote>
  <w:footnote w:id="38">
    <w:p w:rsidR="006119C0" w:rsidRDefault="006119C0">
      <w:pPr>
        <w:pStyle w:val="FootnoteText"/>
        <w:rPr>
          <w:rtl/>
          <w:lang w:bidi="fa-IR"/>
        </w:rPr>
      </w:pPr>
      <w:r>
        <w:rPr>
          <w:rStyle w:val="FootnoteReference"/>
        </w:rPr>
        <w:footnoteRef/>
      </w:r>
      <w:r>
        <w:t xml:space="preserve"> </w:t>
      </w:r>
      <w:r>
        <w:rPr>
          <w:lang w:bidi="fa-IR"/>
        </w:rPr>
        <w:t>Directed graph</w:t>
      </w:r>
    </w:p>
  </w:footnote>
  <w:footnote w:id="39">
    <w:p w:rsidR="006119C0" w:rsidRDefault="006119C0" w:rsidP="0052364D">
      <w:pPr>
        <w:pStyle w:val="FootnoteText"/>
        <w:rPr>
          <w:rtl/>
          <w:lang w:bidi="fa-IR"/>
        </w:rPr>
      </w:pPr>
      <w:r>
        <w:rPr>
          <w:rStyle w:val="FootnoteReference"/>
        </w:rPr>
        <w:footnoteRef/>
      </w:r>
      <w:r>
        <w:t xml:space="preserve"> </w:t>
      </w:r>
      <w:r w:rsidRPr="0052364D">
        <w:t>Undirected graph</w:t>
      </w:r>
    </w:p>
  </w:footnote>
  <w:footnote w:id="40">
    <w:p w:rsidR="006119C0" w:rsidRDefault="006119C0">
      <w:pPr>
        <w:pStyle w:val="FootnoteText"/>
        <w:rPr>
          <w:lang w:bidi="fa-IR"/>
        </w:rPr>
      </w:pPr>
      <w:r>
        <w:rPr>
          <w:rStyle w:val="FootnoteReference"/>
        </w:rPr>
        <w:footnoteRef/>
      </w:r>
      <w:r>
        <w:t xml:space="preserve"> </w:t>
      </w:r>
      <w:r w:rsidRPr="0096050E">
        <w:t>Adjacency matrix</w:t>
      </w:r>
    </w:p>
  </w:footnote>
  <w:footnote w:id="41">
    <w:p w:rsidR="006119C0" w:rsidRDefault="006119C0">
      <w:pPr>
        <w:pStyle w:val="FootnoteText"/>
        <w:rPr>
          <w:rtl/>
          <w:lang w:bidi="fa-IR"/>
        </w:rPr>
      </w:pPr>
      <w:r>
        <w:rPr>
          <w:rStyle w:val="FootnoteReference"/>
        </w:rPr>
        <w:footnoteRef/>
      </w:r>
      <w:r>
        <w:t xml:space="preserve"> </w:t>
      </w:r>
      <w:r>
        <w:rPr>
          <w:lang w:bidi="fa-IR"/>
        </w:rPr>
        <w:t>Consensus theory</w:t>
      </w:r>
    </w:p>
  </w:footnote>
  <w:footnote w:id="42">
    <w:p w:rsidR="006119C0" w:rsidRDefault="006119C0">
      <w:pPr>
        <w:pStyle w:val="FootnoteText"/>
        <w:rPr>
          <w:lang w:bidi="fa-IR"/>
        </w:rPr>
      </w:pPr>
      <w:r>
        <w:rPr>
          <w:rStyle w:val="FootnoteReference"/>
        </w:rPr>
        <w:footnoteRef/>
      </w:r>
      <w:r>
        <w:t xml:space="preserve"> </w:t>
      </w:r>
      <w:r>
        <w:rPr>
          <w:lang w:bidi="fa-IR"/>
        </w:rPr>
        <w:t>Consensus theory</w:t>
      </w:r>
    </w:p>
  </w:footnote>
  <w:footnote w:id="43">
    <w:p w:rsidR="006119C0" w:rsidRDefault="006119C0">
      <w:pPr>
        <w:pStyle w:val="FootnoteText"/>
        <w:rPr>
          <w:rtl/>
          <w:lang w:bidi="fa-IR"/>
        </w:rPr>
      </w:pPr>
      <w:r>
        <w:rPr>
          <w:rStyle w:val="FootnoteReference"/>
        </w:rPr>
        <w:footnoteRef/>
      </w:r>
      <w:r>
        <w:t xml:space="preserve"> </w:t>
      </w:r>
      <w:r>
        <w:rPr>
          <w:lang w:bidi="fa-IR"/>
        </w:rPr>
        <w:t>Hidden layer</w:t>
      </w:r>
    </w:p>
  </w:footnote>
  <w:footnote w:id="44">
    <w:p w:rsidR="006119C0" w:rsidRDefault="006119C0">
      <w:pPr>
        <w:pStyle w:val="FootnoteText"/>
        <w:rPr>
          <w:rtl/>
          <w:lang w:bidi="fa-IR"/>
        </w:rPr>
      </w:pPr>
      <w:r>
        <w:rPr>
          <w:rStyle w:val="FootnoteReference"/>
        </w:rPr>
        <w:footnoteRef/>
      </w:r>
      <w:r>
        <w:t xml:space="preserve"> </w:t>
      </w:r>
      <w:r>
        <w:rPr>
          <w:lang w:bidi="fa-IR"/>
        </w:rPr>
        <w:t>Neuron</w:t>
      </w:r>
    </w:p>
  </w:footnote>
  <w:footnote w:id="45">
    <w:p w:rsidR="006119C0" w:rsidRDefault="006119C0">
      <w:pPr>
        <w:pStyle w:val="FootnoteText"/>
        <w:rPr>
          <w:lang w:bidi="fa-IR"/>
        </w:rPr>
      </w:pPr>
      <w:r>
        <w:rPr>
          <w:rStyle w:val="FootnoteReference"/>
        </w:rPr>
        <w:footnoteRef/>
      </w:r>
      <w:r>
        <w:t xml:space="preserve"> </w:t>
      </w:r>
      <w:r>
        <w:rPr>
          <w:lang w:bidi="fa-IR"/>
        </w:rPr>
        <w:t>Update</w:t>
      </w:r>
    </w:p>
  </w:footnote>
  <w:footnote w:id="46">
    <w:p w:rsidR="006119C0" w:rsidRDefault="006119C0" w:rsidP="007E14ED">
      <w:pPr>
        <w:pStyle w:val="FootnoteText"/>
        <w:rPr>
          <w:rtl/>
          <w:lang w:bidi="fa-IR"/>
        </w:rPr>
      </w:pPr>
      <w:r>
        <w:rPr>
          <w:rStyle w:val="FootnoteReference"/>
        </w:rPr>
        <w:footnoteRef/>
      </w:r>
      <w:r>
        <w:t xml:space="preserve"> </w:t>
      </w:r>
      <w:r w:rsidRPr="007E14ED">
        <w:rPr>
          <w:lang w:bidi="fa-IR"/>
        </w:rPr>
        <w:t>Hebbian algorithm</w:t>
      </w:r>
    </w:p>
  </w:footnote>
  <w:footnote w:id="47">
    <w:p w:rsidR="006119C0" w:rsidRDefault="006119C0" w:rsidP="007E14ED">
      <w:pPr>
        <w:pStyle w:val="FootnoteText"/>
        <w:rPr>
          <w:rtl/>
          <w:lang w:bidi="fa-IR"/>
        </w:rPr>
      </w:pPr>
      <w:r>
        <w:rPr>
          <w:rStyle w:val="FootnoteReference"/>
        </w:rPr>
        <w:footnoteRef/>
      </w:r>
      <w:r>
        <w:t xml:space="preserve"> </w:t>
      </w:r>
      <w:r w:rsidRPr="007E14ED">
        <w:rPr>
          <w:lang w:bidi="fa-IR"/>
        </w:rPr>
        <w:t>Gradient Descent</w:t>
      </w:r>
    </w:p>
  </w:footnote>
  <w:footnote w:id="48">
    <w:p w:rsidR="006119C0" w:rsidRDefault="006119C0">
      <w:pPr>
        <w:pStyle w:val="FootnoteText"/>
        <w:rPr>
          <w:rtl/>
          <w:lang w:bidi="fa-IR"/>
        </w:rPr>
      </w:pPr>
      <w:r>
        <w:rPr>
          <w:rStyle w:val="FootnoteReference"/>
        </w:rPr>
        <w:footnoteRef/>
      </w:r>
      <w:r>
        <w:t xml:space="preserve"> Lagrange's multiplyer</w:t>
      </w:r>
    </w:p>
  </w:footnote>
  <w:footnote w:id="49">
    <w:p w:rsidR="006119C0" w:rsidRDefault="006119C0" w:rsidP="006E5B35">
      <w:pPr>
        <w:pStyle w:val="FootnoteText"/>
        <w:rPr>
          <w:lang w:bidi="fa-IR"/>
        </w:rPr>
      </w:pPr>
      <w:r>
        <w:rPr>
          <w:rStyle w:val="FootnoteReference"/>
        </w:rPr>
        <w:footnoteRef/>
      </w:r>
      <w:r>
        <w:t xml:space="preserve"> </w:t>
      </w:r>
      <w:r w:rsidRPr="006E5B35">
        <w:t>External disturbance</w:t>
      </w:r>
    </w:p>
  </w:footnote>
  <w:footnote w:id="50">
    <w:p w:rsidR="006119C0" w:rsidRDefault="006119C0" w:rsidP="006F7312">
      <w:pPr>
        <w:pStyle w:val="FootnoteText"/>
        <w:rPr>
          <w:rtl/>
          <w:lang w:bidi="fa-IR"/>
        </w:rPr>
      </w:pPr>
      <w:r>
        <w:rPr>
          <w:rStyle w:val="FootnoteReference"/>
        </w:rPr>
        <w:footnoteRef/>
      </w:r>
      <w:r>
        <w:t xml:space="preserve"> </w:t>
      </w:r>
      <w:r w:rsidRPr="006F7312">
        <w:t>Moore–Penrose</w:t>
      </w:r>
    </w:p>
  </w:footnote>
  <w:footnote w:id="51">
    <w:p w:rsidR="006119C0" w:rsidRDefault="006119C0">
      <w:pPr>
        <w:pStyle w:val="FootnoteText"/>
        <w:rPr>
          <w:rtl/>
          <w:lang w:bidi="fa-IR"/>
        </w:rPr>
      </w:pPr>
      <w:r>
        <w:rPr>
          <w:rStyle w:val="FootnoteReference"/>
        </w:rPr>
        <w:footnoteRef/>
      </w:r>
      <w:r>
        <w:t xml:space="preserve"> </w:t>
      </w:r>
      <w:r w:rsidRPr="006F7312">
        <w:t>Pseudo</w:t>
      </w:r>
      <w:r>
        <w:t xml:space="preserve"> inverse</w:t>
      </w:r>
    </w:p>
  </w:footnote>
  <w:footnote w:id="52">
    <w:p w:rsidR="006119C0" w:rsidRDefault="006119C0">
      <w:pPr>
        <w:pStyle w:val="FootnoteText"/>
        <w:rPr>
          <w:lang w:bidi="fa-IR"/>
        </w:rPr>
      </w:pPr>
      <w:r>
        <w:rPr>
          <w:rStyle w:val="FootnoteReference"/>
        </w:rPr>
        <w:footnoteRef/>
      </w:r>
      <w:r>
        <w:t xml:space="preserve"> </w:t>
      </w:r>
      <w:r>
        <w:rPr>
          <w:lang w:bidi="fa-IR"/>
        </w:rPr>
        <w:t>Sign</w:t>
      </w:r>
    </w:p>
  </w:footnote>
  <w:footnote w:id="53">
    <w:p w:rsidR="006119C0" w:rsidRDefault="006119C0">
      <w:pPr>
        <w:pStyle w:val="FootnoteText"/>
        <w:rPr>
          <w:lang w:bidi="fa-IR"/>
        </w:rPr>
      </w:pPr>
      <w:r>
        <w:rPr>
          <w:rStyle w:val="FootnoteReference"/>
        </w:rPr>
        <w:footnoteRef/>
      </w:r>
      <w:r>
        <w:t xml:space="preserve"> </w:t>
      </w:r>
      <w:r>
        <w:rPr>
          <w:lang w:bidi="fa-IR"/>
        </w:rPr>
        <w:t>MCU</w:t>
      </w:r>
    </w:p>
  </w:footnote>
  <w:footnote w:id="54">
    <w:p w:rsidR="006119C0" w:rsidRDefault="006119C0">
      <w:pPr>
        <w:pStyle w:val="FootnoteText"/>
        <w:rPr>
          <w:rtl/>
          <w:lang w:bidi="fa-IR"/>
        </w:rPr>
      </w:pPr>
      <w:r>
        <w:rPr>
          <w:rStyle w:val="FootnoteReference"/>
        </w:rPr>
        <w:footnoteRef/>
      </w:r>
      <w:r>
        <w:t xml:space="preserve"> </w:t>
      </w:r>
      <w:r>
        <w:rPr>
          <w:lang w:bidi="fa-IR"/>
        </w:rPr>
        <w:t>Axle</w:t>
      </w:r>
    </w:p>
  </w:footnote>
  <w:footnote w:id="55">
    <w:p w:rsidR="006119C0" w:rsidRDefault="006119C0">
      <w:pPr>
        <w:pStyle w:val="FootnoteText"/>
        <w:rPr>
          <w:lang w:bidi="fa-IR"/>
        </w:rPr>
      </w:pPr>
      <w:r>
        <w:rPr>
          <w:rStyle w:val="FootnoteReference"/>
        </w:rPr>
        <w:footnoteRef/>
      </w:r>
      <w:r>
        <w:t xml:space="preserve"> </w:t>
      </w:r>
      <w:r>
        <w:rPr>
          <w:lang w:bidi="fa-IR"/>
        </w:rPr>
        <w:t>Opto-counter encoder</w:t>
      </w:r>
    </w:p>
  </w:footnote>
  <w:footnote w:id="56">
    <w:p w:rsidR="006119C0" w:rsidRDefault="006119C0" w:rsidP="001134BB">
      <w:pPr>
        <w:pStyle w:val="FootnoteText"/>
        <w:rPr>
          <w:rtl/>
          <w:lang w:bidi="fa-IR"/>
        </w:rPr>
      </w:pPr>
      <w:r>
        <w:rPr>
          <w:rStyle w:val="FootnoteReference"/>
        </w:rPr>
        <w:footnoteRef/>
      </w:r>
      <w:r>
        <w:t xml:space="preserve"> </w:t>
      </w:r>
      <w:r>
        <w:rPr>
          <w:lang w:bidi="fa-IR"/>
        </w:rPr>
        <w:t>200 pulses per revolution</w:t>
      </w:r>
    </w:p>
  </w:footnote>
  <w:footnote w:id="57">
    <w:p w:rsidR="006119C0" w:rsidRDefault="006119C0">
      <w:pPr>
        <w:pStyle w:val="FootnoteText"/>
        <w:rPr>
          <w:rtl/>
          <w:lang w:bidi="fa-IR"/>
        </w:rPr>
      </w:pPr>
      <w:r>
        <w:rPr>
          <w:rStyle w:val="FootnoteReference"/>
        </w:rPr>
        <w:footnoteRef/>
      </w:r>
      <w:r>
        <w:t xml:space="preserve"> </w:t>
      </w:r>
      <w:r>
        <w:rPr>
          <w:lang w:bidi="fa-IR"/>
        </w:rPr>
        <w:t>Heat sync</w:t>
      </w:r>
    </w:p>
  </w:footnote>
  <w:footnote w:id="58">
    <w:p w:rsidR="006119C0" w:rsidRDefault="006119C0">
      <w:pPr>
        <w:pStyle w:val="FootnoteText"/>
        <w:rPr>
          <w:lang w:bidi="fa-IR"/>
        </w:rPr>
      </w:pPr>
      <w:r>
        <w:rPr>
          <w:rStyle w:val="FootnoteReference"/>
        </w:rPr>
        <w:footnoteRef/>
      </w:r>
      <w:r>
        <w:t xml:space="preserve"> </w:t>
      </w:r>
      <w:r>
        <w:rPr>
          <w:lang w:bidi="fa-IR"/>
        </w:rPr>
        <w:t>Pulse-width modulation</w:t>
      </w:r>
    </w:p>
  </w:footnote>
  <w:footnote w:id="59">
    <w:p w:rsidR="006119C0" w:rsidRDefault="006119C0">
      <w:pPr>
        <w:pStyle w:val="FootnoteText"/>
        <w:rPr>
          <w:rtl/>
          <w:lang w:bidi="fa-IR"/>
        </w:rPr>
      </w:pPr>
      <w:r>
        <w:rPr>
          <w:rStyle w:val="FootnoteReference"/>
        </w:rPr>
        <w:footnoteRef/>
      </w:r>
      <w:r>
        <w:t xml:space="preserve"> </w:t>
      </w:r>
      <w:r>
        <w:rPr>
          <w:lang w:bidi="fa-IR"/>
        </w:rPr>
        <w:t>Rising edge</w:t>
      </w:r>
    </w:p>
  </w:footnote>
  <w:footnote w:id="60">
    <w:p w:rsidR="006119C0" w:rsidRDefault="006119C0">
      <w:pPr>
        <w:pStyle w:val="FootnoteText"/>
        <w:rPr>
          <w:rtl/>
          <w:lang w:bidi="fa-IR"/>
        </w:rPr>
      </w:pPr>
      <w:r>
        <w:rPr>
          <w:rStyle w:val="FootnoteReference"/>
        </w:rPr>
        <w:footnoteRef/>
      </w:r>
      <w:r>
        <w:t xml:space="preserve"> </w:t>
      </w:r>
      <w:r>
        <w:rPr>
          <w:lang w:bidi="fa-IR"/>
        </w:rPr>
        <w:t>External interrupt</w:t>
      </w:r>
    </w:p>
  </w:footnote>
  <w:footnote w:id="61">
    <w:p w:rsidR="006119C0" w:rsidRDefault="006119C0">
      <w:pPr>
        <w:pStyle w:val="FootnoteText"/>
        <w:rPr>
          <w:rtl/>
          <w:lang w:bidi="fa-IR"/>
        </w:rPr>
      </w:pPr>
      <w:r>
        <w:rPr>
          <w:rStyle w:val="FootnoteReference"/>
        </w:rPr>
        <w:footnoteRef/>
      </w:r>
      <w:r>
        <w:t xml:space="preserve"> </w:t>
      </w:r>
      <w:r>
        <w:rPr>
          <w:lang w:bidi="fa-IR"/>
        </w:rPr>
        <w:t>Flag</w:t>
      </w:r>
    </w:p>
  </w:footnote>
  <w:footnote w:id="62">
    <w:p w:rsidR="006119C0" w:rsidRDefault="006119C0" w:rsidP="005C0670">
      <w:pPr>
        <w:pStyle w:val="FootnoteText"/>
        <w:rPr>
          <w:rtl/>
          <w:lang w:bidi="fa-IR"/>
        </w:rPr>
      </w:pPr>
      <w:r>
        <w:rPr>
          <w:rStyle w:val="FootnoteReference"/>
        </w:rPr>
        <w:footnoteRef/>
      </w:r>
      <w:r>
        <w:t xml:space="preserve"> </w:t>
      </w:r>
      <w:r w:rsidRPr="00116C72">
        <w:t>Computer Vision</w:t>
      </w:r>
    </w:p>
  </w:footnote>
  <w:footnote w:id="63">
    <w:p w:rsidR="006119C0" w:rsidRDefault="006119C0" w:rsidP="005C0670">
      <w:pPr>
        <w:pStyle w:val="FootnoteText"/>
        <w:rPr>
          <w:rtl/>
          <w:lang w:bidi="fa-IR"/>
        </w:rPr>
      </w:pPr>
      <w:r>
        <w:rPr>
          <w:rStyle w:val="FootnoteReference"/>
        </w:rPr>
        <w:footnoteRef/>
      </w:r>
      <w:r>
        <w:t xml:space="preserve"> H</w:t>
      </w:r>
      <w:r w:rsidRPr="0040753D">
        <w:t>ue, saturation, and value</w:t>
      </w:r>
    </w:p>
  </w:footnote>
  <w:footnote w:id="64">
    <w:p w:rsidR="006119C0" w:rsidRDefault="006119C0" w:rsidP="005C0670">
      <w:pPr>
        <w:pStyle w:val="FootnoteText"/>
        <w:rPr>
          <w:lang w:bidi="fa-IR"/>
        </w:rPr>
      </w:pPr>
      <w:r>
        <w:rPr>
          <w:rStyle w:val="FootnoteReference"/>
        </w:rPr>
        <w:footnoteRef/>
      </w:r>
      <w:r>
        <w:t xml:space="preserve"> M</w:t>
      </w:r>
      <w:r w:rsidRPr="007F6E64">
        <w:t>ask</w:t>
      </w:r>
    </w:p>
  </w:footnote>
  <w:footnote w:id="65">
    <w:p w:rsidR="006119C0" w:rsidRDefault="006119C0">
      <w:pPr>
        <w:pStyle w:val="FootnoteText"/>
        <w:rPr>
          <w:lang w:bidi="fa-IR"/>
        </w:rPr>
      </w:pPr>
      <w:r>
        <w:rPr>
          <w:rStyle w:val="FootnoteReference"/>
        </w:rPr>
        <w:footnoteRef/>
      </w:r>
      <w:r>
        <w:t xml:space="preserve"> </w:t>
      </w:r>
      <w:r>
        <w:rPr>
          <w:lang w:bidi="fa-IR"/>
        </w:rPr>
        <w:t>Contours</w:t>
      </w:r>
    </w:p>
  </w:footnote>
  <w:footnote w:id="66">
    <w:p w:rsidR="006119C0" w:rsidRDefault="006119C0" w:rsidP="005C0670">
      <w:pPr>
        <w:pStyle w:val="FootnoteText"/>
        <w:rPr>
          <w:rtl/>
          <w:lang w:bidi="fa-IR"/>
        </w:rPr>
      </w:pPr>
      <w:r>
        <w:rPr>
          <w:rStyle w:val="FootnoteReference"/>
        </w:rPr>
        <w:footnoteRef/>
      </w:r>
      <w:r>
        <w:t xml:space="preserve"> Baud rate</w:t>
      </w:r>
    </w:p>
  </w:footnote>
  <w:footnote w:id="67">
    <w:p w:rsidR="006119C0" w:rsidRDefault="006119C0" w:rsidP="005C0670">
      <w:pPr>
        <w:pStyle w:val="FootnoteText"/>
        <w:rPr>
          <w:rtl/>
          <w:lang w:bidi="fa-IR"/>
        </w:rPr>
      </w:pPr>
      <w:r>
        <w:rPr>
          <w:rStyle w:val="FootnoteReference"/>
        </w:rPr>
        <w:footnoteRef/>
      </w:r>
      <w:r>
        <w:t xml:space="preserve"> </w:t>
      </w:r>
      <w:r w:rsidRPr="00A227FB">
        <w:t>Localization</w:t>
      </w:r>
    </w:p>
  </w:footnote>
  <w:footnote w:id="68">
    <w:p w:rsidR="006119C0" w:rsidRDefault="006119C0" w:rsidP="005C0670">
      <w:pPr>
        <w:pStyle w:val="FootnoteText"/>
      </w:pPr>
      <w:r>
        <w:rPr>
          <w:rStyle w:val="FootnoteReference"/>
        </w:rPr>
        <w:footnoteRef/>
      </w:r>
      <w:r>
        <w:t xml:space="preserve"> </w:t>
      </w:r>
      <w:r w:rsidRPr="003E7EC3">
        <w:t>User Interface</w:t>
      </w:r>
    </w:p>
  </w:footnote>
  <w:footnote w:id="69">
    <w:p w:rsidR="006119C0" w:rsidRDefault="006119C0" w:rsidP="005C0670">
      <w:pPr>
        <w:pStyle w:val="FootnoteText"/>
        <w:rPr>
          <w:rtl/>
          <w:lang w:bidi="fa-IR"/>
        </w:rPr>
      </w:pPr>
      <w:r>
        <w:rPr>
          <w:rStyle w:val="FootnoteReference"/>
        </w:rPr>
        <w:footnoteRef/>
      </w:r>
      <w:r>
        <w:t xml:space="preserve"> </w:t>
      </w:r>
      <w:r>
        <w:rPr>
          <w:lang w:bidi="fa-IR"/>
        </w:rPr>
        <w:t>Moment of Inertia</w:t>
      </w:r>
    </w:p>
  </w:footnote>
  <w:footnote w:id="70">
    <w:p w:rsidR="006119C0" w:rsidRDefault="006119C0" w:rsidP="005C0670">
      <w:pPr>
        <w:pStyle w:val="FootnoteText"/>
        <w:rPr>
          <w:rtl/>
          <w:lang w:bidi="fa-IR"/>
        </w:rPr>
      </w:pPr>
      <w:r>
        <w:rPr>
          <w:rStyle w:val="FootnoteReference"/>
        </w:rPr>
        <w:footnoteRef/>
      </w:r>
      <w:r>
        <w:t xml:space="preserve"> </w:t>
      </w:r>
      <w:r>
        <w:rPr>
          <w:lang w:bidi="fa-IR"/>
        </w:rPr>
        <w:t>Armature</w:t>
      </w:r>
    </w:p>
  </w:footnote>
  <w:footnote w:id="71">
    <w:p w:rsidR="006119C0" w:rsidRDefault="006119C0" w:rsidP="005C0670">
      <w:pPr>
        <w:pStyle w:val="FootnoteText"/>
        <w:rPr>
          <w:rtl/>
          <w:lang w:bidi="fa-IR"/>
        </w:rPr>
      </w:pPr>
      <w:r>
        <w:rPr>
          <w:rStyle w:val="FootnoteReference"/>
        </w:rPr>
        <w:footnoteRef/>
      </w:r>
      <w:r>
        <w:t xml:space="preserve"> </w:t>
      </w:r>
      <w:r>
        <w:rPr>
          <w:lang w:bidi="fa-IR"/>
        </w:rPr>
        <w:t>Ohmmeter</w:t>
      </w:r>
    </w:p>
  </w:footnote>
  <w:footnote w:id="72">
    <w:p w:rsidR="006119C0" w:rsidRDefault="006119C0">
      <w:pPr>
        <w:pStyle w:val="FootnoteText"/>
        <w:rPr>
          <w:rtl/>
          <w:lang w:bidi="fa-IR"/>
        </w:rPr>
      </w:pPr>
      <w:r>
        <w:rPr>
          <w:rStyle w:val="FootnoteReference"/>
        </w:rPr>
        <w:footnoteRef/>
      </w:r>
      <w:r>
        <w:t xml:space="preserve"> </w:t>
      </w:r>
      <w:r>
        <w:rPr>
          <w:lang w:bidi="fa-IR"/>
        </w:rPr>
        <w:t>File</w:t>
      </w:r>
    </w:p>
  </w:footnote>
  <w:footnote w:id="73">
    <w:p w:rsidR="006119C0" w:rsidRDefault="006119C0">
      <w:pPr>
        <w:pStyle w:val="FootnoteText"/>
        <w:rPr>
          <w:rtl/>
          <w:lang w:bidi="fa-IR"/>
        </w:rPr>
      </w:pPr>
      <w:r>
        <w:rPr>
          <w:rStyle w:val="FootnoteReference"/>
        </w:rPr>
        <w:footnoteRef/>
      </w:r>
      <w:r>
        <w:t xml:space="preserve"> Formation control</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19C0" w:rsidRPr="0065576E" w:rsidRDefault="006119C0" w:rsidP="002E5CC9">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19C0" w:rsidRDefault="006119C0"/>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19C0" w:rsidRPr="0065576E" w:rsidRDefault="006119C0" w:rsidP="002E5CC9">
    <w:pPr>
      <w:bidi/>
      <w:spacing w:after="0" w:line="240" w:lineRule="auto"/>
      <w:rPr>
        <w:smallCaps/>
        <w:rtl/>
        <w:lang w:bidi="fa-IR"/>
      </w:rPr>
    </w:pPr>
    <w:r w:rsidRPr="0065576E">
      <w:rPr>
        <w:smallCaps/>
        <w:rtl/>
        <w:lang w:bidi="fa-IR"/>
      </w:rPr>
      <w:t>فهرست</w:t>
    </w:r>
  </w:p>
  <w:p w:rsidR="006119C0" w:rsidRPr="0065576E" w:rsidRDefault="006119C0"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0AB7C5F8" wp14:editId="473275FD">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A5D6E6A"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19C0" w:rsidRDefault="006119C0" w:rsidP="002E5CC9">
    <w:pPr>
      <w:pStyle w:val="a"/>
      <w:rPr>
        <w:rtl/>
      </w:rPr>
    </w:pPr>
    <w:r>
      <w:rPr>
        <w:rtl/>
      </w:rPr>
      <w:t>فصل اول: کلیات تحقیق</w:t>
    </w:r>
  </w:p>
  <w:p w:rsidR="006119C0" w:rsidRPr="0065576E" w:rsidRDefault="006119C0"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75E53BE8" wp14:editId="76381AAE">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D43367F"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19C0" w:rsidRDefault="006119C0" w:rsidP="005545FA">
    <w:pPr>
      <w:pStyle w:val="a"/>
      <w:rPr>
        <w:rtl/>
      </w:rPr>
    </w:pPr>
    <w:r>
      <w:rPr>
        <w:rFonts w:hint="cs"/>
        <w:rtl/>
      </w:rPr>
      <w:t>فصل دوم: طراحی کنترلر سینماتیکی</w:t>
    </w:r>
  </w:p>
  <w:p w:rsidR="006119C0" w:rsidRPr="0065576E" w:rsidRDefault="006119C0"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3351EE27" wp14:editId="692A28E7">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E79938E"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19C0" w:rsidRDefault="006119C0" w:rsidP="00884AE2">
    <w:pPr>
      <w:pStyle w:val="a"/>
      <w:rPr>
        <w:rtl/>
      </w:rPr>
    </w:pPr>
    <w:r>
      <w:rPr>
        <w:rFonts w:hint="cs"/>
        <w:rtl/>
      </w:rPr>
      <w:t>فصل پنجم: نتایج پیاده سازی</w:t>
    </w:r>
  </w:p>
  <w:p w:rsidR="006119C0" w:rsidRPr="0065576E" w:rsidRDefault="006119C0"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3124A247" wp14:editId="65723A68">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04553FA"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19C0" w:rsidRPr="00B93B63" w:rsidRDefault="006119C0" w:rsidP="006B3CB3">
    <w:pPr>
      <w:pStyle w:val="a"/>
      <w:rPr>
        <w:rFonts w:ascii="Arial" w:eastAsia="Arial" w:hAnsi="Arial"/>
        <w:rtl/>
      </w:rPr>
    </w:pPr>
    <w:r>
      <w:rPr>
        <w:rFonts w:hint="cs"/>
        <w:rtl/>
      </w:rPr>
      <w:t>واژه نامه</w:t>
    </w:r>
  </w:p>
  <w:p w:rsidR="006119C0" w:rsidRPr="0065576E" w:rsidRDefault="006119C0" w:rsidP="002E5CC9">
    <w:pPr>
      <w:bidi/>
      <w:spacing w:after="0" w:line="240" w:lineRule="auto"/>
      <w:rPr>
        <w:smallCaps/>
        <w:lang w:bidi="fa-IR"/>
      </w:rPr>
    </w:pPr>
    <w:r>
      <w:rPr>
        <w:noProof/>
      </w:rPr>
      <mc:AlternateContent>
        <mc:Choice Requires="wpg">
          <w:drawing>
            <wp:anchor distT="0" distB="0" distL="114300" distR="114300" simplePos="0" relativeHeight="251670528" behindDoc="0" locked="0" layoutInCell="1" allowOverlap="1" wp14:anchorId="72E24CB5" wp14:editId="6EA5B6A2">
              <wp:simplePos x="0" y="0"/>
              <wp:positionH relativeFrom="column">
                <wp:posOffset>-147955</wp:posOffset>
              </wp:positionH>
              <wp:positionV relativeFrom="paragraph">
                <wp:posOffset>32385</wp:posOffset>
              </wp:positionV>
              <wp:extent cx="6126480" cy="38735"/>
              <wp:effectExtent l="19050" t="0" r="26670" b="37465"/>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0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6077DAA" id="Group 95" o:spid="_x0000_s1026" style="position:absolute;margin-left:-11.65pt;margin-top:2.55pt;width:482.4pt;height:3.05pt;z-index:2516705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BjPHnk3gIAAM0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19C0" w:rsidRPr="0065576E" w:rsidRDefault="006119C0" w:rsidP="00640CF5">
    <w:pPr>
      <w:bidi/>
      <w:spacing w:after="0" w:line="240" w:lineRule="auto"/>
      <w:rPr>
        <w:smallCaps/>
        <w:lang w:bidi="fa-IR"/>
      </w:rP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19C0" w:rsidRPr="0065576E" w:rsidRDefault="006119C0" w:rsidP="00640CF5">
    <w:pPr>
      <w:bidi/>
      <w:spacing w:after="0" w:line="240" w:lineRule="auto"/>
      <w:rPr>
        <w:smallCaps/>
        <w:lang w:bidi="fa-IR"/>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EA9383C"/>
    <w:multiLevelType w:val="hybridMultilevel"/>
    <w:tmpl w:val="0FD84F1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8"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9"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1"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2" w15:restartNumberingAfterBreak="0">
    <w:nsid w:val="48896410"/>
    <w:multiLevelType w:val="hybridMultilevel"/>
    <w:tmpl w:val="25CE948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5CAA215F"/>
    <w:multiLevelType w:val="hybridMultilevel"/>
    <w:tmpl w:val="D722CD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5E117F48"/>
    <w:multiLevelType w:val="multilevel"/>
    <w:tmpl w:val="8AE61008"/>
    <w:lvl w:ilvl="0">
      <w:start w:val="1"/>
      <w:numFmt w:val="decimal"/>
      <w:pStyle w:val="Heading1"/>
      <w:suff w:val="space"/>
      <w:lvlText w:val="%1-"/>
      <w:lvlJc w:val="left"/>
      <w:pPr>
        <w:ind w:left="48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36" w:hanging="360"/>
      </w:pPr>
      <w:rPr>
        <w:rFonts w:cs="B Mitr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1224" w:hanging="360"/>
      </w:pPr>
      <w:rPr>
        <w:rFonts w:hint="default"/>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8"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9"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0"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1"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32"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3"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4"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5"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8"/>
  </w:num>
  <w:num w:numId="2">
    <w:abstractNumId w:val="27"/>
  </w:num>
  <w:num w:numId="3">
    <w:abstractNumId w:val="29"/>
  </w:num>
  <w:num w:numId="4">
    <w:abstractNumId w:val="17"/>
  </w:num>
  <w:num w:numId="5">
    <w:abstractNumId w:val="14"/>
  </w:num>
  <w:num w:numId="6">
    <w:abstractNumId w:val="33"/>
  </w:num>
  <w:num w:numId="7">
    <w:abstractNumId w:val="32"/>
  </w:num>
  <w:num w:numId="8">
    <w:abstractNumId w:val="31"/>
  </w:num>
  <w:num w:numId="9">
    <w:abstractNumId w:val="21"/>
  </w:num>
  <w:num w:numId="10">
    <w:abstractNumId w:val="10"/>
  </w:num>
  <w:num w:numId="11">
    <w:abstractNumId w:val="34"/>
  </w:num>
  <w:num w:numId="12">
    <w:abstractNumId w:val="18"/>
  </w:num>
  <w:num w:numId="13">
    <w:abstractNumId w:val="20"/>
  </w:num>
  <w:num w:numId="14">
    <w:abstractNumId w:val="23"/>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5"/>
  </w:num>
  <w:num w:numId="26">
    <w:abstractNumId w:val="24"/>
  </w:num>
  <w:num w:numId="27">
    <w:abstractNumId w:val="36"/>
  </w:num>
  <w:num w:numId="28">
    <w:abstractNumId w:val="11"/>
  </w:num>
  <w:num w:numId="29">
    <w:abstractNumId w:val="30"/>
  </w:num>
  <w:num w:numId="30">
    <w:abstractNumId w:val="27"/>
  </w:num>
  <w:num w:numId="31">
    <w:abstractNumId w:val="27"/>
  </w:num>
  <w:num w:numId="32">
    <w:abstractNumId w:val="27"/>
  </w:num>
  <w:num w:numId="33">
    <w:abstractNumId w:val="27"/>
  </w:num>
  <w:num w:numId="34">
    <w:abstractNumId w:val="27"/>
  </w:num>
  <w:num w:numId="35">
    <w:abstractNumId w:val="27"/>
  </w:num>
  <w:num w:numId="36">
    <w:abstractNumId w:val="27"/>
  </w:num>
  <w:num w:numId="37">
    <w:abstractNumId w:val="27"/>
  </w:num>
  <w:num w:numId="38">
    <w:abstractNumId w:val="27"/>
  </w:num>
  <w:num w:numId="39">
    <w:abstractNumId w:val="19"/>
  </w:num>
  <w:num w:numId="40">
    <w:abstractNumId w:val="15"/>
  </w:num>
  <w:num w:numId="41">
    <w:abstractNumId w:val="25"/>
  </w:num>
  <w:num w:numId="42">
    <w:abstractNumId w:val="13"/>
  </w:num>
  <w:num w:numId="4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 w:numId="45">
    <w:abstractNumId w:val="16"/>
  </w:num>
  <w:num w:numId="46">
    <w:abstractNumId w:val="22"/>
  </w:num>
  <w:num w:numId="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0B40"/>
    <w:rsid w:val="00001201"/>
    <w:rsid w:val="0000210A"/>
    <w:rsid w:val="000033E9"/>
    <w:rsid w:val="00005A7F"/>
    <w:rsid w:val="00006C22"/>
    <w:rsid w:val="00007270"/>
    <w:rsid w:val="00010041"/>
    <w:rsid w:val="000108A5"/>
    <w:rsid w:val="00010A1A"/>
    <w:rsid w:val="00011CA0"/>
    <w:rsid w:val="00011FEC"/>
    <w:rsid w:val="00012EC3"/>
    <w:rsid w:val="000177E2"/>
    <w:rsid w:val="00020407"/>
    <w:rsid w:val="00021543"/>
    <w:rsid w:val="00021E38"/>
    <w:rsid w:val="00022A0E"/>
    <w:rsid w:val="00023015"/>
    <w:rsid w:val="00024000"/>
    <w:rsid w:val="000241BF"/>
    <w:rsid w:val="0002423B"/>
    <w:rsid w:val="000253AD"/>
    <w:rsid w:val="00025766"/>
    <w:rsid w:val="00025C79"/>
    <w:rsid w:val="00027575"/>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0FE8"/>
    <w:rsid w:val="0005137E"/>
    <w:rsid w:val="0005368F"/>
    <w:rsid w:val="00055659"/>
    <w:rsid w:val="000561CE"/>
    <w:rsid w:val="00057A77"/>
    <w:rsid w:val="00057E3A"/>
    <w:rsid w:val="00061B96"/>
    <w:rsid w:val="00063259"/>
    <w:rsid w:val="00063C0E"/>
    <w:rsid w:val="00065905"/>
    <w:rsid w:val="00070DD8"/>
    <w:rsid w:val="00072236"/>
    <w:rsid w:val="0007269E"/>
    <w:rsid w:val="000756AD"/>
    <w:rsid w:val="00080263"/>
    <w:rsid w:val="000826EC"/>
    <w:rsid w:val="00082E5E"/>
    <w:rsid w:val="00083FBA"/>
    <w:rsid w:val="000854CC"/>
    <w:rsid w:val="0008554D"/>
    <w:rsid w:val="000917A5"/>
    <w:rsid w:val="0009534A"/>
    <w:rsid w:val="000958ED"/>
    <w:rsid w:val="00095C51"/>
    <w:rsid w:val="00096C33"/>
    <w:rsid w:val="00097819"/>
    <w:rsid w:val="00097A2C"/>
    <w:rsid w:val="000A0043"/>
    <w:rsid w:val="000A17D9"/>
    <w:rsid w:val="000A1D39"/>
    <w:rsid w:val="000A3C05"/>
    <w:rsid w:val="000A5719"/>
    <w:rsid w:val="000A57C7"/>
    <w:rsid w:val="000A6915"/>
    <w:rsid w:val="000A6B3E"/>
    <w:rsid w:val="000B016C"/>
    <w:rsid w:val="000B070E"/>
    <w:rsid w:val="000B0834"/>
    <w:rsid w:val="000B486B"/>
    <w:rsid w:val="000B6BCA"/>
    <w:rsid w:val="000B6E76"/>
    <w:rsid w:val="000B7EBE"/>
    <w:rsid w:val="000C13A9"/>
    <w:rsid w:val="000C266D"/>
    <w:rsid w:val="000C421D"/>
    <w:rsid w:val="000C4C62"/>
    <w:rsid w:val="000C52A5"/>
    <w:rsid w:val="000C6D14"/>
    <w:rsid w:val="000C78C3"/>
    <w:rsid w:val="000D169F"/>
    <w:rsid w:val="000D16CC"/>
    <w:rsid w:val="000D26BF"/>
    <w:rsid w:val="000D5DAA"/>
    <w:rsid w:val="000D5F0D"/>
    <w:rsid w:val="000D6350"/>
    <w:rsid w:val="000E09EF"/>
    <w:rsid w:val="000E4167"/>
    <w:rsid w:val="000E60C9"/>
    <w:rsid w:val="000E64A9"/>
    <w:rsid w:val="000E6F7B"/>
    <w:rsid w:val="000F04AC"/>
    <w:rsid w:val="000F2987"/>
    <w:rsid w:val="000F3266"/>
    <w:rsid w:val="000F353A"/>
    <w:rsid w:val="000F5C65"/>
    <w:rsid w:val="000F63DF"/>
    <w:rsid w:val="000F63F0"/>
    <w:rsid w:val="000F7714"/>
    <w:rsid w:val="000F798A"/>
    <w:rsid w:val="00103B77"/>
    <w:rsid w:val="00104240"/>
    <w:rsid w:val="00106E72"/>
    <w:rsid w:val="00107695"/>
    <w:rsid w:val="00107F38"/>
    <w:rsid w:val="001100B4"/>
    <w:rsid w:val="001134BB"/>
    <w:rsid w:val="00114C17"/>
    <w:rsid w:val="00115152"/>
    <w:rsid w:val="00116306"/>
    <w:rsid w:val="00122A79"/>
    <w:rsid w:val="00123B65"/>
    <w:rsid w:val="0012494F"/>
    <w:rsid w:val="00124A67"/>
    <w:rsid w:val="00125598"/>
    <w:rsid w:val="00125C4D"/>
    <w:rsid w:val="001264E9"/>
    <w:rsid w:val="00126CA8"/>
    <w:rsid w:val="00130432"/>
    <w:rsid w:val="001313D3"/>
    <w:rsid w:val="00131AA6"/>
    <w:rsid w:val="001325B0"/>
    <w:rsid w:val="001346A9"/>
    <w:rsid w:val="00137D99"/>
    <w:rsid w:val="00140466"/>
    <w:rsid w:val="0014212B"/>
    <w:rsid w:val="0014330B"/>
    <w:rsid w:val="00143C40"/>
    <w:rsid w:val="001449A1"/>
    <w:rsid w:val="00144B22"/>
    <w:rsid w:val="00150453"/>
    <w:rsid w:val="001515E8"/>
    <w:rsid w:val="00153128"/>
    <w:rsid w:val="001531A5"/>
    <w:rsid w:val="00153539"/>
    <w:rsid w:val="001538C6"/>
    <w:rsid w:val="00154422"/>
    <w:rsid w:val="0015595A"/>
    <w:rsid w:val="00156D35"/>
    <w:rsid w:val="001606E6"/>
    <w:rsid w:val="0016140D"/>
    <w:rsid w:val="00162B2A"/>
    <w:rsid w:val="00164952"/>
    <w:rsid w:val="00165C90"/>
    <w:rsid w:val="00167D64"/>
    <w:rsid w:val="001715FF"/>
    <w:rsid w:val="00171E69"/>
    <w:rsid w:val="001720F0"/>
    <w:rsid w:val="001726C1"/>
    <w:rsid w:val="00173261"/>
    <w:rsid w:val="00175359"/>
    <w:rsid w:val="00175EF8"/>
    <w:rsid w:val="001763AD"/>
    <w:rsid w:val="00176D68"/>
    <w:rsid w:val="00176E09"/>
    <w:rsid w:val="00177B35"/>
    <w:rsid w:val="001800CF"/>
    <w:rsid w:val="001804B7"/>
    <w:rsid w:val="001807D6"/>
    <w:rsid w:val="00185574"/>
    <w:rsid w:val="00186C42"/>
    <w:rsid w:val="001879B0"/>
    <w:rsid w:val="00187A9A"/>
    <w:rsid w:val="001921D6"/>
    <w:rsid w:val="00193DC8"/>
    <w:rsid w:val="00194680"/>
    <w:rsid w:val="00195053"/>
    <w:rsid w:val="001953E7"/>
    <w:rsid w:val="001962AD"/>
    <w:rsid w:val="001A0DC1"/>
    <w:rsid w:val="001A30CB"/>
    <w:rsid w:val="001A366B"/>
    <w:rsid w:val="001A55EE"/>
    <w:rsid w:val="001A5B61"/>
    <w:rsid w:val="001B06FB"/>
    <w:rsid w:val="001B0A63"/>
    <w:rsid w:val="001B1866"/>
    <w:rsid w:val="001B1BB3"/>
    <w:rsid w:val="001B1EF8"/>
    <w:rsid w:val="001B2033"/>
    <w:rsid w:val="001B20A3"/>
    <w:rsid w:val="001B2CBC"/>
    <w:rsid w:val="001B2DB0"/>
    <w:rsid w:val="001B2EDE"/>
    <w:rsid w:val="001B41C6"/>
    <w:rsid w:val="001B52F6"/>
    <w:rsid w:val="001B5D84"/>
    <w:rsid w:val="001B656E"/>
    <w:rsid w:val="001B71F1"/>
    <w:rsid w:val="001B7931"/>
    <w:rsid w:val="001B7F99"/>
    <w:rsid w:val="001C2102"/>
    <w:rsid w:val="001C31CB"/>
    <w:rsid w:val="001C3527"/>
    <w:rsid w:val="001C36A6"/>
    <w:rsid w:val="001C5FBC"/>
    <w:rsid w:val="001D02BA"/>
    <w:rsid w:val="001D0AAA"/>
    <w:rsid w:val="001D0B47"/>
    <w:rsid w:val="001D10FA"/>
    <w:rsid w:val="001D3BE7"/>
    <w:rsid w:val="001D50BE"/>
    <w:rsid w:val="001E1205"/>
    <w:rsid w:val="001E52B1"/>
    <w:rsid w:val="001E57C3"/>
    <w:rsid w:val="001E5C70"/>
    <w:rsid w:val="001E60B1"/>
    <w:rsid w:val="001F04C3"/>
    <w:rsid w:val="001F0896"/>
    <w:rsid w:val="001F199E"/>
    <w:rsid w:val="001F6360"/>
    <w:rsid w:val="001F6CD2"/>
    <w:rsid w:val="001F7E10"/>
    <w:rsid w:val="00200AE5"/>
    <w:rsid w:val="0020150D"/>
    <w:rsid w:val="00201A29"/>
    <w:rsid w:val="00201E3F"/>
    <w:rsid w:val="00202273"/>
    <w:rsid w:val="00202842"/>
    <w:rsid w:val="00202D84"/>
    <w:rsid w:val="0020486F"/>
    <w:rsid w:val="00205519"/>
    <w:rsid w:val="002055A5"/>
    <w:rsid w:val="002064E9"/>
    <w:rsid w:val="00210562"/>
    <w:rsid w:val="00210B26"/>
    <w:rsid w:val="00210C14"/>
    <w:rsid w:val="002115B6"/>
    <w:rsid w:val="00213C99"/>
    <w:rsid w:val="00214422"/>
    <w:rsid w:val="00215AA4"/>
    <w:rsid w:val="00220807"/>
    <w:rsid w:val="00220B12"/>
    <w:rsid w:val="002215A4"/>
    <w:rsid w:val="00223E23"/>
    <w:rsid w:val="00225BB8"/>
    <w:rsid w:val="00230985"/>
    <w:rsid w:val="00231CC1"/>
    <w:rsid w:val="00231DCA"/>
    <w:rsid w:val="002329AC"/>
    <w:rsid w:val="00233AF4"/>
    <w:rsid w:val="0023403C"/>
    <w:rsid w:val="002365C5"/>
    <w:rsid w:val="00236C33"/>
    <w:rsid w:val="00237C60"/>
    <w:rsid w:val="00237DDF"/>
    <w:rsid w:val="002403DE"/>
    <w:rsid w:val="00240631"/>
    <w:rsid w:val="00240ADA"/>
    <w:rsid w:val="00240F5F"/>
    <w:rsid w:val="00241741"/>
    <w:rsid w:val="00241D43"/>
    <w:rsid w:val="00244E03"/>
    <w:rsid w:val="00247AEF"/>
    <w:rsid w:val="00250D8E"/>
    <w:rsid w:val="002553B3"/>
    <w:rsid w:val="0025588D"/>
    <w:rsid w:val="00255AC8"/>
    <w:rsid w:val="00256228"/>
    <w:rsid w:val="002562A7"/>
    <w:rsid w:val="002569BF"/>
    <w:rsid w:val="00257AEE"/>
    <w:rsid w:val="00257E74"/>
    <w:rsid w:val="00260BBE"/>
    <w:rsid w:val="00261987"/>
    <w:rsid w:val="00261D50"/>
    <w:rsid w:val="002621E5"/>
    <w:rsid w:val="002622C3"/>
    <w:rsid w:val="002628D4"/>
    <w:rsid w:val="00262D31"/>
    <w:rsid w:val="00263ECA"/>
    <w:rsid w:val="002641AF"/>
    <w:rsid w:val="00266BC8"/>
    <w:rsid w:val="00266CA4"/>
    <w:rsid w:val="00267541"/>
    <w:rsid w:val="00271424"/>
    <w:rsid w:val="002729E0"/>
    <w:rsid w:val="002753F5"/>
    <w:rsid w:val="00280046"/>
    <w:rsid w:val="0028226B"/>
    <w:rsid w:val="00282AF9"/>
    <w:rsid w:val="00286560"/>
    <w:rsid w:val="00286F6E"/>
    <w:rsid w:val="0028702C"/>
    <w:rsid w:val="00287109"/>
    <w:rsid w:val="00287322"/>
    <w:rsid w:val="0028761A"/>
    <w:rsid w:val="00290167"/>
    <w:rsid w:val="00290D99"/>
    <w:rsid w:val="00291CE6"/>
    <w:rsid w:val="00292022"/>
    <w:rsid w:val="00294B4D"/>
    <w:rsid w:val="00295B89"/>
    <w:rsid w:val="002A01E8"/>
    <w:rsid w:val="002A26F2"/>
    <w:rsid w:val="002A351F"/>
    <w:rsid w:val="002A390A"/>
    <w:rsid w:val="002A416B"/>
    <w:rsid w:val="002A4C51"/>
    <w:rsid w:val="002A5342"/>
    <w:rsid w:val="002A53C7"/>
    <w:rsid w:val="002A6564"/>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308"/>
    <w:rsid w:val="002C5936"/>
    <w:rsid w:val="002C6478"/>
    <w:rsid w:val="002C780E"/>
    <w:rsid w:val="002D1767"/>
    <w:rsid w:val="002D18B2"/>
    <w:rsid w:val="002D22C0"/>
    <w:rsid w:val="002D2E8C"/>
    <w:rsid w:val="002D30CD"/>
    <w:rsid w:val="002D42D8"/>
    <w:rsid w:val="002D4EFA"/>
    <w:rsid w:val="002D5E8A"/>
    <w:rsid w:val="002E17C5"/>
    <w:rsid w:val="002E2FE9"/>
    <w:rsid w:val="002E433B"/>
    <w:rsid w:val="002E484B"/>
    <w:rsid w:val="002E527B"/>
    <w:rsid w:val="002E55B0"/>
    <w:rsid w:val="002E5CC9"/>
    <w:rsid w:val="002F026C"/>
    <w:rsid w:val="002F0A08"/>
    <w:rsid w:val="002F3195"/>
    <w:rsid w:val="002F323D"/>
    <w:rsid w:val="002F51E6"/>
    <w:rsid w:val="002F586E"/>
    <w:rsid w:val="002F6E5F"/>
    <w:rsid w:val="002F7614"/>
    <w:rsid w:val="00300BD4"/>
    <w:rsid w:val="00300F7D"/>
    <w:rsid w:val="00301254"/>
    <w:rsid w:val="00306531"/>
    <w:rsid w:val="003075FE"/>
    <w:rsid w:val="003150E0"/>
    <w:rsid w:val="00315933"/>
    <w:rsid w:val="00315BF2"/>
    <w:rsid w:val="00315D67"/>
    <w:rsid w:val="00317643"/>
    <w:rsid w:val="00317B5C"/>
    <w:rsid w:val="00317DF4"/>
    <w:rsid w:val="003226A2"/>
    <w:rsid w:val="00323A47"/>
    <w:rsid w:val="00323FAF"/>
    <w:rsid w:val="003241CB"/>
    <w:rsid w:val="0032628C"/>
    <w:rsid w:val="0032696F"/>
    <w:rsid w:val="00326CD9"/>
    <w:rsid w:val="00331DC5"/>
    <w:rsid w:val="003320FB"/>
    <w:rsid w:val="003322E6"/>
    <w:rsid w:val="00333952"/>
    <w:rsid w:val="003367DA"/>
    <w:rsid w:val="00337964"/>
    <w:rsid w:val="00337B49"/>
    <w:rsid w:val="0034109F"/>
    <w:rsid w:val="00341521"/>
    <w:rsid w:val="003415DF"/>
    <w:rsid w:val="00341E4A"/>
    <w:rsid w:val="00345E8F"/>
    <w:rsid w:val="00346055"/>
    <w:rsid w:val="00347C23"/>
    <w:rsid w:val="00350D2C"/>
    <w:rsid w:val="00351280"/>
    <w:rsid w:val="003532E3"/>
    <w:rsid w:val="00355371"/>
    <w:rsid w:val="00355552"/>
    <w:rsid w:val="0035697F"/>
    <w:rsid w:val="00357559"/>
    <w:rsid w:val="00361D16"/>
    <w:rsid w:val="00363F51"/>
    <w:rsid w:val="00365B77"/>
    <w:rsid w:val="00366A9C"/>
    <w:rsid w:val="00366C21"/>
    <w:rsid w:val="00367534"/>
    <w:rsid w:val="0037117A"/>
    <w:rsid w:val="003713E9"/>
    <w:rsid w:val="003735CB"/>
    <w:rsid w:val="003737FB"/>
    <w:rsid w:val="003741C5"/>
    <w:rsid w:val="003757E2"/>
    <w:rsid w:val="00375B87"/>
    <w:rsid w:val="0038196A"/>
    <w:rsid w:val="00386766"/>
    <w:rsid w:val="003901D1"/>
    <w:rsid w:val="0039206D"/>
    <w:rsid w:val="003920AA"/>
    <w:rsid w:val="003936DB"/>
    <w:rsid w:val="00396EF7"/>
    <w:rsid w:val="00397ECC"/>
    <w:rsid w:val="003A2A2A"/>
    <w:rsid w:val="003A33D8"/>
    <w:rsid w:val="003A4B60"/>
    <w:rsid w:val="003A593B"/>
    <w:rsid w:val="003A7D23"/>
    <w:rsid w:val="003B20D7"/>
    <w:rsid w:val="003B217F"/>
    <w:rsid w:val="003B3376"/>
    <w:rsid w:val="003B33A9"/>
    <w:rsid w:val="003B3F5B"/>
    <w:rsid w:val="003B6592"/>
    <w:rsid w:val="003B66A0"/>
    <w:rsid w:val="003B7ECC"/>
    <w:rsid w:val="003C0ABD"/>
    <w:rsid w:val="003C17E9"/>
    <w:rsid w:val="003C292A"/>
    <w:rsid w:val="003C36F0"/>
    <w:rsid w:val="003C379B"/>
    <w:rsid w:val="003C6EFA"/>
    <w:rsid w:val="003D0B23"/>
    <w:rsid w:val="003D10E7"/>
    <w:rsid w:val="003D13F9"/>
    <w:rsid w:val="003D3108"/>
    <w:rsid w:val="003D350A"/>
    <w:rsid w:val="003D3534"/>
    <w:rsid w:val="003D3DFD"/>
    <w:rsid w:val="003D448C"/>
    <w:rsid w:val="003D45AE"/>
    <w:rsid w:val="003D5B3A"/>
    <w:rsid w:val="003E152C"/>
    <w:rsid w:val="003E23C9"/>
    <w:rsid w:val="003E2B37"/>
    <w:rsid w:val="003E4385"/>
    <w:rsid w:val="003E438F"/>
    <w:rsid w:val="003E47EC"/>
    <w:rsid w:val="003E76C3"/>
    <w:rsid w:val="003F0D83"/>
    <w:rsid w:val="003F26D6"/>
    <w:rsid w:val="003F43DE"/>
    <w:rsid w:val="003F519F"/>
    <w:rsid w:val="003F56BA"/>
    <w:rsid w:val="004003C1"/>
    <w:rsid w:val="00400F38"/>
    <w:rsid w:val="00403441"/>
    <w:rsid w:val="00404194"/>
    <w:rsid w:val="00404512"/>
    <w:rsid w:val="00405466"/>
    <w:rsid w:val="004067D9"/>
    <w:rsid w:val="00406A3E"/>
    <w:rsid w:val="00407BBE"/>
    <w:rsid w:val="004115A3"/>
    <w:rsid w:val="00415229"/>
    <w:rsid w:val="00415788"/>
    <w:rsid w:val="00415D5A"/>
    <w:rsid w:val="00416D94"/>
    <w:rsid w:val="00417617"/>
    <w:rsid w:val="00420020"/>
    <w:rsid w:val="00421D38"/>
    <w:rsid w:val="00426115"/>
    <w:rsid w:val="00426F2D"/>
    <w:rsid w:val="00427E9E"/>
    <w:rsid w:val="00431ED7"/>
    <w:rsid w:val="00436D63"/>
    <w:rsid w:val="00437D6E"/>
    <w:rsid w:val="00440B79"/>
    <w:rsid w:val="004413CD"/>
    <w:rsid w:val="004418E8"/>
    <w:rsid w:val="00442C68"/>
    <w:rsid w:val="00444A6C"/>
    <w:rsid w:val="00444CDF"/>
    <w:rsid w:val="00444ED7"/>
    <w:rsid w:val="00446E65"/>
    <w:rsid w:val="004470AD"/>
    <w:rsid w:val="00447268"/>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127"/>
    <w:rsid w:val="00466477"/>
    <w:rsid w:val="00470BB1"/>
    <w:rsid w:val="004723CB"/>
    <w:rsid w:val="00472C3F"/>
    <w:rsid w:val="00473AB9"/>
    <w:rsid w:val="00476C92"/>
    <w:rsid w:val="00477E96"/>
    <w:rsid w:val="004805C0"/>
    <w:rsid w:val="0048065A"/>
    <w:rsid w:val="00481F0E"/>
    <w:rsid w:val="00482201"/>
    <w:rsid w:val="00483802"/>
    <w:rsid w:val="00484541"/>
    <w:rsid w:val="00484CFD"/>
    <w:rsid w:val="0048545B"/>
    <w:rsid w:val="00486FA7"/>
    <w:rsid w:val="00487E6A"/>
    <w:rsid w:val="00487F0E"/>
    <w:rsid w:val="00490584"/>
    <w:rsid w:val="00491463"/>
    <w:rsid w:val="00491AC8"/>
    <w:rsid w:val="00492A1E"/>
    <w:rsid w:val="00493B00"/>
    <w:rsid w:val="00493EDB"/>
    <w:rsid w:val="004944EA"/>
    <w:rsid w:val="00494BC4"/>
    <w:rsid w:val="00494F62"/>
    <w:rsid w:val="004950E4"/>
    <w:rsid w:val="00496AC5"/>
    <w:rsid w:val="004976B2"/>
    <w:rsid w:val="004A1088"/>
    <w:rsid w:val="004A3E34"/>
    <w:rsid w:val="004A64AD"/>
    <w:rsid w:val="004A75D2"/>
    <w:rsid w:val="004B08DC"/>
    <w:rsid w:val="004B0F68"/>
    <w:rsid w:val="004B1AC0"/>
    <w:rsid w:val="004B2143"/>
    <w:rsid w:val="004B21C9"/>
    <w:rsid w:val="004B35AD"/>
    <w:rsid w:val="004B42FC"/>
    <w:rsid w:val="004B4491"/>
    <w:rsid w:val="004B7DE5"/>
    <w:rsid w:val="004B7F80"/>
    <w:rsid w:val="004C0238"/>
    <w:rsid w:val="004C085A"/>
    <w:rsid w:val="004C0A4B"/>
    <w:rsid w:val="004C1703"/>
    <w:rsid w:val="004C2244"/>
    <w:rsid w:val="004C47D4"/>
    <w:rsid w:val="004C5C52"/>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65E1"/>
    <w:rsid w:val="004E6831"/>
    <w:rsid w:val="004F0A1A"/>
    <w:rsid w:val="004F2C2C"/>
    <w:rsid w:val="004F3B26"/>
    <w:rsid w:val="004F3F28"/>
    <w:rsid w:val="004F4199"/>
    <w:rsid w:val="004F4259"/>
    <w:rsid w:val="004F48B2"/>
    <w:rsid w:val="004F4F8A"/>
    <w:rsid w:val="004F5F5F"/>
    <w:rsid w:val="004F66AB"/>
    <w:rsid w:val="0050018E"/>
    <w:rsid w:val="00502D09"/>
    <w:rsid w:val="0050378E"/>
    <w:rsid w:val="005039EC"/>
    <w:rsid w:val="00503FDD"/>
    <w:rsid w:val="00505B0C"/>
    <w:rsid w:val="00506975"/>
    <w:rsid w:val="0050785D"/>
    <w:rsid w:val="00512C1C"/>
    <w:rsid w:val="00512D4E"/>
    <w:rsid w:val="00514264"/>
    <w:rsid w:val="0051472F"/>
    <w:rsid w:val="00517720"/>
    <w:rsid w:val="005215D8"/>
    <w:rsid w:val="0052364D"/>
    <w:rsid w:val="005240E3"/>
    <w:rsid w:val="00526333"/>
    <w:rsid w:val="00527494"/>
    <w:rsid w:val="00530014"/>
    <w:rsid w:val="00530058"/>
    <w:rsid w:val="0053178E"/>
    <w:rsid w:val="00533C1B"/>
    <w:rsid w:val="00534409"/>
    <w:rsid w:val="0053564B"/>
    <w:rsid w:val="005362B3"/>
    <w:rsid w:val="005363AE"/>
    <w:rsid w:val="00540670"/>
    <w:rsid w:val="00541E13"/>
    <w:rsid w:val="00544604"/>
    <w:rsid w:val="00544C90"/>
    <w:rsid w:val="00545A60"/>
    <w:rsid w:val="00546C9E"/>
    <w:rsid w:val="00547287"/>
    <w:rsid w:val="00550200"/>
    <w:rsid w:val="00550807"/>
    <w:rsid w:val="00552C29"/>
    <w:rsid w:val="00553798"/>
    <w:rsid w:val="0055453B"/>
    <w:rsid w:val="005545FA"/>
    <w:rsid w:val="00554BBF"/>
    <w:rsid w:val="00556E3C"/>
    <w:rsid w:val="00557168"/>
    <w:rsid w:val="0055727E"/>
    <w:rsid w:val="005573F3"/>
    <w:rsid w:val="00561AB5"/>
    <w:rsid w:val="00561D13"/>
    <w:rsid w:val="005628B8"/>
    <w:rsid w:val="00566014"/>
    <w:rsid w:val="005678C8"/>
    <w:rsid w:val="00567BA5"/>
    <w:rsid w:val="00570058"/>
    <w:rsid w:val="005706D8"/>
    <w:rsid w:val="00570D4D"/>
    <w:rsid w:val="005718FB"/>
    <w:rsid w:val="0057260B"/>
    <w:rsid w:val="00572803"/>
    <w:rsid w:val="00572FD8"/>
    <w:rsid w:val="00575F8A"/>
    <w:rsid w:val="00576CC0"/>
    <w:rsid w:val="00576E7C"/>
    <w:rsid w:val="00580507"/>
    <w:rsid w:val="005811A5"/>
    <w:rsid w:val="00581A61"/>
    <w:rsid w:val="0058367C"/>
    <w:rsid w:val="00584039"/>
    <w:rsid w:val="005842F7"/>
    <w:rsid w:val="0058595F"/>
    <w:rsid w:val="00585E00"/>
    <w:rsid w:val="00586682"/>
    <w:rsid w:val="0058670F"/>
    <w:rsid w:val="00590614"/>
    <w:rsid w:val="00593121"/>
    <w:rsid w:val="005A1D3B"/>
    <w:rsid w:val="005A2C9B"/>
    <w:rsid w:val="005A5A6D"/>
    <w:rsid w:val="005B03FE"/>
    <w:rsid w:val="005B0C2C"/>
    <w:rsid w:val="005B1730"/>
    <w:rsid w:val="005B1E85"/>
    <w:rsid w:val="005B5086"/>
    <w:rsid w:val="005B67F8"/>
    <w:rsid w:val="005B7410"/>
    <w:rsid w:val="005B7787"/>
    <w:rsid w:val="005C0670"/>
    <w:rsid w:val="005C5F91"/>
    <w:rsid w:val="005D014C"/>
    <w:rsid w:val="005D47EE"/>
    <w:rsid w:val="005D6CA2"/>
    <w:rsid w:val="005D72C5"/>
    <w:rsid w:val="005E0A54"/>
    <w:rsid w:val="005E26D0"/>
    <w:rsid w:val="005E5A2B"/>
    <w:rsid w:val="005E65FD"/>
    <w:rsid w:val="005E6E7D"/>
    <w:rsid w:val="005E7007"/>
    <w:rsid w:val="005E7139"/>
    <w:rsid w:val="005F0CCC"/>
    <w:rsid w:val="005F220B"/>
    <w:rsid w:val="005F30F0"/>
    <w:rsid w:val="005F3CEF"/>
    <w:rsid w:val="006000F8"/>
    <w:rsid w:val="00600ABD"/>
    <w:rsid w:val="00600E8C"/>
    <w:rsid w:val="00603B56"/>
    <w:rsid w:val="006045CD"/>
    <w:rsid w:val="00604BB3"/>
    <w:rsid w:val="00604C93"/>
    <w:rsid w:val="00606D62"/>
    <w:rsid w:val="006073D8"/>
    <w:rsid w:val="00610FB0"/>
    <w:rsid w:val="00611101"/>
    <w:rsid w:val="006115EC"/>
    <w:rsid w:val="006119C0"/>
    <w:rsid w:val="00611BFE"/>
    <w:rsid w:val="00611DC8"/>
    <w:rsid w:val="0061422A"/>
    <w:rsid w:val="006157F8"/>
    <w:rsid w:val="00615E0D"/>
    <w:rsid w:val="00616A67"/>
    <w:rsid w:val="0062229B"/>
    <w:rsid w:val="00622E99"/>
    <w:rsid w:val="0062574D"/>
    <w:rsid w:val="006275F2"/>
    <w:rsid w:val="006278E1"/>
    <w:rsid w:val="0063000E"/>
    <w:rsid w:val="00631433"/>
    <w:rsid w:val="00633933"/>
    <w:rsid w:val="00633D4E"/>
    <w:rsid w:val="00634B4F"/>
    <w:rsid w:val="0063666F"/>
    <w:rsid w:val="00636F3C"/>
    <w:rsid w:val="00640A31"/>
    <w:rsid w:val="00640CF5"/>
    <w:rsid w:val="0064143C"/>
    <w:rsid w:val="00642B45"/>
    <w:rsid w:val="00643A64"/>
    <w:rsid w:val="006442AA"/>
    <w:rsid w:val="006449A8"/>
    <w:rsid w:val="00644FB0"/>
    <w:rsid w:val="00645463"/>
    <w:rsid w:val="00646A72"/>
    <w:rsid w:val="006518C0"/>
    <w:rsid w:val="00651DC8"/>
    <w:rsid w:val="00652DF2"/>
    <w:rsid w:val="00653C40"/>
    <w:rsid w:val="0065431B"/>
    <w:rsid w:val="006555A1"/>
    <w:rsid w:val="00657442"/>
    <w:rsid w:val="00661E24"/>
    <w:rsid w:val="00662015"/>
    <w:rsid w:val="0066299F"/>
    <w:rsid w:val="00662B21"/>
    <w:rsid w:val="0066377F"/>
    <w:rsid w:val="00664350"/>
    <w:rsid w:val="00664495"/>
    <w:rsid w:val="006645F1"/>
    <w:rsid w:val="00664697"/>
    <w:rsid w:val="00665A0D"/>
    <w:rsid w:val="00667BB4"/>
    <w:rsid w:val="00667D92"/>
    <w:rsid w:val="006718BC"/>
    <w:rsid w:val="00671992"/>
    <w:rsid w:val="006740E7"/>
    <w:rsid w:val="00674444"/>
    <w:rsid w:val="00674DCA"/>
    <w:rsid w:val="0067551E"/>
    <w:rsid w:val="006759B2"/>
    <w:rsid w:val="006766AB"/>
    <w:rsid w:val="00676E08"/>
    <w:rsid w:val="00677845"/>
    <w:rsid w:val="00677E3B"/>
    <w:rsid w:val="00677F43"/>
    <w:rsid w:val="006808A2"/>
    <w:rsid w:val="00681471"/>
    <w:rsid w:val="006824C3"/>
    <w:rsid w:val="0068275B"/>
    <w:rsid w:val="00684D8E"/>
    <w:rsid w:val="006922DB"/>
    <w:rsid w:val="0069313A"/>
    <w:rsid w:val="0069353B"/>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988"/>
    <w:rsid w:val="006C5FD5"/>
    <w:rsid w:val="006C6B0F"/>
    <w:rsid w:val="006D0036"/>
    <w:rsid w:val="006D2B83"/>
    <w:rsid w:val="006D4A55"/>
    <w:rsid w:val="006D4EFD"/>
    <w:rsid w:val="006D5D33"/>
    <w:rsid w:val="006D7DF6"/>
    <w:rsid w:val="006E00E8"/>
    <w:rsid w:val="006E0B14"/>
    <w:rsid w:val="006E407D"/>
    <w:rsid w:val="006E4A1E"/>
    <w:rsid w:val="006E5B35"/>
    <w:rsid w:val="006E63BF"/>
    <w:rsid w:val="006E7FD2"/>
    <w:rsid w:val="006F067C"/>
    <w:rsid w:val="006F0FD5"/>
    <w:rsid w:val="006F12E3"/>
    <w:rsid w:val="006F13F2"/>
    <w:rsid w:val="006F1ED8"/>
    <w:rsid w:val="006F5331"/>
    <w:rsid w:val="006F7312"/>
    <w:rsid w:val="006F7692"/>
    <w:rsid w:val="00700617"/>
    <w:rsid w:val="007016AB"/>
    <w:rsid w:val="00701859"/>
    <w:rsid w:val="007053F8"/>
    <w:rsid w:val="00705C3B"/>
    <w:rsid w:val="0070742A"/>
    <w:rsid w:val="00711783"/>
    <w:rsid w:val="00711D86"/>
    <w:rsid w:val="0071347A"/>
    <w:rsid w:val="00713F9D"/>
    <w:rsid w:val="00716155"/>
    <w:rsid w:val="00717B90"/>
    <w:rsid w:val="0072088F"/>
    <w:rsid w:val="00722D17"/>
    <w:rsid w:val="00723FD3"/>
    <w:rsid w:val="00724E0A"/>
    <w:rsid w:val="00725E34"/>
    <w:rsid w:val="007265E1"/>
    <w:rsid w:val="0072687C"/>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B49"/>
    <w:rsid w:val="00751E8D"/>
    <w:rsid w:val="00751FFE"/>
    <w:rsid w:val="00752DAE"/>
    <w:rsid w:val="00753FE5"/>
    <w:rsid w:val="00755A2C"/>
    <w:rsid w:val="00757371"/>
    <w:rsid w:val="00757B07"/>
    <w:rsid w:val="00760569"/>
    <w:rsid w:val="00760B43"/>
    <w:rsid w:val="007616A5"/>
    <w:rsid w:val="00764474"/>
    <w:rsid w:val="007660BA"/>
    <w:rsid w:val="00767DBD"/>
    <w:rsid w:val="007711FF"/>
    <w:rsid w:val="00772663"/>
    <w:rsid w:val="00772F4F"/>
    <w:rsid w:val="00774E7D"/>
    <w:rsid w:val="0077573A"/>
    <w:rsid w:val="007763E3"/>
    <w:rsid w:val="00776CC0"/>
    <w:rsid w:val="00780BAB"/>
    <w:rsid w:val="00781C14"/>
    <w:rsid w:val="00781F0E"/>
    <w:rsid w:val="00782A87"/>
    <w:rsid w:val="0078588B"/>
    <w:rsid w:val="00786A5E"/>
    <w:rsid w:val="007871A3"/>
    <w:rsid w:val="00791955"/>
    <w:rsid w:val="007922ED"/>
    <w:rsid w:val="00792BE8"/>
    <w:rsid w:val="00793516"/>
    <w:rsid w:val="007938FA"/>
    <w:rsid w:val="007950A2"/>
    <w:rsid w:val="007958F1"/>
    <w:rsid w:val="0079711F"/>
    <w:rsid w:val="007971D3"/>
    <w:rsid w:val="00797958"/>
    <w:rsid w:val="007A142F"/>
    <w:rsid w:val="007A1463"/>
    <w:rsid w:val="007A15D3"/>
    <w:rsid w:val="007A2510"/>
    <w:rsid w:val="007A745F"/>
    <w:rsid w:val="007B1264"/>
    <w:rsid w:val="007B1D00"/>
    <w:rsid w:val="007B20F3"/>
    <w:rsid w:val="007B2C23"/>
    <w:rsid w:val="007B32E9"/>
    <w:rsid w:val="007B3821"/>
    <w:rsid w:val="007B66B0"/>
    <w:rsid w:val="007B76C9"/>
    <w:rsid w:val="007C007B"/>
    <w:rsid w:val="007C35E4"/>
    <w:rsid w:val="007C57D0"/>
    <w:rsid w:val="007D036E"/>
    <w:rsid w:val="007D0B1C"/>
    <w:rsid w:val="007D2892"/>
    <w:rsid w:val="007D3371"/>
    <w:rsid w:val="007D3652"/>
    <w:rsid w:val="007D3E16"/>
    <w:rsid w:val="007D6B74"/>
    <w:rsid w:val="007E001E"/>
    <w:rsid w:val="007E07AB"/>
    <w:rsid w:val="007E14ED"/>
    <w:rsid w:val="007E1E2E"/>
    <w:rsid w:val="007E1FA3"/>
    <w:rsid w:val="007E55AE"/>
    <w:rsid w:val="007E5B01"/>
    <w:rsid w:val="007E72E9"/>
    <w:rsid w:val="007F0524"/>
    <w:rsid w:val="007F1133"/>
    <w:rsid w:val="007F26B6"/>
    <w:rsid w:val="007F30DD"/>
    <w:rsid w:val="007F3788"/>
    <w:rsid w:val="007F384D"/>
    <w:rsid w:val="007F5822"/>
    <w:rsid w:val="007F6266"/>
    <w:rsid w:val="007F6843"/>
    <w:rsid w:val="007F73CB"/>
    <w:rsid w:val="00800761"/>
    <w:rsid w:val="00802875"/>
    <w:rsid w:val="00804614"/>
    <w:rsid w:val="00805579"/>
    <w:rsid w:val="00805BDB"/>
    <w:rsid w:val="00806145"/>
    <w:rsid w:val="0080615A"/>
    <w:rsid w:val="0080725E"/>
    <w:rsid w:val="00810F59"/>
    <w:rsid w:val="00811E8E"/>
    <w:rsid w:val="00813307"/>
    <w:rsid w:val="00816BA1"/>
    <w:rsid w:val="00821897"/>
    <w:rsid w:val="008226AD"/>
    <w:rsid w:val="00822ED2"/>
    <w:rsid w:val="00825B4A"/>
    <w:rsid w:val="00826287"/>
    <w:rsid w:val="00826398"/>
    <w:rsid w:val="008266E6"/>
    <w:rsid w:val="00830833"/>
    <w:rsid w:val="008315B5"/>
    <w:rsid w:val="008315B6"/>
    <w:rsid w:val="00832315"/>
    <w:rsid w:val="00833BA7"/>
    <w:rsid w:val="00834983"/>
    <w:rsid w:val="00834D95"/>
    <w:rsid w:val="00835F08"/>
    <w:rsid w:val="008360DB"/>
    <w:rsid w:val="00841297"/>
    <w:rsid w:val="00842C91"/>
    <w:rsid w:val="008436D9"/>
    <w:rsid w:val="0084448C"/>
    <w:rsid w:val="0084524E"/>
    <w:rsid w:val="0084692C"/>
    <w:rsid w:val="00850B90"/>
    <w:rsid w:val="008552F4"/>
    <w:rsid w:val="00855C80"/>
    <w:rsid w:val="00857064"/>
    <w:rsid w:val="008571E6"/>
    <w:rsid w:val="00857AC0"/>
    <w:rsid w:val="00863640"/>
    <w:rsid w:val="0086364C"/>
    <w:rsid w:val="008646BE"/>
    <w:rsid w:val="0086540A"/>
    <w:rsid w:val="0086585B"/>
    <w:rsid w:val="00865B9A"/>
    <w:rsid w:val="00874CAC"/>
    <w:rsid w:val="00874DCC"/>
    <w:rsid w:val="0088073E"/>
    <w:rsid w:val="00881443"/>
    <w:rsid w:val="00881B25"/>
    <w:rsid w:val="00883632"/>
    <w:rsid w:val="00884AE2"/>
    <w:rsid w:val="0088535F"/>
    <w:rsid w:val="00887BEF"/>
    <w:rsid w:val="00892803"/>
    <w:rsid w:val="008928C7"/>
    <w:rsid w:val="00893017"/>
    <w:rsid w:val="008930F2"/>
    <w:rsid w:val="00893F07"/>
    <w:rsid w:val="0089477D"/>
    <w:rsid w:val="00894863"/>
    <w:rsid w:val="00895952"/>
    <w:rsid w:val="008961B3"/>
    <w:rsid w:val="008A000B"/>
    <w:rsid w:val="008A204B"/>
    <w:rsid w:val="008A25D8"/>
    <w:rsid w:val="008A2A47"/>
    <w:rsid w:val="008A3187"/>
    <w:rsid w:val="008A4A3C"/>
    <w:rsid w:val="008A78EC"/>
    <w:rsid w:val="008B0281"/>
    <w:rsid w:val="008B2A9D"/>
    <w:rsid w:val="008B533E"/>
    <w:rsid w:val="008B73BE"/>
    <w:rsid w:val="008B7639"/>
    <w:rsid w:val="008B7AA7"/>
    <w:rsid w:val="008C3073"/>
    <w:rsid w:val="008C347F"/>
    <w:rsid w:val="008C3667"/>
    <w:rsid w:val="008C3710"/>
    <w:rsid w:val="008C3C95"/>
    <w:rsid w:val="008C4479"/>
    <w:rsid w:val="008C5240"/>
    <w:rsid w:val="008D1895"/>
    <w:rsid w:val="008D2F5A"/>
    <w:rsid w:val="008D4DF0"/>
    <w:rsid w:val="008D4FC4"/>
    <w:rsid w:val="008D53BB"/>
    <w:rsid w:val="008D6C3D"/>
    <w:rsid w:val="008D6E28"/>
    <w:rsid w:val="008D7C74"/>
    <w:rsid w:val="008E0201"/>
    <w:rsid w:val="008E05C4"/>
    <w:rsid w:val="008E24F0"/>
    <w:rsid w:val="008E2CEC"/>
    <w:rsid w:val="008E31F6"/>
    <w:rsid w:val="008E47FC"/>
    <w:rsid w:val="008E5C40"/>
    <w:rsid w:val="008E6173"/>
    <w:rsid w:val="008E6304"/>
    <w:rsid w:val="008E67A7"/>
    <w:rsid w:val="008E7278"/>
    <w:rsid w:val="008E7D7A"/>
    <w:rsid w:val="008F00FB"/>
    <w:rsid w:val="008F0128"/>
    <w:rsid w:val="008F1582"/>
    <w:rsid w:val="008F16CB"/>
    <w:rsid w:val="008F1D9A"/>
    <w:rsid w:val="008F44DC"/>
    <w:rsid w:val="008F4DC7"/>
    <w:rsid w:val="008F6E1E"/>
    <w:rsid w:val="008F7C9E"/>
    <w:rsid w:val="00902834"/>
    <w:rsid w:val="00902D41"/>
    <w:rsid w:val="009035BA"/>
    <w:rsid w:val="009038D3"/>
    <w:rsid w:val="00904EE0"/>
    <w:rsid w:val="00907AA3"/>
    <w:rsid w:val="00910CFC"/>
    <w:rsid w:val="0091187E"/>
    <w:rsid w:val="00912609"/>
    <w:rsid w:val="00913AB0"/>
    <w:rsid w:val="0091496A"/>
    <w:rsid w:val="009151B8"/>
    <w:rsid w:val="00915DFF"/>
    <w:rsid w:val="009164DE"/>
    <w:rsid w:val="00921BA9"/>
    <w:rsid w:val="009220A4"/>
    <w:rsid w:val="009228C2"/>
    <w:rsid w:val="00926839"/>
    <w:rsid w:val="0092694B"/>
    <w:rsid w:val="009276E5"/>
    <w:rsid w:val="00930107"/>
    <w:rsid w:val="00931235"/>
    <w:rsid w:val="00932379"/>
    <w:rsid w:val="009327A5"/>
    <w:rsid w:val="00933667"/>
    <w:rsid w:val="009346A4"/>
    <w:rsid w:val="009356DE"/>
    <w:rsid w:val="0093623F"/>
    <w:rsid w:val="00941866"/>
    <w:rsid w:val="00942BB3"/>
    <w:rsid w:val="00944EA1"/>
    <w:rsid w:val="0094581C"/>
    <w:rsid w:val="009470CF"/>
    <w:rsid w:val="0094732A"/>
    <w:rsid w:val="0094745A"/>
    <w:rsid w:val="00947C17"/>
    <w:rsid w:val="00951B86"/>
    <w:rsid w:val="009521AE"/>
    <w:rsid w:val="009550BC"/>
    <w:rsid w:val="00955D98"/>
    <w:rsid w:val="00956698"/>
    <w:rsid w:val="00956B3C"/>
    <w:rsid w:val="0096050E"/>
    <w:rsid w:val="00960609"/>
    <w:rsid w:val="00961766"/>
    <w:rsid w:val="009624A0"/>
    <w:rsid w:val="009624BE"/>
    <w:rsid w:val="00963040"/>
    <w:rsid w:val="009635BE"/>
    <w:rsid w:val="00963A7B"/>
    <w:rsid w:val="009641EB"/>
    <w:rsid w:val="009654A7"/>
    <w:rsid w:val="0096641A"/>
    <w:rsid w:val="00966E2C"/>
    <w:rsid w:val="0096709E"/>
    <w:rsid w:val="00967530"/>
    <w:rsid w:val="009717B1"/>
    <w:rsid w:val="00971840"/>
    <w:rsid w:val="00971DB8"/>
    <w:rsid w:val="00972573"/>
    <w:rsid w:val="0097293B"/>
    <w:rsid w:val="0097340E"/>
    <w:rsid w:val="009744BC"/>
    <w:rsid w:val="0097530B"/>
    <w:rsid w:val="009755FF"/>
    <w:rsid w:val="009758C8"/>
    <w:rsid w:val="00976ADA"/>
    <w:rsid w:val="00976F9F"/>
    <w:rsid w:val="009776C5"/>
    <w:rsid w:val="00980B71"/>
    <w:rsid w:val="00981BC5"/>
    <w:rsid w:val="00982C11"/>
    <w:rsid w:val="00983299"/>
    <w:rsid w:val="009840E6"/>
    <w:rsid w:val="009845ED"/>
    <w:rsid w:val="00984C9D"/>
    <w:rsid w:val="00986BAB"/>
    <w:rsid w:val="00991739"/>
    <w:rsid w:val="00992DFA"/>
    <w:rsid w:val="00993E02"/>
    <w:rsid w:val="009942BE"/>
    <w:rsid w:val="0099483E"/>
    <w:rsid w:val="00994AD1"/>
    <w:rsid w:val="009960BB"/>
    <w:rsid w:val="0099658B"/>
    <w:rsid w:val="00996E06"/>
    <w:rsid w:val="009A0C2A"/>
    <w:rsid w:val="009A123D"/>
    <w:rsid w:val="009A468E"/>
    <w:rsid w:val="009A5E7D"/>
    <w:rsid w:val="009B2CB6"/>
    <w:rsid w:val="009B2EBF"/>
    <w:rsid w:val="009B35ED"/>
    <w:rsid w:val="009B5C5B"/>
    <w:rsid w:val="009B68CE"/>
    <w:rsid w:val="009C3107"/>
    <w:rsid w:val="009C310C"/>
    <w:rsid w:val="009C35AE"/>
    <w:rsid w:val="009D0170"/>
    <w:rsid w:val="009D0A61"/>
    <w:rsid w:val="009D1F27"/>
    <w:rsid w:val="009D23F2"/>
    <w:rsid w:val="009D3032"/>
    <w:rsid w:val="009D3F46"/>
    <w:rsid w:val="009D4446"/>
    <w:rsid w:val="009D4ACA"/>
    <w:rsid w:val="009D60BC"/>
    <w:rsid w:val="009D61C9"/>
    <w:rsid w:val="009D66C9"/>
    <w:rsid w:val="009D71E6"/>
    <w:rsid w:val="009D7838"/>
    <w:rsid w:val="009E0496"/>
    <w:rsid w:val="009E11D8"/>
    <w:rsid w:val="009E1CAC"/>
    <w:rsid w:val="009E23AE"/>
    <w:rsid w:val="009E34A4"/>
    <w:rsid w:val="009E6816"/>
    <w:rsid w:val="009E69E6"/>
    <w:rsid w:val="009E6AE1"/>
    <w:rsid w:val="009E6B74"/>
    <w:rsid w:val="009F0AF3"/>
    <w:rsid w:val="009F15CD"/>
    <w:rsid w:val="009F31B2"/>
    <w:rsid w:val="009F3B39"/>
    <w:rsid w:val="009F41A5"/>
    <w:rsid w:val="009F44B0"/>
    <w:rsid w:val="009F58C2"/>
    <w:rsid w:val="009F5A1F"/>
    <w:rsid w:val="009F70DF"/>
    <w:rsid w:val="00A0042E"/>
    <w:rsid w:val="00A00E33"/>
    <w:rsid w:val="00A01246"/>
    <w:rsid w:val="00A0125E"/>
    <w:rsid w:val="00A01829"/>
    <w:rsid w:val="00A01C77"/>
    <w:rsid w:val="00A0427D"/>
    <w:rsid w:val="00A06567"/>
    <w:rsid w:val="00A118EB"/>
    <w:rsid w:val="00A118FA"/>
    <w:rsid w:val="00A13309"/>
    <w:rsid w:val="00A166B2"/>
    <w:rsid w:val="00A16EAE"/>
    <w:rsid w:val="00A170C9"/>
    <w:rsid w:val="00A1756A"/>
    <w:rsid w:val="00A207E5"/>
    <w:rsid w:val="00A209B7"/>
    <w:rsid w:val="00A231C0"/>
    <w:rsid w:val="00A2364D"/>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579"/>
    <w:rsid w:val="00A4497A"/>
    <w:rsid w:val="00A44E42"/>
    <w:rsid w:val="00A4502D"/>
    <w:rsid w:val="00A45360"/>
    <w:rsid w:val="00A50704"/>
    <w:rsid w:val="00A50901"/>
    <w:rsid w:val="00A50D14"/>
    <w:rsid w:val="00A50FEA"/>
    <w:rsid w:val="00A52622"/>
    <w:rsid w:val="00A5279F"/>
    <w:rsid w:val="00A52949"/>
    <w:rsid w:val="00A53FFF"/>
    <w:rsid w:val="00A54897"/>
    <w:rsid w:val="00A55829"/>
    <w:rsid w:val="00A56059"/>
    <w:rsid w:val="00A57CFA"/>
    <w:rsid w:val="00A61B5A"/>
    <w:rsid w:val="00A61F86"/>
    <w:rsid w:val="00A62E21"/>
    <w:rsid w:val="00A630EA"/>
    <w:rsid w:val="00A63AB4"/>
    <w:rsid w:val="00A63BF3"/>
    <w:rsid w:val="00A65564"/>
    <w:rsid w:val="00A66580"/>
    <w:rsid w:val="00A735B8"/>
    <w:rsid w:val="00A76E8F"/>
    <w:rsid w:val="00A77A14"/>
    <w:rsid w:val="00A80901"/>
    <w:rsid w:val="00A80C35"/>
    <w:rsid w:val="00A820C8"/>
    <w:rsid w:val="00A82482"/>
    <w:rsid w:val="00A8417E"/>
    <w:rsid w:val="00A84853"/>
    <w:rsid w:val="00A862BD"/>
    <w:rsid w:val="00A876AB"/>
    <w:rsid w:val="00A87F1D"/>
    <w:rsid w:val="00A90DD8"/>
    <w:rsid w:val="00A92B45"/>
    <w:rsid w:val="00A94291"/>
    <w:rsid w:val="00A94CA9"/>
    <w:rsid w:val="00A95F5E"/>
    <w:rsid w:val="00A96866"/>
    <w:rsid w:val="00A96EC9"/>
    <w:rsid w:val="00A96F27"/>
    <w:rsid w:val="00A9771A"/>
    <w:rsid w:val="00AA46D7"/>
    <w:rsid w:val="00AA4F4F"/>
    <w:rsid w:val="00AA6B61"/>
    <w:rsid w:val="00AB33A4"/>
    <w:rsid w:val="00AB3BF6"/>
    <w:rsid w:val="00AB4916"/>
    <w:rsid w:val="00AB4B60"/>
    <w:rsid w:val="00AB57C7"/>
    <w:rsid w:val="00AB5CAA"/>
    <w:rsid w:val="00AB5E03"/>
    <w:rsid w:val="00AB5F35"/>
    <w:rsid w:val="00AB5FE9"/>
    <w:rsid w:val="00AB7520"/>
    <w:rsid w:val="00AB754A"/>
    <w:rsid w:val="00AB7806"/>
    <w:rsid w:val="00AC05B4"/>
    <w:rsid w:val="00AC20A3"/>
    <w:rsid w:val="00AC34DD"/>
    <w:rsid w:val="00AC43BA"/>
    <w:rsid w:val="00AC4CC2"/>
    <w:rsid w:val="00AC61EF"/>
    <w:rsid w:val="00AC709D"/>
    <w:rsid w:val="00AC757F"/>
    <w:rsid w:val="00AD006E"/>
    <w:rsid w:val="00AD2D5F"/>
    <w:rsid w:val="00AD373F"/>
    <w:rsid w:val="00AD3C03"/>
    <w:rsid w:val="00AD53D4"/>
    <w:rsid w:val="00AD55C6"/>
    <w:rsid w:val="00AD6ABE"/>
    <w:rsid w:val="00AD74EA"/>
    <w:rsid w:val="00AD78E1"/>
    <w:rsid w:val="00AE13EA"/>
    <w:rsid w:val="00AE35E6"/>
    <w:rsid w:val="00AE5A1A"/>
    <w:rsid w:val="00AE5B94"/>
    <w:rsid w:val="00AE62E1"/>
    <w:rsid w:val="00AE69CA"/>
    <w:rsid w:val="00AF0491"/>
    <w:rsid w:val="00AF33E0"/>
    <w:rsid w:val="00AF3D46"/>
    <w:rsid w:val="00AF4067"/>
    <w:rsid w:val="00AF496D"/>
    <w:rsid w:val="00AF5289"/>
    <w:rsid w:val="00AF659E"/>
    <w:rsid w:val="00B00B02"/>
    <w:rsid w:val="00B00E3A"/>
    <w:rsid w:val="00B01D8A"/>
    <w:rsid w:val="00B02E8D"/>
    <w:rsid w:val="00B0370A"/>
    <w:rsid w:val="00B05165"/>
    <w:rsid w:val="00B07921"/>
    <w:rsid w:val="00B1022E"/>
    <w:rsid w:val="00B10A72"/>
    <w:rsid w:val="00B10D9A"/>
    <w:rsid w:val="00B110A3"/>
    <w:rsid w:val="00B122C0"/>
    <w:rsid w:val="00B12F0D"/>
    <w:rsid w:val="00B136CF"/>
    <w:rsid w:val="00B16393"/>
    <w:rsid w:val="00B169A9"/>
    <w:rsid w:val="00B16F5F"/>
    <w:rsid w:val="00B20442"/>
    <w:rsid w:val="00B205D8"/>
    <w:rsid w:val="00B20E94"/>
    <w:rsid w:val="00B21C0F"/>
    <w:rsid w:val="00B21F75"/>
    <w:rsid w:val="00B234E6"/>
    <w:rsid w:val="00B24C93"/>
    <w:rsid w:val="00B25886"/>
    <w:rsid w:val="00B26D64"/>
    <w:rsid w:val="00B271EA"/>
    <w:rsid w:val="00B27956"/>
    <w:rsid w:val="00B27B8D"/>
    <w:rsid w:val="00B317B9"/>
    <w:rsid w:val="00B32674"/>
    <w:rsid w:val="00B331D9"/>
    <w:rsid w:val="00B33874"/>
    <w:rsid w:val="00B33D03"/>
    <w:rsid w:val="00B359BD"/>
    <w:rsid w:val="00B35E7C"/>
    <w:rsid w:val="00B36A23"/>
    <w:rsid w:val="00B41613"/>
    <w:rsid w:val="00B4243C"/>
    <w:rsid w:val="00B42882"/>
    <w:rsid w:val="00B43513"/>
    <w:rsid w:val="00B4584D"/>
    <w:rsid w:val="00B45BD2"/>
    <w:rsid w:val="00B51106"/>
    <w:rsid w:val="00B52982"/>
    <w:rsid w:val="00B529C4"/>
    <w:rsid w:val="00B52CF3"/>
    <w:rsid w:val="00B53AF8"/>
    <w:rsid w:val="00B53F57"/>
    <w:rsid w:val="00B564D3"/>
    <w:rsid w:val="00B5677A"/>
    <w:rsid w:val="00B56F7C"/>
    <w:rsid w:val="00B575BB"/>
    <w:rsid w:val="00B62075"/>
    <w:rsid w:val="00B63FF8"/>
    <w:rsid w:val="00B648A8"/>
    <w:rsid w:val="00B667ED"/>
    <w:rsid w:val="00B671B2"/>
    <w:rsid w:val="00B7016C"/>
    <w:rsid w:val="00B7129A"/>
    <w:rsid w:val="00B71722"/>
    <w:rsid w:val="00B71A4E"/>
    <w:rsid w:val="00B729C4"/>
    <w:rsid w:val="00B72CBE"/>
    <w:rsid w:val="00B72CEA"/>
    <w:rsid w:val="00B72D18"/>
    <w:rsid w:val="00B73BE7"/>
    <w:rsid w:val="00B7602A"/>
    <w:rsid w:val="00B778CB"/>
    <w:rsid w:val="00B81E8A"/>
    <w:rsid w:val="00B82C56"/>
    <w:rsid w:val="00B83EB9"/>
    <w:rsid w:val="00B85A97"/>
    <w:rsid w:val="00B860CF"/>
    <w:rsid w:val="00B86C4A"/>
    <w:rsid w:val="00B870E5"/>
    <w:rsid w:val="00B878F5"/>
    <w:rsid w:val="00B90447"/>
    <w:rsid w:val="00B91114"/>
    <w:rsid w:val="00B912D3"/>
    <w:rsid w:val="00B91330"/>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C3A"/>
    <w:rsid w:val="00BA1D11"/>
    <w:rsid w:val="00BA2A56"/>
    <w:rsid w:val="00BA3556"/>
    <w:rsid w:val="00BA5B38"/>
    <w:rsid w:val="00BA7EEA"/>
    <w:rsid w:val="00BB08BB"/>
    <w:rsid w:val="00BB1273"/>
    <w:rsid w:val="00BB3324"/>
    <w:rsid w:val="00BB3BA7"/>
    <w:rsid w:val="00BB42F1"/>
    <w:rsid w:val="00BB4B2A"/>
    <w:rsid w:val="00BB519E"/>
    <w:rsid w:val="00BB79C1"/>
    <w:rsid w:val="00BC08A1"/>
    <w:rsid w:val="00BC0BA0"/>
    <w:rsid w:val="00BC0D4B"/>
    <w:rsid w:val="00BC20EA"/>
    <w:rsid w:val="00BC4DF7"/>
    <w:rsid w:val="00BC7C23"/>
    <w:rsid w:val="00BD0844"/>
    <w:rsid w:val="00BD1749"/>
    <w:rsid w:val="00BD1A01"/>
    <w:rsid w:val="00BD1A07"/>
    <w:rsid w:val="00BD2896"/>
    <w:rsid w:val="00BD3D58"/>
    <w:rsid w:val="00BD4D03"/>
    <w:rsid w:val="00BD584D"/>
    <w:rsid w:val="00BD5D89"/>
    <w:rsid w:val="00BD713E"/>
    <w:rsid w:val="00BD7700"/>
    <w:rsid w:val="00BD7FCD"/>
    <w:rsid w:val="00BE01EE"/>
    <w:rsid w:val="00BE0906"/>
    <w:rsid w:val="00BE0C3E"/>
    <w:rsid w:val="00BE31FC"/>
    <w:rsid w:val="00BE3CD1"/>
    <w:rsid w:val="00BE58AD"/>
    <w:rsid w:val="00BE6CE2"/>
    <w:rsid w:val="00BE7255"/>
    <w:rsid w:val="00BF155D"/>
    <w:rsid w:val="00BF1675"/>
    <w:rsid w:val="00BF1CCB"/>
    <w:rsid w:val="00BF5902"/>
    <w:rsid w:val="00C01C38"/>
    <w:rsid w:val="00C02DC9"/>
    <w:rsid w:val="00C0361D"/>
    <w:rsid w:val="00C040E3"/>
    <w:rsid w:val="00C05C49"/>
    <w:rsid w:val="00C0751D"/>
    <w:rsid w:val="00C118E6"/>
    <w:rsid w:val="00C13E64"/>
    <w:rsid w:val="00C13EED"/>
    <w:rsid w:val="00C143D1"/>
    <w:rsid w:val="00C14DEE"/>
    <w:rsid w:val="00C1554C"/>
    <w:rsid w:val="00C161CA"/>
    <w:rsid w:val="00C16928"/>
    <w:rsid w:val="00C17C68"/>
    <w:rsid w:val="00C17D49"/>
    <w:rsid w:val="00C200DE"/>
    <w:rsid w:val="00C20359"/>
    <w:rsid w:val="00C20F6D"/>
    <w:rsid w:val="00C211FB"/>
    <w:rsid w:val="00C241A2"/>
    <w:rsid w:val="00C2497F"/>
    <w:rsid w:val="00C264EA"/>
    <w:rsid w:val="00C26724"/>
    <w:rsid w:val="00C31963"/>
    <w:rsid w:val="00C32AC0"/>
    <w:rsid w:val="00C3330E"/>
    <w:rsid w:val="00C3343B"/>
    <w:rsid w:val="00C34FC2"/>
    <w:rsid w:val="00C36889"/>
    <w:rsid w:val="00C4033E"/>
    <w:rsid w:val="00C417A4"/>
    <w:rsid w:val="00C420E3"/>
    <w:rsid w:val="00C4347D"/>
    <w:rsid w:val="00C4360C"/>
    <w:rsid w:val="00C43F39"/>
    <w:rsid w:val="00C44A2C"/>
    <w:rsid w:val="00C45720"/>
    <w:rsid w:val="00C45A4F"/>
    <w:rsid w:val="00C52578"/>
    <w:rsid w:val="00C53823"/>
    <w:rsid w:val="00C53835"/>
    <w:rsid w:val="00C54E98"/>
    <w:rsid w:val="00C571E4"/>
    <w:rsid w:val="00C573FF"/>
    <w:rsid w:val="00C57B5D"/>
    <w:rsid w:val="00C57D83"/>
    <w:rsid w:val="00C61F0A"/>
    <w:rsid w:val="00C621AD"/>
    <w:rsid w:val="00C65C53"/>
    <w:rsid w:val="00C66370"/>
    <w:rsid w:val="00C67081"/>
    <w:rsid w:val="00C67807"/>
    <w:rsid w:val="00C67AEC"/>
    <w:rsid w:val="00C67D7A"/>
    <w:rsid w:val="00C70A2C"/>
    <w:rsid w:val="00C70B3B"/>
    <w:rsid w:val="00C70C15"/>
    <w:rsid w:val="00C71A04"/>
    <w:rsid w:val="00C722A0"/>
    <w:rsid w:val="00C730F9"/>
    <w:rsid w:val="00C7678D"/>
    <w:rsid w:val="00C77462"/>
    <w:rsid w:val="00C80536"/>
    <w:rsid w:val="00C811A4"/>
    <w:rsid w:val="00C81246"/>
    <w:rsid w:val="00C81613"/>
    <w:rsid w:val="00C81E46"/>
    <w:rsid w:val="00C82114"/>
    <w:rsid w:val="00C83157"/>
    <w:rsid w:val="00C845CA"/>
    <w:rsid w:val="00C85436"/>
    <w:rsid w:val="00C857E1"/>
    <w:rsid w:val="00C85999"/>
    <w:rsid w:val="00C86BCE"/>
    <w:rsid w:val="00C91A2B"/>
    <w:rsid w:val="00C933DD"/>
    <w:rsid w:val="00C93823"/>
    <w:rsid w:val="00C939D5"/>
    <w:rsid w:val="00C93D12"/>
    <w:rsid w:val="00C94ADD"/>
    <w:rsid w:val="00C958FE"/>
    <w:rsid w:val="00C95B48"/>
    <w:rsid w:val="00C95B4C"/>
    <w:rsid w:val="00CA2096"/>
    <w:rsid w:val="00CA2994"/>
    <w:rsid w:val="00CA39CE"/>
    <w:rsid w:val="00CA40B4"/>
    <w:rsid w:val="00CA4C62"/>
    <w:rsid w:val="00CA580E"/>
    <w:rsid w:val="00CA6190"/>
    <w:rsid w:val="00CA643A"/>
    <w:rsid w:val="00CB1726"/>
    <w:rsid w:val="00CB2D6A"/>
    <w:rsid w:val="00CB43FF"/>
    <w:rsid w:val="00CB466E"/>
    <w:rsid w:val="00CB4E17"/>
    <w:rsid w:val="00CC0F32"/>
    <w:rsid w:val="00CC1750"/>
    <w:rsid w:val="00CC1C52"/>
    <w:rsid w:val="00CC37CB"/>
    <w:rsid w:val="00CC4EAE"/>
    <w:rsid w:val="00CC55F4"/>
    <w:rsid w:val="00CC5CE7"/>
    <w:rsid w:val="00CC6460"/>
    <w:rsid w:val="00CC6B7F"/>
    <w:rsid w:val="00CD0AAA"/>
    <w:rsid w:val="00CD317C"/>
    <w:rsid w:val="00CD38F3"/>
    <w:rsid w:val="00CD3D8D"/>
    <w:rsid w:val="00CD4678"/>
    <w:rsid w:val="00CD4BE0"/>
    <w:rsid w:val="00CE1050"/>
    <w:rsid w:val="00CE3889"/>
    <w:rsid w:val="00CE5C35"/>
    <w:rsid w:val="00CE71D9"/>
    <w:rsid w:val="00CE7E95"/>
    <w:rsid w:val="00CE7FDB"/>
    <w:rsid w:val="00CF6783"/>
    <w:rsid w:val="00CF70DE"/>
    <w:rsid w:val="00D0373F"/>
    <w:rsid w:val="00D03F6F"/>
    <w:rsid w:val="00D07D00"/>
    <w:rsid w:val="00D1046C"/>
    <w:rsid w:val="00D11C5A"/>
    <w:rsid w:val="00D11E41"/>
    <w:rsid w:val="00D12FD1"/>
    <w:rsid w:val="00D13CB8"/>
    <w:rsid w:val="00D13F84"/>
    <w:rsid w:val="00D14A98"/>
    <w:rsid w:val="00D155AD"/>
    <w:rsid w:val="00D1652C"/>
    <w:rsid w:val="00D168B6"/>
    <w:rsid w:val="00D16E2E"/>
    <w:rsid w:val="00D177E1"/>
    <w:rsid w:val="00D22861"/>
    <w:rsid w:val="00D235A4"/>
    <w:rsid w:val="00D24B60"/>
    <w:rsid w:val="00D25D51"/>
    <w:rsid w:val="00D26737"/>
    <w:rsid w:val="00D26C50"/>
    <w:rsid w:val="00D30A6A"/>
    <w:rsid w:val="00D32AFF"/>
    <w:rsid w:val="00D3307B"/>
    <w:rsid w:val="00D33423"/>
    <w:rsid w:val="00D34DFD"/>
    <w:rsid w:val="00D3621D"/>
    <w:rsid w:val="00D36B0B"/>
    <w:rsid w:val="00D37F45"/>
    <w:rsid w:val="00D41152"/>
    <w:rsid w:val="00D41B3B"/>
    <w:rsid w:val="00D426A5"/>
    <w:rsid w:val="00D43121"/>
    <w:rsid w:val="00D43BA3"/>
    <w:rsid w:val="00D44587"/>
    <w:rsid w:val="00D46D3B"/>
    <w:rsid w:val="00D51B2E"/>
    <w:rsid w:val="00D52567"/>
    <w:rsid w:val="00D534D5"/>
    <w:rsid w:val="00D557CC"/>
    <w:rsid w:val="00D566AE"/>
    <w:rsid w:val="00D5672A"/>
    <w:rsid w:val="00D57F7C"/>
    <w:rsid w:val="00D62D39"/>
    <w:rsid w:val="00D63B09"/>
    <w:rsid w:val="00D64C40"/>
    <w:rsid w:val="00D65BE6"/>
    <w:rsid w:val="00D66ED4"/>
    <w:rsid w:val="00D66F99"/>
    <w:rsid w:val="00D67C7D"/>
    <w:rsid w:val="00D703E3"/>
    <w:rsid w:val="00D707FD"/>
    <w:rsid w:val="00D71102"/>
    <w:rsid w:val="00D72F58"/>
    <w:rsid w:val="00D73C43"/>
    <w:rsid w:val="00D73F2C"/>
    <w:rsid w:val="00D73FBC"/>
    <w:rsid w:val="00D7417E"/>
    <w:rsid w:val="00D74339"/>
    <w:rsid w:val="00D74520"/>
    <w:rsid w:val="00D76C2F"/>
    <w:rsid w:val="00D77F99"/>
    <w:rsid w:val="00D80489"/>
    <w:rsid w:val="00D805FE"/>
    <w:rsid w:val="00D8297A"/>
    <w:rsid w:val="00D82B77"/>
    <w:rsid w:val="00D832BD"/>
    <w:rsid w:val="00D83365"/>
    <w:rsid w:val="00D843EC"/>
    <w:rsid w:val="00D85ADB"/>
    <w:rsid w:val="00D86626"/>
    <w:rsid w:val="00D86B8B"/>
    <w:rsid w:val="00D879BC"/>
    <w:rsid w:val="00D90088"/>
    <w:rsid w:val="00D90741"/>
    <w:rsid w:val="00D90C11"/>
    <w:rsid w:val="00D90D92"/>
    <w:rsid w:val="00D91A3D"/>
    <w:rsid w:val="00D91D84"/>
    <w:rsid w:val="00D926B8"/>
    <w:rsid w:val="00D945E3"/>
    <w:rsid w:val="00D94B2E"/>
    <w:rsid w:val="00D95BD6"/>
    <w:rsid w:val="00D966A7"/>
    <w:rsid w:val="00D96CF8"/>
    <w:rsid w:val="00D96D01"/>
    <w:rsid w:val="00D97E10"/>
    <w:rsid w:val="00DA016F"/>
    <w:rsid w:val="00DA0749"/>
    <w:rsid w:val="00DA0A48"/>
    <w:rsid w:val="00DA0DAC"/>
    <w:rsid w:val="00DA21DF"/>
    <w:rsid w:val="00DA40D5"/>
    <w:rsid w:val="00DA5A7E"/>
    <w:rsid w:val="00DA63DC"/>
    <w:rsid w:val="00DA67BC"/>
    <w:rsid w:val="00DA685E"/>
    <w:rsid w:val="00DA77A6"/>
    <w:rsid w:val="00DB0700"/>
    <w:rsid w:val="00DB0CD1"/>
    <w:rsid w:val="00DB2CC1"/>
    <w:rsid w:val="00DB6C49"/>
    <w:rsid w:val="00DB74D8"/>
    <w:rsid w:val="00DC15C2"/>
    <w:rsid w:val="00DC1620"/>
    <w:rsid w:val="00DC2882"/>
    <w:rsid w:val="00DC2FD2"/>
    <w:rsid w:val="00DC392D"/>
    <w:rsid w:val="00DC4B4F"/>
    <w:rsid w:val="00DC5A04"/>
    <w:rsid w:val="00DC613B"/>
    <w:rsid w:val="00DC616A"/>
    <w:rsid w:val="00DC6A28"/>
    <w:rsid w:val="00DC6E53"/>
    <w:rsid w:val="00DC71D0"/>
    <w:rsid w:val="00DC7C80"/>
    <w:rsid w:val="00DD02E0"/>
    <w:rsid w:val="00DD2937"/>
    <w:rsid w:val="00DD2D75"/>
    <w:rsid w:val="00DD2D80"/>
    <w:rsid w:val="00DD2EF2"/>
    <w:rsid w:val="00DD3B07"/>
    <w:rsid w:val="00DD4FC8"/>
    <w:rsid w:val="00DD5115"/>
    <w:rsid w:val="00DD7386"/>
    <w:rsid w:val="00DD7C9B"/>
    <w:rsid w:val="00DE00A0"/>
    <w:rsid w:val="00DE01F3"/>
    <w:rsid w:val="00DE16F6"/>
    <w:rsid w:val="00DE4D6E"/>
    <w:rsid w:val="00DE4DA4"/>
    <w:rsid w:val="00DE572F"/>
    <w:rsid w:val="00DE6D2D"/>
    <w:rsid w:val="00DE77BA"/>
    <w:rsid w:val="00DF0464"/>
    <w:rsid w:val="00DF1BD4"/>
    <w:rsid w:val="00DF3EE5"/>
    <w:rsid w:val="00DF6D5B"/>
    <w:rsid w:val="00DF7FA9"/>
    <w:rsid w:val="00E000DF"/>
    <w:rsid w:val="00E0059F"/>
    <w:rsid w:val="00E012F5"/>
    <w:rsid w:val="00E023E3"/>
    <w:rsid w:val="00E026BF"/>
    <w:rsid w:val="00E031A7"/>
    <w:rsid w:val="00E0370B"/>
    <w:rsid w:val="00E0423A"/>
    <w:rsid w:val="00E066EE"/>
    <w:rsid w:val="00E06851"/>
    <w:rsid w:val="00E07344"/>
    <w:rsid w:val="00E07B69"/>
    <w:rsid w:val="00E11E12"/>
    <w:rsid w:val="00E12538"/>
    <w:rsid w:val="00E1363C"/>
    <w:rsid w:val="00E2055E"/>
    <w:rsid w:val="00E233A4"/>
    <w:rsid w:val="00E239CD"/>
    <w:rsid w:val="00E26115"/>
    <w:rsid w:val="00E26572"/>
    <w:rsid w:val="00E2664F"/>
    <w:rsid w:val="00E31714"/>
    <w:rsid w:val="00E32D65"/>
    <w:rsid w:val="00E336B4"/>
    <w:rsid w:val="00E352E2"/>
    <w:rsid w:val="00E35872"/>
    <w:rsid w:val="00E37919"/>
    <w:rsid w:val="00E42689"/>
    <w:rsid w:val="00E435A1"/>
    <w:rsid w:val="00E4386D"/>
    <w:rsid w:val="00E43C02"/>
    <w:rsid w:val="00E43C2A"/>
    <w:rsid w:val="00E44983"/>
    <w:rsid w:val="00E449B5"/>
    <w:rsid w:val="00E45560"/>
    <w:rsid w:val="00E50CB6"/>
    <w:rsid w:val="00E50D60"/>
    <w:rsid w:val="00E519D5"/>
    <w:rsid w:val="00E52332"/>
    <w:rsid w:val="00E52C45"/>
    <w:rsid w:val="00E544A0"/>
    <w:rsid w:val="00E55363"/>
    <w:rsid w:val="00E5700F"/>
    <w:rsid w:val="00E60A4A"/>
    <w:rsid w:val="00E6185E"/>
    <w:rsid w:val="00E61E0D"/>
    <w:rsid w:val="00E63E98"/>
    <w:rsid w:val="00E65229"/>
    <w:rsid w:val="00E71775"/>
    <w:rsid w:val="00E72690"/>
    <w:rsid w:val="00E72865"/>
    <w:rsid w:val="00E737CC"/>
    <w:rsid w:val="00E74388"/>
    <w:rsid w:val="00E747C4"/>
    <w:rsid w:val="00E74B1F"/>
    <w:rsid w:val="00E7599D"/>
    <w:rsid w:val="00E839BB"/>
    <w:rsid w:val="00E84154"/>
    <w:rsid w:val="00E855EA"/>
    <w:rsid w:val="00E86765"/>
    <w:rsid w:val="00E86E73"/>
    <w:rsid w:val="00E87216"/>
    <w:rsid w:val="00E91469"/>
    <w:rsid w:val="00E91481"/>
    <w:rsid w:val="00E95391"/>
    <w:rsid w:val="00E95752"/>
    <w:rsid w:val="00E968DD"/>
    <w:rsid w:val="00E97F53"/>
    <w:rsid w:val="00EA01AB"/>
    <w:rsid w:val="00EA1EE5"/>
    <w:rsid w:val="00EA1F2A"/>
    <w:rsid w:val="00EA2A42"/>
    <w:rsid w:val="00EA2FF4"/>
    <w:rsid w:val="00EA32E3"/>
    <w:rsid w:val="00EA3300"/>
    <w:rsid w:val="00EA4146"/>
    <w:rsid w:val="00EA663D"/>
    <w:rsid w:val="00EA68A6"/>
    <w:rsid w:val="00EA77F7"/>
    <w:rsid w:val="00EB0A2D"/>
    <w:rsid w:val="00EC01B1"/>
    <w:rsid w:val="00EC172A"/>
    <w:rsid w:val="00EC2128"/>
    <w:rsid w:val="00EC3936"/>
    <w:rsid w:val="00EC5826"/>
    <w:rsid w:val="00EC590E"/>
    <w:rsid w:val="00EC5E8F"/>
    <w:rsid w:val="00EC6BD5"/>
    <w:rsid w:val="00EC6C54"/>
    <w:rsid w:val="00EC6CB8"/>
    <w:rsid w:val="00ED0D61"/>
    <w:rsid w:val="00ED38C8"/>
    <w:rsid w:val="00ED39BA"/>
    <w:rsid w:val="00ED3D6C"/>
    <w:rsid w:val="00ED59A7"/>
    <w:rsid w:val="00ED67AA"/>
    <w:rsid w:val="00ED6B4F"/>
    <w:rsid w:val="00EE086E"/>
    <w:rsid w:val="00EE137D"/>
    <w:rsid w:val="00EE266A"/>
    <w:rsid w:val="00EE287A"/>
    <w:rsid w:val="00EE3701"/>
    <w:rsid w:val="00EE3D0C"/>
    <w:rsid w:val="00EE5645"/>
    <w:rsid w:val="00EE57B0"/>
    <w:rsid w:val="00EE6018"/>
    <w:rsid w:val="00EE6296"/>
    <w:rsid w:val="00EE6569"/>
    <w:rsid w:val="00EF074E"/>
    <w:rsid w:val="00EF0CB4"/>
    <w:rsid w:val="00EF1520"/>
    <w:rsid w:val="00EF15C6"/>
    <w:rsid w:val="00EF174F"/>
    <w:rsid w:val="00EF1B91"/>
    <w:rsid w:val="00EF1CE9"/>
    <w:rsid w:val="00EF1CEE"/>
    <w:rsid w:val="00EF1FD1"/>
    <w:rsid w:val="00EF31A9"/>
    <w:rsid w:val="00EF3304"/>
    <w:rsid w:val="00EF4954"/>
    <w:rsid w:val="00EF4A89"/>
    <w:rsid w:val="00EF6A18"/>
    <w:rsid w:val="00EF7E32"/>
    <w:rsid w:val="00EF7F08"/>
    <w:rsid w:val="00F00F6D"/>
    <w:rsid w:val="00F016D1"/>
    <w:rsid w:val="00F0271C"/>
    <w:rsid w:val="00F02BF0"/>
    <w:rsid w:val="00F02CDC"/>
    <w:rsid w:val="00F0450E"/>
    <w:rsid w:val="00F04D23"/>
    <w:rsid w:val="00F05A4E"/>
    <w:rsid w:val="00F06BD9"/>
    <w:rsid w:val="00F071A9"/>
    <w:rsid w:val="00F072AF"/>
    <w:rsid w:val="00F112B0"/>
    <w:rsid w:val="00F112EF"/>
    <w:rsid w:val="00F1355F"/>
    <w:rsid w:val="00F147A3"/>
    <w:rsid w:val="00F14EB5"/>
    <w:rsid w:val="00F15510"/>
    <w:rsid w:val="00F16505"/>
    <w:rsid w:val="00F17AD5"/>
    <w:rsid w:val="00F17DC9"/>
    <w:rsid w:val="00F2143B"/>
    <w:rsid w:val="00F21A82"/>
    <w:rsid w:val="00F2466E"/>
    <w:rsid w:val="00F27BBF"/>
    <w:rsid w:val="00F27E34"/>
    <w:rsid w:val="00F30C2A"/>
    <w:rsid w:val="00F3167A"/>
    <w:rsid w:val="00F31ADE"/>
    <w:rsid w:val="00F32135"/>
    <w:rsid w:val="00F346EE"/>
    <w:rsid w:val="00F35465"/>
    <w:rsid w:val="00F363CC"/>
    <w:rsid w:val="00F37566"/>
    <w:rsid w:val="00F40AB5"/>
    <w:rsid w:val="00F40FF0"/>
    <w:rsid w:val="00F455DE"/>
    <w:rsid w:val="00F4643E"/>
    <w:rsid w:val="00F46F9C"/>
    <w:rsid w:val="00F50DEE"/>
    <w:rsid w:val="00F50E62"/>
    <w:rsid w:val="00F513A2"/>
    <w:rsid w:val="00F516F2"/>
    <w:rsid w:val="00F5396C"/>
    <w:rsid w:val="00F54A74"/>
    <w:rsid w:val="00F562D3"/>
    <w:rsid w:val="00F56DF9"/>
    <w:rsid w:val="00F57CB8"/>
    <w:rsid w:val="00F6088F"/>
    <w:rsid w:val="00F60954"/>
    <w:rsid w:val="00F609BF"/>
    <w:rsid w:val="00F6199C"/>
    <w:rsid w:val="00F61B34"/>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77702"/>
    <w:rsid w:val="00F807EF"/>
    <w:rsid w:val="00F80FE4"/>
    <w:rsid w:val="00F821E7"/>
    <w:rsid w:val="00F8247E"/>
    <w:rsid w:val="00F82A57"/>
    <w:rsid w:val="00F82AD7"/>
    <w:rsid w:val="00F8351C"/>
    <w:rsid w:val="00F85503"/>
    <w:rsid w:val="00F858D9"/>
    <w:rsid w:val="00F861A8"/>
    <w:rsid w:val="00F86C5D"/>
    <w:rsid w:val="00F86C6F"/>
    <w:rsid w:val="00F8724F"/>
    <w:rsid w:val="00F91D65"/>
    <w:rsid w:val="00F937CA"/>
    <w:rsid w:val="00F95C16"/>
    <w:rsid w:val="00F9756E"/>
    <w:rsid w:val="00F97C0B"/>
    <w:rsid w:val="00FA13D8"/>
    <w:rsid w:val="00FA28BE"/>
    <w:rsid w:val="00FA3619"/>
    <w:rsid w:val="00FA4036"/>
    <w:rsid w:val="00FA553D"/>
    <w:rsid w:val="00FA7829"/>
    <w:rsid w:val="00FB265E"/>
    <w:rsid w:val="00FB49E8"/>
    <w:rsid w:val="00FB4C6E"/>
    <w:rsid w:val="00FB5093"/>
    <w:rsid w:val="00FB6FA4"/>
    <w:rsid w:val="00FB791E"/>
    <w:rsid w:val="00FC0CC2"/>
    <w:rsid w:val="00FC3626"/>
    <w:rsid w:val="00FC43E2"/>
    <w:rsid w:val="00FC4D19"/>
    <w:rsid w:val="00FC4ECE"/>
    <w:rsid w:val="00FD04B4"/>
    <w:rsid w:val="00FD06D8"/>
    <w:rsid w:val="00FD090E"/>
    <w:rsid w:val="00FD18F0"/>
    <w:rsid w:val="00FD19EC"/>
    <w:rsid w:val="00FD1C1F"/>
    <w:rsid w:val="00FD227B"/>
    <w:rsid w:val="00FD3134"/>
    <w:rsid w:val="00FD6806"/>
    <w:rsid w:val="00FD697C"/>
    <w:rsid w:val="00FE0F84"/>
    <w:rsid w:val="00FE1889"/>
    <w:rsid w:val="00FE196D"/>
    <w:rsid w:val="00FE1E31"/>
    <w:rsid w:val="00FE22EB"/>
    <w:rsid w:val="00FE47C9"/>
    <w:rsid w:val="00FE5D3B"/>
    <w:rsid w:val="00FE73A8"/>
    <w:rsid w:val="00FE7C27"/>
    <w:rsid w:val="00FF1805"/>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C9D8E66"/>
  <w14:defaultImageDpi w14:val="330"/>
  <w15:chartTrackingRefBased/>
  <w15:docId w15:val="{1BD6B744-992C-4AFE-B323-817C97E7E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09EF"/>
    <w:pPr>
      <w:spacing w:after="120" w:line="276" w:lineRule="auto"/>
      <w:ind w:firstLine="432"/>
      <w:jc w:val="both"/>
    </w:pPr>
  </w:style>
  <w:style w:type="paragraph" w:styleId="Heading1">
    <w:name w:val="heading 1"/>
    <w:basedOn w:val="Normal"/>
    <w:next w:val="Heading2"/>
    <w:link w:val="Heading1Char"/>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097A2C"/>
    <w:pPr>
      <w:keepNext/>
      <w:numPr>
        <w:ilvl w:val="1"/>
        <w:numId w:val="2"/>
      </w:numPr>
      <w:bidi/>
      <w:spacing w:before="120"/>
      <w:ind w:left="530"/>
      <w:jc w:val="left"/>
      <w:outlineLvl w:val="1"/>
    </w:pPr>
    <w:rPr>
      <w:rFonts w:eastAsiaTheme="minorEastAsia"/>
      <w:b/>
      <w:bCs/>
      <w:sz w:val="28"/>
      <w:szCs w:val="32"/>
      <w:lang w:bidi="fa-IR"/>
      <w14:scene3d>
        <w14:camera w14:prst="orthographicFront"/>
        <w14:lightRig w14:rig="threePt" w14:dir="t">
          <w14:rot w14:lat="0" w14:lon="0" w14:rev="0"/>
        </w14:lightRig>
      </w14:scene3d>
    </w:rPr>
  </w:style>
  <w:style w:type="paragraph" w:styleId="Heading3">
    <w:name w:val="heading 3"/>
    <w:basedOn w:val="Normal"/>
    <w:next w:val="Normal"/>
    <w:link w:val="Heading3Char"/>
    <w:autoRedefine/>
    <w:qFormat/>
    <w:rsid w:val="002621E5"/>
    <w:pPr>
      <w:keepNext/>
      <w:numPr>
        <w:ilvl w:val="2"/>
        <w:numId w:val="2"/>
      </w:numPr>
      <w:bidi/>
      <w:spacing w:before="120"/>
      <w:ind w:hanging="306"/>
      <w:jc w:val="left"/>
      <w:outlineLvl w:val="2"/>
    </w:pPr>
    <w:rPr>
      <w:rFonts w:eastAsiaTheme="minorEastAsia"/>
      <w:b/>
      <w:bCs/>
      <w:sz w:val="28"/>
      <w:szCs w:val="32"/>
      <w:shd w:val="clear" w:color="auto" w:fill="FFFFFF"/>
      <w:lang w:bidi="fa-IR"/>
      <w14:scene3d>
        <w14:camera w14:prst="orthographicFront"/>
        <w14:lightRig w14:rig="threePt" w14:dir="t">
          <w14:rot w14:lat="0" w14:lon="0" w14:rev="0"/>
        </w14:lightRig>
      </w14:scene3d>
    </w:rPr>
  </w:style>
  <w:style w:type="paragraph" w:styleId="Heading4">
    <w:name w:val="heading 4"/>
    <w:basedOn w:val="Normal"/>
    <w:next w:val="Normal"/>
    <w:link w:val="Heading4Char"/>
    <w:autoRedefine/>
    <w:qFormat/>
    <w:rsid w:val="007E07AB"/>
    <w:pPr>
      <w:keepNext/>
      <w:numPr>
        <w:ilvl w:val="3"/>
        <w:numId w:val="38"/>
      </w:numPr>
      <w:bidi/>
      <w:spacing w:before="120"/>
      <w:outlineLvl w:val="3"/>
    </w:pPr>
    <w:rPr>
      <w:rFonts w:eastAsia="Times New Roman"/>
      <w:b/>
      <w:bCs/>
      <w:sz w:val="26"/>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97A2C"/>
    <w:rPr>
      <w:rFonts w:eastAsiaTheme="minorEastAsia"/>
      <w:b/>
      <w:bCs/>
      <w:sz w:val="28"/>
      <w:szCs w:val="32"/>
      <w:lang w:bidi="fa-IR"/>
      <w14:scene3d>
        <w14:camera w14:prst="orthographicFront"/>
        <w14:lightRig w14:rig="threePt" w14:dir="t">
          <w14:rot w14:lat="0" w14:lon="0" w14:rev="0"/>
        </w14:lightRig>
      </w14:scene3d>
    </w:rPr>
  </w:style>
  <w:style w:type="character" w:customStyle="1" w:styleId="Heading1Char">
    <w:name w:val="Heading 1 Char"/>
    <w:basedOn w:val="DefaultParagraphFont"/>
    <w:link w:val="Heading1"/>
    <w:rsid w:val="00DF7FA9"/>
    <w:rPr>
      <w:rFonts w:eastAsia="Times New Roman"/>
      <w:b/>
      <w:bCs/>
      <w:kern w:val="32"/>
      <w:sz w:val="38"/>
      <w:szCs w:val="60"/>
      <w:lang w:bidi="fa-IR"/>
    </w:rPr>
  </w:style>
  <w:style w:type="character" w:customStyle="1" w:styleId="Heading3Char">
    <w:name w:val="Heading 3 Char"/>
    <w:basedOn w:val="DefaultParagraphFont"/>
    <w:link w:val="Heading3"/>
    <w:rsid w:val="002621E5"/>
    <w:rPr>
      <w:rFonts w:eastAsiaTheme="minorEastAsia"/>
      <w:b/>
      <w:bCs/>
      <w:sz w:val="28"/>
      <w:szCs w:val="32"/>
      <w:lang w:bidi="fa-IR"/>
      <w14:scene3d>
        <w14:camera w14:prst="orthographicFront"/>
        <w14:lightRig w14:rig="threePt" w14:dir="t">
          <w14:rot w14:lat="0" w14:lon="0" w14:rev="0"/>
        </w14:lightRig>
      </w14:scene3d>
    </w:rPr>
  </w:style>
  <w:style w:type="character" w:customStyle="1" w:styleId="Heading4Char">
    <w:name w:val="Heading 4 Char"/>
    <w:basedOn w:val="DefaultParagraphFont"/>
    <w:link w:val="Heading4"/>
    <w:rsid w:val="007E07AB"/>
    <w:rPr>
      <w:rFonts w:eastAsia="Times New Roman"/>
      <w:b/>
      <w:bCs/>
      <w:sz w:val="26"/>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D426A5"/>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 w:type="table" w:styleId="GridTable1Light">
    <w:name w:val="Grid Table 1 Light"/>
    <w:basedOn w:val="TableNormal"/>
    <w:uiPriority w:val="46"/>
    <w:rsid w:val="00C95B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2C5308"/>
  </w:style>
  <w:style w:type="character" w:styleId="Emphasis">
    <w:name w:val="Emphasis"/>
    <w:basedOn w:val="DefaultParagraphFont"/>
    <w:uiPriority w:val="20"/>
    <w:qFormat/>
    <w:rsid w:val="005C067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730748">
      <w:bodyDiv w:val="1"/>
      <w:marLeft w:val="0"/>
      <w:marRight w:val="0"/>
      <w:marTop w:val="0"/>
      <w:marBottom w:val="0"/>
      <w:divBdr>
        <w:top w:val="none" w:sz="0" w:space="0" w:color="auto"/>
        <w:left w:val="none" w:sz="0" w:space="0" w:color="auto"/>
        <w:bottom w:val="none" w:sz="0" w:space="0" w:color="auto"/>
        <w:right w:val="none" w:sz="0" w:space="0" w:color="auto"/>
      </w:divBdr>
    </w:div>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905797452">
      <w:bodyDiv w:val="1"/>
      <w:marLeft w:val="0"/>
      <w:marRight w:val="0"/>
      <w:marTop w:val="0"/>
      <w:marBottom w:val="0"/>
      <w:divBdr>
        <w:top w:val="none" w:sz="0" w:space="0" w:color="auto"/>
        <w:left w:val="none" w:sz="0" w:space="0" w:color="auto"/>
        <w:bottom w:val="none" w:sz="0" w:space="0" w:color="auto"/>
        <w:right w:val="none" w:sz="0" w:space="0" w:color="auto"/>
      </w:divBdr>
    </w:div>
    <w:div w:id="1424103904">
      <w:bodyDiv w:val="1"/>
      <w:marLeft w:val="0"/>
      <w:marRight w:val="0"/>
      <w:marTop w:val="0"/>
      <w:marBottom w:val="0"/>
      <w:divBdr>
        <w:top w:val="none" w:sz="0" w:space="0" w:color="auto"/>
        <w:left w:val="none" w:sz="0" w:space="0" w:color="auto"/>
        <w:bottom w:val="none" w:sz="0" w:space="0" w:color="auto"/>
        <w:right w:val="none" w:sz="0" w:space="0" w:color="auto"/>
      </w:divBdr>
    </w:div>
    <w:div w:id="1467117847">
      <w:bodyDiv w:val="1"/>
      <w:marLeft w:val="0"/>
      <w:marRight w:val="0"/>
      <w:marTop w:val="0"/>
      <w:marBottom w:val="0"/>
      <w:divBdr>
        <w:top w:val="none" w:sz="0" w:space="0" w:color="auto"/>
        <w:left w:val="none" w:sz="0" w:space="0" w:color="auto"/>
        <w:bottom w:val="none" w:sz="0" w:space="0" w:color="auto"/>
        <w:right w:val="none" w:sz="0" w:space="0" w:color="auto"/>
      </w:divBdr>
    </w:div>
    <w:div w:id="1631201919">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7.emf"/><Relationship Id="rId21"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2" Type="http://schemas.openxmlformats.org/officeDocument/2006/relationships/image" Target="media/image22.png"/><Relationship Id="rId63" Type="http://schemas.openxmlformats.org/officeDocument/2006/relationships/image" Target="media/image43.emf"/><Relationship Id="rId84" Type="http://schemas.openxmlformats.org/officeDocument/2006/relationships/image" Target="media/image64.png"/><Relationship Id="rId138" Type="http://schemas.openxmlformats.org/officeDocument/2006/relationships/image" Target="media/image108.emf"/><Relationship Id="rId107" Type="http://schemas.openxmlformats.org/officeDocument/2006/relationships/chart" Target="charts/chart2.xml"/><Relationship Id="rId11" Type="http://schemas.openxmlformats.org/officeDocument/2006/relationships/footer" Target="footer1.xml"/><Relationship Id="rId32" Type="http://schemas.openxmlformats.org/officeDocument/2006/relationships/image" Target="media/image12.png"/><Relationship Id="rId53" Type="http://schemas.openxmlformats.org/officeDocument/2006/relationships/image" Target="media/image33.png"/><Relationship Id="rId74" Type="http://schemas.openxmlformats.org/officeDocument/2006/relationships/image" Target="media/image54.png"/><Relationship Id="rId128" Type="http://schemas.openxmlformats.org/officeDocument/2006/relationships/image" Target="media/image98.emf"/><Relationship Id="rId149" Type="http://schemas.openxmlformats.org/officeDocument/2006/relationships/header" Target="header8.xml"/><Relationship Id="rId5" Type="http://schemas.openxmlformats.org/officeDocument/2006/relationships/webSettings" Target="webSettings.xml"/><Relationship Id="rId95" Type="http://schemas.openxmlformats.org/officeDocument/2006/relationships/image" Target="media/image73.png"/><Relationship Id="rId22" Type="http://schemas.openxmlformats.org/officeDocument/2006/relationships/header" Target="header3.xml"/><Relationship Id="rId27" Type="http://schemas.openxmlformats.org/officeDocument/2006/relationships/image" Target="media/image8.jpeg"/><Relationship Id="rId43" Type="http://schemas.openxmlformats.org/officeDocument/2006/relationships/image" Target="media/image23.png"/><Relationship Id="rId48" Type="http://schemas.openxmlformats.org/officeDocument/2006/relationships/image" Target="media/image28.emf"/><Relationship Id="rId64" Type="http://schemas.openxmlformats.org/officeDocument/2006/relationships/image" Target="media/image44.emf"/><Relationship Id="rId69" Type="http://schemas.openxmlformats.org/officeDocument/2006/relationships/image" Target="media/image49.png"/><Relationship Id="rId113" Type="http://schemas.openxmlformats.org/officeDocument/2006/relationships/image" Target="media/image83.emf"/><Relationship Id="rId118" Type="http://schemas.openxmlformats.org/officeDocument/2006/relationships/image" Target="media/image88.emf"/><Relationship Id="rId134" Type="http://schemas.openxmlformats.org/officeDocument/2006/relationships/image" Target="media/image104.png"/><Relationship Id="rId139" Type="http://schemas.openxmlformats.org/officeDocument/2006/relationships/image" Target="media/image109.emf"/><Relationship Id="rId80" Type="http://schemas.openxmlformats.org/officeDocument/2006/relationships/image" Target="media/image60.emf"/><Relationship Id="rId85" Type="http://schemas.openxmlformats.org/officeDocument/2006/relationships/image" Target="media/image65.png"/><Relationship Id="rId150" Type="http://schemas.openxmlformats.org/officeDocument/2006/relationships/footer" Target="footer7.xml"/><Relationship Id="rId155" Type="http://schemas.openxmlformats.org/officeDocument/2006/relationships/theme" Target="theme/theme1.xml"/><Relationship Id="rId12" Type="http://schemas.openxmlformats.org/officeDocument/2006/relationships/image" Target="media/image4.png"/><Relationship Id="rId17" Type="http://schemas.openxmlformats.org/officeDocument/2006/relationships/footer" Target="footer4.xml"/><Relationship Id="rId33" Type="http://schemas.openxmlformats.org/officeDocument/2006/relationships/image" Target="media/image13.png"/><Relationship Id="rId38" Type="http://schemas.openxmlformats.org/officeDocument/2006/relationships/image" Target="media/image18.emf"/><Relationship Id="rId59" Type="http://schemas.openxmlformats.org/officeDocument/2006/relationships/image" Target="media/image39.png"/><Relationship Id="rId103" Type="http://schemas.openxmlformats.org/officeDocument/2006/relationships/header" Target="header5.xml"/><Relationship Id="rId108" Type="http://schemas.openxmlformats.org/officeDocument/2006/relationships/chart" Target="charts/chart3.xml"/><Relationship Id="rId124" Type="http://schemas.openxmlformats.org/officeDocument/2006/relationships/image" Target="media/image94.emf"/><Relationship Id="rId129" Type="http://schemas.openxmlformats.org/officeDocument/2006/relationships/image" Target="media/image99.emf"/><Relationship Id="rId54" Type="http://schemas.openxmlformats.org/officeDocument/2006/relationships/image" Target="media/image34.png"/><Relationship Id="rId70" Type="http://schemas.openxmlformats.org/officeDocument/2006/relationships/image" Target="media/image50.png"/><Relationship Id="rId75" Type="http://schemas.openxmlformats.org/officeDocument/2006/relationships/image" Target="media/image55.png"/><Relationship Id="rId91" Type="http://schemas.openxmlformats.org/officeDocument/2006/relationships/oleObject" Target="embeddings/oleObject2.bin"/><Relationship Id="rId96" Type="http://schemas.openxmlformats.org/officeDocument/2006/relationships/image" Target="media/image74.png"/><Relationship Id="rId140" Type="http://schemas.openxmlformats.org/officeDocument/2006/relationships/image" Target="media/image110.emf"/><Relationship Id="rId145" Type="http://schemas.openxmlformats.org/officeDocument/2006/relationships/image" Target="media/image115.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6.xml"/><Relationship Id="rId28" Type="http://schemas.openxmlformats.org/officeDocument/2006/relationships/header" Target="header4.xml"/><Relationship Id="rId49" Type="http://schemas.openxmlformats.org/officeDocument/2006/relationships/image" Target="media/image29.jpeg"/><Relationship Id="rId114" Type="http://schemas.openxmlformats.org/officeDocument/2006/relationships/image" Target="media/image84.emf"/><Relationship Id="rId119" Type="http://schemas.openxmlformats.org/officeDocument/2006/relationships/image" Target="media/image89.emf"/><Relationship Id="rId44" Type="http://schemas.openxmlformats.org/officeDocument/2006/relationships/image" Target="media/image24.png"/><Relationship Id="rId60" Type="http://schemas.openxmlformats.org/officeDocument/2006/relationships/image" Target="media/image40.emf"/><Relationship Id="rId65" Type="http://schemas.openxmlformats.org/officeDocument/2006/relationships/image" Target="media/image45.emf"/><Relationship Id="rId81" Type="http://schemas.openxmlformats.org/officeDocument/2006/relationships/image" Target="media/image61.png"/><Relationship Id="rId86" Type="http://schemas.openxmlformats.org/officeDocument/2006/relationships/image" Target="media/image66.jpeg"/><Relationship Id="rId130" Type="http://schemas.openxmlformats.org/officeDocument/2006/relationships/image" Target="media/image100.emf"/><Relationship Id="rId135" Type="http://schemas.openxmlformats.org/officeDocument/2006/relationships/image" Target="media/image105.emf"/><Relationship Id="rId151" Type="http://schemas.openxmlformats.org/officeDocument/2006/relationships/image" Target="media/image117.jpeg"/><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19.emf"/><Relationship Id="rId109" Type="http://schemas.openxmlformats.org/officeDocument/2006/relationships/chart" Target="charts/chart4.xml"/><Relationship Id="rId34" Type="http://schemas.openxmlformats.org/officeDocument/2006/relationships/image" Target="media/image14.png"/><Relationship Id="rId50" Type="http://schemas.openxmlformats.org/officeDocument/2006/relationships/image" Target="media/image30.jpeg"/><Relationship Id="rId55" Type="http://schemas.openxmlformats.org/officeDocument/2006/relationships/image" Target="media/image35.png"/><Relationship Id="rId76" Type="http://schemas.openxmlformats.org/officeDocument/2006/relationships/image" Target="media/image56.png"/><Relationship Id="rId97" Type="http://schemas.openxmlformats.org/officeDocument/2006/relationships/image" Target="media/image75.png"/><Relationship Id="rId104" Type="http://schemas.openxmlformats.org/officeDocument/2006/relationships/image" Target="media/image81.png"/><Relationship Id="rId120" Type="http://schemas.openxmlformats.org/officeDocument/2006/relationships/image" Target="media/image90.emf"/><Relationship Id="rId125" Type="http://schemas.openxmlformats.org/officeDocument/2006/relationships/image" Target="media/image95.emf"/><Relationship Id="rId141" Type="http://schemas.openxmlformats.org/officeDocument/2006/relationships/image" Target="media/image111.emf"/><Relationship Id="rId146" Type="http://schemas.openxmlformats.org/officeDocument/2006/relationships/image" Target="media/image116.emf"/><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5.jpeg"/><Relationship Id="rId40" Type="http://schemas.openxmlformats.org/officeDocument/2006/relationships/image" Target="media/image20.emf"/><Relationship Id="rId45" Type="http://schemas.openxmlformats.org/officeDocument/2006/relationships/image" Target="media/image25.emf"/><Relationship Id="rId66" Type="http://schemas.openxmlformats.org/officeDocument/2006/relationships/image" Target="media/image46.emf"/><Relationship Id="rId87" Type="http://schemas.openxmlformats.org/officeDocument/2006/relationships/image" Target="media/image67.png"/><Relationship Id="rId110" Type="http://schemas.openxmlformats.org/officeDocument/2006/relationships/chart" Target="charts/chart5.xml"/><Relationship Id="rId115" Type="http://schemas.openxmlformats.org/officeDocument/2006/relationships/image" Target="media/image85.emf"/><Relationship Id="rId131" Type="http://schemas.openxmlformats.org/officeDocument/2006/relationships/image" Target="media/image101.emf"/><Relationship Id="rId136" Type="http://schemas.openxmlformats.org/officeDocument/2006/relationships/image" Target="media/image106.emf"/><Relationship Id="rId61" Type="http://schemas.openxmlformats.org/officeDocument/2006/relationships/image" Target="media/image41.emf"/><Relationship Id="rId82" Type="http://schemas.openxmlformats.org/officeDocument/2006/relationships/image" Target="media/image62.png"/><Relationship Id="rId152" Type="http://schemas.openxmlformats.org/officeDocument/2006/relationships/header" Target="header9.xml"/><Relationship Id="rId19"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image" Target="media/image15.emf"/><Relationship Id="rId56" Type="http://schemas.openxmlformats.org/officeDocument/2006/relationships/image" Target="media/image36.png"/><Relationship Id="rId77" Type="http://schemas.openxmlformats.org/officeDocument/2006/relationships/image" Target="media/image57.emf"/><Relationship Id="rId100" Type="http://schemas.openxmlformats.org/officeDocument/2006/relationships/image" Target="media/image78.png"/><Relationship Id="rId105" Type="http://schemas.openxmlformats.org/officeDocument/2006/relationships/image" Target="media/image82.png"/><Relationship Id="rId126" Type="http://schemas.openxmlformats.org/officeDocument/2006/relationships/image" Target="media/image96.emf"/><Relationship Id="rId147" Type="http://schemas.openxmlformats.org/officeDocument/2006/relationships/header" Target="header6.xml"/><Relationship Id="rId8" Type="http://schemas.openxmlformats.org/officeDocument/2006/relationships/image" Target="media/image1.jpeg"/><Relationship Id="rId51" Type="http://schemas.openxmlformats.org/officeDocument/2006/relationships/image" Target="media/image31.png"/><Relationship Id="rId72" Type="http://schemas.openxmlformats.org/officeDocument/2006/relationships/image" Target="media/image52.emf"/><Relationship Id="rId93" Type="http://schemas.openxmlformats.org/officeDocument/2006/relationships/image" Target="media/image71.png"/><Relationship Id="rId98" Type="http://schemas.openxmlformats.org/officeDocument/2006/relationships/image" Target="media/image76.png"/><Relationship Id="rId121" Type="http://schemas.openxmlformats.org/officeDocument/2006/relationships/image" Target="media/image91.png"/><Relationship Id="rId142" Type="http://schemas.openxmlformats.org/officeDocument/2006/relationships/image" Target="media/image112.emf"/><Relationship Id="rId3" Type="http://schemas.openxmlformats.org/officeDocument/2006/relationships/styles" Target="styles.xml"/><Relationship Id="rId25" Type="http://schemas.openxmlformats.org/officeDocument/2006/relationships/image" Target="media/image6.jpeg"/><Relationship Id="rId46" Type="http://schemas.openxmlformats.org/officeDocument/2006/relationships/image" Target="media/image26.emf"/><Relationship Id="rId67" Type="http://schemas.openxmlformats.org/officeDocument/2006/relationships/image" Target="media/image47.emf"/><Relationship Id="rId116" Type="http://schemas.openxmlformats.org/officeDocument/2006/relationships/image" Target="media/image86.emf"/><Relationship Id="rId137" Type="http://schemas.openxmlformats.org/officeDocument/2006/relationships/image" Target="media/image107.emf"/><Relationship Id="rId20"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1" Type="http://schemas.openxmlformats.org/officeDocument/2006/relationships/image" Target="media/image21.emf"/><Relationship Id="rId62" Type="http://schemas.openxmlformats.org/officeDocument/2006/relationships/image" Target="media/image42.emf"/><Relationship Id="rId83" Type="http://schemas.openxmlformats.org/officeDocument/2006/relationships/image" Target="media/image63.png"/><Relationship Id="rId88" Type="http://schemas.openxmlformats.org/officeDocument/2006/relationships/image" Target="media/image68.emf"/><Relationship Id="rId111" Type="http://schemas.openxmlformats.org/officeDocument/2006/relationships/chart" Target="charts/chart6.xml"/><Relationship Id="rId132" Type="http://schemas.openxmlformats.org/officeDocument/2006/relationships/image" Target="media/image102.emf"/><Relationship Id="rId153" Type="http://schemas.openxmlformats.org/officeDocument/2006/relationships/footer" Target="footer8.xml"/><Relationship Id="rId15" Type="http://schemas.openxmlformats.org/officeDocument/2006/relationships/header" Target="header2.xml"/><Relationship Id="rId36" Type="http://schemas.openxmlformats.org/officeDocument/2006/relationships/image" Target="media/image16.emf"/><Relationship Id="rId57" Type="http://schemas.openxmlformats.org/officeDocument/2006/relationships/image" Target="media/image37.png"/><Relationship Id="rId106" Type="http://schemas.openxmlformats.org/officeDocument/2006/relationships/chart" Target="charts/chart1.xml"/><Relationship Id="rId127" Type="http://schemas.openxmlformats.org/officeDocument/2006/relationships/image" Target="media/image97.emf"/><Relationship Id="rId10" Type="http://schemas.openxmlformats.org/officeDocument/2006/relationships/image" Target="media/image3.png"/><Relationship Id="rId31" Type="http://schemas.openxmlformats.org/officeDocument/2006/relationships/image" Target="media/image11.png"/><Relationship Id="rId52" Type="http://schemas.openxmlformats.org/officeDocument/2006/relationships/image" Target="media/image32.png"/><Relationship Id="rId73" Type="http://schemas.openxmlformats.org/officeDocument/2006/relationships/image" Target="media/image53.emf"/><Relationship Id="rId78" Type="http://schemas.openxmlformats.org/officeDocument/2006/relationships/image" Target="media/image58.emf"/><Relationship Id="rId94" Type="http://schemas.openxmlformats.org/officeDocument/2006/relationships/image" Target="media/image72.png"/><Relationship Id="rId99" Type="http://schemas.openxmlformats.org/officeDocument/2006/relationships/image" Target="media/image77.png"/><Relationship Id="rId101" Type="http://schemas.openxmlformats.org/officeDocument/2006/relationships/image" Target="media/image79.png"/><Relationship Id="rId122" Type="http://schemas.openxmlformats.org/officeDocument/2006/relationships/image" Target="media/image92.emf"/><Relationship Id="rId143" Type="http://schemas.openxmlformats.org/officeDocument/2006/relationships/image" Target="media/image113.emf"/><Relationship Id="rId148" Type="http://schemas.openxmlformats.org/officeDocument/2006/relationships/header" Target="header7.xml"/><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7.jpeg"/><Relationship Id="rId47" Type="http://schemas.openxmlformats.org/officeDocument/2006/relationships/image" Target="media/image27.emf"/><Relationship Id="rId68" Type="http://schemas.openxmlformats.org/officeDocument/2006/relationships/image" Target="media/image48.png"/><Relationship Id="rId89" Type="http://schemas.openxmlformats.org/officeDocument/2006/relationships/oleObject" Target="embeddings/oleObject1.bin"/><Relationship Id="rId112" Type="http://schemas.openxmlformats.org/officeDocument/2006/relationships/chart" Target="charts/chart7.xml"/><Relationship Id="rId133" Type="http://schemas.openxmlformats.org/officeDocument/2006/relationships/image" Target="media/image103.emf"/><Relationship Id="rId154" Type="http://schemas.openxmlformats.org/officeDocument/2006/relationships/fontTable" Target="fontTable.xml"/><Relationship Id="rId16" Type="http://schemas.openxmlformats.org/officeDocument/2006/relationships/footer" Target="footer3.xml"/><Relationship Id="rId37" Type="http://schemas.openxmlformats.org/officeDocument/2006/relationships/image" Target="media/image17.png"/><Relationship Id="rId58" Type="http://schemas.openxmlformats.org/officeDocument/2006/relationships/image" Target="media/image38.png"/><Relationship Id="rId79" Type="http://schemas.openxmlformats.org/officeDocument/2006/relationships/image" Target="media/image59.emf"/><Relationship Id="rId102" Type="http://schemas.openxmlformats.org/officeDocument/2006/relationships/image" Target="media/image80.jpeg"/><Relationship Id="rId123" Type="http://schemas.openxmlformats.org/officeDocument/2006/relationships/image" Target="media/image93.emf"/><Relationship Id="rId144" Type="http://schemas.openxmlformats.org/officeDocument/2006/relationships/image" Target="media/image114.emf"/><Relationship Id="rId90" Type="http://schemas.openxmlformats.org/officeDocument/2006/relationships/image" Target="media/image69.emf"/></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cd</a:t>
            </a:r>
            <a:r>
              <a:rPr lang="en-US" baseline="0"/>
              <a:t> and Xc</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yVal>
          <c:smooth val="1"/>
          <c:extLst>
            <c:ext xmlns:c16="http://schemas.microsoft.com/office/drawing/2014/chart" uri="{C3380CC4-5D6E-409C-BE32-E72D297353CC}">
              <c16:uniqueId val="{00000000-0D45-4A14-8657-111BEDD1FA5C}"/>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yVal>
          <c:smooth val="1"/>
          <c:extLst>
            <c:ext xmlns:c16="http://schemas.microsoft.com/office/drawing/2014/chart" uri="{C3380CC4-5D6E-409C-BE32-E72D297353CC}">
              <c16:uniqueId val="{00000001-0D45-4A14-8657-111BEDD1FA5C}"/>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Ycd and Y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8928-4F36-A8F0-CF0802A86780}"/>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8928-4F36-A8F0-CF0802A86780}"/>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H$2:$H$4000</c:f>
              <c:numCache>
                <c:formatCode>General</c:formatCode>
                <c:ptCount val="3999"/>
                <c:pt idx="0">
                  <c:v>14.971961405209401</c:v>
                </c:pt>
                <c:pt idx="1">
                  <c:v>15.00179775738877</c:v>
                </c:pt>
                <c:pt idx="2">
                  <c:v>15.038945067246489</c:v>
                </c:pt>
                <c:pt idx="3">
                  <c:v>15.08356806076986</c:v>
                </c:pt>
                <c:pt idx="4">
                  <c:v>15.374238174019011</c:v>
                </c:pt>
                <c:pt idx="5">
                  <c:v>15.433321061977409</c:v>
                </c:pt>
                <c:pt idx="6">
                  <c:v>15.00685236340453</c:v>
                </c:pt>
                <c:pt idx="7">
                  <c:v>14.8351149998162</c:v>
                </c:pt>
                <c:pt idx="8">
                  <c:v>14.662100156784851</c:v>
                </c:pt>
                <c:pt idx="9">
                  <c:v>14.50610134025564</c:v>
                </c:pt>
                <c:pt idx="10">
                  <c:v>14.599163645810901</c:v>
                </c:pt>
                <c:pt idx="11">
                  <c:v>14.69860237426812</c:v>
                </c:pt>
                <c:pt idx="12">
                  <c:v>14.805655072935281</c:v>
                </c:pt>
                <c:pt idx="13">
                  <c:v>14.917252763221031</c:v>
                </c:pt>
                <c:pt idx="14">
                  <c:v>14.78666397552669</c:v>
                </c:pt>
                <c:pt idx="15">
                  <c:v>14.423795988029131</c:v>
                </c:pt>
                <c:pt idx="16">
                  <c:v>14.0790486723032</c:v>
                </c:pt>
                <c:pt idx="17">
                  <c:v>13.964248945243609</c:v>
                </c:pt>
                <c:pt idx="18">
                  <c:v>13.876843022127559</c:v>
                </c:pt>
                <c:pt idx="19">
                  <c:v>14.026942922623761</c:v>
                </c:pt>
                <c:pt idx="20">
                  <c:v>14.18992628104508</c:v>
                </c:pt>
                <c:pt idx="21">
                  <c:v>14.357524705774409</c:v>
                </c:pt>
                <c:pt idx="22">
                  <c:v>14.038239175898701</c:v>
                </c:pt>
                <c:pt idx="23">
                  <c:v>13.966160151480009</c:v>
                </c:pt>
                <c:pt idx="24">
                  <c:v>13.914923529533329</c:v>
                </c:pt>
                <c:pt idx="25">
                  <c:v>13.61856032643027</c:v>
                </c:pt>
                <c:pt idx="26">
                  <c:v>13.818493770736779</c:v>
                </c:pt>
                <c:pt idx="27">
                  <c:v>13.55839984942131</c:v>
                </c:pt>
                <c:pt idx="28">
                  <c:v>13.257728362177289</c:v>
                </c:pt>
                <c:pt idx="29">
                  <c:v>12.987622338401559</c:v>
                </c:pt>
                <c:pt idx="30">
                  <c:v>13.23949803214896</c:v>
                </c:pt>
                <c:pt idx="31">
                  <c:v>13.206820549282529</c:v>
                </c:pt>
                <c:pt idx="32">
                  <c:v>13.4750858825098</c:v>
                </c:pt>
                <c:pt idx="33">
                  <c:v>13.228995791336979</c:v>
                </c:pt>
                <c:pt idx="34">
                  <c:v>13.454995692929799</c:v>
                </c:pt>
                <c:pt idx="35">
                  <c:v>13.250506438889939</c:v>
                </c:pt>
                <c:pt idx="36">
                  <c:v>13.26704064756694</c:v>
                </c:pt>
                <c:pt idx="37">
                  <c:v>13.297483248421679</c:v>
                </c:pt>
                <c:pt idx="38">
                  <c:v>13.575237989481741</c:v>
                </c:pt>
                <c:pt idx="39">
                  <c:v>13.622549185832581</c:v>
                </c:pt>
                <c:pt idx="40">
                  <c:v>13.408963076235951</c:v>
                </c:pt>
                <c:pt idx="41">
                  <c:v>12.960690435692021</c:v>
                </c:pt>
                <c:pt idx="42">
                  <c:v>13.02945259378291</c:v>
                </c:pt>
                <c:pt idx="43">
                  <c:v>12.847832976163399</c:v>
                </c:pt>
                <c:pt idx="44">
                  <c:v>12.918127761455709</c:v>
                </c:pt>
                <c:pt idx="45">
                  <c:v>13.238694299514661</c:v>
                </c:pt>
                <c:pt idx="46">
                  <c:v>13.07020713718495</c:v>
                </c:pt>
                <c:pt idx="47">
                  <c:v>13.147345981064429</c:v>
                </c:pt>
                <c:pt idx="48">
                  <c:v>12.501171659414039</c:v>
                </c:pt>
                <c:pt idx="49">
                  <c:v>12.60429645847128</c:v>
                </c:pt>
                <c:pt idx="50">
                  <c:v>12.458338341942749</c:v>
                </c:pt>
                <c:pt idx="51">
                  <c:v>12.56983984000362</c:v>
                </c:pt>
                <c:pt idx="52">
                  <c:v>12.9307165913861</c:v>
                </c:pt>
                <c:pt idx="53">
                  <c:v>13.03357363280483</c:v>
                </c:pt>
                <c:pt idx="54">
                  <c:v>12.911545880601521</c:v>
                </c:pt>
                <c:pt idx="55">
                  <c:v>13.049577803291561</c:v>
                </c:pt>
                <c:pt idx="56">
                  <c:v>12.938147401239551</c:v>
                </c:pt>
                <c:pt idx="57">
                  <c:v>12.588058016690271</c:v>
                </c:pt>
                <c:pt idx="58">
                  <c:v>12.239971781875679</c:v>
                </c:pt>
                <c:pt idx="59">
                  <c:v>12.38391269017848</c:v>
                </c:pt>
                <c:pt idx="60">
                  <c:v>12.047120471385711</c:v>
                </c:pt>
                <c:pt idx="61">
                  <c:v>12.207534626058131</c:v>
                </c:pt>
                <c:pt idx="62">
                  <c:v>11.677350824953949</c:v>
                </c:pt>
                <c:pt idx="63">
                  <c:v>11.595139021688791</c:v>
                </c:pt>
                <c:pt idx="64">
                  <c:v>11.52660043383656</c:v>
                </c:pt>
                <c:pt idx="65">
                  <c:v>11.46965072703523</c:v>
                </c:pt>
                <c:pt idx="66">
                  <c:v>11.159935516559759</c:v>
                </c:pt>
                <c:pt idx="67">
                  <c:v>11.588071393870621</c:v>
                </c:pt>
                <c:pt idx="68">
                  <c:v>11.789777950575569</c:v>
                </c:pt>
                <c:pt idx="69">
                  <c:v>11.741328876329559</c:v>
                </c:pt>
                <c:pt idx="70">
                  <c:v>12.182892566404091</c:v>
                </c:pt>
                <c:pt idx="71">
                  <c:v>12.143626897065269</c:v>
                </c:pt>
                <c:pt idx="72">
                  <c:v>11.86664580260015</c:v>
                </c:pt>
                <c:pt idx="73">
                  <c:v>11.5808821193942</c:v>
                </c:pt>
                <c:pt idx="74">
                  <c:v>11.80407683070109</c:v>
                </c:pt>
                <c:pt idx="75">
                  <c:v>12.012877813389821</c:v>
                </c:pt>
                <c:pt idx="76">
                  <c:v>11.99675091487347</c:v>
                </c:pt>
                <c:pt idx="77">
                  <c:v>12.226523788565631</c:v>
                </c:pt>
                <c:pt idx="78">
                  <c:v>11.729999503714421</c:v>
                </c:pt>
                <c:pt idx="79">
                  <c:v>12.199748540982309</c:v>
                </c:pt>
                <c:pt idx="80">
                  <c:v>12.182474497383589</c:v>
                </c:pt>
                <c:pt idx="81">
                  <c:v>11.454859854136149</c:v>
                </c:pt>
                <c:pt idx="82">
                  <c:v>11.461924547273361</c:v>
                </c:pt>
                <c:pt idx="83">
                  <c:v>11.72006405849487</c:v>
                </c:pt>
                <c:pt idx="84">
                  <c:v>11.727556315007799</c:v>
                </c:pt>
                <c:pt idx="85">
                  <c:v>12.219694905270959</c:v>
                </c:pt>
                <c:pt idx="86">
                  <c:v>12.22796514965952</c:v>
                </c:pt>
                <c:pt idx="87">
                  <c:v>12.25441931625204</c:v>
                </c:pt>
                <c:pt idx="88">
                  <c:v>12.282820046107791</c:v>
                </c:pt>
                <c:pt idx="89">
                  <c:v>12.300603847958911</c:v>
                </c:pt>
                <c:pt idx="90">
                  <c:v>11.602031241716331</c:v>
                </c:pt>
                <c:pt idx="91">
                  <c:v>11.385896406973419</c:v>
                </c:pt>
                <c:pt idx="92">
                  <c:v>11.42587915798185</c:v>
                </c:pt>
                <c:pt idx="93">
                  <c:v>10.971442140972609</c:v>
                </c:pt>
                <c:pt idx="94">
                  <c:v>10.516819689327461</c:v>
                </c:pt>
                <c:pt idx="95">
                  <c:v>10.80786072992422</c:v>
                </c:pt>
                <c:pt idx="96">
                  <c:v>10.60674159591235</c:v>
                </c:pt>
                <c:pt idx="97">
                  <c:v>10.64513223420121</c:v>
                </c:pt>
                <c:pt idx="98">
                  <c:v>10.936129391119779</c:v>
                </c:pt>
                <c:pt idx="99">
                  <c:v>10.500271206093799</c:v>
                </c:pt>
                <c:pt idx="100">
                  <c:v>10.54548664886204</c:v>
                </c:pt>
                <c:pt idx="101">
                  <c:v>11.09242774257322</c:v>
                </c:pt>
                <c:pt idx="102">
                  <c:v>11.14945685155547</c:v>
                </c:pt>
                <c:pt idx="103">
                  <c:v>11.460037016096949</c:v>
                </c:pt>
                <c:pt idx="104">
                  <c:v>11.26101956562206</c:v>
                </c:pt>
                <c:pt idx="105">
                  <c:v>11.559160634080371</c:v>
                </c:pt>
                <c:pt idx="106">
                  <c:v>11.874327992240669</c:v>
                </c:pt>
                <c:pt idx="107">
                  <c:v>11.44759573315142</c:v>
                </c:pt>
                <c:pt idx="108">
                  <c:v>11.502970849199899</c:v>
                </c:pt>
                <c:pt idx="109">
                  <c:v>11.30739861331824</c:v>
                </c:pt>
                <c:pt idx="110">
                  <c:v>11.39298775575412</c:v>
                </c:pt>
                <c:pt idx="111">
                  <c:v>11.450894459918119</c:v>
                </c:pt>
                <c:pt idx="112">
                  <c:v>11.76416102769349</c:v>
                </c:pt>
                <c:pt idx="113">
                  <c:v>11.83236477682166</c:v>
                </c:pt>
                <c:pt idx="114">
                  <c:v>11.669022274670169</c:v>
                </c:pt>
                <c:pt idx="115">
                  <c:v>12.223458346474731</c:v>
                </c:pt>
                <c:pt idx="116">
                  <c:v>12.299096070779971</c:v>
                </c:pt>
                <c:pt idx="117">
                  <c:v>12.36905441768843</c:v>
                </c:pt>
                <c:pt idx="118">
                  <c:v>11.939217379772399</c:v>
                </c:pt>
                <c:pt idx="119">
                  <c:v>12.07727086901315</c:v>
                </c:pt>
                <c:pt idx="120">
                  <c:v>12.158969064979541</c:v>
                </c:pt>
                <c:pt idx="121">
                  <c:v>11.910683959839471</c:v>
                </c:pt>
                <c:pt idx="122">
                  <c:v>11.751735746919371</c:v>
                </c:pt>
                <c:pt idx="123">
                  <c:v>11.570635007108081</c:v>
                </c:pt>
                <c:pt idx="124">
                  <c:v>11.716523060781039</c:v>
                </c:pt>
                <c:pt idx="125">
                  <c:v>11.53455835908483</c:v>
                </c:pt>
                <c:pt idx="126">
                  <c:v>11.60645563510519</c:v>
                </c:pt>
                <c:pt idx="127">
                  <c:v>11.21709471084753</c:v>
                </c:pt>
                <c:pt idx="128">
                  <c:v>11.272786012932899</c:v>
                </c:pt>
                <c:pt idx="129">
                  <c:v>11.5777889850863</c:v>
                </c:pt>
                <c:pt idx="130">
                  <c:v>11.347827793140031</c:v>
                </c:pt>
                <c:pt idx="131">
                  <c:v>11.418023998873959</c:v>
                </c:pt>
                <c:pt idx="132">
                  <c:v>11.54816539944466</c:v>
                </c:pt>
                <c:pt idx="133">
                  <c:v>11.61408736478435</c:v>
                </c:pt>
                <c:pt idx="134">
                  <c:v>11.923241852351049</c:v>
                </c:pt>
                <c:pt idx="135">
                  <c:v>11.99145643447534</c:v>
                </c:pt>
                <c:pt idx="136">
                  <c:v>12.056269873648571</c:v>
                </c:pt>
                <c:pt idx="137">
                  <c:v>12.37293025341882</c:v>
                </c:pt>
                <c:pt idx="138">
                  <c:v>12.1860868544089</c:v>
                </c:pt>
                <c:pt idx="139">
                  <c:v>12.00829200291977</c:v>
                </c:pt>
                <c:pt idx="140">
                  <c:v>12.30178034209843</c:v>
                </c:pt>
                <c:pt idx="141">
                  <c:v>12.36598238296915</c:v>
                </c:pt>
                <c:pt idx="142">
                  <c:v>12.66780279093447</c:v>
                </c:pt>
                <c:pt idx="143">
                  <c:v>12.71530305807849</c:v>
                </c:pt>
                <c:pt idx="144">
                  <c:v>12.272099464531809</c:v>
                </c:pt>
                <c:pt idx="145">
                  <c:v>12.0875982706676</c:v>
                </c:pt>
                <c:pt idx="146">
                  <c:v>12.3752964248159</c:v>
                </c:pt>
                <c:pt idx="147">
                  <c:v>12.900636994584969</c:v>
                </c:pt>
                <c:pt idx="148">
                  <c:v>12.708879475859311</c:v>
                </c:pt>
                <c:pt idx="149">
                  <c:v>13.011418547432021</c:v>
                </c:pt>
                <c:pt idx="150">
                  <c:v>12.566842419905869</c:v>
                </c:pt>
                <c:pt idx="151">
                  <c:v>12.601025598280239</c:v>
                </c:pt>
                <c:pt idx="152">
                  <c:v>12.871377858799891</c:v>
                </c:pt>
                <c:pt idx="153">
                  <c:v>13.394149248380669</c:v>
                </c:pt>
                <c:pt idx="154">
                  <c:v>13.41391993291867</c:v>
                </c:pt>
                <c:pt idx="155">
                  <c:v>13.4433692624134</c:v>
                </c:pt>
                <c:pt idx="156">
                  <c:v>13.48572817452458</c:v>
                </c:pt>
                <c:pt idx="157">
                  <c:v>13.51328578259594</c:v>
                </c:pt>
                <c:pt idx="158">
                  <c:v>13.272320509162171</c:v>
                </c:pt>
                <c:pt idx="159">
                  <c:v>13.0330270745724</c:v>
                </c:pt>
                <c:pt idx="160">
                  <c:v>12.804531151118971</c:v>
                </c:pt>
                <c:pt idx="161">
                  <c:v>12.81309313497786</c:v>
                </c:pt>
                <c:pt idx="162">
                  <c:v>12.81534134463357</c:v>
                </c:pt>
                <c:pt idx="163">
                  <c:v>12.827157066521179</c:v>
                </c:pt>
                <c:pt idx="164">
                  <c:v>12.820619274156121</c:v>
                </c:pt>
                <c:pt idx="165">
                  <c:v>13.32176278385688</c:v>
                </c:pt>
                <c:pt idx="166">
                  <c:v>13.55212978536713</c:v>
                </c:pt>
                <c:pt idx="167">
                  <c:v>13.054576942291479</c:v>
                </c:pt>
                <c:pt idx="168">
                  <c:v>12.300624527015939</c:v>
                </c:pt>
                <c:pt idx="169">
                  <c:v>12.288780327604339</c:v>
                </c:pt>
                <c:pt idx="170">
                  <c:v>12.0190072124125</c:v>
                </c:pt>
                <c:pt idx="171">
                  <c:v>12.22136333188149</c:v>
                </c:pt>
                <c:pt idx="172">
                  <c:v>11.949832556804241</c:v>
                </c:pt>
                <c:pt idx="173">
                  <c:v>11.66763114234789</c:v>
                </c:pt>
                <c:pt idx="174">
                  <c:v>11.63747763219553</c:v>
                </c:pt>
                <c:pt idx="175">
                  <c:v>11.33669926484558</c:v>
                </c:pt>
                <c:pt idx="176">
                  <c:v>11.53891047518484</c:v>
                </c:pt>
                <c:pt idx="177">
                  <c:v>11.72151146735894</c:v>
                </c:pt>
                <c:pt idx="178">
                  <c:v>11.179626342745189</c:v>
                </c:pt>
                <c:pt idx="179">
                  <c:v>10.87389208822756</c:v>
                </c:pt>
                <c:pt idx="180">
                  <c:v>11.063166412278081</c:v>
                </c:pt>
                <c:pt idx="181">
                  <c:v>10.74143913850264</c:v>
                </c:pt>
                <c:pt idx="182">
                  <c:v>10.91970072813209</c:v>
                </c:pt>
                <c:pt idx="183">
                  <c:v>11.330726660576291</c:v>
                </c:pt>
                <c:pt idx="184">
                  <c:v>11.238279782473899</c:v>
                </c:pt>
                <c:pt idx="185">
                  <c:v>10.91817725409901</c:v>
                </c:pt>
                <c:pt idx="186">
                  <c:v>11.053138406343381</c:v>
                </c:pt>
                <c:pt idx="187">
                  <c:v>10.46824313210602</c:v>
                </c:pt>
                <c:pt idx="188">
                  <c:v>10.606055054209859</c:v>
                </c:pt>
                <c:pt idx="189">
                  <c:v>10.261815507099371</c:v>
                </c:pt>
                <c:pt idx="190">
                  <c:v>10.143804446778219</c:v>
                </c:pt>
                <c:pt idx="191">
                  <c:v>10.22275057379119</c:v>
                </c:pt>
                <c:pt idx="192">
                  <c:v>10.09881308844399</c:v>
                </c:pt>
                <c:pt idx="193">
                  <c:v>10.222975960257999</c:v>
                </c:pt>
                <c:pt idx="194">
                  <c:v>10.319063905001491</c:v>
                </c:pt>
                <c:pt idx="195">
                  <c:v>9.9321765386182932</c:v>
                </c:pt>
                <c:pt idx="196">
                  <c:v>9.7902747590999581</c:v>
                </c:pt>
                <c:pt idx="197">
                  <c:v>9.9209839499163479</c:v>
                </c:pt>
                <c:pt idx="198">
                  <c:v>9.7236002550824594</c:v>
                </c:pt>
                <c:pt idx="199">
                  <c:v>9.795041281972857</c:v>
                </c:pt>
                <c:pt idx="200">
                  <c:v>9.6242986623682896</c:v>
                </c:pt>
                <c:pt idx="201">
                  <c:v>9.9368931891586953</c:v>
                </c:pt>
                <c:pt idx="202">
                  <c:v>9.7662220444605055</c:v>
                </c:pt>
                <c:pt idx="203">
                  <c:v>9.3244032739706313</c:v>
                </c:pt>
                <c:pt idx="204">
                  <c:v>8.893573019609704</c:v>
                </c:pt>
                <c:pt idx="205">
                  <c:v>9.213169562105449</c:v>
                </c:pt>
                <c:pt idx="206">
                  <c:v>8.9974622675999001</c:v>
                </c:pt>
                <c:pt idx="207">
                  <c:v>9.2755796190385382</c:v>
                </c:pt>
                <c:pt idx="208">
                  <c:v>9.539976316843422</c:v>
                </c:pt>
                <c:pt idx="209">
                  <c:v>9.0787352161130315</c:v>
                </c:pt>
                <c:pt idx="210">
                  <c:v>8.8488121385829572</c:v>
                </c:pt>
                <c:pt idx="211">
                  <c:v>8.6028725817204617</c:v>
                </c:pt>
                <c:pt idx="212">
                  <c:v>8.6031233962579989</c:v>
                </c:pt>
                <c:pt idx="213">
                  <c:v>8.6039793363835457</c:v>
                </c:pt>
                <c:pt idx="214">
                  <c:v>8.589128278816915</c:v>
                </c:pt>
                <c:pt idx="215">
                  <c:v>8.8140944694677046</c:v>
                </c:pt>
                <c:pt idx="216">
                  <c:v>8.770940914424358</c:v>
                </c:pt>
                <c:pt idx="217">
                  <c:v>8.7644009443902604</c:v>
                </c:pt>
                <c:pt idx="218">
                  <c:v>8.7240436974389155</c:v>
                </c:pt>
                <c:pt idx="219">
                  <c:v>7.9379278454264579</c:v>
                </c:pt>
                <c:pt idx="220">
                  <c:v>7.8968277275257464</c:v>
                </c:pt>
                <c:pt idx="221">
                  <c:v>7.8331096208698199</c:v>
                </c:pt>
                <c:pt idx="222">
                  <c:v>7.5221199205845437</c:v>
                </c:pt>
                <c:pt idx="223">
                  <c:v>7.6766973137188046</c:v>
                </c:pt>
                <c:pt idx="224">
                  <c:v>7.8622041196448578</c:v>
                </c:pt>
                <c:pt idx="225">
                  <c:v>7.7846061375496873</c:v>
                </c:pt>
                <c:pt idx="226">
                  <c:v>7.9361762187523652</c:v>
                </c:pt>
                <c:pt idx="227">
                  <c:v>7.8380867306557462</c:v>
                </c:pt>
                <c:pt idx="228">
                  <c:v>7.4896984491837912</c:v>
                </c:pt>
                <c:pt idx="229">
                  <c:v>7.3717516168190826</c:v>
                </c:pt>
                <c:pt idx="230">
                  <c:v>7.257101803701886</c:v>
                </c:pt>
                <c:pt idx="231">
                  <c:v>7.6182812888638409</c:v>
                </c:pt>
                <c:pt idx="232">
                  <c:v>7.4908182329178601</c:v>
                </c:pt>
                <c:pt idx="233">
                  <c:v>7.5935601563292892</c:v>
                </c:pt>
                <c:pt idx="234">
                  <c:v>7.6897711882468798</c:v>
                </c:pt>
                <c:pt idx="235">
                  <c:v>7.531143138557681</c:v>
                </c:pt>
                <c:pt idx="236">
                  <c:v>7.3753226306608042</c:v>
                </c:pt>
                <c:pt idx="237">
                  <c:v>7.2020153997373626</c:v>
                </c:pt>
                <c:pt idx="238">
                  <c:v>7.273458218888976</c:v>
                </c:pt>
                <c:pt idx="239">
                  <c:v>7.3359747409677709</c:v>
                </c:pt>
                <c:pt idx="240">
                  <c:v>7.3939116079788931</c:v>
                </c:pt>
                <c:pt idx="241">
                  <c:v>7.4449474962277122</c:v>
                </c:pt>
                <c:pt idx="242">
                  <c:v>7.2470226597474863</c:v>
                </c:pt>
                <c:pt idx="243">
                  <c:v>7.2839414530096036</c:v>
                </c:pt>
                <c:pt idx="244">
                  <c:v>7.073455026274587</c:v>
                </c:pt>
                <c:pt idx="245">
                  <c:v>7.0951469531839564</c:v>
                </c:pt>
                <c:pt idx="246">
                  <c:v>7.1104785247659947</c:v>
                </c:pt>
                <c:pt idx="247">
                  <c:v>7.1184396987208771</c:v>
                </c:pt>
                <c:pt idx="248">
                  <c:v>7.1193053142665121</c:v>
                </c:pt>
                <c:pt idx="249">
                  <c:v>7.1138224934231857</c:v>
                </c:pt>
                <c:pt idx="250">
                  <c:v>7.3410105262223064</c:v>
                </c:pt>
                <c:pt idx="251">
                  <c:v>7.0783769278683337</c:v>
                </c:pt>
                <c:pt idx="252">
                  <c:v>7.2908401227787607</c:v>
                </c:pt>
                <c:pt idx="253">
                  <c:v>7.2555755244052156</c:v>
                </c:pt>
                <c:pt idx="254">
                  <c:v>7.2139426574431837</c:v>
                </c:pt>
                <c:pt idx="255">
                  <c:v>7.1706996143640538</c:v>
                </c:pt>
                <c:pt idx="256">
                  <c:v>7.1160820611174964</c:v>
                </c:pt>
                <c:pt idx="257">
                  <c:v>7.0548621584186577</c:v>
                </c:pt>
                <c:pt idx="258">
                  <c:v>7.2256536168790566</c:v>
                </c:pt>
                <c:pt idx="259">
                  <c:v>7.6299647185779804</c:v>
                </c:pt>
                <c:pt idx="260">
                  <c:v>7.5486817230602412</c:v>
                </c:pt>
                <c:pt idx="261">
                  <c:v>7.4573992670948144</c:v>
                </c:pt>
                <c:pt idx="262">
                  <c:v>7.360313014420143</c:v>
                </c:pt>
                <c:pt idx="263">
                  <c:v>7.2563889957555006</c:v>
                </c:pt>
                <c:pt idx="264">
                  <c:v>7.144408442332832</c:v>
                </c:pt>
                <c:pt idx="265">
                  <c:v>7.029600032798129</c:v>
                </c:pt>
                <c:pt idx="266">
                  <c:v>7.394022791156587</c:v>
                </c:pt>
                <c:pt idx="267">
                  <c:v>7.510860352633884</c:v>
                </c:pt>
                <c:pt idx="268">
                  <c:v>7.6116308070458842</c:v>
                </c:pt>
                <c:pt idx="269">
                  <c:v>7.7171392063302733</c:v>
                </c:pt>
                <c:pt idx="270">
                  <c:v>7.5626382222652921</c:v>
                </c:pt>
                <c:pt idx="271">
                  <c:v>7.6435822248889167</c:v>
                </c:pt>
                <c:pt idx="272">
                  <c:v>7.7204287570679924</c:v>
                </c:pt>
                <c:pt idx="273">
                  <c:v>7.7977525968325807</c:v>
                </c:pt>
                <c:pt idx="274">
                  <c:v>7.8613323191912627</c:v>
                </c:pt>
                <c:pt idx="275">
                  <c:v>7.6734961914799698</c:v>
                </c:pt>
                <c:pt idx="276">
                  <c:v>7.9720448546210037</c:v>
                </c:pt>
                <c:pt idx="277">
                  <c:v>7.7697111337455738</c:v>
                </c:pt>
                <c:pt idx="278">
                  <c:v>7.5725709947976156</c:v>
                </c:pt>
                <c:pt idx="279">
                  <c:v>7.3571588047804539</c:v>
                </c:pt>
                <c:pt idx="280">
                  <c:v>7.6268441686552251</c:v>
                </c:pt>
                <c:pt idx="281">
                  <c:v>8.1444117318067129</c:v>
                </c:pt>
                <c:pt idx="282">
                  <c:v>7.9141861778588378</c:v>
                </c:pt>
                <c:pt idx="283">
                  <c:v>7.680902985776882</c:v>
                </c:pt>
                <c:pt idx="284">
                  <c:v>7.680795870564765</c:v>
                </c:pt>
                <c:pt idx="285">
                  <c:v>7.6644827446149719</c:v>
                </c:pt>
                <c:pt idx="286">
                  <c:v>7.9034315018766961</c:v>
                </c:pt>
                <c:pt idx="287">
                  <c:v>7.8847063370711936</c:v>
                </c:pt>
                <c:pt idx="288">
                  <c:v>7.860791280880278</c:v>
                </c:pt>
                <c:pt idx="289">
                  <c:v>7.8370361237599582</c:v>
                </c:pt>
                <c:pt idx="290">
                  <c:v>7.5507711875772401</c:v>
                </c:pt>
                <c:pt idx="291">
                  <c:v>7.0139221294001572</c:v>
                </c:pt>
                <c:pt idx="292">
                  <c:v>6.9699879515324454</c:v>
                </c:pt>
                <c:pt idx="293">
                  <c:v>6.4219838756445986</c:v>
                </c:pt>
                <c:pt idx="294">
                  <c:v>6.8526862435424789</c:v>
                </c:pt>
                <c:pt idx="295">
                  <c:v>7.5144206908047124</c:v>
                </c:pt>
                <c:pt idx="296">
                  <c:v>7.6843618146871648</c:v>
                </c:pt>
                <c:pt idx="297">
                  <c:v>8.0999089197176772</c:v>
                </c:pt>
                <c:pt idx="298">
                  <c:v>7.7765134940137273</c:v>
                </c:pt>
                <c:pt idx="299">
                  <c:v>7.6816770082218113</c:v>
                </c:pt>
                <c:pt idx="300">
                  <c:v>7.6052084531519171</c:v>
                </c:pt>
                <c:pt idx="301">
                  <c:v>7.4978745718016171</c:v>
                </c:pt>
                <c:pt idx="302">
                  <c:v>7.6419089482198501</c:v>
                </c:pt>
                <c:pt idx="303">
                  <c:v>7.2914311842444306</c:v>
                </c:pt>
                <c:pt idx="304">
                  <c:v>7.6599887946943852</c:v>
                </c:pt>
                <c:pt idx="305">
                  <c:v>7.2908385682410994</c:v>
                </c:pt>
                <c:pt idx="306">
                  <c:v>7.1667561121422949</c:v>
                </c:pt>
                <c:pt idx="307">
                  <c:v>7.2828981303867693</c:v>
                </c:pt>
                <c:pt idx="308">
                  <c:v>7.623821078353842</c:v>
                </c:pt>
                <c:pt idx="309">
                  <c:v>7.9678240042418338</c:v>
                </c:pt>
                <c:pt idx="310">
                  <c:v>8.3101634135042559</c:v>
                </c:pt>
                <c:pt idx="311">
                  <c:v>7.9216210400337266</c:v>
                </c:pt>
                <c:pt idx="312">
                  <c:v>7.7640494329135814</c:v>
                </c:pt>
                <c:pt idx="313">
                  <c:v>7.5501059898097216</c:v>
                </c:pt>
                <c:pt idx="314">
                  <c:v>7.1433350575405683</c:v>
                </c:pt>
                <c:pt idx="315">
                  <c:v>7.4551101007775742</c:v>
                </c:pt>
                <c:pt idx="316">
                  <c:v>7.8050416101816751</c:v>
                </c:pt>
                <c:pt idx="317">
                  <c:v>7.632081595464058</c:v>
                </c:pt>
                <c:pt idx="318">
                  <c:v>7.2016784011084516</c:v>
                </c:pt>
                <c:pt idx="319">
                  <c:v>7.0046838683513499</c:v>
                </c:pt>
                <c:pt idx="320">
                  <c:v>7.5469765761112626</c:v>
                </c:pt>
                <c:pt idx="321">
                  <c:v>7.596442205374629</c:v>
                </c:pt>
                <c:pt idx="322">
                  <c:v>7.8254487360040912</c:v>
                </c:pt>
                <c:pt idx="323">
                  <c:v>7.8624503512535284</c:v>
                </c:pt>
                <c:pt idx="324">
                  <c:v>7.4051400071013234</c:v>
                </c:pt>
                <c:pt idx="325">
                  <c:v>7.1978155769650982</c:v>
                </c:pt>
                <c:pt idx="326">
                  <c:v>7.2101881933473067</c:v>
                </c:pt>
                <c:pt idx="327">
                  <c:v>7.2242127880022622</c:v>
                </c:pt>
                <c:pt idx="328">
                  <c:v>7.2453408759325271</c:v>
                </c:pt>
                <c:pt idx="329">
                  <c:v>7.5003514303561474</c:v>
                </c:pt>
                <c:pt idx="330">
                  <c:v>7.9990988692140954</c:v>
                </c:pt>
                <c:pt idx="331">
                  <c:v>8.0567537332936183</c:v>
                </c:pt>
                <c:pt idx="332">
                  <c:v>8.0153938548115491</c:v>
                </c:pt>
                <c:pt idx="333">
                  <c:v>8.2671750511315736</c:v>
                </c:pt>
                <c:pt idx="334">
                  <c:v>8.5014873843904013</c:v>
                </c:pt>
                <c:pt idx="335">
                  <c:v>8.5088424753854213</c:v>
                </c:pt>
                <c:pt idx="336">
                  <c:v>8.4928818387764693</c:v>
                </c:pt>
                <c:pt idx="337">
                  <c:v>8.2296420311990914</c:v>
                </c:pt>
                <c:pt idx="338">
                  <c:v>7.9801135484342467</c:v>
                </c:pt>
                <c:pt idx="339">
                  <c:v>7.9547069876203977</c:v>
                </c:pt>
                <c:pt idx="340">
                  <c:v>7.6915578546870051</c:v>
                </c:pt>
                <c:pt idx="341">
                  <c:v>7.6612120505595556</c:v>
                </c:pt>
                <c:pt idx="342">
                  <c:v>7.643855695040827</c:v>
                </c:pt>
                <c:pt idx="343">
                  <c:v>7.3624613469933706</c:v>
                </c:pt>
                <c:pt idx="344">
                  <c:v>7.10002772537959</c:v>
                </c:pt>
                <c:pt idx="345">
                  <c:v>7.2475911335884291</c:v>
                </c:pt>
                <c:pt idx="346">
                  <c:v>7.995953942570651</c:v>
                </c:pt>
                <c:pt idx="347">
                  <c:v>7.7199155120680416</c:v>
                </c:pt>
                <c:pt idx="348">
                  <c:v>7.9136390105237808</c:v>
                </c:pt>
                <c:pt idx="349">
                  <c:v>7.8060043124552863</c:v>
                </c:pt>
                <c:pt idx="350">
                  <c:v>7.7691935323892656</c:v>
                </c:pt>
                <c:pt idx="351">
                  <c:v>7.9461423515201091</c:v>
                </c:pt>
                <c:pt idx="352">
                  <c:v>8.6425336313661774</c:v>
                </c:pt>
                <c:pt idx="353">
                  <c:v>8.3428823226354893</c:v>
                </c:pt>
                <c:pt idx="354">
                  <c:v>8.7920408230234273</c:v>
                </c:pt>
                <c:pt idx="355">
                  <c:v>7.9942755911133636</c:v>
                </c:pt>
                <c:pt idx="356">
                  <c:v>7.4463551325113713</c:v>
                </c:pt>
                <c:pt idx="357">
                  <c:v>7.1292488716305229</c:v>
                </c:pt>
                <c:pt idx="358">
                  <c:v>7.0748795574001804</c:v>
                </c:pt>
                <c:pt idx="359">
                  <c:v>6.5069055532071047</c:v>
                </c:pt>
                <c:pt idx="360">
                  <c:v>6.4361739204574349</c:v>
                </c:pt>
                <c:pt idx="361">
                  <c:v>5.8903288637350224</c:v>
                </c:pt>
                <c:pt idx="362">
                  <c:v>5.5922767114226417</c:v>
                </c:pt>
                <c:pt idx="363">
                  <c:v>5.5244445843385961</c:v>
                </c:pt>
                <c:pt idx="364">
                  <c:v>5.696058353896376</c:v>
                </c:pt>
                <c:pt idx="365">
                  <c:v>5.3932000752239162</c:v>
                </c:pt>
                <c:pt idx="366">
                  <c:v>5.3176102001793026</c:v>
                </c:pt>
                <c:pt idx="367">
                  <c:v>5.2422415109274141</c:v>
                </c:pt>
                <c:pt idx="368">
                  <c:v>5.4228114360886934</c:v>
                </c:pt>
                <c:pt idx="369">
                  <c:v>5.3560290603984129</c:v>
                </c:pt>
                <c:pt idx="370">
                  <c:v>5.0424102636757198</c:v>
                </c:pt>
                <c:pt idx="371">
                  <c:v>4.9694805220558456</c:v>
                </c:pt>
                <c:pt idx="372">
                  <c:v>4.6455205865349569</c:v>
                </c:pt>
                <c:pt idx="373">
                  <c:v>4.0891402384825142</c:v>
                </c:pt>
                <c:pt idx="374">
                  <c:v>3.5321976097183101</c:v>
                </c:pt>
                <c:pt idx="375">
                  <c:v>2.978501221129477</c:v>
                </c:pt>
                <c:pt idx="376">
                  <c:v>2.909872258796355</c:v>
                </c:pt>
                <c:pt idx="377">
                  <c:v>2.596122289545491</c:v>
                </c:pt>
                <c:pt idx="378">
                  <c:v>3.0024264820002879</c:v>
                </c:pt>
                <c:pt idx="379">
                  <c:v>3.1789468339786988</c:v>
                </c:pt>
                <c:pt idx="380">
                  <c:v>2.6129564310239179</c:v>
                </c:pt>
                <c:pt idx="381">
                  <c:v>2.5470258293412371</c:v>
                </c:pt>
                <c:pt idx="382">
                  <c:v>2.224066664202724</c:v>
                </c:pt>
                <c:pt idx="383">
                  <c:v>2.1349633153346019</c:v>
                </c:pt>
                <c:pt idx="384">
                  <c:v>2.082291325869249</c:v>
                </c:pt>
                <c:pt idx="385">
                  <c:v>2.004329552979669</c:v>
                </c:pt>
                <c:pt idx="386">
                  <c:v>2.4292323811795882</c:v>
                </c:pt>
                <c:pt idx="387">
                  <c:v>2.367524702763149</c:v>
                </c:pt>
                <c:pt idx="388">
                  <c:v>2.56204872507513</c:v>
                </c:pt>
                <c:pt idx="389">
                  <c:v>2.5040773036205048</c:v>
                </c:pt>
                <c:pt idx="390">
                  <c:v>2.9316000192971789</c:v>
                </c:pt>
                <c:pt idx="391">
                  <c:v>2.561121033018765</c:v>
                </c:pt>
                <c:pt idx="392">
                  <c:v>2.4973785904065551</c:v>
                </c:pt>
                <c:pt idx="393">
                  <c:v>2.7523486820948899</c:v>
                </c:pt>
                <c:pt idx="394">
                  <c:v>3.178195400931429</c:v>
                </c:pt>
                <c:pt idx="395">
                  <c:v>3.8699379447200219</c:v>
                </c:pt>
                <c:pt idx="396">
                  <c:v>4.2423833113840894</c:v>
                </c:pt>
                <c:pt idx="397">
                  <c:v>3.954628944387963</c:v>
                </c:pt>
                <c:pt idx="398">
                  <c:v>4.148698904756202</c:v>
                </c:pt>
                <c:pt idx="399">
                  <c:v>4.1061641514552036</c:v>
                </c:pt>
                <c:pt idx="400">
                  <c:v>4.0633574156761094</c:v>
                </c:pt>
                <c:pt idx="401">
                  <c:v>3.533378144490769</c:v>
                </c:pt>
                <c:pt idx="402">
                  <c:v>3.504229253190402</c:v>
                </c:pt>
                <c:pt idx="403">
                  <c:v>3.7064776020729941</c:v>
                </c:pt>
                <c:pt idx="404">
                  <c:v>3.670583905722367</c:v>
                </c:pt>
                <c:pt idx="405">
                  <c:v>4.6240540411812114</c:v>
                </c:pt>
                <c:pt idx="406">
                  <c:v>5.5719087595999497</c:v>
                </c:pt>
                <c:pt idx="407">
                  <c:v>5.8008956021519396</c:v>
                </c:pt>
                <c:pt idx="408">
                  <c:v>5.5208768764295542</c:v>
                </c:pt>
                <c:pt idx="409">
                  <c:v>5.2675778011900718</c:v>
                </c:pt>
                <c:pt idx="410">
                  <c:v>4.7645633696680534</c:v>
                </c:pt>
                <c:pt idx="411">
                  <c:v>4.7566052168273254</c:v>
                </c:pt>
                <c:pt idx="412">
                  <c:v>4.2572670752904864</c:v>
                </c:pt>
                <c:pt idx="413">
                  <c:v>4.5002035092574602</c:v>
                </c:pt>
                <c:pt idx="414">
                  <c:v>4.4930902010034401</c:v>
                </c:pt>
                <c:pt idx="415">
                  <c:v>4.9863260199885246</c:v>
                </c:pt>
                <c:pt idx="416">
                  <c:v>5.2406083638911696</c:v>
                </c:pt>
                <c:pt idx="417">
                  <c:v>5.4842419681780257</c:v>
                </c:pt>
                <c:pt idx="418">
                  <c:v>5.4972746156581991</c:v>
                </c:pt>
                <c:pt idx="419">
                  <c:v>5.5159108403198047</c:v>
                </c:pt>
                <c:pt idx="420">
                  <c:v>5.5424756961832031</c:v>
                </c:pt>
                <c:pt idx="421">
                  <c:v>5.7965724608617393</c:v>
                </c:pt>
                <c:pt idx="422">
                  <c:v>5.8152423001205307</c:v>
                </c:pt>
                <c:pt idx="423">
                  <c:v>6.101103801741516</c:v>
                </c:pt>
                <c:pt idx="424">
                  <c:v>6.369436627432691</c:v>
                </c:pt>
                <c:pt idx="425">
                  <c:v>6.1577418190863966</c:v>
                </c:pt>
                <c:pt idx="426">
                  <c:v>6.2221176244208038</c:v>
                </c:pt>
                <c:pt idx="427">
                  <c:v>6.0264602975544221</c:v>
                </c:pt>
                <c:pt idx="428">
                  <c:v>6.5189886515815374</c:v>
                </c:pt>
                <c:pt idx="429">
                  <c:v>6.3180406401398272</c:v>
                </c:pt>
                <c:pt idx="430">
                  <c:v>6.3842282627909981</c:v>
                </c:pt>
                <c:pt idx="431">
                  <c:v>6.4535421627235507</c:v>
                </c:pt>
                <c:pt idx="432">
                  <c:v>7.0209293842070792</c:v>
                </c:pt>
                <c:pt idx="433">
                  <c:v>7.0856944743305519</c:v>
                </c:pt>
                <c:pt idx="434">
                  <c:v>7.1648633329121756</c:v>
                </c:pt>
                <c:pt idx="435">
                  <c:v>7.2450152786871627</c:v>
                </c:pt>
                <c:pt idx="436">
                  <c:v>7.3230906638811177</c:v>
                </c:pt>
                <c:pt idx="437">
                  <c:v>7.1817580332845523</c:v>
                </c:pt>
                <c:pt idx="438">
                  <c:v>7.2914924346145824</c:v>
                </c:pt>
                <c:pt idx="439">
                  <c:v>7.1545320132004804</c:v>
                </c:pt>
                <c:pt idx="440">
                  <c:v>7.0380163314441972</c:v>
                </c:pt>
                <c:pt idx="441">
                  <c:v>7.1423538252178673</c:v>
                </c:pt>
                <c:pt idx="442">
                  <c:v>7.2617276784997671</c:v>
                </c:pt>
                <c:pt idx="443">
                  <c:v>7.1367927487579834</c:v>
                </c:pt>
                <c:pt idx="444">
                  <c:v>6.9967724542282781</c:v>
                </c:pt>
                <c:pt idx="445">
                  <c:v>7.6279743255410892</c:v>
                </c:pt>
                <c:pt idx="446">
                  <c:v>8.0225425889552753</c:v>
                </c:pt>
                <c:pt idx="447">
                  <c:v>7.6801780344587476</c:v>
                </c:pt>
                <c:pt idx="448">
                  <c:v>7.3235855103879146</c:v>
                </c:pt>
                <c:pt idx="449">
                  <c:v>7.4846210193348099</c:v>
                </c:pt>
                <c:pt idx="450">
                  <c:v>7.6609861961877073</c:v>
                </c:pt>
                <c:pt idx="451">
                  <c:v>7.8301314493768928</c:v>
                </c:pt>
                <c:pt idx="452">
                  <c:v>7.9988279575569834</c:v>
                </c:pt>
                <c:pt idx="453">
                  <c:v>8.1874726117268608</c:v>
                </c:pt>
                <c:pt idx="454">
                  <c:v>8.1339280151246669</c:v>
                </c:pt>
                <c:pt idx="455">
                  <c:v>8.0870931041025358</c:v>
                </c:pt>
                <c:pt idx="456">
                  <c:v>8.2796178162888339</c:v>
                </c:pt>
                <c:pt idx="457">
                  <c:v>8.2302984777136317</c:v>
                </c:pt>
                <c:pt idx="458">
                  <c:v>8.7113716827807366</c:v>
                </c:pt>
                <c:pt idx="459">
                  <c:v>8.6692013720738714</c:v>
                </c:pt>
                <c:pt idx="460">
                  <c:v>8.8680032289167627</c:v>
                </c:pt>
                <c:pt idx="461">
                  <c:v>8.8588630991601747</c:v>
                </c:pt>
                <c:pt idx="462">
                  <c:v>9.0973477549935353</c:v>
                </c:pt>
                <c:pt idx="463">
                  <c:v>9.3538787122902249</c:v>
                </c:pt>
                <c:pt idx="464">
                  <c:v>9.3667092215759453</c:v>
                </c:pt>
                <c:pt idx="465">
                  <c:v>9.3706551934556614</c:v>
                </c:pt>
                <c:pt idx="466">
                  <c:v>9.3797466027041878</c:v>
                </c:pt>
                <c:pt idx="467">
                  <c:v>9.4101012715046011</c:v>
                </c:pt>
                <c:pt idx="468">
                  <c:v>9.1799096013896246</c:v>
                </c:pt>
                <c:pt idx="469">
                  <c:v>8.970598911253461</c:v>
                </c:pt>
                <c:pt idx="470">
                  <c:v>9.5224359157157608</c:v>
                </c:pt>
                <c:pt idx="471">
                  <c:v>9.853052121246634</c:v>
                </c:pt>
                <c:pt idx="472">
                  <c:v>9.6596794714153589</c:v>
                </c:pt>
                <c:pt idx="473">
                  <c:v>9.9732380592004404</c:v>
                </c:pt>
                <c:pt idx="474">
                  <c:v>9.8018751332473641</c:v>
                </c:pt>
                <c:pt idx="475">
                  <c:v>9.632811027269895</c:v>
                </c:pt>
                <c:pt idx="476">
                  <c:v>9.4727899458763432</c:v>
                </c:pt>
                <c:pt idx="477">
                  <c:v>9.8029913123137362</c:v>
                </c:pt>
                <c:pt idx="478">
                  <c:v>10.146054991584631</c:v>
                </c:pt>
                <c:pt idx="479">
                  <c:v>10.490747593807921</c:v>
                </c:pt>
                <c:pt idx="480">
                  <c:v>10.35273450825858</c:v>
                </c:pt>
                <c:pt idx="481">
                  <c:v>10.22364717541126</c:v>
                </c:pt>
                <c:pt idx="482">
                  <c:v>10.338811220354501</c:v>
                </c:pt>
                <c:pt idx="483">
                  <c:v>10.47355728939692</c:v>
                </c:pt>
                <c:pt idx="484">
                  <c:v>10.10111038887473</c:v>
                </c:pt>
                <c:pt idx="485">
                  <c:v>9.9997444461263854</c:v>
                </c:pt>
                <c:pt idx="486">
                  <c:v>10.1537773006373</c:v>
                </c:pt>
                <c:pt idx="487">
                  <c:v>10.303864137735619</c:v>
                </c:pt>
                <c:pt idx="488">
                  <c:v>10.47332263076234</c:v>
                </c:pt>
                <c:pt idx="489">
                  <c:v>10.39862872597368</c:v>
                </c:pt>
                <c:pt idx="490">
                  <c:v>10.810971899130861</c:v>
                </c:pt>
                <c:pt idx="491">
                  <c:v>11.000026065099769</c:v>
                </c:pt>
                <c:pt idx="492">
                  <c:v>10.945898366609329</c:v>
                </c:pt>
                <c:pt idx="493">
                  <c:v>10.89916521679376</c:v>
                </c:pt>
                <c:pt idx="494">
                  <c:v>10.858768956443731</c:v>
                </c:pt>
                <c:pt idx="495">
                  <c:v>10.8247634997426</c:v>
                </c:pt>
                <c:pt idx="496">
                  <c:v>10.798557606890199</c:v>
                </c:pt>
                <c:pt idx="497">
                  <c:v>10.77749528088404</c:v>
                </c:pt>
                <c:pt idx="498">
                  <c:v>10.76531765219065</c:v>
                </c:pt>
                <c:pt idx="499">
                  <c:v>11.00019779463304</c:v>
                </c:pt>
                <c:pt idx="500">
                  <c:v>11.00198487719479</c:v>
                </c:pt>
                <c:pt idx="501">
                  <c:v>10.770666066975989</c:v>
                </c:pt>
                <c:pt idx="502">
                  <c:v>10.786257003584179</c:v>
                </c:pt>
                <c:pt idx="503">
                  <c:v>10.808916685690919</c:v>
                </c:pt>
                <c:pt idx="504">
                  <c:v>10.83817570724111</c:v>
                </c:pt>
                <c:pt idx="505">
                  <c:v>10.87420243147557</c:v>
                </c:pt>
                <c:pt idx="506">
                  <c:v>10.91728505383352</c:v>
                </c:pt>
                <c:pt idx="507">
                  <c:v>10.96754766114589</c:v>
                </c:pt>
                <c:pt idx="508">
                  <c:v>11.025033998382639</c:v>
                </c:pt>
                <c:pt idx="509">
                  <c:v>11.0907118368597</c:v>
                </c:pt>
                <c:pt idx="510">
                  <c:v>11.15982305505457</c:v>
                </c:pt>
                <c:pt idx="511">
                  <c:v>10.988622170122341</c:v>
                </c:pt>
                <c:pt idx="512">
                  <c:v>10.83479487076173</c:v>
                </c:pt>
                <c:pt idx="513">
                  <c:v>10.6853224943585</c:v>
                </c:pt>
                <c:pt idx="514">
                  <c:v>10.043458344331921</c:v>
                </c:pt>
                <c:pt idx="515">
                  <c:v>10.15056342232128</c:v>
                </c:pt>
                <c:pt idx="516">
                  <c:v>10.242460316751281</c:v>
                </c:pt>
                <c:pt idx="517">
                  <c:v>10.350057703974869</c:v>
                </c:pt>
                <c:pt idx="518">
                  <c:v>10.479546642438409</c:v>
                </c:pt>
                <c:pt idx="519">
                  <c:v>10.60690424853081</c:v>
                </c:pt>
                <c:pt idx="520">
                  <c:v>10.25926708093527</c:v>
                </c:pt>
                <c:pt idx="521">
                  <c:v>10.396600201866219</c:v>
                </c:pt>
                <c:pt idx="522">
                  <c:v>10.060278424104411</c:v>
                </c:pt>
                <c:pt idx="523">
                  <c:v>10.221886571178199</c:v>
                </c:pt>
                <c:pt idx="524">
                  <c:v>9.8919423421400836</c:v>
                </c:pt>
                <c:pt idx="525">
                  <c:v>10.06108219195926</c:v>
                </c:pt>
                <c:pt idx="526">
                  <c:v>10.0007424688427</c:v>
                </c:pt>
                <c:pt idx="527">
                  <c:v>9.9612482619399145</c:v>
                </c:pt>
                <c:pt idx="528">
                  <c:v>9.6650731791682176</c:v>
                </c:pt>
                <c:pt idx="529">
                  <c:v>9.8585871438184824</c:v>
                </c:pt>
                <c:pt idx="530">
                  <c:v>10.059937445595301</c:v>
                </c:pt>
                <c:pt idx="531">
                  <c:v>9.0451812825531874</c:v>
                </c:pt>
                <c:pt idx="532">
                  <c:v>9.0267388344589676</c:v>
                </c:pt>
                <c:pt idx="533">
                  <c:v>9.2365972195107133</c:v>
                </c:pt>
                <c:pt idx="534">
                  <c:v>9.47143430760093</c:v>
                </c:pt>
                <c:pt idx="535">
                  <c:v>9.719039677876026</c:v>
                </c:pt>
                <c:pt idx="536">
                  <c:v>9.9548026183947798</c:v>
                </c:pt>
                <c:pt idx="537">
                  <c:v>9.9556039280653295</c:v>
                </c:pt>
                <c:pt idx="538">
                  <c:v>10.211876387922191</c:v>
                </c:pt>
                <c:pt idx="539">
                  <c:v>9.4921537651280801</c:v>
                </c:pt>
                <c:pt idx="540">
                  <c:v>9.2792790932766422</c:v>
                </c:pt>
                <c:pt idx="541">
                  <c:v>9.3275586061605225</c:v>
                </c:pt>
                <c:pt idx="542">
                  <c:v>9.1217391950884803</c:v>
                </c:pt>
                <c:pt idx="543">
                  <c:v>9.404101019173595</c:v>
                </c:pt>
                <c:pt idx="544">
                  <c:v>9.4435689492933363</c:v>
                </c:pt>
                <c:pt idx="545">
                  <c:v>9.0199081859077239</c:v>
                </c:pt>
                <c:pt idx="546">
                  <c:v>9.3161977688004072</c:v>
                </c:pt>
                <c:pt idx="547">
                  <c:v>9.3736128134922581</c:v>
                </c:pt>
                <c:pt idx="548">
                  <c:v>9.6913485053794375</c:v>
                </c:pt>
                <c:pt idx="549">
                  <c:v>9.2857914687144216</c:v>
                </c:pt>
                <c:pt idx="550">
                  <c:v>9.1285270766439339</c:v>
                </c:pt>
                <c:pt idx="551">
                  <c:v>8.9789394802344589</c:v>
                </c:pt>
                <c:pt idx="552">
                  <c:v>9.5561748302171736</c:v>
                </c:pt>
                <c:pt idx="553">
                  <c:v>9.6508559660907451</c:v>
                </c:pt>
                <c:pt idx="554">
                  <c:v>9.9982745125548149</c:v>
                </c:pt>
                <c:pt idx="555">
                  <c:v>9.6223609445851537</c:v>
                </c:pt>
                <c:pt idx="556">
                  <c:v>9.2423788425955706</c:v>
                </c:pt>
                <c:pt idx="557">
                  <c:v>8.8716814234161347</c:v>
                </c:pt>
                <c:pt idx="558">
                  <c:v>8.7623185999487418</c:v>
                </c:pt>
                <c:pt idx="559">
                  <c:v>9.3812072920279661</c:v>
                </c:pt>
                <c:pt idx="560">
                  <c:v>9.799025310659033</c:v>
                </c:pt>
                <c:pt idx="561">
                  <c:v>9.9372137879822162</c:v>
                </c:pt>
                <c:pt idx="562">
                  <c:v>9.5948402247518914</c:v>
                </c:pt>
                <c:pt idx="563">
                  <c:v>9.9940661032423463</c:v>
                </c:pt>
                <c:pt idx="564">
                  <c:v>9.4057397283337139</c:v>
                </c:pt>
                <c:pt idx="565">
                  <c:v>9.3219899189597299</c:v>
                </c:pt>
                <c:pt idx="566">
                  <c:v>9.4911208577052832</c:v>
                </c:pt>
                <c:pt idx="567">
                  <c:v>9.9020011996701385</c:v>
                </c:pt>
                <c:pt idx="568">
                  <c:v>10.32699531271882</c:v>
                </c:pt>
                <c:pt idx="569">
                  <c:v>10.26508811893035</c:v>
                </c:pt>
                <c:pt idx="570">
                  <c:v>10.69987243291598</c:v>
                </c:pt>
                <c:pt idx="571">
                  <c:v>10.63801733164723</c:v>
                </c:pt>
                <c:pt idx="572">
                  <c:v>9.5976017308917676</c:v>
                </c:pt>
                <c:pt idx="573">
                  <c:v>9.3068011487734452</c:v>
                </c:pt>
                <c:pt idx="574">
                  <c:v>8.0906116020139791</c:v>
                </c:pt>
                <c:pt idx="575">
                  <c:v>8.549314625513091</c:v>
                </c:pt>
                <c:pt idx="576">
                  <c:v>9.0057401894785869</c:v>
                </c:pt>
                <c:pt idx="577">
                  <c:v>9.2092785780345139</c:v>
                </c:pt>
                <c:pt idx="578">
                  <c:v>9.6626677011488198</c:v>
                </c:pt>
                <c:pt idx="579">
                  <c:v>9.894077351908436</c:v>
                </c:pt>
                <c:pt idx="580">
                  <c:v>9.8750568528314489</c:v>
                </c:pt>
                <c:pt idx="581">
                  <c:v>9.1206750015971636</c:v>
                </c:pt>
                <c:pt idx="582">
                  <c:v>9.1264808766020735</c:v>
                </c:pt>
                <c:pt idx="583">
                  <c:v>9.3473438997017126</c:v>
                </c:pt>
                <c:pt idx="584">
                  <c:v>9.8303510560641598</c:v>
                </c:pt>
                <c:pt idx="585">
                  <c:v>9.588529543382549</c:v>
                </c:pt>
                <c:pt idx="586">
                  <c:v>9.590875691714416</c:v>
                </c:pt>
                <c:pt idx="587">
                  <c:v>9.3542863238381528</c:v>
                </c:pt>
                <c:pt idx="588">
                  <c:v>8.8701724390430741</c:v>
                </c:pt>
                <c:pt idx="589">
                  <c:v>8.3935083921359137</c:v>
                </c:pt>
                <c:pt idx="590">
                  <c:v>8.6636269135118198</c:v>
                </c:pt>
                <c:pt idx="591">
                  <c:v>8.7232266481434806</c:v>
                </c:pt>
                <c:pt idx="592">
                  <c:v>9.2351902296824733</c:v>
                </c:pt>
                <c:pt idx="593">
                  <c:v>9.7523005282581607</c:v>
                </c:pt>
                <c:pt idx="594">
                  <c:v>10.257794784870811</c:v>
                </c:pt>
                <c:pt idx="595">
                  <c:v>10.53452555357393</c:v>
                </c:pt>
                <c:pt idx="596">
                  <c:v>10.070639954821219</c:v>
                </c:pt>
                <c:pt idx="597">
                  <c:v>10.1049008074736</c:v>
                </c:pt>
                <c:pt idx="598">
                  <c:v>10.38063747448504</c:v>
                </c:pt>
                <c:pt idx="599">
                  <c:v>10.41437975243076</c:v>
                </c:pt>
                <c:pt idx="600">
                  <c:v>10.708481428938279</c:v>
                </c:pt>
                <c:pt idx="601">
                  <c:v>11.229245932131359</c:v>
                </c:pt>
                <c:pt idx="602">
                  <c:v>11.27694330498522</c:v>
                </c:pt>
                <c:pt idx="603">
                  <c:v>10.661926852288641</c:v>
                </c:pt>
                <c:pt idx="604">
                  <c:v>10.93858410783236</c:v>
                </c:pt>
                <c:pt idx="605">
                  <c:v>10.985004030650369</c:v>
                </c:pt>
                <c:pt idx="606">
                  <c:v>11.528666298638459</c:v>
                </c:pt>
                <c:pt idx="607">
                  <c:v>12.077312537546669</c:v>
                </c:pt>
                <c:pt idx="608">
                  <c:v>12.132220297293321</c:v>
                </c:pt>
                <c:pt idx="609">
                  <c:v>11.945622832960341</c:v>
                </c:pt>
                <c:pt idx="610">
                  <c:v>12.25412778771965</c:v>
                </c:pt>
                <c:pt idx="611">
                  <c:v>11.821504733334139</c:v>
                </c:pt>
                <c:pt idx="612">
                  <c:v>11.396812726507759</c:v>
                </c:pt>
                <c:pt idx="613">
                  <c:v>11.20854833505163</c:v>
                </c:pt>
                <c:pt idx="614">
                  <c:v>11.50806855673642</c:v>
                </c:pt>
                <c:pt idx="615">
                  <c:v>11.82180518380193</c:v>
                </c:pt>
                <c:pt idx="616">
                  <c:v>11.63712656201943</c:v>
                </c:pt>
                <c:pt idx="617">
                  <c:v>11.301036389560471</c:v>
                </c:pt>
                <c:pt idx="618">
                  <c:v>10.87506930707627</c:v>
                </c:pt>
                <c:pt idx="619">
                  <c:v>10.680711038887409</c:v>
                </c:pt>
                <c:pt idx="620">
                  <c:v>11.23134946965649</c:v>
                </c:pt>
                <c:pt idx="621">
                  <c:v>11.066295471304899</c:v>
                </c:pt>
                <c:pt idx="622">
                  <c:v>11.13011010947554</c:v>
                </c:pt>
                <c:pt idx="623">
                  <c:v>10.97037445589547</c:v>
                </c:pt>
                <c:pt idx="624">
                  <c:v>10.53468502288729</c:v>
                </c:pt>
                <c:pt idx="625">
                  <c:v>9.877432917210939</c:v>
                </c:pt>
                <c:pt idx="626">
                  <c:v>9.9466540591328965</c:v>
                </c:pt>
                <c:pt idx="627">
                  <c:v>10.01237934281289</c:v>
                </c:pt>
                <c:pt idx="628">
                  <c:v>9.8374564475867317</c:v>
                </c:pt>
                <c:pt idx="629">
                  <c:v>9.9074709399167489</c:v>
                </c:pt>
                <c:pt idx="630">
                  <c:v>10.47691554281508</c:v>
                </c:pt>
                <c:pt idx="631">
                  <c:v>10.28830992524539</c:v>
                </c:pt>
                <c:pt idx="632">
                  <c:v>10.36047118251912</c:v>
                </c:pt>
                <c:pt idx="633">
                  <c:v>10.433715712233271</c:v>
                </c:pt>
                <c:pt idx="634">
                  <c:v>10.314144294046489</c:v>
                </c:pt>
                <c:pt idx="635">
                  <c:v>10.139064489175411</c:v>
                </c:pt>
                <c:pt idx="636">
                  <c:v>10.4393849787468</c:v>
                </c:pt>
                <c:pt idx="637">
                  <c:v>10.98512916367477</c:v>
                </c:pt>
                <c:pt idx="638">
                  <c:v>10.806446469440431</c:v>
                </c:pt>
                <c:pt idx="639">
                  <c:v>10.383055982973421</c:v>
                </c:pt>
                <c:pt idx="640">
                  <c:v>10.45274378211008</c:v>
                </c:pt>
                <c:pt idx="641">
                  <c:v>10.756604414362441</c:v>
                </c:pt>
                <c:pt idx="642">
                  <c:v>11.04236304545242</c:v>
                </c:pt>
                <c:pt idx="643">
                  <c:v>10.859268374636679</c:v>
                </c:pt>
                <c:pt idx="644">
                  <c:v>10.922481803587431</c:v>
                </c:pt>
                <c:pt idx="645">
                  <c:v>10.725283969215781</c:v>
                </c:pt>
                <c:pt idx="646">
                  <c:v>10.28258909793999</c:v>
                </c:pt>
                <c:pt idx="647">
                  <c:v>9.9097638425987213</c:v>
                </c:pt>
                <c:pt idx="648">
                  <c:v>9.4554179412847077</c:v>
                </c:pt>
                <c:pt idx="649">
                  <c:v>9.2600629085909247</c:v>
                </c:pt>
                <c:pt idx="650">
                  <c:v>9.3004642736032395</c:v>
                </c:pt>
                <c:pt idx="651">
                  <c:v>9.594566608098404</c:v>
                </c:pt>
                <c:pt idx="652">
                  <c:v>9.3933792744573452</c:v>
                </c:pt>
                <c:pt idx="653">
                  <c:v>9.4309772646700765</c:v>
                </c:pt>
                <c:pt idx="654">
                  <c:v>9.9538986337497306</c:v>
                </c:pt>
                <c:pt idx="655">
                  <c:v>9.4961194813726024</c:v>
                </c:pt>
                <c:pt idx="656">
                  <c:v>9.5210429792118987</c:v>
                </c:pt>
                <c:pt idx="657">
                  <c:v>9.5541298982006992</c:v>
                </c:pt>
                <c:pt idx="658">
                  <c:v>9.0884500055410626</c:v>
                </c:pt>
                <c:pt idx="659">
                  <c:v>8.6172179547116627</c:v>
                </c:pt>
                <c:pt idx="660">
                  <c:v>8.6837523587770136</c:v>
                </c:pt>
                <c:pt idx="661">
                  <c:v>9.1891211197475968</c:v>
                </c:pt>
                <c:pt idx="662">
                  <c:v>8.9619701120958553</c:v>
                </c:pt>
                <c:pt idx="663">
                  <c:v>8.9641571720777335</c:v>
                </c:pt>
                <c:pt idx="664">
                  <c:v>9.2154287816116494</c:v>
                </c:pt>
                <c:pt idx="665">
                  <c:v>9.2081582138164038</c:v>
                </c:pt>
                <c:pt idx="666">
                  <c:v>9.204725818126775</c:v>
                </c:pt>
                <c:pt idx="667">
                  <c:v>9.2096763483472159</c:v>
                </c:pt>
                <c:pt idx="668">
                  <c:v>8.7118052825683208</c:v>
                </c:pt>
                <c:pt idx="669">
                  <c:v>8.5220506130903857</c:v>
                </c:pt>
                <c:pt idx="670">
                  <c:v>8.0229605503358812</c:v>
                </c:pt>
                <c:pt idx="671">
                  <c:v>7.9949209533309036</c:v>
                </c:pt>
                <c:pt idx="672">
                  <c:v>8.2404129789545095</c:v>
                </c:pt>
                <c:pt idx="673">
                  <c:v>8.2008498681073831</c:v>
                </c:pt>
                <c:pt idx="674">
                  <c:v>8.657350642188959</c:v>
                </c:pt>
                <c:pt idx="675">
                  <c:v>8.8641321435568727</c:v>
                </c:pt>
                <c:pt idx="676">
                  <c:v>8.8255424656316563</c:v>
                </c:pt>
                <c:pt idx="677">
                  <c:v>8.3050818502738366</c:v>
                </c:pt>
                <c:pt idx="678">
                  <c:v>7.0219192525279368</c:v>
                </c:pt>
                <c:pt idx="679">
                  <c:v>6.7356027887925762</c:v>
                </c:pt>
                <c:pt idx="680">
                  <c:v>6.9259175465069234</c:v>
                </c:pt>
                <c:pt idx="681">
                  <c:v>7.3547153796712053</c:v>
                </c:pt>
                <c:pt idx="682">
                  <c:v>7.5348437093598326</c:v>
                </c:pt>
                <c:pt idx="683">
                  <c:v>7.2236753160468368</c:v>
                </c:pt>
                <c:pt idx="684">
                  <c:v>7.1491452637700377</c:v>
                </c:pt>
                <c:pt idx="685">
                  <c:v>7.0723152979515618</c:v>
                </c:pt>
                <c:pt idx="686">
                  <c:v>6.7975301585561283</c:v>
                </c:pt>
                <c:pt idx="687">
                  <c:v>6.9520181569795909</c:v>
                </c:pt>
                <c:pt idx="688">
                  <c:v>6.3806596040883514</c:v>
                </c:pt>
                <c:pt idx="689">
                  <c:v>5.8036551101860434</c:v>
                </c:pt>
                <c:pt idx="690">
                  <c:v>5.6898378519647679</c:v>
                </c:pt>
                <c:pt idx="691">
                  <c:v>6.0775402784587698</c:v>
                </c:pt>
                <c:pt idx="692">
                  <c:v>6.6934861196735076</c:v>
                </c:pt>
                <c:pt idx="693">
                  <c:v>7.0711874181683916</c:v>
                </c:pt>
                <c:pt idx="694">
                  <c:v>6.9478718527692251</c:v>
                </c:pt>
                <c:pt idx="695">
                  <c:v>6.8139559485255754</c:v>
                </c:pt>
                <c:pt idx="696">
                  <c:v>6.6929318191858158</c:v>
                </c:pt>
                <c:pt idx="697">
                  <c:v>6.0489223397828908</c:v>
                </c:pt>
                <c:pt idx="698">
                  <c:v>5.9151563048908429</c:v>
                </c:pt>
                <c:pt idx="699">
                  <c:v>6.0051558339232258</c:v>
                </c:pt>
                <c:pt idx="700">
                  <c:v>6.0961073724307937</c:v>
                </c:pt>
                <c:pt idx="701">
                  <c:v>5.9387792901863179</c:v>
                </c:pt>
                <c:pt idx="702">
                  <c:v>5.5713406227202276</c:v>
                </c:pt>
                <c:pt idx="703">
                  <c:v>5.6372828197510501</c:v>
                </c:pt>
                <c:pt idx="704">
                  <c:v>5.9464852034577689</c:v>
                </c:pt>
                <c:pt idx="705">
                  <c:v>5.2711352685946906</c:v>
                </c:pt>
                <c:pt idx="706">
                  <c:v>4.8416116585040498</c:v>
                </c:pt>
                <c:pt idx="707">
                  <c:v>5.1361864446877661</c:v>
                </c:pt>
                <c:pt idx="708">
                  <c:v>5.182493854855565</c:v>
                </c:pt>
                <c:pt idx="709">
                  <c:v>4.9699145338560271</c:v>
                </c:pt>
                <c:pt idx="710">
                  <c:v>4.7577936492377262</c:v>
                </c:pt>
                <c:pt idx="711">
                  <c:v>4.5405692215733922</c:v>
                </c:pt>
                <c:pt idx="712">
                  <c:v>4.3496412561919016</c:v>
                </c:pt>
                <c:pt idx="713">
                  <c:v>4.36399531976231</c:v>
                </c:pt>
                <c:pt idx="714">
                  <c:v>4.3627518197511961</c:v>
                </c:pt>
                <c:pt idx="715">
                  <c:v>4.1185145032514896</c:v>
                </c:pt>
                <c:pt idx="716">
                  <c:v>4.3576607308575177</c:v>
                </c:pt>
                <c:pt idx="717">
                  <c:v>4.0996918344526563</c:v>
                </c:pt>
                <c:pt idx="718">
                  <c:v>4.0879681165593382</c:v>
                </c:pt>
                <c:pt idx="719">
                  <c:v>3.8140879850145808</c:v>
                </c:pt>
                <c:pt idx="720">
                  <c:v>3.791458390610472</c:v>
                </c:pt>
                <c:pt idx="721">
                  <c:v>3.749346876425363</c:v>
                </c:pt>
                <c:pt idx="722">
                  <c:v>3.7146423994609559</c:v>
                </c:pt>
                <c:pt idx="723">
                  <c:v>3.4176350206045498</c:v>
                </c:pt>
                <c:pt idx="724">
                  <c:v>3.6053724739056321</c:v>
                </c:pt>
                <c:pt idx="725">
                  <c:v>3.7895038904557912</c:v>
                </c:pt>
                <c:pt idx="726">
                  <c:v>3.47453185446156</c:v>
                </c:pt>
                <c:pt idx="727">
                  <c:v>3.1562120547832389</c:v>
                </c:pt>
                <c:pt idx="728">
                  <c:v>3.0664265380862048</c:v>
                </c:pt>
                <c:pt idx="729">
                  <c:v>2.9829788686066512</c:v>
                </c:pt>
                <c:pt idx="730">
                  <c:v>3.1311092051345639</c:v>
                </c:pt>
                <c:pt idx="731">
                  <c:v>3.2721056625148321</c:v>
                </c:pt>
                <c:pt idx="732">
                  <c:v>3.1700238376234182</c:v>
                </c:pt>
                <c:pt idx="733">
                  <c:v>2.8065769968226699</c:v>
                </c:pt>
                <c:pt idx="734">
                  <c:v>2.928085643013929</c:v>
                </c:pt>
                <c:pt idx="735">
                  <c:v>2.7947219009027719</c:v>
                </c:pt>
                <c:pt idx="736">
                  <c:v>2.674506097866256</c:v>
                </c:pt>
                <c:pt idx="737">
                  <c:v>2.7726225787757102</c:v>
                </c:pt>
                <c:pt idx="738">
                  <c:v>2.865717487217168</c:v>
                </c:pt>
                <c:pt idx="739">
                  <c:v>2.4603033246768149</c:v>
                </c:pt>
                <c:pt idx="740">
                  <c:v>2.7796483129274492</c:v>
                </c:pt>
                <c:pt idx="741">
                  <c:v>2.85178954233794</c:v>
                </c:pt>
                <c:pt idx="742">
                  <c:v>2.9162720763204248</c:v>
                </c:pt>
                <c:pt idx="743">
                  <c:v>2.735550071895247</c:v>
                </c:pt>
                <c:pt idx="744">
                  <c:v>2.5383282676263121</c:v>
                </c:pt>
                <c:pt idx="745">
                  <c:v>2.343862008328117</c:v>
                </c:pt>
                <c:pt idx="746">
                  <c:v>2.3820733705030648</c:v>
                </c:pt>
                <c:pt idx="747">
                  <c:v>2.4166266820864881</c:v>
                </c:pt>
                <c:pt idx="748">
                  <c:v>2.200163950103843</c:v>
                </c:pt>
                <c:pt idx="749">
                  <c:v>2.2173014232472639</c:v>
                </c:pt>
                <c:pt idx="750">
                  <c:v>2.2270856671426742</c:v>
                </c:pt>
                <c:pt idx="751">
                  <c:v>2.229979503615525</c:v>
                </c:pt>
                <c:pt idx="752">
                  <c:v>2.2260609998536012</c:v>
                </c:pt>
                <c:pt idx="753">
                  <c:v>2.2151546530184021</c:v>
                </c:pt>
                <c:pt idx="754">
                  <c:v>2.1976880262939602</c:v>
                </c:pt>
                <c:pt idx="755">
                  <c:v>2.1725662640626808</c:v>
                </c:pt>
                <c:pt idx="756">
                  <c:v>2.1417007248917339</c:v>
                </c:pt>
                <c:pt idx="757">
                  <c:v>2.1028160374067819</c:v>
                </c:pt>
                <c:pt idx="758">
                  <c:v>2.058804306464594</c:v>
                </c:pt>
                <c:pt idx="759">
                  <c:v>2.244781523571973</c:v>
                </c:pt>
                <c:pt idx="760">
                  <c:v>2.1779318737371649</c:v>
                </c:pt>
                <c:pt idx="761">
                  <c:v>2.1113513409699891</c:v>
                </c:pt>
                <c:pt idx="762">
                  <c:v>2.0394793662268</c:v>
                </c:pt>
                <c:pt idx="763">
                  <c:v>2.1988742911646</c:v>
                </c:pt>
                <c:pt idx="764">
                  <c:v>2.112126516837932</c:v>
                </c:pt>
                <c:pt idx="765">
                  <c:v>2.2679274043764508</c:v>
                </c:pt>
                <c:pt idx="766">
                  <c:v>2.168654640907604</c:v>
                </c:pt>
                <c:pt idx="767">
                  <c:v>2.3022146430813142</c:v>
                </c:pt>
                <c:pt idx="768">
                  <c:v>2.4368655957670309</c:v>
                </c:pt>
                <c:pt idx="769">
                  <c:v>2.5559050017701281</c:v>
                </c:pt>
                <c:pt idx="770">
                  <c:v>2.6754127239630918</c:v>
                </c:pt>
                <c:pt idx="771">
                  <c:v>2.5238238088923741</c:v>
                </c:pt>
                <c:pt idx="772">
                  <c:v>2.3806640011258078</c:v>
                </c:pt>
                <c:pt idx="773">
                  <c:v>2.7231301327982891</c:v>
                </c:pt>
                <c:pt idx="774">
                  <c:v>2.5659951443189608</c:v>
                </c:pt>
                <c:pt idx="775">
                  <c:v>2.407222568996175</c:v>
                </c:pt>
                <c:pt idx="776">
                  <c:v>2.2316582905363869</c:v>
                </c:pt>
                <c:pt idx="777">
                  <c:v>2.5442288202794998</c:v>
                </c:pt>
                <c:pt idx="778">
                  <c:v>2.363038035144712</c:v>
                </c:pt>
                <c:pt idx="779">
                  <c:v>2.9144474258013702</c:v>
                </c:pt>
                <c:pt idx="780">
                  <c:v>2.9630260063706122</c:v>
                </c:pt>
                <c:pt idx="781">
                  <c:v>3.253888588947206</c:v>
                </c:pt>
                <c:pt idx="782">
                  <c:v>3.0197092621995409</c:v>
                </c:pt>
                <c:pt idx="783">
                  <c:v>2.8074486703838488</c:v>
                </c:pt>
                <c:pt idx="784">
                  <c:v>2.836310932357947</c:v>
                </c:pt>
                <c:pt idx="785">
                  <c:v>2.6103020842746791</c:v>
                </c:pt>
                <c:pt idx="786">
                  <c:v>2.869052554543714</c:v>
                </c:pt>
                <c:pt idx="787">
                  <c:v>2.6299585363722429</c:v>
                </c:pt>
                <c:pt idx="788">
                  <c:v>2.6253074223260029</c:v>
                </c:pt>
                <c:pt idx="789">
                  <c:v>2.8644230831667978</c:v>
                </c:pt>
                <c:pt idx="790">
                  <c:v>2.6117975576898118</c:v>
                </c:pt>
                <c:pt idx="791">
                  <c:v>3.2935005370370898</c:v>
                </c:pt>
                <c:pt idx="792">
                  <c:v>3.0225150345645351</c:v>
                </c:pt>
                <c:pt idx="793">
                  <c:v>3.2379847656208511</c:v>
                </c:pt>
                <c:pt idx="794">
                  <c:v>2.9535832671469389</c:v>
                </c:pt>
                <c:pt idx="795">
                  <c:v>2.6634264623048551</c:v>
                </c:pt>
                <c:pt idx="796">
                  <c:v>3.0968347705378529</c:v>
                </c:pt>
                <c:pt idx="797">
                  <c:v>2.794328947100567</c:v>
                </c:pt>
                <c:pt idx="798">
                  <c:v>2.7308007831990011</c:v>
                </c:pt>
                <c:pt idx="799">
                  <c:v>2.4138609794283501</c:v>
                </c:pt>
                <c:pt idx="800">
                  <c:v>2.3503051515031639</c:v>
                </c:pt>
                <c:pt idx="801">
                  <c:v>2.5175190688164548</c:v>
                </c:pt>
                <c:pt idx="802">
                  <c:v>2.6767090536356051</c:v>
                </c:pt>
                <c:pt idx="803">
                  <c:v>2.7979925202576079</c:v>
                </c:pt>
                <c:pt idx="804">
                  <c:v>2.4491200367691728</c:v>
                </c:pt>
                <c:pt idx="805">
                  <c:v>2.3383316170303199</c:v>
                </c:pt>
                <c:pt idx="806">
                  <c:v>2.71809176959303</c:v>
                </c:pt>
                <c:pt idx="807">
                  <c:v>2.3648602769719531</c:v>
                </c:pt>
                <c:pt idx="808">
                  <c:v>2.2482467196191318</c:v>
                </c:pt>
                <c:pt idx="809">
                  <c:v>3.3414514987918271</c:v>
                </c:pt>
                <c:pt idx="810">
                  <c:v>3.7131468305923221</c:v>
                </c:pt>
                <c:pt idx="811">
                  <c:v>3.8184516751523181</c:v>
                </c:pt>
                <c:pt idx="812">
                  <c:v>3.4334333466652112</c:v>
                </c:pt>
                <c:pt idx="813">
                  <c:v>3.0371734872085341</c:v>
                </c:pt>
                <c:pt idx="814">
                  <c:v>2.6364508424149018</c:v>
                </c:pt>
                <c:pt idx="815">
                  <c:v>2.2372749125052991</c:v>
                </c:pt>
                <c:pt idx="816">
                  <c:v>2.0758386050021609</c:v>
                </c:pt>
                <c:pt idx="817">
                  <c:v>2.653644797991646</c:v>
                </c:pt>
                <c:pt idx="818">
                  <c:v>2.4742768347765041</c:v>
                </c:pt>
                <c:pt idx="819">
                  <c:v>2.5547495265258529</c:v>
                </c:pt>
                <c:pt idx="820">
                  <c:v>2.8754773655562218</c:v>
                </c:pt>
                <c:pt idx="821">
                  <c:v>3.172730201744201</c:v>
                </c:pt>
                <c:pt idx="822">
                  <c:v>3.227093586409751</c:v>
                </c:pt>
                <c:pt idx="823">
                  <c:v>3.2796337022565178</c:v>
                </c:pt>
                <c:pt idx="824">
                  <c:v>3.086765160734529</c:v>
                </c:pt>
                <c:pt idx="825">
                  <c:v>2.638189209097646</c:v>
                </c:pt>
                <c:pt idx="826">
                  <c:v>2.6766558047272331</c:v>
                </c:pt>
                <c:pt idx="827">
                  <c:v>2.7110820857178912</c:v>
                </c:pt>
                <c:pt idx="828">
                  <c:v>2.2491942054114702</c:v>
                </c:pt>
                <c:pt idx="829">
                  <c:v>2.5202339512289882</c:v>
                </c:pt>
                <c:pt idx="830">
                  <c:v>2.538656621173061</c:v>
                </c:pt>
                <c:pt idx="831">
                  <c:v>2.321521869242503</c:v>
                </c:pt>
                <c:pt idx="832">
                  <c:v>2.526902942663952</c:v>
                </c:pt>
                <c:pt idx="833">
                  <c:v>2.5460339330078341</c:v>
                </c:pt>
                <c:pt idx="834">
                  <c:v>2.555775080395136</c:v>
                </c:pt>
                <c:pt idx="835">
                  <c:v>2.0726241004875869</c:v>
                </c:pt>
                <c:pt idx="836">
                  <c:v>1.8204528991226989</c:v>
                </c:pt>
                <c:pt idx="837">
                  <c:v>1.585355919488052</c:v>
                </c:pt>
                <c:pt idx="838">
                  <c:v>1.3281912959445781</c:v>
                </c:pt>
                <c:pt idx="839">
                  <c:v>1.571525569971755</c:v>
                </c:pt>
                <c:pt idx="840">
                  <c:v>1.7942211165447191</c:v>
                </c:pt>
                <c:pt idx="841">
                  <c:v>2.0290789815592798</c:v>
                </c:pt>
                <c:pt idx="842">
                  <c:v>2.0179921414432438</c:v>
                </c:pt>
                <c:pt idx="843">
                  <c:v>1.760676237429379</c:v>
                </c:pt>
                <c:pt idx="844">
                  <c:v>1.7399973085204581</c:v>
                </c:pt>
                <c:pt idx="845">
                  <c:v>1.7179563629532879</c:v>
                </c:pt>
                <c:pt idx="846">
                  <c:v>1.926756976131117</c:v>
                </c:pt>
                <c:pt idx="847">
                  <c:v>2.5723452220565259</c:v>
                </c:pt>
                <c:pt idx="848">
                  <c:v>2.2948927925815781</c:v>
                </c:pt>
                <c:pt idx="849">
                  <c:v>2.0141704209082429</c:v>
                </c:pt>
                <c:pt idx="850">
                  <c:v>1.9835836832312741</c:v>
                </c:pt>
                <c:pt idx="851">
                  <c:v>1.692021726343313</c:v>
                </c:pt>
                <c:pt idx="852">
                  <c:v>1.411549765733298</c:v>
                </c:pt>
                <c:pt idx="853">
                  <c:v>1.8566370241981081</c:v>
                </c:pt>
                <c:pt idx="854">
                  <c:v>1.806503719391316</c:v>
                </c:pt>
                <c:pt idx="855">
                  <c:v>1.269387040437437</c:v>
                </c:pt>
                <c:pt idx="856">
                  <c:v>1.216877334004266</c:v>
                </c:pt>
                <c:pt idx="857">
                  <c:v>1.1675470093280751</c:v>
                </c:pt>
                <c:pt idx="858">
                  <c:v>0.8663022038380177</c:v>
                </c:pt>
                <c:pt idx="859">
                  <c:v>1.308613606010681</c:v>
                </c:pt>
                <c:pt idx="860">
                  <c:v>1.431207248390876</c:v>
                </c:pt>
                <c:pt idx="861">
                  <c:v>1.6228730248584211</c:v>
                </c:pt>
                <c:pt idx="862">
                  <c:v>1.332167668481077</c:v>
                </c:pt>
                <c:pt idx="863">
                  <c:v>1.2720915746270689</c:v>
                </c:pt>
                <c:pt idx="864">
                  <c:v>0.73861188900761476</c:v>
                </c:pt>
                <c:pt idx="865">
                  <c:v>0.67431396516178665</c:v>
                </c:pt>
                <c:pt idx="866">
                  <c:v>1.341756126050683</c:v>
                </c:pt>
                <c:pt idx="867">
                  <c:v>1.278372855174041</c:v>
                </c:pt>
                <c:pt idx="868">
                  <c:v>0.90194180175666361</c:v>
                </c:pt>
                <c:pt idx="869">
                  <c:v>1.0916989863914639</c:v>
                </c:pt>
                <c:pt idx="870">
                  <c:v>1.269671289513042</c:v>
                </c:pt>
                <c:pt idx="871">
                  <c:v>0.94842011317902575</c:v>
                </c:pt>
                <c:pt idx="872">
                  <c:v>0.88888325433350701</c:v>
                </c:pt>
                <c:pt idx="873">
                  <c:v>0.82813132637770082</c:v>
                </c:pt>
                <c:pt idx="874">
                  <c:v>0.99098444625499837</c:v>
                </c:pt>
                <c:pt idx="875">
                  <c:v>0.93148055704841681</c:v>
                </c:pt>
                <c:pt idx="876">
                  <c:v>0.86590739146959095</c:v>
                </c:pt>
                <c:pt idx="877">
                  <c:v>0.7991208098168272</c:v>
                </c:pt>
                <c:pt idx="878">
                  <c:v>0.48262088394525898</c:v>
                </c:pt>
                <c:pt idx="879">
                  <c:v>0.89168997303983133</c:v>
                </c:pt>
                <c:pt idx="880">
                  <c:v>0.83107252524541764</c:v>
                </c:pt>
                <c:pt idx="881">
                  <c:v>0.69511444806525446</c:v>
                </c:pt>
                <c:pt idx="882">
                  <c:v>0.63163483026229983</c:v>
                </c:pt>
                <c:pt idx="883">
                  <c:v>7.0366366584778461E-2</c:v>
                </c:pt>
                <c:pt idx="884">
                  <c:v>0.23453701628901061</c:v>
                </c:pt>
                <c:pt idx="885">
                  <c:v>0.17698578052397809</c:v>
                </c:pt>
                <c:pt idx="886">
                  <c:v>0.84994720276372959</c:v>
                </c:pt>
                <c:pt idx="887">
                  <c:v>1.2688639818215961</c:v>
                </c:pt>
                <c:pt idx="888">
                  <c:v>0.70984655000765429</c:v>
                </c:pt>
                <c:pt idx="889">
                  <c:v>0.65176525717870959</c:v>
                </c:pt>
                <c:pt idx="890">
                  <c:v>0.59030250177428911</c:v>
                </c:pt>
                <c:pt idx="891">
                  <c:v>0.75655969489957897</c:v>
                </c:pt>
                <c:pt idx="892">
                  <c:v>0.95720968129904804</c:v>
                </c:pt>
                <c:pt idx="893">
                  <c:v>1.634887233099704</c:v>
                </c:pt>
                <c:pt idx="894">
                  <c:v>1.581235579627901</c:v>
                </c:pt>
                <c:pt idx="895">
                  <c:v>1.2074174298458049</c:v>
                </c:pt>
                <c:pt idx="896">
                  <c:v>0.98276502665129328</c:v>
                </c:pt>
                <c:pt idx="897">
                  <c:v>1.165554081483293</c:v>
                </c:pt>
                <c:pt idx="898">
                  <c:v>1.297650487241413</c:v>
                </c:pt>
                <c:pt idx="899">
                  <c:v>1.5003821560642621</c:v>
                </c:pt>
                <c:pt idx="900">
                  <c:v>2.1799129865100331</c:v>
                </c:pt>
                <c:pt idx="901">
                  <c:v>2.387017292233935</c:v>
                </c:pt>
                <c:pt idx="902">
                  <c:v>2.3324893433748741</c:v>
                </c:pt>
                <c:pt idx="903">
                  <c:v>1.7963820700458091</c:v>
                </c:pt>
                <c:pt idx="904">
                  <c:v>1.511628859728233</c:v>
                </c:pt>
                <c:pt idx="905">
                  <c:v>1.492363380237691</c:v>
                </c:pt>
                <c:pt idx="906">
                  <c:v>1.947800551792795</c:v>
                </c:pt>
                <c:pt idx="907">
                  <c:v>2.1538400966699949</c:v>
                </c:pt>
                <c:pt idx="908">
                  <c:v>1.623501374568463</c:v>
                </c:pt>
                <c:pt idx="909">
                  <c:v>1.3680396408857971</c:v>
                </c:pt>
                <c:pt idx="910">
                  <c:v>1.5952785310395261</c:v>
                </c:pt>
                <c:pt idx="911">
                  <c:v>1.3152359095366819</c:v>
                </c:pt>
                <c:pt idx="912">
                  <c:v>1.549912010539259</c:v>
                </c:pt>
                <c:pt idx="913">
                  <c:v>2.0248051279177162</c:v>
                </c:pt>
                <c:pt idx="914">
                  <c:v>2.9901125332151821</c:v>
                </c:pt>
                <c:pt idx="915">
                  <c:v>2.7218940277448951</c:v>
                </c:pt>
                <c:pt idx="916">
                  <c:v>2.720086661595758</c:v>
                </c:pt>
                <c:pt idx="917">
                  <c:v>2.666163144890874</c:v>
                </c:pt>
                <c:pt idx="918">
                  <c:v>3.1640773151123649</c:v>
                </c:pt>
                <c:pt idx="919">
                  <c:v>3.161781713583252</c:v>
                </c:pt>
                <c:pt idx="920">
                  <c:v>3.185263978401395</c:v>
                </c:pt>
                <c:pt idx="921">
                  <c:v>2.942823181808194</c:v>
                </c:pt>
                <c:pt idx="922">
                  <c:v>2.7268649400018319</c:v>
                </c:pt>
                <c:pt idx="923">
                  <c:v>3.4710752434911849</c:v>
                </c:pt>
                <c:pt idx="924">
                  <c:v>3.505136800077111</c:v>
                </c:pt>
                <c:pt idx="925">
                  <c:v>3.528434201473658</c:v>
                </c:pt>
                <c:pt idx="926">
                  <c:v>4.0547379655522784</c:v>
                </c:pt>
                <c:pt idx="927">
                  <c:v>4.0859542273267948</c:v>
                </c:pt>
                <c:pt idx="928">
                  <c:v>4.3665492482006414</c:v>
                </c:pt>
                <c:pt idx="929">
                  <c:v>4.4082932522567546</c:v>
                </c:pt>
                <c:pt idx="930">
                  <c:v>4.6945080407119804</c:v>
                </c:pt>
                <c:pt idx="931">
                  <c:v>4.7526444401362076</c:v>
                </c:pt>
                <c:pt idx="932">
                  <c:v>4.8087824141732369</c:v>
                </c:pt>
                <c:pt idx="933">
                  <c:v>5.0556981932473946</c:v>
                </c:pt>
                <c:pt idx="934">
                  <c:v>4.632146440124302</c:v>
                </c:pt>
                <c:pt idx="935">
                  <c:v>4.4618957374431432</c:v>
                </c:pt>
                <c:pt idx="936">
                  <c:v>4.7861970442200166</c:v>
                </c:pt>
                <c:pt idx="937">
                  <c:v>4.6223298270942914</c:v>
                </c:pt>
                <c:pt idx="938">
                  <c:v>4.9561586189283844</c:v>
                </c:pt>
                <c:pt idx="939">
                  <c:v>4.7906165136789411</c:v>
                </c:pt>
                <c:pt idx="940">
                  <c:v>4.6421333735163159</c:v>
                </c:pt>
                <c:pt idx="941">
                  <c:v>4.7468134596296068</c:v>
                </c:pt>
                <c:pt idx="942">
                  <c:v>5.0944856179602596</c:v>
                </c:pt>
                <c:pt idx="943">
                  <c:v>5.2102925611988269</c:v>
                </c:pt>
                <c:pt idx="944">
                  <c:v>5.3274212277277124</c:v>
                </c:pt>
                <c:pt idx="945">
                  <c:v>5.6866771541920116</c:v>
                </c:pt>
                <c:pt idx="946">
                  <c:v>5.5726411636572948</c:v>
                </c:pt>
                <c:pt idx="947">
                  <c:v>5.4508259289723071</c:v>
                </c:pt>
                <c:pt idx="948">
                  <c:v>5.0509126612554667</c:v>
                </c:pt>
                <c:pt idx="949">
                  <c:v>4.9617400959335214</c:v>
                </c:pt>
                <c:pt idx="950">
                  <c:v>5.5940733724712857</c:v>
                </c:pt>
                <c:pt idx="951">
                  <c:v>6.4833292155463482</c:v>
                </c:pt>
                <c:pt idx="952">
                  <c:v>6.8796291302710699</c:v>
                </c:pt>
                <c:pt idx="953">
                  <c:v>6.7936492382376912</c:v>
                </c:pt>
                <c:pt idx="954">
                  <c:v>6.4726616110193333</c:v>
                </c:pt>
                <c:pt idx="955">
                  <c:v>6.157736278382032</c:v>
                </c:pt>
                <c:pt idx="956">
                  <c:v>5.851496887399037</c:v>
                </c:pt>
                <c:pt idx="957">
                  <c:v>6.2900962443987112</c:v>
                </c:pt>
                <c:pt idx="958">
                  <c:v>6.4786695740934022</c:v>
                </c:pt>
                <c:pt idx="959">
                  <c:v>7.4145383842600552</c:v>
                </c:pt>
                <c:pt idx="960">
                  <c:v>7.6194314841643234</c:v>
                </c:pt>
                <c:pt idx="961">
                  <c:v>7.3420787992222927</c:v>
                </c:pt>
                <c:pt idx="962">
                  <c:v>7.0655763749097957</c:v>
                </c:pt>
                <c:pt idx="963">
                  <c:v>6.7719575154777942</c:v>
                </c:pt>
                <c:pt idx="964">
                  <c:v>6.9982665833870499</c:v>
                </c:pt>
                <c:pt idx="965">
                  <c:v>7.2399808702139126</c:v>
                </c:pt>
                <c:pt idx="966">
                  <c:v>7.4806277164419734</c:v>
                </c:pt>
                <c:pt idx="967">
                  <c:v>7.7205988857398609</c:v>
                </c:pt>
                <c:pt idx="968">
                  <c:v>7.7310216167638544</c:v>
                </c:pt>
                <c:pt idx="969">
                  <c:v>7.747016558436826</c:v>
                </c:pt>
                <c:pt idx="970">
                  <c:v>8.0168198795644798</c:v>
                </c:pt>
                <c:pt idx="971">
                  <c:v>8.0512526033074039</c:v>
                </c:pt>
                <c:pt idx="972">
                  <c:v>8.3284798663691504</c:v>
                </c:pt>
                <c:pt idx="973">
                  <c:v>8.127436942741241</c:v>
                </c:pt>
                <c:pt idx="974">
                  <c:v>7.9300373053757198</c:v>
                </c:pt>
                <c:pt idx="975">
                  <c:v>7.7406128791086806</c:v>
                </c:pt>
                <c:pt idx="976">
                  <c:v>8.0120636298022987</c:v>
                </c:pt>
                <c:pt idx="977">
                  <c:v>8.0872848075334218</c:v>
                </c:pt>
                <c:pt idx="978">
                  <c:v>8.651284406687779</c:v>
                </c:pt>
                <c:pt idx="979">
                  <c:v>8.4881948387970567</c:v>
                </c:pt>
                <c:pt idx="980">
                  <c:v>8.8195938275329979</c:v>
                </c:pt>
                <c:pt idx="981">
                  <c:v>8.672492708945839</c:v>
                </c:pt>
                <c:pt idx="982">
                  <c:v>8.7777731502873166</c:v>
                </c:pt>
                <c:pt idx="983">
                  <c:v>8.8787363288118115</c:v>
                </c:pt>
                <c:pt idx="984">
                  <c:v>9.2407065371862416</c:v>
                </c:pt>
                <c:pt idx="985">
                  <c:v>9.1173212657990632</c:v>
                </c:pt>
                <c:pt idx="986">
                  <c:v>9.2404376604765162</c:v>
                </c:pt>
                <c:pt idx="987">
                  <c:v>9.3814937858421672</c:v>
                </c:pt>
                <c:pt idx="988">
                  <c:v>9.5182661337837828</c:v>
                </c:pt>
                <c:pt idx="989">
                  <c:v>9.6631104187371193</c:v>
                </c:pt>
                <c:pt idx="990">
                  <c:v>9.3242516652611585</c:v>
                </c:pt>
                <c:pt idx="991">
                  <c:v>9.4937052918675988</c:v>
                </c:pt>
                <c:pt idx="992">
                  <c:v>9.4168886081374694</c:v>
                </c:pt>
                <c:pt idx="993">
                  <c:v>9.5907889165717677</c:v>
                </c:pt>
                <c:pt idx="994">
                  <c:v>9.7789998204749509</c:v>
                </c:pt>
                <c:pt idx="995">
                  <c:v>9.7231600462648373</c:v>
                </c:pt>
                <c:pt idx="996">
                  <c:v>9.9167970544281161</c:v>
                </c:pt>
                <c:pt idx="997">
                  <c:v>9.8763545440073131</c:v>
                </c:pt>
                <c:pt idx="998">
                  <c:v>9.8433176562781455</c:v>
                </c:pt>
                <c:pt idx="999">
                  <c:v>9.8175785569725065</c:v>
                </c:pt>
                <c:pt idx="1000">
                  <c:v>9.5583380564645211</c:v>
                </c:pt>
                <c:pt idx="1001">
                  <c:v>9.7860045164614178</c:v>
                </c:pt>
                <c:pt idx="1002">
                  <c:v>9.5403203445354734</c:v>
                </c:pt>
                <c:pt idx="1003">
                  <c:v>9.7816733248058654</c:v>
                </c:pt>
                <c:pt idx="1004">
                  <c:v>9.7901056818230359</c:v>
                </c:pt>
                <c:pt idx="1005">
                  <c:v>9.8048215518038546</c:v>
                </c:pt>
                <c:pt idx="1006">
                  <c:v>9.8298327125054357</c:v>
                </c:pt>
                <c:pt idx="1007">
                  <c:v>9.8598300134335375</c:v>
                </c:pt>
                <c:pt idx="1008">
                  <c:v>9.896458433149661</c:v>
                </c:pt>
                <c:pt idx="1009">
                  <c:v>9.9399277979198075</c:v>
                </c:pt>
                <c:pt idx="1010">
                  <c:v>9.7518083402904665</c:v>
                </c:pt>
                <c:pt idx="1011">
                  <c:v>9.3173378029322578</c:v>
                </c:pt>
                <c:pt idx="1012">
                  <c:v>9.3809899119429758</c:v>
                </c:pt>
                <c:pt idx="1013">
                  <c:v>9.4533161483928438</c:v>
                </c:pt>
                <c:pt idx="1014">
                  <c:v>9.5299331064203727</c:v>
                </c:pt>
                <c:pt idx="1015">
                  <c:v>9.1234702676801476</c:v>
                </c:pt>
                <c:pt idx="1016">
                  <c:v>9.4549548226945603</c:v>
                </c:pt>
                <c:pt idx="1017">
                  <c:v>9.3262400858724845</c:v>
                </c:pt>
                <c:pt idx="1018">
                  <c:v>9.4307492035088956</c:v>
                </c:pt>
                <c:pt idx="1019">
                  <c:v>9.542973643322739</c:v>
                </c:pt>
                <c:pt idx="1020">
                  <c:v>9.6636417247862596</c:v>
                </c:pt>
                <c:pt idx="1021">
                  <c:v>9.5394409896317143</c:v>
                </c:pt>
                <c:pt idx="1022">
                  <c:v>9.6719118291211146</c:v>
                </c:pt>
                <c:pt idx="1023">
                  <c:v>9.3217569523030477</c:v>
                </c:pt>
                <c:pt idx="1024">
                  <c:v>9.4700312493521892</c:v>
                </c:pt>
                <c:pt idx="1025">
                  <c:v>9.1406906993720725</c:v>
                </c:pt>
                <c:pt idx="1026">
                  <c:v>9.3025765924921586</c:v>
                </c:pt>
                <c:pt idx="1027">
                  <c:v>8.9784527885726391</c:v>
                </c:pt>
                <c:pt idx="1028">
                  <c:v>8.8976849927030059</c:v>
                </c:pt>
                <c:pt idx="1029">
                  <c:v>9.0795731339128167</c:v>
                </c:pt>
                <c:pt idx="1030">
                  <c:v>9.2713862856235494</c:v>
                </c:pt>
                <c:pt idx="1031">
                  <c:v>9.4803586302117822</c:v>
                </c:pt>
                <c:pt idx="1032">
                  <c:v>9.1939698657410531</c:v>
                </c:pt>
                <c:pt idx="1033">
                  <c:v>8.9075865169677968</c:v>
                </c:pt>
                <c:pt idx="1034">
                  <c:v>8.8836910913528015</c:v>
                </c:pt>
                <c:pt idx="1035">
                  <c:v>8.8691422800055477</c:v>
                </c:pt>
                <c:pt idx="1036">
                  <c:v>9.0924265472382615</c:v>
                </c:pt>
                <c:pt idx="1037">
                  <c:v>8.8353900555468385</c:v>
                </c:pt>
                <c:pt idx="1038">
                  <c:v>9.0745907031267166</c:v>
                </c:pt>
                <c:pt idx="1039">
                  <c:v>9.3168581728404263</c:v>
                </c:pt>
                <c:pt idx="1040">
                  <c:v>9.3180393328020159</c:v>
                </c:pt>
                <c:pt idx="1041">
                  <c:v>8.8534563354394606</c:v>
                </c:pt>
                <c:pt idx="1042">
                  <c:v>8.6227770508564845</c:v>
                </c:pt>
                <c:pt idx="1043">
                  <c:v>8.6513271366853246</c:v>
                </c:pt>
                <c:pt idx="1044">
                  <c:v>8.4407045844886284</c:v>
                </c:pt>
                <c:pt idx="1045">
                  <c:v>8.4762028679730008</c:v>
                </c:pt>
                <c:pt idx="1046">
                  <c:v>8.516109117647261</c:v>
                </c:pt>
                <c:pt idx="1047">
                  <c:v>8.5586526822100097</c:v>
                </c:pt>
                <c:pt idx="1048">
                  <c:v>8.8576914567304073</c:v>
                </c:pt>
                <c:pt idx="1049">
                  <c:v>8.9202201617002288</c:v>
                </c:pt>
                <c:pt idx="1050">
                  <c:v>8.9821945309001876</c:v>
                </c:pt>
                <c:pt idx="1051">
                  <c:v>8.8128332120099628</c:v>
                </c:pt>
                <c:pt idx="1052">
                  <c:v>8.4015437154893391</c:v>
                </c:pt>
                <c:pt idx="1053">
                  <c:v>8.7284268034635772</c:v>
                </c:pt>
                <c:pt idx="1054">
                  <c:v>8.8636000780415429</c:v>
                </c:pt>
                <c:pt idx="1055">
                  <c:v>8.9422816196554891</c:v>
                </c:pt>
                <c:pt idx="1056">
                  <c:v>9.0455858813032535</c:v>
                </c:pt>
                <c:pt idx="1057">
                  <c:v>9.1539035788507022</c:v>
                </c:pt>
                <c:pt idx="1058">
                  <c:v>8.7794199878304653</c:v>
                </c:pt>
                <c:pt idx="1059">
                  <c:v>8.8946107014320717</c:v>
                </c:pt>
                <c:pt idx="1060">
                  <c:v>8.0418118452401188</c:v>
                </c:pt>
                <c:pt idx="1061">
                  <c:v>8.1831618135177564</c:v>
                </c:pt>
                <c:pt idx="1062">
                  <c:v>8.3101975956488729</c:v>
                </c:pt>
                <c:pt idx="1063">
                  <c:v>8.6929550672389553</c:v>
                </c:pt>
                <c:pt idx="1064">
                  <c:v>9.0819410080990792</c:v>
                </c:pt>
                <c:pt idx="1065">
                  <c:v>9.4692886511702454</c:v>
                </c:pt>
                <c:pt idx="1066">
                  <c:v>9.3855009709064348</c:v>
                </c:pt>
                <c:pt idx="1067">
                  <c:v>9.0567729882798176</c:v>
                </c:pt>
                <c:pt idx="1068">
                  <c:v>8.4808624717687451</c:v>
                </c:pt>
                <c:pt idx="1069">
                  <c:v>8.1630136914985201</c:v>
                </c:pt>
                <c:pt idx="1070">
                  <c:v>8.579821118852351</c:v>
                </c:pt>
                <c:pt idx="1071">
                  <c:v>9.007766248120987</c:v>
                </c:pt>
                <c:pt idx="1072">
                  <c:v>9.4371179140741788</c:v>
                </c:pt>
                <c:pt idx="1073">
                  <c:v>9.3646881221233684</c:v>
                </c:pt>
                <c:pt idx="1074">
                  <c:v>9.0638286715752088</c:v>
                </c:pt>
                <c:pt idx="1075">
                  <c:v>8.3271285464829816</c:v>
                </c:pt>
                <c:pt idx="1076">
                  <c:v>8.7692697963869364</c:v>
                </c:pt>
                <c:pt idx="1077">
                  <c:v>8.7391432353025778</c:v>
                </c:pt>
                <c:pt idx="1078">
                  <c:v>8.9343725868409933</c:v>
                </c:pt>
                <c:pt idx="1079">
                  <c:v>9.3924189104755271</c:v>
                </c:pt>
                <c:pt idx="1080">
                  <c:v>9.3660055327612781</c:v>
                </c:pt>
                <c:pt idx="1081">
                  <c:v>9.1028878150010542</c:v>
                </c:pt>
                <c:pt idx="1082">
                  <c:v>9.0887326683962328</c:v>
                </c:pt>
                <c:pt idx="1083">
                  <c:v>8.8200172194900688</c:v>
                </c:pt>
                <c:pt idx="1084">
                  <c:v>9.0477442634173144</c:v>
                </c:pt>
                <c:pt idx="1085">
                  <c:v>9.2896950717544655</c:v>
                </c:pt>
                <c:pt idx="1086">
                  <c:v>8.7964218171835569</c:v>
                </c:pt>
                <c:pt idx="1087">
                  <c:v>8.7829446772506685</c:v>
                </c:pt>
                <c:pt idx="1088">
                  <c:v>8.2967781470711373</c:v>
                </c:pt>
                <c:pt idx="1089">
                  <c:v>8.5461273338959245</c:v>
                </c:pt>
                <c:pt idx="1090">
                  <c:v>8.7870845619295324</c:v>
                </c:pt>
                <c:pt idx="1091">
                  <c:v>9.0459384539128678</c:v>
                </c:pt>
                <c:pt idx="1092">
                  <c:v>9.5562220732844025</c:v>
                </c:pt>
                <c:pt idx="1093">
                  <c:v>10.057085071631549</c:v>
                </c:pt>
                <c:pt idx="1094">
                  <c:v>9.5810674792927557</c:v>
                </c:pt>
                <c:pt idx="1095">
                  <c:v>9.6173432636284701</c:v>
                </c:pt>
                <c:pt idx="1096">
                  <c:v>9.4071339014949729</c:v>
                </c:pt>
                <c:pt idx="1097">
                  <c:v>9.4234363575985185</c:v>
                </c:pt>
                <c:pt idx="1098">
                  <c:v>9.4487509952224684</c:v>
                </c:pt>
                <c:pt idx="1099">
                  <c:v>9.306020761871423</c:v>
                </c:pt>
                <c:pt idx="1100">
                  <c:v>9.5202068965847388</c:v>
                </c:pt>
                <c:pt idx="1101">
                  <c:v>10.099307062151381</c:v>
                </c:pt>
                <c:pt idx="1102">
                  <c:v>10.62814525885921</c:v>
                </c:pt>
                <c:pt idx="1103">
                  <c:v>10.43811158876022</c:v>
                </c:pt>
                <c:pt idx="1104">
                  <c:v>10.472973147558429</c:v>
                </c:pt>
                <c:pt idx="1105">
                  <c:v>10.27046543021058</c:v>
                </c:pt>
                <c:pt idx="1106">
                  <c:v>10.07082327745519</c:v>
                </c:pt>
                <c:pt idx="1107">
                  <c:v>10.6165770748915</c:v>
                </c:pt>
                <c:pt idx="1108">
                  <c:v>10.919076822821269</c:v>
                </c:pt>
                <c:pt idx="1109">
                  <c:v>11.467062987518201</c:v>
                </c:pt>
                <c:pt idx="1110">
                  <c:v>11.514456253102081</c:v>
                </c:pt>
                <c:pt idx="1111">
                  <c:v>11.569693670987499</c:v>
                </c:pt>
                <c:pt idx="1112">
                  <c:v>11.13532347853018</c:v>
                </c:pt>
                <c:pt idx="1113">
                  <c:v>11.19109663389065</c:v>
                </c:pt>
                <c:pt idx="1114">
                  <c:v>11.74749882583319</c:v>
                </c:pt>
                <c:pt idx="1115">
                  <c:v>12.06271125838504</c:v>
                </c:pt>
                <c:pt idx="1116">
                  <c:v>12.369781254060999</c:v>
                </c:pt>
                <c:pt idx="1117">
                  <c:v>12.7338471494906</c:v>
                </c:pt>
                <c:pt idx="1118">
                  <c:v>12.303488903462689</c:v>
                </c:pt>
                <c:pt idx="1119">
                  <c:v>12.3659708247047</c:v>
                </c:pt>
                <c:pt idx="1120">
                  <c:v>11.69573498102562</c:v>
                </c:pt>
                <c:pt idx="1121">
                  <c:v>12.019618618084539</c:v>
                </c:pt>
                <c:pt idx="1122">
                  <c:v>12.081798077877661</c:v>
                </c:pt>
                <c:pt idx="1123">
                  <c:v>12.63938247718235</c:v>
                </c:pt>
                <c:pt idx="1124">
                  <c:v>12.704587178574601</c:v>
                </c:pt>
                <c:pt idx="1125">
                  <c:v>12.27658182533872</c:v>
                </c:pt>
                <c:pt idx="1126">
                  <c:v>12.121606640660669</c:v>
                </c:pt>
                <c:pt idx="1127">
                  <c:v>12.180062673285621</c:v>
                </c:pt>
                <c:pt idx="1128">
                  <c:v>11.99598508171167</c:v>
                </c:pt>
                <c:pt idx="1129">
                  <c:v>12.31803655041884</c:v>
                </c:pt>
                <c:pt idx="1130">
                  <c:v>12.698900503419249</c:v>
                </c:pt>
                <c:pt idx="1131">
                  <c:v>12.708821534409511</c:v>
                </c:pt>
                <c:pt idx="1132">
                  <c:v>12.581391480357979</c:v>
                </c:pt>
                <c:pt idx="1133">
                  <c:v>12.64497877552591</c:v>
                </c:pt>
                <c:pt idx="1134">
                  <c:v>12.231263187310789</c:v>
                </c:pt>
                <c:pt idx="1135">
                  <c:v>12.548078667553879</c:v>
                </c:pt>
                <c:pt idx="1136">
                  <c:v>12.866885432522571</c:v>
                </c:pt>
                <c:pt idx="1137">
                  <c:v>12.93200256577035</c:v>
                </c:pt>
                <c:pt idx="1138">
                  <c:v>12.508613667568341</c:v>
                </c:pt>
                <c:pt idx="1139">
                  <c:v>12.338850432745691</c:v>
                </c:pt>
                <c:pt idx="1140">
                  <c:v>12.40244801593238</c:v>
                </c:pt>
                <c:pt idx="1141">
                  <c:v>12.210619857772659</c:v>
                </c:pt>
                <c:pt idx="1142">
                  <c:v>12.031344303385911</c:v>
                </c:pt>
                <c:pt idx="1143">
                  <c:v>12.103808821049769</c:v>
                </c:pt>
                <c:pt idx="1144">
                  <c:v>10.94097861692623</c:v>
                </c:pt>
                <c:pt idx="1145">
                  <c:v>10.503088862786649</c:v>
                </c:pt>
                <c:pt idx="1146">
                  <c:v>10.075114358050479</c:v>
                </c:pt>
                <c:pt idx="1147">
                  <c:v>10.61258785013257</c:v>
                </c:pt>
                <c:pt idx="1148">
                  <c:v>10.42414849695672</c:v>
                </c:pt>
                <c:pt idx="1149">
                  <c:v>10.466503921292629</c:v>
                </c:pt>
                <c:pt idx="1150">
                  <c:v>10.833395717355421</c:v>
                </c:pt>
                <c:pt idx="1151">
                  <c:v>10.14738823087913</c:v>
                </c:pt>
                <c:pt idx="1152">
                  <c:v>10.188531470959759</c:v>
                </c:pt>
                <c:pt idx="1153">
                  <c:v>10.711951037233041</c:v>
                </c:pt>
                <c:pt idx="1154">
                  <c:v>10.52330810318691</c:v>
                </c:pt>
                <c:pt idx="1155">
                  <c:v>10.31907657454707</c:v>
                </c:pt>
                <c:pt idx="1156">
                  <c:v>10.103894955126441</c:v>
                </c:pt>
                <c:pt idx="1157">
                  <c:v>10.145171817486951</c:v>
                </c:pt>
                <c:pt idx="1158">
                  <c:v>9.9220282365806725</c:v>
                </c:pt>
                <c:pt idx="1159">
                  <c:v>9.9519637134299046</c:v>
                </c:pt>
                <c:pt idx="1160">
                  <c:v>9.9708973912962051</c:v>
                </c:pt>
                <c:pt idx="1161">
                  <c:v>9.7454889114427772</c:v>
                </c:pt>
                <c:pt idx="1162">
                  <c:v>9.8308448412408893</c:v>
                </c:pt>
                <c:pt idx="1163">
                  <c:v>9.8447363994916941</c:v>
                </c:pt>
                <c:pt idx="1164">
                  <c:v>9.8578933304366672</c:v>
                </c:pt>
                <c:pt idx="1165">
                  <c:v>9.8663499223470126</c:v>
                </c:pt>
                <c:pt idx="1166">
                  <c:v>9.865248002632768</c:v>
                </c:pt>
                <c:pt idx="1167">
                  <c:v>9.6255989329182228</c:v>
                </c:pt>
                <c:pt idx="1168">
                  <c:v>9.1388713634582643</c:v>
                </c:pt>
                <c:pt idx="1169">
                  <c:v>9.1373278008587988</c:v>
                </c:pt>
                <c:pt idx="1170">
                  <c:v>9.6237978546204204</c:v>
                </c:pt>
                <c:pt idx="1171">
                  <c:v>9.8711312784998597</c:v>
                </c:pt>
                <c:pt idx="1172">
                  <c:v>10.106694332266329</c:v>
                </c:pt>
                <c:pt idx="1173">
                  <c:v>9.8492973051261856</c:v>
                </c:pt>
                <c:pt idx="1174">
                  <c:v>9.5864361596065351</c:v>
                </c:pt>
                <c:pt idx="1175">
                  <c:v>9.3641422525034557</c:v>
                </c:pt>
                <c:pt idx="1176">
                  <c:v>9.5817479161561891</c:v>
                </c:pt>
                <c:pt idx="1177">
                  <c:v>9.812606346541088</c:v>
                </c:pt>
                <c:pt idx="1178">
                  <c:v>9.510111846978873</c:v>
                </c:pt>
                <c:pt idx="1179">
                  <c:v>8.7458390191300737</c:v>
                </c:pt>
                <c:pt idx="1180">
                  <c:v>8.699448861211053</c:v>
                </c:pt>
                <c:pt idx="1181">
                  <c:v>8.652778749094054</c:v>
                </c:pt>
                <c:pt idx="1182">
                  <c:v>8.8454488052266811</c:v>
                </c:pt>
                <c:pt idx="1183">
                  <c:v>9.036246877946482</c:v>
                </c:pt>
                <c:pt idx="1184">
                  <c:v>8.473277170609137</c:v>
                </c:pt>
                <c:pt idx="1185">
                  <c:v>8.1650332848141147</c:v>
                </c:pt>
                <c:pt idx="1186">
                  <c:v>7.8507419769242688</c:v>
                </c:pt>
                <c:pt idx="1187">
                  <c:v>8.3133571314104131</c:v>
                </c:pt>
                <c:pt idx="1188">
                  <c:v>8.2414876358862728</c:v>
                </c:pt>
                <c:pt idx="1189">
                  <c:v>7.9216228061795277</c:v>
                </c:pt>
                <c:pt idx="1190">
                  <c:v>8.0737856507530807</c:v>
                </c:pt>
                <c:pt idx="1191">
                  <c:v>7.4851806311481823</c:v>
                </c:pt>
                <c:pt idx="1192">
                  <c:v>7.8827816981152239</c:v>
                </c:pt>
                <c:pt idx="1193">
                  <c:v>7.7774713919432941</c:v>
                </c:pt>
                <c:pt idx="1194">
                  <c:v>7.6627707991090261</c:v>
                </c:pt>
                <c:pt idx="1195">
                  <c:v>7.7868409079300989</c:v>
                </c:pt>
                <c:pt idx="1196">
                  <c:v>7.1795669082960387</c:v>
                </c:pt>
                <c:pt idx="1197">
                  <c:v>7.549751885081406</c:v>
                </c:pt>
                <c:pt idx="1198">
                  <c:v>7.1758535328540214</c:v>
                </c:pt>
                <c:pt idx="1199">
                  <c:v>7.043165350623056</c:v>
                </c:pt>
                <c:pt idx="1200">
                  <c:v>7.3924361149960731</c:v>
                </c:pt>
                <c:pt idx="1201">
                  <c:v>6.757398750331248</c:v>
                </c:pt>
                <c:pt idx="1202">
                  <c:v>6.3685002911275026</c:v>
                </c:pt>
                <c:pt idx="1203">
                  <c:v>5.9986052282295077</c:v>
                </c:pt>
                <c:pt idx="1204">
                  <c:v>6.5745002286260501</c:v>
                </c:pt>
                <c:pt idx="1205">
                  <c:v>6.6508481091438227</c:v>
                </c:pt>
                <c:pt idx="1206">
                  <c:v>6.4826079087657149</c:v>
                </c:pt>
                <c:pt idx="1207">
                  <c:v>6.2956987064852683</c:v>
                </c:pt>
                <c:pt idx="1208">
                  <c:v>6.1169229870993007</c:v>
                </c:pt>
                <c:pt idx="1209">
                  <c:v>6.161142662120966</c:v>
                </c:pt>
                <c:pt idx="1210">
                  <c:v>6.2088977998912043</c:v>
                </c:pt>
                <c:pt idx="1211">
                  <c:v>6.2442084481415776</c:v>
                </c:pt>
                <c:pt idx="1212">
                  <c:v>6.2891377364162508</c:v>
                </c:pt>
                <c:pt idx="1213">
                  <c:v>6.3214869122946311</c:v>
                </c:pt>
                <c:pt idx="1214">
                  <c:v>6.1321428704400631</c:v>
                </c:pt>
                <c:pt idx="1215">
                  <c:v>6.1409876698264867</c:v>
                </c:pt>
                <c:pt idx="1216">
                  <c:v>5.9019674564669486</c:v>
                </c:pt>
                <c:pt idx="1217">
                  <c:v>5.6604596734929231</c:v>
                </c:pt>
                <c:pt idx="1218">
                  <c:v>5.9042942057476751</c:v>
                </c:pt>
                <c:pt idx="1219">
                  <c:v>5.6512150838590998</c:v>
                </c:pt>
                <c:pt idx="1220">
                  <c:v>5.6493864706264816</c:v>
                </c:pt>
                <c:pt idx="1221">
                  <c:v>4.8934582830606246</c:v>
                </c:pt>
                <c:pt idx="1222">
                  <c:v>5.1069969568234086</c:v>
                </c:pt>
                <c:pt idx="1223">
                  <c:v>5.0823760826104376</c:v>
                </c:pt>
                <c:pt idx="1224">
                  <c:v>5.0332016158053108</c:v>
                </c:pt>
                <c:pt idx="1225">
                  <c:v>4.996398764087715</c:v>
                </c:pt>
                <c:pt idx="1226">
                  <c:v>4.4600515936027989</c:v>
                </c:pt>
                <c:pt idx="1227">
                  <c:v>4.415170320607217</c:v>
                </c:pt>
                <c:pt idx="1228">
                  <c:v>4.3565859306260677</c:v>
                </c:pt>
                <c:pt idx="1229">
                  <c:v>4.5269063179031264</c:v>
                </c:pt>
                <c:pt idx="1230">
                  <c:v>4.4436239753053428</c:v>
                </c:pt>
                <c:pt idx="1231">
                  <c:v>4.361897149307751</c:v>
                </c:pt>
                <c:pt idx="1232">
                  <c:v>4.2644165688471816</c:v>
                </c:pt>
                <c:pt idx="1233">
                  <c:v>3.681337645972746</c:v>
                </c:pt>
                <c:pt idx="1234">
                  <c:v>3.8162910367894649</c:v>
                </c:pt>
                <c:pt idx="1235">
                  <c:v>3.6992672197351908</c:v>
                </c:pt>
                <c:pt idx="1236">
                  <c:v>3.8246171542047449</c:v>
                </c:pt>
                <c:pt idx="1237">
                  <c:v>3.9436731126719451</c:v>
                </c:pt>
                <c:pt idx="1238">
                  <c:v>4.0572518012861281</c:v>
                </c:pt>
                <c:pt idx="1239">
                  <c:v>3.9213294547836028</c:v>
                </c:pt>
                <c:pt idx="1240">
                  <c:v>3.781022448237167</c:v>
                </c:pt>
                <c:pt idx="1241">
                  <c:v>3.8719131459337182</c:v>
                </c:pt>
                <c:pt idx="1242">
                  <c:v>3.7052646047773692</c:v>
                </c:pt>
                <c:pt idx="1243">
                  <c:v>3.7839237347813248</c:v>
                </c:pt>
                <c:pt idx="1244">
                  <c:v>3.8539602403584041</c:v>
                </c:pt>
                <c:pt idx="1245">
                  <c:v>3.6782322699862529</c:v>
                </c:pt>
                <c:pt idx="1246">
                  <c:v>3.974971429266958</c:v>
                </c:pt>
                <c:pt idx="1247">
                  <c:v>3.785854960947447</c:v>
                </c:pt>
                <c:pt idx="1248">
                  <c:v>3.3390616363995629</c:v>
                </c:pt>
                <c:pt idx="1249">
                  <c:v>3.374971040689545</c:v>
                </c:pt>
                <c:pt idx="1250">
                  <c:v>3.6437584441156332</c:v>
                </c:pt>
                <c:pt idx="1251">
                  <c:v>3.6654737217055948</c:v>
                </c:pt>
                <c:pt idx="1252">
                  <c:v>3.6816222993870009</c:v>
                </c:pt>
                <c:pt idx="1253">
                  <c:v>3.6889755416900272</c:v>
                </c:pt>
                <c:pt idx="1254">
                  <c:v>3.6892471495229269</c:v>
                </c:pt>
                <c:pt idx="1255">
                  <c:v>3.6825700548429841</c:v>
                </c:pt>
                <c:pt idx="1256">
                  <c:v>3.6687988016808082</c:v>
                </c:pt>
                <c:pt idx="1257">
                  <c:v>3.6488180623527882</c:v>
                </c:pt>
                <c:pt idx="1258">
                  <c:v>3.6216020888763012</c:v>
                </c:pt>
                <c:pt idx="1259">
                  <c:v>3.5871057494142629</c:v>
                </c:pt>
                <c:pt idx="1260">
                  <c:v>3.5461273538101068</c:v>
                </c:pt>
                <c:pt idx="1261">
                  <c:v>3.498561102631129</c:v>
                </c:pt>
                <c:pt idx="1262">
                  <c:v>3.6928142594808411</c:v>
                </c:pt>
                <c:pt idx="1263">
                  <c:v>3.6315494319671018</c:v>
                </c:pt>
                <c:pt idx="1264">
                  <c:v>3.563938029399623</c:v>
                </c:pt>
                <c:pt idx="1265">
                  <c:v>3.4878573132583308</c:v>
                </c:pt>
                <c:pt idx="1266">
                  <c:v>3.634287066107277</c:v>
                </c:pt>
                <c:pt idx="1267">
                  <c:v>3.5459676335164829</c:v>
                </c:pt>
                <c:pt idx="1268">
                  <c:v>3.69954818209618</c:v>
                </c:pt>
                <c:pt idx="1269">
                  <c:v>4.0754732851174396</c:v>
                </c:pt>
                <c:pt idx="1270">
                  <c:v>3.7273218342117929</c:v>
                </c:pt>
                <c:pt idx="1271">
                  <c:v>3.6101754050056201</c:v>
                </c:pt>
                <c:pt idx="1272">
                  <c:v>3.4853971568668669</c:v>
                </c:pt>
                <c:pt idx="1273">
                  <c:v>3.591616405888288</c:v>
                </c:pt>
                <c:pt idx="1274">
                  <c:v>3.4575603617118418</c:v>
                </c:pt>
                <c:pt idx="1275">
                  <c:v>3.5654306453622269</c:v>
                </c:pt>
                <c:pt idx="1276">
                  <c:v>3.903733764612269</c:v>
                </c:pt>
                <c:pt idx="1277">
                  <c:v>3.9695712955130351</c:v>
                </c:pt>
                <c:pt idx="1278">
                  <c:v>4.2974925575820322</c:v>
                </c:pt>
                <c:pt idx="1279">
                  <c:v>4.3732240113634333</c:v>
                </c:pt>
                <c:pt idx="1280">
                  <c:v>4.1928082559245334</c:v>
                </c:pt>
                <c:pt idx="1281">
                  <c:v>4.0059845816546158</c:v>
                </c:pt>
                <c:pt idx="1282">
                  <c:v>3.8142791132328711</c:v>
                </c:pt>
                <c:pt idx="1283">
                  <c:v>4.5875372066241198</c:v>
                </c:pt>
                <c:pt idx="1284">
                  <c:v>4.6337298314651889</c:v>
                </c:pt>
                <c:pt idx="1285">
                  <c:v>4.662697443943415</c:v>
                </c:pt>
                <c:pt idx="1286">
                  <c:v>4.4428080235335301</c:v>
                </c:pt>
                <c:pt idx="1287">
                  <c:v>4.2239485382585826</c:v>
                </c:pt>
                <c:pt idx="1288">
                  <c:v>3.9891084798036052</c:v>
                </c:pt>
                <c:pt idx="1289">
                  <c:v>4.0023502014469727</c:v>
                </c:pt>
                <c:pt idx="1290">
                  <c:v>4.0045912401792378</c:v>
                </c:pt>
                <c:pt idx="1291">
                  <c:v>4.0152401233260804</c:v>
                </c:pt>
                <c:pt idx="1292">
                  <c:v>3.997942505045486</c:v>
                </c:pt>
                <c:pt idx="1293">
                  <c:v>4.227572169955522</c:v>
                </c:pt>
                <c:pt idx="1294">
                  <c:v>4.1691525275952159</c:v>
                </c:pt>
                <c:pt idx="1295">
                  <c:v>3.8936396470486021</c:v>
                </c:pt>
                <c:pt idx="1296">
                  <c:v>4.3597374265275306</c:v>
                </c:pt>
                <c:pt idx="1297">
                  <c:v>4.0680717220048308</c:v>
                </c:pt>
                <c:pt idx="1298">
                  <c:v>4.0143877645462709</c:v>
                </c:pt>
                <c:pt idx="1299">
                  <c:v>3.9718351928848681</c:v>
                </c:pt>
                <c:pt idx="1300">
                  <c:v>4.15993131456095</c:v>
                </c:pt>
                <c:pt idx="1301">
                  <c:v>4.0961793674669593</c:v>
                </c:pt>
                <c:pt idx="1302">
                  <c:v>4.5099074534343941</c:v>
                </c:pt>
                <c:pt idx="1303">
                  <c:v>4.4347326894591816</c:v>
                </c:pt>
                <c:pt idx="1304">
                  <c:v>4.1178708628635121</c:v>
                </c:pt>
                <c:pt idx="1305">
                  <c:v>4.022878681140142</c:v>
                </c:pt>
                <c:pt idx="1306">
                  <c:v>4.1777656482937431</c:v>
                </c:pt>
                <c:pt idx="1307">
                  <c:v>4.0809472881226716</c:v>
                </c:pt>
                <c:pt idx="1308">
                  <c:v>4.2197138553126896</c:v>
                </c:pt>
                <c:pt idx="1309">
                  <c:v>4.3420359294527202</c:v>
                </c:pt>
                <c:pt idx="1310">
                  <c:v>4.4736481737928946</c:v>
                </c:pt>
                <c:pt idx="1311">
                  <c:v>4.0955282922578817</c:v>
                </c:pt>
                <c:pt idx="1312">
                  <c:v>4.2214374420768337</c:v>
                </c:pt>
                <c:pt idx="1313">
                  <c:v>3.8428509254023742</c:v>
                </c:pt>
                <c:pt idx="1314">
                  <c:v>3.4178986192665231</c:v>
                </c:pt>
                <c:pt idx="1315">
                  <c:v>3.2939688622096099</c:v>
                </c:pt>
                <c:pt idx="1316">
                  <c:v>3.1468298380194568</c:v>
                </c:pt>
                <c:pt idx="1317">
                  <c:v>3.4904101461602148</c:v>
                </c:pt>
                <c:pt idx="1318">
                  <c:v>3.5651916904691352</c:v>
                </c:pt>
                <c:pt idx="1319">
                  <c:v>3.911075664596765</c:v>
                </c:pt>
                <c:pt idx="1320">
                  <c:v>4.2315630461130098</c:v>
                </c:pt>
                <c:pt idx="1321">
                  <c:v>4.3076794542747052</c:v>
                </c:pt>
                <c:pt idx="1322">
                  <c:v>4.1376133414494234</c:v>
                </c:pt>
                <c:pt idx="1323">
                  <c:v>3.7165389996662839</c:v>
                </c:pt>
                <c:pt idx="1324">
                  <c:v>3.2339185349685811</c:v>
                </c:pt>
                <c:pt idx="1325">
                  <c:v>3.5266798462999698</c:v>
                </c:pt>
                <c:pt idx="1326">
                  <c:v>3.3448396410758652</c:v>
                </c:pt>
                <c:pt idx="1327">
                  <c:v>3.6456473174960422</c:v>
                </c:pt>
                <c:pt idx="1328">
                  <c:v>3.4399136205485088</c:v>
                </c:pt>
                <c:pt idx="1329">
                  <c:v>3.4751851121220061</c:v>
                </c:pt>
                <c:pt idx="1330">
                  <c:v>3.5158725858587161</c:v>
                </c:pt>
                <c:pt idx="1331">
                  <c:v>3.5581979774046029</c:v>
                </c:pt>
                <c:pt idx="1332">
                  <c:v>3.8213006289496718</c:v>
                </c:pt>
                <c:pt idx="1333">
                  <c:v>3.6115459391298259</c:v>
                </c:pt>
                <c:pt idx="1334">
                  <c:v>3.6190970881091289</c:v>
                </c:pt>
                <c:pt idx="1335">
                  <c:v>3.5841733670447131</c:v>
                </c:pt>
                <c:pt idx="1336">
                  <c:v>3.5890893251083749</c:v>
                </c:pt>
                <c:pt idx="1337">
                  <c:v>3.655164763613755</c:v>
                </c:pt>
                <c:pt idx="1338">
                  <c:v>3.3578396275084401</c:v>
                </c:pt>
                <c:pt idx="1339">
                  <c:v>3.112214727330155</c:v>
                </c:pt>
                <c:pt idx="1340">
                  <c:v>3.0999117191612129</c:v>
                </c:pt>
                <c:pt idx="1341">
                  <c:v>3.0982351267141719</c:v>
                </c:pt>
                <c:pt idx="1342">
                  <c:v>3.5833059451629201</c:v>
                </c:pt>
                <c:pt idx="1343">
                  <c:v>3.581099339370013</c:v>
                </c:pt>
                <c:pt idx="1344">
                  <c:v>3.8103461965409049</c:v>
                </c:pt>
                <c:pt idx="1345">
                  <c:v>3.296917522442584</c:v>
                </c:pt>
                <c:pt idx="1346">
                  <c:v>2.7864575687831059</c:v>
                </c:pt>
                <c:pt idx="1347">
                  <c:v>2.7578634071553552</c:v>
                </c:pt>
                <c:pt idx="1348">
                  <c:v>2.9693125338715158</c:v>
                </c:pt>
                <c:pt idx="1349">
                  <c:v>3.1870527966682118</c:v>
                </c:pt>
                <c:pt idx="1350">
                  <c:v>3.401164401130075</c:v>
                </c:pt>
                <c:pt idx="1351">
                  <c:v>3.122456135724974</c:v>
                </c:pt>
                <c:pt idx="1352">
                  <c:v>2.8461383297511129</c:v>
                </c:pt>
                <c:pt idx="1353">
                  <c:v>3.0469344624400492</c:v>
                </c:pt>
                <c:pt idx="1354">
                  <c:v>2.7735629095550109</c:v>
                </c:pt>
                <c:pt idx="1355">
                  <c:v>2.967930704976339</c:v>
                </c:pt>
                <c:pt idx="1356">
                  <c:v>3.8943366440795439</c:v>
                </c:pt>
                <c:pt idx="1357">
                  <c:v>4.3310132604412104</c:v>
                </c:pt>
                <c:pt idx="1358">
                  <c:v>4.0444554371964614</c:v>
                </c:pt>
                <c:pt idx="1359">
                  <c:v>3.2441559263227191</c:v>
                </c:pt>
                <c:pt idx="1360">
                  <c:v>3.1331462309677529</c:v>
                </c:pt>
                <c:pt idx="1361">
                  <c:v>2.8218757481124608</c:v>
                </c:pt>
                <c:pt idx="1362">
                  <c:v>3.2791424630860599</c:v>
                </c:pt>
                <c:pt idx="1363">
                  <c:v>3.9535535359439962</c:v>
                </c:pt>
                <c:pt idx="1364">
                  <c:v>3.409970149846004</c:v>
                </c:pt>
                <c:pt idx="1365">
                  <c:v>3.854002797196955</c:v>
                </c:pt>
                <c:pt idx="1366">
                  <c:v>3.5492247546049209</c:v>
                </c:pt>
                <c:pt idx="1367">
                  <c:v>3.485015173521361</c:v>
                </c:pt>
                <c:pt idx="1368">
                  <c:v>3.4245908967052969</c:v>
                </c:pt>
                <c:pt idx="1369">
                  <c:v>3.3016857482202231</c:v>
                </c:pt>
                <c:pt idx="1370">
                  <c:v>3.4664543537432451</c:v>
                </c:pt>
                <c:pt idx="1371">
                  <c:v>3.4091567132788039</c:v>
                </c:pt>
                <c:pt idx="1372">
                  <c:v>3.35059600104421</c:v>
                </c:pt>
                <c:pt idx="1373">
                  <c:v>3.278940265757484</c:v>
                </c:pt>
                <c:pt idx="1374">
                  <c:v>2.9687565156361591</c:v>
                </c:pt>
                <c:pt idx="1375">
                  <c:v>2.898451731721821</c:v>
                </c:pt>
                <c:pt idx="1376">
                  <c:v>3.328223481261944</c:v>
                </c:pt>
                <c:pt idx="1377">
                  <c:v>3.503120746495568</c:v>
                </c:pt>
                <c:pt idx="1378">
                  <c:v>3.6835718768577692</c:v>
                </c:pt>
                <c:pt idx="1379">
                  <c:v>3.608211484958133</c:v>
                </c:pt>
                <c:pt idx="1380">
                  <c:v>4.0147223968876062</c:v>
                </c:pt>
                <c:pt idx="1381">
                  <c:v>3.9446869794354029</c:v>
                </c:pt>
                <c:pt idx="1382">
                  <c:v>4.0701500374789532</c:v>
                </c:pt>
                <c:pt idx="1383">
                  <c:v>4.0073451178418509</c:v>
                </c:pt>
                <c:pt idx="1384">
                  <c:v>3.4407584553488282</c:v>
                </c:pt>
                <c:pt idx="1385">
                  <c:v>3.3644076990785829</c:v>
                </c:pt>
                <c:pt idx="1386">
                  <c:v>4.0512214449146882</c:v>
                </c:pt>
                <c:pt idx="1387">
                  <c:v>3.992115980681632</c:v>
                </c:pt>
                <c:pt idx="1388">
                  <c:v>4.16400538761593</c:v>
                </c:pt>
                <c:pt idx="1389">
                  <c:v>4.1005952819902234</c:v>
                </c:pt>
                <c:pt idx="1390">
                  <c:v>4.0345508628955997</c:v>
                </c:pt>
                <c:pt idx="1391">
                  <c:v>3.977742085399655</c:v>
                </c:pt>
                <c:pt idx="1392">
                  <c:v>3.4185754410416682</c:v>
                </c:pt>
                <c:pt idx="1393">
                  <c:v>3.598677427872587</c:v>
                </c:pt>
                <c:pt idx="1394">
                  <c:v>3.5263539506656798</c:v>
                </c:pt>
                <c:pt idx="1395">
                  <c:v>3.4679631727969422</c:v>
                </c:pt>
                <c:pt idx="1396">
                  <c:v>3.6600825380748181</c:v>
                </c:pt>
                <c:pt idx="1397">
                  <c:v>4.0171072099898026</c:v>
                </c:pt>
                <c:pt idx="1398">
                  <c:v>3.9635475212369902</c:v>
                </c:pt>
                <c:pt idx="1399">
                  <c:v>4.4029942153476904</c:v>
                </c:pt>
                <c:pt idx="1400">
                  <c:v>4.8342242334595653</c:v>
                </c:pt>
                <c:pt idx="1401">
                  <c:v>4.7759797554647321</c:v>
                </c:pt>
                <c:pt idx="1402">
                  <c:v>5.2313361918027397</c:v>
                </c:pt>
                <c:pt idx="1403">
                  <c:v>5.1949911562113869</c:v>
                </c:pt>
                <c:pt idx="1404">
                  <c:v>4.901340637095899</c:v>
                </c:pt>
                <c:pt idx="1405">
                  <c:v>4.8682266441398951</c:v>
                </c:pt>
                <c:pt idx="1406">
                  <c:v>4.5813295389300777</c:v>
                </c:pt>
                <c:pt idx="1407">
                  <c:v>5.0389318098308422</c:v>
                </c:pt>
                <c:pt idx="1408">
                  <c:v>5.0079184186475914</c:v>
                </c:pt>
                <c:pt idx="1409">
                  <c:v>4.9663535425144119</c:v>
                </c:pt>
                <c:pt idx="1410">
                  <c:v>5.4288957222510126</c:v>
                </c:pt>
                <c:pt idx="1411">
                  <c:v>5.3358981849469842</c:v>
                </c:pt>
                <c:pt idx="1412">
                  <c:v>5.3631430477963704</c:v>
                </c:pt>
                <c:pt idx="1413">
                  <c:v>5.5233285999824488</c:v>
                </c:pt>
                <c:pt idx="1414">
                  <c:v>5.5079224433841034</c:v>
                </c:pt>
                <c:pt idx="1415">
                  <c:v>5.7442256355681138</c:v>
                </c:pt>
                <c:pt idx="1416">
                  <c:v>6.2144006510330314</c:v>
                </c:pt>
                <c:pt idx="1417">
                  <c:v>6.6974305987731952</c:v>
                </c:pt>
                <c:pt idx="1418">
                  <c:v>6.6834043087091572</c:v>
                </c:pt>
                <c:pt idx="1419">
                  <c:v>6.9309691614679991</c:v>
                </c:pt>
                <c:pt idx="1420">
                  <c:v>6.9282019369572652</c:v>
                </c:pt>
                <c:pt idx="1421">
                  <c:v>6.6964016864359053</c:v>
                </c:pt>
                <c:pt idx="1422">
                  <c:v>6.703857533078633</c:v>
                </c:pt>
                <c:pt idx="1423">
                  <c:v>6.2244219610467724</c:v>
                </c:pt>
                <c:pt idx="1424">
                  <c:v>6.4702565070219009</c:v>
                </c:pt>
                <c:pt idx="1425">
                  <c:v>6.4993584232605306</c:v>
                </c:pt>
                <c:pt idx="1426">
                  <c:v>6.5179702951569709</c:v>
                </c:pt>
                <c:pt idx="1427">
                  <c:v>7.0200909309553774</c:v>
                </c:pt>
                <c:pt idx="1428">
                  <c:v>7.0575173417783503</c:v>
                </c:pt>
                <c:pt idx="1429">
                  <c:v>7.2728658844992538</c:v>
                </c:pt>
                <c:pt idx="1430">
                  <c:v>7.3190360361913349</c:v>
                </c:pt>
                <c:pt idx="1431">
                  <c:v>7.1095391021255807</c:v>
                </c:pt>
                <c:pt idx="1432">
                  <c:v>6.9021371530923261</c:v>
                </c:pt>
                <c:pt idx="1433">
                  <c:v>6.9562558928853377</c:v>
                </c:pt>
                <c:pt idx="1434">
                  <c:v>7.7484538845719442</c:v>
                </c:pt>
                <c:pt idx="1435">
                  <c:v>7.8060731524397804</c:v>
                </c:pt>
                <c:pt idx="1436">
                  <c:v>7.872603689878531</c:v>
                </c:pt>
                <c:pt idx="1437">
                  <c:v>7.7005556021578911</c:v>
                </c:pt>
                <c:pt idx="1438">
                  <c:v>7.5359115516312727</c:v>
                </c:pt>
                <c:pt idx="1439">
                  <c:v>7.3700712449313528</c:v>
                </c:pt>
                <c:pt idx="1440">
                  <c:v>7.688600321252494</c:v>
                </c:pt>
                <c:pt idx="1441">
                  <c:v>8.209709336795612</c:v>
                </c:pt>
                <c:pt idx="1442">
                  <c:v>8.3518026196238395</c:v>
                </c:pt>
                <c:pt idx="1443">
                  <c:v>8.1655720369256528</c:v>
                </c:pt>
                <c:pt idx="1444">
                  <c:v>7.7717729018687862</c:v>
                </c:pt>
                <c:pt idx="1445">
                  <c:v>7.3891923500455903</c:v>
                </c:pt>
                <c:pt idx="1446">
                  <c:v>7.4964922487269519</c:v>
                </c:pt>
                <c:pt idx="1447">
                  <c:v>7.6148116798364356</c:v>
                </c:pt>
                <c:pt idx="1448">
                  <c:v>7.7470593287232248</c:v>
                </c:pt>
                <c:pt idx="1449">
                  <c:v>8.1315206613178361</c:v>
                </c:pt>
                <c:pt idx="1450">
                  <c:v>8.2522793657810212</c:v>
                </c:pt>
                <c:pt idx="1451">
                  <c:v>8.1518852550606482</c:v>
                </c:pt>
                <c:pt idx="1452">
                  <c:v>8.2569884682673376</c:v>
                </c:pt>
                <c:pt idx="1453">
                  <c:v>8.8911419269001613</c:v>
                </c:pt>
                <c:pt idx="1454">
                  <c:v>9.2922441121586985</c:v>
                </c:pt>
                <c:pt idx="1455">
                  <c:v>8.9663012481290707</c:v>
                </c:pt>
                <c:pt idx="1456">
                  <c:v>9.1321220039515936</c:v>
                </c:pt>
                <c:pt idx="1457">
                  <c:v>9.048642802931937</c:v>
                </c:pt>
                <c:pt idx="1458">
                  <c:v>9.2276415433581462</c:v>
                </c:pt>
                <c:pt idx="1459">
                  <c:v>9.173070153733164</c:v>
                </c:pt>
                <c:pt idx="1460">
                  <c:v>9.1134939211984261</c:v>
                </c:pt>
                <c:pt idx="1461">
                  <c:v>9.5552749841722857</c:v>
                </c:pt>
                <c:pt idx="1462">
                  <c:v>9.2662641411285733</c:v>
                </c:pt>
                <c:pt idx="1463">
                  <c:v>9.4655845113587702</c:v>
                </c:pt>
                <c:pt idx="1464">
                  <c:v>9.6736328000214939</c:v>
                </c:pt>
                <c:pt idx="1465">
                  <c:v>9.895835940160481</c:v>
                </c:pt>
                <c:pt idx="1466">
                  <c:v>10.373886837361569</c:v>
                </c:pt>
                <c:pt idx="1467">
                  <c:v>10.595117277062879</c:v>
                </c:pt>
                <c:pt idx="1468">
                  <c:v>10.344338680059201</c:v>
                </c:pt>
                <c:pt idx="1469">
                  <c:v>10.32279380379526</c:v>
                </c:pt>
                <c:pt idx="1470">
                  <c:v>10.57386615488187</c:v>
                </c:pt>
                <c:pt idx="1471">
                  <c:v>10.340594874943919</c:v>
                </c:pt>
                <c:pt idx="1472">
                  <c:v>10.602031051991791</c:v>
                </c:pt>
                <c:pt idx="1473">
                  <c:v>10.38240965888909</c:v>
                </c:pt>
                <c:pt idx="1474">
                  <c:v>10.6575012714718</c:v>
                </c:pt>
                <c:pt idx="1475">
                  <c:v>10.44932435000945</c:v>
                </c:pt>
                <c:pt idx="1476">
                  <c:v>10.49107283481788</c:v>
                </c:pt>
                <c:pt idx="1477">
                  <c:v>10.53777045801036</c:v>
                </c:pt>
                <c:pt idx="1478">
                  <c:v>10.60302286611619</c:v>
                </c:pt>
                <c:pt idx="1479">
                  <c:v>10.16989590775955</c:v>
                </c:pt>
                <c:pt idx="1480">
                  <c:v>10.467632322732561</c:v>
                </c:pt>
                <c:pt idx="1481">
                  <c:v>10.79215396308226</c:v>
                </c:pt>
                <c:pt idx="1482">
                  <c:v>10.879560339867741</c:v>
                </c:pt>
                <c:pt idx="1483">
                  <c:v>10.725138417833699</c:v>
                </c:pt>
                <c:pt idx="1484">
                  <c:v>10.820411249863721</c:v>
                </c:pt>
                <c:pt idx="1485">
                  <c:v>10.93045580275103</c:v>
                </c:pt>
                <c:pt idx="1486">
                  <c:v>11.28736594323126</c:v>
                </c:pt>
                <c:pt idx="1487">
                  <c:v>11.15757124422589</c:v>
                </c:pt>
                <c:pt idx="1488">
                  <c:v>11.039166202957739</c:v>
                </c:pt>
                <c:pt idx="1489">
                  <c:v>11.40654024398313</c:v>
                </c:pt>
                <c:pt idx="1490">
                  <c:v>11.7873965168111</c:v>
                </c:pt>
                <c:pt idx="1491">
                  <c:v>11.674369525908389</c:v>
                </c:pt>
                <c:pt idx="1492">
                  <c:v>11.581045641888609</c:v>
                </c:pt>
                <c:pt idx="1493">
                  <c:v>11.49566181044861</c:v>
                </c:pt>
                <c:pt idx="1494">
                  <c:v>11.667790317849271</c:v>
                </c:pt>
                <c:pt idx="1495">
                  <c:v>11.83475912657582</c:v>
                </c:pt>
                <c:pt idx="1496">
                  <c:v>12.018122056412411</c:v>
                </c:pt>
                <c:pt idx="1497">
                  <c:v>11.95998290301878</c:v>
                </c:pt>
                <c:pt idx="1498">
                  <c:v>12.398426568943851</c:v>
                </c:pt>
                <c:pt idx="1499">
                  <c:v>12.353996103308759</c:v>
                </c:pt>
                <c:pt idx="1500">
                  <c:v>12.315831165913441</c:v>
                </c:pt>
                <c:pt idx="1501">
                  <c:v>12.285130279684889</c:v>
                </c:pt>
                <c:pt idx="1502">
                  <c:v>12.26030286102977</c:v>
                </c:pt>
                <c:pt idx="1503">
                  <c:v>12.24336623136881</c:v>
                </c:pt>
                <c:pt idx="1504">
                  <c:v>12.23309745532387</c:v>
                </c:pt>
                <c:pt idx="1505">
                  <c:v>11.980002719922281</c:v>
                </c:pt>
                <c:pt idx="1506">
                  <c:v>12.233659675798179</c:v>
                </c:pt>
                <c:pt idx="1507">
                  <c:v>12.24436157919939</c:v>
                </c:pt>
                <c:pt idx="1508">
                  <c:v>12.264214081551669</c:v>
                </c:pt>
                <c:pt idx="1509">
                  <c:v>12.289787178081641</c:v>
                </c:pt>
                <c:pt idx="1510">
                  <c:v>12.07087619373519</c:v>
                </c:pt>
                <c:pt idx="1511">
                  <c:v>12.109720419511831</c:v>
                </c:pt>
                <c:pt idx="1512">
                  <c:v>12.1553763031246</c:v>
                </c:pt>
                <c:pt idx="1513">
                  <c:v>12.207949504332021</c:v>
                </c:pt>
                <c:pt idx="1514">
                  <c:v>12.026865970155971</c:v>
                </c:pt>
                <c:pt idx="1515">
                  <c:v>12.092998362773701</c:v>
                </c:pt>
                <c:pt idx="1516">
                  <c:v>12.174654179963539</c:v>
                </c:pt>
                <c:pt idx="1517">
                  <c:v>12.253629673352039</c:v>
                </c:pt>
                <c:pt idx="1518">
                  <c:v>12.341900972963691</c:v>
                </c:pt>
                <c:pt idx="1519">
                  <c:v>12.18893656146574</c:v>
                </c:pt>
                <c:pt idx="1520">
                  <c:v>11.79935676255093</c:v>
                </c:pt>
                <c:pt idx="1521">
                  <c:v>11.66581022731879</c:v>
                </c:pt>
                <c:pt idx="1522">
                  <c:v>11.77891270649039</c:v>
                </c:pt>
                <c:pt idx="1523">
                  <c:v>11.89963614089606</c:v>
                </c:pt>
                <c:pt idx="1524">
                  <c:v>12.028804937701469</c:v>
                </c:pt>
                <c:pt idx="1525">
                  <c:v>12.16371756221724</c:v>
                </c:pt>
                <c:pt idx="1526">
                  <c:v>12.32071690895509</c:v>
                </c:pt>
                <c:pt idx="1527">
                  <c:v>12.453618311673409</c:v>
                </c:pt>
                <c:pt idx="1528">
                  <c:v>12.611680827347019</c:v>
                </c:pt>
                <c:pt idx="1529">
                  <c:v>12.299992691632379</c:v>
                </c:pt>
                <c:pt idx="1530">
                  <c:v>11.982818943900361</c:v>
                </c:pt>
                <c:pt idx="1531">
                  <c:v>11.42198804237</c:v>
                </c:pt>
                <c:pt idx="1532">
                  <c:v>11.360413050174319</c:v>
                </c:pt>
                <c:pt idx="1533">
                  <c:v>11.053440032852791</c:v>
                </c:pt>
                <c:pt idx="1534">
                  <c:v>10.762929214592161</c:v>
                </c:pt>
                <c:pt idx="1535">
                  <c:v>10.962752955511061</c:v>
                </c:pt>
                <c:pt idx="1536">
                  <c:v>11.167696008801389</c:v>
                </c:pt>
                <c:pt idx="1537">
                  <c:v>11.138652466924441</c:v>
                </c:pt>
                <c:pt idx="1538">
                  <c:v>11.121453513572391</c:v>
                </c:pt>
                <c:pt idx="1539">
                  <c:v>11.09808158661528</c:v>
                </c:pt>
                <c:pt idx="1540">
                  <c:v>10.866451146883749</c:v>
                </c:pt>
                <c:pt idx="1541">
                  <c:v>10.13308633544764</c:v>
                </c:pt>
                <c:pt idx="1542">
                  <c:v>10.13734606134682</c:v>
                </c:pt>
                <c:pt idx="1543">
                  <c:v>10.150918541601021</c:v>
                </c:pt>
                <c:pt idx="1544">
                  <c:v>9.9168198432559223</c:v>
                </c:pt>
                <c:pt idx="1545">
                  <c:v>9.9296458390729754</c:v>
                </c:pt>
                <c:pt idx="1546">
                  <c:v>9.7085095470285978</c:v>
                </c:pt>
                <c:pt idx="1547">
                  <c:v>9.7456442391676887</c:v>
                </c:pt>
                <c:pt idx="1548">
                  <c:v>10.031821579483561</c:v>
                </c:pt>
                <c:pt idx="1549">
                  <c:v>9.5889331988041135</c:v>
                </c:pt>
                <c:pt idx="1550">
                  <c:v>9.6416969103472354</c:v>
                </c:pt>
                <c:pt idx="1551">
                  <c:v>9.6972090955168824</c:v>
                </c:pt>
                <c:pt idx="1552">
                  <c:v>9.5115296964306708</c:v>
                </c:pt>
                <c:pt idx="1553">
                  <c:v>9.0862375309289689</c:v>
                </c:pt>
                <c:pt idx="1554">
                  <c:v>9.2022195427602185</c:v>
                </c:pt>
                <c:pt idx="1555">
                  <c:v>8.7956835982877237</c:v>
                </c:pt>
                <c:pt idx="1556">
                  <c:v>8.8811339447101432</c:v>
                </c:pt>
                <c:pt idx="1557">
                  <c:v>8.9813130991437049</c:v>
                </c:pt>
                <c:pt idx="1558">
                  <c:v>9.3234699777903529</c:v>
                </c:pt>
                <c:pt idx="1559">
                  <c:v>9.667990260347807</c:v>
                </c:pt>
                <c:pt idx="1560">
                  <c:v>9.7761220296786178</c:v>
                </c:pt>
                <c:pt idx="1561">
                  <c:v>9.3979913604825072</c:v>
                </c:pt>
                <c:pt idx="1562">
                  <c:v>9.2691203909693627</c:v>
                </c:pt>
                <c:pt idx="1563">
                  <c:v>8.9086995097109423</c:v>
                </c:pt>
                <c:pt idx="1564">
                  <c:v>9.0255296458252587</c:v>
                </c:pt>
                <c:pt idx="1565">
                  <c:v>9.4055463617709165</c:v>
                </c:pt>
                <c:pt idx="1566">
                  <c:v>9.2996885769648543</c:v>
                </c:pt>
                <c:pt idx="1567">
                  <c:v>9.1924033469480833</c:v>
                </c:pt>
                <c:pt idx="1568">
                  <c:v>9.5842434655973534</c:v>
                </c:pt>
                <c:pt idx="1569">
                  <c:v>9.7873635436873769</c:v>
                </c:pt>
                <c:pt idx="1570">
                  <c:v>9.70427078022513</c:v>
                </c:pt>
                <c:pt idx="1571">
                  <c:v>9.3814218917245853</c:v>
                </c:pt>
                <c:pt idx="1572">
                  <c:v>9.3009576794452187</c:v>
                </c:pt>
                <c:pt idx="1573">
                  <c:v>9.4642339672481626</c:v>
                </c:pt>
                <c:pt idx="1574">
                  <c:v>9.6570260300847508</c:v>
                </c:pt>
                <c:pt idx="1575">
                  <c:v>10.07433103496305</c:v>
                </c:pt>
                <c:pt idx="1576">
                  <c:v>10.510457878456259</c:v>
                </c:pt>
                <c:pt idx="1577">
                  <c:v>10.93456896075139</c:v>
                </c:pt>
                <c:pt idx="1578">
                  <c:v>11.12744073455565</c:v>
                </c:pt>
                <c:pt idx="1579">
                  <c:v>11.086921649819059</c:v>
                </c:pt>
                <c:pt idx="1580">
                  <c:v>10.84682026432804</c:v>
                </c:pt>
                <c:pt idx="1581">
                  <c:v>11.06235724248555</c:v>
                </c:pt>
                <c:pt idx="1582">
                  <c:v>11.029065911457479</c:v>
                </c:pt>
                <c:pt idx="1583">
                  <c:v>10.99067844958847</c:v>
                </c:pt>
                <c:pt idx="1584">
                  <c:v>10.97131029176802</c:v>
                </c:pt>
                <c:pt idx="1585">
                  <c:v>11.20162941619563</c:v>
                </c:pt>
                <c:pt idx="1586">
                  <c:v>11.426461755732481</c:v>
                </c:pt>
                <c:pt idx="1587">
                  <c:v>11.16554639091245</c:v>
                </c:pt>
                <c:pt idx="1588">
                  <c:v>11.392616370695411</c:v>
                </c:pt>
                <c:pt idx="1589">
                  <c:v>11.88094930674637</c:v>
                </c:pt>
                <c:pt idx="1590">
                  <c:v>12.358182950818961</c:v>
                </c:pt>
                <c:pt idx="1591">
                  <c:v>12.36419816182911</c:v>
                </c:pt>
                <c:pt idx="1592">
                  <c:v>12.359290869773931</c:v>
                </c:pt>
                <c:pt idx="1593">
                  <c:v>12.614414695217111</c:v>
                </c:pt>
                <c:pt idx="1594">
                  <c:v>12.878763771440109</c:v>
                </c:pt>
                <c:pt idx="1595">
                  <c:v>12.407916777892041</c:v>
                </c:pt>
                <c:pt idx="1596">
                  <c:v>12.23153337046344</c:v>
                </c:pt>
                <c:pt idx="1597">
                  <c:v>12.01025932520457</c:v>
                </c:pt>
                <c:pt idx="1598">
                  <c:v>12.29009512646056</c:v>
                </c:pt>
                <c:pt idx="1599">
                  <c:v>12.793906957577891</c:v>
                </c:pt>
                <c:pt idx="1600">
                  <c:v>13.05680470668594</c:v>
                </c:pt>
                <c:pt idx="1601">
                  <c:v>13.83497356052084</c:v>
                </c:pt>
                <c:pt idx="1602">
                  <c:v>14.10483505701222</c:v>
                </c:pt>
                <c:pt idx="1603">
                  <c:v>14.390841321616699</c:v>
                </c:pt>
                <c:pt idx="1604">
                  <c:v>14.171439934536981</c:v>
                </c:pt>
                <c:pt idx="1605">
                  <c:v>13.970528552684391</c:v>
                </c:pt>
                <c:pt idx="1606">
                  <c:v>14.026780182512031</c:v>
                </c:pt>
                <c:pt idx="1607">
                  <c:v>13.569163573287851</c:v>
                </c:pt>
                <c:pt idx="1608">
                  <c:v>13.14125544791327</c:v>
                </c:pt>
                <c:pt idx="1609">
                  <c:v>13.427250772207399</c:v>
                </c:pt>
                <c:pt idx="1610">
                  <c:v>13.2302387101023</c:v>
                </c:pt>
                <c:pt idx="1611">
                  <c:v>13.280201949641739</c:v>
                </c:pt>
                <c:pt idx="1612">
                  <c:v>13.822095042328071</c:v>
                </c:pt>
                <c:pt idx="1613">
                  <c:v>13.69150812051274</c:v>
                </c:pt>
                <c:pt idx="1614">
                  <c:v>13.455101781979691</c:v>
                </c:pt>
                <c:pt idx="1615">
                  <c:v>13.33296853639615</c:v>
                </c:pt>
                <c:pt idx="1616">
                  <c:v>13.62178626928829</c:v>
                </c:pt>
                <c:pt idx="1617">
                  <c:v>13.44148714198101</c:v>
                </c:pt>
                <c:pt idx="1618">
                  <c:v>13.2621637593397</c:v>
                </c:pt>
                <c:pt idx="1619">
                  <c:v>12.33123704064352</c:v>
                </c:pt>
                <c:pt idx="1620">
                  <c:v>11.903344417767871</c:v>
                </c:pt>
                <c:pt idx="1621">
                  <c:v>11.737069535763791</c:v>
                </c:pt>
                <c:pt idx="1622">
                  <c:v>12.302984815089051</c:v>
                </c:pt>
                <c:pt idx="1623">
                  <c:v>13.10298316598522</c:v>
                </c:pt>
                <c:pt idx="1624">
                  <c:v>13.64682921056607</c:v>
                </c:pt>
                <c:pt idx="1625">
                  <c:v>14.20208389389356</c:v>
                </c:pt>
                <c:pt idx="1626">
                  <c:v>14.51304140649469</c:v>
                </c:pt>
                <c:pt idx="1627">
                  <c:v>14.39067974889346</c:v>
                </c:pt>
                <c:pt idx="1628">
                  <c:v>14.23002452048428</c:v>
                </c:pt>
                <c:pt idx="1629">
                  <c:v>14.293291591189901</c:v>
                </c:pt>
                <c:pt idx="1630">
                  <c:v>13.876540099578561</c:v>
                </c:pt>
                <c:pt idx="1631">
                  <c:v>13.71385024694672</c:v>
                </c:pt>
                <c:pt idx="1632">
                  <c:v>14.284060331522429</c:v>
                </c:pt>
                <c:pt idx="1633">
                  <c:v>14.825122718494949</c:v>
                </c:pt>
                <c:pt idx="1634">
                  <c:v>14.886080794974079</c:v>
                </c:pt>
                <c:pt idx="1635">
                  <c:v>15.19785359829152</c:v>
                </c:pt>
                <c:pt idx="1636">
                  <c:v>15.261201658872441</c:v>
                </c:pt>
                <c:pt idx="1637">
                  <c:v>15.33422455395578</c:v>
                </c:pt>
                <c:pt idx="1638">
                  <c:v>15.631680700695711</c:v>
                </c:pt>
                <c:pt idx="1639">
                  <c:v>16.194529755886752</c:v>
                </c:pt>
                <c:pt idx="1640">
                  <c:v>15.780368633659259</c:v>
                </c:pt>
                <c:pt idx="1641">
                  <c:v>15.661022288331759</c:v>
                </c:pt>
                <c:pt idx="1642">
                  <c:v>15.73621900769996</c:v>
                </c:pt>
                <c:pt idx="1643">
                  <c:v>15.550009477887979</c:v>
                </c:pt>
                <c:pt idx="1644">
                  <c:v>15.61772579700286</c:v>
                </c:pt>
                <c:pt idx="1645">
                  <c:v>15.67505234068355</c:v>
                </c:pt>
                <c:pt idx="1646">
                  <c:v>15.02074889844496</c:v>
                </c:pt>
                <c:pt idx="1647">
                  <c:v>14.33377154767931</c:v>
                </c:pt>
                <c:pt idx="1648">
                  <c:v>13.888947718573229</c:v>
                </c:pt>
                <c:pt idx="1649">
                  <c:v>14.435169154638629</c:v>
                </c:pt>
                <c:pt idx="1650">
                  <c:v>14.487943802244811</c:v>
                </c:pt>
                <c:pt idx="1651">
                  <c:v>15.0095760120509</c:v>
                </c:pt>
                <c:pt idx="1652">
                  <c:v>15.068055530608969</c:v>
                </c:pt>
                <c:pt idx="1653">
                  <c:v>14.87610225008598</c:v>
                </c:pt>
                <c:pt idx="1654">
                  <c:v>15.163231109286039</c:v>
                </c:pt>
                <c:pt idx="1655">
                  <c:v>14.972167866566309</c:v>
                </c:pt>
                <c:pt idx="1656">
                  <c:v>14.826036177731311</c:v>
                </c:pt>
                <c:pt idx="1657">
                  <c:v>14.622064358060729</c:v>
                </c:pt>
                <c:pt idx="1658">
                  <c:v>14.90902875223154</c:v>
                </c:pt>
                <c:pt idx="1659">
                  <c:v>15.17985542650646</c:v>
                </c:pt>
                <c:pt idx="1660">
                  <c:v>14.973314748227979</c:v>
                </c:pt>
                <c:pt idx="1661">
                  <c:v>14.510664477166159</c:v>
                </c:pt>
                <c:pt idx="1662">
                  <c:v>14.050116649444931</c:v>
                </c:pt>
                <c:pt idx="1663">
                  <c:v>14.08090795164912</c:v>
                </c:pt>
                <c:pt idx="1664">
                  <c:v>14.599670753095349</c:v>
                </c:pt>
                <c:pt idx="1665">
                  <c:v>14.614003312276569</c:v>
                </c:pt>
                <c:pt idx="1666">
                  <c:v>13.89999682083524</c:v>
                </c:pt>
                <c:pt idx="1667">
                  <c:v>13.175015076004479</c:v>
                </c:pt>
                <c:pt idx="1668">
                  <c:v>13.18540362073824</c:v>
                </c:pt>
                <c:pt idx="1669">
                  <c:v>13.693685330783721</c:v>
                </c:pt>
                <c:pt idx="1670">
                  <c:v>13.443173184648231</c:v>
                </c:pt>
                <c:pt idx="1671">
                  <c:v>13.50159824087109</c:v>
                </c:pt>
                <c:pt idx="1672">
                  <c:v>13.506282825628549</c:v>
                </c:pt>
                <c:pt idx="1673">
                  <c:v>13.44130957708396</c:v>
                </c:pt>
                <c:pt idx="1674">
                  <c:v>13.493379873033749</c:v>
                </c:pt>
                <c:pt idx="1675">
                  <c:v>13.727665540955289</c:v>
                </c:pt>
                <c:pt idx="1676">
                  <c:v>13.712507252260909</c:v>
                </c:pt>
                <c:pt idx="1677">
                  <c:v>13.94076232037358</c:v>
                </c:pt>
                <c:pt idx="1678">
                  <c:v>13.912161180359311</c:v>
                </c:pt>
                <c:pt idx="1679">
                  <c:v>13.633964758372599</c:v>
                </c:pt>
                <c:pt idx="1680">
                  <c:v>13.61030083453559</c:v>
                </c:pt>
                <c:pt idx="1681">
                  <c:v>13.32407200389707</c:v>
                </c:pt>
                <c:pt idx="1682">
                  <c:v>12.55008682406671</c:v>
                </c:pt>
                <c:pt idx="1683">
                  <c:v>12.261203319260259</c:v>
                </c:pt>
                <c:pt idx="1684">
                  <c:v>12.460135843962769</c:v>
                </c:pt>
                <c:pt idx="1685">
                  <c:v>12.65874346587719</c:v>
                </c:pt>
                <c:pt idx="1686">
                  <c:v>12.84564098393588</c:v>
                </c:pt>
                <c:pt idx="1687">
                  <c:v>12.551692807912159</c:v>
                </c:pt>
                <c:pt idx="1688">
                  <c:v>12.482572799734641</c:v>
                </c:pt>
                <c:pt idx="1689">
                  <c:v>12.165453870131641</c:v>
                </c:pt>
                <c:pt idx="1690">
                  <c:v>11.60485352208099</c:v>
                </c:pt>
                <c:pt idx="1691">
                  <c:v>11.52886321454997</c:v>
                </c:pt>
                <c:pt idx="1692">
                  <c:v>11.444661803843029</c:v>
                </c:pt>
                <c:pt idx="1693">
                  <c:v>11.604837565675821</c:v>
                </c:pt>
                <c:pt idx="1694">
                  <c:v>11.75642317106019</c:v>
                </c:pt>
                <c:pt idx="1695">
                  <c:v>11.893669729557359</c:v>
                </c:pt>
                <c:pt idx="1696">
                  <c:v>12.040821400999899</c:v>
                </c:pt>
                <c:pt idx="1697">
                  <c:v>10.995623056332491</c:v>
                </c:pt>
                <c:pt idx="1698">
                  <c:v>10.876147343640341</c:v>
                </c:pt>
                <c:pt idx="1699">
                  <c:v>10.761223156865981</c:v>
                </c:pt>
                <c:pt idx="1700">
                  <c:v>10.878465290813351</c:v>
                </c:pt>
                <c:pt idx="1701">
                  <c:v>10.745214554943701</c:v>
                </c:pt>
                <c:pt idx="1702">
                  <c:v>10.86335133212653</c:v>
                </c:pt>
                <c:pt idx="1703">
                  <c:v>11.217949065918219</c:v>
                </c:pt>
                <c:pt idx="1704">
                  <c:v>11.314209671191181</c:v>
                </c:pt>
                <c:pt idx="1705">
                  <c:v>10.677835022892911</c:v>
                </c:pt>
                <c:pt idx="1706">
                  <c:v>10.753531175939321</c:v>
                </c:pt>
                <c:pt idx="1707">
                  <c:v>10.10127059916223</c:v>
                </c:pt>
                <c:pt idx="1708">
                  <c:v>9.9274692527280592</c:v>
                </c:pt>
                <c:pt idx="1709">
                  <c:v>10.0016158843212</c:v>
                </c:pt>
                <c:pt idx="1710">
                  <c:v>9.8208405129467025</c:v>
                </c:pt>
                <c:pt idx="1711">
                  <c:v>9.1484172897170311</c:v>
                </c:pt>
                <c:pt idx="1712">
                  <c:v>8.9479563716306671</c:v>
                </c:pt>
                <c:pt idx="1713">
                  <c:v>9.2400020373678586</c:v>
                </c:pt>
                <c:pt idx="1714">
                  <c:v>9.5207975221966592</c:v>
                </c:pt>
                <c:pt idx="1715">
                  <c:v>9.8063736912215518</c:v>
                </c:pt>
                <c:pt idx="1716">
                  <c:v>9.5916758743411492</c:v>
                </c:pt>
                <c:pt idx="1717">
                  <c:v>9.6126131965862669</c:v>
                </c:pt>
                <c:pt idx="1718">
                  <c:v>9.1773203131925385</c:v>
                </c:pt>
                <c:pt idx="1719">
                  <c:v>8.9397428176041274</c:v>
                </c:pt>
                <c:pt idx="1720">
                  <c:v>8.9339174554942815</c:v>
                </c:pt>
                <c:pt idx="1721">
                  <c:v>8.6851650922036896</c:v>
                </c:pt>
                <c:pt idx="1722">
                  <c:v>8.4350488407172861</c:v>
                </c:pt>
                <c:pt idx="1723">
                  <c:v>8.6621642264994136</c:v>
                </c:pt>
                <c:pt idx="1724">
                  <c:v>8.8859342277969233</c:v>
                </c:pt>
                <c:pt idx="1725">
                  <c:v>8.8633482512234423</c:v>
                </c:pt>
                <c:pt idx="1726">
                  <c:v>8.8337676220718748</c:v>
                </c:pt>
                <c:pt idx="1727">
                  <c:v>8.2942116127333492</c:v>
                </c:pt>
                <c:pt idx="1728">
                  <c:v>8.2506126558572959</c:v>
                </c:pt>
                <c:pt idx="1729">
                  <c:v>7.7027679617174982</c:v>
                </c:pt>
                <c:pt idx="1730">
                  <c:v>7.6429167316976248</c:v>
                </c:pt>
                <c:pt idx="1731">
                  <c:v>7.5677711544681054</c:v>
                </c:pt>
                <c:pt idx="1732">
                  <c:v>7.7428201126524394</c:v>
                </c:pt>
                <c:pt idx="1733">
                  <c:v>7.905292752539026</c:v>
                </c:pt>
                <c:pt idx="1734">
                  <c:v>7.5835148606013121</c:v>
                </c:pt>
                <c:pt idx="1735">
                  <c:v>7.2452520337740651</c:v>
                </c:pt>
                <c:pt idx="1736">
                  <c:v>7.3882663896196306</c:v>
                </c:pt>
                <c:pt idx="1737">
                  <c:v>7.0497289312702094</c:v>
                </c:pt>
                <c:pt idx="1738">
                  <c:v>6.9285750372937827</c:v>
                </c:pt>
                <c:pt idx="1739">
                  <c:v>7.3021436258684247</c:v>
                </c:pt>
                <c:pt idx="1740">
                  <c:v>7.1685988654345456</c:v>
                </c:pt>
                <c:pt idx="1741">
                  <c:v>7.0355756664548608</c:v>
                </c:pt>
                <c:pt idx="1742">
                  <c:v>7.1358097210921017</c:v>
                </c:pt>
                <c:pt idx="1743">
                  <c:v>7.2325818306359793</c:v>
                </c:pt>
                <c:pt idx="1744">
                  <c:v>7.3207235468974261</c:v>
                </c:pt>
                <c:pt idx="1745">
                  <c:v>7.154910048083579</c:v>
                </c:pt>
                <c:pt idx="1746">
                  <c:v>6.7497914219380561</c:v>
                </c:pt>
                <c:pt idx="1747">
                  <c:v>6.818009248461891</c:v>
                </c:pt>
                <c:pt idx="1748">
                  <c:v>6.8793107423570916</c:v>
                </c:pt>
                <c:pt idx="1749">
                  <c:v>6.9339551167574029</c:v>
                </c:pt>
                <c:pt idx="1750">
                  <c:v>6.7305066438074164</c:v>
                </c:pt>
                <c:pt idx="1751">
                  <c:v>6.7708593667560137</c:v>
                </c:pt>
                <c:pt idx="1752">
                  <c:v>6.8082721203016376</c:v>
                </c:pt>
                <c:pt idx="1753">
                  <c:v>6.8313915040333484</c:v>
                </c:pt>
                <c:pt idx="1754">
                  <c:v>6.6130886682379639</c:v>
                </c:pt>
                <c:pt idx="1755">
                  <c:v>6.6249790812014604</c:v>
                </c:pt>
                <c:pt idx="1756">
                  <c:v>6.6298581715982996</c:v>
                </c:pt>
                <c:pt idx="1757">
                  <c:v>6.8678211654634822</c:v>
                </c:pt>
                <c:pt idx="1758">
                  <c:v>6.8586575437210513</c:v>
                </c:pt>
                <c:pt idx="1759">
                  <c:v>6.6028060303313234</c:v>
                </c:pt>
                <c:pt idx="1760">
                  <c:v>6.5801117972098808</c:v>
                </c:pt>
                <c:pt idx="1761">
                  <c:v>6.5499817549129773</c:v>
                </c:pt>
                <c:pt idx="1762">
                  <c:v>6.7536663419311944</c:v>
                </c:pt>
                <c:pt idx="1763">
                  <c:v>6.7095694265402983</c:v>
                </c:pt>
                <c:pt idx="1764">
                  <c:v>6.9104637040801151</c:v>
                </c:pt>
                <c:pt idx="1765">
                  <c:v>6.8532346668279303</c:v>
                </c:pt>
                <c:pt idx="1766">
                  <c:v>6.5399874239628559</c:v>
                </c:pt>
                <c:pt idx="1767">
                  <c:v>6.7191777944637749</c:v>
                </c:pt>
                <c:pt idx="1768">
                  <c:v>6.8703056629931041</c:v>
                </c:pt>
                <c:pt idx="1769">
                  <c:v>6.7865171657029464</c:v>
                </c:pt>
                <c:pt idx="1770">
                  <c:v>6.6932526876739624</c:v>
                </c:pt>
                <c:pt idx="1771">
                  <c:v>6.8332480393156629</c:v>
                </c:pt>
                <c:pt idx="1772">
                  <c:v>7.2163583062396981</c:v>
                </c:pt>
                <c:pt idx="1773">
                  <c:v>7.3539583333146084</c:v>
                </c:pt>
                <c:pt idx="1774">
                  <c:v>7.2362059503240062</c:v>
                </c:pt>
                <c:pt idx="1775">
                  <c:v>7.1114487929135066</c:v>
                </c:pt>
                <c:pt idx="1776">
                  <c:v>7.4666014453705003</c:v>
                </c:pt>
                <c:pt idx="1777">
                  <c:v>7.3294219578087896</c:v>
                </c:pt>
                <c:pt idx="1778">
                  <c:v>7.1798720264065574</c:v>
                </c:pt>
                <c:pt idx="1779">
                  <c:v>7.0274718055064653</c:v>
                </c:pt>
                <c:pt idx="1780">
                  <c:v>6.8683976230105799</c:v>
                </c:pt>
                <c:pt idx="1781">
                  <c:v>7.1916394850511267</c:v>
                </c:pt>
                <c:pt idx="1782">
                  <c:v>7.0199909954931314</c:v>
                </c:pt>
                <c:pt idx="1783">
                  <c:v>7.3011876131957791</c:v>
                </c:pt>
                <c:pt idx="1784">
                  <c:v>7.1095015025819626</c:v>
                </c:pt>
                <c:pt idx="1785">
                  <c:v>6.9158531911656516</c:v>
                </c:pt>
                <c:pt idx="1786">
                  <c:v>7.2078921838447627</c:v>
                </c:pt>
                <c:pt idx="1787">
                  <c:v>7.2572733443952444</c:v>
                </c:pt>
                <c:pt idx="1788">
                  <c:v>7.0470930979985411</c:v>
                </c:pt>
                <c:pt idx="1789">
                  <c:v>7.0697701162208517</c:v>
                </c:pt>
                <c:pt idx="1790">
                  <c:v>6.8437288315137579</c:v>
                </c:pt>
                <c:pt idx="1791">
                  <c:v>7.0803340083284496</c:v>
                </c:pt>
                <c:pt idx="1792">
                  <c:v>7.3317017710722183</c:v>
                </c:pt>
                <c:pt idx="1793">
                  <c:v>8.5606288837207671</c:v>
                </c:pt>
                <c:pt idx="1794">
                  <c:v>8.8018538596775784</c:v>
                </c:pt>
                <c:pt idx="1795">
                  <c:v>9.2799120997121776</c:v>
                </c:pt>
                <c:pt idx="1796">
                  <c:v>9.2587060621177528</c:v>
                </c:pt>
                <c:pt idx="1797">
                  <c:v>9.4821449525113621</c:v>
                </c:pt>
                <c:pt idx="1798">
                  <c:v>9.6963943413493752</c:v>
                </c:pt>
                <c:pt idx="1799">
                  <c:v>9.1723336387372854</c:v>
                </c:pt>
                <c:pt idx="1800">
                  <c:v>9.5797029986100313</c:v>
                </c:pt>
                <c:pt idx="1801">
                  <c:v>9.8090171244709126</c:v>
                </c:pt>
                <c:pt idx="1802">
                  <c:v>9.7294134998703896</c:v>
                </c:pt>
                <c:pt idx="1803">
                  <c:v>9.90415092675903</c:v>
                </c:pt>
                <c:pt idx="1804">
                  <c:v>9.5908804146229159</c:v>
                </c:pt>
                <c:pt idx="1805">
                  <c:v>9.7723392955997497</c:v>
                </c:pt>
                <c:pt idx="1806">
                  <c:v>9.6958565738778759</c:v>
                </c:pt>
                <c:pt idx="1807">
                  <c:v>9.8581013969724154</c:v>
                </c:pt>
                <c:pt idx="1808">
                  <c:v>10.021507950140601</c:v>
                </c:pt>
                <c:pt idx="1809">
                  <c:v>10.16769635371368</c:v>
                </c:pt>
                <c:pt idx="1810">
                  <c:v>9.824647882472874</c:v>
                </c:pt>
                <c:pt idx="1811">
                  <c:v>9.7196120313151511</c:v>
                </c:pt>
                <c:pt idx="1812">
                  <c:v>9.5588261829647934</c:v>
                </c:pt>
                <c:pt idx="1813">
                  <c:v>9.1923305435620932</c:v>
                </c:pt>
                <c:pt idx="1814">
                  <c:v>9.3222497411488519</c:v>
                </c:pt>
                <c:pt idx="1815">
                  <c:v>8.9492119888232082</c:v>
                </c:pt>
                <c:pt idx="1816">
                  <c:v>9.0657172921049209</c:v>
                </c:pt>
                <c:pt idx="1817">
                  <c:v>9.167556985427936</c:v>
                </c:pt>
                <c:pt idx="1818">
                  <c:v>9.5205589382602085</c:v>
                </c:pt>
                <c:pt idx="1819">
                  <c:v>9.854293765211537</c:v>
                </c:pt>
                <c:pt idx="1820">
                  <c:v>9.4598583497264457</c:v>
                </c:pt>
                <c:pt idx="1821">
                  <c:v>9.2997792225349087</c:v>
                </c:pt>
                <c:pt idx="1822">
                  <c:v>9.388418730421705</c:v>
                </c:pt>
                <c:pt idx="1823">
                  <c:v>8.9814198549574087</c:v>
                </c:pt>
                <c:pt idx="1824">
                  <c:v>9.0607449715415385</c:v>
                </c:pt>
                <c:pt idx="1825">
                  <c:v>9.3723300509649334</c:v>
                </c:pt>
                <c:pt idx="1826">
                  <c:v>9.4298340201593476</c:v>
                </c:pt>
                <c:pt idx="1827">
                  <c:v>9.0038596097186883</c:v>
                </c:pt>
                <c:pt idx="1828">
                  <c:v>9.051590611351287</c:v>
                </c:pt>
                <c:pt idx="1829">
                  <c:v>9.0999892265918589</c:v>
                </c:pt>
                <c:pt idx="1830">
                  <c:v>8.3707729562209465</c:v>
                </c:pt>
                <c:pt idx="1831">
                  <c:v>8.4101507580313637</c:v>
                </c:pt>
                <c:pt idx="1832">
                  <c:v>8.2015056513830302</c:v>
                </c:pt>
                <c:pt idx="1833">
                  <c:v>8.7248679739273882</c:v>
                </c:pt>
                <c:pt idx="1834">
                  <c:v>8.7545935488732312</c:v>
                </c:pt>
                <c:pt idx="1835">
                  <c:v>8.2942060466394878</c:v>
                </c:pt>
                <c:pt idx="1836">
                  <c:v>8.5503492874739493</c:v>
                </c:pt>
                <c:pt idx="1837">
                  <c:v>7.8322048103303246</c:v>
                </c:pt>
                <c:pt idx="1838">
                  <c:v>8.3370952552068616</c:v>
                </c:pt>
                <c:pt idx="1839">
                  <c:v>8.3524679349367261</c:v>
                </c:pt>
                <c:pt idx="1840">
                  <c:v>8.1209130866132853</c:v>
                </c:pt>
                <c:pt idx="1841">
                  <c:v>8.3545015515333034</c:v>
                </c:pt>
                <c:pt idx="1842">
                  <c:v>8.1239545366013033</c:v>
                </c:pt>
                <c:pt idx="1843">
                  <c:v>7.8845210039199571</c:v>
                </c:pt>
                <c:pt idx="1844">
                  <c:v>7.3240274981978359</c:v>
                </c:pt>
                <c:pt idx="1845">
                  <c:v>7.0676553406148912</c:v>
                </c:pt>
                <c:pt idx="1846">
                  <c:v>7.5465303565186446</c:v>
                </c:pt>
                <c:pt idx="1847">
                  <c:v>7.2995854727584799</c:v>
                </c:pt>
                <c:pt idx="1848">
                  <c:v>7.5227891784134897</c:v>
                </c:pt>
                <c:pt idx="1849">
                  <c:v>7.5079271099427274</c:v>
                </c:pt>
                <c:pt idx="1850">
                  <c:v>7.2425171915226088</c:v>
                </c:pt>
                <c:pt idx="1851">
                  <c:v>7.4666359898490953</c:v>
                </c:pt>
                <c:pt idx="1852">
                  <c:v>7.4425581355741599</c:v>
                </c:pt>
                <c:pt idx="1853">
                  <c:v>7.3539471182991463</c:v>
                </c:pt>
                <c:pt idx="1854">
                  <c:v>7.5616169119969641</c:v>
                </c:pt>
                <c:pt idx="1855">
                  <c:v>7.7682308543799374</c:v>
                </c:pt>
                <c:pt idx="1856">
                  <c:v>7.9787444227484912</c:v>
                </c:pt>
                <c:pt idx="1857">
                  <c:v>7.9327371316435924</c:v>
                </c:pt>
                <c:pt idx="1858">
                  <c:v>8.130496757592141</c:v>
                </c:pt>
                <c:pt idx="1859">
                  <c:v>7.589121692795203</c:v>
                </c:pt>
                <c:pt idx="1860">
                  <c:v>7.7992665735732771</c:v>
                </c:pt>
                <c:pt idx="1861">
                  <c:v>7.4994111723897836</c:v>
                </c:pt>
                <c:pt idx="1862">
                  <c:v>7.453790718003205</c:v>
                </c:pt>
                <c:pt idx="1863">
                  <c:v>7.6451142616576533</c:v>
                </c:pt>
                <c:pt idx="1864">
                  <c:v>7.8265740269339403</c:v>
                </c:pt>
                <c:pt idx="1865">
                  <c:v>8.2656459831729023</c:v>
                </c:pt>
                <c:pt idx="1866">
                  <c:v>7.6548612324034764</c:v>
                </c:pt>
                <c:pt idx="1867">
                  <c:v>7.1055062453517621</c:v>
                </c:pt>
                <c:pt idx="1868">
                  <c:v>6.3050874916910118</c:v>
                </c:pt>
                <c:pt idx="1869">
                  <c:v>6.250825671118605</c:v>
                </c:pt>
                <c:pt idx="1870">
                  <c:v>6.9312752091562402</c:v>
                </c:pt>
                <c:pt idx="1871">
                  <c:v>7.1174581331183333</c:v>
                </c:pt>
                <c:pt idx="1872">
                  <c:v>7.2998469073085346</c:v>
                </c:pt>
                <c:pt idx="1873">
                  <c:v>7.4885943476832892</c:v>
                </c:pt>
                <c:pt idx="1874">
                  <c:v>8.1587511630262952</c:v>
                </c:pt>
                <c:pt idx="1875">
                  <c:v>8.025504157548653</c:v>
                </c:pt>
                <c:pt idx="1876">
                  <c:v>8.949270390743095</c:v>
                </c:pt>
                <c:pt idx="1877">
                  <c:v>9.1169722305350547</c:v>
                </c:pt>
                <c:pt idx="1878">
                  <c:v>9.0461056847649104</c:v>
                </c:pt>
                <c:pt idx="1879">
                  <c:v>8.7285954022746353</c:v>
                </c:pt>
                <c:pt idx="1880">
                  <c:v>8.1762297650436153</c:v>
                </c:pt>
                <c:pt idx="1881">
                  <c:v>7.6191101915389936</c:v>
                </c:pt>
                <c:pt idx="1882">
                  <c:v>7.3065326630168101</c:v>
                </c:pt>
                <c:pt idx="1883">
                  <c:v>7.4810466165691594</c:v>
                </c:pt>
                <c:pt idx="1884">
                  <c:v>7.4060001661003696</c:v>
                </c:pt>
                <c:pt idx="1885">
                  <c:v>7.5766907586681782</c:v>
                </c:pt>
                <c:pt idx="1886">
                  <c:v>7.7686383186384091</c:v>
                </c:pt>
                <c:pt idx="1887">
                  <c:v>7.693660601130432</c:v>
                </c:pt>
                <c:pt idx="1888">
                  <c:v>7.3730159312999604</c:v>
                </c:pt>
                <c:pt idx="1889">
                  <c:v>7.3018280849679513</c:v>
                </c:pt>
                <c:pt idx="1890">
                  <c:v>8.9546535916329333</c:v>
                </c:pt>
                <c:pt idx="1891">
                  <c:v>10.84564706025728</c:v>
                </c:pt>
                <c:pt idx="1892">
                  <c:v>10.70037748087748</c:v>
                </c:pt>
                <c:pt idx="1893">
                  <c:v>10.208701360250361</c:v>
                </c:pt>
                <c:pt idx="1894">
                  <c:v>9.6378833832554278</c:v>
                </c:pt>
                <c:pt idx="1895">
                  <c:v>9.0879869475763257</c:v>
                </c:pt>
                <c:pt idx="1896">
                  <c:v>8.5353395345145202</c:v>
                </c:pt>
                <c:pt idx="1897">
                  <c:v>7.5030133708654603</c:v>
                </c:pt>
                <c:pt idx="1898">
                  <c:v>5.9081820675888821</c:v>
                </c:pt>
                <c:pt idx="1899">
                  <c:v>5.113155759465883</c:v>
                </c:pt>
                <c:pt idx="1900">
                  <c:v>4.8265038640122668</c:v>
                </c:pt>
                <c:pt idx="1901">
                  <c:v>4.2704783864046476</c:v>
                </c:pt>
                <c:pt idx="1902">
                  <c:v>3.7343985615145812</c:v>
                </c:pt>
                <c:pt idx="1903">
                  <c:v>3.208561988507967</c:v>
                </c:pt>
                <c:pt idx="1904">
                  <c:v>2.9036644444576889</c:v>
                </c:pt>
                <c:pt idx="1905">
                  <c:v>3.3493590912231639</c:v>
                </c:pt>
                <c:pt idx="1906">
                  <c:v>4.0297676726499958</c:v>
                </c:pt>
                <c:pt idx="1907">
                  <c:v>4.9656013020756404</c:v>
                </c:pt>
                <c:pt idx="1908">
                  <c:v>5.1703317900149841</c:v>
                </c:pt>
                <c:pt idx="1909">
                  <c:v>5.1359769188563584</c:v>
                </c:pt>
                <c:pt idx="1910">
                  <c:v>4.8413741725452724</c:v>
                </c:pt>
                <c:pt idx="1911">
                  <c:v>4.5692436554134588</c:v>
                </c:pt>
                <c:pt idx="1912">
                  <c:v>4.5369904966185572</c:v>
                </c:pt>
                <c:pt idx="1913">
                  <c:v>5.0015031738277003</c:v>
                </c:pt>
                <c:pt idx="1914">
                  <c:v>5.1456637240999612</c:v>
                </c:pt>
                <c:pt idx="1915">
                  <c:v>5.3641071438328822</c:v>
                </c:pt>
                <c:pt idx="1916">
                  <c:v>5.349598590581536</c:v>
                </c:pt>
                <c:pt idx="1917">
                  <c:v>5.3343409935392287</c:v>
                </c:pt>
                <c:pt idx="1918">
                  <c:v>6.3044450141807147</c:v>
                </c:pt>
                <c:pt idx="1919">
                  <c:v>5.7903329528296581</c:v>
                </c:pt>
                <c:pt idx="1920">
                  <c:v>6.7760930861419979</c:v>
                </c:pt>
                <c:pt idx="1921">
                  <c:v>6.7563461981331159</c:v>
                </c:pt>
                <c:pt idx="1922">
                  <c:v>6.5159643251274417</c:v>
                </c:pt>
                <c:pt idx="1923">
                  <c:v>7.0171592269504401</c:v>
                </c:pt>
                <c:pt idx="1924">
                  <c:v>6.7689650055924346</c:v>
                </c:pt>
                <c:pt idx="1925">
                  <c:v>6.2891589284855343</c:v>
                </c:pt>
                <c:pt idx="1926">
                  <c:v>6.3065071652520146</c:v>
                </c:pt>
                <c:pt idx="1927">
                  <c:v>6.0791835206981091</c:v>
                </c:pt>
                <c:pt idx="1928">
                  <c:v>6.0909732911711956</c:v>
                </c:pt>
                <c:pt idx="1929">
                  <c:v>6.106595818908886</c:v>
                </c:pt>
                <c:pt idx="1930">
                  <c:v>6.0758952721160711</c:v>
                </c:pt>
                <c:pt idx="1931">
                  <c:v>6.1163625034259042</c:v>
                </c:pt>
                <c:pt idx="1932">
                  <c:v>6.4029597697644647</c:v>
                </c:pt>
                <c:pt idx="1933">
                  <c:v>6.4293864442327049</c:v>
                </c:pt>
                <c:pt idx="1934">
                  <c:v>5.9886616360149114</c:v>
                </c:pt>
                <c:pt idx="1935">
                  <c:v>6.0342264709619542</c:v>
                </c:pt>
                <c:pt idx="1936">
                  <c:v>6.3317742858237116</c:v>
                </c:pt>
                <c:pt idx="1937">
                  <c:v>6.3963599624321148</c:v>
                </c:pt>
                <c:pt idx="1938">
                  <c:v>6.6991249511309832</c:v>
                </c:pt>
                <c:pt idx="1939">
                  <c:v>6.7638288787233876</c:v>
                </c:pt>
                <c:pt idx="1940">
                  <c:v>7.3210088469018331</c:v>
                </c:pt>
                <c:pt idx="1941">
                  <c:v>7.350166478448898</c:v>
                </c:pt>
                <c:pt idx="1942">
                  <c:v>7.1792495868006654</c:v>
                </c:pt>
                <c:pt idx="1943">
                  <c:v>6.7707278603986083</c:v>
                </c:pt>
                <c:pt idx="1944">
                  <c:v>6.6246560281686584</c:v>
                </c:pt>
                <c:pt idx="1945">
                  <c:v>6.9500126773203021</c:v>
                </c:pt>
                <c:pt idx="1946">
                  <c:v>7.2881591389118512</c:v>
                </c:pt>
                <c:pt idx="1947">
                  <c:v>7.1485343408274957</c:v>
                </c:pt>
                <c:pt idx="1948">
                  <c:v>7.0139733910781388</c:v>
                </c:pt>
                <c:pt idx="1949">
                  <c:v>6.893952951323655</c:v>
                </c:pt>
                <c:pt idx="1950">
                  <c:v>6.520724462789417</c:v>
                </c:pt>
                <c:pt idx="1951">
                  <c:v>6.4017732862455432</c:v>
                </c:pt>
                <c:pt idx="1952">
                  <c:v>7.0225210406147198</c:v>
                </c:pt>
                <c:pt idx="1953">
                  <c:v>6.905040219794472</c:v>
                </c:pt>
                <c:pt idx="1954">
                  <c:v>7.0370875581109544</c:v>
                </c:pt>
                <c:pt idx="1955">
                  <c:v>7.1882638801017444</c:v>
                </c:pt>
                <c:pt idx="1956">
                  <c:v>7.093470959568748</c:v>
                </c:pt>
                <c:pt idx="1957">
                  <c:v>7.2484680100647836</c:v>
                </c:pt>
                <c:pt idx="1958">
                  <c:v>7.4051074857873118</c:v>
                </c:pt>
                <c:pt idx="1959">
                  <c:v>8.0269791696755135</c:v>
                </c:pt>
                <c:pt idx="1960">
                  <c:v>7.9583534296681933</c:v>
                </c:pt>
                <c:pt idx="1961">
                  <c:v>8.1329583563899916</c:v>
                </c:pt>
                <c:pt idx="1962">
                  <c:v>8.0777868076716572</c:v>
                </c:pt>
              </c:numCache>
            </c:numRef>
          </c:yVal>
          <c:smooth val="1"/>
          <c:extLst>
            <c:ext xmlns:c16="http://schemas.microsoft.com/office/drawing/2014/chart" uri="{C3380CC4-5D6E-409C-BE32-E72D297353CC}">
              <c16:uniqueId val="{00000000-6CD4-49E1-B734-C9C28555F37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Ye</a:t>
            </a:r>
            <a:endParaRPr lang="en-US"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I$2:$I$4000</c:f>
              <c:numCache>
                <c:formatCode>General</c:formatCode>
                <c:ptCount val="3999"/>
                <c:pt idx="0">
                  <c:v>-9.7812689595887576</c:v>
                </c:pt>
                <c:pt idx="1">
                  <c:v>-10.148020070178349</c:v>
                </c:pt>
                <c:pt idx="2">
                  <c:v>-10.519796944994161</c:v>
                </c:pt>
                <c:pt idx="3">
                  <c:v>-10.89554916549022</c:v>
                </c:pt>
                <c:pt idx="4">
                  <c:v>-10.28388916544043</c:v>
                </c:pt>
                <c:pt idx="5">
                  <c:v>-8.9514603620584836</c:v>
                </c:pt>
                <c:pt idx="6">
                  <c:v>-5.4038318248448292</c:v>
                </c:pt>
                <c:pt idx="7">
                  <c:v>-5.0164236064982646</c:v>
                </c:pt>
                <c:pt idx="8">
                  <c:v>-4.3995785464135508</c:v>
                </c:pt>
                <c:pt idx="9">
                  <c:v>-4.7635874795146256</c:v>
                </c:pt>
                <c:pt idx="10">
                  <c:v>-5.1359980632011144</c:v>
                </c:pt>
                <c:pt idx="11">
                  <c:v>-5.5052827789716048</c:v>
                </c:pt>
                <c:pt idx="12">
                  <c:v>-5.8760357413479616</c:v>
                </c:pt>
                <c:pt idx="13">
                  <c:v>-4.7781714256298358</c:v>
                </c:pt>
                <c:pt idx="14">
                  <c:v>-3.6727075119313781</c:v>
                </c:pt>
                <c:pt idx="15">
                  <c:v>-3.5488276326076829</c:v>
                </c:pt>
                <c:pt idx="16">
                  <c:v>-2.4471751444757071</c:v>
                </c:pt>
                <c:pt idx="17">
                  <c:v>-2.3066558017767989</c:v>
                </c:pt>
                <c:pt idx="18">
                  <c:v>-2.201663179327753</c:v>
                </c:pt>
                <c:pt idx="19">
                  <c:v>-2.5530092383542069</c:v>
                </c:pt>
                <c:pt idx="20">
                  <c:v>-2.9172713727742798</c:v>
                </c:pt>
                <c:pt idx="21">
                  <c:v>-2.295331703503507</c:v>
                </c:pt>
                <c:pt idx="22">
                  <c:v>-2.644779683325297</c:v>
                </c:pt>
                <c:pt idx="23">
                  <c:v>-2.0143442535782161</c:v>
                </c:pt>
                <c:pt idx="24">
                  <c:v>-1.8805741177343831</c:v>
                </c:pt>
                <c:pt idx="25">
                  <c:v>-1.741914955386846</c:v>
                </c:pt>
                <c:pt idx="26">
                  <c:v>-2.091165842021951</c:v>
                </c:pt>
                <c:pt idx="27">
                  <c:v>-1.49744026318676</c:v>
                </c:pt>
                <c:pt idx="28">
                  <c:v>-1.074331330717158</c:v>
                </c:pt>
                <c:pt idx="29">
                  <c:v>-0.68916732789764978</c:v>
                </c:pt>
                <c:pt idx="30">
                  <c:v>-1.0701277126979389</c:v>
                </c:pt>
                <c:pt idx="31">
                  <c:v>-0.39337907802683958</c:v>
                </c:pt>
                <c:pt idx="32">
                  <c:v>-0.77307201446807028</c:v>
                </c:pt>
                <c:pt idx="33">
                  <c:v>-0.61680860847485519</c:v>
                </c:pt>
                <c:pt idx="34">
                  <c:v>-0.91700194801485679</c:v>
                </c:pt>
                <c:pt idx="35">
                  <c:v>-0.30470623880023601</c:v>
                </c:pt>
                <c:pt idx="36">
                  <c:v>-0.63716070077076381</c:v>
                </c:pt>
                <c:pt idx="37">
                  <c:v>-0.96456908467780522</c:v>
                </c:pt>
                <c:pt idx="38">
                  <c:v>-1.291113156785713</c:v>
                </c:pt>
                <c:pt idx="39">
                  <c:v>-0.88919738395598813</c:v>
                </c:pt>
                <c:pt idx="40">
                  <c:v>-0.46610606993951359</c:v>
                </c:pt>
                <c:pt idx="41">
                  <c:v>-0.29128432230264423</c:v>
                </c:pt>
                <c:pt idx="42">
                  <c:v>-0.1256668000880978</c:v>
                </c:pt>
                <c:pt idx="43">
                  <c:v>4.9250591054686772E-2</c:v>
                </c:pt>
                <c:pt idx="44">
                  <c:v>-0.25931627791835871</c:v>
                </c:pt>
                <c:pt idx="45">
                  <c:v>-0.56965847844297457</c:v>
                </c:pt>
                <c:pt idx="46">
                  <c:v>-0.38275662425550649</c:v>
                </c:pt>
                <c:pt idx="47">
                  <c:v>-0.19320175724435271</c:v>
                </c:pt>
                <c:pt idx="48">
                  <c:v>0.48807246781143482</c:v>
                </c:pt>
                <c:pt idx="49">
                  <c:v>0.18889566586506129</c:v>
                </c:pt>
                <c:pt idx="50">
                  <c:v>0.38654769565597752</c:v>
                </c:pt>
                <c:pt idx="51">
                  <c:v>9.5382536020977682E-2</c:v>
                </c:pt>
                <c:pt idx="52">
                  <c:v>-0.19599898340540281</c:v>
                </c:pt>
                <c:pt idx="53">
                  <c:v>-0.23383511158753831</c:v>
                </c:pt>
                <c:pt idx="54">
                  <c:v>-0.26644675227308312</c:v>
                </c:pt>
                <c:pt idx="55">
                  <c:v>-0.5495260736507106</c:v>
                </c:pt>
                <c:pt idx="56">
                  <c:v>-0.345940814581013</c:v>
                </c:pt>
                <c:pt idx="57">
                  <c:v>-0.12651075027417849</c:v>
                </c:pt>
                <c:pt idx="58">
                  <c:v>9.1253517551194818E-2</c:v>
                </c:pt>
                <c:pt idx="59">
                  <c:v>8.1076906932779025E-2</c:v>
                </c:pt>
                <c:pt idx="60">
                  <c:v>0.54453306019557601</c:v>
                </c:pt>
                <c:pt idx="61">
                  <c:v>0.28637219747385251</c:v>
                </c:pt>
                <c:pt idx="62">
                  <c:v>0.25384317777762527</c:v>
                </c:pt>
                <c:pt idx="63">
                  <c:v>0.73431137083075271</c:v>
                </c:pt>
                <c:pt idx="64">
                  <c:v>0.97277820350755917</c:v>
                </c:pt>
                <c:pt idx="65">
                  <c:v>0.72084511925454819</c:v>
                </c:pt>
                <c:pt idx="66">
                  <c:v>0.48245026947172681</c:v>
                </c:pt>
                <c:pt idx="67">
                  <c:v>0.73559822804821806</c:v>
                </c:pt>
                <c:pt idx="68">
                  <c:v>0.49738799484040902</c:v>
                </c:pt>
                <c:pt idx="69">
                  <c:v>0.26531724002211382</c:v>
                </c:pt>
                <c:pt idx="70">
                  <c:v>3.911812649357671E-2</c:v>
                </c:pt>
                <c:pt idx="71">
                  <c:v>-0.18588767130178499</c:v>
                </c:pt>
                <c:pt idx="72">
                  <c:v>0.56379769473434749</c:v>
                </c:pt>
                <c:pt idx="73">
                  <c:v>0.34860312376206082</c:v>
                </c:pt>
                <c:pt idx="74">
                  <c:v>0.13490028448509861</c:v>
                </c:pt>
                <c:pt idx="75">
                  <c:v>0.41878908781831109</c:v>
                </c:pt>
                <c:pt idx="76">
                  <c:v>0.21157607892546079</c:v>
                </c:pt>
                <c:pt idx="77">
                  <c:v>0.26170489869360841</c:v>
                </c:pt>
                <c:pt idx="78">
                  <c:v>0.30163565919937702</c:v>
                </c:pt>
                <c:pt idx="79">
                  <c:v>0.11259367617022061</c:v>
                </c:pt>
                <c:pt idx="80">
                  <c:v>0.41755623804206721</c:v>
                </c:pt>
                <c:pt idx="81">
                  <c:v>0.720253511776491</c:v>
                </c:pt>
                <c:pt idx="82">
                  <c:v>0.78667187532082039</c:v>
                </c:pt>
                <c:pt idx="83">
                  <c:v>0.84812343169197391</c:v>
                </c:pt>
                <c:pt idx="84">
                  <c:v>0.67512363652379292</c:v>
                </c:pt>
                <c:pt idx="85">
                  <c:v>0.50911254597599509</c:v>
                </c:pt>
                <c:pt idx="86">
                  <c:v>0.34613153033298261</c:v>
                </c:pt>
                <c:pt idx="87">
                  <c:v>0.1825187594568263</c:v>
                </c:pt>
                <c:pt idx="88">
                  <c:v>0.51363464493969957</c:v>
                </c:pt>
                <c:pt idx="89">
                  <c:v>0.36310716890874062</c:v>
                </c:pt>
                <c:pt idx="90">
                  <c:v>0.45370317491898499</c:v>
                </c:pt>
                <c:pt idx="91">
                  <c:v>0.56150757574820886</c:v>
                </c:pt>
                <c:pt idx="92">
                  <c:v>0.42001333254518158</c:v>
                </c:pt>
                <c:pt idx="93">
                  <c:v>0.77479748484398669</c:v>
                </c:pt>
                <c:pt idx="94">
                  <c:v>0.64463048782069166</c:v>
                </c:pt>
                <c:pt idx="95">
                  <c:v>0.51807137346860088</c:v>
                </c:pt>
                <c:pt idx="96">
                  <c:v>0.39472504985268131</c:v>
                </c:pt>
                <c:pt idx="97">
                  <c:v>1.2486861278115671</c:v>
                </c:pt>
                <c:pt idx="98">
                  <c:v>0.65690889239435535</c:v>
                </c:pt>
                <c:pt idx="99">
                  <c:v>0.54733310736487795</c:v>
                </c:pt>
                <c:pt idx="100">
                  <c:v>0.44440589269665048</c:v>
                </c:pt>
                <c:pt idx="101">
                  <c:v>0.82414024619133386</c:v>
                </c:pt>
                <c:pt idx="102">
                  <c:v>0.72877840775977631</c:v>
                </c:pt>
                <c:pt idx="103">
                  <c:v>0.63771703969055693</c:v>
                </c:pt>
                <c:pt idx="104">
                  <c:v>0.55300561648881796</c:v>
                </c:pt>
                <c:pt idx="105">
                  <c:v>0.47338194353024221</c:v>
                </c:pt>
                <c:pt idx="106">
                  <c:v>0.39605182058481597</c:v>
                </c:pt>
                <c:pt idx="107">
                  <c:v>0.32381114042156872</c:v>
                </c:pt>
                <c:pt idx="108">
                  <c:v>0.74728053838326503</c:v>
                </c:pt>
                <c:pt idx="109">
                  <c:v>0.68546793672219053</c:v>
                </c:pt>
                <c:pt idx="110">
                  <c:v>0.62609191469164216</c:v>
                </c:pt>
                <c:pt idx="111">
                  <c:v>0.57324724757033607</c:v>
                </c:pt>
                <c:pt idx="112">
                  <c:v>0.52369115992176773</c:v>
                </c:pt>
                <c:pt idx="113">
                  <c:v>0.47932794634535009</c:v>
                </c:pt>
                <c:pt idx="114">
                  <c:v>0.43910506738832572</c:v>
                </c:pt>
                <c:pt idx="115">
                  <c:v>0.40442361537273541</c:v>
                </c:pt>
                <c:pt idx="116">
                  <c:v>0.37378867734787491</c:v>
                </c:pt>
                <c:pt idx="117">
                  <c:v>0.34816970008584752</c:v>
                </c:pt>
                <c:pt idx="118">
                  <c:v>0.32754959140817158</c:v>
                </c:pt>
                <c:pt idx="119">
                  <c:v>0.30951189955227681</c:v>
                </c:pt>
                <c:pt idx="120">
                  <c:v>0.29834031968273678</c:v>
                </c:pt>
                <c:pt idx="121">
                  <c:v>0.29240099055026292</c:v>
                </c:pt>
                <c:pt idx="122">
                  <c:v>0.29000002231717298</c:v>
                </c:pt>
                <c:pt idx="123">
                  <c:v>0.29224600193506939</c:v>
                </c:pt>
                <c:pt idx="124">
                  <c:v>0.30043023519132822</c:v>
                </c:pt>
                <c:pt idx="125">
                  <c:v>0.31255280209806813</c:v>
                </c:pt>
                <c:pt idx="126">
                  <c:v>0.32943137757162327</c:v>
                </c:pt>
                <c:pt idx="127">
                  <c:v>0.35180674841660681</c:v>
                </c:pt>
                <c:pt idx="128">
                  <c:v>0.37741639607236271</c:v>
                </c:pt>
                <c:pt idx="129">
                  <c:v>0.40802818487058801</c:v>
                </c:pt>
                <c:pt idx="130">
                  <c:v>0.43956243239664161</c:v>
                </c:pt>
                <c:pt idx="131">
                  <c:v>0.47935720468804283</c:v>
                </c:pt>
                <c:pt idx="132">
                  <c:v>0.52893743679662464</c:v>
                </c:pt>
                <c:pt idx="133">
                  <c:v>0.57834320431322794</c:v>
                </c:pt>
                <c:pt idx="134">
                  <c:v>0.63177502269819286</c:v>
                </c:pt>
                <c:pt idx="135">
                  <c:v>0.69082774018173154</c:v>
                </c:pt>
                <c:pt idx="136">
                  <c:v>0.7542834108337928</c:v>
                </c:pt>
                <c:pt idx="137">
                  <c:v>0.82402738275263232</c:v>
                </c:pt>
                <c:pt idx="138">
                  <c:v>0.65559069552374183</c:v>
                </c:pt>
                <c:pt idx="139">
                  <c:v>0.48310976149694801</c:v>
                </c:pt>
                <c:pt idx="140">
                  <c:v>0.56413185047566117</c:v>
                </c:pt>
                <c:pt idx="141">
                  <c:v>0.1716205207332564</c:v>
                </c:pt>
                <c:pt idx="142">
                  <c:v>0.26195029324034641</c:v>
                </c:pt>
                <c:pt idx="143">
                  <c:v>0.35628884892747692</c:v>
                </c:pt>
                <c:pt idx="144">
                  <c:v>0.45525089723969359</c:v>
                </c:pt>
                <c:pt idx="145">
                  <c:v>0.31072766693077369</c:v>
                </c:pt>
                <c:pt idx="146">
                  <c:v>0.41959326770155769</c:v>
                </c:pt>
                <c:pt idx="147">
                  <c:v>0.29070600137845298</c:v>
                </c:pt>
                <c:pt idx="148">
                  <c:v>0.40947383198653142</c:v>
                </c:pt>
                <c:pt idx="149">
                  <c:v>0.53429884696258512</c:v>
                </c:pt>
                <c:pt idx="150">
                  <c:v>0.6625821649591046</c:v>
                </c:pt>
                <c:pt idx="151">
                  <c:v>0.30314283510035978</c:v>
                </c:pt>
                <c:pt idx="152">
                  <c:v>0.4350496335486298</c:v>
                </c:pt>
                <c:pt idx="153">
                  <c:v>0.57513830277218858</c:v>
                </c:pt>
                <c:pt idx="154">
                  <c:v>0.46666127679003472</c:v>
                </c:pt>
                <c:pt idx="155">
                  <c:v>0.37594497830158963</c:v>
                </c:pt>
                <c:pt idx="156">
                  <c:v>0.53434002997383345</c:v>
                </c:pt>
                <c:pt idx="157">
                  <c:v>0.69366297915253483</c:v>
                </c:pt>
                <c:pt idx="158">
                  <c:v>0.59912030860313337</c:v>
                </c:pt>
                <c:pt idx="159">
                  <c:v>3.3324084814935873E-2</c:v>
                </c:pt>
                <c:pt idx="160">
                  <c:v>0.2029907903705066</c:v>
                </c:pt>
                <c:pt idx="161">
                  <c:v>0.37692083435331369</c:v>
                </c:pt>
                <c:pt idx="162">
                  <c:v>0.5538940285031515</c:v>
                </c:pt>
                <c:pt idx="163">
                  <c:v>0.73978244393698844</c:v>
                </c:pt>
                <c:pt idx="164">
                  <c:v>0.68421103908188741</c:v>
                </c:pt>
                <c:pt idx="165">
                  <c:v>0.14103677138669471</c:v>
                </c:pt>
                <c:pt idx="166">
                  <c:v>0.33112643781450402</c:v>
                </c:pt>
                <c:pt idx="167">
                  <c:v>0.53160608252412089</c:v>
                </c:pt>
                <c:pt idx="168">
                  <c:v>6.9171330954986843E-4</c:v>
                </c:pt>
                <c:pt idx="169">
                  <c:v>-3.9378596035746227E-2</c:v>
                </c:pt>
                <c:pt idx="170">
                  <c:v>0.16824014251230321</c:v>
                </c:pt>
                <c:pt idx="171">
                  <c:v>0.37775928565417871</c:v>
                </c:pt>
                <c:pt idx="172">
                  <c:v>-0.37423202412981033</c:v>
                </c:pt>
                <c:pt idx="173">
                  <c:v>-0.15070507628267649</c:v>
                </c:pt>
                <c:pt idx="174">
                  <c:v>-0.17522028743657361</c:v>
                </c:pt>
                <c:pt idx="175">
                  <c:v>-0.6793157999070587</c:v>
                </c:pt>
                <c:pt idx="176">
                  <c:v>-0.44597111906874431</c:v>
                </c:pt>
                <c:pt idx="177">
                  <c:v>-0.21179513729980209</c:v>
                </c:pt>
                <c:pt idx="178">
                  <c:v>-0.21850033306388639</c:v>
                </c:pt>
                <c:pt idx="179">
                  <c:v>-0.70682651228642612</c:v>
                </c:pt>
                <c:pt idx="180">
                  <c:v>-0.45602191421782828</c:v>
                </c:pt>
                <c:pt idx="181">
                  <c:v>-0.69536769953856492</c:v>
                </c:pt>
                <c:pt idx="182">
                  <c:v>-0.92831027779755004</c:v>
                </c:pt>
                <c:pt idx="183">
                  <c:v>-0.66923443366651725</c:v>
                </c:pt>
                <c:pt idx="184">
                  <c:v>-0.90233330535046719</c:v>
                </c:pt>
                <c:pt idx="185">
                  <c:v>-1.120708463171624</c:v>
                </c:pt>
                <c:pt idx="186">
                  <c:v>-0.85913457479071553</c:v>
                </c:pt>
                <c:pt idx="187">
                  <c:v>-1.063892094143952</c:v>
                </c:pt>
                <c:pt idx="188">
                  <c:v>-1.0440214195027691</c:v>
                </c:pt>
                <c:pt idx="189">
                  <c:v>-1.4914623091983119</c:v>
                </c:pt>
                <c:pt idx="190">
                  <c:v>-1.2119992870752581</c:v>
                </c:pt>
                <c:pt idx="191">
                  <c:v>-0.95891525015846923</c:v>
                </c:pt>
                <c:pt idx="192">
                  <c:v>-1.650420235097783</c:v>
                </c:pt>
                <c:pt idx="193">
                  <c:v>-1.3559419460882081</c:v>
                </c:pt>
                <c:pt idx="194">
                  <c:v>-1.308842607174441</c:v>
                </c:pt>
                <c:pt idx="195">
                  <c:v>-1.756917790714098</c:v>
                </c:pt>
                <c:pt idx="196">
                  <c:v>-1.452967133661659</c:v>
                </c:pt>
                <c:pt idx="197">
                  <c:v>-2.100201210155817</c:v>
                </c:pt>
                <c:pt idx="198">
                  <c:v>-1.830583541546716</c:v>
                </c:pt>
                <c:pt idx="199">
                  <c:v>-2.0169637911607619</c:v>
                </c:pt>
                <c:pt idx="200">
                  <c:v>-1.707289530461338</c:v>
                </c:pt>
                <c:pt idx="201">
                  <c:v>-1.875801698194721</c:v>
                </c:pt>
                <c:pt idx="202">
                  <c:v>-2.0490403866979681</c:v>
                </c:pt>
                <c:pt idx="203">
                  <c:v>-1.735188968038784</c:v>
                </c:pt>
                <c:pt idx="204">
                  <c:v>-2.3913918676405932</c:v>
                </c:pt>
                <c:pt idx="205">
                  <c:v>-2.5249890819251419</c:v>
                </c:pt>
                <c:pt idx="206">
                  <c:v>-2.6998827917091721</c:v>
                </c:pt>
                <c:pt idx="207">
                  <c:v>-2.3710851580073471</c:v>
                </c:pt>
                <c:pt idx="208">
                  <c:v>-2.539239756803255</c:v>
                </c:pt>
                <c:pt idx="209">
                  <c:v>-3.182168171424109</c:v>
                </c:pt>
                <c:pt idx="210">
                  <c:v>-2.8457698590183038</c:v>
                </c:pt>
                <c:pt idx="211">
                  <c:v>-3.487580047730503</c:v>
                </c:pt>
                <c:pt idx="212">
                  <c:v>-3.1458444216804509</c:v>
                </c:pt>
                <c:pt idx="213">
                  <c:v>-2.8033539894695001</c:v>
                </c:pt>
                <c:pt idx="214">
                  <c:v>-2.9476858096295331</c:v>
                </c:pt>
                <c:pt idx="215">
                  <c:v>-3.0956373635459329</c:v>
                </c:pt>
                <c:pt idx="216">
                  <c:v>-2.7864546681990281</c:v>
                </c:pt>
                <c:pt idx="217">
                  <c:v>-2.896698485753348</c:v>
                </c:pt>
                <c:pt idx="218">
                  <c:v>-3.5224417388886589</c:v>
                </c:pt>
                <c:pt idx="219">
                  <c:v>-4.6525183880879126</c:v>
                </c:pt>
                <c:pt idx="220">
                  <c:v>-4.2902439338998022</c:v>
                </c:pt>
                <c:pt idx="221">
                  <c:v>-4.9071575916442072</c:v>
                </c:pt>
                <c:pt idx="222">
                  <c:v>-4.5538578910996534</c:v>
                </c:pt>
                <c:pt idx="223">
                  <c:v>-4.7265014008366251</c:v>
                </c:pt>
                <c:pt idx="224">
                  <c:v>-4.3287842335079176</c:v>
                </c:pt>
                <c:pt idx="225">
                  <c:v>-4.9435517151790549</c:v>
                </c:pt>
                <c:pt idx="226">
                  <c:v>-4.5863031814821511</c:v>
                </c:pt>
                <c:pt idx="227">
                  <c:v>-4.2354764765278503</c:v>
                </c:pt>
                <c:pt idx="228">
                  <c:v>-5.3373006245277281</c:v>
                </c:pt>
                <c:pt idx="229">
                  <c:v>-5.4651507451828394</c:v>
                </c:pt>
                <c:pt idx="230">
                  <c:v>-6.0717690153618804</c:v>
                </c:pt>
                <c:pt idx="231">
                  <c:v>-5.6990907351950142</c:v>
                </c:pt>
                <c:pt idx="232">
                  <c:v>-5.3305842373888481</c:v>
                </c:pt>
                <c:pt idx="233">
                  <c:v>-4.971503611243449</c:v>
                </c:pt>
                <c:pt idx="234">
                  <c:v>-5.1014606627161916</c:v>
                </c:pt>
                <c:pt idx="235">
                  <c:v>-5.4733284553594794</c:v>
                </c:pt>
                <c:pt idx="236">
                  <c:v>-5.5959122369603884</c:v>
                </c:pt>
                <c:pt idx="237">
                  <c:v>-6.4510787081778602</c:v>
                </c:pt>
                <c:pt idx="238">
                  <c:v>-6.0775310587824833</c:v>
                </c:pt>
                <c:pt idx="239">
                  <c:v>-6.2050005290527253</c:v>
                </c:pt>
                <c:pt idx="240">
                  <c:v>-5.8278666369560739</c:v>
                </c:pt>
                <c:pt idx="241">
                  <c:v>-6.1782554406723307</c:v>
                </c:pt>
                <c:pt idx="242">
                  <c:v>-6.5444812954712566</c:v>
                </c:pt>
                <c:pt idx="243">
                  <c:v>-6.9034938519554458</c:v>
                </c:pt>
                <c:pt idx="244">
                  <c:v>-7.5041246604337744</c:v>
                </c:pt>
                <c:pt idx="245">
                  <c:v>-7.6269189289467079</c:v>
                </c:pt>
                <c:pt idx="246">
                  <c:v>-7.2471051099269204</c:v>
                </c:pt>
                <c:pt idx="247">
                  <c:v>-6.8798218748371909</c:v>
                </c:pt>
                <c:pt idx="248">
                  <c:v>-6.4633050245024606</c:v>
                </c:pt>
                <c:pt idx="249">
                  <c:v>-6.372925254748381</c:v>
                </c:pt>
                <c:pt idx="250">
                  <c:v>-6.4885536824393171</c:v>
                </c:pt>
                <c:pt idx="251">
                  <c:v>-7.0499794985753113</c:v>
                </c:pt>
                <c:pt idx="252">
                  <c:v>-7.64739082413017</c:v>
                </c:pt>
                <c:pt idx="253">
                  <c:v>-7.757420113633259</c:v>
                </c:pt>
                <c:pt idx="254">
                  <c:v>-7.384878371335418</c:v>
                </c:pt>
                <c:pt idx="255">
                  <c:v>-7.0511658979581986</c:v>
                </c:pt>
                <c:pt idx="256">
                  <c:v>-6.680661142804837</c:v>
                </c:pt>
                <c:pt idx="257">
                  <c:v>-7.2922884522970719</c:v>
                </c:pt>
                <c:pt idx="258">
                  <c:v>-8.3884494037683339</c:v>
                </c:pt>
                <c:pt idx="259">
                  <c:v>-8.4612908037935313</c:v>
                </c:pt>
                <c:pt idx="260">
                  <c:v>-8.5907654152565271</c:v>
                </c:pt>
                <c:pt idx="261">
                  <c:v>-8.2173988888360299</c:v>
                </c:pt>
                <c:pt idx="262">
                  <c:v>-7.8494017017823126</c:v>
                </c:pt>
                <c:pt idx="263">
                  <c:v>-7.4823402607628404</c:v>
                </c:pt>
                <c:pt idx="264">
                  <c:v>-7.1122990231037306</c:v>
                </c:pt>
                <c:pt idx="265">
                  <c:v>-7.7257244435217558</c:v>
                </c:pt>
                <c:pt idx="266">
                  <c:v>-8.3379273167649188</c:v>
                </c:pt>
                <c:pt idx="267">
                  <c:v>-8.9494386455638733</c:v>
                </c:pt>
                <c:pt idx="268">
                  <c:v>-8.5844138719491383</c:v>
                </c:pt>
                <c:pt idx="269">
                  <c:v>-8.224473448643451</c:v>
                </c:pt>
                <c:pt idx="270">
                  <c:v>-7.8580794838173924</c:v>
                </c:pt>
                <c:pt idx="271">
                  <c:v>-8.9683362472909494</c:v>
                </c:pt>
                <c:pt idx="272">
                  <c:v>-8.615522870664563</c:v>
                </c:pt>
                <c:pt idx="273">
                  <c:v>-8.747945845464173</c:v>
                </c:pt>
                <c:pt idx="274">
                  <c:v>-8.8875937004833645</c:v>
                </c:pt>
                <c:pt idx="275">
                  <c:v>-9.009452162444461</c:v>
                </c:pt>
                <c:pt idx="276">
                  <c:v>-8.6586082533824964</c:v>
                </c:pt>
                <c:pt idx="277">
                  <c:v>-8.7918550888362574</c:v>
                </c:pt>
                <c:pt idx="278">
                  <c:v>-8.4568307944422827</c:v>
                </c:pt>
                <c:pt idx="279">
                  <c:v>-8.1036501017272258</c:v>
                </c:pt>
                <c:pt idx="280">
                  <c:v>-8.7351403032130293</c:v>
                </c:pt>
                <c:pt idx="281">
                  <c:v>-8.8852024910088687</c:v>
                </c:pt>
                <c:pt idx="282">
                  <c:v>-8.5449334156632801</c:v>
                </c:pt>
                <c:pt idx="283">
                  <c:v>-8.2112106780268448</c:v>
                </c:pt>
                <c:pt idx="284">
                  <c:v>-8.368469332639819</c:v>
                </c:pt>
                <c:pt idx="285">
                  <c:v>-8.5143968983559404</c:v>
                </c:pt>
                <c:pt idx="286">
                  <c:v>-9.6577198873249301</c:v>
                </c:pt>
                <c:pt idx="287">
                  <c:v>-9.318568238390867</c:v>
                </c:pt>
                <c:pt idx="288">
                  <c:v>-8.99535611121388</c:v>
                </c:pt>
                <c:pt idx="289">
                  <c:v>-8.6697383720918992</c:v>
                </c:pt>
                <c:pt idx="290">
                  <c:v>-8.3390676191436626</c:v>
                </c:pt>
                <c:pt idx="291">
                  <c:v>-8.0171626648122754</c:v>
                </c:pt>
                <c:pt idx="292">
                  <c:v>-7.6965064100423461</c:v>
                </c:pt>
                <c:pt idx="293">
                  <c:v>-7.3803512596470853</c:v>
                </c:pt>
                <c:pt idx="294">
                  <c:v>-8.0311818163332589</c:v>
                </c:pt>
                <c:pt idx="295">
                  <c:v>-8.2116530609135481</c:v>
                </c:pt>
                <c:pt idx="296">
                  <c:v>-8.8788417815146374</c:v>
                </c:pt>
                <c:pt idx="297">
                  <c:v>-9.0601591709100475</c:v>
                </c:pt>
                <c:pt idx="298">
                  <c:v>-8.7604820377676376</c:v>
                </c:pt>
                <c:pt idx="299">
                  <c:v>-8.4581918058658729</c:v>
                </c:pt>
                <c:pt idx="300">
                  <c:v>-8.1709007242115703</c:v>
                </c:pt>
                <c:pt idx="301">
                  <c:v>-8.3629323944308425</c:v>
                </c:pt>
                <c:pt idx="302">
                  <c:v>-8.5636477823477577</c:v>
                </c:pt>
                <c:pt idx="303">
                  <c:v>-8.2778840310633939</c:v>
                </c:pt>
                <c:pt idx="304">
                  <c:v>-8.4805278858353503</c:v>
                </c:pt>
                <c:pt idx="305">
                  <c:v>-8.1944092078081141</c:v>
                </c:pt>
                <c:pt idx="306">
                  <c:v>-8.4017354515739129</c:v>
                </c:pt>
                <c:pt idx="307">
                  <c:v>-8.12623626417097</c:v>
                </c:pt>
                <c:pt idx="308">
                  <c:v>-8.3366550480760324</c:v>
                </c:pt>
                <c:pt idx="309">
                  <c:v>-8.5461910868973803</c:v>
                </c:pt>
                <c:pt idx="310">
                  <c:v>-8.2744658514605334</c:v>
                </c:pt>
                <c:pt idx="311">
                  <c:v>-8.5054916477277303</c:v>
                </c:pt>
                <c:pt idx="312">
                  <c:v>-8.246926792586315</c:v>
                </c:pt>
                <c:pt idx="313">
                  <c:v>-7.9531115402142589</c:v>
                </c:pt>
                <c:pt idx="314">
                  <c:v>-7.702263211839572</c:v>
                </c:pt>
                <c:pt idx="315">
                  <c:v>-8.4307025580977069</c:v>
                </c:pt>
                <c:pt idx="316">
                  <c:v>-8.2074987587782431</c:v>
                </c:pt>
                <c:pt idx="317">
                  <c:v>-7.964967775465766</c:v>
                </c:pt>
                <c:pt idx="318">
                  <c:v>-7.7243137642186497</c:v>
                </c:pt>
                <c:pt idx="319">
                  <c:v>-8.4661200423640963</c:v>
                </c:pt>
                <c:pt idx="320">
                  <c:v>-8.2335581363980594</c:v>
                </c:pt>
                <c:pt idx="321">
                  <c:v>-8.0053992931181881</c:v>
                </c:pt>
                <c:pt idx="322">
                  <c:v>-7.7529137604027341</c:v>
                </c:pt>
                <c:pt idx="323">
                  <c:v>-8.0208313484033198</c:v>
                </c:pt>
                <c:pt idx="324">
                  <c:v>-8.2924527158648473</c:v>
                </c:pt>
                <c:pt idx="325">
                  <c:v>-8.079758414958583</c:v>
                </c:pt>
                <c:pt idx="326">
                  <c:v>-7.8680055062656251</c:v>
                </c:pt>
                <c:pt idx="327">
                  <c:v>-7.6582753313224359</c:v>
                </c:pt>
                <c:pt idx="328">
                  <c:v>-7.9472584169542424</c:v>
                </c:pt>
                <c:pt idx="329">
                  <c:v>-8.2350218257694152</c:v>
                </c:pt>
                <c:pt idx="330">
                  <c:v>-8.0439282996727641</c:v>
                </c:pt>
                <c:pt idx="331">
                  <c:v>-7.8732039749153486</c:v>
                </c:pt>
                <c:pt idx="332">
                  <c:v>-8.3992694907944525</c:v>
                </c:pt>
                <c:pt idx="333">
                  <c:v>-8.4574955125357363</c:v>
                </c:pt>
                <c:pt idx="334">
                  <c:v>-8.2783133762579908</c:v>
                </c:pt>
                <c:pt idx="335">
                  <c:v>-8.1089440566497473</c:v>
                </c:pt>
                <c:pt idx="336">
                  <c:v>-7.936688365704093</c:v>
                </c:pt>
                <c:pt idx="337">
                  <c:v>-8.0206345726036758</c:v>
                </c:pt>
                <c:pt idx="338">
                  <c:v>-8.3509132114521449</c:v>
                </c:pt>
                <c:pt idx="339">
                  <c:v>-8.4343999189864576</c:v>
                </c:pt>
                <c:pt idx="340">
                  <c:v>-8.2806347431725555</c:v>
                </c:pt>
                <c:pt idx="341">
                  <c:v>-8.1299191361649008</c:v>
                </c:pt>
                <c:pt idx="342">
                  <c:v>-7.9879322590069322</c:v>
                </c:pt>
                <c:pt idx="343">
                  <c:v>-7.8470463207404748</c:v>
                </c:pt>
                <c:pt idx="344">
                  <c:v>-7.7134753191055623</c:v>
                </c:pt>
                <c:pt idx="345">
                  <c:v>-8.057459874282813</c:v>
                </c:pt>
                <c:pt idx="346">
                  <c:v>-7.9436822920793944</c:v>
                </c:pt>
                <c:pt idx="347">
                  <c:v>-7.8214267229328058</c:v>
                </c:pt>
                <c:pt idx="348">
                  <c:v>-7.7017717789506648</c:v>
                </c:pt>
                <c:pt idx="349">
                  <c:v>-7.5742738424092906</c:v>
                </c:pt>
                <c:pt idx="350">
                  <c:v>-7.466933666363488</c:v>
                </c:pt>
                <c:pt idx="351">
                  <c:v>-7.5992762125605404</c:v>
                </c:pt>
                <c:pt idx="352">
                  <c:v>-7.7520463267236721</c:v>
                </c:pt>
                <c:pt idx="353">
                  <c:v>-8.144843725395333</c:v>
                </c:pt>
                <c:pt idx="354">
                  <c:v>-8.055649905057976</c:v>
                </c:pt>
                <c:pt idx="355">
                  <c:v>-7.9683905631142551</c:v>
                </c:pt>
                <c:pt idx="356">
                  <c:v>-7.885918678183927</c:v>
                </c:pt>
                <c:pt idx="357">
                  <c:v>-7.8055844411480351</c:v>
                </c:pt>
                <c:pt idx="358">
                  <c:v>-7.733241269565454</c:v>
                </c:pt>
                <c:pt idx="359">
                  <c:v>-7.6627044996792293</c:v>
                </c:pt>
                <c:pt idx="360">
                  <c:v>-7.5990960833499344</c:v>
                </c:pt>
                <c:pt idx="361">
                  <c:v>-7.5406725736285978</c:v>
                </c:pt>
                <c:pt idx="362">
                  <c:v>-7.4866132666590701</c:v>
                </c:pt>
                <c:pt idx="363">
                  <c:v>-7.4362972050291489</c:v>
                </c:pt>
                <c:pt idx="364">
                  <c:v>-7.390663858379483</c:v>
                </c:pt>
                <c:pt idx="365">
                  <c:v>-7.35012590835737</c:v>
                </c:pt>
                <c:pt idx="366">
                  <c:v>-7.3134161178178871</c:v>
                </c:pt>
                <c:pt idx="367">
                  <c:v>-7.2820388544476913</c:v>
                </c:pt>
                <c:pt idx="368">
                  <c:v>-7.255094707985819</c:v>
                </c:pt>
                <c:pt idx="369">
                  <c:v>-7.2329119931673063</c:v>
                </c:pt>
                <c:pt idx="370">
                  <c:v>-7.2154287309687248</c:v>
                </c:pt>
                <c:pt idx="371">
                  <c:v>-7.2023192702719001</c:v>
                </c:pt>
                <c:pt idx="372">
                  <c:v>-7.1938993654285213</c:v>
                </c:pt>
                <c:pt idx="373">
                  <c:v>-7.1902119149727142</c:v>
                </c:pt>
                <c:pt idx="374">
                  <c:v>-7.1911140258242838</c:v>
                </c:pt>
                <c:pt idx="375">
                  <c:v>-7.1965667924209669</c:v>
                </c:pt>
                <c:pt idx="376">
                  <c:v>-7.2066741392629581</c:v>
                </c:pt>
                <c:pt idx="377">
                  <c:v>-7.2215691376090518</c:v>
                </c:pt>
                <c:pt idx="378">
                  <c:v>-7.2415761428481673</c:v>
                </c:pt>
                <c:pt idx="379">
                  <c:v>-7.2655233615495476</c:v>
                </c:pt>
                <c:pt idx="380">
                  <c:v>-7.2947411888267908</c:v>
                </c:pt>
                <c:pt idx="381">
                  <c:v>-7.3281086123822314</c:v>
                </c:pt>
                <c:pt idx="382">
                  <c:v>-7.3666290443599252</c:v>
                </c:pt>
                <c:pt idx="383">
                  <c:v>-7.4112411663096509</c:v>
                </c:pt>
                <c:pt idx="384">
                  <c:v>-7.4576570369702466</c:v>
                </c:pt>
                <c:pt idx="385">
                  <c:v>-7.511036469272085</c:v>
                </c:pt>
                <c:pt idx="386">
                  <c:v>-7.5679761474768839</c:v>
                </c:pt>
                <c:pt idx="387">
                  <c:v>-7.3792668651034026</c:v>
                </c:pt>
                <c:pt idx="388">
                  <c:v>-7.4432616803638254</c:v>
                </c:pt>
                <c:pt idx="389">
                  <c:v>-7.5133769994658186</c:v>
                </c:pt>
                <c:pt idx="390">
                  <c:v>-7.5888410995465563</c:v>
                </c:pt>
                <c:pt idx="391">
                  <c:v>-6.9478451462691586</c:v>
                </c:pt>
                <c:pt idx="392">
                  <c:v>-7.2737219584027741</c:v>
                </c:pt>
                <c:pt idx="393">
                  <c:v>-7.1113254931769836</c:v>
                </c:pt>
                <c:pt idx="394">
                  <c:v>-7.2064868720674937</c:v>
                </c:pt>
                <c:pt idx="395">
                  <c:v>-7.3037384276154711</c:v>
                </c:pt>
                <c:pt idx="396">
                  <c:v>-6.9273262062754952</c:v>
                </c:pt>
                <c:pt idx="397">
                  <c:v>-7.0346603642058554</c:v>
                </c:pt>
                <c:pt idx="398">
                  <c:v>-7.1465062823324814</c:v>
                </c:pt>
                <c:pt idx="399">
                  <c:v>-7.2625218551552626</c:v>
                </c:pt>
                <c:pt idx="400">
                  <c:v>-7.1435230454913707</c:v>
                </c:pt>
                <c:pt idx="401">
                  <c:v>-7.2688333584616984</c:v>
                </c:pt>
                <c:pt idx="402">
                  <c:v>-7.3964343806288966</c:v>
                </c:pt>
                <c:pt idx="403">
                  <c:v>-7.0411395169240549</c:v>
                </c:pt>
                <c:pt idx="404">
                  <c:v>-6.9304467867905331</c:v>
                </c:pt>
                <c:pt idx="405">
                  <c:v>-7.07228062888003</c:v>
                </c:pt>
                <c:pt idx="406">
                  <c:v>-6.7278855130359014</c:v>
                </c:pt>
                <c:pt idx="407">
                  <c:v>-6.3981848677133328</c:v>
                </c:pt>
                <c:pt idx="408">
                  <c:v>-6.5563627706806713</c:v>
                </c:pt>
                <c:pt idx="409">
                  <c:v>-6.7145653925687716</c:v>
                </c:pt>
                <c:pt idx="410">
                  <c:v>-6.8777908215003052</c:v>
                </c:pt>
                <c:pt idx="411">
                  <c:v>-7.0445014827549741</c:v>
                </c:pt>
                <c:pt idx="412">
                  <c:v>-7.2168923129155047</c:v>
                </c:pt>
                <c:pt idx="413">
                  <c:v>-7.3901775562764342</c:v>
                </c:pt>
                <c:pt idx="414">
                  <c:v>-6.8323696859033589</c:v>
                </c:pt>
                <c:pt idx="415">
                  <c:v>-6.7760958654990944</c:v>
                </c:pt>
                <c:pt idx="416">
                  <c:v>-6.9608540982708078</c:v>
                </c:pt>
                <c:pt idx="417">
                  <c:v>-6.4151804814215012</c:v>
                </c:pt>
                <c:pt idx="418">
                  <c:v>-6.3712064250140799</c:v>
                </c:pt>
                <c:pt idx="419">
                  <c:v>-6.570360219581147</c:v>
                </c:pt>
                <c:pt idx="420">
                  <c:v>-6.2815527736714429</c:v>
                </c:pt>
                <c:pt idx="421">
                  <c:v>-6.2538558148900023</c:v>
                </c:pt>
                <c:pt idx="422">
                  <c:v>-6.2199546604914957</c:v>
                </c:pt>
                <c:pt idx="423">
                  <c:v>-6.4338098063849003</c:v>
                </c:pt>
                <c:pt idx="424">
                  <c:v>-6.6570355615132826</c:v>
                </c:pt>
                <c:pt idx="425">
                  <c:v>-6.3912806977064918</c:v>
                </c:pt>
                <c:pt idx="426">
                  <c:v>-6.1180179044182736</c:v>
                </c:pt>
                <c:pt idx="427">
                  <c:v>-6.3507699746405208</c:v>
                </c:pt>
                <c:pt idx="428">
                  <c:v>-6.3723788459298731</c:v>
                </c:pt>
                <c:pt idx="429">
                  <c:v>-5.8855393611515368</c:v>
                </c:pt>
                <c:pt idx="430">
                  <c:v>-6.1252777841891302</c:v>
                </c:pt>
                <c:pt idx="431">
                  <c:v>-6.1192791355354998</c:v>
                </c:pt>
                <c:pt idx="432">
                  <c:v>-5.6346261893134297</c:v>
                </c:pt>
                <c:pt idx="433">
                  <c:v>-5.8939376482801933</c:v>
                </c:pt>
                <c:pt idx="434">
                  <c:v>-5.4109105887825137</c:v>
                </c:pt>
                <c:pt idx="435">
                  <c:v>-5.4273145843259982</c:v>
                </c:pt>
                <c:pt idx="436">
                  <c:v>-5.6982028357224408</c:v>
                </c:pt>
                <c:pt idx="437">
                  <c:v>-5.712124638505685</c:v>
                </c:pt>
                <c:pt idx="438">
                  <c:v>-5.2449566340995659</c:v>
                </c:pt>
                <c:pt idx="439">
                  <c:v>-5.5119459808491058</c:v>
                </c:pt>
                <c:pt idx="440">
                  <c:v>-5.7779299520389458</c:v>
                </c:pt>
                <c:pt idx="441">
                  <c:v>-5.5673594166034093</c:v>
                </c:pt>
                <c:pt idx="442">
                  <c:v>-5.3600813944082262</c:v>
                </c:pt>
                <c:pt idx="443">
                  <c:v>-5.6535189437100257</c:v>
                </c:pt>
                <c:pt idx="444">
                  <c:v>-5.7189143784372476</c:v>
                </c:pt>
                <c:pt idx="445">
                  <c:v>-4.7866226107251464</c:v>
                </c:pt>
                <c:pt idx="446">
                  <c:v>-5.0703081571208486</c:v>
                </c:pt>
                <c:pt idx="447">
                  <c:v>-4.8772761739813433</c:v>
                </c:pt>
                <c:pt idx="448">
                  <c:v>-4.9449557981474754</c:v>
                </c:pt>
                <c:pt idx="449">
                  <c:v>-5.0059918574471416</c:v>
                </c:pt>
                <c:pt idx="450">
                  <c:v>-5.3004996628634444</c:v>
                </c:pt>
                <c:pt idx="451">
                  <c:v>-4.6297680950339242</c:v>
                </c:pt>
                <c:pt idx="452">
                  <c:v>-4.9480070330570811</c:v>
                </c:pt>
                <c:pt idx="453">
                  <c:v>-4.7646981932701644</c:v>
                </c:pt>
                <c:pt idx="454">
                  <c:v>-4.5815266928296978</c:v>
                </c:pt>
                <c:pt idx="455">
                  <c:v>-4.4103922538005378</c:v>
                </c:pt>
                <c:pt idx="456">
                  <c:v>-4.7391591283446806</c:v>
                </c:pt>
                <c:pt idx="457">
                  <c:v>-4.0883354514105719</c:v>
                </c:pt>
                <c:pt idx="458">
                  <c:v>-3.6613270387431531</c:v>
                </c:pt>
                <c:pt idx="459">
                  <c:v>-3.7611577101855431</c:v>
                </c:pt>
                <c:pt idx="460">
                  <c:v>-3.6331582445708359</c:v>
                </c:pt>
                <c:pt idx="461">
                  <c:v>-3.4626637916720568</c:v>
                </c:pt>
                <c:pt idx="462">
                  <c:v>-3.3050680111957722</c:v>
                </c:pt>
                <c:pt idx="463">
                  <c:v>-3.1331410633758878</c:v>
                </c:pt>
                <c:pt idx="464">
                  <c:v>-3.226366265843168</c:v>
                </c:pt>
                <c:pt idx="465">
                  <c:v>-3.0789561657872042</c:v>
                </c:pt>
                <c:pt idx="466">
                  <c:v>-2.6855286158896381</c:v>
                </c:pt>
                <c:pt idx="467">
                  <c:v>-3.0266328966306868</c:v>
                </c:pt>
                <c:pt idx="468">
                  <c:v>-3.397202638541017</c:v>
                </c:pt>
                <c:pt idx="469">
                  <c:v>-3.256911092092182</c:v>
                </c:pt>
                <c:pt idx="470">
                  <c:v>-2.5950763836425348</c:v>
                </c:pt>
                <c:pt idx="471">
                  <c:v>-2.3896863410389528</c:v>
                </c:pt>
                <c:pt idx="472">
                  <c:v>-2.0073827287549051</c:v>
                </c:pt>
                <c:pt idx="473">
                  <c:v>-1.616817751641989</c:v>
                </c:pt>
                <c:pt idx="474">
                  <c:v>-1.719742028051471</c:v>
                </c:pt>
                <c:pt idx="475">
                  <c:v>-2.0723475461081189</c:v>
                </c:pt>
                <c:pt idx="476">
                  <c:v>-2.1707429317905</c:v>
                </c:pt>
                <c:pt idx="477">
                  <c:v>-2.0447061444541248</c:v>
                </c:pt>
                <c:pt idx="478">
                  <c:v>-1.415434251439194</c:v>
                </c:pt>
                <c:pt idx="479">
                  <c:v>-0.80957195215012234</c:v>
                </c:pt>
                <c:pt idx="480">
                  <c:v>-0.6837523054479675</c:v>
                </c:pt>
                <c:pt idx="481">
                  <c:v>-0.79311465925330538</c:v>
                </c:pt>
                <c:pt idx="482">
                  <c:v>-0.92077972781162032</c:v>
                </c:pt>
                <c:pt idx="483">
                  <c:v>-0.79094207469839262</c:v>
                </c:pt>
                <c:pt idx="484">
                  <c:v>-0.95972526882373188</c:v>
                </c:pt>
                <c:pt idx="485">
                  <c:v>-1.322844956619875</c:v>
                </c:pt>
                <c:pt idx="486">
                  <c:v>-1.4420186543450479</c:v>
                </c:pt>
                <c:pt idx="487">
                  <c:v>-1.5757262346495371</c:v>
                </c:pt>
                <c:pt idx="488">
                  <c:v>-1.1993385804580039</c:v>
                </c:pt>
                <c:pt idx="489">
                  <c:v>-0.58793074755114105</c:v>
                </c:pt>
                <c:pt idx="490">
                  <c:v>0.99390189992678302</c:v>
                </c:pt>
                <c:pt idx="491">
                  <c:v>1.114420308092448</c:v>
                </c:pt>
                <c:pt idx="492">
                  <c:v>0.74407332191523778</c:v>
                </c:pt>
                <c:pt idx="493">
                  <c:v>0.3775413326292778</c:v>
                </c:pt>
                <c:pt idx="494">
                  <c:v>0.73656048633262117</c:v>
                </c:pt>
                <c:pt idx="495">
                  <c:v>0.60893624843464522</c:v>
                </c:pt>
                <c:pt idx="496">
                  <c:v>0.73162938307667957</c:v>
                </c:pt>
                <c:pt idx="497">
                  <c:v>1.306465897481331</c:v>
                </c:pt>
                <c:pt idx="498">
                  <c:v>2.3911870768811099</c:v>
                </c:pt>
                <c:pt idx="499">
                  <c:v>2.5089481193366652</c:v>
                </c:pt>
                <c:pt idx="500">
                  <c:v>2.868231767588497</c:v>
                </c:pt>
                <c:pt idx="501">
                  <c:v>2.7468598030867071</c:v>
                </c:pt>
                <c:pt idx="502">
                  <c:v>2.3753177419662421</c:v>
                </c:pt>
                <c:pt idx="503">
                  <c:v>2.9815709019611059</c:v>
                </c:pt>
                <c:pt idx="504">
                  <c:v>3.592427627067309</c:v>
                </c:pt>
                <c:pt idx="505">
                  <c:v>3.9540457102843618</c:v>
                </c:pt>
                <c:pt idx="506">
                  <c:v>4.073925933802002</c:v>
                </c:pt>
                <c:pt idx="507">
                  <c:v>3.942021274769004</c:v>
                </c:pt>
                <c:pt idx="508">
                  <c:v>3.5688247024847328</c:v>
                </c:pt>
                <c:pt idx="509">
                  <c:v>3.6795916973839269</c:v>
                </c:pt>
                <c:pt idx="510">
                  <c:v>3.569777701566565</c:v>
                </c:pt>
                <c:pt idx="511">
                  <c:v>3.6761629458428469</c:v>
                </c:pt>
                <c:pt idx="512">
                  <c:v>4.7718547875301454</c:v>
                </c:pt>
                <c:pt idx="513">
                  <c:v>5.1488203141864659</c:v>
                </c:pt>
                <c:pt idx="514">
                  <c:v>6.7331889647831824</c:v>
                </c:pt>
                <c:pt idx="515">
                  <c:v>6.8510450476484834</c:v>
                </c:pt>
                <c:pt idx="516">
                  <c:v>6.5503565846349971</c:v>
                </c:pt>
                <c:pt idx="517">
                  <c:v>6.2167569171418933</c:v>
                </c:pt>
                <c:pt idx="518">
                  <c:v>5.8377764645361054</c:v>
                </c:pt>
                <c:pt idx="519">
                  <c:v>5.4854599015473724</c:v>
                </c:pt>
                <c:pt idx="520">
                  <c:v>6.0921205877260007</c:v>
                </c:pt>
                <c:pt idx="521">
                  <c:v>6.7297057865152397</c:v>
                </c:pt>
                <c:pt idx="522">
                  <c:v>7.3344950235698292</c:v>
                </c:pt>
                <c:pt idx="523">
                  <c:v>6.9683596636890428</c:v>
                </c:pt>
                <c:pt idx="524">
                  <c:v>6.8716824850801288</c:v>
                </c:pt>
                <c:pt idx="525">
                  <c:v>7.2506102900250804</c:v>
                </c:pt>
                <c:pt idx="526">
                  <c:v>7.3830304970458513</c:v>
                </c:pt>
                <c:pt idx="527">
                  <c:v>7.7305907865090688</c:v>
                </c:pt>
                <c:pt idx="528">
                  <c:v>7.62582141688344</c:v>
                </c:pt>
                <c:pt idx="529">
                  <c:v>7.2847993097184087</c:v>
                </c:pt>
                <c:pt idx="530">
                  <c:v>7.4326428874309443</c:v>
                </c:pt>
                <c:pt idx="531">
                  <c:v>8.5398829155905958</c:v>
                </c:pt>
                <c:pt idx="532">
                  <c:v>9.1695723572258743</c:v>
                </c:pt>
                <c:pt idx="533">
                  <c:v>8.8487237498382569</c:v>
                </c:pt>
                <c:pt idx="534">
                  <c:v>8.5013022368875824</c:v>
                </c:pt>
                <c:pt idx="535">
                  <c:v>8.1472215596495374</c:v>
                </c:pt>
                <c:pt idx="536">
                  <c:v>7.8208343434164647</c:v>
                </c:pt>
                <c:pt idx="537">
                  <c:v>7.4975012627887168</c:v>
                </c:pt>
                <c:pt idx="538">
                  <c:v>7.1637361366165493</c:v>
                </c:pt>
                <c:pt idx="539">
                  <c:v>8.3049102824889758</c:v>
                </c:pt>
                <c:pt idx="540">
                  <c:v>8.4552711703523187</c:v>
                </c:pt>
                <c:pt idx="541">
                  <c:v>8.5909432650322657</c:v>
                </c:pt>
                <c:pt idx="542">
                  <c:v>8.7648356687371773</c:v>
                </c:pt>
                <c:pt idx="543">
                  <c:v>8.448289101880718</c:v>
                </c:pt>
                <c:pt idx="544">
                  <c:v>8.6226808530065142</c:v>
                </c:pt>
                <c:pt idx="545">
                  <c:v>8.7779141923343218</c:v>
                </c:pt>
                <c:pt idx="546">
                  <c:v>8.4723176332437333</c:v>
                </c:pt>
                <c:pt idx="547">
                  <c:v>8.1636014902151572</c:v>
                </c:pt>
                <c:pt idx="548">
                  <c:v>7.8529787474831352</c:v>
                </c:pt>
                <c:pt idx="549">
                  <c:v>8.5241963072693494</c:v>
                </c:pt>
                <c:pt idx="550">
                  <c:v>8.7058721812670967</c:v>
                </c:pt>
                <c:pt idx="551">
                  <c:v>8.3987356886070756</c:v>
                </c:pt>
                <c:pt idx="552">
                  <c:v>8.1110117685859109</c:v>
                </c:pt>
                <c:pt idx="553">
                  <c:v>7.8155415308362421</c:v>
                </c:pt>
                <c:pt idx="554">
                  <c:v>7.5252427117005709</c:v>
                </c:pt>
                <c:pt idx="555">
                  <c:v>7.9767841098768599</c:v>
                </c:pt>
                <c:pt idx="556">
                  <c:v>8.4208233677479285</c:v>
                </c:pt>
                <c:pt idx="557">
                  <c:v>8.6324808645607476</c:v>
                </c:pt>
                <c:pt idx="558">
                  <c:v>8.3449664757508799</c:v>
                </c:pt>
                <c:pt idx="559">
                  <c:v>8.563248745336395</c:v>
                </c:pt>
                <c:pt idx="560">
                  <c:v>8.2633761491060511</c:v>
                </c:pt>
                <c:pt idx="561">
                  <c:v>7.9919715917588974</c:v>
                </c:pt>
                <c:pt idx="562">
                  <c:v>7.7276088332061903</c:v>
                </c:pt>
                <c:pt idx="563">
                  <c:v>7.46202001051671</c:v>
                </c:pt>
                <c:pt idx="564">
                  <c:v>8.1778084561918121</c:v>
                </c:pt>
                <c:pt idx="565">
                  <c:v>7.9205480949233902</c:v>
                </c:pt>
                <c:pt idx="566">
                  <c:v>8.6478343474897201</c:v>
                </c:pt>
                <c:pt idx="567">
                  <c:v>8.4002566998792219</c:v>
                </c:pt>
                <c:pt idx="568">
                  <c:v>8.1505121180617124</c:v>
                </c:pt>
                <c:pt idx="569">
                  <c:v>7.9052501540570574</c:v>
                </c:pt>
                <c:pt idx="570">
                  <c:v>7.6624233994440516</c:v>
                </c:pt>
                <c:pt idx="571">
                  <c:v>7.4292876596204556</c:v>
                </c:pt>
                <c:pt idx="572">
                  <c:v>8.1811568038433222</c:v>
                </c:pt>
                <c:pt idx="573">
                  <c:v>7.9537410594591336</c:v>
                </c:pt>
                <c:pt idx="574">
                  <c:v>8.6848708026079322</c:v>
                </c:pt>
                <c:pt idx="575">
                  <c:v>8.4599773875733746</c:v>
                </c:pt>
                <c:pt idx="576">
                  <c:v>8.2420379324181141</c:v>
                </c:pt>
                <c:pt idx="577">
                  <c:v>8.0310922216079774</c:v>
                </c:pt>
                <c:pt idx="578">
                  <c:v>7.8256681011914679</c:v>
                </c:pt>
                <c:pt idx="579">
                  <c:v>8.107716053147854</c:v>
                </c:pt>
                <c:pt idx="580">
                  <c:v>7.9055531538231349</c:v>
                </c:pt>
                <c:pt idx="581">
                  <c:v>8.2010628868159046</c:v>
                </c:pt>
                <c:pt idx="582">
                  <c:v>7.9996977569168877</c:v>
                </c:pt>
                <c:pt idx="583">
                  <c:v>8.3038157609372121</c:v>
                </c:pt>
                <c:pt idx="584">
                  <c:v>8.1184390502545654</c:v>
                </c:pt>
                <c:pt idx="585">
                  <c:v>7.9364161290614419</c:v>
                </c:pt>
                <c:pt idx="586">
                  <c:v>7.7581630034815561</c:v>
                </c:pt>
                <c:pt idx="587">
                  <c:v>8.0647807241978029</c:v>
                </c:pt>
                <c:pt idx="588">
                  <c:v>8.3857271434300173</c:v>
                </c:pt>
                <c:pt idx="589">
                  <c:v>8.4693628577372095</c:v>
                </c:pt>
                <c:pt idx="590">
                  <c:v>8.5460329192947171</c:v>
                </c:pt>
                <c:pt idx="591">
                  <c:v>8.3758969562745591</c:v>
                </c:pt>
                <c:pt idx="592">
                  <c:v>8.2227602196652612</c:v>
                </c:pt>
                <c:pt idx="593">
                  <c:v>8.0732312410385276</c:v>
                </c:pt>
                <c:pt idx="594">
                  <c:v>7.9319811621313789</c:v>
                </c:pt>
                <c:pt idx="595">
                  <c:v>7.7898915280273542</c:v>
                </c:pt>
                <c:pt idx="596">
                  <c:v>7.6556337955311022</c:v>
                </c:pt>
                <c:pt idx="597">
                  <c:v>7.5266788411798444</c:v>
                </c:pt>
                <c:pt idx="598">
                  <c:v>8.1397517966709501</c:v>
                </c:pt>
                <c:pt idx="599">
                  <c:v>8.0181721928575911</c:v>
                </c:pt>
                <c:pt idx="600">
                  <c:v>7.8991250556781134</c:v>
                </c:pt>
                <c:pt idx="601">
                  <c:v>7.7877920739728674</c:v>
                </c:pt>
                <c:pt idx="602">
                  <c:v>7.917693108901247</c:v>
                </c:pt>
                <c:pt idx="603">
                  <c:v>7.7996431679935796</c:v>
                </c:pt>
                <c:pt idx="604">
                  <c:v>7.7018436232997942</c:v>
                </c:pt>
                <c:pt idx="605">
                  <c:v>7.606932623803516</c:v>
                </c:pt>
                <c:pt idx="606">
                  <c:v>7.5155341410820711</c:v>
                </c:pt>
                <c:pt idx="607">
                  <c:v>7.4281445866891858</c:v>
                </c:pt>
                <c:pt idx="608">
                  <c:v>7.3454893179562077</c:v>
                </c:pt>
                <c:pt idx="609">
                  <c:v>7.269036367488809</c:v>
                </c:pt>
                <c:pt idx="610">
                  <c:v>7.1959448697816129</c:v>
                </c:pt>
                <c:pt idx="611">
                  <c:v>7.3776990247175007</c:v>
                </c:pt>
                <c:pt idx="612">
                  <c:v>7.5532239508427068</c:v>
                </c:pt>
                <c:pt idx="613">
                  <c:v>7.4949144794893243</c:v>
                </c:pt>
                <c:pt idx="614">
                  <c:v>7.4403706200447317</c:v>
                </c:pt>
                <c:pt idx="615">
                  <c:v>7.3900723670466419</c:v>
                </c:pt>
                <c:pt idx="616">
                  <c:v>7.3443084537876473</c:v>
                </c:pt>
                <c:pt idx="617">
                  <c:v>7.2977670299464137</c:v>
                </c:pt>
                <c:pt idx="618">
                  <c:v>7.2620442683864326</c:v>
                </c:pt>
                <c:pt idx="619">
                  <c:v>7.2313621470882046</c:v>
                </c:pt>
                <c:pt idx="620">
                  <c:v>7.2049118031899013</c:v>
                </c:pt>
                <c:pt idx="621">
                  <c:v>7.1824731874586263</c:v>
                </c:pt>
                <c:pt idx="622">
                  <c:v>7.1650860055668346</c:v>
                </c:pt>
                <c:pt idx="623">
                  <c:v>7.1519427402784856</c:v>
                </c:pt>
                <c:pt idx="624">
                  <c:v>7.1438971554712651</c:v>
                </c:pt>
                <c:pt idx="625">
                  <c:v>7.1401957640195093</c:v>
                </c:pt>
                <c:pt idx="626">
                  <c:v>7.1411654629541488</c:v>
                </c:pt>
                <c:pt idx="627">
                  <c:v>7.1467194666880829</c:v>
                </c:pt>
                <c:pt idx="628">
                  <c:v>7.1568375023682478</c:v>
                </c:pt>
                <c:pt idx="629">
                  <c:v>7.1716792157481422</c:v>
                </c:pt>
                <c:pt idx="630">
                  <c:v>7.1915503913062082</c:v>
                </c:pt>
                <c:pt idx="631">
                  <c:v>7.2153934040853471</c:v>
                </c:pt>
                <c:pt idx="632">
                  <c:v>7.2443744120827924</c:v>
                </c:pt>
                <c:pt idx="633">
                  <c:v>7.2775149425215631</c:v>
                </c:pt>
                <c:pt idx="634">
                  <c:v>7.3201497658473613</c:v>
                </c:pt>
                <c:pt idx="635">
                  <c:v>7.3632017815252908</c:v>
                </c:pt>
                <c:pt idx="636">
                  <c:v>7.4105046066064943</c:v>
                </c:pt>
                <c:pt idx="637">
                  <c:v>7.4619671475423957</c:v>
                </c:pt>
                <c:pt idx="638">
                  <c:v>7.5185831180043436</c:v>
                </c:pt>
                <c:pt idx="639">
                  <c:v>7.3404882707406642</c:v>
                </c:pt>
                <c:pt idx="640">
                  <c:v>7.1575740424202081</c:v>
                </c:pt>
                <c:pt idx="641">
                  <c:v>7.2274418903113968</c:v>
                </c:pt>
                <c:pt idx="642">
                  <c:v>7.3008107456381737</c:v>
                </c:pt>
                <c:pt idx="643">
                  <c:v>6.890390871156356</c:v>
                </c:pt>
                <c:pt idx="644">
                  <c:v>7.2257434141557164</c:v>
                </c:pt>
                <c:pt idx="645">
                  <c:v>7.0626022304869309</c:v>
                </c:pt>
                <c:pt idx="646">
                  <c:v>7.1548633221561033</c:v>
                </c:pt>
                <c:pt idx="647">
                  <c:v>7.2648199716950757</c:v>
                </c:pt>
                <c:pt idx="648">
                  <c:v>7.36494778760391</c:v>
                </c:pt>
                <c:pt idx="649">
                  <c:v>6.9815374003808586</c:v>
                </c:pt>
                <c:pt idx="650">
                  <c:v>7.0920661039699411</c:v>
                </c:pt>
                <c:pt idx="651">
                  <c:v>7.2082384802831996</c:v>
                </c:pt>
                <c:pt idx="652">
                  <c:v>6.840450623840411</c:v>
                </c:pt>
                <c:pt idx="653">
                  <c:v>6.9626551856515277</c:v>
                </c:pt>
                <c:pt idx="654">
                  <c:v>6.850960714390439</c:v>
                </c:pt>
                <c:pt idx="655">
                  <c:v>6.7340201373663859</c:v>
                </c:pt>
                <c:pt idx="656">
                  <c:v>6.8701088637616996</c:v>
                </c:pt>
                <c:pt idx="657">
                  <c:v>7.0133994309801011</c:v>
                </c:pt>
                <c:pt idx="658">
                  <c:v>7.1593219569362816</c:v>
                </c:pt>
                <c:pt idx="659">
                  <c:v>6.5786582920580798</c:v>
                </c:pt>
                <c:pt idx="660">
                  <c:v>6.5077948415353717</c:v>
                </c:pt>
                <c:pt idx="661">
                  <c:v>6.6667053748479077</c:v>
                </c:pt>
                <c:pt idx="662">
                  <c:v>6.8299449308771614</c:v>
                </c:pt>
                <c:pt idx="663">
                  <c:v>6.9947606806401268</c:v>
                </c:pt>
                <c:pt idx="664">
                  <c:v>6.9143325008676584</c:v>
                </c:pt>
                <c:pt idx="665">
                  <c:v>6.845977067526249</c:v>
                </c:pt>
                <c:pt idx="666">
                  <c:v>6.5341229082508514</c:v>
                </c:pt>
                <c:pt idx="667">
                  <c:v>6.722228037493025</c:v>
                </c:pt>
                <c:pt idx="668">
                  <c:v>6.9078668062806372</c:v>
                </c:pt>
                <c:pt idx="669">
                  <c:v>6.3939673027671384</c:v>
                </c:pt>
                <c:pt idx="670">
                  <c:v>6.3421718129526141</c:v>
                </c:pt>
                <c:pt idx="671">
                  <c:v>6.5378701495167633</c:v>
                </c:pt>
                <c:pt idx="672">
                  <c:v>6.749273636427219</c:v>
                </c:pt>
                <c:pt idx="673">
                  <c:v>6.4607992340521463</c:v>
                </c:pt>
                <c:pt idx="674">
                  <c:v>6.6704617216290956</c:v>
                </c:pt>
                <c:pt idx="675">
                  <c:v>6.3958587423880724</c:v>
                </c:pt>
                <c:pt idx="676">
                  <c:v>6.6143784592556756</c:v>
                </c:pt>
                <c:pt idx="677">
                  <c:v>6.5977329927645343</c:v>
                </c:pt>
                <c:pt idx="678">
                  <c:v>6.0804183519918524</c:v>
                </c:pt>
                <c:pt idx="679">
                  <c:v>5.5824503478294218</c:v>
                </c:pt>
                <c:pt idx="680">
                  <c:v>5.5732952402090206</c:v>
                </c:pt>
                <c:pt idx="681">
                  <c:v>5.8091842951918693</c:v>
                </c:pt>
                <c:pt idx="682">
                  <c:v>6.0518630269348108</c:v>
                </c:pt>
                <c:pt idx="683">
                  <c:v>5.8041848238669047</c:v>
                </c:pt>
                <c:pt idx="684">
                  <c:v>5.5606194834109894</c:v>
                </c:pt>
                <c:pt idx="685">
                  <c:v>5.8118742221932109</c:v>
                </c:pt>
                <c:pt idx="686">
                  <c:v>5.1160938406958536</c:v>
                </c:pt>
                <c:pt idx="687">
                  <c:v>5.3753888300463757</c:v>
                </c:pt>
                <c:pt idx="688">
                  <c:v>5.6373839792854454</c:v>
                </c:pt>
                <c:pt idx="689">
                  <c:v>5.4189931258974298</c:v>
                </c:pt>
                <c:pt idx="690">
                  <c:v>5.1888925438841653</c:v>
                </c:pt>
                <c:pt idx="691">
                  <c:v>5.4634319106624929</c:v>
                </c:pt>
                <c:pt idx="692">
                  <c:v>5.7363821487771958</c:v>
                </c:pt>
                <c:pt idx="693">
                  <c:v>6.0175641166841132</c:v>
                </c:pt>
                <c:pt idx="694">
                  <c:v>5.8074997343230734</c:v>
                </c:pt>
                <c:pt idx="695">
                  <c:v>5.5961859715211384</c:v>
                </c:pt>
                <c:pt idx="696">
                  <c:v>5.4042642668120493</c:v>
                </c:pt>
                <c:pt idx="697">
                  <c:v>4.7006733128833824</c:v>
                </c:pt>
                <c:pt idx="698">
                  <c:v>5.0012278997283204</c:v>
                </c:pt>
                <c:pt idx="699">
                  <c:v>4.8056223892586729</c:v>
                </c:pt>
                <c:pt idx="700">
                  <c:v>4.6096043384220309</c:v>
                </c:pt>
                <c:pt idx="701">
                  <c:v>4.9128680409473873</c:v>
                </c:pt>
                <c:pt idx="702">
                  <c:v>4.762712895229086</c:v>
                </c:pt>
                <c:pt idx="703">
                  <c:v>4.8272423196552134</c:v>
                </c:pt>
                <c:pt idx="704">
                  <c:v>4.8832670040798547</c:v>
                </c:pt>
                <c:pt idx="705">
                  <c:v>4.2129543534057214</c:v>
                </c:pt>
                <c:pt idx="706">
                  <c:v>4.0368025241660206</c:v>
                </c:pt>
                <c:pt idx="707">
                  <c:v>4.3530735629683326</c:v>
                </c:pt>
                <c:pt idx="708">
                  <c:v>3.9391177390967731</c:v>
                </c:pt>
                <c:pt idx="709">
                  <c:v>4.013997929473291</c:v>
                </c:pt>
                <c:pt idx="710">
                  <c:v>3.3584827992063002</c:v>
                </c:pt>
                <c:pt idx="711">
                  <c:v>3.4364454624020908</c:v>
                </c:pt>
                <c:pt idx="712">
                  <c:v>3.56755396555458</c:v>
                </c:pt>
                <c:pt idx="713">
                  <c:v>2.913373293923343</c:v>
                </c:pt>
                <c:pt idx="714">
                  <c:v>3.2417873652042739</c:v>
                </c:pt>
                <c:pt idx="715">
                  <c:v>2.5964513818720998</c:v>
                </c:pt>
                <c:pt idx="716">
                  <c:v>2.9326066888937992</c:v>
                </c:pt>
                <c:pt idx="717">
                  <c:v>2.2994682859719688</c:v>
                </c:pt>
                <c:pt idx="718">
                  <c:v>2.642039943481294</c:v>
                </c:pt>
                <c:pt idx="719">
                  <c:v>2.4874569212727948</c:v>
                </c:pt>
                <c:pt idx="720">
                  <c:v>1.856679803763484</c:v>
                </c:pt>
                <c:pt idx="721">
                  <c:v>2.2028458412930121</c:v>
                </c:pt>
                <c:pt idx="722">
                  <c:v>2.0675316927960519</c:v>
                </c:pt>
                <c:pt idx="723">
                  <c:v>1.4337798331497851</c:v>
                </c:pt>
                <c:pt idx="724">
                  <c:v>1.783780161109576</c:v>
                </c:pt>
                <c:pt idx="725">
                  <c:v>1.901073022003956</c:v>
                </c:pt>
                <c:pt idx="726">
                  <c:v>1.5150490699755179</c:v>
                </c:pt>
                <c:pt idx="727">
                  <c:v>1.397486259319408</c:v>
                </c:pt>
                <c:pt idx="728">
                  <c:v>0.77103670471724683</c:v>
                </c:pt>
                <c:pt idx="729">
                  <c:v>1.1326823549325551</c:v>
                </c:pt>
                <c:pt idx="730">
                  <c:v>1.001625800853944</c:v>
                </c:pt>
                <c:pt idx="731">
                  <c:v>0.8706145269483585</c:v>
                </c:pt>
                <c:pt idx="732">
                  <c:v>0.75064022815197973</c:v>
                </c:pt>
                <c:pt idx="733">
                  <c:v>0.37926270191964312</c:v>
                </c:pt>
                <c:pt idx="734">
                  <c:v>3.7470643578529921E-3</c:v>
                </c:pt>
                <c:pt idx="735">
                  <c:v>-0.1144010257223584</c:v>
                </c:pt>
                <c:pt idx="736">
                  <c:v>-0.67549107733445624</c:v>
                </c:pt>
                <c:pt idx="737">
                  <c:v>-0.56566947309397619</c:v>
                </c:pt>
                <c:pt idx="738">
                  <c:v>-0.68866925362925713</c:v>
                </c:pt>
                <c:pt idx="739">
                  <c:v>-1.05835066721896</c:v>
                </c:pt>
                <c:pt idx="740">
                  <c:v>-0.94090896151755032</c:v>
                </c:pt>
                <c:pt idx="741">
                  <c:v>-1.304852907864529</c:v>
                </c:pt>
                <c:pt idx="742">
                  <c:v>-0.9435306580032119</c:v>
                </c:pt>
                <c:pt idx="743">
                  <c:v>-0.81259202098938488</c:v>
                </c:pt>
                <c:pt idx="744">
                  <c:v>-1.667970777354483</c:v>
                </c:pt>
                <c:pt idx="745">
                  <c:v>-2.2646487928727481</c:v>
                </c:pt>
                <c:pt idx="746">
                  <c:v>-3.3644676948164398</c:v>
                </c:pt>
                <c:pt idx="747">
                  <c:v>-3.6807075760512902</c:v>
                </c:pt>
                <c:pt idx="748">
                  <c:v>-4.0522666139285226</c:v>
                </c:pt>
                <c:pt idx="749">
                  <c:v>-3.672650967677356</c:v>
                </c:pt>
                <c:pt idx="750">
                  <c:v>-3.7914228162807859</c:v>
                </c:pt>
                <c:pt idx="751">
                  <c:v>-3.4213668864343418</c:v>
                </c:pt>
                <c:pt idx="752">
                  <c:v>-4.023070396695033</c:v>
                </c:pt>
                <c:pt idx="753">
                  <c:v>-3.649470357043739</c:v>
                </c:pt>
                <c:pt idx="754">
                  <c:v>-3.2833316578899172</c:v>
                </c:pt>
                <c:pt idx="755">
                  <c:v>-3.644782729135287</c:v>
                </c:pt>
                <c:pt idx="756">
                  <c:v>-4.5015682666698069</c:v>
                </c:pt>
                <c:pt idx="757">
                  <c:v>-4.3760769141537708</c:v>
                </c:pt>
                <c:pt idx="758">
                  <c:v>-4.2556545792534166</c:v>
                </c:pt>
                <c:pt idx="759">
                  <c:v>-4.8523016595025581</c:v>
                </c:pt>
                <c:pt idx="760">
                  <c:v>-4.9275504026008576</c:v>
                </c:pt>
                <c:pt idx="761">
                  <c:v>-5.5299500031480022</c:v>
                </c:pt>
                <c:pt idx="762">
                  <c:v>-5.1701390778334257</c:v>
                </c:pt>
                <c:pt idx="763">
                  <c:v>-5.2912399189058732</c:v>
                </c:pt>
                <c:pt idx="764">
                  <c:v>-4.9259799488527278</c:v>
                </c:pt>
                <c:pt idx="765">
                  <c:v>-5.5388139964526886</c:v>
                </c:pt>
                <c:pt idx="766">
                  <c:v>-5.178617042155949</c:v>
                </c:pt>
                <c:pt idx="767">
                  <c:v>-5.307350940113011</c:v>
                </c:pt>
                <c:pt idx="768">
                  <c:v>-6.1599778810312102</c:v>
                </c:pt>
                <c:pt idx="769">
                  <c:v>-6.5373048652304391</c:v>
                </c:pt>
                <c:pt idx="770">
                  <c:v>-6.1679362832224882</c:v>
                </c:pt>
                <c:pt idx="771">
                  <c:v>-5.7630267266693807</c:v>
                </c:pt>
                <c:pt idx="772">
                  <c:v>-5.8910306867863511</c:v>
                </c:pt>
                <c:pt idx="773">
                  <c:v>-6.0158721823657544</c:v>
                </c:pt>
                <c:pt idx="774">
                  <c:v>-6.1450619816488512</c:v>
                </c:pt>
                <c:pt idx="775">
                  <c:v>-5.7965981947921676</c:v>
                </c:pt>
                <c:pt idx="776">
                  <c:v>-5.4279376527409076</c:v>
                </c:pt>
                <c:pt idx="777">
                  <c:v>-5.0908673331609151</c:v>
                </c:pt>
                <c:pt idx="778">
                  <c:v>-5.720358765003823</c:v>
                </c:pt>
                <c:pt idx="779">
                  <c:v>-6.8396983044902413</c:v>
                </c:pt>
                <c:pt idx="780">
                  <c:v>-6.9870997547710658</c:v>
                </c:pt>
                <c:pt idx="781">
                  <c:v>-7.6235951802959363</c:v>
                </c:pt>
                <c:pt idx="782">
                  <c:v>-7.2348885219725076</c:v>
                </c:pt>
                <c:pt idx="783">
                  <c:v>-6.8954981295696456</c:v>
                </c:pt>
                <c:pt idx="784">
                  <c:v>-6.5538362588381602</c:v>
                </c:pt>
                <c:pt idx="785">
                  <c:v>-6.216187187299326</c:v>
                </c:pt>
                <c:pt idx="786">
                  <c:v>-6.3618210099351984</c:v>
                </c:pt>
                <c:pt idx="787">
                  <c:v>-6.0270199183357818</c:v>
                </c:pt>
                <c:pt idx="788">
                  <c:v>-6.1850586963987126</c:v>
                </c:pt>
                <c:pt idx="789">
                  <c:v>-6.3449872241091194</c:v>
                </c:pt>
                <c:pt idx="790">
                  <c:v>-6.5124702846800631</c:v>
                </c:pt>
                <c:pt idx="791">
                  <c:v>-7.1234643495236867</c:v>
                </c:pt>
                <c:pt idx="792">
                  <c:v>-6.7985728828141134</c:v>
                </c:pt>
                <c:pt idx="793">
                  <c:v>-6.4787847357244894</c:v>
                </c:pt>
                <c:pt idx="794">
                  <c:v>-6.6468021827504202</c:v>
                </c:pt>
                <c:pt idx="795">
                  <c:v>-6.3274645058007764</c:v>
                </c:pt>
                <c:pt idx="796">
                  <c:v>-6.5000351790732651</c:v>
                </c:pt>
                <c:pt idx="797">
                  <c:v>-6.6750935134048888</c:v>
                </c:pt>
                <c:pt idx="798">
                  <c:v>-6.3675317440550288</c:v>
                </c:pt>
                <c:pt idx="799">
                  <c:v>-6.0549096993776894</c:v>
                </c:pt>
                <c:pt idx="800">
                  <c:v>-6.2437427174537277</c:v>
                </c:pt>
                <c:pt idx="801">
                  <c:v>-6.4217040537939027</c:v>
                </c:pt>
                <c:pt idx="802">
                  <c:v>-6.6101456966158594</c:v>
                </c:pt>
                <c:pt idx="803">
                  <c:v>-6.2830743985932287</c:v>
                </c:pt>
                <c:pt idx="804">
                  <c:v>-5.9819405378682831</c:v>
                </c:pt>
                <c:pt idx="805">
                  <c:v>-6.1769226952283702</c:v>
                </c:pt>
                <c:pt idx="806">
                  <c:v>-5.8897791167330098</c:v>
                </c:pt>
                <c:pt idx="807">
                  <c:v>-6.0973500668011704</c:v>
                </c:pt>
                <c:pt idx="808">
                  <c:v>-5.8115016400820849</c:v>
                </c:pt>
                <c:pt idx="809">
                  <c:v>-6.5126171729933802</c:v>
                </c:pt>
                <c:pt idx="810">
                  <c:v>-7.2194396417728228</c:v>
                </c:pt>
                <c:pt idx="811">
                  <c:v>-6.9411415139141752</c:v>
                </c:pt>
                <c:pt idx="812">
                  <c:v>-6.6695226454595797</c:v>
                </c:pt>
                <c:pt idx="813">
                  <c:v>-6.3969123619212516</c:v>
                </c:pt>
                <c:pt idx="814">
                  <c:v>-6.1281167712934348</c:v>
                </c:pt>
                <c:pt idx="815">
                  <c:v>-5.8669857462944037</c:v>
                </c:pt>
                <c:pt idx="816">
                  <c:v>-6.1008060969681486</c:v>
                </c:pt>
                <c:pt idx="817">
                  <c:v>-5.8503844211691316</c:v>
                </c:pt>
                <c:pt idx="818">
                  <c:v>-5.5956954648576627</c:v>
                </c:pt>
                <c:pt idx="819">
                  <c:v>-5.8431042240358826</c:v>
                </c:pt>
                <c:pt idx="820">
                  <c:v>-6.0908033921907432</c:v>
                </c:pt>
                <c:pt idx="821">
                  <c:v>-6.326944824511898</c:v>
                </c:pt>
                <c:pt idx="822">
                  <c:v>-6.0876503994338407</c:v>
                </c:pt>
                <c:pt idx="823">
                  <c:v>-6.3434157381323288</c:v>
                </c:pt>
                <c:pt idx="824">
                  <c:v>-6.1174419622347003</c:v>
                </c:pt>
                <c:pt idx="825">
                  <c:v>-5.8891831974106523</c:v>
                </c:pt>
                <c:pt idx="826">
                  <c:v>-5.6653289994896241</c:v>
                </c:pt>
                <c:pt idx="827">
                  <c:v>-6.1853149993001466</c:v>
                </c:pt>
                <c:pt idx="828">
                  <c:v>-6.2080826334797763</c:v>
                </c:pt>
                <c:pt idx="829">
                  <c:v>-5.9978909884963372</c:v>
                </c:pt>
                <c:pt idx="830">
                  <c:v>-5.7876520798157998</c:v>
                </c:pt>
                <c:pt idx="831">
                  <c:v>-5.5849793301170081</c:v>
                </c:pt>
                <c:pt idx="832">
                  <c:v>-6.3438285528404066</c:v>
                </c:pt>
                <c:pt idx="833">
                  <c:v>-6.151017932766905</c:v>
                </c:pt>
                <c:pt idx="834">
                  <c:v>-5.9597700291544413</c:v>
                </c:pt>
                <c:pt idx="835">
                  <c:v>-5.7727600385541749</c:v>
                </c:pt>
                <c:pt idx="836">
                  <c:v>-5.5876973716796394</c:v>
                </c:pt>
                <c:pt idx="837">
                  <c:v>-5.4105542203358823</c:v>
                </c:pt>
                <c:pt idx="838">
                  <c:v>-5.2343124624534312</c:v>
                </c:pt>
                <c:pt idx="839">
                  <c:v>-5.5535076821851703</c:v>
                </c:pt>
                <c:pt idx="840">
                  <c:v>-5.8743677390860896</c:v>
                </c:pt>
                <c:pt idx="841">
                  <c:v>-5.7143750635251038</c:v>
                </c:pt>
                <c:pt idx="842">
                  <c:v>-5.5574915448661528</c:v>
                </c:pt>
                <c:pt idx="843">
                  <c:v>-5.4037240000312323</c:v>
                </c:pt>
                <c:pt idx="844">
                  <c:v>-5.2539993532535902</c:v>
                </c:pt>
                <c:pt idx="845">
                  <c:v>-5.5988920418510446</c:v>
                </c:pt>
                <c:pt idx="846">
                  <c:v>-5.4562671274545593</c:v>
                </c:pt>
                <c:pt idx="847">
                  <c:v>-5.3049216084260209</c:v>
                </c:pt>
                <c:pt idx="848">
                  <c:v>-5.1712607764313887</c:v>
                </c:pt>
                <c:pt idx="849">
                  <c:v>-5.0442212644077387</c:v>
                </c:pt>
                <c:pt idx="850">
                  <c:v>-5.162031335736458</c:v>
                </c:pt>
                <c:pt idx="851">
                  <c:v>-5.2921701743103986</c:v>
                </c:pt>
                <c:pt idx="852">
                  <c:v>-5.6574338955839778</c:v>
                </c:pt>
                <c:pt idx="853">
                  <c:v>-5.5466131971474084</c:v>
                </c:pt>
                <c:pt idx="854">
                  <c:v>-5.4415582252939743</c:v>
                </c:pt>
                <c:pt idx="855">
                  <c:v>-5.3399145996713528</c:v>
                </c:pt>
                <c:pt idx="856">
                  <c:v>-5.2420984966722557</c:v>
                </c:pt>
                <c:pt idx="857">
                  <c:v>-5.1496367688287137</c:v>
                </c:pt>
                <c:pt idx="858">
                  <c:v>-5.0600114077861056</c:v>
                </c:pt>
                <c:pt idx="859">
                  <c:v>-4.9772989513399608</c:v>
                </c:pt>
                <c:pt idx="860">
                  <c:v>-4.8894059355265398</c:v>
                </c:pt>
                <c:pt idx="861">
                  <c:v>-4.8163835339160244</c:v>
                </c:pt>
                <c:pt idx="862">
                  <c:v>-4.7476157727955686</c:v>
                </c:pt>
                <c:pt idx="863">
                  <c:v>-4.6823295032527383</c:v>
                </c:pt>
                <c:pt idx="864">
                  <c:v>-4.6234859460516384</c:v>
                </c:pt>
                <c:pt idx="865">
                  <c:v>-4.5669833272814628</c:v>
                </c:pt>
                <c:pt idx="866">
                  <c:v>-4.5153353902592812</c:v>
                </c:pt>
                <c:pt idx="867">
                  <c:v>-4.4682663320669889</c:v>
                </c:pt>
                <c:pt idx="868">
                  <c:v>-4.9112938044012404</c:v>
                </c:pt>
                <c:pt idx="869">
                  <c:v>-4.8748369295938554</c:v>
                </c:pt>
                <c:pt idx="870">
                  <c:v>-4.8415613016364816</c:v>
                </c:pt>
                <c:pt idx="871">
                  <c:v>-4.8130495358136471</c:v>
                </c:pt>
                <c:pt idx="872">
                  <c:v>-4.7896879371076366</c:v>
                </c:pt>
                <c:pt idx="873">
                  <c:v>-4.7707860133737512</c:v>
                </c:pt>
                <c:pt idx="874">
                  <c:v>-4.7560323968597018</c:v>
                </c:pt>
                <c:pt idx="875">
                  <c:v>-4.7462904848145664</c:v>
                </c:pt>
                <c:pt idx="876">
                  <c:v>-4.7409917809799893</c:v>
                </c:pt>
                <c:pt idx="877">
                  <c:v>-4.7402698891047024</c:v>
                </c:pt>
                <c:pt idx="878">
                  <c:v>-4.7442493611395884</c:v>
                </c:pt>
                <c:pt idx="879">
                  <c:v>-4.7528764028231123</c:v>
                </c:pt>
                <c:pt idx="880">
                  <c:v>-4.765884425286707</c:v>
                </c:pt>
                <c:pt idx="881">
                  <c:v>-4.7861425516382567</c:v>
                </c:pt>
                <c:pt idx="882">
                  <c:v>-4.8089127064486519</c:v>
                </c:pt>
                <c:pt idx="883">
                  <c:v>-4.8366702334746137</c:v>
                </c:pt>
                <c:pt idx="884">
                  <c:v>-4.8697008504617472</c:v>
                </c:pt>
                <c:pt idx="885">
                  <c:v>-4.9056935973766613</c:v>
                </c:pt>
                <c:pt idx="886">
                  <c:v>-4.9472265103812063</c:v>
                </c:pt>
                <c:pt idx="887">
                  <c:v>-4.5029340177892294</c:v>
                </c:pt>
                <c:pt idx="888">
                  <c:v>-4.5540149448855942</c:v>
                </c:pt>
                <c:pt idx="889">
                  <c:v>-4.6087307315289996</c:v>
                </c:pt>
                <c:pt idx="890">
                  <c:v>-4.6684409442108148</c:v>
                </c:pt>
                <c:pt idx="891">
                  <c:v>-4.7343386261750169</c:v>
                </c:pt>
                <c:pt idx="892">
                  <c:v>-4.8020122963378071</c:v>
                </c:pt>
                <c:pt idx="893">
                  <c:v>-4.8746534603059084</c:v>
                </c:pt>
                <c:pt idx="894">
                  <c:v>-4.9521311408723818</c:v>
                </c:pt>
                <c:pt idx="895">
                  <c:v>-5.0452610844171488</c:v>
                </c:pt>
                <c:pt idx="896">
                  <c:v>-4.6414218142411769</c:v>
                </c:pt>
                <c:pt idx="897">
                  <c:v>-4.7337520517163796</c:v>
                </c:pt>
                <c:pt idx="898">
                  <c:v>-4.5920620845090312</c:v>
                </c:pt>
                <c:pt idx="899">
                  <c:v>-4.4509481749942097</c:v>
                </c:pt>
                <c:pt idx="900">
                  <c:v>-4.5571276631171429</c:v>
                </c:pt>
                <c:pt idx="901">
                  <c:v>-4.666646950259512</c:v>
                </c:pt>
                <c:pt idx="902">
                  <c:v>-4.7813731781970361</c:v>
                </c:pt>
                <c:pt idx="903">
                  <c:v>-4.9013983923370006</c:v>
                </c:pt>
                <c:pt idx="904">
                  <c:v>-4.5361319333110899</c:v>
                </c:pt>
                <c:pt idx="905">
                  <c:v>-4.6596342722493418</c:v>
                </c:pt>
                <c:pt idx="906">
                  <c:v>-4.7917198226877602</c:v>
                </c:pt>
                <c:pt idx="907">
                  <c:v>-4.9286602565051609</c:v>
                </c:pt>
                <c:pt idx="908">
                  <c:v>-5.0724389795084406</c:v>
                </c:pt>
                <c:pt idx="909">
                  <c:v>-4.471534486026826</c:v>
                </c:pt>
                <c:pt idx="910">
                  <c:v>-4.8704172075410384</c:v>
                </c:pt>
                <c:pt idx="911">
                  <c:v>-4.5366200669111834</c:v>
                </c:pt>
                <c:pt idx="912">
                  <c:v>-4.6935096305831934</c:v>
                </c:pt>
                <c:pt idx="913">
                  <c:v>-4.8521952800843096</c:v>
                </c:pt>
                <c:pt idx="914">
                  <c:v>-4.2891055469914363</c:v>
                </c:pt>
                <c:pt idx="915">
                  <c:v>-4.2125367562769824</c:v>
                </c:pt>
                <c:pt idx="916">
                  <c:v>-4.3855829617389466</c:v>
                </c:pt>
                <c:pt idx="917">
                  <c:v>-4.5830643047156059</c:v>
                </c:pt>
                <c:pt idx="918">
                  <c:v>-4.7635612240404299</c:v>
                </c:pt>
                <c:pt idx="919">
                  <c:v>-3.973298887376806</c:v>
                </c:pt>
                <c:pt idx="920">
                  <c:v>-4.1582629625214693</c:v>
                </c:pt>
                <c:pt idx="921">
                  <c:v>-4.354941448066846</c:v>
                </c:pt>
                <c:pt idx="922">
                  <c:v>-4.550232950831905</c:v>
                </c:pt>
                <c:pt idx="923">
                  <c:v>-4.0251804385151431</c:v>
                </c:pt>
                <c:pt idx="924">
                  <c:v>-3.986951916924816</c:v>
                </c:pt>
                <c:pt idx="925">
                  <c:v>-4.1990717688003159</c:v>
                </c:pt>
                <c:pt idx="926">
                  <c:v>-3.920834543608009</c:v>
                </c:pt>
                <c:pt idx="927">
                  <c:v>-3.650688086779347</c:v>
                </c:pt>
                <c:pt idx="928">
                  <c:v>-3.3817715862237212</c:v>
                </c:pt>
                <c:pt idx="929">
                  <c:v>-3.608091566285069</c:v>
                </c:pt>
                <c:pt idx="930">
                  <c:v>-3.3480261762272652</c:v>
                </c:pt>
                <c:pt idx="931">
                  <c:v>-3.577557876479958</c:v>
                </c:pt>
                <c:pt idx="932">
                  <c:v>-3.5640593584821398</c:v>
                </c:pt>
                <c:pt idx="933">
                  <c:v>-3.10458376359334</c:v>
                </c:pt>
                <c:pt idx="934">
                  <c:v>-3.3482118402189092</c:v>
                </c:pt>
                <c:pt idx="935">
                  <c:v>-3.5960925092716138</c:v>
                </c:pt>
                <c:pt idx="936">
                  <c:v>-3.6013963472927202</c:v>
                </c:pt>
                <c:pt idx="937">
                  <c:v>-3.1179280093198258</c:v>
                </c:pt>
                <c:pt idx="938">
                  <c:v>-3.3696484949159782</c:v>
                </c:pt>
                <c:pt idx="939">
                  <c:v>-3.3937873869759581</c:v>
                </c:pt>
                <c:pt idx="940">
                  <c:v>-3.4099351621646719</c:v>
                </c:pt>
                <c:pt idx="941">
                  <c:v>-3.1837566337086831</c:v>
                </c:pt>
                <c:pt idx="942">
                  <c:v>-3.4520568130804459</c:v>
                </c:pt>
                <c:pt idx="943">
                  <c:v>-2.9911931893884121</c:v>
                </c:pt>
                <c:pt idx="944">
                  <c:v>-3.0260808408914528</c:v>
                </c:pt>
                <c:pt idx="945">
                  <c:v>-2.8163105469258771</c:v>
                </c:pt>
                <c:pt idx="946">
                  <c:v>-2.6084635365656941</c:v>
                </c:pt>
                <c:pt idx="947">
                  <c:v>-2.896066760691582</c:v>
                </c:pt>
                <c:pt idx="948">
                  <c:v>-3.2226681557515779</c:v>
                </c:pt>
                <c:pt idx="949">
                  <c:v>-3.257182890473743</c:v>
                </c:pt>
                <c:pt idx="950">
                  <c:v>-2.3276289337175058</c:v>
                </c:pt>
                <c:pt idx="951">
                  <c:v>-2.138354167250085</c:v>
                </c:pt>
                <c:pt idx="952">
                  <c:v>-1.950669728120104</c:v>
                </c:pt>
                <c:pt idx="953">
                  <c:v>-1.7638408089095921</c:v>
                </c:pt>
                <c:pt idx="954">
                  <c:v>-1.5903555132497471</c:v>
                </c:pt>
                <c:pt idx="955">
                  <c:v>-1.899206358073855</c:v>
                </c:pt>
                <c:pt idx="956">
                  <c:v>-2.207691176155592</c:v>
                </c:pt>
                <c:pt idx="957">
                  <c:v>-2.0296038207015101</c:v>
                </c:pt>
                <c:pt idx="958">
                  <c:v>-1.860271744431657</c:v>
                </c:pt>
                <c:pt idx="959">
                  <c:v>-0.70101957703133166</c:v>
                </c:pt>
                <c:pt idx="960">
                  <c:v>-1.0216260084019519</c:v>
                </c:pt>
                <c:pt idx="961">
                  <c:v>-0.61250609724768879</c:v>
                </c:pt>
                <c:pt idx="962">
                  <c:v>-0.94182246298063887</c:v>
                </c:pt>
                <c:pt idx="963">
                  <c:v>-1.3025574714070269</c:v>
                </c:pt>
                <c:pt idx="964">
                  <c:v>-1.3869282715390061</c:v>
                </c:pt>
                <c:pt idx="965">
                  <c:v>-0.73144631072088373</c:v>
                </c:pt>
                <c:pt idx="966">
                  <c:v>-0.58752634927942893</c:v>
                </c:pt>
                <c:pt idx="967">
                  <c:v>5.8589313593401471E-2</c:v>
                </c:pt>
                <c:pt idx="968">
                  <c:v>-0.28563799864257078</c:v>
                </c:pt>
                <c:pt idx="969">
                  <c:v>-0.618232725297716</c:v>
                </c:pt>
                <c:pt idx="970">
                  <c:v>2.3838331839456831E-2</c:v>
                </c:pt>
                <c:pt idx="971">
                  <c:v>-7.8473003500477034E-2</c:v>
                </c:pt>
                <c:pt idx="972">
                  <c:v>-0.17852611507412061</c:v>
                </c:pt>
                <c:pt idx="973">
                  <c:v>0.45853055300239021</c:v>
                </c:pt>
                <c:pt idx="974">
                  <c:v>0.1091249486232897</c:v>
                </c:pt>
                <c:pt idx="975">
                  <c:v>-0.23919634450844279</c:v>
                </c:pt>
                <c:pt idx="976">
                  <c:v>0.34087810105455668</c:v>
                </c:pt>
                <c:pt idx="977">
                  <c:v>0.96087882968984673</c:v>
                </c:pt>
                <c:pt idx="978">
                  <c:v>1.1043987672051261</c:v>
                </c:pt>
                <c:pt idx="979">
                  <c:v>0.99902464087840315</c:v>
                </c:pt>
                <c:pt idx="980">
                  <c:v>1.367366074978861</c:v>
                </c:pt>
                <c:pt idx="981">
                  <c:v>1.5058540193115419</c:v>
                </c:pt>
                <c:pt idx="982">
                  <c:v>2.1227770254864571</c:v>
                </c:pt>
                <c:pt idx="983">
                  <c:v>1.9954036625409799</c:v>
                </c:pt>
                <c:pt idx="984">
                  <c:v>1.8884650081405989</c:v>
                </c:pt>
                <c:pt idx="985">
                  <c:v>2.4946987182556062</c:v>
                </c:pt>
                <c:pt idx="986">
                  <c:v>2.6189986434832382</c:v>
                </c:pt>
                <c:pt idx="987">
                  <c:v>3.2361210286505302</c:v>
                </c:pt>
                <c:pt idx="988">
                  <c:v>3.3586659091573812</c:v>
                </c:pt>
                <c:pt idx="989">
                  <c:v>3.445316416773863</c:v>
                </c:pt>
                <c:pt idx="990">
                  <c:v>3.0759517720221941</c:v>
                </c:pt>
                <c:pt idx="991">
                  <c:v>2.9524649846939468</c:v>
                </c:pt>
                <c:pt idx="992">
                  <c:v>2.823050991120382</c:v>
                </c:pt>
                <c:pt idx="993">
                  <c:v>3.9328522937747441</c:v>
                </c:pt>
                <c:pt idx="994">
                  <c:v>4.5278156917190273</c:v>
                </c:pt>
                <c:pt idx="995">
                  <c:v>4.6339770348539844</c:v>
                </c:pt>
                <c:pt idx="996">
                  <c:v>4.5174270245939994</c:v>
                </c:pt>
                <c:pt idx="997">
                  <c:v>4.1421558169531068</c:v>
                </c:pt>
                <c:pt idx="998">
                  <c:v>3.770887933679461</c:v>
                </c:pt>
                <c:pt idx="999">
                  <c:v>3.645771046154664</c:v>
                </c:pt>
                <c:pt idx="1000">
                  <c:v>4.2563718811857143</c:v>
                </c:pt>
                <c:pt idx="1001">
                  <c:v>4.3800659489901079</c:v>
                </c:pt>
                <c:pt idx="1002">
                  <c:v>4.9831977729894419</c:v>
                </c:pt>
                <c:pt idx="1003">
                  <c:v>6.0712882921409204</c:v>
                </c:pt>
                <c:pt idx="1004">
                  <c:v>6.9242469944080227</c:v>
                </c:pt>
                <c:pt idx="1005">
                  <c:v>6.8037127694591666</c:v>
                </c:pt>
                <c:pt idx="1006">
                  <c:v>6.3885451435955076</c:v>
                </c:pt>
                <c:pt idx="1007">
                  <c:v>6.503839825774989</c:v>
                </c:pt>
                <c:pt idx="1008">
                  <c:v>6.3730786943921203</c:v>
                </c:pt>
                <c:pt idx="1009">
                  <c:v>7.2329969518344797</c:v>
                </c:pt>
                <c:pt idx="1010">
                  <c:v>7.8226997744660736</c:v>
                </c:pt>
                <c:pt idx="1011">
                  <c:v>7.9547667932170754</c:v>
                </c:pt>
                <c:pt idx="1012">
                  <c:v>8.3280713569748599</c:v>
                </c:pt>
                <c:pt idx="1013">
                  <c:v>8.6824632425722967</c:v>
                </c:pt>
                <c:pt idx="1014">
                  <c:v>9.3002227978893046</c:v>
                </c:pt>
                <c:pt idx="1015">
                  <c:v>9.6673791452348894</c:v>
                </c:pt>
                <c:pt idx="1016">
                  <c:v>10.03024104174237</c:v>
                </c:pt>
                <c:pt idx="1017">
                  <c:v>10.10740900365046</c:v>
                </c:pt>
                <c:pt idx="1018">
                  <c:v>9.7469268260271207</c:v>
                </c:pt>
                <c:pt idx="1019">
                  <c:v>9.3838547976572642</c:v>
                </c:pt>
                <c:pt idx="1020">
                  <c:v>9.0166429354599984</c:v>
                </c:pt>
                <c:pt idx="1021">
                  <c:v>8.6553858232452825</c:v>
                </c:pt>
                <c:pt idx="1022">
                  <c:v>8.7852395324534029</c:v>
                </c:pt>
                <c:pt idx="1023">
                  <c:v>9.4044333899767736</c:v>
                </c:pt>
                <c:pt idx="1024">
                  <c:v>9.7707016367095179</c:v>
                </c:pt>
                <c:pt idx="1025">
                  <c:v>9.4184214195272631</c:v>
                </c:pt>
                <c:pt idx="1026">
                  <c:v>9.7969415171060348</c:v>
                </c:pt>
                <c:pt idx="1027">
                  <c:v>10.90272848567427</c:v>
                </c:pt>
                <c:pt idx="1028">
                  <c:v>10.55633162463292</c:v>
                </c:pt>
                <c:pt idx="1029">
                  <c:v>10.19908582834614</c:v>
                </c:pt>
                <c:pt idx="1030">
                  <c:v>10.57747769690954</c:v>
                </c:pt>
                <c:pt idx="1031">
                  <c:v>10.439364268285431</c:v>
                </c:pt>
                <c:pt idx="1032">
                  <c:v>10.335251205946729</c:v>
                </c:pt>
                <c:pt idx="1033">
                  <c:v>10.23389920639471</c:v>
                </c:pt>
                <c:pt idx="1034">
                  <c:v>10.86432424375178</c:v>
                </c:pt>
                <c:pt idx="1035">
                  <c:v>10.99962089708445</c:v>
                </c:pt>
                <c:pt idx="1036">
                  <c:v>10.90552583673589</c:v>
                </c:pt>
                <c:pt idx="1037">
                  <c:v>11.3055213345536</c:v>
                </c:pt>
                <c:pt idx="1038">
                  <c:v>10.96761633501198</c:v>
                </c:pt>
                <c:pt idx="1039">
                  <c:v>10.636071251105649</c:v>
                </c:pt>
                <c:pt idx="1040">
                  <c:v>10.302854174910641</c:v>
                </c:pt>
                <c:pt idx="1041">
                  <c:v>10.451558652964589</c:v>
                </c:pt>
                <c:pt idx="1042">
                  <c:v>10.85807918802894</c:v>
                </c:pt>
                <c:pt idx="1043">
                  <c:v>10.77277751527892</c:v>
                </c:pt>
                <c:pt idx="1044">
                  <c:v>10.934140929828571</c:v>
                </c:pt>
                <c:pt idx="1045">
                  <c:v>11.587947553818889</c:v>
                </c:pt>
                <c:pt idx="1046">
                  <c:v>11.27702075611157</c:v>
                </c:pt>
                <c:pt idx="1047">
                  <c:v>10.960887337582511</c:v>
                </c:pt>
                <c:pt idx="1048">
                  <c:v>10.64652266422218</c:v>
                </c:pt>
                <c:pt idx="1049">
                  <c:v>10.337015674446899</c:v>
                </c:pt>
                <c:pt idx="1050">
                  <c:v>10.756328668270539</c:v>
                </c:pt>
                <c:pt idx="1051">
                  <c:v>10.695502094879981</c:v>
                </c:pt>
                <c:pt idx="1052">
                  <c:v>10.88462199918175</c:v>
                </c:pt>
                <c:pt idx="1053">
                  <c:v>11.07396218060771</c:v>
                </c:pt>
                <c:pt idx="1054">
                  <c:v>11.228277243841619</c:v>
                </c:pt>
                <c:pt idx="1055">
                  <c:v>10.942025148243911</c:v>
                </c:pt>
                <c:pt idx="1056">
                  <c:v>10.65046867225692</c:v>
                </c:pt>
                <c:pt idx="1057">
                  <c:v>10.353886119934611</c:v>
                </c:pt>
                <c:pt idx="1058">
                  <c:v>10.79706524854349</c:v>
                </c:pt>
                <c:pt idx="1059">
                  <c:v>10.74981474386418</c:v>
                </c:pt>
                <c:pt idx="1060">
                  <c:v>11.448193770141369</c:v>
                </c:pt>
                <c:pt idx="1061">
                  <c:v>11.65305040930795</c:v>
                </c:pt>
                <c:pt idx="1062">
                  <c:v>11.378170955725119</c:v>
                </c:pt>
                <c:pt idx="1063">
                  <c:v>11.105989917942111</c:v>
                </c:pt>
                <c:pt idx="1064">
                  <c:v>10.836194405469101</c:v>
                </c:pt>
                <c:pt idx="1065">
                  <c:v>10.57410246469968</c:v>
                </c:pt>
                <c:pt idx="1066">
                  <c:v>10.30602351462554</c:v>
                </c:pt>
                <c:pt idx="1067">
                  <c:v>11.027770039716</c:v>
                </c:pt>
                <c:pt idx="1068">
                  <c:v>10.77406304929211</c:v>
                </c:pt>
                <c:pt idx="1069">
                  <c:v>11.50164263517922</c:v>
                </c:pt>
                <c:pt idx="1070">
                  <c:v>11.25267131048231</c:v>
                </c:pt>
                <c:pt idx="1071">
                  <c:v>11.003421667328469</c:v>
                </c:pt>
                <c:pt idx="1072">
                  <c:v>10.759633556188311</c:v>
                </c:pt>
                <c:pt idx="1073">
                  <c:v>10.52838111352624</c:v>
                </c:pt>
                <c:pt idx="1074">
                  <c:v>10.786546323247689</c:v>
                </c:pt>
                <c:pt idx="1075">
                  <c:v>10.527123179042309</c:v>
                </c:pt>
                <c:pt idx="1076">
                  <c:v>10.780839453386649</c:v>
                </c:pt>
                <c:pt idx="1077">
                  <c:v>11.04647056594195</c:v>
                </c:pt>
                <c:pt idx="1078">
                  <c:v>10.830089742382279</c:v>
                </c:pt>
                <c:pt idx="1079">
                  <c:v>10.61321071885834</c:v>
                </c:pt>
                <c:pt idx="1080">
                  <c:v>10.39947193939132</c:v>
                </c:pt>
                <c:pt idx="1081">
                  <c:v>10.67992370428634</c:v>
                </c:pt>
                <c:pt idx="1082">
                  <c:v>10.722101481641641</c:v>
                </c:pt>
                <c:pt idx="1083">
                  <c:v>10.766044243581041</c:v>
                </c:pt>
                <c:pt idx="1084">
                  <c:v>10.56847652902991</c:v>
                </c:pt>
                <c:pt idx="1085">
                  <c:v>10.37468141055867</c:v>
                </c:pt>
                <c:pt idx="1086">
                  <c:v>10.674466234497521</c:v>
                </c:pt>
                <c:pt idx="1087">
                  <c:v>10.983478036999511</c:v>
                </c:pt>
                <c:pt idx="1088">
                  <c:v>10.80126981719812</c:v>
                </c:pt>
                <c:pt idx="1089">
                  <c:v>11.11598319748191</c:v>
                </c:pt>
                <c:pt idx="1090">
                  <c:v>10.945285201809179</c:v>
                </c:pt>
                <c:pt idx="1091">
                  <c:v>10.777038778854051</c:v>
                </c:pt>
                <c:pt idx="1092">
                  <c:v>10.610256035486531</c:v>
                </c:pt>
                <c:pt idx="1093">
                  <c:v>10.45168811773007</c:v>
                </c:pt>
                <c:pt idx="1094">
                  <c:v>10.297178034521281</c:v>
                </c:pt>
                <c:pt idx="1095">
                  <c:v>10.14114291076454</c:v>
                </c:pt>
                <c:pt idx="1096">
                  <c:v>10.48226670865594</c:v>
                </c:pt>
                <c:pt idx="1097">
                  <c:v>10.83217651635036</c:v>
                </c:pt>
                <c:pt idx="1098">
                  <c:v>10.694505049524761</c:v>
                </c:pt>
                <c:pt idx="1099">
                  <c:v>10.78355958936851</c:v>
                </c:pt>
                <c:pt idx="1100">
                  <c:v>10.668670603190719</c:v>
                </c:pt>
                <c:pt idx="1101">
                  <c:v>10.290733536918861</c:v>
                </c:pt>
                <c:pt idx="1102">
                  <c:v>10.16993063945276</c:v>
                </c:pt>
                <c:pt idx="1103">
                  <c:v>10.051603283251859</c:v>
                </c:pt>
                <c:pt idx="1104">
                  <c:v>10.431385810079551</c:v>
                </c:pt>
                <c:pt idx="1105">
                  <c:v>10.565327883813939</c:v>
                </c:pt>
                <c:pt idx="1106">
                  <c:v>10.461526888419909</c:v>
                </c:pt>
                <c:pt idx="1107">
                  <c:v>10.61161186457085</c:v>
                </c:pt>
                <c:pt idx="1108">
                  <c:v>10.51714511886178</c:v>
                </c:pt>
                <c:pt idx="1109">
                  <c:v>10.42658669260334</c:v>
                </c:pt>
                <c:pt idx="1110">
                  <c:v>10.342482472266139</c:v>
                </c:pt>
                <c:pt idx="1111">
                  <c:v>10.26186941567939</c:v>
                </c:pt>
                <c:pt idx="1112">
                  <c:v>10.185917524661649</c:v>
                </c:pt>
                <c:pt idx="1113">
                  <c:v>10.1146319153591</c:v>
                </c:pt>
                <c:pt idx="1114">
                  <c:v>10.046747524424021</c:v>
                </c:pt>
                <c:pt idx="1115">
                  <c:v>9.9837955875912456</c:v>
                </c:pt>
                <c:pt idx="1116">
                  <c:v>9.9254085790884119</c:v>
                </c:pt>
                <c:pt idx="1117">
                  <c:v>9.86746909709953</c:v>
                </c:pt>
                <c:pt idx="1118">
                  <c:v>9.8195807932022916</c:v>
                </c:pt>
                <c:pt idx="1119">
                  <c:v>10.016060739514691</c:v>
                </c:pt>
                <c:pt idx="1120">
                  <c:v>10.217328255501579</c:v>
                </c:pt>
                <c:pt idx="1121">
                  <c:v>10.182321879683171</c:v>
                </c:pt>
                <c:pt idx="1122">
                  <c:v>10.152659001641499</c:v>
                </c:pt>
                <c:pt idx="1123">
                  <c:v>10.127327617285429</c:v>
                </c:pt>
                <c:pt idx="1124">
                  <c:v>10.10670736255045</c:v>
                </c:pt>
                <c:pt idx="1125">
                  <c:v>10.09075034952258</c:v>
                </c:pt>
                <c:pt idx="1126">
                  <c:v>10.07893813129459</c:v>
                </c:pt>
                <c:pt idx="1127">
                  <c:v>10.07224031374871</c:v>
                </c:pt>
                <c:pt idx="1128">
                  <c:v>10.07000026534223</c:v>
                </c:pt>
                <c:pt idx="1129">
                  <c:v>10.072390210200719</c:v>
                </c:pt>
                <c:pt idx="1130">
                  <c:v>10.08064901904231</c:v>
                </c:pt>
                <c:pt idx="1131">
                  <c:v>10.091134245569179</c:v>
                </c:pt>
                <c:pt idx="1132">
                  <c:v>10.109258299834099</c:v>
                </c:pt>
                <c:pt idx="1133">
                  <c:v>10.13043794433491</c:v>
                </c:pt>
                <c:pt idx="1134">
                  <c:v>10.156829669836039</c:v>
                </c:pt>
                <c:pt idx="1135">
                  <c:v>10.187452956135431</c:v>
                </c:pt>
                <c:pt idx="1136">
                  <c:v>9.9828585357386714</c:v>
                </c:pt>
                <c:pt idx="1137">
                  <c:v>10.022681660220231</c:v>
                </c:pt>
                <c:pt idx="1138">
                  <c:v>10.06728534159592</c:v>
                </c:pt>
                <c:pt idx="1139">
                  <c:v>9.8769263618872998</c:v>
                </c:pt>
                <c:pt idx="1140">
                  <c:v>9.9306803342295069</c:v>
                </c:pt>
                <c:pt idx="1141">
                  <c:v>9.4985372936843504</c:v>
                </c:pt>
                <c:pt idx="1142">
                  <c:v>9.561330310977695</c:v>
                </c:pt>
                <c:pt idx="1143">
                  <c:v>9.6303210819707772</c:v>
                </c:pt>
                <c:pt idx="1144">
                  <c:v>9.7021804084826471</c:v>
                </c:pt>
                <c:pt idx="1145">
                  <c:v>9.2880238631028504</c:v>
                </c:pt>
                <c:pt idx="1146">
                  <c:v>9.6100465651733771</c:v>
                </c:pt>
                <c:pt idx="1147">
                  <c:v>9.6945916518604491</c:v>
                </c:pt>
                <c:pt idx="1148">
                  <c:v>9.5444957856470864</c:v>
                </c:pt>
                <c:pt idx="1149">
                  <c:v>9.6375283440294623</c:v>
                </c:pt>
                <c:pt idx="1150">
                  <c:v>9.749275518057388</c:v>
                </c:pt>
                <c:pt idx="1151">
                  <c:v>9.3646479480249951</c:v>
                </c:pt>
                <c:pt idx="1152">
                  <c:v>9.4723346932317725</c:v>
                </c:pt>
                <c:pt idx="1153">
                  <c:v>9.5831510312262083</c:v>
                </c:pt>
                <c:pt idx="1154">
                  <c:v>9.702726822812366</c:v>
                </c:pt>
                <c:pt idx="1155">
                  <c:v>9.8237488971628579</c:v>
                </c:pt>
                <c:pt idx="1156">
                  <c:v>9.4594197991536362</c:v>
                </c:pt>
                <c:pt idx="1157">
                  <c:v>9.5891212807755579</c:v>
                </c:pt>
                <c:pt idx="1158">
                  <c:v>9.2325902032822285</c:v>
                </c:pt>
                <c:pt idx="1159">
                  <c:v>9.3718150710053152</c:v>
                </c:pt>
                <c:pt idx="1160">
                  <c:v>9.2729848903246506</c:v>
                </c:pt>
                <c:pt idx="1161">
                  <c:v>9.1678010749827337</c:v>
                </c:pt>
                <c:pt idx="1162">
                  <c:v>9.3389185095668381</c:v>
                </c:pt>
                <c:pt idx="1163">
                  <c:v>9.4941170061115798</c:v>
                </c:pt>
                <c:pt idx="1164">
                  <c:v>9.41415008512935</c:v>
                </c:pt>
                <c:pt idx="1165">
                  <c:v>8.8377636762275387</c:v>
                </c:pt>
                <c:pt idx="1166">
                  <c:v>9.0032370852574815</c:v>
                </c:pt>
                <c:pt idx="1167">
                  <c:v>9.174267063184999</c:v>
                </c:pt>
                <c:pt idx="1168">
                  <c:v>9.1115336834484424</c:v>
                </c:pt>
                <c:pt idx="1169">
                  <c:v>8.5523307115963263</c:v>
                </c:pt>
                <c:pt idx="1170">
                  <c:v>8.7377048720478854</c:v>
                </c:pt>
                <c:pt idx="1171">
                  <c:v>8.9288386721768376</c:v>
                </c:pt>
                <c:pt idx="1172">
                  <c:v>9.1207126948541202</c:v>
                </c:pt>
                <c:pt idx="1173">
                  <c:v>9.3209606281115498</c:v>
                </c:pt>
                <c:pt idx="1174">
                  <c:v>9.5202258501148265</c:v>
                </c:pt>
                <c:pt idx="1175">
                  <c:v>8.7730086154963658</c:v>
                </c:pt>
                <c:pt idx="1176">
                  <c:v>8.9840666860346516</c:v>
                </c:pt>
                <c:pt idx="1177">
                  <c:v>9.2024332539994163</c:v>
                </c:pt>
                <c:pt idx="1178">
                  <c:v>9.4107223821592214</c:v>
                </c:pt>
                <c:pt idx="1179">
                  <c:v>8.6533567587555638</c:v>
                </c:pt>
                <c:pt idx="1180">
                  <c:v>8.8757807697540017</c:v>
                </c:pt>
                <c:pt idx="1181">
                  <c:v>9.1038516579770032</c:v>
                </c:pt>
                <c:pt idx="1182">
                  <c:v>8.3521787852164238</c:v>
                </c:pt>
                <c:pt idx="1183">
                  <c:v>8.5908011989759387</c:v>
                </c:pt>
                <c:pt idx="1184">
                  <c:v>8.8223074553421128</c:v>
                </c:pt>
                <c:pt idx="1185">
                  <c:v>8.0823014755770544</c:v>
                </c:pt>
                <c:pt idx="1186">
                  <c:v>8.3248088826101991</c:v>
                </c:pt>
                <c:pt idx="1187">
                  <c:v>8.6018671603842449</c:v>
                </c:pt>
                <c:pt idx="1188">
                  <c:v>8.3690288390511824</c:v>
                </c:pt>
                <c:pt idx="1189">
                  <c:v>8.1377228912792816</c:v>
                </c:pt>
                <c:pt idx="1190">
                  <c:v>8.3978156615072095</c:v>
                </c:pt>
                <c:pt idx="1191">
                  <c:v>7.9272803003696168</c:v>
                </c:pt>
                <c:pt idx="1192">
                  <c:v>7.957500460643459</c:v>
                </c:pt>
                <c:pt idx="1193">
                  <c:v>8.2255634211657167</c:v>
                </c:pt>
                <c:pt idx="1194">
                  <c:v>7.9963760284063312</c:v>
                </c:pt>
                <c:pt idx="1195">
                  <c:v>7.7800242675271107</c:v>
                </c:pt>
                <c:pt idx="1196">
                  <c:v>7.5695770172058729</c:v>
                </c:pt>
                <c:pt idx="1197">
                  <c:v>7.8543214417889402</c:v>
                </c:pt>
                <c:pt idx="1198">
                  <c:v>7.6452011576875947</c:v>
                </c:pt>
                <c:pt idx="1199">
                  <c:v>7.444213204656748</c:v>
                </c:pt>
                <c:pt idx="1200">
                  <c:v>7.7339906210694807</c:v>
                </c:pt>
                <c:pt idx="1201">
                  <c:v>7.0475832386526056</c:v>
                </c:pt>
                <c:pt idx="1202">
                  <c:v>7.3454629054125462</c:v>
                </c:pt>
                <c:pt idx="1203">
                  <c:v>6.7076326339273322</c:v>
                </c:pt>
                <c:pt idx="1204">
                  <c:v>7.0082588827918642</c:v>
                </c:pt>
                <c:pt idx="1205">
                  <c:v>7.31735740839801</c:v>
                </c:pt>
                <c:pt idx="1206">
                  <c:v>7.1305753991079968</c:v>
                </c:pt>
                <c:pt idx="1207">
                  <c:v>6.4532085799081216</c:v>
                </c:pt>
                <c:pt idx="1208">
                  <c:v>6.7724730243779314</c:v>
                </c:pt>
                <c:pt idx="1209">
                  <c:v>6.1026878147217474</c:v>
                </c:pt>
                <c:pt idx="1210">
                  <c:v>6.4144554000185536</c:v>
                </c:pt>
                <c:pt idx="1211">
                  <c:v>6.7322485802296939</c:v>
                </c:pt>
                <c:pt idx="1212">
                  <c:v>7.0587887772380924</c:v>
                </c:pt>
                <c:pt idx="1213">
                  <c:v>6.4000457117231804</c:v>
                </c:pt>
                <c:pt idx="1214">
                  <c:v>6.765798040371692</c:v>
                </c:pt>
                <c:pt idx="1215">
                  <c:v>6.1107010763375627</c:v>
                </c:pt>
                <c:pt idx="1216">
                  <c:v>5.9552417529021966</c:v>
                </c:pt>
                <c:pt idx="1217">
                  <c:v>6.2864724066738091</c:v>
                </c:pt>
                <c:pt idx="1218">
                  <c:v>6.6218111663528836</c:v>
                </c:pt>
                <c:pt idx="1219">
                  <c:v>5.9782102284950014</c:v>
                </c:pt>
                <c:pt idx="1220">
                  <c:v>5.8377599132002729</c:v>
                </c:pt>
                <c:pt idx="1221">
                  <c:v>5.197926735401353</c:v>
                </c:pt>
                <c:pt idx="1222">
                  <c:v>4.55321221584515</c:v>
                </c:pt>
                <c:pt idx="1223">
                  <c:v>4.9033742023764688</c:v>
                </c:pt>
                <c:pt idx="1224">
                  <c:v>4.7517416663446141</c:v>
                </c:pt>
                <c:pt idx="1225">
                  <c:v>4.1369166967269848</c:v>
                </c:pt>
                <c:pt idx="1226">
                  <c:v>3.508634583196923</c:v>
                </c:pt>
                <c:pt idx="1227">
                  <c:v>3.6468285054208418</c:v>
                </c:pt>
                <c:pt idx="1228">
                  <c:v>3.2751451958366</c:v>
                </c:pt>
                <c:pt idx="1229">
                  <c:v>3.6258967262664039</c:v>
                </c:pt>
                <c:pt idx="1230">
                  <c:v>3.7443367062710138</c:v>
                </c:pt>
                <c:pt idx="1231">
                  <c:v>2.8702133942194759</c:v>
                </c:pt>
                <c:pt idx="1232">
                  <c:v>2.7394503787393631</c:v>
                </c:pt>
                <c:pt idx="1233">
                  <c:v>2.6227631476185138</c:v>
                </c:pt>
                <c:pt idx="1234">
                  <c:v>2.48360733723591</c:v>
                </c:pt>
                <c:pt idx="1235">
                  <c:v>2.3578504273312721</c:v>
                </c:pt>
                <c:pt idx="1236">
                  <c:v>2.7208219277488008</c:v>
                </c:pt>
                <c:pt idx="1237">
                  <c:v>3.0863070290983639</c:v>
                </c:pt>
                <c:pt idx="1238">
                  <c:v>2.477364017596813</c:v>
                </c:pt>
                <c:pt idx="1239">
                  <c:v>2.3504397125720691</c:v>
                </c:pt>
                <c:pt idx="1240">
                  <c:v>1.743395369345436</c:v>
                </c:pt>
                <c:pt idx="1241">
                  <c:v>1.1298994618286999</c:v>
                </c:pt>
                <c:pt idx="1242">
                  <c:v>1.493823551438922</c:v>
                </c:pt>
                <c:pt idx="1243">
                  <c:v>1.388435099258075</c:v>
                </c:pt>
                <c:pt idx="1244">
                  <c:v>1.0152330053493019</c:v>
                </c:pt>
                <c:pt idx="1245">
                  <c:v>1.1488616827460161</c:v>
                </c:pt>
                <c:pt idx="1246">
                  <c:v>1.0295000707990449</c:v>
                </c:pt>
                <c:pt idx="1247">
                  <c:v>0.66902413271040473</c:v>
                </c:pt>
                <c:pt idx="1248">
                  <c:v>-0.41524692703428911</c:v>
                </c:pt>
                <c:pt idx="1249">
                  <c:v>-0.78166291218143158</c:v>
                </c:pt>
                <c:pt idx="1250">
                  <c:v>8.0326550952108278E-2</c:v>
                </c:pt>
                <c:pt idx="1251">
                  <c:v>0.44965471606690238</c:v>
                </c:pt>
                <c:pt idx="1252">
                  <c:v>0.37114178696249672</c:v>
                </c:pt>
                <c:pt idx="1253">
                  <c:v>0.26757009621130118</c:v>
                </c:pt>
                <c:pt idx="1254">
                  <c:v>-9.6466812456711182E-2</c:v>
                </c:pt>
                <c:pt idx="1255">
                  <c:v>-0.45486398841083542</c:v>
                </c:pt>
                <c:pt idx="1256">
                  <c:v>-0.32921329338756777</c:v>
                </c:pt>
                <c:pt idx="1257">
                  <c:v>-0.20683058427616169</c:v>
                </c:pt>
                <c:pt idx="1258">
                  <c:v>-0.32656805040242892</c:v>
                </c:pt>
                <c:pt idx="1259">
                  <c:v>-0.44242396214244201</c:v>
                </c:pt>
                <c:pt idx="1260">
                  <c:v>-7.2979736907825554E-2</c:v>
                </c:pt>
                <c:pt idx="1261">
                  <c:v>-0.19571573163268849</c:v>
                </c:pt>
                <c:pt idx="1262">
                  <c:v>-0.79989272253966703</c:v>
                </c:pt>
                <c:pt idx="1263">
                  <c:v>-0.91347215927262937</c:v>
                </c:pt>
                <c:pt idx="1264">
                  <c:v>-0.54964803505180271</c:v>
                </c:pt>
                <c:pt idx="1265">
                  <c:v>-0.4279664835744228</c:v>
                </c:pt>
                <c:pt idx="1266">
                  <c:v>-0.25208623503668548</c:v>
                </c:pt>
                <c:pt idx="1267">
                  <c:v>-0.87177030144569301</c:v>
                </c:pt>
                <c:pt idx="1268">
                  <c:v>-0.75660562457453295</c:v>
                </c:pt>
                <c:pt idx="1269">
                  <c:v>-1.119213792819195</c:v>
                </c:pt>
                <c:pt idx="1270">
                  <c:v>-1.2516307760331959</c:v>
                </c:pt>
                <c:pt idx="1271">
                  <c:v>-1.3774602141958641</c:v>
                </c:pt>
                <c:pt idx="1272">
                  <c:v>-1.0118400140251109</c:v>
                </c:pt>
                <c:pt idx="1273">
                  <c:v>-0.64147454841508988</c:v>
                </c:pt>
                <c:pt idx="1274">
                  <c:v>-0.28957712696310978</c:v>
                </c:pt>
                <c:pt idx="1275">
                  <c:v>-0.42465371037165772</c:v>
                </c:pt>
                <c:pt idx="1276">
                  <c:v>-1.033808835781713</c:v>
                </c:pt>
                <c:pt idx="1277">
                  <c:v>-1.1294742695648521</c:v>
                </c:pt>
                <c:pt idx="1278">
                  <c:v>-1.759311862418329</c:v>
                </c:pt>
                <c:pt idx="1279">
                  <c:v>-1.8887704877261771</c:v>
                </c:pt>
                <c:pt idx="1280">
                  <c:v>-1.5310209668249539</c:v>
                </c:pt>
                <c:pt idx="1281">
                  <c:v>-1.175426524108858</c:v>
                </c:pt>
                <c:pt idx="1282">
                  <c:v>-0.8246587588987353</c:v>
                </c:pt>
                <c:pt idx="1283">
                  <c:v>-1.94809522893604</c:v>
                </c:pt>
                <c:pt idx="1284">
                  <c:v>-2.5820783632148481</c:v>
                </c:pt>
                <c:pt idx="1285">
                  <c:v>-2.7164692376073698</c:v>
                </c:pt>
                <c:pt idx="1286">
                  <c:v>-2.368868400720999</c:v>
                </c:pt>
                <c:pt idx="1287">
                  <c:v>-2.0345064008091498</c:v>
                </c:pt>
                <c:pt idx="1288">
                  <c:v>-1.2075541860246231</c:v>
                </c:pt>
                <c:pt idx="1289">
                  <c:v>-1.34917596944095</c:v>
                </c:pt>
                <c:pt idx="1290">
                  <c:v>-2.0000080414048682</c:v>
                </c:pt>
                <c:pt idx="1291">
                  <c:v>-1.678617745980006</c:v>
                </c:pt>
                <c:pt idx="1292">
                  <c:v>-1.8335038585344281</c:v>
                </c:pt>
                <c:pt idx="1293">
                  <c:v>-1.504569181099598</c:v>
                </c:pt>
                <c:pt idx="1294">
                  <c:v>-1.139268898733675</c:v>
                </c:pt>
                <c:pt idx="1295">
                  <c:v>-1.792344447738444</c:v>
                </c:pt>
                <c:pt idx="1296">
                  <c:v>-1.476514556482172</c:v>
                </c:pt>
                <c:pt idx="1297">
                  <c:v>-1.639638866084397</c:v>
                </c:pt>
                <c:pt idx="1298">
                  <c:v>-1.809737433414853</c:v>
                </c:pt>
                <c:pt idx="1299">
                  <c:v>-1.4997366254750939</c:v>
                </c:pt>
                <c:pt idx="1300">
                  <c:v>-1.1883784168871609</c:v>
                </c:pt>
                <c:pt idx="1301">
                  <c:v>-1.3733955648670251</c:v>
                </c:pt>
                <c:pt idx="1302">
                  <c:v>-2.0341902744203111</c:v>
                </c:pt>
                <c:pt idx="1303">
                  <c:v>-1.7246885640860801</c:v>
                </c:pt>
                <c:pt idx="1304">
                  <c:v>-1.4308756793822539</c:v>
                </c:pt>
                <c:pt idx="1305">
                  <c:v>-1.6181775686242621</c:v>
                </c:pt>
                <c:pt idx="1306">
                  <c:v>-1.323123397147242</c:v>
                </c:pt>
                <c:pt idx="1307">
                  <c:v>-1.025534746630584</c:v>
                </c:pt>
                <c:pt idx="1308">
                  <c:v>-1.7118355061751911</c:v>
                </c:pt>
                <c:pt idx="1309">
                  <c:v>-1.4203215405631791</c:v>
                </c:pt>
                <c:pt idx="1310">
                  <c:v>-2.1155515458583811</c:v>
                </c:pt>
                <c:pt idx="1311">
                  <c:v>-1.8226986221400381</c:v>
                </c:pt>
                <c:pt idx="1312">
                  <c:v>-1.547767668745792</c:v>
                </c:pt>
                <c:pt idx="1313">
                  <c:v>-1.26892634010467</c:v>
                </c:pt>
                <c:pt idx="1314">
                  <c:v>-0.96412268891079123</c:v>
                </c:pt>
                <c:pt idx="1315">
                  <c:v>-0.70278819986084784</c:v>
                </c:pt>
                <c:pt idx="1316">
                  <c:v>-0.92873393041611507</c:v>
                </c:pt>
                <c:pt idx="1317">
                  <c:v>-0.66496119776383011</c:v>
                </c:pt>
                <c:pt idx="1318">
                  <c:v>-0.89199532264096604</c:v>
                </c:pt>
                <c:pt idx="1319">
                  <c:v>-1.1324655114778039</c:v>
                </c:pt>
                <c:pt idx="1320">
                  <c:v>-1.3694717954781339</c:v>
                </c:pt>
                <c:pt idx="1321">
                  <c:v>-1.60006664565735</c:v>
                </c:pt>
                <c:pt idx="1322">
                  <c:v>-1.353186547085826</c:v>
                </c:pt>
                <c:pt idx="1323">
                  <c:v>-1.111829729698101</c:v>
                </c:pt>
                <c:pt idx="1324">
                  <c:v>-0.84247942831017042</c:v>
                </c:pt>
                <c:pt idx="1325">
                  <c:v>-0.60495906552999656</c:v>
                </c:pt>
                <c:pt idx="1326">
                  <c:v>-0.87148134479906503</c:v>
                </c:pt>
                <c:pt idx="1327">
                  <c:v>-0.64456473255597757</c:v>
                </c:pt>
                <c:pt idx="1328">
                  <c:v>-0.91010143512239949</c:v>
                </c:pt>
                <c:pt idx="1329">
                  <c:v>-0.68699547612980894</c:v>
                </c:pt>
                <c:pt idx="1330">
                  <c:v>-0.72222882516616949</c:v>
                </c:pt>
                <c:pt idx="1331">
                  <c:v>-0.75371525820723662</c:v>
                </c:pt>
                <c:pt idx="1332">
                  <c:v>-1.031916896448166</c:v>
                </c:pt>
                <c:pt idx="1333">
                  <c:v>-0.8288738642071678</c:v>
                </c:pt>
                <c:pt idx="1334">
                  <c:v>-0.62578695384236482</c:v>
                </c:pt>
                <c:pt idx="1335">
                  <c:v>-0.89659327491995811</c:v>
                </c:pt>
                <c:pt idx="1336">
                  <c:v>-1.18992641367646</c:v>
                </c:pt>
                <c:pt idx="1337">
                  <c:v>-1.022584515379577</c:v>
                </c:pt>
                <c:pt idx="1338">
                  <c:v>-0.81264142686488583</c:v>
                </c:pt>
                <c:pt idx="1339">
                  <c:v>-0.63200895619660002</c:v>
                </c:pt>
                <c:pt idx="1340">
                  <c:v>-0.45063540561540089</c:v>
                </c:pt>
                <c:pt idx="1341">
                  <c:v>-0.27837069261892111</c:v>
                </c:pt>
                <c:pt idx="1342">
                  <c:v>-1.090131211684614</c:v>
                </c:pt>
                <c:pt idx="1343">
                  <c:v>-0.92786058977585384</c:v>
                </c:pt>
                <c:pt idx="1344">
                  <c:v>-0.76784027163026991</c:v>
                </c:pt>
                <c:pt idx="1345">
                  <c:v>-0.60898305294963251</c:v>
                </c:pt>
                <c:pt idx="1346">
                  <c:v>-0.45618758060002312</c:v>
                </c:pt>
                <c:pt idx="1347">
                  <c:v>-0.30612096944329181</c:v>
                </c:pt>
                <c:pt idx="1348">
                  <c:v>-0.16118671234773529</c:v>
                </c:pt>
                <c:pt idx="1349">
                  <c:v>-0.51030961153310272</c:v>
                </c:pt>
                <c:pt idx="1350">
                  <c:v>-0.6160946835502088</c:v>
                </c:pt>
                <c:pt idx="1351">
                  <c:v>-0.48602838752768918</c:v>
                </c:pt>
                <c:pt idx="1352">
                  <c:v>-0.60898855250096062</c:v>
                </c:pt>
                <c:pt idx="1353">
                  <c:v>-0.48619648879572003</c:v>
                </c:pt>
                <c:pt idx="1354">
                  <c:v>-0.36957129720864401</c:v>
                </c:pt>
                <c:pt idx="1355">
                  <c:v>-0.73510918001642267</c:v>
                </c:pt>
                <c:pt idx="1356">
                  <c:v>-0.62394813857607545</c:v>
                </c:pt>
                <c:pt idx="1357">
                  <c:v>-0.51972884717104506</c:v>
                </c:pt>
                <c:pt idx="1358">
                  <c:v>-0.41966377921237102</c:v>
                </c:pt>
                <c:pt idx="1359">
                  <c:v>-0.32197084439951601</c:v>
                </c:pt>
                <c:pt idx="1360">
                  <c:v>-0.22092611279852289</c:v>
                </c:pt>
                <c:pt idx="1361">
                  <c:v>-0.38183735344853892</c:v>
                </c:pt>
                <c:pt idx="1362">
                  <c:v>-0.30340538168657361</c:v>
                </c:pt>
                <c:pt idx="1363">
                  <c:v>-0.22617507516265789</c:v>
                </c:pt>
                <c:pt idx="1364">
                  <c:v>-0.88389624284421586</c:v>
                </c:pt>
                <c:pt idx="1365">
                  <c:v>-0.81715822712930475</c:v>
                </c:pt>
                <c:pt idx="1366">
                  <c:v>-0.75389928019592389</c:v>
                </c:pt>
                <c:pt idx="1367">
                  <c:v>-0.69424882789058984</c:v>
                </c:pt>
                <c:pt idx="1368">
                  <c:v>-0.63967328011024449</c:v>
                </c:pt>
                <c:pt idx="1369">
                  <c:v>-0.58434486254084561</c:v>
                </c:pt>
                <c:pt idx="1370">
                  <c:v>-0.53837626041391218</c:v>
                </c:pt>
                <c:pt idx="1371">
                  <c:v>-0.49846748604539931</c:v>
                </c:pt>
                <c:pt idx="1372">
                  <c:v>-0.46299101541430332</c:v>
                </c:pt>
                <c:pt idx="1373">
                  <c:v>-0.43134396413457671</c:v>
                </c:pt>
                <c:pt idx="1374">
                  <c:v>-0.40491645887959749</c:v>
                </c:pt>
                <c:pt idx="1375">
                  <c:v>-0.38264194046922739</c:v>
                </c:pt>
                <c:pt idx="1376">
                  <c:v>-0.36531386531990512</c:v>
                </c:pt>
                <c:pt idx="1377">
                  <c:v>-0.35238893783721892</c:v>
                </c:pt>
                <c:pt idx="1378">
                  <c:v>-0.34398639595600861</c:v>
                </c:pt>
                <c:pt idx="1379">
                  <c:v>-0.34020959409269841</c:v>
                </c:pt>
                <c:pt idx="1380">
                  <c:v>-0.34115738812965901</c:v>
                </c:pt>
                <c:pt idx="1381">
                  <c:v>-0.34676093196453911</c:v>
                </c:pt>
                <c:pt idx="1382">
                  <c:v>-0.35826058640824948</c:v>
                </c:pt>
                <c:pt idx="1383">
                  <c:v>-0.37339387287353532</c:v>
                </c:pt>
                <c:pt idx="1384">
                  <c:v>-0.39361843476079628</c:v>
                </c:pt>
                <c:pt idx="1385">
                  <c:v>-0.41813040142935171</c:v>
                </c:pt>
                <c:pt idx="1386">
                  <c:v>-0.44652128298417892</c:v>
                </c:pt>
                <c:pt idx="1387">
                  <c:v>-0.47971227172233449</c:v>
                </c:pt>
                <c:pt idx="1388">
                  <c:v>-0.51808980888562672</c:v>
                </c:pt>
                <c:pt idx="1389">
                  <c:v>-0.5607828756039055</c:v>
                </c:pt>
                <c:pt idx="1390">
                  <c:v>-0.60835146281807795</c:v>
                </c:pt>
                <c:pt idx="1391">
                  <c:v>-0.65971910719504478</c:v>
                </c:pt>
                <c:pt idx="1392">
                  <c:v>-0.71697861653133543</c:v>
                </c:pt>
                <c:pt idx="1393">
                  <c:v>-0.77798130148295286</c:v>
                </c:pt>
                <c:pt idx="1394">
                  <c:v>-0.60520463497731924</c:v>
                </c:pt>
                <c:pt idx="1395">
                  <c:v>-0.67551004952814964</c:v>
                </c:pt>
                <c:pt idx="1396">
                  <c:v>-0.74905500781474643</c:v>
                </c:pt>
                <c:pt idx="1397">
                  <c:v>-0.34995791890195699</c:v>
                </c:pt>
                <c:pt idx="1398">
                  <c:v>-0.43433324794847289</c:v>
                </c:pt>
                <c:pt idx="1399">
                  <c:v>-0.27296139330984909</c:v>
                </c:pt>
                <c:pt idx="1400">
                  <c:v>-0.36602325820498999</c:v>
                </c:pt>
                <c:pt idx="1401">
                  <c:v>-0.46561227950712691</c:v>
                </c:pt>
                <c:pt idx="1402">
                  <c:v>-0.5655803985137311</c:v>
                </c:pt>
                <c:pt idx="1403">
                  <c:v>-0.19050720931795689</c:v>
                </c:pt>
                <c:pt idx="1404">
                  <c:v>-0.301681840587392</c:v>
                </c:pt>
                <c:pt idx="1405">
                  <c:v>-0.41539821632907348</c:v>
                </c:pt>
                <c:pt idx="1406">
                  <c:v>-0.53704696926303797</c:v>
                </c:pt>
                <c:pt idx="1407">
                  <c:v>-0.41027107515655098</c:v>
                </c:pt>
                <c:pt idx="1408">
                  <c:v>-0.5380069982138096</c:v>
                </c:pt>
                <c:pt idx="1409">
                  <c:v>-0.43078415294347389</c:v>
                </c:pt>
                <c:pt idx="1410">
                  <c:v>-7.7435785627038456E-2</c:v>
                </c:pt>
                <c:pt idx="1411">
                  <c:v>-0.23735725668225169</c:v>
                </c:pt>
                <c:pt idx="1412">
                  <c:v>-0.36886218995380909</c:v>
                </c:pt>
                <c:pt idx="1413">
                  <c:v>-0.53643692580486402</c:v>
                </c:pt>
                <c:pt idx="1414">
                  <c:v>4.9628657583014053E-2</c:v>
                </c:pt>
                <c:pt idx="1415">
                  <c:v>0.13116833689907989</c:v>
                </c:pt>
                <c:pt idx="1416">
                  <c:v>-3.114188099870319E-2</c:v>
                </c:pt>
                <c:pt idx="1417">
                  <c:v>-0.19762148902991331</c:v>
                </c:pt>
                <c:pt idx="1418">
                  <c:v>0.35824620306517829</c:v>
                </c:pt>
                <c:pt idx="1419">
                  <c:v>0.4328739097808878</c:v>
                </c:pt>
                <c:pt idx="1420">
                  <c:v>0.25581165608065248</c:v>
                </c:pt>
                <c:pt idx="1421">
                  <c:v>7.3933109762506888E-2</c:v>
                </c:pt>
                <c:pt idx="1422">
                  <c:v>-0.1135135083342078</c:v>
                </c:pt>
                <c:pt idx="1423">
                  <c:v>0.1848924653255182</c:v>
                </c:pt>
                <c:pt idx="1424">
                  <c:v>-0.26413170825027521</c:v>
                </c:pt>
                <c:pt idx="1425">
                  <c:v>0.28111631001883097</c:v>
                </c:pt>
                <c:pt idx="1426">
                  <c:v>7.6464634290530853E-2</c:v>
                </c:pt>
                <c:pt idx="1427">
                  <c:v>0.59321221618736786</c:v>
                </c:pt>
                <c:pt idx="1428">
                  <c:v>0.38574821935914372</c:v>
                </c:pt>
                <c:pt idx="1429">
                  <c:v>0.87314362987103777</c:v>
                </c:pt>
                <c:pt idx="1430">
                  <c:v>0.65805512740297445</c:v>
                </c:pt>
                <c:pt idx="1431">
                  <c:v>0.68452263961370363</c:v>
                </c:pt>
                <c:pt idx="1432">
                  <c:v>0.45100629406280751</c:v>
                </c:pt>
                <c:pt idx="1433">
                  <c:v>0.46262960432338218</c:v>
                </c:pt>
                <c:pt idx="1434">
                  <c:v>0.72277210127600711</c:v>
                </c:pt>
                <c:pt idx="1435">
                  <c:v>0.97452873158084685</c:v>
                </c:pt>
                <c:pt idx="1436">
                  <c:v>0.73524174673582365</c:v>
                </c:pt>
                <c:pt idx="1437">
                  <c:v>0.98657319388293274</c:v>
                </c:pt>
                <c:pt idx="1438">
                  <c:v>0.98040208480081503</c:v>
                </c:pt>
                <c:pt idx="1439">
                  <c:v>0.98343672830336004</c:v>
                </c:pt>
                <c:pt idx="1440">
                  <c:v>0.72675476206917722</c:v>
                </c:pt>
                <c:pt idx="1441">
                  <c:v>1.4127438807472861</c:v>
                </c:pt>
                <c:pt idx="1442">
                  <c:v>1.1841959167184939</c:v>
                </c:pt>
                <c:pt idx="1443">
                  <c:v>0.89047930039785683</c:v>
                </c:pt>
                <c:pt idx="1444">
                  <c:v>1.348240939138194</c:v>
                </c:pt>
                <c:pt idx="1445">
                  <c:v>1.077049987255549</c:v>
                </c:pt>
                <c:pt idx="1446">
                  <c:v>1.056248515854634</c:v>
                </c:pt>
                <c:pt idx="1447">
                  <c:v>0.77941900996947311</c:v>
                </c:pt>
                <c:pt idx="1448">
                  <c:v>0.74631160319778189</c:v>
                </c:pt>
                <c:pt idx="1449">
                  <c:v>1.448152780635382</c:v>
                </c:pt>
                <c:pt idx="1450">
                  <c:v>1.3999704335093099</c:v>
                </c:pt>
                <c:pt idx="1451">
                  <c:v>1.601669464016126</c:v>
                </c:pt>
                <c:pt idx="1452">
                  <c:v>1.7663653274458539</c:v>
                </c:pt>
                <c:pt idx="1453">
                  <c:v>1.955984599633084</c:v>
                </c:pt>
                <c:pt idx="1454">
                  <c:v>2.152862579460503</c:v>
                </c:pt>
                <c:pt idx="1455">
                  <c:v>2.3448322798451642</c:v>
                </c:pt>
                <c:pt idx="1456">
                  <c:v>2.5305805449736738</c:v>
                </c:pt>
                <c:pt idx="1457">
                  <c:v>2.2187775250078658</c:v>
                </c:pt>
                <c:pt idx="1458">
                  <c:v>2.150840735440795</c:v>
                </c:pt>
                <c:pt idx="1459">
                  <c:v>2.5710736675478358</c:v>
                </c:pt>
                <c:pt idx="1460">
                  <c:v>2.5080134310928339</c:v>
                </c:pt>
                <c:pt idx="1461">
                  <c:v>2.9176269730234452</c:v>
                </c:pt>
                <c:pt idx="1462">
                  <c:v>2.848291295798731</c:v>
                </c:pt>
                <c:pt idx="1463">
                  <c:v>2.7692989026830901</c:v>
                </c:pt>
                <c:pt idx="1464">
                  <c:v>3.1694896507438699</c:v>
                </c:pt>
                <c:pt idx="1465">
                  <c:v>3.096953159297883</c:v>
                </c:pt>
                <c:pt idx="1466">
                  <c:v>3.752099303898575</c:v>
                </c:pt>
                <c:pt idx="1467">
                  <c:v>3.661451224191794</c:v>
                </c:pt>
                <c:pt idx="1468">
                  <c:v>3.5810995270098829</c:v>
                </c:pt>
                <c:pt idx="1469">
                  <c:v>4.1815174566818314</c:v>
                </c:pt>
                <c:pt idx="1470">
                  <c:v>3.845282788309063</c:v>
                </c:pt>
                <c:pt idx="1471">
                  <c:v>3.7561871146372989</c:v>
                </c:pt>
                <c:pt idx="1472">
                  <c:v>3.6526840228931259</c:v>
                </c:pt>
                <c:pt idx="1473">
                  <c:v>4.0512078782856094</c:v>
                </c:pt>
                <c:pt idx="1474">
                  <c:v>4.1952455818083649</c:v>
                </c:pt>
                <c:pt idx="1475">
                  <c:v>4.3279254643951646</c:v>
                </c:pt>
                <c:pt idx="1476">
                  <c:v>4.2349205279695212</c:v>
                </c:pt>
                <c:pt idx="1477">
                  <c:v>3.887815194599284</c:v>
                </c:pt>
                <c:pt idx="1478">
                  <c:v>3.7831682465316452</c:v>
                </c:pt>
                <c:pt idx="1479">
                  <c:v>3.4277379405085782</c:v>
                </c:pt>
                <c:pt idx="1480">
                  <c:v>4.0180300913729212</c:v>
                </c:pt>
                <c:pt idx="1481">
                  <c:v>4.407360981372463</c:v>
                </c:pt>
                <c:pt idx="1482">
                  <c:v>4.7772739821786416</c:v>
                </c:pt>
                <c:pt idx="1483">
                  <c:v>4.6591544671200751</c:v>
                </c:pt>
                <c:pt idx="1484">
                  <c:v>4.5572862922266486</c:v>
                </c:pt>
                <c:pt idx="1485">
                  <c:v>4.9299295764873676</c:v>
                </c:pt>
                <c:pt idx="1486">
                  <c:v>5.0621576799417056</c:v>
                </c:pt>
                <c:pt idx="1487">
                  <c:v>5.1836628313434687</c:v>
                </c:pt>
                <c:pt idx="1488">
                  <c:v>5.3177542367523642</c:v>
                </c:pt>
                <c:pt idx="1489">
                  <c:v>5.9385545431906763</c:v>
                </c:pt>
                <c:pt idx="1490">
                  <c:v>6.7875135888798184</c:v>
                </c:pt>
                <c:pt idx="1491">
                  <c:v>6.8642302948482694</c:v>
                </c:pt>
                <c:pt idx="1492">
                  <c:v>6.7353902018470544</c:v>
                </c:pt>
                <c:pt idx="1493">
                  <c:v>6.8604145106828716</c:v>
                </c:pt>
                <c:pt idx="1494">
                  <c:v>6.988484460174675</c:v>
                </c:pt>
                <c:pt idx="1495">
                  <c:v>7.5964186089938863</c:v>
                </c:pt>
                <c:pt idx="1496">
                  <c:v>8.6902407786726457</c:v>
                </c:pt>
                <c:pt idx="1497">
                  <c:v>9.5427366323923906</c:v>
                </c:pt>
                <c:pt idx="1498">
                  <c:v>9.4131554091338359</c:v>
                </c:pt>
                <c:pt idx="1499">
                  <c:v>9.0455360666744014</c:v>
                </c:pt>
                <c:pt idx="1500">
                  <c:v>8.6720184716102722</c:v>
                </c:pt>
                <c:pt idx="1501">
                  <c:v>9.2845404562286262</c:v>
                </c:pt>
                <c:pt idx="1502">
                  <c:v>8.9007753286344524</c:v>
                </c:pt>
                <c:pt idx="1503">
                  <c:v>9.261142839685121</c:v>
                </c:pt>
                <c:pt idx="1504">
                  <c:v>9.861985722512685</c:v>
                </c:pt>
                <c:pt idx="1505">
                  <c:v>10.719569425318801</c:v>
                </c:pt>
                <c:pt idx="1506">
                  <c:v>11.577402196318291</c:v>
                </c:pt>
                <c:pt idx="1507">
                  <c:v>11.44212699011889</c:v>
                </c:pt>
                <c:pt idx="1508">
                  <c:v>12.01036629926257</c:v>
                </c:pt>
                <c:pt idx="1509">
                  <c:v>12.364070359415191</c:v>
                </c:pt>
                <c:pt idx="1510">
                  <c:v>12.254382695108619</c:v>
                </c:pt>
                <c:pt idx="1511">
                  <c:v>12.613744754712121</c:v>
                </c:pt>
                <c:pt idx="1512">
                  <c:v>12.973987449973849</c:v>
                </c:pt>
                <c:pt idx="1513">
                  <c:v>14.074227063266051</c:v>
                </c:pt>
                <c:pt idx="1514">
                  <c:v>14.19797922148425</c:v>
                </c:pt>
                <c:pt idx="1515">
                  <c:v>13.829726243739859</c:v>
                </c:pt>
                <c:pt idx="1516">
                  <c:v>13.420408570247499</c:v>
                </c:pt>
                <c:pt idx="1517">
                  <c:v>13.060272615874281</c:v>
                </c:pt>
                <c:pt idx="1518">
                  <c:v>12.929701086823931</c:v>
                </c:pt>
                <c:pt idx="1519">
                  <c:v>13.78308953243774</c:v>
                </c:pt>
                <c:pt idx="1520">
                  <c:v>14.88058766059909</c:v>
                </c:pt>
                <c:pt idx="1521">
                  <c:v>16.48103131524201</c:v>
                </c:pt>
                <c:pt idx="1522">
                  <c:v>16.12215835523817</c:v>
                </c:pt>
                <c:pt idx="1523">
                  <c:v>15.761183838592659</c:v>
                </c:pt>
                <c:pt idx="1524">
                  <c:v>15.396337474729171</c:v>
                </c:pt>
                <c:pt idx="1525">
                  <c:v>15.03542140161335</c:v>
                </c:pt>
                <c:pt idx="1526">
                  <c:v>14.637626029355671</c:v>
                </c:pt>
                <c:pt idx="1527">
                  <c:v>14.31709172367246</c:v>
                </c:pt>
                <c:pt idx="1528">
                  <c:v>13.952761204478261</c:v>
                </c:pt>
                <c:pt idx="1529">
                  <c:v>14.05111624603262</c:v>
                </c:pt>
                <c:pt idx="1530">
                  <c:v>14.66874709050902</c:v>
                </c:pt>
                <c:pt idx="1531">
                  <c:v>16.278604066233481</c:v>
                </c:pt>
                <c:pt idx="1532">
                  <c:v>17.384887424123221</c:v>
                </c:pt>
                <c:pt idx="1533">
                  <c:v>17.535325669106371</c:v>
                </c:pt>
                <c:pt idx="1534">
                  <c:v>17.669109233241731</c:v>
                </c:pt>
                <c:pt idx="1535">
                  <c:v>17.32544659993226</c:v>
                </c:pt>
                <c:pt idx="1536">
                  <c:v>16.985400888239521</c:v>
                </c:pt>
                <c:pt idx="1537">
                  <c:v>16.647367663679049</c:v>
                </c:pt>
                <c:pt idx="1538">
                  <c:v>17.282439790459481</c:v>
                </c:pt>
                <c:pt idx="1539">
                  <c:v>17.423272290474429</c:v>
                </c:pt>
                <c:pt idx="1540">
                  <c:v>18.029784353356671</c:v>
                </c:pt>
                <c:pt idx="1541">
                  <c:v>18.425305197751371</c:v>
                </c:pt>
                <c:pt idx="1542">
                  <c:v>18.824836165306731</c:v>
                </c:pt>
                <c:pt idx="1543">
                  <c:v>18.73220036789586</c:v>
                </c:pt>
                <c:pt idx="1544">
                  <c:v>19.146528290514642</c:v>
                </c:pt>
                <c:pt idx="1545">
                  <c:v>18.821805689338689</c:v>
                </c:pt>
                <c:pt idx="1546">
                  <c:v>19.479183529219469</c:v>
                </c:pt>
                <c:pt idx="1547">
                  <c:v>19.396103810284249</c:v>
                </c:pt>
                <c:pt idx="1548">
                  <c:v>19.311932380542881</c:v>
                </c:pt>
                <c:pt idx="1549">
                  <c:v>19.485759369045081</c:v>
                </c:pt>
                <c:pt idx="1550">
                  <c:v>19.65158515266576</c:v>
                </c:pt>
                <c:pt idx="1551">
                  <c:v>19.343786872743191</c:v>
                </c:pt>
                <c:pt idx="1552">
                  <c:v>19.525202844336139</c:v>
                </c:pt>
                <c:pt idx="1553">
                  <c:v>19.704549153361938</c:v>
                </c:pt>
                <c:pt idx="1554">
                  <c:v>19.852948138511021</c:v>
                </c:pt>
                <c:pt idx="1555">
                  <c:v>20.531079046628989</c:v>
                </c:pt>
                <c:pt idx="1556">
                  <c:v>20.22614612182868</c:v>
                </c:pt>
                <c:pt idx="1557">
                  <c:v>19.924938842880149</c:v>
                </c:pt>
                <c:pt idx="1558">
                  <c:v>19.62973421277459</c:v>
                </c:pt>
                <c:pt idx="1559">
                  <c:v>19.339976897042309</c:v>
                </c:pt>
                <c:pt idx="1560">
                  <c:v>19.046368158658609</c:v>
                </c:pt>
                <c:pt idx="1561">
                  <c:v>19.74509844553128</c:v>
                </c:pt>
                <c:pt idx="1562">
                  <c:v>19.463528823155571</c:v>
                </c:pt>
                <c:pt idx="1563">
                  <c:v>19.912503779482169</c:v>
                </c:pt>
                <c:pt idx="1564">
                  <c:v>19.64040935705221</c:v>
                </c:pt>
                <c:pt idx="1565">
                  <c:v>20.095429740705171</c:v>
                </c:pt>
                <c:pt idx="1566">
                  <c:v>19.82431583585856</c:v>
                </c:pt>
                <c:pt idx="1567">
                  <c:v>19.560794921227821</c:v>
                </c:pt>
                <c:pt idx="1568">
                  <c:v>19.297545432189839</c:v>
                </c:pt>
                <c:pt idx="1569">
                  <c:v>19.00753222808294</c:v>
                </c:pt>
                <c:pt idx="1570">
                  <c:v>19.488138639942321</c:v>
                </c:pt>
                <c:pt idx="1571">
                  <c:v>19.474978863614229</c:v>
                </c:pt>
                <c:pt idx="1572">
                  <c:v>20.206563957229971</c:v>
                </c:pt>
                <c:pt idx="1573">
                  <c:v>19.962002396882951</c:v>
                </c:pt>
                <c:pt idx="1574">
                  <c:v>19.712269995808128</c:v>
                </c:pt>
                <c:pt idx="1575">
                  <c:v>19.2274574888832</c:v>
                </c:pt>
                <c:pt idx="1576">
                  <c:v>19.238136873222292</c:v>
                </c:pt>
                <c:pt idx="1577">
                  <c:v>19.01119431730773</c:v>
                </c:pt>
                <c:pt idx="1578">
                  <c:v>18.780121851240239</c:v>
                </c:pt>
                <c:pt idx="1579">
                  <c:v>18.556616556411999</c:v>
                </c:pt>
                <c:pt idx="1580">
                  <c:v>18.799202420447241</c:v>
                </c:pt>
                <c:pt idx="1581">
                  <c:v>18.579884370211762</c:v>
                </c:pt>
                <c:pt idx="1582">
                  <c:v>18.365717708847971</c:v>
                </c:pt>
                <c:pt idx="1583">
                  <c:v>18.64942337384451</c:v>
                </c:pt>
                <c:pt idx="1584">
                  <c:v>18.44009637759228</c:v>
                </c:pt>
                <c:pt idx="1585">
                  <c:v>18.726533279086031</c:v>
                </c:pt>
                <c:pt idx="1586">
                  <c:v>18.526583647047431</c:v>
                </c:pt>
                <c:pt idx="1587">
                  <c:v>18.57441915737957</c:v>
                </c:pt>
                <c:pt idx="1588">
                  <c:v>18.624329300460019</c:v>
                </c:pt>
                <c:pt idx="1589">
                  <c:v>18.435212570728769</c:v>
                </c:pt>
                <c:pt idx="1590">
                  <c:v>18.25561817435857</c:v>
                </c:pt>
                <c:pt idx="1591">
                  <c:v>18.074314496169929</c:v>
                </c:pt>
                <c:pt idx="1592">
                  <c:v>17.902180218637231</c:v>
                </c:pt>
                <c:pt idx="1593">
                  <c:v>17.731662244225451</c:v>
                </c:pt>
                <c:pt idx="1594">
                  <c:v>18.053240860952972</c:v>
                </c:pt>
                <c:pt idx="1595">
                  <c:v>17.88851349722913</c:v>
                </c:pt>
                <c:pt idx="1596">
                  <c:v>18.202257223922171</c:v>
                </c:pt>
                <c:pt idx="1597">
                  <c:v>18.538563690457991</c:v>
                </c:pt>
                <c:pt idx="1598">
                  <c:v>18.38671113405519</c:v>
                </c:pt>
                <c:pt idx="1599">
                  <c:v>18.244471556521962</c:v>
                </c:pt>
                <c:pt idx="1600">
                  <c:v>18.10457608053699</c:v>
                </c:pt>
                <c:pt idx="1601">
                  <c:v>17.965613973955598</c:v>
                </c:pt>
                <c:pt idx="1602">
                  <c:v>17.833815751950251</c:v>
                </c:pt>
                <c:pt idx="1603">
                  <c:v>17.70541527924183</c:v>
                </c:pt>
                <c:pt idx="1604">
                  <c:v>17.583176770909191</c:v>
                </c:pt>
                <c:pt idx="1605">
                  <c:v>17.953816045820151</c:v>
                </c:pt>
                <c:pt idx="1606">
                  <c:v>17.835670754883719</c:v>
                </c:pt>
                <c:pt idx="1607">
                  <c:v>18.217464288176998</c:v>
                </c:pt>
                <c:pt idx="1608">
                  <c:v>17.620055650742369</c:v>
                </c:pt>
                <c:pt idx="1609">
                  <c:v>18.008688442140311</c:v>
                </c:pt>
                <c:pt idx="1610">
                  <c:v>17.912605688074269</c:v>
                </c:pt>
                <c:pt idx="1611">
                  <c:v>18.060012839885399</c:v>
                </c:pt>
                <c:pt idx="1612">
                  <c:v>17.971847361634161</c:v>
                </c:pt>
                <c:pt idx="1613">
                  <c:v>18.128337731419592</c:v>
                </c:pt>
                <c:pt idx="1614">
                  <c:v>18.05693945832985</c:v>
                </c:pt>
                <c:pt idx="1615">
                  <c:v>17.974303723763811</c:v>
                </c:pt>
                <c:pt idx="1616">
                  <c:v>17.90590150505534</c:v>
                </c:pt>
                <c:pt idx="1617">
                  <c:v>17.840777244299591</c:v>
                </c:pt>
                <c:pt idx="1618">
                  <c:v>17.78022515310478</c:v>
                </c:pt>
                <c:pt idx="1619">
                  <c:v>17.725466019124749</c:v>
                </c:pt>
                <c:pt idx="1620">
                  <c:v>18.163989251528989</c:v>
                </c:pt>
                <c:pt idx="1621">
                  <c:v>18.116213948541191</c:v>
                </c:pt>
                <c:pt idx="1622">
                  <c:v>18.073092502800339</c:v>
                </c:pt>
                <c:pt idx="1623">
                  <c:v>18.03517440690668</c:v>
                </c:pt>
                <c:pt idx="1624">
                  <c:v>18.002857815706381</c:v>
                </c:pt>
                <c:pt idx="1625">
                  <c:v>17.974430795019529</c:v>
                </c:pt>
                <c:pt idx="1626">
                  <c:v>17.950772388220631</c:v>
                </c:pt>
                <c:pt idx="1627">
                  <c:v>17.929624118817941</c:v>
                </c:pt>
                <c:pt idx="1628">
                  <c:v>17.91515071367628</c:v>
                </c:pt>
                <c:pt idx="1629">
                  <c:v>17.905694004317549</c:v>
                </c:pt>
                <c:pt idx="1630">
                  <c:v>17.900727839267489</c:v>
                </c:pt>
                <c:pt idx="1631">
                  <c:v>17.900477336744729</c:v>
                </c:pt>
                <c:pt idx="1632">
                  <c:v>17.90503061015427</c:v>
                </c:pt>
                <c:pt idx="1633">
                  <c:v>17.913807325789659</c:v>
                </c:pt>
                <c:pt idx="1634">
                  <c:v>17.92720763842922</c:v>
                </c:pt>
                <c:pt idx="1635">
                  <c:v>17.94514731490888</c:v>
                </c:pt>
                <c:pt idx="1636">
                  <c:v>17.967688654889461</c:v>
                </c:pt>
                <c:pt idx="1637">
                  <c:v>17.995311892266638</c:v>
                </c:pt>
                <c:pt idx="1638">
                  <c:v>18.02671788602548</c:v>
                </c:pt>
                <c:pt idx="1639">
                  <c:v>18.0636955641763</c:v>
                </c:pt>
                <c:pt idx="1640">
                  <c:v>18.10489503879549</c:v>
                </c:pt>
                <c:pt idx="1641">
                  <c:v>17.666421067995099</c:v>
                </c:pt>
                <c:pt idx="1642">
                  <c:v>17.46843677716646</c:v>
                </c:pt>
                <c:pt idx="1643">
                  <c:v>17.283090071942041</c:v>
                </c:pt>
                <c:pt idx="1644">
                  <c:v>17.343863299318119</c:v>
                </c:pt>
                <c:pt idx="1645">
                  <c:v>17.408179930005371</c:v>
                </c:pt>
                <c:pt idx="1646">
                  <c:v>17.479555079629691</c:v>
                </c:pt>
                <c:pt idx="1647">
                  <c:v>17.311397414093658</c:v>
                </c:pt>
                <c:pt idx="1648">
                  <c:v>17.388043916129551</c:v>
                </c:pt>
                <c:pt idx="1649">
                  <c:v>17.220973220011789</c:v>
                </c:pt>
                <c:pt idx="1650">
                  <c:v>17.308123146812289</c:v>
                </c:pt>
                <c:pt idx="1651">
                  <c:v>17.39637422736519</c:v>
                </c:pt>
                <c:pt idx="1652">
                  <c:v>17.49396482037767</c:v>
                </c:pt>
                <c:pt idx="1653">
                  <c:v>17.594524897154059</c:v>
                </c:pt>
                <c:pt idx="1654">
                  <c:v>17.699730992252771</c:v>
                </c:pt>
                <c:pt idx="1655">
                  <c:v>17.320182419554921</c:v>
                </c:pt>
                <c:pt idx="1656">
                  <c:v>17.445437512682449</c:v>
                </c:pt>
                <c:pt idx="1657">
                  <c:v>17.565617381589579</c:v>
                </c:pt>
                <c:pt idx="1658">
                  <c:v>17.198669188167369</c:v>
                </c:pt>
                <c:pt idx="1659">
                  <c:v>17.32512822333689</c:v>
                </c:pt>
                <c:pt idx="1660">
                  <c:v>17.457141198276322</c:v>
                </c:pt>
                <c:pt idx="1661">
                  <c:v>17.59252299833533</c:v>
                </c:pt>
                <c:pt idx="1662">
                  <c:v>17.243437902947239</c:v>
                </c:pt>
                <c:pt idx="1663">
                  <c:v>16.896946300498001</c:v>
                </c:pt>
                <c:pt idx="1664">
                  <c:v>17.047790692752411</c:v>
                </c:pt>
                <c:pt idx="1665">
                  <c:v>17.19944314822612</c:v>
                </c:pt>
                <c:pt idx="1666">
                  <c:v>17.35979509463067</c:v>
                </c:pt>
                <c:pt idx="1667">
                  <c:v>16.548651412465329</c:v>
                </c:pt>
                <c:pt idx="1668">
                  <c:v>16.714320442208361</c:v>
                </c:pt>
                <c:pt idx="1669">
                  <c:v>16.88793926074052</c:v>
                </c:pt>
                <c:pt idx="1670">
                  <c:v>17.0567473039311</c:v>
                </c:pt>
                <c:pt idx="1671">
                  <c:v>17.005929227147149</c:v>
                </c:pt>
                <c:pt idx="1672">
                  <c:v>16.701298982152</c:v>
                </c:pt>
                <c:pt idx="1673">
                  <c:v>16.624980392169689</c:v>
                </c:pt>
                <c:pt idx="1674">
                  <c:v>16.839785766877281</c:v>
                </c:pt>
                <c:pt idx="1675">
                  <c:v>17.033417607029691</c:v>
                </c:pt>
                <c:pt idx="1676">
                  <c:v>17.232721753074589</c:v>
                </c:pt>
                <c:pt idx="1677">
                  <c:v>16.949097517222651</c:v>
                </c:pt>
                <c:pt idx="1678">
                  <c:v>16.90920212800566</c:v>
                </c:pt>
                <c:pt idx="1679">
                  <c:v>16.869396812742551</c:v>
                </c:pt>
                <c:pt idx="1680">
                  <c:v>17.08742081863743</c:v>
                </c:pt>
                <c:pt idx="1681">
                  <c:v>16.32041817584614</c:v>
                </c:pt>
                <c:pt idx="1682">
                  <c:v>16.540066440661931</c:v>
                </c:pt>
                <c:pt idx="1683">
                  <c:v>16.76806922420802</c:v>
                </c:pt>
                <c:pt idx="1684">
                  <c:v>16.02571503338325</c:v>
                </c:pt>
                <c:pt idx="1685">
                  <c:v>16.259076380412669</c:v>
                </c:pt>
                <c:pt idx="1686">
                  <c:v>16.497552460579261</c:v>
                </c:pt>
                <c:pt idx="1687">
                  <c:v>15.761750151372279</c:v>
                </c:pt>
                <c:pt idx="1688">
                  <c:v>16.003497626190239</c:v>
                </c:pt>
                <c:pt idx="1689">
                  <c:v>16.252572816996832</c:v>
                </c:pt>
                <c:pt idx="1690">
                  <c:v>15.519804410831849</c:v>
                </c:pt>
                <c:pt idx="1691">
                  <c:v>14.7961298327218</c:v>
                </c:pt>
                <c:pt idx="1692">
                  <c:v>15.053746189061711</c:v>
                </c:pt>
                <c:pt idx="1693">
                  <c:v>14.83078940417893</c:v>
                </c:pt>
                <c:pt idx="1694">
                  <c:v>15.092198444020919</c:v>
                </c:pt>
                <c:pt idx="1695">
                  <c:v>15.35716214585042</c:v>
                </c:pt>
                <c:pt idx="1696">
                  <c:v>15.13872305760809</c:v>
                </c:pt>
                <c:pt idx="1697">
                  <c:v>14.954676378829999</c:v>
                </c:pt>
                <c:pt idx="1698">
                  <c:v>14.738649606076111</c:v>
                </c:pt>
                <c:pt idx="1699">
                  <c:v>14.535357580813571</c:v>
                </c:pt>
                <c:pt idx="1700">
                  <c:v>14.82077273361878</c:v>
                </c:pt>
                <c:pt idx="1701">
                  <c:v>15.10511886702569</c:v>
                </c:pt>
                <c:pt idx="1702">
                  <c:v>14.41791688082124</c:v>
                </c:pt>
                <c:pt idx="1703">
                  <c:v>14.715415443250141</c:v>
                </c:pt>
                <c:pt idx="1704">
                  <c:v>15.013566750034631</c:v>
                </c:pt>
                <c:pt idx="1705">
                  <c:v>14.32834130493416</c:v>
                </c:pt>
                <c:pt idx="1706">
                  <c:v>14.6235710139714</c:v>
                </c:pt>
                <c:pt idx="1707">
                  <c:v>13.70847793755939</c:v>
                </c:pt>
                <c:pt idx="1708">
                  <c:v>13.27048215093278</c:v>
                </c:pt>
                <c:pt idx="1709">
                  <c:v>13.578562450362179</c:v>
                </c:pt>
                <c:pt idx="1710">
                  <c:v>13.400077801839361</c:v>
                </c:pt>
                <c:pt idx="1711">
                  <c:v>12.748538598438159</c:v>
                </c:pt>
                <c:pt idx="1712">
                  <c:v>13.05663206524591</c:v>
                </c:pt>
                <c:pt idx="1713">
                  <c:v>12.63605490371917</c:v>
                </c:pt>
                <c:pt idx="1714">
                  <c:v>12.71188721744163</c:v>
                </c:pt>
                <c:pt idx="1715">
                  <c:v>13.04243054979332</c:v>
                </c:pt>
                <c:pt idx="1716">
                  <c:v>13.370592326788501</c:v>
                </c:pt>
                <c:pt idx="1717">
                  <c:v>13.20084493804571</c:v>
                </c:pt>
                <c:pt idx="1718">
                  <c:v>13.08412466838023</c:v>
                </c:pt>
                <c:pt idx="1719">
                  <c:v>12.92435619962504</c:v>
                </c:pt>
                <c:pt idx="1720">
                  <c:v>12.27375175620416</c:v>
                </c:pt>
                <c:pt idx="1721">
                  <c:v>12.609560257469351</c:v>
                </c:pt>
                <c:pt idx="1722">
                  <c:v>12.46451040325093</c:v>
                </c:pt>
                <c:pt idx="1723">
                  <c:v>12.802098210834711</c:v>
                </c:pt>
                <c:pt idx="1724">
                  <c:v>12.66608853016216</c:v>
                </c:pt>
                <c:pt idx="1725">
                  <c:v>12.52209500978789</c:v>
                </c:pt>
                <c:pt idx="1726">
                  <c:v>12.37906785225516</c:v>
                </c:pt>
                <c:pt idx="1727">
                  <c:v>11.741727107451959</c:v>
                </c:pt>
                <c:pt idx="1728">
                  <c:v>11.60010775127512</c:v>
                </c:pt>
                <c:pt idx="1729">
                  <c:v>10.484319334262739</c:v>
                </c:pt>
                <c:pt idx="1730">
                  <c:v>10.34253450322608</c:v>
                </c:pt>
                <c:pt idx="1731">
                  <c:v>10.688625194085031</c:v>
                </c:pt>
                <c:pt idx="1732">
                  <c:v>10.083043356055089</c:v>
                </c:pt>
                <c:pt idx="1733">
                  <c:v>10.436477382938779</c:v>
                </c:pt>
                <c:pt idx="1734">
                  <c:v>10.309411141548891</c:v>
                </c:pt>
                <c:pt idx="1735">
                  <c:v>9.688629443249738</c:v>
                </c:pt>
                <c:pt idx="1736">
                  <c:v>9.8070374978902208</c:v>
                </c:pt>
                <c:pt idx="1737">
                  <c:v>8.9776138711467439</c:v>
                </c:pt>
                <c:pt idx="1738">
                  <c:v>9.0981845959541658</c:v>
                </c:pt>
                <c:pt idx="1739">
                  <c:v>9.2141024458007337</c:v>
                </c:pt>
                <c:pt idx="1740">
                  <c:v>9.3402383395033013</c:v>
                </c:pt>
                <c:pt idx="1741">
                  <c:v>9.2082591469009998</c:v>
                </c:pt>
                <c:pt idx="1742">
                  <c:v>9.0763814583928308</c:v>
                </c:pt>
                <c:pt idx="1743">
                  <c:v>9.4474953565829907</c:v>
                </c:pt>
                <c:pt idx="1744">
                  <c:v>9.3223476245507015</c:v>
                </c:pt>
                <c:pt idx="1745">
                  <c:v>9.4610153978698293</c:v>
                </c:pt>
                <c:pt idx="1746">
                  <c:v>7.8697617183706834</c:v>
                </c:pt>
                <c:pt idx="1747">
                  <c:v>7.2602597455898774</c:v>
                </c:pt>
                <c:pt idx="1748">
                  <c:v>7.1513191430964156</c:v>
                </c:pt>
                <c:pt idx="1749">
                  <c:v>7.5248556170153478</c:v>
                </c:pt>
                <c:pt idx="1750">
                  <c:v>7.8896851753387116</c:v>
                </c:pt>
                <c:pt idx="1751">
                  <c:v>7.2797093314684247</c:v>
                </c:pt>
                <c:pt idx="1752">
                  <c:v>7.6991971137562132</c:v>
                </c:pt>
                <c:pt idx="1753">
                  <c:v>7.5375518752545361</c:v>
                </c:pt>
                <c:pt idx="1754">
                  <c:v>6.97760948302016</c:v>
                </c:pt>
                <c:pt idx="1755">
                  <c:v>6.3718643646579949</c:v>
                </c:pt>
                <c:pt idx="1756">
                  <c:v>5.7646798358478151</c:v>
                </c:pt>
                <c:pt idx="1757">
                  <c:v>6.1352139419820446</c:v>
                </c:pt>
                <c:pt idx="1758">
                  <c:v>6.5135288210581024</c:v>
                </c:pt>
                <c:pt idx="1759">
                  <c:v>6.8827991727811053</c:v>
                </c:pt>
                <c:pt idx="1760">
                  <c:v>7.0122400517275034</c:v>
                </c:pt>
                <c:pt idx="1761">
                  <c:v>6.1682628613992279</c:v>
                </c:pt>
                <c:pt idx="1762">
                  <c:v>5.3057670154669134</c:v>
                </c:pt>
                <c:pt idx="1763">
                  <c:v>5.4409650019507296</c:v>
                </c:pt>
                <c:pt idx="1764">
                  <c:v>5.8017016269534878</c:v>
                </c:pt>
                <c:pt idx="1765">
                  <c:v>6.1717456977312963</c:v>
                </c:pt>
                <c:pt idx="1766">
                  <c:v>6.0465823239579626</c:v>
                </c:pt>
                <c:pt idx="1767">
                  <c:v>5.4351826579190998</c:v>
                </c:pt>
                <c:pt idx="1768">
                  <c:v>5.853750724820685</c:v>
                </c:pt>
                <c:pt idx="1769">
                  <c:v>6.2142165163162986</c:v>
                </c:pt>
                <c:pt idx="1770">
                  <c:v>6.095125249780935</c:v>
                </c:pt>
                <c:pt idx="1771">
                  <c:v>5.0044161730817081</c:v>
                </c:pt>
                <c:pt idx="1772">
                  <c:v>4.3927243359726296</c:v>
                </c:pt>
                <c:pt idx="1773">
                  <c:v>4.7557620061124908</c:v>
                </c:pt>
                <c:pt idx="1774">
                  <c:v>5.1138070894073309</c:v>
                </c:pt>
                <c:pt idx="1775">
                  <c:v>4.742128364527332</c:v>
                </c:pt>
                <c:pt idx="1776">
                  <c:v>4.3686959366857963</c:v>
                </c:pt>
                <c:pt idx="1777">
                  <c:v>3.9926005243161882</c:v>
                </c:pt>
                <c:pt idx="1778">
                  <c:v>4.3595298770707984</c:v>
                </c:pt>
                <c:pt idx="1779">
                  <c:v>4.4657765749374079</c:v>
                </c:pt>
                <c:pt idx="1780">
                  <c:v>4.8209317120862636</c:v>
                </c:pt>
                <c:pt idx="1781">
                  <c:v>5.1770786710998777</c:v>
                </c:pt>
                <c:pt idx="1782">
                  <c:v>4.5583277647065756</c:v>
                </c:pt>
                <c:pt idx="1783">
                  <c:v>4.4578575871215804</c:v>
                </c:pt>
                <c:pt idx="1784">
                  <c:v>4.8177641086060126</c:v>
                </c:pt>
                <c:pt idx="1785">
                  <c:v>4.6773482425857793</c:v>
                </c:pt>
                <c:pt idx="1786">
                  <c:v>4.5315701052408173</c:v>
                </c:pt>
                <c:pt idx="1787">
                  <c:v>4.8680932647668698</c:v>
                </c:pt>
                <c:pt idx="1788">
                  <c:v>5.2085234905359528</c:v>
                </c:pt>
                <c:pt idx="1789">
                  <c:v>5.058581619131516</c:v>
                </c:pt>
                <c:pt idx="1790">
                  <c:v>4.9104735841215614</c:v>
                </c:pt>
                <c:pt idx="1791">
                  <c:v>4.300615985846207</c:v>
                </c:pt>
                <c:pt idx="1792">
                  <c:v>3.177536410602841</c:v>
                </c:pt>
                <c:pt idx="1793">
                  <c:v>1.5473141766905909</c:v>
                </c:pt>
                <c:pt idx="1794">
                  <c:v>1.3872853468626829</c:v>
                </c:pt>
                <c:pt idx="1795">
                  <c:v>0.73150425084317305</c:v>
                </c:pt>
                <c:pt idx="1796">
                  <c:v>0.56779588895091138</c:v>
                </c:pt>
                <c:pt idx="1797">
                  <c:v>0.41112821154227669</c:v>
                </c:pt>
                <c:pt idx="1798">
                  <c:v>0.24601976897895381</c:v>
                </c:pt>
                <c:pt idx="1799">
                  <c:v>0.57115743717093892</c:v>
                </c:pt>
                <c:pt idx="1800">
                  <c:v>-5.0547434566723837E-2</c:v>
                </c:pt>
                <c:pt idx="1801">
                  <c:v>-0.25906484798476009</c:v>
                </c:pt>
                <c:pt idx="1802">
                  <c:v>8.7194277519955676E-2</c:v>
                </c:pt>
                <c:pt idx="1803">
                  <c:v>-9.1174260288354958E-2</c:v>
                </c:pt>
                <c:pt idx="1804">
                  <c:v>-0.26990313182480458</c:v>
                </c:pt>
                <c:pt idx="1805">
                  <c:v>2.8671138797932368E-2</c:v>
                </c:pt>
                <c:pt idx="1806">
                  <c:v>-0.15358140061471201</c:v>
                </c:pt>
                <c:pt idx="1807">
                  <c:v>-0.3426718028607354</c:v>
                </c:pt>
                <c:pt idx="1808">
                  <c:v>-0.54043975708215442</c:v>
                </c:pt>
                <c:pt idx="1809">
                  <c:v>-0.24061094389244889</c:v>
                </c:pt>
                <c:pt idx="1810">
                  <c:v>5.0946606907288583E-2</c:v>
                </c:pt>
                <c:pt idx="1811">
                  <c:v>0.33688449680444421</c:v>
                </c:pt>
                <c:pt idx="1812">
                  <c:v>0.18025189850051501</c:v>
                </c:pt>
                <c:pt idx="1813">
                  <c:v>-2.1920586498268339E-2</c:v>
                </c:pt>
                <c:pt idx="1814">
                  <c:v>0.25387105619850558</c:v>
                </c:pt>
                <c:pt idx="1815">
                  <c:v>0.53257785306857386</c:v>
                </c:pt>
                <c:pt idx="1816">
                  <c:v>0.80477004135745744</c:v>
                </c:pt>
                <c:pt idx="1817">
                  <c:v>0.59067144399557492</c:v>
                </c:pt>
                <c:pt idx="1818">
                  <c:v>0.3620930349799778</c:v>
                </c:pt>
                <c:pt idx="1819">
                  <c:v>0.14686512036793431</c:v>
                </c:pt>
                <c:pt idx="1820">
                  <c:v>0.40699999515454982</c:v>
                </c:pt>
                <c:pt idx="1821">
                  <c:v>0.66442132400430864</c:v>
                </c:pt>
                <c:pt idx="1822">
                  <c:v>0.4263826923954781</c:v>
                </c:pt>
                <c:pt idx="1823">
                  <c:v>0.67567539830265844</c:v>
                </c:pt>
                <c:pt idx="1824">
                  <c:v>0.9210938137022282</c:v>
                </c:pt>
                <c:pt idx="1825">
                  <c:v>0.67501502089699272</c:v>
                </c:pt>
                <c:pt idx="1826">
                  <c:v>0.43085784079652001</c:v>
                </c:pt>
                <c:pt idx="1827">
                  <c:v>0.17694174063855431</c:v>
                </c:pt>
                <c:pt idx="1828">
                  <c:v>0.41589709701433719</c:v>
                </c:pt>
                <c:pt idx="1829">
                  <c:v>0.64841824524192759</c:v>
                </c:pt>
                <c:pt idx="1830">
                  <c:v>0.89913894543597905</c:v>
                </c:pt>
                <c:pt idx="1831">
                  <c:v>1.123876977789408</c:v>
                </c:pt>
                <c:pt idx="1832">
                  <c:v>1.3418875444213261</c:v>
                </c:pt>
                <c:pt idx="1833">
                  <c:v>0.58805689534656835</c:v>
                </c:pt>
                <c:pt idx="1834">
                  <c:v>0.80025552823552459</c:v>
                </c:pt>
                <c:pt idx="1835">
                  <c:v>1.006934551983804</c:v>
                </c:pt>
                <c:pt idx="1836">
                  <c:v>1.2139854700109109</c:v>
                </c:pt>
                <c:pt idx="1837">
                  <c:v>1.4172166867332829</c:v>
                </c:pt>
                <c:pt idx="1838">
                  <c:v>1.1195495724575439</c:v>
                </c:pt>
                <c:pt idx="1839">
                  <c:v>1.310494948645101</c:v>
                </c:pt>
                <c:pt idx="1840">
                  <c:v>1.008852757644362</c:v>
                </c:pt>
                <c:pt idx="1841">
                  <c:v>1.197478143612102</c:v>
                </c:pt>
                <c:pt idx="1842">
                  <c:v>1.3748273317472981</c:v>
                </c:pt>
                <c:pt idx="1843">
                  <c:v>1.5467250540548889</c:v>
                </c:pt>
                <c:pt idx="1844">
                  <c:v>1.2514329686478189</c:v>
                </c:pt>
                <c:pt idx="1845">
                  <c:v>1.4183496136613201</c:v>
                </c:pt>
                <c:pt idx="1846">
                  <c:v>1.0917101267142399</c:v>
                </c:pt>
                <c:pt idx="1847">
                  <c:v>1.248685297335115</c:v>
                </c:pt>
                <c:pt idx="1848">
                  <c:v>1.4037105247307979</c:v>
                </c:pt>
                <c:pt idx="1849">
                  <c:v>1.553147115462068</c:v>
                </c:pt>
                <c:pt idx="1850">
                  <c:v>1.2078314952566911</c:v>
                </c:pt>
                <c:pt idx="1851">
                  <c:v>1.3505223352890641</c:v>
                </c:pt>
                <c:pt idx="1852">
                  <c:v>1.2477747320004651</c:v>
                </c:pt>
                <c:pt idx="1853">
                  <c:v>1.146448494802947</c:v>
                </c:pt>
                <c:pt idx="1854">
                  <c:v>1.2754558475164259</c:v>
                </c:pt>
                <c:pt idx="1855">
                  <c:v>1.399840241977508</c:v>
                </c:pt>
                <c:pt idx="1856">
                  <c:v>1.030765407390611</c:v>
                </c:pt>
                <c:pt idx="1857">
                  <c:v>1.148214674668488</c:v>
                </c:pt>
                <c:pt idx="1858">
                  <c:v>1.259955901815019</c:v>
                </c:pt>
                <c:pt idx="1859">
                  <c:v>1.128682124082538</c:v>
                </c:pt>
                <c:pt idx="1860">
                  <c:v>1.228456256050265</c:v>
                </c:pt>
                <c:pt idx="1861">
                  <c:v>1.329104407295105</c:v>
                </c:pt>
                <c:pt idx="1862">
                  <c:v>1.1723681846280201</c:v>
                </c:pt>
                <c:pt idx="1863">
                  <c:v>1.2614537104347789</c:v>
                </c:pt>
                <c:pt idx="1864">
                  <c:v>0.85736071483262322</c:v>
                </c:pt>
                <c:pt idx="1865">
                  <c:v>0.93736403809460001</c:v>
                </c:pt>
                <c:pt idx="1866">
                  <c:v>1.022123239917619</c:v>
                </c:pt>
                <c:pt idx="1867">
                  <c:v>1.093346379371646</c:v>
                </c:pt>
                <c:pt idx="1868">
                  <c:v>1.16115051714921</c:v>
                </c:pt>
                <c:pt idx="1869">
                  <c:v>1.221256693113737</c:v>
                </c:pt>
                <c:pt idx="1870">
                  <c:v>1.2784949779967929</c:v>
                </c:pt>
                <c:pt idx="1871">
                  <c:v>1.3305821449407349</c:v>
                </c:pt>
                <c:pt idx="1872">
                  <c:v>1.378479291514594</c:v>
                </c:pt>
                <c:pt idx="1873">
                  <c:v>1.422102232232596</c:v>
                </c:pt>
                <c:pt idx="1874">
                  <c:v>1.4610434436623621</c:v>
                </c:pt>
                <c:pt idx="1875">
                  <c:v>1.499943464595425</c:v>
                </c:pt>
                <c:pt idx="1876">
                  <c:v>0.5587695044131209</c:v>
                </c:pt>
                <c:pt idx="1877">
                  <c:v>0.58405259861700642</c:v>
                </c:pt>
                <c:pt idx="1878">
                  <c:v>0.60457865869884841</c:v>
                </c:pt>
                <c:pt idx="1879">
                  <c:v>0.62034672555924431</c:v>
                </c:pt>
                <c:pt idx="1880">
                  <c:v>0.63141899123691303</c:v>
                </c:pt>
                <c:pt idx="1881">
                  <c:v>1.118003819580615</c:v>
                </c:pt>
                <c:pt idx="1882">
                  <c:v>1.119986004371661</c:v>
                </c:pt>
                <c:pt idx="1883">
                  <c:v>1.117342510773454</c:v>
                </c:pt>
                <c:pt idx="1884">
                  <c:v>1.109962056859267</c:v>
                </c:pt>
                <c:pt idx="1885">
                  <c:v>1.0979934489636349</c:v>
                </c:pt>
                <c:pt idx="1886">
                  <c:v>0.6017601924144671</c:v>
                </c:pt>
                <c:pt idx="1887">
                  <c:v>0.58034942878122564</c:v>
                </c:pt>
                <c:pt idx="1888">
                  <c:v>0.55440009417239366</c:v>
                </c:pt>
                <c:pt idx="1889">
                  <c:v>0.52372187954172489</c:v>
                </c:pt>
                <c:pt idx="1890">
                  <c:v>0.48926467540691482</c:v>
                </c:pt>
                <c:pt idx="1891">
                  <c:v>-4.058814325233584E-2</c:v>
                </c:pt>
                <c:pt idx="1892">
                  <c:v>0.14924278897711221</c:v>
                </c:pt>
                <c:pt idx="1893">
                  <c:v>0.1056266194982953</c:v>
                </c:pt>
                <c:pt idx="1894">
                  <c:v>0.30036578176999029</c:v>
                </c:pt>
                <c:pt idx="1895">
                  <c:v>0.24240684946062169</c:v>
                </c:pt>
                <c:pt idx="1896">
                  <c:v>0.17945992865166721</c:v>
                </c:pt>
                <c:pt idx="1897">
                  <c:v>0.1118138477167392</c:v>
                </c:pt>
                <c:pt idx="1898">
                  <c:v>-0.21909588026764479</c:v>
                </c:pt>
                <c:pt idx="1899">
                  <c:v>-0.78579797149998143</c:v>
                </c:pt>
                <c:pt idx="1900">
                  <c:v>-0.86593033363617167</c:v>
                </c:pt>
                <c:pt idx="1901">
                  <c:v>-0.95381977404019835</c:v>
                </c:pt>
                <c:pt idx="1902">
                  <c:v>-1.043285278380274</c:v>
                </c:pt>
                <c:pt idx="1903">
                  <c:v>-0.64559356004339463</c:v>
                </c:pt>
                <c:pt idx="1904">
                  <c:v>-0.74605084354965356</c:v>
                </c:pt>
                <c:pt idx="1905">
                  <c:v>-0.59935101702289728</c:v>
                </c:pt>
                <c:pt idx="1906">
                  <c:v>-0.70854511002723086</c:v>
                </c:pt>
                <c:pt idx="1907">
                  <c:v>-0.82151868269374972</c:v>
                </c:pt>
                <c:pt idx="1908">
                  <c:v>-0.45739901305186242</c:v>
                </c:pt>
                <c:pt idx="1909">
                  <c:v>-0.57787181089268103</c:v>
                </c:pt>
                <c:pt idx="1910">
                  <c:v>-0.70813369484292821</c:v>
                </c:pt>
                <c:pt idx="1911">
                  <c:v>-0.83546853342027561</c:v>
                </c:pt>
                <c:pt idx="1912">
                  <c:v>-0.72021933816588302</c:v>
                </c:pt>
                <c:pt idx="1913">
                  <c:v>-0.36814561644938948</c:v>
                </c:pt>
                <c:pt idx="1914">
                  <c:v>-0.29092464597088252</c:v>
                </c:pt>
                <c:pt idx="1915">
                  <c:v>-0.43839507786372423</c:v>
                </c:pt>
                <c:pt idx="1916">
                  <c:v>-9.8784140722393943E-2</c:v>
                </c:pt>
                <c:pt idx="1917">
                  <c:v>-0.25440579370155803</c:v>
                </c:pt>
                <c:pt idx="1918">
                  <c:v>7.660547796155015E-2</c:v>
                </c:pt>
                <c:pt idx="1919">
                  <c:v>-9.2205033426651539E-2</c:v>
                </c:pt>
                <c:pt idx="1920">
                  <c:v>-0.25621295874188382</c:v>
                </c:pt>
                <c:pt idx="1921">
                  <c:v>-0.18420777529676971</c:v>
                </c:pt>
                <c:pt idx="1922">
                  <c:v>-0.35706729596991238</c:v>
                </c:pt>
                <c:pt idx="1923">
                  <c:v>0.19559842714895129</c:v>
                </c:pt>
                <c:pt idx="1924">
                  <c:v>9.4967502591032371E-3</c:v>
                </c:pt>
                <c:pt idx="1925">
                  <c:v>-0.17872321077965131</c:v>
                </c:pt>
                <c:pt idx="1926">
                  <c:v>-0.36940304006385821</c:v>
                </c:pt>
                <c:pt idx="1927">
                  <c:v>-0.32739279373841162</c:v>
                </c:pt>
                <c:pt idx="1928">
                  <c:v>0.208653968814005</c:v>
                </c:pt>
                <c:pt idx="1929">
                  <c:v>5.1100518312665599E-3</c:v>
                </c:pt>
                <c:pt idx="1930">
                  <c:v>-0.22972176718675999</c:v>
                </c:pt>
                <c:pt idx="1931">
                  <c:v>-0.43821812758461931</c:v>
                </c:pt>
                <c:pt idx="1932">
                  <c:v>7.5936619979486863E-2</c:v>
                </c:pt>
                <c:pt idx="1933">
                  <c:v>-0.14572042254694401</c:v>
                </c:pt>
                <c:pt idx="1934">
                  <c:v>-0.11674043092803291</c:v>
                </c:pt>
                <c:pt idx="1935">
                  <c:v>0.13458762714861899</c:v>
                </c:pt>
                <c:pt idx="1936">
                  <c:v>0.15099071624960911</c:v>
                </c:pt>
                <c:pt idx="1937">
                  <c:v>0.16062817162899989</c:v>
                </c:pt>
                <c:pt idx="1938">
                  <c:v>-7.6578208514504809E-2</c:v>
                </c:pt>
                <c:pt idx="1939">
                  <c:v>0.66127908562545201</c:v>
                </c:pt>
                <c:pt idx="1940">
                  <c:v>0.41440684911356129</c:v>
                </c:pt>
                <c:pt idx="1941">
                  <c:v>0.86812221011088297</c:v>
                </c:pt>
                <c:pt idx="1942">
                  <c:v>0.86519999190464603</c:v>
                </c:pt>
                <c:pt idx="1943">
                  <c:v>0.60739012301287687</c:v>
                </c:pt>
                <c:pt idx="1944">
                  <c:v>0.35116383728573908</c:v>
                </c:pt>
                <c:pt idx="1945">
                  <c:v>8.2778224329459249E-2</c:v>
                </c:pt>
                <c:pt idx="1946">
                  <c:v>0.30626268547463548</c:v>
                </c:pt>
                <c:pt idx="1947">
                  <c:v>0.52455899142721307</c:v>
                </c:pt>
                <c:pt idx="1948">
                  <c:v>0.25680794420713943</c:v>
                </c:pt>
                <c:pt idx="1949">
                  <c:v>-1.4258844291205721E-2</c:v>
                </c:pt>
                <c:pt idx="1950">
                  <c:v>-5.4555842979397078E-2</c:v>
                </c:pt>
                <c:pt idx="1951">
                  <c:v>-8.092549621163414E-2</c:v>
                </c:pt>
                <c:pt idx="1952">
                  <c:v>0.1255104939460949</c:v>
                </c:pt>
                <c:pt idx="1953">
                  <c:v>0.31612049871382908</c:v>
                </c:pt>
                <c:pt idx="1954">
                  <c:v>1.879071481477013E-2</c:v>
                </c:pt>
                <c:pt idx="1955">
                  <c:v>0.47005029105829982</c:v>
                </c:pt>
                <c:pt idx="1956">
                  <c:v>0.41743194960845642</c:v>
                </c:pt>
                <c:pt idx="1957">
                  <c:v>0.85699269000940603</c:v>
                </c:pt>
                <c:pt idx="1958">
                  <c:v>0.79005155665990401</c:v>
                </c:pt>
                <c:pt idx="1959">
                  <c:v>1.1809516392820141</c:v>
                </c:pt>
                <c:pt idx="1960">
                  <c:v>1.610646815328266</c:v>
                </c:pt>
                <c:pt idx="1961">
                  <c:v>1.795177984394954</c:v>
                </c:pt>
                <c:pt idx="1962">
                  <c:v>1.481610723367353</c:v>
                </c:pt>
              </c:numCache>
            </c:numRef>
          </c:yVal>
          <c:smooth val="1"/>
          <c:extLst>
            <c:ext xmlns:c16="http://schemas.microsoft.com/office/drawing/2014/chart" uri="{C3380CC4-5D6E-409C-BE32-E72D297353CC}">
              <c16:uniqueId val="{00000000-0FF5-4719-ABF7-FBBDE3B797C5}"/>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d and Thet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Actual</c:v>
          </c:tx>
          <c:spPr>
            <a:ln w="19050"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J$2:$J$1964</c:f>
              <c:numCache>
                <c:formatCode>General</c:formatCode>
                <c:ptCount val="1963"/>
                <c:pt idx="0">
                  <c:v>1.517513475235204</c:v>
                </c:pt>
                <c:pt idx="1">
                  <c:v>1.517513475235204</c:v>
                </c:pt>
                <c:pt idx="2">
                  <c:v>1.516794826418929</c:v>
                </c:pt>
                <c:pt idx="3">
                  <c:v>1.517513475235204</c:v>
                </c:pt>
                <c:pt idx="4">
                  <c:v>1.557639191322141</c:v>
                </c:pt>
                <c:pt idx="5">
                  <c:v>1.6240791783545889</c:v>
                </c:pt>
                <c:pt idx="6">
                  <c:v>1.7203560666685991</c:v>
                </c:pt>
                <c:pt idx="7">
                  <c:v>1.757775596713808</c:v>
                </c:pt>
                <c:pt idx="8">
                  <c:v>1.762844344035627</c:v>
                </c:pt>
                <c:pt idx="9">
                  <c:v>1.7494273333088459</c:v>
                </c:pt>
                <c:pt idx="10">
                  <c:v>1.7494273333088459</c:v>
                </c:pt>
                <c:pt idx="11">
                  <c:v>1.7494273333088459</c:v>
                </c:pt>
                <c:pt idx="12">
                  <c:v>1.744697515932784</c:v>
                </c:pt>
                <c:pt idx="13">
                  <c:v>1.792445889773574</c:v>
                </c:pt>
                <c:pt idx="14">
                  <c:v>1.835839186692352</c:v>
                </c:pt>
                <c:pt idx="15">
                  <c:v>1.849095985800008</c:v>
                </c:pt>
                <c:pt idx="16">
                  <c:v>1.901093681624151</c:v>
                </c:pt>
                <c:pt idx="17">
                  <c:v>1.901093681624151</c:v>
                </c:pt>
                <c:pt idx="18">
                  <c:v>1.923105051469038</c:v>
                </c:pt>
                <c:pt idx="19">
                  <c:v>1.943784048594958</c:v>
                </c:pt>
                <c:pt idx="20">
                  <c:v>1.929566997065469</c:v>
                </c:pt>
                <c:pt idx="21">
                  <c:v>1.9739119160135961</c:v>
                </c:pt>
                <c:pt idx="22">
                  <c:v>1.963556992432218</c:v>
                </c:pt>
                <c:pt idx="23">
                  <c:v>2.0099089827329668</c:v>
                </c:pt>
                <c:pt idx="24">
                  <c:v>2.028455983411789</c:v>
                </c:pt>
                <c:pt idx="25">
                  <c:v>2.0222494183474509</c:v>
                </c:pt>
                <c:pt idx="26">
                  <c:v>2.0226101686925522</c:v>
                </c:pt>
                <c:pt idx="27">
                  <c:v>2.0583914527179101</c:v>
                </c:pt>
                <c:pt idx="28">
                  <c:v>2.0765876423892999</c:v>
                </c:pt>
                <c:pt idx="29">
                  <c:v>2.09497595557781</c:v>
                </c:pt>
                <c:pt idx="30">
                  <c:v>2.129395642138459</c:v>
                </c:pt>
                <c:pt idx="31">
                  <c:v>2.1702488116366339</c:v>
                </c:pt>
                <c:pt idx="32">
                  <c:v>2.1477292718123571</c:v>
                </c:pt>
                <c:pt idx="33">
                  <c:v>2.158798930342464</c:v>
                </c:pt>
                <c:pt idx="34">
                  <c:v>2.1815222911841059</c:v>
                </c:pt>
                <c:pt idx="35">
                  <c:v>2.2256283953927172</c:v>
                </c:pt>
                <c:pt idx="36">
                  <c:v>2.2142974355881808</c:v>
                </c:pt>
                <c:pt idx="37">
                  <c:v>2.2248790512092569</c:v>
                </c:pt>
                <c:pt idx="38">
                  <c:v>2.2248790512092569</c:v>
                </c:pt>
                <c:pt idx="39">
                  <c:v>2.2434668786019669</c:v>
                </c:pt>
                <c:pt idx="40">
                  <c:v>2.2896263264165211</c:v>
                </c:pt>
                <c:pt idx="41">
                  <c:v>2.307688877951962</c:v>
                </c:pt>
                <c:pt idx="42">
                  <c:v>2.3276308323535848</c:v>
                </c:pt>
                <c:pt idx="43">
                  <c:v>2.3276308323535848</c:v>
                </c:pt>
                <c:pt idx="44">
                  <c:v>2.3270765086853058</c:v>
                </c:pt>
                <c:pt idx="45">
                  <c:v>2.3373288041706739</c:v>
                </c:pt>
                <c:pt idx="46">
                  <c:v>2.3276308323535848</c:v>
                </c:pt>
                <c:pt idx="47">
                  <c:v>2.3657180117859582</c:v>
                </c:pt>
                <c:pt idx="48">
                  <c:v>2.4240513130486492</c:v>
                </c:pt>
                <c:pt idx="49">
                  <c:v>2.4301335278502849</c:v>
                </c:pt>
                <c:pt idx="50">
                  <c:v>2.4502557248203312</c:v>
                </c:pt>
                <c:pt idx="51">
                  <c:v>2.4502557248203312</c:v>
                </c:pt>
                <c:pt idx="52">
                  <c:v>2.4502557248203312</c:v>
                </c:pt>
                <c:pt idx="53">
                  <c:v>2.4605756431426751</c:v>
                </c:pt>
                <c:pt idx="54">
                  <c:v>2.4710710956092439</c:v>
                </c:pt>
                <c:pt idx="55">
                  <c:v>2.4605756431426751</c:v>
                </c:pt>
                <c:pt idx="56">
                  <c:v>2.4502557248203312</c:v>
                </c:pt>
                <c:pt idx="57">
                  <c:v>2.4710710956092439</c:v>
                </c:pt>
                <c:pt idx="58">
                  <c:v>2.4900054676669359</c:v>
                </c:pt>
                <c:pt idx="59">
                  <c:v>2.5060069467652419</c:v>
                </c:pt>
                <c:pt idx="60">
                  <c:v>2.5308666892005851</c:v>
                </c:pt>
                <c:pt idx="61">
                  <c:v>2.5461827781110609</c:v>
                </c:pt>
                <c:pt idx="62">
                  <c:v>2.5498164830482901</c:v>
                </c:pt>
                <c:pt idx="63">
                  <c:v>2.575891184933615</c:v>
                </c:pt>
                <c:pt idx="64">
                  <c:v>2.6224465393432701</c:v>
                </c:pt>
                <c:pt idx="65">
                  <c:v>2.6174130248068801</c:v>
                </c:pt>
                <c:pt idx="66">
                  <c:v>2.6224465393432701</c:v>
                </c:pt>
                <c:pt idx="67">
                  <c:v>2.6358013379953902</c:v>
                </c:pt>
                <c:pt idx="68">
                  <c:v>2.648541756384982</c:v>
                </c:pt>
                <c:pt idx="69">
                  <c:v>2.6292031932790549</c:v>
                </c:pt>
                <c:pt idx="70">
                  <c:v>2.6422459319096632</c:v>
                </c:pt>
                <c:pt idx="71">
                  <c:v>2.6422459319096632</c:v>
                </c:pt>
                <c:pt idx="72">
                  <c:v>2.677945044588987</c:v>
                </c:pt>
                <c:pt idx="73">
                  <c:v>2.696015366615212</c:v>
                </c:pt>
                <c:pt idx="74">
                  <c:v>2.696015366615212</c:v>
                </c:pt>
                <c:pt idx="75">
                  <c:v>2.7138577412035509</c:v>
                </c:pt>
                <c:pt idx="76">
                  <c:v>2.7261005576489028</c:v>
                </c:pt>
                <c:pt idx="77">
                  <c:v>2.7384770643710938</c:v>
                </c:pt>
                <c:pt idx="78">
                  <c:v>2.709184878019256</c:v>
                </c:pt>
                <c:pt idx="79">
                  <c:v>2.7082388045077632</c:v>
                </c:pt>
                <c:pt idx="80">
                  <c:v>2.756098786660464</c:v>
                </c:pt>
                <c:pt idx="81">
                  <c:v>2.7714218257475771</c:v>
                </c:pt>
                <c:pt idx="82">
                  <c:v>2.7892839289156521</c:v>
                </c:pt>
                <c:pt idx="83">
                  <c:v>2.8112952987605402</c:v>
                </c:pt>
                <c:pt idx="84">
                  <c:v>2.8112952987605402</c:v>
                </c:pt>
                <c:pt idx="85">
                  <c:v>2.8112952987605402</c:v>
                </c:pt>
                <c:pt idx="86">
                  <c:v>2.8068558162729791</c:v>
                </c:pt>
                <c:pt idx="87">
                  <c:v>2.7812346830650001</c:v>
                </c:pt>
                <c:pt idx="88">
                  <c:v>2.8068558162729791</c:v>
                </c:pt>
                <c:pt idx="89">
                  <c:v>2.8156227149501469</c:v>
                </c:pt>
                <c:pt idx="90">
                  <c:v>2.8283164725961218</c:v>
                </c:pt>
                <c:pt idx="91">
                  <c:v>2.841115485217212</c:v>
                </c:pt>
                <c:pt idx="92">
                  <c:v>2.841115485217212</c:v>
                </c:pt>
                <c:pt idx="93">
                  <c:v>2.8670173721501682</c:v>
                </c:pt>
                <c:pt idx="94">
                  <c:v>2.893302744286725</c:v>
                </c:pt>
                <c:pt idx="95">
                  <c:v>2.8706458032513731</c:v>
                </c:pt>
                <c:pt idx="96">
                  <c:v>2.8966139904629289</c:v>
                </c:pt>
                <c:pt idx="97">
                  <c:v>2.9604999970585748</c:v>
                </c:pt>
                <c:pt idx="98">
                  <c:v>2.938933984442317</c:v>
                </c:pt>
                <c:pt idx="99">
                  <c:v>2.9495446363490632</c:v>
                </c:pt>
                <c:pt idx="100">
                  <c:v>2.9361972644000258</c:v>
                </c:pt>
                <c:pt idx="101">
                  <c:v>2.9786661947394211</c:v>
                </c:pt>
                <c:pt idx="102">
                  <c:v>2.9786661947394211</c:v>
                </c:pt>
                <c:pt idx="103">
                  <c:v>2.980829912963959</c:v>
                </c:pt>
                <c:pt idx="104">
                  <c:v>2.9786661947394211</c:v>
                </c:pt>
                <c:pt idx="105">
                  <c:v>2.9786661947394211</c:v>
                </c:pt>
                <c:pt idx="106">
                  <c:v>2.9829373914033921</c:v>
                </c:pt>
                <c:pt idx="107">
                  <c:v>2.9920329137160899</c:v>
                </c:pt>
                <c:pt idx="108">
                  <c:v>3.033902782756972</c:v>
                </c:pt>
                <c:pt idx="109">
                  <c:v>3.0189239980853371</c:v>
                </c:pt>
                <c:pt idx="110">
                  <c:v>3.059585208063607</c:v>
                </c:pt>
                <c:pt idx="111">
                  <c:v>3.060688554434563</c:v>
                </c:pt>
                <c:pt idx="112">
                  <c:v>3.060688554434563</c:v>
                </c:pt>
                <c:pt idx="113">
                  <c:v>3.060688554434563</c:v>
                </c:pt>
                <c:pt idx="114">
                  <c:v>3.059585208063607</c:v>
                </c:pt>
                <c:pt idx="115">
                  <c:v>3.0617626678775558</c:v>
                </c:pt>
                <c:pt idx="116">
                  <c:v>3.060688554434563</c:v>
                </c:pt>
                <c:pt idx="117">
                  <c:v>3.060688554434563</c:v>
                </c:pt>
                <c:pt idx="118">
                  <c:v>3.0741276290678878</c:v>
                </c:pt>
                <c:pt idx="119">
                  <c:v>3.0741276290678878</c:v>
                </c:pt>
                <c:pt idx="120">
                  <c:v>3.0883098020301012</c:v>
                </c:pt>
                <c:pt idx="121">
                  <c:v>3.0875911532138249</c:v>
                </c:pt>
                <c:pt idx="122">
                  <c:v>3.1149323052151949</c:v>
                </c:pt>
                <c:pt idx="123">
                  <c:v>3.1282601102956482</c:v>
                </c:pt>
                <c:pt idx="124">
                  <c:v>3.1282601102956482</c:v>
                </c:pt>
                <c:pt idx="125">
                  <c:v>3.1415926535897931</c:v>
                </c:pt>
                <c:pt idx="126">
                  <c:v>3.1415926535897931</c:v>
                </c:pt>
                <c:pt idx="127">
                  <c:v>3.155105344603121</c:v>
                </c:pt>
                <c:pt idx="128">
                  <c:v>3.1826654321802468</c:v>
                </c:pt>
                <c:pt idx="129">
                  <c:v>3.1821110060681401</c:v>
                </c:pt>
                <c:pt idx="130">
                  <c:v>3.1955941539657609</c:v>
                </c:pt>
                <c:pt idx="131">
                  <c:v>3.209057678111698</c:v>
                </c:pt>
                <c:pt idx="132">
                  <c:v>3.2224967527450241</c:v>
                </c:pt>
                <c:pt idx="133">
                  <c:v>3.2371907722536331</c:v>
                </c:pt>
                <c:pt idx="134">
                  <c:v>3.2346563823142112</c:v>
                </c:pt>
                <c:pt idx="135">
                  <c:v>3.2478575164808721</c:v>
                </c:pt>
                <c:pt idx="136">
                  <c:v>3.2492825244226138</c:v>
                </c:pt>
                <c:pt idx="137">
                  <c:v>3.275914095542761</c:v>
                </c:pt>
                <c:pt idx="138">
                  <c:v>3.275914095542761</c:v>
                </c:pt>
                <c:pt idx="139">
                  <c:v>3.2911523934634959</c:v>
                </c:pt>
                <c:pt idx="140">
                  <c:v>3.3045191124401661</c:v>
                </c:pt>
                <c:pt idx="141">
                  <c:v>3.279598677247312</c:v>
                </c:pt>
                <c:pt idx="142">
                  <c:v>3.277731614442934</c:v>
                </c:pt>
                <c:pt idx="143">
                  <c:v>3.3045191124401661</c:v>
                </c:pt>
                <c:pt idx="144">
                  <c:v>3.333640670830524</c:v>
                </c:pt>
                <c:pt idx="145">
                  <c:v>3.322685310121011</c:v>
                </c:pt>
                <c:pt idx="146">
                  <c:v>3.3362781929737428</c:v>
                </c:pt>
                <c:pt idx="147">
                  <c:v>3.333640670830524</c:v>
                </c:pt>
                <c:pt idx="148">
                  <c:v>3.3663038220044359</c:v>
                </c:pt>
                <c:pt idx="149">
                  <c:v>3.360261599463735</c:v>
                </c:pt>
                <c:pt idx="150">
                  <c:v>3.3865713167166569</c:v>
                </c:pt>
                <c:pt idx="151">
                  <c:v>3.3865713167166569</c:v>
                </c:pt>
                <c:pt idx="152">
                  <c:v>3.3898825628928622</c:v>
                </c:pt>
                <c:pt idx="153">
                  <c:v>3.3865713167166569</c:v>
                </c:pt>
                <c:pt idx="154">
                  <c:v>3.3932826253479802</c:v>
                </c:pt>
                <c:pt idx="155">
                  <c:v>3.4003635455534909</c:v>
                </c:pt>
                <c:pt idx="156">
                  <c:v>3.406635513487247</c:v>
                </c:pt>
                <c:pt idx="157">
                  <c:v>3.4237163857325088</c:v>
                </c:pt>
                <c:pt idx="158">
                  <c:v>3.4502435206666582</c:v>
                </c:pt>
                <c:pt idx="159">
                  <c:v>3.4237163857325088</c:v>
                </c:pt>
                <c:pt idx="160">
                  <c:v>3.4316795859108211</c:v>
                </c:pt>
                <c:pt idx="161">
                  <c:v>3.480885268043838</c:v>
                </c:pt>
                <c:pt idx="162">
                  <c:v>3.4972285378905532</c:v>
                </c:pt>
                <c:pt idx="163">
                  <c:v>3.519560965086066</c:v>
                </c:pt>
                <c:pt idx="164">
                  <c:v>3.5067941033779659</c:v>
                </c:pt>
                <c:pt idx="165">
                  <c:v>3.4633432079864348</c:v>
                </c:pt>
                <c:pt idx="166">
                  <c:v>3.4633432079864348</c:v>
                </c:pt>
                <c:pt idx="167">
                  <c:v>3.501950624114587</c:v>
                </c:pt>
                <c:pt idx="168">
                  <c:v>3.5036800612835211</c:v>
                </c:pt>
                <c:pt idx="169">
                  <c:v>3.493901378263935</c:v>
                </c:pt>
                <c:pt idx="170">
                  <c:v>3.5374430949272089</c:v>
                </c:pt>
                <c:pt idx="171">
                  <c:v>3.5682201467166692</c:v>
                </c:pt>
                <c:pt idx="172">
                  <c:v>3.5483397253157638</c:v>
                </c:pt>
                <c:pt idx="173">
                  <c:v>3.5555916562019929</c:v>
                </c:pt>
                <c:pt idx="174">
                  <c:v>3.5866088783453338</c:v>
                </c:pt>
                <c:pt idx="175">
                  <c:v>3.5866088783453338</c:v>
                </c:pt>
                <c:pt idx="176">
                  <c:v>3.6052402625906002</c:v>
                </c:pt>
                <c:pt idx="177">
                  <c:v>3.599067501485818</c:v>
                </c:pt>
                <c:pt idx="178">
                  <c:v>3.6420334667370868</c:v>
                </c:pt>
                <c:pt idx="179">
                  <c:v>3.6539821139005308</c:v>
                </c:pt>
                <c:pt idx="180">
                  <c:v>3.6657722823727061</c:v>
                </c:pt>
                <c:pt idx="181">
                  <c:v>3.679636861415418</c:v>
                </c:pt>
                <c:pt idx="182">
                  <c:v>3.6607387678363161</c:v>
                </c:pt>
                <c:pt idx="183">
                  <c:v>3.6607387678363161</c:v>
                </c:pt>
                <c:pt idx="184">
                  <c:v>3.6726227584339748</c:v>
                </c:pt>
                <c:pt idx="185">
                  <c:v>3.674748359097423</c:v>
                </c:pt>
                <c:pt idx="186">
                  <c:v>3.7072941222459712</c:v>
                </c:pt>
                <c:pt idx="187">
                  <c:v>3.74104513843153</c:v>
                </c:pt>
                <c:pt idx="188">
                  <c:v>3.7333688241312961</c:v>
                </c:pt>
                <c:pt idx="189">
                  <c:v>3.7602370045145399</c:v>
                </c:pt>
                <c:pt idx="190">
                  <c:v>3.7683355548008399</c:v>
                </c:pt>
                <c:pt idx="191">
                  <c:v>3.790588212586294</c:v>
                </c:pt>
                <c:pt idx="192">
                  <c:v>3.7683355548008399</c:v>
                </c:pt>
                <c:pt idx="193">
                  <c:v>3.771395989010212</c:v>
                </c:pt>
                <c:pt idx="194">
                  <c:v>3.8226096640369112</c:v>
                </c:pt>
                <c:pt idx="195">
                  <c:v>3.8075618909689029</c:v>
                </c:pt>
                <c:pt idx="196">
                  <c:v>3.841485523309037</c:v>
                </c:pt>
                <c:pt idx="197">
                  <c:v>3.8205979622883381</c:v>
                </c:pt>
                <c:pt idx="198">
                  <c:v>3.8591339941309371</c:v>
                </c:pt>
                <c:pt idx="199">
                  <c:v>3.8577945383686592</c:v>
                </c:pt>
                <c:pt idx="200">
                  <c:v>3.8885482269660532</c:v>
                </c:pt>
                <c:pt idx="201">
                  <c:v>3.850218925717463</c:v>
                </c:pt>
                <c:pt idx="202">
                  <c:v>3.9077624178875352</c:v>
                </c:pt>
                <c:pt idx="203">
                  <c:v>3.9368914835752302</c:v>
                </c:pt>
                <c:pt idx="204">
                  <c:v>3.966186418914297</c:v>
                </c:pt>
                <c:pt idx="205">
                  <c:v>3.9654334070084292</c:v>
                </c:pt>
                <c:pt idx="206">
                  <c:v>3.946596147844446</c:v>
                </c:pt>
                <c:pt idx="207">
                  <c:v>3.946596147844446</c:v>
                </c:pt>
                <c:pt idx="208">
                  <c:v>3.9857466397029651</c:v>
                </c:pt>
                <c:pt idx="209">
                  <c:v>3.977452991004097</c:v>
                </c:pt>
                <c:pt idx="210">
                  <c:v>4.02471772434596</c:v>
                </c:pt>
                <c:pt idx="211">
                  <c:v>4.0354741285422131</c:v>
                </c:pt>
                <c:pt idx="212">
                  <c:v>4.0633934213881888</c:v>
                </c:pt>
                <c:pt idx="213">
                  <c:v>4.0905646925540999</c:v>
                </c:pt>
                <c:pt idx="214">
                  <c:v>4.0875027424691002</c:v>
                </c:pt>
                <c:pt idx="215">
                  <c:v>4.0796401453825064</c:v>
                </c:pt>
                <c:pt idx="216">
                  <c:v>4.0905646925540999</c:v>
                </c:pt>
                <c:pt idx="217">
                  <c:v>4.1016630159954808</c:v>
                </c:pt>
                <c:pt idx="218">
                  <c:v>4.1016630159954808</c:v>
                </c:pt>
                <c:pt idx="219">
                  <c:v>4.1478195867165901</c:v>
                </c:pt>
                <c:pt idx="220">
                  <c:v>4.1813588755405071</c:v>
                </c:pt>
                <c:pt idx="221">
                  <c:v>4.1882093516017767</c:v>
                </c:pt>
                <c:pt idx="222">
                  <c:v>4.2240550293282846</c:v>
                </c:pt>
                <c:pt idx="223">
                  <c:v>4.2175015379536154</c:v>
                </c:pt>
                <c:pt idx="224">
                  <c:v>4.2304507284270638</c:v>
                </c:pt>
                <c:pt idx="225">
                  <c:v>4.229875685362213</c:v>
                </c:pt>
                <c:pt idx="226">
                  <c:v>4.2487413713838844</c:v>
                </c:pt>
                <c:pt idx="227">
                  <c:v>4.2668116934101077</c:v>
                </c:pt>
                <c:pt idx="228">
                  <c:v>4.2869393430146472</c:v>
                </c:pt>
                <c:pt idx="229">
                  <c:v>4.3520310098598962</c:v>
                </c:pt>
                <c:pt idx="230">
                  <c:v>4.363617976800783</c:v>
                </c:pt>
                <c:pt idx="231">
                  <c:v>4.3693650399639861</c:v>
                </c:pt>
                <c:pt idx="232">
                  <c:v>4.3693650399639861</c:v>
                </c:pt>
                <c:pt idx="233">
                  <c:v>4.3820916255554359</c:v>
                </c:pt>
                <c:pt idx="234">
                  <c:v>4.3862331681412368</c:v>
                </c:pt>
                <c:pt idx="235">
                  <c:v>4.4169481432409698</c:v>
                </c:pt>
                <c:pt idx="236">
                  <c:v>4.4378136989450647</c:v>
                </c:pt>
                <c:pt idx="237">
                  <c:v>4.4473461204872349</c:v>
                </c:pt>
                <c:pt idx="238">
                  <c:v>4.4805243195353013</c:v>
                </c:pt>
                <c:pt idx="239">
                  <c:v>4.4741442222059451</c:v>
                </c:pt>
                <c:pt idx="240">
                  <c:v>4.4805243195353013</c:v>
                </c:pt>
                <c:pt idx="241">
                  <c:v>4.5149934205348083</c:v>
                </c:pt>
                <c:pt idx="242">
                  <c:v>4.5607834929464177</c:v>
                </c:pt>
                <c:pt idx="243">
                  <c:v>4.5863008853200986</c:v>
                </c:pt>
                <c:pt idx="244">
                  <c:v>4.6440026367941867</c:v>
                </c:pt>
                <c:pt idx="245">
                  <c:v>4.6440026367941867</c:v>
                </c:pt>
                <c:pt idx="246">
                  <c:v>4.6440026367941867</c:v>
                </c:pt>
                <c:pt idx="247">
                  <c:v>4.6440026367941867</c:v>
                </c:pt>
                <c:pt idx="248">
                  <c:v>4.6440026367941867</c:v>
                </c:pt>
                <c:pt idx="249">
                  <c:v>4.6449239558627848</c:v>
                </c:pt>
                <c:pt idx="250">
                  <c:v>4.6598059187737482</c:v>
                </c:pt>
                <c:pt idx="251">
                  <c:v>4.7386986976376111</c:v>
                </c:pt>
                <c:pt idx="252">
                  <c:v>4.7529073328630371</c:v>
                </c:pt>
                <c:pt idx="253">
                  <c:v>4.7678874856304061</c:v>
                </c:pt>
                <c:pt idx="254">
                  <c:v>4.7649720419956312</c:v>
                </c:pt>
                <c:pt idx="255">
                  <c:v>4.7780837819371547</c:v>
                </c:pt>
                <c:pt idx="256">
                  <c:v>4.7780837819371547</c:v>
                </c:pt>
                <c:pt idx="257">
                  <c:v>4.8200788512175103</c:v>
                </c:pt>
                <c:pt idx="258">
                  <c:v>4.8821672543530283</c:v>
                </c:pt>
                <c:pt idx="259">
                  <c:v>4.8993682503036009</c:v>
                </c:pt>
                <c:pt idx="260">
                  <c:v>4.9044369976254201</c:v>
                </c:pt>
                <c:pt idx="261">
                  <c:v>4.9310579262586316</c:v>
                </c:pt>
                <c:pt idx="262">
                  <c:v>4.9310579262586316</c:v>
                </c:pt>
                <c:pt idx="263">
                  <c:v>4.9310579262586316</c:v>
                </c:pt>
                <c:pt idx="264">
                  <c:v>4.9442536412340781</c:v>
                </c:pt>
                <c:pt idx="265">
                  <c:v>4.9774318402821436</c:v>
                </c:pt>
                <c:pt idx="266">
                  <c:v>5.0038457748625573</c:v>
                </c:pt>
                <c:pt idx="267">
                  <c:v>5.0385447926281426</c:v>
                </c:pt>
                <c:pt idx="268">
                  <c:v>5.0252902082650754</c:v>
                </c:pt>
                <c:pt idx="269">
                  <c:v>5.0252902082650754</c:v>
                </c:pt>
                <c:pt idx="270">
                  <c:v>5.0516815948387341</c:v>
                </c:pt>
                <c:pt idx="271">
                  <c:v>5.090357291880963</c:v>
                </c:pt>
                <c:pt idx="272">
                  <c:v>5.1029960240823762</c:v>
                </c:pt>
                <c:pt idx="273">
                  <c:v>5.1155045696033881</c:v>
                </c:pt>
                <c:pt idx="274">
                  <c:v>5.1390164735115667</c:v>
                </c:pt>
                <c:pt idx="275">
                  <c:v>5.1634586363732131</c:v>
                </c:pt>
                <c:pt idx="276">
                  <c:v>5.1634586363732131</c:v>
                </c:pt>
                <c:pt idx="277">
                  <c:v>5.1884583107074507</c:v>
                </c:pt>
                <c:pt idx="278">
                  <c:v>5.2007229314410948</c:v>
                </c:pt>
                <c:pt idx="279">
                  <c:v>5.2128297935319843</c:v>
                </c:pt>
                <c:pt idx="280">
                  <c:v>5.2263086613832233</c:v>
                </c:pt>
                <c:pt idx="281">
                  <c:v>5.2769583740527892</c:v>
                </c:pt>
                <c:pt idx="282">
                  <c:v>5.285355123273396</c:v>
                </c:pt>
                <c:pt idx="283">
                  <c:v>5.2709882957282526</c:v>
                </c:pt>
                <c:pt idx="284">
                  <c:v>5.3118414652264274</c:v>
                </c:pt>
                <c:pt idx="285">
                  <c:v>5.340225574196479</c:v>
                </c:pt>
                <c:pt idx="286">
                  <c:v>5.3783582177637994</c:v>
                </c:pt>
                <c:pt idx="287">
                  <c:v>5.4106298692278543</c:v>
                </c:pt>
                <c:pt idx="288">
                  <c:v>5.4000602364234194</c:v>
                </c:pt>
                <c:pt idx="289">
                  <c:v>5.3783582177637994</c:v>
                </c:pt>
                <c:pt idx="290">
                  <c:v>5.3893038322271671</c:v>
                </c:pt>
                <c:pt idx="291">
                  <c:v>5.4000602364234194</c:v>
                </c:pt>
                <c:pt idx="292">
                  <c:v>5.3672210489825103</c:v>
                </c:pt>
                <c:pt idx="293">
                  <c:v>5.3893038322271671</c:v>
                </c:pt>
                <c:pt idx="294">
                  <c:v>5.4390313210664152</c:v>
                </c:pt>
                <c:pt idx="295">
                  <c:v>5.4390313210664152</c:v>
                </c:pt>
                <c:pt idx="296">
                  <c:v>5.5076878103701272</c:v>
                </c:pt>
                <c:pt idx="297">
                  <c:v>5.5280809037009133</c:v>
                </c:pt>
                <c:pt idx="298">
                  <c:v>5.5274813833890466</c:v>
                </c:pt>
                <c:pt idx="299">
                  <c:v>5.5173924746393421</c:v>
                </c:pt>
                <c:pt idx="300">
                  <c:v>5.5076878103701272</c:v>
                </c:pt>
                <c:pt idx="301">
                  <c:v>5.547251712383729</c:v>
                </c:pt>
                <c:pt idx="302">
                  <c:v>5.5683767336010108</c:v>
                </c:pt>
                <c:pt idx="303">
                  <c:v>5.5776171294943762</c:v>
                </c:pt>
                <c:pt idx="304">
                  <c:v>5.5565429664978607</c:v>
                </c:pt>
                <c:pt idx="305">
                  <c:v>5.5936462908921518</c:v>
                </c:pt>
                <c:pt idx="306">
                  <c:v>5.5832924374603428</c:v>
                </c:pt>
                <c:pt idx="307">
                  <c:v>5.6126637491990374</c:v>
                </c:pt>
                <c:pt idx="308">
                  <c:v>5.6257962024553354</c:v>
                </c:pt>
                <c:pt idx="309">
                  <c:v>5.6645409562548394</c:v>
                </c:pt>
                <c:pt idx="310">
                  <c:v>5.6645409562548394</c:v>
                </c:pt>
                <c:pt idx="311">
                  <c:v>5.7102191642908799</c:v>
                </c:pt>
                <c:pt idx="312">
                  <c:v>5.6951827036320193</c:v>
                </c:pt>
                <c:pt idx="313">
                  <c:v>5.6951827036320193</c:v>
                </c:pt>
                <c:pt idx="314">
                  <c:v>5.7027871197857127</c:v>
                </c:pt>
                <c:pt idx="315">
                  <c:v>5.7427658069090022</c:v>
                </c:pt>
                <c:pt idx="316">
                  <c:v>5.7571188881828226</c:v>
                </c:pt>
                <c:pt idx="317">
                  <c:v>5.7288778109780347</c:v>
                </c:pt>
                <c:pt idx="318">
                  <c:v>5.7245859918360233</c:v>
                </c:pt>
                <c:pt idx="319">
                  <c:v>5.7640391929330637</c:v>
                </c:pt>
                <c:pt idx="320">
                  <c:v>5.781581252990466</c:v>
                </c:pt>
                <c:pt idx="321">
                  <c:v>5.7640391929330637</c:v>
                </c:pt>
                <c:pt idx="322">
                  <c:v>5.7882978647485119</c:v>
                </c:pt>
                <c:pt idx="323">
                  <c:v>5.7882978647485119</c:v>
                </c:pt>
                <c:pt idx="324">
                  <c:v>5.8257104592835613</c:v>
                </c:pt>
                <c:pt idx="325">
                  <c:v>5.8621947329273407</c:v>
                </c:pt>
                <c:pt idx="326">
                  <c:v>5.8317322156270306</c:v>
                </c:pt>
                <c:pt idx="327">
                  <c:v>5.8257104592835613</c:v>
                </c:pt>
                <c:pt idx="328">
                  <c:v>5.8565578140527101</c:v>
                </c:pt>
                <c:pt idx="329">
                  <c:v>5.8873348658421696</c:v>
                </c:pt>
                <c:pt idx="330">
                  <c:v>5.8507775316090482</c:v>
                </c:pt>
                <c:pt idx="331">
                  <c:v>5.8676932112386959</c:v>
                </c:pt>
                <c:pt idx="332">
                  <c:v>5.9052169956833129</c:v>
                </c:pt>
                <c:pt idx="333">
                  <c:v>5.9210978994858579</c:v>
                </c:pt>
                <c:pt idx="334">
                  <c:v>5.916011473361368</c:v>
                </c:pt>
                <c:pt idx="335">
                  <c:v>5.9260512966587928</c:v>
                </c:pt>
                <c:pt idx="336">
                  <c:v>5.9392161874562248</c:v>
                </c:pt>
                <c:pt idx="337">
                  <c:v>5.9570294949361333</c:v>
                </c:pt>
                <c:pt idx="338">
                  <c:v>5.9614347527829441</c:v>
                </c:pt>
                <c:pt idx="339">
                  <c:v>5.9877444700358664</c:v>
                </c:pt>
                <c:pt idx="340">
                  <c:v>6.0010615750368714</c:v>
                </c:pt>
                <c:pt idx="341">
                  <c:v>5.9836533181096634</c:v>
                </c:pt>
                <c:pt idx="342">
                  <c:v>6.0010615750368714</c:v>
                </c:pt>
                <c:pt idx="343">
                  <c:v>5.9836533181096634</c:v>
                </c:pt>
                <c:pt idx="344">
                  <c:v>5.9836533181096634</c:v>
                </c:pt>
                <c:pt idx="345">
                  <c:v>6.0314953354213996</c:v>
                </c:pt>
                <c:pt idx="346">
                  <c:v>6.0314953354213996</c:v>
                </c:pt>
                <c:pt idx="347">
                  <c:v>6.0314953354213996</c:v>
                </c:pt>
                <c:pt idx="348">
                  <c:v>6.0314953354213996</c:v>
                </c:pt>
                <c:pt idx="349">
                  <c:v>6.0348953978765181</c:v>
                </c:pt>
                <c:pt idx="350">
                  <c:v>6.0382066440527229</c:v>
                </c:pt>
                <c:pt idx="351">
                  <c:v>6.0645163613056443</c:v>
                </c:pt>
                <c:pt idx="352">
                  <c:v>6.1134070332112476</c:v>
                </c:pt>
                <c:pt idx="353">
                  <c:v>6.1470463463264453</c:v>
                </c:pt>
                <c:pt idx="354">
                  <c:v>6.1412882525754231</c:v>
                </c:pt>
                <c:pt idx="355">
                  <c:v>6.1451792835220678</c:v>
                </c:pt>
                <c:pt idx="356">
                  <c:v>6.1470463463264453</c:v>
                </c:pt>
                <c:pt idx="357">
                  <c:v>6.1470463463264453</c:v>
                </c:pt>
                <c:pt idx="358">
                  <c:v>6.1451792835220678</c:v>
                </c:pt>
                <c:pt idx="359">
                  <c:v>6.1740318442707087</c:v>
                </c:pt>
                <c:pt idx="360">
                  <c:v>6.1451792835220678</c:v>
                </c:pt>
                <c:pt idx="361">
                  <c:v>6.1725280860056904</c:v>
                </c:pt>
                <c:pt idx="362">
                  <c:v>6.1875871885157459</c:v>
                </c:pt>
                <c:pt idx="363">
                  <c:v>6.1754954363467656</c:v>
                </c:pt>
                <c:pt idx="364">
                  <c:v>6.2022812080243561</c:v>
                </c:pt>
                <c:pt idx="365">
                  <c:v>6.2033553214673489</c:v>
                </c:pt>
                <c:pt idx="366">
                  <c:v>6.2157202826576814</c:v>
                </c:pt>
                <c:pt idx="367">
                  <c:v>6.2284455271297059</c:v>
                </c:pt>
                <c:pt idx="368">
                  <c:v>6.2561648579923217</c:v>
                </c:pt>
                <c:pt idx="369">
                  <c:v>6.2557948987047238</c:v>
                </c:pt>
                <c:pt idx="370">
                  <c:v>6.256524958804988</c:v>
                </c:pt>
                <c:pt idx="371">
                  <c:v>6.2831853071795862</c:v>
                </c:pt>
                <c:pt idx="372">
                  <c:v>6.2831853071795862</c:v>
                </c:pt>
                <c:pt idx="373">
                  <c:v>6.2831853071795862</c:v>
                </c:pt>
                <c:pt idx="374">
                  <c:v>6.2831853071795862</c:v>
                </c:pt>
                <c:pt idx="375">
                  <c:v>6.2831853071795862</c:v>
                </c:pt>
                <c:pt idx="376">
                  <c:v>6.2831853071795862</c:v>
                </c:pt>
                <c:pt idx="377">
                  <c:v>6.2831853071795862</c:v>
                </c:pt>
                <c:pt idx="378">
                  <c:v>2.70204491872644E-2</c:v>
                </c:pt>
                <c:pt idx="379">
                  <c:v>5.4001500375967827E-2</c:v>
                </c:pt>
                <c:pt idx="380">
                  <c:v>5.2583061610941652E-2</c:v>
                </c:pt>
                <c:pt idx="381">
                  <c:v>5.4001500375967827E-2</c:v>
                </c:pt>
                <c:pt idx="382">
                  <c:v>5.3282851559692389E-2</c:v>
                </c:pt>
                <c:pt idx="383">
                  <c:v>5.4001500375967827E-2</c:v>
                </c:pt>
                <c:pt idx="384">
                  <c:v>5.4739780049880823E-2</c:v>
                </c:pt>
                <c:pt idx="385">
                  <c:v>5.4001500375967827E-2</c:v>
                </c:pt>
                <c:pt idx="386">
                  <c:v>8.0904099155230169E-2</c:v>
                </c:pt>
                <c:pt idx="387">
                  <c:v>8.2007445526186051E-2</c:v>
                </c:pt>
                <c:pt idx="388">
                  <c:v>9.4313951327180762E-2</c:v>
                </c:pt>
                <c:pt idx="389">
                  <c:v>0.12102721980920519</c:v>
                </c:pt>
                <c:pt idx="390">
                  <c:v>0.1226686555044566</c:v>
                </c:pt>
                <c:pt idx="391">
                  <c:v>8.2007445526186051E-2</c:v>
                </c:pt>
                <c:pt idx="392">
                  <c:v>0.1076898708328206</c:v>
                </c:pt>
                <c:pt idx="393">
                  <c:v>0.13432144195296891</c:v>
                </c:pt>
                <c:pt idx="394">
                  <c:v>0.13800602365751899</c:v>
                </c:pt>
                <c:pt idx="395">
                  <c:v>0.19204801724073009</c:v>
                </c:pt>
                <c:pt idx="396">
                  <c:v>0.16514867741462699</c:v>
                </c:pt>
                <c:pt idx="397">
                  <c:v>0.16292645885037249</c:v>
                </c:pt>
                <c:pt idx="398">
                  <c:v>0.20539538918976749</c:v>
                </c:pt>
                <c:pt idx="399">
                  <c:v>0.21866894587394209</c:v>
                </c:pt>
                <c:pt idx="400">
                  <c:v>0.20265866914747621</c:v>
                </c:pt>
                <c:pt idx="401">
                  <c:v>0.20265866914747621</c:v>
                </c:pt>
                <c:pt idx="402">
                  <c:v>0.21866894587394209</c:v>
                </c:pt>
                <c:pt idx="403">
                  <c:v>0.21866894587394209</c:v>
                </c:pt>
                <c:pt idx="404">
                  <c:v>0.1946855393839495</c:v>
                </c:pt>
                <c:pt idx="405">
                  <c:v>0.24828990930306791</c:v>
                </c:pt>
                <c:pt idx="406">
                  <c:v>0.27457528143962501</c:v>
                </c:pt>
                <c:pt idx="407">
                  <c:v>0.28379410920832793</c:v>
                </c:pt>
                <c:pt idx="408">
                  <c:v>0.27457528143962501</c:v>
                </c:pt>
                <c:pt idx="409">
                  <c:v>0.30047716837258132</c:v>
                </c:pt>
                <c:pt idx="410">
                  <c:v>0.30047716837258132</c:v>
                </c:pt>
                <c:pt idx="411">
                  <c:v>0.30451088320211289</c:v>
                </c:pt>
                <c:pt idx="412">
                  <c:v>0.32596993863964557</c:v>
                </c:pt>
                <c:pt idx="413">
                  <c:v>0.32596993863964557</c:v>
                </c:pt>
                <c:pt idx="414">
                  <c:v>0.31327618099367133</c:v>
                </c:pt>
                <c:pt idx="415">
                  <c:v>0.32615581224345291</c:v>
                </c:pt>
                <c:pt idx="416">
                  <c:v>0.36520144978817259</c:v>
                </c:pt>
                <c:pt idx="417">
                  <c:v>0.3523087246741417</c:v>
                </c:pt>
                <c:pt idx="418">
                  <c:v>0.36520144978817259</c:v>
                </c:pt>
                <c:pt idx="419">
                  <c:v>0.36520144978817259</c:v>
                </c:pt>
                <c:pt idx="420">
                  <c:v>0.37796831149627319</c:v>
                </c:pt>
                <c:pt idx="421">
                  <c:v>0.39787435761716983</c:v>
                </c:pt>
                <c:pt idx="422">
                  <c:v>0.41012734054149069</c:v>
                </c:pt>
                <c:pt idx="423">
                  <c:v>0.42099057425224601</c:v>
                </c:pt>
                <c:pt idx="424">
                  <c:v>0.44557728697458221</c:v>
                </c:pt>
                <c:pt idx="425">
                  <c:v>0.42662749312687648</c:v>
                </c:pt>
                <c:pt idx="426">
                  <c:v>0.42773491238624251</c:v>
                </c:pt>
                <c:pt idx="427">
                  <c:v>0.46959991965539788</c:v>
                </c:pt>
                <c:pt idx="428">
                  <c:v>0.46364760900080593</c:v>
                </c:pt>
                <c:pt idx="429">
                  <c:v>0.46364760900080593</c:v>
                </c:pt>
                <c:pt idx="430">
                  <c:v>0.48193825195762602</c:v>
                </c:pt>
                <c:pt idx="431">
                  <c:v>0.50044081314729427</c:v>
                </c:pt>
                <c:pt idx="432">
                  <c:v>0.51914611424652246</c:v>
                </c:pt>
                <c:pt idx="433">
                  <c:v>0.54275049837971068</c:v>
                </c:pt>
                <c:pt idx="434">
                  <c:v>0.53804420782562501</c:v>
                </c:pt>
                <c:pt idx="435">
                  <c:v>0.54275049837971068</c:v>
                </c:pt>
                <c:pt idx="436">
                  <c:v>0.56570146865617721</c:v>
                </c:pt>
                <c:pt idx="437">
                  <c:v>0.58427127758090924</c:v>
                </c:pt>
                <c:pt idx="438">
                  <c:v>0.55712439015939552</c:v>
                </c:pt>
                <c:pt idx="439">
                  <c:v>0.59177617054150256</c:v>
                </c:pt>
                <c:pt idx="440">
                  <c:v>0.62488623791558928</c:v>
                </c:pt>
                <c:pt idx="441">
                  <c:v>0.60298275631493792</c:v>
                </c:pt>
                <c:pt idx="442">
                  <c:v>0.59945248484173763</c:v>
                </c:pt>
                <c:pt idx="443">
                  <c:v>0.63274883500218271</c:v>
                </c:pt>
                <c:pt idx="444">
                  <c:v>0.65158718592285803</c:v>
                </c:pt>
                <c:pt idx="445">
                  <c:v>0.64899555899650052</c:v>
                </c:pt>
                <c:pt idx="446">
                  <c:v>0.68767125603872925</c:v>
                </c:pt>
                <c:pt idx="447">
                  <c:v>0.69824088884316471</c:v>
                </c:pt>
                <c:pt idx="448">
                  <c:v>0.69824088884316471</c:v>
                </c:pt>
                <c:pt idx="449">
                  <c:v>0.71754134054114449</c:v>
                </c:pt>
                <c:pt idx="450">
                  <c:v>0.72885472645263116</c:v>
                </c:pt>
                <c:pt idx="451">
                  <c:v>0.71754134054114449</c:v>
                </c:pt>
                <c:pt idx="452">
                  <c:v>0.7573681234376014</c:v>
                </c:pt>
                <c:pt idx="453">
                  <c:v>0.75628018189040958</c:v>
                </c:pt>
                <c:pt idx="454">
                  <c:v>0.76540082942429832</c:v>
                </c:pt>
                <c:pt idx="455">
                  <c:v>0.765792832540244</c:v>
                </c:pt>
                <c:pt idx="456">
                  <c:v>0.78539816339744828</c:v>
                </c:pt>
                <c:pt idx="457">
                  <c:v>0.79510659623155722</c:v>
                </c:pt>
                <c:pt idx="458">
                  <c:v>0.82459376532450279</c:v>
                </c:pt>
                <c:pt idx="459">
                  <c:v>0.83390377563783158</c:v>
                </c:pt>
                <c:pt idx="460">
                  <c:v>0.83390377563783158</c:v>
                </c:pt>
                <c:pt idx="461">
                  <c:v>0.85196632717327203</c:v>
                </c:pt>
                <c:pt idx="462">
                  <c:v>0.91094790050597341</c:v>
                </c:pt>
                <c:pt idx="463">
                  <c:v>0.91094790050597341</c:v>
                </c:pt>
                <c:pt idx="464">
                  <c:v>0.90858082553872443</c:v>
                </c:pt>
                <c:pt idx="465">
                  <c:v>0.94591008887930728</c:v>
                </c:pt>
                <c:pt idx="466">
                  <c:v>0.94897203896430682</c:v>
                </c:pt>
                <c:pt idx="467">
                  <c:v>0.96007036240568844</c:v>
                </c:pt>
                <c:pt idx="468">
                  <c:v>0.96007036240568844</c:v>
                </c:pt>
                <c:pt idx="469">
                  <c:v>0.97538645131616375</c:v>
                </c:pt>
                <c:pt idx="470">
                  <c:v>1.0010398733119179</c:v>
                </c:pt>
                <c:pt idx="471">
                  <c:v>1.0370881351556349</c:v>
                </c:pt>
                <c:pt idx="472">
                  <c:v>1.0466166980119831</c:v>
                </c:pt>
                <c:pt idx="473">
                  <c:v>1.0714496051147671</c:v>
                </c:pt>
                <c:pt idx="474">
                  <c:v>1.065005011200493</c:v>
                </c:pt>
                <c:pt idx="475">
                  <c:v>1.065005011200493</c:v>
                </c:pt>
                <c:pt idx="476">
                  <c:v>1.058406866484159</c:v>
                </c:pt>
                <c:pt idx="477">
                  <c:v>1.0947269964721349</c:v>
                </c:pt>
                <c:pt idx="478">
                  <c:v>1.1430614144086539</c:v>
                </c:pt>
                <c:pt idx="479">
                  <c:v>1.1676807375761979</c:v>
                </c:pt>
                <c:pt idx="480">
                  <c:v>1.1801892830972101</c:v>
                </c:pt>
                <c:pt idx="481">
                  <c:v>1.185302459865567</c:v>
                </c:pt>
                <c:pt idx="482">
                  <c:v>1.240498971965643</c:v>
                </c:pt>
                <c:pt idx="483">
                  <c:v>1.2315037123408521</c:v>
                </c:pt>
                <c:pt idx="484">
                  <c:v>1.2360594894780821</c:v>
                </c:pt>
                <c:pt idx="485">
                  <c:v>1.2360594894780821</c:v>
                </c:pt>
                <c:pt idx="486">
                  <c:v>1.2615974144678219</c:v>
                </c:pt>
                <c:pt idx="487">
                  <c:v>1.2703191584223159</c:v>
                </c:pt>
                <c:pt idx="488">
                  <c:v>1.2924966677897849</c:v>
                </c:pt>
                <c:pt idx="489">
                  <c:v>1.325817663668033</c:v>
                </c:pt>
                <c:pt idx="490">
                  <c:v>1.365400937605129</c:v>
                </c:pt>
                <c:pt idx="491">
                  <c:v>1.394561629058221</c:v>
                </c:pt>
                <c:pt idx="492">
                  <c:v>1.399168258414017</c:v>
                </c:pt>
                <c:pt idx="493">
                  <c:v>1.399168258414017</c:v>
                </c:pt>
                <c:pt idx="494">
                  <c:v>1.394561629058221</c:v>
                </c:pt>
                <c:pt idx="495">
                  <c:v>1.4078698679445241</c:v>
                </c:pt>
                <c:pt idx="496">
                  <c:v>1.436474884841928</c:v>
                </c:pt>
                <c:pt idx="497">
                  <c:v>1.4645314639038181</c:v>
                </c:pt>
                <c:pt idx="498">
                  <c:v>1.4738786990005339</c:v>
                </c:pt>
                <c:pt idx="499">
                  <c:v>1.5182132651839551</c:v>
                </c:pt>
                <c:pt idx="500">
                  <c:v>1.53027797431655</c:v>
                </c:pt>
                <c:pt idx="501">
                  <c:v>1.543775877607632</c:v>
                </c:pt>
                <c:pt idx="502">
                  <c:v>1.557639191322141</c:v>
                </c:pt>
                <c:pt idx="503">
                  <c:v>1.570796326794897</c:v>
                </c:pt>
                <c:pt idx="504">
                  <c:v>1.597456675169495</c:v>
                </c:pt>
                <c:pt idx="505">
                  <c:v>1.6373644905707201</c:v>
                </c:pt>
                <c:pt idx="506">
                  <c:v>1.652803772321082</c:v>
                </c:pt>
                <c:pt idx="507">
                  <c:v>1.665110278122077</c:v>
                </c:pt>
                <c:pt idx="508">
                  <c:v>1.6638600555193139</c:v>
                </c:pt>
                <c:pt idx="509">
                  <c:v>1.6770611896859751</c:v>
                </c:pt>
                <c:pt idx="510">
                  <c:v>1.6902252528132351</c:v>
                </c:pt>
                <c:pt idx="511">
                  <c:v>1.6918235466041021</c:v>
                </c:pt>
                <c:pt idx="512">
                  <c:v>1.7494273333088459</c:v>
                </c:pt>
                <c:pt idx="513">
                  <c:v>1.762844344035627</c:v>
                </c:pt>
                <c:pt idx="514">
                  <c:v>1.819086236097964</c:v>
                </c:pt>
                <c:pt idx="515">
                  <c:v>1.8394993514300679</c:v>
                </c:pt>
                <c:pt idx="516">
                  <c:v>1.835839186692352</c:v>
                </c:pt>
                <c:pt idx="517">
                  <c:v>1.822486298553083</c:v>
                </c:pt>
                <c:pt idx="518">
                  <c:v>1.819086236097964</c:v>
                </c:pt>
                <c:pt idx="519">
                  <c:v>1.8545904360032239</c:v>
                </c:pt>
                <c:pt idx="520">
                  <c:v>1.8753072099970101</c:v>
                </c:pt>
                <c:pt idx="521">
                  <c:v>1.923105051469038</c:v>
                </c:pt>
                <c:pt idx="522">
                  <c:v>1.93599777658307</c:v>
                </c:pt>
                <c:pt idx="523">
                  <c:v>1.943784048594958</c:v>
                </c:pt>
                <c:pt idx="524">
                  <c:v>1.943784048594958</c:v>
                </c:pt>
                <c:pt idx="525">
                  <c:v>1.961403370492584</c:v>
                </c:pt>
                <c:pt idx="526">
                  <c:v>1.9720251257997461</c:v>
                </c:pt>
                <c:pt idx="527">
                  <c:v>2.016373613769479</c:v>
                </c:pt>
                <c:pt idx="528">
                  <c:v>2.0222494183474509</c:v>
                </c:pt>
                <c:pt idx="529">
                  <c:v>2.0344439357957018</c:v>
                </c:pt>
                <c:pt idx="530">
                  <c:v>2.0831857871056338</c:v>
                </c:pt>
                <c:pt idx="531">
                  <c:v>2.084716007793431</c:v>
                </c:pt>
                <c:pt idx="532">
                  <c:v>2.1233806770856112</c:v>
                </c:pt>
                <c:pt idx="533">
                  <c:v>2.158798930342464</c:v>
                </c:pt>
                <c:pt idx="534">
                  <c:v>2.1471715473860802</c:v>
                </c:pt>
                <c:pt idx="535">
                  <c:v>2.135365720462997</c:v>
                </c:pt>
                <c:pt idx="536">
                  <c:v>2.135365720462997</c:v>
                </c:pt>
                <c:pt idx="537">
                  <c:v>2.1206495094714821</c:v>
                </c:pt>
                <c:pt idx="538">
                  <c:v>2.1662062022736288</c:v>
                </c:pt>
                <c:pt idx="539">
                  <c:v>2.2035451617970798</c:v>
                </c:pt>
                <c:pt idx="540">
                  <c:v>2.219791885791397</c:v>
                </c:pt>
                <c:pt idx="541">
                  <c:v>2.2584675828336258</c:v>
                </c:pt>
                <c:pt idx="542">
                  <c:v>2.2584675828336258</c:v>
                </c:pt>
                <c:pt idx="543">
                  <c:v>2.269037215638062</c:v>
                </c:pt>
                <c:pt idx="544">
                  <c:v>2.3177519001711571</c:v>
                </c:pt>
                <c:pt idx="545">
                  <c:v>2.307688877951962</c:v>
                </c:pt>
                <c:pt idx="546">
                  <c:v>2.2985660627148712</c:v>
                </c:pt>
                <c:pt idx="547">
                  <c:v>2.307688877951962</c:v>
                </c:pt>
                <c:pt idx="548">
                  <c:v>2.3373288041706739</c:v>
                </c:pt>
                <c:pt idx="549">
                  <c:v>2.3657180117859582</c:v>
                </c:pt>
                <c:pt idx="550">
                  <c:v>2.3939124426592091</c:v>
                </c:pt>
                <c:pt idx="551">
                  <c:v>2.3946370802135331</c:v>
                </c:pt>
                <c:pt idx="552">
                  <c:v>2.4037775934693282</c:v>
                </c:pt>
                <c:pt idx="553">
                  <c:v>2.3750601762140162</c:v>
                </c:pt>
                <c:pt idx="554">
                  <c:v>2.3842245301521912</c:v>
                </c:pt>
                <c:pt idx="555">
                  <c:v>2.404700102432729</c:v>
                </c:pt>
                <c:pt idx="556">
                  <c:v>2.462587344891249</c:v>
                </c:pt>
                <c:pt idx="557">
                  <c:v>2.4925970945932918</c:v>
                </c:pt>
                <c:pt idx="558">
                  <c:v>2.462587344891249</c:v>
                </c:pt>
                <c:pt idx="559">
                  <c:v>2.5036316543202828</c:v>
                </c:pt>
                <c:pt idx="560">
                  <c:v>2.5036316543202828</c:v>
                </c:pt>
                <c:pt idx="561">
                  <c:v>2.5008089294122851</c:v>
                </c:pt>
                <c:pt idx="562">
                  <c:v>2.5008089294122851</c:v>
                </c:pt>
                <c:pt idx="563">
                  <c:v>2.5088438185876099</c:v>
                </c:pt>
                <c:pt idx="564">
                  <c:v>2.5535900500422262</c:v>
                </c:pt>
                <c:pt idx="565">
                  <c:v>2.5686265107010868</c:v>
                </c:pt>
                <c:pt idx="566">
                  <c:v>2.60578141562933</c:v>
                </c:pt>
                <c:pt idx="567">
                  <c:v>2.591739470913208</c:v>
                </c:pt>
                <c:pt idx="568">
                  <c:v>2.591739470913208</c:v>
                </c:pt>
                <c:pt idx="569">
                  <c:v>2.5535900500422262</c:v>
                </c:pt>
                <c:pt idx="570">
                  <c:v>2.5535900500422262</c:v>
                </c:pt>
                <c:pt idx="571">
                  <c:v>2.575891184933615</c:v>
                </c:pt>
                <c:pt idx="572">
                  <c:v>2.6422459319096632</c:v>
                </c:pt>
                <c:pt idx="573">
                  <c:v>2.6422459319096632</c:v>
                </c:pt>
                <c:pt idx="574">
                  <c:v>2.6841178056937678</c:v>
                </c:pt>
                <c:pt idx="575">
                  <c:v>2.696015366615212</c:v>
                </c:pt>
                <c:pt idx="576">
                  <c:v>2.6901395620372388</c:v>
                </c:pt>
                <c:pt idx="577">
                  <c:v>2.6839329969729002</c:v>
                </c:pt>
                <c:pt idx="578">
                  <c:v>2.671992733934395</c:v>
                </c:pt>
                <c:pt idx="579">
                  <c:v>2.7138577412035509</c:v>
                </c:pt>
                <c:pt idx="580">
                  <c:v>2.7193415001385208</c:v>
                </c:pt>
                <c:pt idx="581">
                  <c:v>2.7384770643710938</c:v>
                </c:pt>
                <c:pt idx="582">
                  <c:v>2.7261005576489028</c:v>
                </c:pt>
                <c:pt idx="583">
                  <c:v>2.7509856098921071</c:v>
                </c:pt>
                <c:pt idx="584">
                  <c:v>2.7610862764774282</c:v>
                </c:pt>
                <c:pt idx="585">
                  <c:v>2.756098786660464</c:v>
                </c:pt>
                <c:pt idx="586">
                  <c:v>2.7509856098921071</c:v>
                </c:pt>
                <c:pt idx="587">
                  <c:v>2.785956769289033</c:v>
                </c:pt>
                <c:pt idx="588">
                  <c:v>2.8112952987605402</c:v>
                </c:pt>
                <c:pt idx="589">
                  <c:v>2.841115485217212</c:v>
                </c:pt>
                <c:pt idx="590">
                  <c:v>2.8501358591119259</c:v>
                </c:pt>
                <c:pt idx="591">
                  <c:v>2.8501358591119259</c:v>
                </c:pt>
                <c:pt idx="592">
                  <c:v>2.8501358591119259</c:v>
                </c:pt>
                <c:pt idx="593">
                  <c:v>2.8501358591119259</c:v>
                </c:pt>
                <c:pt idx="594">
                  <c:v>2.8540168228093461</c:v>
                </c:pt>
                <c:pt idx="595">
                  <c:v>2.8670173721501682</c:v>
                </c:pt>
                <c:pt idx="596">
                  <c:v>2.8632929945846821</c:v>
                </c:pt>
                <c:pt idx="597">
                  <c:v>2.8670173721501682</c:v>
                </c:pt>
                <c:pt idx="598">
                  <c:v>2.9097279927404052</c:v>
                </c:pt>
                <c:pt idx="599">
                  <c:v>2.906580437869136</c:v>
                </c:pt>
                <c:pt idx="600">
                  <c:v>2.9097279927404052</c:v>
                </c:pt>
                <c:pt idx="601">
                  <c:v>2.9097279927404052</c:v>
                </c:pt>
                <c:pt idx="602">
                  <c:v>2.925826457182751</c:v>
                </c:pt>
                <c:pt idx="603">
                  <c:v>2.9764439761751662</c:v>
                </c:pt>
                <c:pt idx="604">
                  <c:v>2.980829912963959</c:v>
                </c:pt>
                <c:pt idx="605">
                  <c:v>2.9786661947394211</c:v>
                </c:pt>
                <c:pt idx="606">
                  <c:v>2.980829912963959</c:v>
                </c:pt>
                <c:pt idx="607">
                  <c:v>2.980829912963959</c:v>
                </c:pt>
                <c:pt idx="608">
                  <c:v>2.9786661947394211</c:v>
                </c:pt>
                <c:pt idx="609">
                  <c:v>2.980829912963959</c:v>
                </c:pt>
                <c:pt idx="610">
                  <c:v>2.9829373914033921</c:v>
                </c:pt>
                <c:pt idx="611">
                  <c:v>2.9940245822757978</c:v>
                </c:pt>
                <c:pt idx="612">
                  <c:v>3.0189239980853371</c:v>
                </c:pt>
                <c:pt idx="613">
                  <c:v>3.0189239980853371</c:v>
                </c:pt>
                <c:pt idx="614">
                  <c:v>3.0189239980853371</c:v>
                </c:pt>
                <c:pt idx="615">
                  <c:v>3.0205654337805878</c:v>
                </c:pt>
                <c:pt idx="616">
                  <c:v>3.0459945349259532</c:v>
                </c:pt>
                <c:pt idx="617">
                  <c:v>3.0459945349259532</c:v>
                </c:pt>
                <c:pt idx="618">
                  <c:v>3.0617626678775558</c:v>
                </c:pt>
                <c:pt idx="619">
                  <c:v>3.0732063099992901</c:v>
                </c:pt>
                <c:pt idx="620">
                  <c:v>3.0741276290678878</c:v>
                </c:pt>
                <c:pt idx="621">
                  <c:v>3.0741276290678878</c:v>
                </c:pt>
                <c:pt idx="622">
                  <c:v>3.0875911532138249</c:v>
                </c:pt>
                <c:pt idx="623">
                  <c:v>3.0875911532138249</c:v>
                </c:pt>
                <c:pt idx="624">
                  <c:v>3.0890095919788521</c:v>
                </c:pt>
                <c:pt idx="625">
                  <c:v>3.1016139664665028</c:v>
                </c:pt>
                <c:pt idx="626">
                  <c:v>3.1415926535897931</c:v>
                </c:pt>
                <c:pt idx="627">
                  <c:v>3.1415926535897931</c:v>
                </c:pt>
                <c:pt idx="628">
                  <c:v>3.1415926535897931</c:v>
                </c:pt>
                <c:pt idx="629">
                  <c:v>3.168983062064656</c:v>
                </c:pt>
                <c:pt idx="630">
                  <c:v>3.181571340713083</c:v>
                </c:pt>
                <c:pt idx="631">
                  <c:v>3.1821110060681401</c:v>
                </c:pt>
                <c:pt idx="632">
                  <c:v>3.1963324336396739</c:v>
                </c:pt>
                <c:pt idx="633">
                  <c:v>3.1955941539657609</c:v>
                </c:pt>
                <c:pt idx="634">
                  <c:v>3.2224967527450241</c:v>
                </c:pt>
                <c:pt idx="635">
                  <c:v>3.2236000991159788</c:v>
                </c:pt>
                <c:pt idx="636">
                  <c:v>3.209978997180297</c:v>
                </c:pt>
                <c:pt idx="637">
                  <c:v>3.2247338854782348</c:v>
                </c:pt>
                <c:pt idx="638">
                  <c:v>3.2371907722536331</c:v>
                </c:pt>
                <c:pt idx="639">
                  <c:v>3.2371907722536331</c:v>
                </c:pt>
                <c:pt idx="640">
                  <c:v>3.2371907722536331</c:v>
                </c:pt>
                <c:pt idx="641">
                  <c:v>3.2492825244226138</c:v>
                </c:pt>
                <c:pt idx="642">
                  <c:v>3.2507461164986711</c:v>
                </c:pt>
                <c:pt idx="643">
                  <c:v>3.2385102813841562</c:v>
                </c:pt>
                <c:pt idx="644">
                  <c:v>3.2507461164986711</c:v>
                </c:pt>
                <c:pt idx="645">
                  <c:v>3.2507461164986711</c:v>
                </c:pt>
                <c:pt idx="646">
                  <c:v>3.279598677247312</c:v>
                </c:pt>
                <c:pt idx="647">
                  <c:v>3.279598677247312</c:v>
                </c:pt>
                <c:pt idx="648">
                  <c:v>3.3310728114709409</c:v>
                </c:pt>
                <c:pt idx="649">
                  <c:v>3.30674133100442</c:v>
                </c:pt>
                <c:pt idx="650">
                  <c:v>3.3469880427795609</c:v>
                </c:pt>
                <c:pt idx="651">
                  <c:v>3.3663038220044359</c:v>
                </c:pt>
                <c:pt idx="652">
                  <c:v>3.333640670830524</c:v>
                </c:pt>
                <c:pt idx="653">
                  <c:v>3.349798603113781</c:v>
                </c:pt>
                <c:pt idx="654">
                  <c:v>3.3362781929737428</c:v>
                </c:pt>
                <c:pt idx="655">
                  <c:v>3.369449702306893</c:v>
                </c:pt>
                <c:pt idx="656">
                  <c:v>3.3663038220044359</c:v>
                </c:pt>
                <c:pt idx="657">
                  <c:v>3.3932826253479802</c:v>
                </c:pt>
                <c:pt idx="658">
                  <c:v>3.419892312594905</c:v>
                </c:pt>
                <c:pt idx="659">
                  <c:v>3.4237163857325088</c:v>
                </c:pt>
                <c:pt idx="660">
                  <c:v>3.4102956782249638</c:v>
                </c:pt>
                <c:pt idx="661">
                  <c:v>3.4237163857325088</c:v>
                </c:pt>
                <c:pt idx="662">
                  <c:v>3.427644095307111</c:v>
                </c:pt>
                <c:pt idx="663">
                  <c:v>3.4801483485014768</c:v>
                </c:pt>
                <c:pt idx="664">
                  <c:v>3.4590513888444239</c:v>
                </c:pt>
                <c:pt idx="665">
                  <c:v>3.4633432079864348</c:v>
                </c:pt>
                <c:pt idx="666">
                  <c:v>3.4633432079864348</c:v>
                </c:pt>
                <c:pt idx="667">
                  <c:v>3.4633432079864348</c:v>
                </c:pt>
                <c:pt idx="668">
                  <c:v>3.480885268043838</c:v>
                </c:pt>
                <c:pt idx="669">
                  <c:v>3.493901378263935</c:v>
                </c:pt>
                <c:pt idx="670">
                  <c:v>3.529911371762259</c:v>
                </c:pt>
                <c:pt idx="671">
                  <c:v>3.5428214525946422</c:v>
                </c:pt>
                <c:pt idx="672">
                  <c:v>3.5500815466624198</c:v>
                </c:pt>
                <c:pt idx="673">
                  <c:v>3.5500815466624198</c:v>
                </c:pt>
                <c:pt idx="674">
                  <c:v>3.5682201467166692</c:v>
                </c:pt>
                <c:pt idx="675">
                  <c:v>3.519560965086066</c:v>
                </c:pt>
                <c:pt idx="676">
                  <c:v>3.557084749530683</c:v>
                </c:pt>
                <c:pt idx="677">
                  <c:v>3.5749465026718239</c:v>
                </c:pt>
                <c:pt idx="678">
                  <c:v>3.617287872444785</c:v>
                </c:pt>
                <c:pt idx="679">
                  <c:v>3.6052402625906002</c:v>
                </c:pt>
                <c:pt idx="680">
                  <c:v>3.6052402625906002</c:v>
                </c:pt>
                <c:pt idx="681">
                  <c:v>3.6115692920068012</c:v>
                </c:pt>
                <c:pt idx="682">
                  <c:v>3.64869115798213</c:v>
                </c:pt>
                <c:pt idx="683">
                  <c:v>3.6299266046461991</c:v>
                </c:pt>
                <c:pt idx="684">
                  <c:v>3.64869115798213</c:v>
                </c:pt>
                <c:pt idx="685">
                  <c:v>3.6607387678363161</c:v>
                </c:pt>
                <c:pt idx="686">
                  <c:v>3.644435864517654</c:v>
                </c:pt>
                <c:pt idx="687">
                  <c:v>3.6676590725865559</c:v>
                </c:pt>
                <c:pt idx="688">
                  <c:v>3.729595257137361</c:v>
                </c:pt>
                <c:pt idx="689">
                  <c:v>3.752318617979002</c:v>
                </c:pt>
                <c:pt idx="690">
                  <c:v>3.7823763777673012</c:v>
                </c:pt>
                <c:pt idx="691">
                  <c:v>3.7683355548008399</c:v>
                </c:pt>
                <c:pt idx="692">
                  <c:v>3.7602370045145399</c:v>
                </c:pt>
                <c:pt idx="693">
                  <c:v>3.7556116905977341</c:v>
                </c:pt>
                <c:pt idx="694">
                  <c:v>3.7602370045145399</c:v>
                </c:pt>
                <c:pt idx="695">
                  <c:v>3.790588212586294</c:v>
                </c:pt>
                <c:pt idx="696">
                  <c:v>3.7795536528593039</c:v>
                </c:pt>
                <c:pt idx="697">
                  <c:v>3.7683355548008399</c:v>
                </c:pt>
                <c:pt idx="698">
                  <c:v>3.8098820724203781</c:v>
                </c:pt>
                <c:pt idx="699">
                  <c:v>3.8121142115703419</c:v>
                </c:pt>
                <c:pt idx="700">
                  <c:v>3.841485523309037</c:v>
                </c:pt>
                <c:pt idx="701">
                  <c:v>3.8591339941309371</c:v>
                </c:pt>
                <c:pt idx="702">
                  <c:v>3.8682349942715191</c:v>
                </c:pt>
                <c:pt idx="703">
                  <c:v>3.8784852047468581</c:v>
                </c:pt>
                <c:pt idx="704">
                  <c:v>3.8775262483856499</c:v>
                </c:pt>
                <c:pt idx="705">
                  <c:v>3.9073854861300368</c:v>
                </c:pt>
                <c:pt idx="706">
                  <c:v>3.917090150399253</c:v>
                </c:pt>
                <c:pt idx="707">
                  <c:v>3.9366992498213511</c:v>
                </c:pt>
                <c:pt idx="708">
                  <c:v>3.917282384153133</c:v>
                </c:pt>
                <c:pt idx="709">
                  <c:v>3.9736858210305721</c:v>
                </c:pt>
                <c:pt idx="710">
                  <c:v>3.9566850565941509</c:v>
                </c:pt>
                <c:pt idx="711">
                  <c:v>3.984619244464715</c:v>
                </c:pt>
                <c:pt idx="712">
                  <c:v>4.0313719699375721</c:v>
                </c:pt>
                <c:pt idx="713">
                  <c:v>4.0228499640972544</c:v>
                </c:pt>
                <c:pt idx="714">
                  <c:v>4.0418674224041409</c:v>
                </c:pt>
                <c:pt idx="715">
                  <c:v>4.0286796687503177</c:v>
                </c:pt>
                <c:pt idx="716">
                  <c:v>4.0354741285422131</c:v>
                </c:pt>
                <c:pt idx="717">
                  <c:v>4.0575569117868691</c:v>
                </c:pt>
                <c:pt idx="718">
                  <c:v>4.0905646925540999</c:v>
                </c:pt>
                <c:pt idx="719">
                  <c:v>4.1016630159954808</c:v>
                </c:pt>
                <c:pt idx="720">
                  <c:v>4.1129364955429519</c:v>
                </c:pt>
                <c:pt idx="721">
                  <c:v>4.1206128098431867</c:v>
                </c:pt>
                <c:pt idx="722">
                  <c:v>4.1651045993972522</c:v>
                </c:pt>
                <c:pt idx="723">
                  <c:v>4.186322561387926</c:v>
                </c:pt>
                <c:pt idx="724">
                  <c:v>4.186322561387926</c:v>
                </c:pt>
                <c:pt idx="725">
                  <c:v>4.1813588755405071</c:v>
                </c:pt>
                <c:pt idx="726">
                  <c:v>4.211948167237396</c:v>
                </c:pt>
                <c:pt idx="727">
                  <c:v>4.2487413713838844</c:v>
                </c:pt>
                <c:pt idx="728">
                  <c:v>4.2609358888321358</c:v>
                </c:pt>
                <c:pt idx="729">
                  <c:v>4.2846540679984484</c:v>
                </c:pt>
                <c:pt idx="730">
                  <c:v>4.2857614872578136</c:v>
                </c:pt>
                <c:pt idx="731">
                  <c:v>4.273276324446619</c:v>
                </c:pt>
                <c:pt idx="732">
                  <c:v>4.2869393430146472</c:v>
                </c:pt>
                <c:pt idx="733">
                  <c:v>4.3318826032723248</c:v>
                </c:pt>
                <c:pt idx="734">
                  <c:v>4.3371181575287334</c:v>
                </c:pt>
                <c:pt idx="735">
                  <c:v>4.3730963659306452</c:v>
                </c:pt>
                <c:pt idx="736">
                  <c:v>4.3906384259880484</c:v>
                </c:pt>
                <c:pt idx="737">
                  <c:v>4.4169481432409698</c:v>
                </c:pt>
                <c:pt idx="738">
                  <c:v>4.4169481432409698</c:v>
                </c:pt>
                <c:pt idx="739">
                  <c:v>4.4639015597272866</c:v>
                </c:pt>
                <c:pt idx="740">
                  <c:v>4.4509101646724396</c:v>
                </c:pt>
                <c:pt idx="741">
                  <c:v>4.439925830980898</c:v>
                </c:pt>
                <c:pt idx="742">
                  <c:v>4.439925830980898</c:v>
                </c:pt>
                <c:pt idx="743">
                  <c:v>4.477376764664033</c:v>
                </c:pt>
                <c:pt idx="744">
                  <c:v>4.4876778119700473</c:v>
                </c:pt>
                <c:pt idx="745">
                  <c:v>4.5203409631439593</c:v>
                </c:pt>
                <c:pt idx="746">
                  <c:v>4.5472403029700628</c:v>
                </c:pt>
                <c:pt idx="747">
                  <c:v>4.5863008853200986</c:v>
                </c:pt>
                <c:pt idx="748">
                  <c:v>4.615471352590327</c:v>
                </c:pt>
                <c:pt idx="749">
                  <c:v>4.6180750290575094</c:v>
                </c:pt>
                <c:pt idx="750">
                  <c:v>4.6449239558627848</c:v>
                </c:pt>
                <c:pt idx="751">
                  <c:v>4.6583874800087219</c:v>
                </c:pt>
                <c:pt idx="752">
                  <c:v>4.6849985719098273</c:v>
                </c:pt>
                <c:pt idx="753">
                  <c:v>4.6853685311974251</c:v>
                </c:pt>
                <c:pt idx="754">
                  <c:v>4.6853685311974251</c:v>
                </c:pt>
                <c:pt idx="755">
                  <c:v>4.7123889803846897</c:v>
                </c:pt>
                <c:pt idx="756">
                  <c:v>4.7540315594832787</c:v>
                </c:pt>
                <c:pt idx="757">
                  <c:v>4.7671287604345709</c:v>
                </c:pt>
                <c:pt idx="758">
                  <c:v>4.7911729413738326</c:v>
                </c:pt>
                <c:pt idx="759">
                  <c:v>4.8067029317118708</c:v>
                </c:pt>
                <c:pt idx="760">
                  <c:v>4.8230462015585864</c:v>
                </c:pt>
                <c:pt idx="761">
                  <c:v>4.850395004042209</c:v>
                </c:pt>
                <c:pt idx="762">
                  <c:v>4.8599570516986841</c:v>
                </c:pt>
                <c:pt idx="763">
                  <c:v>4.8910199868986393</c:v>
                </c:pt>
                <c:pt idx="764">
                  <c:v>4.8910199868986393</c:v>
                </c:pt>
                <c:pt idx="765">
                  <c:v>4.909784540234571</c:v>
                </c:pt>
                <c:pt idx="766">
                  <c:v>4.9371001487993329</c:v>
                </c:pt>
                <c:pt idx="767">
                  <c:v>4.9371001487993329</c:v>
                </c:pt>
                <c:pt idx="768">
                  <c:v>4.9945127125274036</c:v>
                </c:pt>
                <c:pt idx="769">
                  <c:v>5.0252902082650754</c:v>
                </c:pt>
                <c:pt idx="770">
                  <c:v>5.0168998635868034</c:v>
                </c:pt>
                <c:pt idx="771">
                  <c:v>5.0168998635868034</c:v>
                </c:pt>
                <c:pt idx="772">
                  <c:v>5.0646977050588324</c:v>
                </c:pt>
                <c:pt idx="773">
                  <c:v>5.0554129208053933</c:v>
                </c:pt>
                <c:pt idx="774">
                  <c:v>5.1029960240823762</c:v>
                </c:pt>
                <c:pt idx="775">
                  <c:v>5.090357291880963</c:v>
                </c:pt>
                <c:pt idx="776">
                  <c:v>5.090357291880963</c:v>
                </c:pt>
                <c:pt idx="777">
                  <c:v>5.0775904301728616</c:v>
                </c:pt>
                <c:pt idx="778">
                  <c:v>5.1263879829968886</c:v>
                </c:pt>
                <c:pt idx="779">
                  <c:v>5.1760365893854958</c:v>
                </c:pt>
                <c:pt idx="780">
                  <c:v>5.2247784406954274</c:v>
                </c:pt>
                <c:pt idx="781">
                  <c:v>5.2769583740527892</c:v>
                </c:pt>
                <c:pt idx="782">
                  <c:v>5.2384553993814533</c:v>
                </c:pt>
                <c:pt idx="783">
                  <c:v>5.250433188210315</c:v>
                </c:pt>
                <c:pt idx="784">
                  <c:v>5.2384553993814533</c:v>
                </c:pt>
                <c:pt idx="785">
                  <c:v>5.250433188210315</c:v>
                </c:pt>
                <c:pt idx="786">
                  <c:v>5.2649733306754039</c:v>
                </c:pt>
                <c:pt idx="787">
                  <c:v>5.2769583740527892</c:v>
                </c:pt>
                <c:pt idx="788">
                  <c:v>5.3003915839322566</c:v>
                </c:pt>
                <c:pt idx="789">
                  <c:v>5.3153717366996274</c:v>
                </c:pt>
                <c:pt idx="790">
                  <c:v>5.3451378153868729</c:v>
                </c:pt>
                <c:pt idx="791">
                  <c:v>5.3783582177637994</c:v>
                </c:pt>
                <c:pt idx="792">
                  <c:v>5.3893038322271671</c:v>
                </c:pt>
                <c:pt idx="793">
                  <c:v>5.3558900891779748</c:v>
                </c:pt>
                <c:pt idx="794">
                  <c:v>5.4106298692278543</c:v>
                </c:pt>
                <c:pt idx="795">
                  <c:v>5.42101525251236</c:v>
                </c:pt>
                <c:pt idx="796">
                  <c:v>5.4390313210664152</c:v>
                </c:pt>
                <c:pt idx="797">
                  <c:v>5.4593445537609497</c:v>
                </c:pt>
                <c:pt idx="798">
                  <c:v>5.4789214577604666</c:v>
                </c:pt>
                <c:pt idx="799">
                  <c:v>5.4789214577604666</c:v>
                </c:pt>
                <c:pt idx="800">
                  <c:v>5.4880787109480291</c:v>
                </c:pt>
                <c:pt idx="801">
                  <c:v>5.5173924746393421</c:v>
                </c:pt>
                <c:pt idx="802">
                  <c:v>5.5269051252891774</c:v>
                </c:pt>
                <c:pt idx="803">
                  <c:v>5.5377658309054283</c:v>
                </c:pt>
                <c:pt idx="804">
                  <c:v>5.5166528298038093</c:v>
                </c:pt>
                <c:pt idx="805">
                  <c:v>5.5656439666384419</c:v>
                </c:pt>
                <c:pt idx="806">
                  <c:v>5.5173924746393421</c:v>
                </c:pt>
                <c:pt idx="807">
                  <c:v>5.5565429664978607</c:v>
                </c:pt>
                <c:pt idx="808">
                  <c:v>5.5565429664978607</c:v>
                </c:pt>
                <c:pt idx="809">
                  <c:v>5.6126637491990374</c:v>
                </c:pt>
                <c:pt idx="810">
                  <c:v>5.6645409562548394</c:v>
                </c:pt>
                <c:pt idx="811">
                  <c:v>5.6724593427903782</c:v>
                </c:pt>
                <c:pt idx="812">
                  <c:v>5.6724593427903782</c:v>
                </c:pt>
                <c:pt idx="813">
                  <c:v>5.6645409562548394</c:v>
                </c:pt>
                <c:pt idx="814">
                  <c:v>5.6645409562548394</c:v>
                </c:pt>
                <c:pt idx="815">
                  <c:v>5.6724593427903782</c:v>
                </c:pt>
                <c:pt idx="816">
                  <c:v>5.7027871197857127</c:v>
                </c:pt>
                <c:pt idx="817">
                  <c:v>5.7027871197857127</c:v>
                </c:pt>
                <c:pt idx="818">
                  <c:v>5.6645409562548394</c:v>
                </c:pt>
                <c:pt idx="819">
                  <c:v>5.6951827036320193</c:v>
                </c:pt>
                <c:pt idx="820">
                  <c:v>5.7216916439124876</c:v>
                </c:pt>
                <c:pt idx="821">
                  <c:v>5.7640391929330637</c:v>
                </c:pt>
                <c:pt idx="822">
                  <c:v>5.7640391929330637</c:v>
                </c:pt>
                <c:pt idx="823">
                  <c:v>5.7948513561231811</c:v>
                </c:pt>
                <c:pt idx="824">
                  <c:v>5.8012470552219604</c:v>
                </c:pt>
                <c:pt idx="825">
                  <c:v>5.7948513561231811</c:v>
                </c:pt>
                <c:pt idx="826">
                  <c:v>5.7948513561231811</c:v>
                </c:pt>
                <c:pt idx="827">
                  <c:v>5.8134028058209051</c:v>
                </c:pt>
                <c:pt idx="828">
                  <c:v>5.8448487473216293</c:v>
                </c:pt>
                <c:pt idx="829">
                  <c:v>5.8257104592835613</c:v>
                </c:pt>
                <c:pt idx="830">
                  <c:v>5.8507775316090482</c:v>
                </c:pt>
                <c:pt idx="831">
                  <c:v>5.8621947329273407</c:v>
                </c:pt>
                <c:pt idx="832">
                  <c:v>5.9130144793373693</c:v>
                </c:pt>
                <c:pt idx="833">
                  <c:v>5.9130144793373693</c:v>
                </c:pt>
                <c:pt idx="834">
                  <c:v>5.9079144843236291</c:v>
                </c:pt>
                <c:pt idx="835">
                  <c:v>5.9079144843236291</c:v>
                </c:pt>
                <c:pt idx="836">
                  <c:v>5.9179838573914134</c:v>
                </c:pt>
                <c:pt idx="837">
                  <c:v>5.9130144793373693</c:v>
                </c:pt>
                <c:pt idx="838">
                  <c:v>5.8873348658421696</c:v>
                </c:pt>
                <c:pt idx="839">
                  <c:v>5.9130144793373693</c:v>
                </c:pt>
                <c:pt idx="840">
                  <c:v>5.9438926927255418</c:v>
                </c:pt>
                <c:pt idx="841">
                  <c:v>5.9745344401027207</c:v>
                </c:pt>
                <c:pt idx="842">
                  <c:v>5.9614347527829441</c:v>
                </c:pt>
                <c:pt idx="843">
                  <c:v>5.9484484698627718</c:v>
                </c:pt>
                <c:pt idx="844">
                  <c:v>5.9484484698627718</c:v>
                </c:pt>
                <c:pt idx="845">
                  <c:v>5.9877444700358664</c:v>
                </c:pt>
                <c:pt idx="846">
                  <c:v>5.9917285127017186</c:v>
                </c:pt>
                <c:pt idx="847">
                  <c:v>6.0010615750368714</c:v>
                </c:pt>
                <c:pt idx="848">
                  <c:v>6.0280029165587674</c:v>
                </c:pt>
                <c:pt idx="849">
                  <c:v>6.0280029165587674</c:v>
                </c:pt>
                <c:pt idx="850">
                  <c:v>6.0449405490008417</c:v>
                </c:pt>
                <c:pt idx="851">
                  <c:v>6.0584741387649439</c:v>
                </c:pt>
                <c:pt idx="852">
                  <c:v>6.0911372899388558</c:v>
                </c:pt>
                <c:pt idx="853">
                  <c:v>6.0884997677956374</c:v>
                </c:pt>
                <c:pt idx="854">
                  <c:v>6.0857897473297049</c:v>
                </c:pt>
                <c:pt idx="855">
                  <c:v>6.0857897473297049</c:v>
                </c:pt>
                <c:pt idx="856">
                  <c:v>6.0884997677956374</c:v>
                </c:pt>
                <c:pt idx="857">
                  <c:v>6.1180366297649593</c:v>
                </c:pt>
                <c:pt idx="858">
                  <c:v>6.0911372899388558</c:v>
                </c:pt>
                <c:pt idx="859">
                  <c:v>6.1180366297649593</c:v>
                </c:pt>
                <c:pt idx="860">
                  <c:v>6.1432606366054694</c:v>
                </c:pt>
                <c:pt idx="861">
                  <c:v>6.1451792835220678</c:v>
                </c:pt>
                <c:pt idx="862">
                  <c:v>6.1488638652266179</c:v>
                </c:pt>
                <c:pt idx="863">
                  <c:v>6.1451792835220678</c:v>
                </c:pt>
                <c:pt idx="864">
                  <c:v>6.1451792835220678</c:v>
                </c:pt>
                <c:pt idx="865">
                  <c:v>6.1588303126328254</c:v>
                </c:pt>
                <c:pt idx="866">
                  <c:v>6.1709824921823326</c:v>
                </c:pt>
                <c:pt idx="867">
                  <c:v>6.1725280860056904</c:v>
                </c:pt>
                <c:pt idx="868">
                  <c:v>6.2011778616534006</c:v>
                </c:pt>
                <c:pt idx="869">
                  <c:v>6.2299024556198939</c:v>
                </c:pt>
                <c:pt idx="870">
                  <c:v>6.2284455271297059</c:v>
                </c:pt>
                <c:pt idx="871">
                  <c:v>6.2284455271297059</c:v>
                </c:pt>
                <c:pt idx="872">
                  <c:v>6.2022812080243561</c:v>
                </c:pt>
                <c:pt idx="873">
                  <c:v>6.2561648579923217</c:v>
                </c:pt>
                <c:pt idx="874">
                  <c:v>6.2561648579923217</c:v>
                </c:pt>
                <c:pt idx="875">
                  <c:v>6.2561648579923217</c:v>
                </c:pt>
                <c:pt idx="876">
                  <c:v>6.2557948987047238</c:v>
                </c:pt>
                <c:pt idx="877">
                  <c:v>6.2557948987047238</c:v>
                </c:pt>
                <c:pt idx="878">
                  <c:v>6.2831853071795862</c:v>
                </c:pt>
                <c:pt idx="879">
                  <c:v>2.70204491872644E-2</c:v>
                </c:pt>
                <c:pt idx="880">
                  <c:v>2.70204491872644E-2</c:v>
                </c:pt>
                <c:pt idx="881">
                  <c:v>2.70204491872644E-2</c:v>
                </c:pt>
                <c:pt idx="882">
                  <c:v>2.70204491872644E-2</c:v>
                </c:pt>
                <c:pt idx="883">
                  <c:v>2.70204491872644E-2</c:v>
                </c:pt>
                <c:pt idx="884">
                  <c:v>2.7390408474862241E-2</c:v>
                </c:pt>
                <c:pt idx="885">
                  <c:v>5.4001500375967827E-2</c:v>
                </c:pt>
                <c:pt idx="886">
                  <c:v>7.9829985712237733E-2</c:v>
                </c:pt>
                <c:pt idx="887">
                  <c:v>5.5498505245716603E-2</c:v>
                </c:pt>
                <c:pt idx="888">
                  <c:v>5.4001500375967827E-2</c:v>
                </c:pt>
                <c:pt idx="889">
                  <c:v>8.0904099155230169E-2</c:v>
                </c:pt>
                <c:pt idx="890">
                  <c:v>8.0904099155230169E-2</c:v>
                </c:pt>
                <c:pt idx="891">
                  <c:v>9.5598118663840381E-2</c:v>
                </c:pt>
                <c:pt idx="892">
                  <c:v>0.1076898708328206</c:v>
                </c:pt>
                <c:pt idx="893">
                  <c:v>0.1361389608531407</c:v>
                </c:pt>
                <c:pt idx="894">
                  <c:v>0.1361389608531407</c:v>
                </c:pt>
                <c:pt idx="895">
                  <c:v>0.1361389608531407</c:v>
                </c:pt>
                <c:pt idx="896">
                  <c:v>0.12102721980920519</c:v>
                </c:pt>
                <c:pt idx="897">
                  <c:v>0.14955973987370269</c:v>
                </c:pt>
                <c:pt idx="898">
                  <c:v>0.14955973987370269</c:v>
                </c:pt>
                <c:pt idx="899">
                  <c:v>0.14955973987370269</c:v>
                </c:pt>
                <c:pt idx="900">
                  <c:v>0.19204801724073009</c:v>
                </c:pt>
                <c:pt idx="901">
                  <c:v>0.1946855393839495</c:v>
                </c:pt>
                <c:pt idx="902">
                  <c:v>0.19204801724073009</c:v>
                </c:pt>
                <c:pt idx="903">
                  <c:v>0.21866894587394209</c:v>
                </c:pt>
                <c:pt idx="904">
                  <c:v>0.20265866914747621</c:v>
                </c:pt>
                <c:pt idx="905">
                  <c:v>0.21866894587394209</c:v>
                </c:pt>
                <c:pt idx="906">
                  <c:v>0.23186466084938859</c:v>
                </c:pt>
                <c:pt idx="907">
                  <c:v>0.27457528143962501</c:v>
                </c:pt>
                <c:pt idx="908">
                  <c:v>0.27094685033842031</c:v>
                </c:pt>
                <c:pt idx="909">
                  <c:v>0.2350122157206572</c:v>
                </c:pt>
                <c:pt idx="910">
                  <c:v>0.25168997175818669</c:v>
                </c:pt>
                <c:pt idx="911">
                  <c:v>0.21866894587394209</c:v>
                </c:pt>
                <c:pt idx="912">
                  <c:v>0.26147881571224962</c:v>
                </c:pt>
                <c:pt idx="913">
                  <c:v>0.27829965900511122</c:v>
                </c:pt>
                <c:pt idx="914">
                  <c:v>0.3086508670768654</c:v>
                </c:pt>
                <c:pt idx="915">
                  <c:v>0.27829965900511122</c:v>
                </c:pt>
                <c:pt idx="916">
                  <c:v>0.31745873525463142</c:v>
                </c:pt>
                <c:pt idx="917">
                  <c:v>0.32596993863964557</c:v>
                </c:pt>
                <c:pt idx="918">
                  <c:v>0.36520144978817259</c:v>
                </c:pt>
                <c:pt idx="919">
                  <c:v>0.33473683731681492</c:v>
                </c:pt>
                <c:pt idx="920">
                  <c:v>0.36035797052479329</c:v>
                </c:pt>
                <c:pt idx="921">
                  <c:v>0.36035797052479329</c:v>
                </c:pt>
                <c:pt idx="922">
                  <c:v>0.37298772180006112</c:v>
                </c:pt>
                <c:pt idx="923">
                  <c:v>0.34302394042070361</c:v>
                </c:pt>
                <c:pt idx="924">
                  <c:v>0.37796831149627319</c:v>
                </c:pt>
                <c:pt idx="925">
                  <c:v>0.41012734054149069</c:v>
                </c:pt>
                <c:pt idx="926">
                  <c:v>0.39060704369768717</c:v>
                </c:pt>
                <c:pt idx="927">
                  <c:v>0.41549209594089032</c:v>
                </c:pt>
                <c:pt idx="928">
                  <c:v>0.40848889307262759</c:v>
                </c:pt>
                <c:pt idx="929">
                  <c:v>0.43911265593807047</c:v>
                </c:pt>
                <c:pt idx="930">
                  <c:v>0.45747484789602499</c:v>
                </c:pt>
                <c:pt idx="931">
                  <c:v>0.45747484789602499</c:v>
                </c:pt>
                <c:pt idx="932">
                  <c:v>0.50709850439233706</c:v>
                </c:pt>
                <c:pt idx="933">
                  <c:v>0.49934672168012989</c:v>
                </c:pt>
                <c:pt idx="934">
                  <c:v>0.48759512592301368</c:v>
                </c:pt>
                <c:pt idx="935">
                  <c:v>0.51748774097410821</c:v>
                </c:pt>
                <c:pt idx="936">
                  <c:v>0.54275049837971068</c:v>
                </c:pt>
                <c:pt idx="937">
                  <c:v>0.50044081314729427</c:v>
                </c:pt>
                <c:pt idx="938">
                  <c:v>0.54275049837971068</c:v>
                </c:pt>
                <c:pt idx="939">
                  <c:v>0.56149366326709882</c:v>
                </c:pt>
                <c:pt idx="940">
                  <c:v>0.56149366326709882</c:v>
                </c:pt>
                <c:pt idx="941">
                  <c:v>0.57296614288870629</c:v>
                </c:pt>
                <c:pt idx="942">
                  <c:v>0.58800260354756728</c:v>
                </c:pt>
                <c:pt idx="943">
                  <c:v>0.58408105502280772</c:v>
                </c:pt>
                <c:pt idx="944">
                  <c:v>0.60298275631493792</c:v>
                </c:pt>
                <c:pt idx="945">
                  <c:v>0.62674290121104714</c:v>
                </c:pt>
                <c:pt idx="946">
                  <c:v>0.64078372417750773</c:v>
                </c:pt>
                <c:pt idx="947">
                  <c:v>0.64078372417750773</c:v>
                </c:pt>
                <c:pt idx="948">
                  <c:v>0.63274883500218271</c:v>
                </c:pt>
                <c:pt idx="949">
                  <c:v>0.64078372417750773</c:v>
                </c:pt>
                <c:pt idx="950">
                  <c:v>0.67900530869854381</c:v>
                </c:pt>
                <c:pt idx="951">
                  <c:v>0.7086262721276706</c:v>
                </c:pt>
                <c:pt idx="952">
                  <c:v>0.72664234068172573</c:v>
                </c:pt>
                <c:pt idx="953">
                  <c:v>0.73689255115706498</c:v>
                </c:pt>
                <c:pt idx="954">
                  <c:v>0.72664234068172573</c:v>
                </c:pt>
                <c:pt idx="955">
                  <c:v>0.71754134054114449</c:v>
                </c:pt>
                <c:pt idx="956">
                  <c:v>0.71754134054114449</c:v>
                </c:pt>
                <c:pt idx="957">
                  <c:v>0.75628018189040958</c:v>
                </c:pt>
                <c:pt idx="958">
                  <c:v>0.77587464180383514</c:v>
                </c:pt>
                <c:pt idx="959">
                  <c:v>0.8150924030043577</c:v>
                </c:pt>
                <c:pt idx="960">
                  <c:v>0.87255543795173196</c:v>
                </c:pt>
                <c:pt idx="961">
                  <c:v>0.82459376532450279</c:v>
                </c:pt>
                <c:pt idx="962">
                  <c:v>0.82459376532450279</c:v>
                </c:pt>
                <c:pt idx="963">
                  <c:v>0.8430265908749226</c:v>
                </c:pt>
                <c:pt idx="964">
                  <c:v>0.87255543795173196</c:v>
                </c:pt>
                <c:pt idx="965">
                  <c:v>0.89388147495241954</c:v>
                </c:pt>
                <c:pt idx="966">
                  <c:v>0.91094790050597341</c:v>
                </c:pt>
                <c:pt idx="967">
                  <c:v>0.92180076779839604</c:v>
                </c:pt>
                <c:pt idx="968">
                  <c:v>0.91920914087203853</c:v>
                </c:pt>
                <c:pt idx="969">
                  <c:v>0.94099299137447834</c:v>
                </c:pt>
                <c:pt idx="970">
                  <c:v>0.96007036240568844</c:v>
                </c:pt>
                <c:pt idx="971">
                  <c:v>1.0050948581387189</c:v>
                </c:pt>
                <c:pt idx="972">
                  <c:v>1.009302663527798</c:v>
                </c:pt>
                <c:pt idx="973">
                  <c:v>1.0050948581387189</c:v>
                </c:pt>
                <c:pt idx="974">
                  <c:v>1.0121970114513339</c:v>
                </c:pt>
                <c:pt idx="975">
                  <c:v>1.0121970114513339</c:v>
                </c:pt>
                <c:pt idx="976">
                  <c:v>1.034985088834433</c:v>
                </c:pt>
                <c:pt idx="977">
                  <c:v>1.058406866484159</c:v>
                </c:pt>
                <c:pt idx="978">
                  <c:v>1.113136670178003</c:v>
                </c:pt>
                <c:pt idx="979">
                  <c:v>1.1011964071394991</c:v>
                </c:pt>
                <c:pt idx="980">
                  <c:v>1.1193432352423429</c:v>
                </c:pt>
                <c:pt idx="981">
                  <c:v>1.1374424777128651</c:v>
                </c:pt>
                <c:pt idx="982">
                  <c:v>1.1374424777128651</c:v>
                </c:pt>
                <c:pt idx="983">
                  <c:v>1.162307433722269</c:v>
                </c:pt>
                <c:pt idx="984">
                  <c:v>1.192828015298623</c:v>
                </c:pt>
                <c:pt idx="985">
                  <c:v>1.195525503938939</c:v>
                </c:pt>
                <c:pt idx="986">
                  <c:v>1.2277723863741929</c:v>
                </c:pt>
                <c:pt idx="987">
                  <c:v>1.249045772398254</c:v>
                </c:pt>
                <c:pt idx="988">
                  <c:v>1.2742505177251959</c:v>
                </c:pt>
                <c:pt idx="989">
                  <c:v>1.275355489651177</c:v>
                </c:pt>
                <c:pt idx="990">
                  <c:v>1.2578950989145119</c:v>
                </c:pt>
                <c:pt idx="991">
                  <c:v>1.2962210453552721</c:v>
                </c:pt>
                <c:pt idx="992">
                  <c:v>1.3057534668974431</c:v>
                </c:pt>
                <c:pt idx="993">
                  <c:v>1.3225064174918291</c:v>
                </c:pt>
                <c:pt idx="994">
                  <c:v>1.3787483095541659</c:v>
                </c:pt>
                <c:pt idx="995">
                  <c:v>1.399168258414017</c:v>
                </c:pt>
                <c:pt idx="996">
                  <c:v>1.4251679462240741</c:v>
                </c:pt>
                <c:pt idx="997">
                  <c:v>1.412141064608496</c:v>
                </c:pt>
                <c:pt idx="998">
                  <c:v>1.4251679462240741</c:v>
                </c:pt>
                <c:pt idx="999">
                  <c:v>1.4251679462240741</c:v>
                </c:pt>
                <c:pt idx="1000">
                  <c:v>1.4327903031373781</c:v>
                </c:pt>
                <c:pt idx="1001">
                  <c:v>1.4898922276396649</c:v>
                </c:pt>
                <c:pt idx="1002">
                  <c:v>1.477732598070479</c:v>
                </c:pt>
                <c:pt idx="1003">
                  <c:v>1.529153747696308</c:v>
                </c:pt>
                <c:pt idx="1004">
                  <c:v>1.570796326794897</c:v>
                </c:pt>
                <c:pt idx="1005">
                  <c:v>1.5843090178082251</c:v>
                </c:pt>
                <c:pt idx="1006">
                  <c:v>1.5843090178082251</c:v>
                </c:pt>
                <c:pt idx="1007">
                  <c:v>1.584128870089043</c:v>
                </c:pt>
                <c:pt idx="1008">
                  <c:v>1.6107750139181869</c:v>
                </c:pt>
                <c:pt idx="1009">
                  <c:v>1.638261351316801</c:v>
                </c:pt>
                <c:pt idx="1010">
                  <c:v>1.651700425950128</c:v>
                </c:pt>
                <c:pt idx="1011">
                  <c:v>1.6638600555193139</c:v>
                </c:pt>
                <c:pt idx="1012">
                  <c:v>1.6663944454587369</c:v>
                </c:pt>
                <c:pt idx="1013">
                  <c:v>1.7088023504524159</c:v>
                </c:pt>
                <c:pt idx="1014">
                  <c:v>1.73822810526542</c:v>
                </c:pt>
                <c:pt idx="1015">
                  <c:v>1.762844344035627</c:v>
                </c:pt>
                <c:pt idx="1016">
                  <c:v>1.815774989921761</c:v>
                </c:pt>
                <c:pt idx="1017">
                  <c:v>1.832275142507146</c:v>
                </c:pt>
                <c:pt idx="1018">
                  <c:v>1.832275142507146</c:v>
                </c:pt>
                <c:pt idx="1019">
                  <c:v>1.832275142507146</c:v>
                </c:pt>
                <c:pt idx="1020">
                  <c:v>1.815774989921761</c:v>
                </c:pt>
                <c:pt idx="1021">
                  <c:v>1.828803568658852</c:v>
                </c:pt>
                <c:pt idx="1022">
                  <c:v>1.867342135864597</c:v>
                </c:pt>
                <c:pt idx="1023">
                  <c:v>1.8712734951674781</c:v>
                </c:pt>
                <c:pt idx="1024">
                  <c:v>1.9138202672155999</c:v>
                </c:pt>
                <c:pt idx="1025">
                  <c:v>1.9093520217065809</c:v>
                </c:pt>
                <c:pt idx="1026">
                  <c:v>1.961403370492584</c:v>
                </c:pt>
                <c:pt idx="1027">
                  <c:v>1.9862884227357871</c:v>
                </c:pt>
                <c:pt idx="1028">
                  <c:v>1.999574354240913</c:v>
                </c:pt>
                <c:pt idx="1029">
                  <c:v>1.999574354240913</c:v>
                </c:pt>
                <c:pt idx="1030">
                  <c:v>2.016373613769479</c:v>
                </c:pt>
                <c:pt idx="1031">
                  <c:v>2.0344439357957018</c:v>
                </c:pt>
                <c:pt idx="1032">
                  <c:v>2.040578828153579</c:v>
                </c:pt>
                <c:pt idx="1033">
                  <c:v>2.0583914527179101</c:v>
                </c:pt>
                <c:pt idx="1034">
                  <c:v>2.09497595557781</c:v>
                </c:pt>
                <c:pt idx="1035">
                  <c:v>2.118080707782334</c:v>
                </c:pt>
                <c:pt idx="1036">
                  <c:v>2.1364977954510742</c:v>
                </c:pt>
                <c:pt idx="1037">
                  <c:v>2.1550676043758048</c:v>
                </c:pt>
                <c:pt idx="1038">
                  <c:v>2.1550676043758048</c:v>
                </c:pt>
                <c:pt idx="1039">
                  <c:v>2.1550676043758048</c:v>
                </c:pt>
                <c:pt idx="1040">
                  <c:v>2.1550676043758048</c:v>
                </c:pt>
                <c:pt idx="1041">
                  <c:v>2.1815222911841059</c:v>
                </c:pt>
                <c:pt idx="1042">
                  <c:v>2.200599662215315</c:v>
                </c:pt>
                <c:pt idx="1043">
                  <c:v>2.2413178847754458</c:v>
                </c:pt>
                <c:pt idx="1044">
                  <c:v>2.2584675828336258</c:v>
                </c:pt>
                <c:pt idx="1045">
                  <c:v>2.2869982115737622</c:v>
                </c:pt>
                <c:pt idx="1046">
                  <c:v>2.2883376673360409</c:v>
                </c:pt>
                <c:pt idx="1047">
                  <c:v>2.2794225989225669</c:v>
                </c:pt>
                <c:pt idx="1048">
                  <c:v>2.307688877951962</c:v>
                </c:pt>
                <c:pt idx="1049">
                  <c:v>2.2996510532475281</c:v>
                </c:pt>
                <c:pt idx="1050">
                  <c:v>2.3561944901923448</c:v>
                </c:pt>
                <c:pt idx="1051">
                  <c:v>2.346486057358236</c:v>
                </c:pt>
                <c:pt idx="1052">
                  <c:v>2.3466709685987319</c:v>
                </c:pt>
                <c:pt idx="1053">
                  <c:v>2.3847581480311049</c:v>
                </c:pt>
                <c:pt idx="1054">
                  <c:v>2.4037775934693282</c:v>
                </c:pt>
                <c:pt idx="1055">
                  <c:v>2.3932146060662749</c:v>
                </c:pt>
                <c:pt idx="1056">
                  <c:v>2.3750601762140162</c:v>
                </c:pt>
                <c:pt idx="1057">
                  <c:v>2.4037775934693282</c:v>
                </c:pt>
                <c:pt idx="1058">
                  <c:v>2.422762653968169</c:v>
                </c:pt>
                <c:pt idx="1059">
                  <c:v>2.4329663814621232</c:v>
                </c:pt>
                <c:pt idx="1060">
                  <c:v>2.4925970945932918</c:v>
                </c:pt>
                <c:pt idx="1061">
                  <c:v>2.5008089294122851</c:v>
                </c:pt>
                <c:pt idx="1062">
                  <c:v>2.5088438185876099</c:v>
                </c:pt>
                <c:pt idx="1063">
                  <c:v>2.5008089294122851</c:v>
                </c:pt>
                <c:pt idx="1064">
                  <c:v>2.5008089294122851</c:v>
                </c:pt>
                <c:pt idx="1065">
                  <c:v>2.5088438185876099</c:v>
                </c:pt>
                <c:pt idx="1066">
                  <c:v>2.5088438185876099</c:v>
                </c:pt>
                <c:pt idx="1067">
                  <c:v>2.5686265107010868</c:v>
                </c:pt>
                <c:pt idx="1068">
                  <c:v>2.5686265107010868</c:v>
                </c:pt>
                <c:pt idx="1069">
                  <c:v>2.591739470913208</c:v>
                </c:pt>
                <c:pt idx="1070">
                  <c:v>2.598842155210082</c:v>
                </c:pt>
                <c:pt idx="1071">
                  <c:v>2.598842155210082</c:v>
                </c:pt>
                <c:pt idx="1072">
                  <c:v>2.598842155210082</c:v>
                </c:pt>
                <c:pt idx="1073">
                  <c:v>2.598842155210082</c:v>
                </c:pt>
                <c:pt idx="1074">
                  <c:v>2.6422459319096632</c:v>
                </c:pt>
                <c:pt idx="1075">
                  <c:v>2.6358013379953902</c:v>
                </c:pt>
                <c:pt idx="1076">
                  <c:v>2.6658974347348008</c:v>
                </c:pt>
                <c:pt idx="1077">
                  <c:v>2.6718101522311111</c:v>
                </c:pt>
                <c:pt idx="1078">
                  <c:v>2.6596544016321668</c:v>
                </c:pt>
                <c:pt idx="1079">
                  <c:v>2.6658974347348008</c:v>
                </c:pt>
                <c:pt idx="1080">
                  <c:v>2.696015366615212</c:v>
                </c:pt>
                <c:pt idx="1081">
                  <c:v>2.6901395620372388</c:v>
                </c:pt>
                <c:pt idx="1082">
                  <c:v>2.6897788116921379</c:v>
                </c:pt>
                <c:pt idx="1083">
                  <c:v>2.714965160462917</c:v>
                </c:pt>
                <c:pt idx="1084">
                  <c:v>2.7206020793375481</c:v>
                </c:pt>
                <c:pt idx="1085">
                  <c:v>2.7261005576489028</c:v>
                </c:pt>
                <c:pt idx="1086">
                  <c:v>2.7206020793375481</c:v>
                </c:pt>
                <c:pt idx="1087">
                  <c:v>2.785956769289033</c:v>
                </c:pt>
                <c:pt idx="1088">
                  <c:v>2.7812346830650001</c:v>
                </c:pt>
                <c:pt idx="1089">
                  <c:v>2.8112952987605402</c:v>
                </c:pt>
                <c:pt idx="1090">
                  <c:v>2.8112952987605402</c:v>
                </c:pt>
                <c:pt idx="1091">
                  <c:v>2.8112952987605402</c:v>
                </c:pt>
                <c:pt idx="1092">
                  <c:v>2.8112952987605402</c:v>
                </c:pt>
                <c:pt idx="1093">
                  <c:v>2.8156227149501469</c:v>
                </c:pt>
                <c:pt idx="1094">
                  <c:v>2.8112952987605402</c:v>
                </c:pt>
                <c:pt idx="1095">
                  <c:v>2.8068558162729791</c:v>
                </c:pt>
                <c:pt idx="1096">
                  <c:v>2.8461518164460728</c:v>
                </c:pt>
                <c:pt idx="1097">
                  <c:v>2.8670173721501682</c:v>
                </c:pt>
                <c:pt idx="1098">
                  <c:v>2.8966139904629289</c:v>
                </c:pt>
                <c:pt idx="1099">
                  <c:v>2.906580437869136</c:v>
                </c:pt>
                <c:pt idx="1100">
                  <c:v>2.906580437869136</c:v>
                </c:pt>
                <c:pt idx="1101">
                  <c:v>2.8966139904629289</c:v>
                </c:pt>
                <c:pt idx="1102">
                  <c:v>2.8966139904629289</c:v>
                </c:pt>
                <c:pt idx="1103">
                  <c:v>2.8966139904629289</c:v>
                </c:pt>
                <c:pt idx="1104">
                  <c:v>2.925826457182751</c:v>
                </c:pt>
                <c:pt idx="1105">
                  <c:v>2.9521124957086462</c:v>
                </c:pt>
                <c:pt idx="1106">
                  <c:v>2.9495446363490632</c:v>
                </c:pt>
                <c:pt idx="1107">
                  <c:v>2.9699645852089129</c:v>
                </c:pt>
                <c:pt idx="1108">
                  <c:v>2.980829912963959</c:v>
                </c:pt>
                <c:pt idx="1109">
                  <c:v>2.980829912963959</c:v>
                </c:pt>
                <c:pt idx="1110">
                  <c:v>2.9786661947394211</c:v>
                </c:pt>
                <c:pt idx="1111">
                  <c:v>2.980829912963959</c:v>
                </c:pt>
                <c:pt idx="1112">
                  <c:v>3.0324391906809161</c:v>
                </c:pt>
                <c:pt idx="1113">
                  <c:v>3.0072712116368252</c:v>
                </c:pt>
                <c:pt idx="1114">
                  <c:v>3.0367157148595592</c:v>
                </c:pt>
                <c:pt idx="1115">
                  <c:v>3.009041121293119</c:v>
                </c:pt>
                <c:pt idx="1116">
                  <c:v>3.0072712116368252</c:v>
                </c:pt>
                <c:pt idx="1117">
                  <c:v>3.0353277906987151</c:v>
                </c:pt>
                <c:pt idx="1118">
                  <c:v>3.0472787022626129</c:v>
                </c:pt>
                <c:pt idx="1119">
                  <c:v>3.060688554434563</c:v>
                </c:pt>
                <c:pt idx="1120">
                  <c:v>3.0875911532138249</c:v>
                </c:pt>
                <c:pt idx="1121">
                  <c:v>3.0883098020301012</c:v>
                </c:pt>
                <c:pt idx="1122">
                  <c:v>3.0875911532138249</c:v>
                </c:pt>
                <c:pt idx="1123">
                  <c:v>3.0875911532138249</c:v>
                </c:pt>
                <c:pt idx="1124">
                  <c:v>3.0883098020301012</c:v>
                </c:pt>
                <c:pt idx="1125">
                  <c:v>3.0875911532138249</c:v>
                </c:pt>
                <c:pt idx="1126">
                  <c:v>3.1280799625764648</c:v>
                </c:pt>
                <c:pt idx="1127">
                  <c:v>3.1282601102956482</c:v>
                </c:pt>
                <c:pt idx="1128">
                  <c:v>3.1415926535897931</c:v>
                </c:pt>
                <c:pt idx="1129">
                  <c:v>3.1415926535897931</c:v>
                </c:pt>
                <c:pt idx="1130">
                  <c:v>3.1415926535897931</c:v>
                </c:pt>
                <c:pt idx="1131">
                  <c:v>3.1415926535897931</c:v>
                </c:pt>
                <c:pt idx="1132">
                  <c:v>3.181571340713083</c:v>
                </c:pt>
                <c:pt idx="1133">
                  <c:v>3.181571340713083</c:v>
                </c:pt>
                <c:pt idx="1134">
                  <c:v>3.1682530019643909</c:v>
                </c:pt>
                <c:pt idx="1135">
                  <c:v>3.1821110060681401</c:v>
                </c:pt>
                <c:pt idx="1136">
                  <c:v>3.1826654321802468</c:v>
                </c:pt>
                <c:pt idx="1137">
                  <c:v>3.1821110060681401</c:v>
                </c:pt>
                <c:pt idx="1138">
                  <c:v>3.1826654321802468</c:v>
                </c:pt>
                <c:pt idx="1139">
                  <c:v>3.1963324336396739</c:v>
                </c:pt>
                <c:pt idx="1140">
                  <c:v>3.209057678111698</c:v>
                </c:pt>
                <c:pt idx="1141">
                  <c:v>3.1826654321802468</c:v>
                </c:pt>
                <c:pt idx="1142">
                  <c:v>3.1955941539657609</c:v>
                </c:pt>
                <c:pt idx="1143">
                  <c:v>3.209057678111698</c:v>
                </c:pt>
                <c:pt idx="1144">
                  <c:v>3.2659476481365539</c:v>
                </c:pt>
                <c:pt idx="1145">
                  <c:v>3.253795468587048</c:v>
                </c:pt>
                <c:pt idx="1146">
                  <c:v>3.293198141028066</c:v>
                </c:pt>
                <c:pt idx="1147">
                  <c:v>3.277731614442934</c:v>
                </c:pt>
                <c:pt idx="1148">
                  <c:v>3.2815173241639108</c:v>
                </c:pt>
                <c:pt idx="1149">
                  <c:v>3.3090244320603159</c:v>
                </c:pt>
                <c:pt idx="1150">
                  <c:v>3.3178273513264691</c:v>
                </c:pt>
                <c:pt idx="1151">
                  <c:v>3.3202236601037418</c:v>
                </c:pt>
                <c:pt idx="1152">
                  <c:v>3.333640670830524</c:v>
                </c:pt>
                <c:pt idx="1153">
                  <c:v>3.3310728114709409</c:v>
                </c:pt>
                <c:pt idx="1154">
                  <c:v>3.3362781929737428</c:v>
                </c:pt>
                <c:pt idx="1155">
                  <c:v>3.349798603113781</c:v>
                </c:pt>
                <c:pt idx="1156">
                  <c:v>3.360261599463735</c:v>
                </c:pt>
                <c:pt idx="1157">
                  <c:v>3.360261599463735</c:v>
                </c:pt>
                <c:pt idx="1158">
                  <c:v>3.3766048693104498</c:v>
                </c:pt>
                <c:pt idx="1159">
                  <c:v>3.3898825628928622</c:v>
                </c:pt>
                <c:pt idx="1160">
                  <c:v>3.3766048693104498</c:v>
                </c:pt>
                <c:pt idx="1161">
                  <c:v>3.406635513487247</c:v>
                </c:pt>
                <c:pt idx="1162">
                  <c:v>3.419892312594905</c:v>
                </c:pt>
                <c:pt idx="1163">
                  <c:v>3.4420698219623742</c:v>
                </c:pt>
                <c:pt idx="1164">
                  <c:v>3.4502435206666582</c:v>
                </c:pt>
                <c:pt idx="1165">
                  <c:v>3.4237163857325088</c:v>
                </c:pt>
                <c:pt idx="1166">
                  <c:v>3.446103536791906</c:v>
                </c:pt>
                <c:pt idx="1167">
                  <c:v>3.476329490906608</c:v>
                </c:pt>
                <c:pt idx="1168">
                  <c:v>3.4952957996709149</c:v>
                </c:pt>
                <c:pt idx="1169">
                  <c:v>3.4769170349048042</c:v>
                </c:pt>
                <c:pt idx="1170">
                  <c:v>3.476329490906608</c:v>
                </c:pt>
                <c:pt idx="1171">
                  <c:v>3.476329490906608</c:v>
                </c:pt>
                <c:pt idx="1172">
                  <c:v>3.476329490906608</c:v>
                </c:pt>
                <c:pt idx="1173">
                  <c:v>3.5067941033779659</c:v>
                </c:pt>
                <c:pt idx="1174">
                  <c:v>3.557084749530683</c:v>
                </c:pt>
                <c:pt idx="1175">
                  <c:v>3.5168634764457498</c:v>
                </c:pt>
                <c:pt idx="1176">
                  <c:v>3.529911371762259</c:v>
                </c:pt>
                <c:pt idx="1177">
                  <c:v>3.5483397253157638</c:v>
                </c:pt>
                <c:pt idx="1178">
                  <c:v>3.5814352364055289</c:v>
                </c:pt>
                <c:pt idx="1179">
                  <c:v>3.554003095187181</c:v>
                </c:pt>
                <c:pt idx="1180">
                  <c:v>3.592662309578317</c:v>
                </c:pt>
                <c:pt idx="1181">
                  <c:v>3.6241059486122702</c:v>
                </c:pt>
                <c:pt idx="1182">
                  <c:v>3.5740004291603311</c:v>
                </c:pt>
                <c:pt idx="1183">
                  <c:v>3.6113751549484752</c:v>
                </c:pt>
                <c:pt idx="1184">
                  <c:v>3.623530905547419</c:v>
                </c:pt>
                <c:pt idx="1185">
                  <c:v>3.6115692920068012</c:v>
                </c:pt>
                <c:pt idx="1186">
                  <c:v>3.6431967077789138</c:v>
                </c:pt>
                <c:pt idx="1187">
                  <c:v>3.6726227584339748</c:v>
                </c:pt>
                <c:pt idx="1188">
                  <c:v>3.6539821139005308</c:v>
                </c:pt>
                <c:pt idx="1189">
                  <c:v>3.6607387678363161</c:v>
                </c:pt>
                <c:pt idx="1190">
                  <c:v>3.714558796478499</c:v>
                </c:pt>
                <c:pt idx="1191">
                  <c:v>3.7179678741809772</c:v>
                </c:pt>
                <c:pt idx="1192">
                  <c:v>3.7219908409836671</c:v>
                </c:pt>
                <c:pt idx="1193">
                  <c:v>3.7219908409836671</c:v>
                </c:pt>
                <c:pt idx="1194">
                  <c:v>3.7256737086126011</c:v>
                </c:pt>
                <c:pt idx="1195">
                  <c:v>3.729595257137361</c:v>
                </c:pt>
                <c:pt idx="1196">
                  <c:v>3.7683355548008399</c:v>
                </c:pt>
                <c:pt idx="1197">
                  <c:v>3.771395989010212</c:v>
                </c:pt>
                <c:pt idx="1198">
                  <c:v>3.790588212586294</c:v>
                </c:pt>
                <c:pt idx="1199">
                  <c:v>3.7683355548008399</c:v>
                </c:pt>
                <c:pt idx="1200">
                  <c:v>3.771395989010212</c:v>
                </c:pt>
                <c:pt idx="1201">
                  <c:v>3.7989817583140448</c:v>
                </c:pt>
                <c:pt idx="1202">
                  <c:v>3.841485523309037</c:v>
                </c:pt>
                <c:pt idx="1203">
                  <c:v>3.8591339941309371</c:v>
                </c:pt>
                <c:pt idx="1204">
                  <c:v>3.850218925717463</c:v>
                </c:pt>
                <c:pt idx="1205">
                  <c:v>3.8794077137102581</c:v>
                </c:pt>
                <c:pt idx="1206">
                  <c:v>3.8877952150601871</c:v>
                </c:pt>
                <c:pt idx="1207">
                  <c:v>3.9073854861300368</c:v>
                </c:pt>
                <c:pt idx="1208">
                  <c:v>3.9366992498213511</c:v>
                </c:pt>
                <c:pt idx="1209">
                  <c:v>3.9368914835752302</c:v>
                </c:pt>
                <c:pt idx="1210">
                  <c:v>3.926990816987241</c:v>
                </c:pt>
                <c:pt idx="1211">
                  <c:v>3.946596147844446</c:v>
                </c:pt>
                <c:pt idx="1212">
                  <c:v>3.966186418914297</c:v>
                </c:pt>
                <c:pt idx="1213">
                  <c:v>3.9566850565941509</c:v>
                </c:pt>
                <c:pt idx="1214">
                  <c:v>4.0052619575085204</c:v>
                </c:pt>
                <c:pt idx="1215">
                  <c:v>4.0210520516152277</c:v>
                </c:pt>
                <c:pt idx="1216">
                  <c:v>4.0141480915415242</c:v>
                </c:pt>
                <c:pt idx="1217">
                  <c:v>4.02471772434596</c:v>
                </c:pt>
                <c:pt idx="1218">
                  <c:v>4.0228499640972544</c:v>
                </c:pt>
                <c:pt idx="1219">
                  <c:v>4.0633934213881888</c:v>
                </c:pt>
                <c:pt idx="1220">
                  <c:v>4.0525405540957671</c:v>
                </c:pt>
                <c:pt idx="1221">
                  <c:v>4.0856460791736433</c:v>
                </c:pt>
                <c:pt idx="1222">
                  <c:v>4.0970494385792966</c:v>
                </c:pt>
                <c:pt idx="1223">
                  <c:v>4.093744629459942</c:v>
                </c:pt>
                <c:pt idx="1224">
                  <c:v>4.1129364955429519</c:v>
                </c:pt>
                <c:pt idx="1225">
                  <c:v>4.1360137597935056</c:v>
                </c:pt>
                <c:pt idx="1226">
                  <c:v>4.1743447725590643</c:v>
                </c:pt>
                <c:pt idx="1227">
                  <c:v>4.1999995200739519</c:v>
                </c:pt>
                <c:pt idx="1228">
                  <c:v>4.2052904759923528</c:v>
                </c:pt>
                <c:pt idx="1229">
                  <c:v>4.211948167237396</c:v>
                </c:pt>
                <c:pt idx="1230">
                  <c:v>4.2304507284270638</c:v>
                </c:pt>
                <c:pt idx="1231">
                  <c:v>4.2363196500619287</c:v>
                </c:pt>
                <c:pt idx="1232">
                  <c:v>4.2549141324886648</c:v>
                </c:pt>
                <c:pt idx="1233">
                  <c:v>4.311160181379841</c:v>
                </c:pt>
                <c:pt idx="1234">
                  <c:v>4.3217819366870023</c:v>
                </c:pt>
                <c:pt idx="1235">
                  <c:v>4.3240702622122233</c:v>
                </c:pt>
                <c:pt idx="1236">
                  <c:v>4.3344206688884164</c:v>
                </c:pt>
                <c:pt idx="1237">
                  <c:v>4.3422181525424728</c:v>
                </c:pt>
                <c:pt idx="1238">
                  <c:v>4.3600802557105478</c:v>
                </c:pt>
                <c:pt idx="1239">
                  <c:v>4.3862331681412368</c:v>
                </c:pt>
                <c:pt idx="1240">
                  <c:v>4.3994877525043057</c:v>
                </c:pt>
                <c:pt idx="1241">
                  <c:v>4.4128569913147659</c:v>
                </c:pt>
                <c:pt idx="1242">
                  <c:v>4.4473461204872349</c:v>
                </c:pt>
                <c:pt idx="1243">
                  <c:v>4.4473461204872349</c:v>
                </c:pt>
                <c:pt idx="1244">
                  <c:v>4.4572065897638709</c:v>
                </c:pt>
                <c:pt idx="1245">
                  <c:v>4.4812983131887929</c:v>
                </c:pt>
                <c:pt idx="1246">
                  <c:v>4.5069935911949219</c:v>
                </c:pt>
                <c:pt idx="1247">
                  <c:v>4.5312963238534696</c:v>
                </c:pt>
                <c:pt idx="1248">
                  <c:v>4.6017317592107938</c:v>
                </c:pt>
                <c:pt idx="1249">
                  <c:v>4.615471352590327</c:v>
                </c:pt>
                <c:pt idx="1250">
                  <c:v>4.6017317592107938</c:v>
                </c:pt>
                <c:pt idx="1251">
                  <c:v>4.6017317592107938</c:v>
                </c:pt>
                <c:pt idx="1252">
                  <c:v>4.615471352590327</c:v>
                </c:pt>
                <c:pt idx="1253">
                  <c:v>4.6449239558627848</c:v>
                </c:pt>
                <c:pt idx="1254">
                  <c:v>4.6576492003348093</c:v>
                </c:pt>
                <c:pt idx="1255">
                  <c:v>4.6846183437912687</c:v>
                </c:pt>
                <c:pt idx="1256">
                  <c:v>4.7123889803846897</c:v>
                </c:pt>
                <c:pt idx="1257">
                  <c:v>4.7262769763156571</c:v>
                </c:pt>
                <c:pt idx="1258">
                  <c:v>4.7534617589751438</c:v>
                </c:pt>
                <c:pt idx="1259">
                  <c:v>4.7678874856304061</c:v>
                </c:pt>
                <c:pt idx="1260">
                  <c:v>4.7678874856304061</c:v>
                </c:pt>
                <c:pt idx="1261">
                  <c:v>4.8200788512175103</c:v>
                </c:pt>
                <c:pt idx="1262">
                  <c:v>4.833416200193895</c:v>
                </c:pt>
                <c:pt idx="1263">
                  <c:v>4.8639944678229634</c:v>
                </c:pt>
                <c:pt idx="1264">
                  <c:v>4.8599570516986841</c:v>
                </c:pt>
                <c:pt idx="1265">
                  <c:v>4.8753154392350622</c:v>
                </c:pt>
                <c:pt idx="1266">
                  <c:v>4.8775376577993166</c:v>
                </c:pt>
                <c:pt idx="1267">
                  <c:v>4.909784540234571</c:v>
                </c:pt>
                <c:pt idx="1268">
                  <c:v>4.9125700483505783</c:v>
                </c:pt>
                <c:pt idx="1269">
                  <c:v>4.9310579262586316</c:v>
                </c:pt>
                <c:pt idx="1270">
                  <c:v>4.9774318402821436</c:v>
                </c:pt>
                <c:pt idx="1271">
                  <c:v>5.0119209694546134</c:v>
                </c:pt>
                <c:pt idx="1272">
                  <c:v>5.0168998635868034</c:v>
                </c:pt>
                <c:pt idx="1273">
                  <c:v>5.0038457748625573</c:v>
                </c:pt>
                <c:pt idx="1274">
                  <c:v>4.9906886393898011</c:v>
                </c:pt>
                <c:pt idx="1275">
                  <c:v>5.0119209694546134</c:v>
                </c:pt>
                <c:pt idx="1276">
                  <c:v>5.0516815948387341</c:v>
                </c:pt>
                <c:pt idx="1277">
                  <c:v>5.1051496460220109</c:v>
                </c:pt>
                <c:pt idx="1278">
                  <c:v>5.1029960240823762</c:v>
                </c:pt>
                <c:pt idx="1279">
                  <c:v>5.1263879829968886</c:v>
                </c:pt>
                <c:pt idx="1280">
                  <c:v>5.1263879829968886</c:v>
                </c:pt>
                <c:pt idx="1281">
                  <c:v>5.1263879829968886</c:v>
                </c:pt>
                <c:pt idx="1282">
                  <c:v>5.1522315632004263</c:v>
                </c:pt>
                <c:pt idx="1283">
                  <c:v>5.2007229314410948</c:v>
                </c:pt>
                <c:pt idx="1284">
                  <c:v>5.2263086613832233</c:v>
                </c:pt>
                <c:pt idx="1285">
                  <c:v>5.2769583740527892</c:v>
                </c:pt>
                <c:pt idx="1286">
                  <c:v>5.2738826436517883</c:v>
                </c:pt>
                <c:pt idx="1287">
                  <c:v>5.2695133705440851</c:v>
                </c:pt>
                <c:pt idx="1288">
                  <c:v>5.2780904490408673</c:v>
                </c:pt>
                <c:pt idx="1289">
                  <c:v>5.2738826436517883</c:v>
                </c:pt>
                <c:pt idx="1290">
                  <c:v>5.3161383137821261</c:v>
                </c:pt>
                <c:pt idx="1291">
                  <c:v>5.3118414652264274</c:v>
                </c:pt>
                <c:pt idx="1292">
                  <c:v>5.3672210489825103</c:v>
                </c:pt>
                <c:pt idx="1293">
                  <c:v>5.3503499796542</c:v>
                </c:pt>
                <c:pt idx="1294">
                  <c:v>5.3342132682152794</c:v>
                </c:pt>
                <c:pt idx="1295">
                  <c:v>5.3913942890832338</c:v>
                </c:pt>
                <c:pt idx="1296">
                  <c:v>5.3722374066736132</c:v>
                </c:pt>
                <c:pt idx="1297">
                  <c:v>5.42101525251236</c:v>
                </c:pt>
                <c:pt idx="1298">
                  <c:v>5.4285908651635548</c:v>
                </c:pt>
                <c:pt idx="1299">
                  <c:v>5.4473249697652824</c:v>
                </c:pt>
                <c:pt idx="1300">
                  <c:v>5.4285908651635548</c:v>
                </c:pt>
                <c:pt idx="1301">
                  <c:v>5.4492815315417547</c:v>
                </c:pt>
                <c:pt idx="1302">
                  <c:v>5.4781818129249338</c:v>
                </c:pt>
                <c:pt idx="1303">
                  <c:v>5.5073106653757513</c:v>
                </c:pt>
                <c:pt idx="1304">
                  <c:v>5.5173924746393421</c:v>
                </c:pt>
                <c:pt idx="1305">
                  <c:v>5.5280809037009133</c:v>
                </c:pt>
                <c:pt idx="1306">
                  <c:v>5.5173924746393421</c:v>
                </c:pt>
                <c:pt idx="1307">
                  <c:v>5.497787143782138</c:v>
                </c:pt>
                <c:pt idx="1308">
                  <c:v>5.5683767336010108</c:v>
                </c:pt>
                <c:pt idx="1309">
                  <c:v>5.5832924374603428</c:v>
                </c:pt>
                <c:pt idx="1310">
                  <c:v>5.6424015830020791</c:v>
                </c:pt>
                <c:pt idx="1311">
                  <c:v>5.6424015830020791</c:v>
                </c:pt>
                <c:pt idx="1312">
                  <c:v>5.6424015830020791</c:v>
                </c:pt>
                <c:pt idx="1313">
                  <c:v>5.6341897481830863</c:v>
                </c:pt>
                <c:pt idx="1314">
                  <c:v>5.6341897481830863</c:v>
                </c:pt>
                <c:pt idx="1315">
                  <c:v>5.6257962024553354</c:v>
                </c:pt>
                <c:pt idx="1316">
                  <c:v>5.656442405968539</c:v>
                </c:pt>
                <c:pt idx="1317">
                  <c:v>5.6257962024553354</c:v>
                </c:pt>
                <c:pt idx="1318">
                  <c:v>5.6837328223378476</c:v>
                </c:pt>
                <c:pt idx="1319">
                  <c:v>5.7027871197857127</c:v>
                </c:pt>
                <c:pt idx="1320">
                  <c:v>5.7216916439124876</c:v>
                </c:pt>
                <c:pt idx="1321">
                  <c:v>5.7640391929330637</c:v>
                </c:pt>
                <c:pt idx="1322">
                  <c:v>5.7427658069090022</c:v>
                </c:pt>
                <c:pt idx="1323">
                  <c:v>5.7333321245030016</c:v>
                </c:pt>
                <c:pt idx="1324">
                  <c:v>5.7640391929330637</c:v>
                </c:pt>
                <c:pt idx="1325">
                  <c:v>5.7640391929330637</c:v>
                </c:pt>
                <c:pt idx="1326">
                  <c:v>5.7760868027872494</c:v>
                </c:pt>
                <c:pt idx="1327">
                  <c:v>5.7760868027872494</c:v>
                </c:pt>
                <c:pt idx="1328">
                  <c:v>5.7948513561231811</c:v>
                </c:pt>
                <c:pt idx="1329">
                  <c:v>5.7882978647485119</c:v>
                </c:pt>
                <c:pt idx="1330">
                  <c:v>5.8006720121571096</c:v>
                </c:pt>
                <c:pt idx="1331">
                  <c:v>5.8195376981787801</c:v>
                </c:pt>
                <c:pt idx="1332">
                  <c:v>5.8507775316090482</c:v>
                </c:pt>
                <c:pt idx="1333">
                  <c:v>5.8565578140527101</c:v>
                </c:pt>
                <c:pt idx="1334">
                  <c:v>5.8507775316090482</c:v>
                </c:pt>
                <c:pt idx="1335">
                  <c:v>5.8819565081747376</c:v>
                </c:pt>
                <c:pt idx="1336">
                  <c:v>5.8973026377815119</c:v>
                </c:pt>
                <c:pt idx="1337">
                  <c:v>5.9026789300672213</c:v>
                </c:pt>
                <c:pt idx="1338">
                  <c:v>5.8707748655821987</c:v>
                </c:pt>
                <c:pt idx="1339">
                  <c:v>5.9079144843236291</c:v>
                </c:pt>
                <c:pt idx="1340">
                  <c:v>5.9026789300672213</c:v>
                </c:pt>
                <c:pt idx="1341">
                  <c:v>5.9130144793373693</c:v>
                </c:pt>
                <c:pt idx="1342">
                  <c:v>5.9659190276577601</c:v>
                </c:pt>
                <c:pt idx="1343">
                  <c:v>5.9745344401027207</c:v>
                </c:pt>
                <c:pt idx="1344">
                  <c:v>5.9745344401027207</c:v>
                </c:pt>
                <c:pt idx="1345">
                  <c:v>5.9786744239774734</c:v>
                </c:pt>
                <c:pt idx="1346">
                  <c:v>5.9786744239774734</c:v>
                </c:pt>
                <c:pt idx="1347">
                  <c:v>5.9745344401027207</c:v>
                </c:pt>
                <c:pt idx="1348">
                  <c:v>5.9745344401027207</c:v>
                </c:pt>
                <c:pt idx="1349">
                  <c:v>6.0010615750368714</c:v>
                </c:pt>
                <c:pt idx="1350">
                  <c:v>6.0144822825444146</c:v>
                </c:pt>
                <c:pt idx="1351">
                  <c:v>6.0181424472821314</c:v>
                </c:pt>
                <c:pt idx="1352">
                  <c:v>6.0280029165587674</c:v>
                </c:pt>
                <c:pt idx="1353">
                  <c:v>6.0314953354213996</c:v>
                </c:pt>
                <c:pt idx="1354">
                  <c:v>6.0348953978765181</c:v>
                </c:pt>
                <c:pt idx="1355">
                  <c:v>6.0615357442009081</c:v>
                </c:pt>
                <c:pt idx="1356">
                  <c:v>6.0749793576555993</c:v>
                </c:pt>
                <c:pt idx="1357">
                  <c:v>6.0615357442009081</c:v>
                </c:pt>
                <c:pt idx="1358">
                  <c:v>6.0884997677956374</c:v>
                </c:pt>
                <c:pt idx="1359">
                  <c:v>6.0911372899388558</c:v>
                </c:pt>
                <c:pt idx="1360">
                  <c:v>6.0911372899388558</c:v>
                </c:pt>
                <c:pt idx="1361">
                  <c:v>6.1045543006656384</c:v>
                </c:pt>
                <c:pt idx="1362">
                  <c:v>6.1045543006656384</c:v>
                </c:pt>
                <c:pt idx="1363">
                  <c:v>6.0995629810103056</c:v>
                </c:pt>
                <c:pt idx="1364">
                  <c:v>6.1470463463264453</c:v>
                </c:pt>
                <c:pt idx="1365">
                  <c:v>6.1451792835220678</c:v>
                </c:pt>
                <c:pt idx="1366">
                  <c:v>6.1754954363467656</c:v>
                </c:pt>
                <c:pt idx="1367">
                  <c:v>6.1725280860056904</c:v>
                </c:pt>
                <c:pt idx="1368">
                  <c:v>6.1754954363467656</c:v>
                </c:pt>
                <c:pt idx="1369">
                  <c:v>6.2022812080243561</c:v>
                </c:pt>
                <c:pt idx="1370">
                  <c:v>6.2011778616534006</c:v>
                </c:pt>
                <c:pt idx="1371">
                  <c:v>6.2022812080243561</c:v>
                </c:pt>
                <c:pt idx="1372">
                  <c:v>6.2033553214673489</c:v>
                </c:pt>
                <c:pt idx="1373">
                  <c:v>6.2011778616534006</c:v>
                </c:pt>
                <c:pt idx="1374">
                  <c:v>6.2022812080243561</c:v>
                </c:pt>
                <c:pt idx="1375">
                  <c:v>6.2157202826576814</c:v>
                </c:pt>
                <c:pt idx="1376">
                  <c:v>6.2284455271297059</c:v>
                </c:pt>
                <c:pt idx="1377">
                  <c:v>6.2291838068036176</c:v>
                </c:pt>
                <c:pt idx="1378">
                  <c:v>6.2291838068036176</c:v>
                </c:pt>
                <c:pt idx="1379">
                  <c:v>6.2568755899266639</c:v>
                </c:pt>
                <c:pt idx="1380">
                  <c:v>6.2831853071795862</c:v>
                </c:pt>
                <c:pt idx="1381">
                  <c:v>6.2831853071795862</c:v>
                </c:pt>
                <c:pt idx="1382">
                  <c:v>6.2831853071795862</c:v>
                </c:pt>
                <c:pt idx="1383">
                  <c:v>6.2831853071795862</c:v>
                </c:pt>
                <c:pt idx="1384">
                  <c:v>6.2831853071795862</c:v>
                </c:pt>
                <c:pt idx="1385">
                  <c:v>2.6660348374598321E-2</c:v>
                </c:pt>
                <c:pt idx="1386">
                  <c:v>2.7770636593421331E-2</c:v>
                </c:pt>
                <c:pt idx="1387">
                  <c:v>5.4001500375967827E-2</c:v>
                </c:pt>
                <c:pt idx="1388">
                  <c:v>5.4001500375967827E-2</c:v>
                </c:pt>
                <c:pt idx="1389">
                  <c:v>8.0904099155230169E-2</c:v>
                </c:pt>
                <c:pt idx="1390">
                  <c:v>8.0904099155230169E-2</c:v>
                </c:pt>
                <c:pt idx="1391">
                  <c:v>9.5598118663840381E-2</c:v>
                </c:pt>
                <c:pt idx="1392">
                  <c:v>0.1062648628910785</c:v>
                </c:pt>
                <c:pt idx="1393">
                  <c:v>0.1091534629088777</c:v>
                </c:pt>
                <c:pt idx="1394">
                  <c:v>9.4313951327180762E-2</c:v>
                </c:pt>
                <c:pt idx="1395">
                  <c:v>0.1076898708328206</c:v>
                </c:pt>
                <c:pt idx="1396">
                  <c:v>0.1226686555044566</c:v>
                </c:pt>
                <c:pt idx="1397">
                  <c:v>9.4313951327180762E-2</c:v>
                </c:pt>
                <c:pt idx="1398">
                  <c:v>0.12102721980920519</c:v>
                </c:pt>
                <c:pt idx="1399">
                  <c:v>0.1106572211738958</c:v>
                </c:pt>
                <c:pt idx="1400">
                  <c:v>0.1361389608531407</c:v>
                </c:pt>
                <c:pt idx="1401">
                  <c:v>0.14756807131399449</c:v>
                </c:pt>
                <c:pt idx="1402">
                  <c:v>0.18948015788114711</c:v>
                </c:pt>
                <c:pt idx="1403">
                  <c:v>0.17623469773667619</c:v>
                </c:pt>
                <c:pt idx="1404">
                  <c:v>0.19204801724073009</c:v>
                </c:pt>
                <c:pt idx="1405">
                  <c:v>0.18948015788114711</c:v>
                </c:pt>
                <c:pt idx="1406">
                  <c:v>0.21866894587394209</c:v>
                </c:pt>
                <c:pt idx="1407">
                  <c:v>0.20265866914747621</c:v>
                </c:pt>
                <c:pt idx="1408">
                  <c:v>0.20265866914747621</c:v>
                </c:pt>
                <c:pt idx="1409">
                  <c:v>0.22879884538722589</c:v>
                </c:pt>
                <c:pt idx="1410">
                  <c:v>0.2350122157206572</c:v>
                </c:pt>
                <c:pt idx="1411">
                  <c:v>0.23186466084938859</c:v>
                </c:pt>
                <c:pt idx="1412">
                  <c:v>0.25800724186395468</c:v>
                </c:pt>
                <c:pt idx="1413">
                  <c:v>0.27094685033842031</c:v>
                </c:pt>
                <c:pt idx="1414">
                  <c:v>0.2350122157206572</c:v>
                </c:pt>
                <c:pt idx="1415">
                  <c:v>0.26147881571224962</c:v>
                </c:pt>
                <c:pt idx="1416">
                  <c:v>0.3086508670768654</c:v>
                </c:pt>
                <c:pt idx="1417">
                  <c:v>0.33029735482925388</c:v>
                </c:pt>
                <c:pt idx="1418">
                  <c:v>0.32175055439664241</c:v>
                </c:pt>
                <c:pt idx="1419">
                  <c:v>0.33029735482925388</c:v>
                </c:pt>
                <c:pt idx="1420">
                  <c:v>0.34302394042070361</c:v>
                </c:pt>
                <c:pt idx="1421">
                  <c:v>0.36520144978817259</c:v>
                </c:pt>
                <c:pt idx="1422">
                  <c:v>0.36520144978817259</c:v>
                </c:pt>
                <c:pt idx="1423">
                  <c:v>0.35563588430075949</c:v>
                </c:pt>
                <c:pt idx="1424">
                  <c:v>0.40311558921869922</c:v>
                </c:pt>
                <c:pt idx="1425">
                  <c:v>0.36035797052479329</c:v>
                </c:pt>
                <c:pt idx="1426">
                  <c:v>0.39060704369768717</c:v>
                </c:pt>
                <c:pt idx="1427">
                  <c:v>0.39060704369768717</c:v>
                </c:pt>
                <c:pt idx="1428">
                  <c:v>0.39585044133741598</c:v>
                </c:pt>
                <c:pt idx="1429">
                  <c:v>0.40848889307262759</c:v>
                </c:pt>
                <c:pt idx="1430">
                  <c:v>0.43984258281573663</c:v>
                </c:pt>
                <c:pt idx="1431">
                  <c:v>0.42773491238624251</c:v>
                </c:pt>
                <c:pt idx="1432">
                  <c:v>0.43335384908203062</c:v>
                </c:pt>
                <c:pt idx="1433">
                  <c:v>0.4514530915525547</c:v>
                </c:pt>
                <c:pt idx="1434">
                  <c:v>0.48193825195762602</c:v>
                </c:pt>
                <c:pt idx="1435">
                  <c:v>0.4883339510564052</c:v>
                </c:pt>
                <c:pt idx="1436">
                  <c:v>0.50709850439233706</c:v>
                </c:pt>
                <c:pt idx="1437">
                  <c:v>0.48193825195762602</c:v>
                </c:pt>
                <c:pt idx="1438">
                  <c:v>0.50044081314729427</c:v>
                </c:pt>
                <c:pt idx="1439">
                  <c:v>0.48193825195762602</c:v>
                </c:pt>
                <c:pt idx="1440">
                  <c:v>0.53581123796046326</c:v>
                </c:pt>
                <c:pt idx="1441">
                  <c:v>0.54985318267658456</c:v>
                </c:pt>
                <c:pt idx="1442">
                  <c:v>0.56884785842135888</c:v>
                </c:pt>
                <c:pt idx="1443">
                  <c:v>0.62488623791558928</c:v>
                </c:pt>
                <c:pt idx="1444">
                  <c:v>0.57693294501746006</c:v>
                </c:pt>
                <c:pt idx="1445">
                  <c:v>0.59177617054150256</c:v>
                </c:pt>
                <c:pt idx="1446">
                  <c:v>0.57296614288870629</c:v>
                </c:pt>
                <c:pt idx="1447">
                  <c:v>0.62182428783058974</c:v>
                </c:pt>
                <c:pt idx="1448">
                  <c:v>0.62182428783058974</c:v>
                </c:pt>
                <c:pt idx="1449">
                  <c:v>0.62182428783058974</c:v>
                </c:pt>
                <c:pt idx="1450">
                  <c:v>0.64350110879328482</c:v>
                </c:pt>
                <c:pt idx="1451">
                  <c:v>0.64078372417750773</c:v>
                </c:pt>
                <c:pt idx="1452">
                  <c:v>0.65408272441436055</c:v>
                </c:pt>
                <c:pt idx="1453">
                  <c:v>0.68767125603872925</c:v>
                </c:pt>
                <c:pt idx="1454">
                  <c:v>0.73781506012046461</c:v>
                </c:pt>
                <c:pt idx="1455">
                  <c:v>0.71620188477886615</c:v>
                </c:pt>
                <c:pt idx="1456">
                  <c:v>0.73593359479585707</c:v>
                </c:pt>
                <c:pt idx="1457">
                  <c:v>0.72664234068172573</c:v>
                </c:pt>
                <c:pt idx="1458">
                  <c:v>0.73781506012046461</c:v>
                </c:pt>
                <c:pt idx="1459">
                  <c:v>0.74695557337626006</c:v>
                </c:pt>
                <c:pt idx="1460">
                  <c:v>0.78539816339744828</c:v>
                </c:pt>
                <c:pt idx="1461">
                  <c:v>0.79510659623155722</c:v>
                </c:pt>
                <c:pt idx="1462">
                  <c:v>0.76653247737577734</c:v>
                </c:pt>
                <c:pt idx="1463">
                  <c:v>0.81396182123620808</c:v>
                </c:pt>
                <c:pt idx="1464">
                  <c:v>0.79529882998543711</c:v>
                </c:pt>
                <c:pt idx="1465">
                  <c:v>0.83390377563783158</c:v>
                </c:pt>
                <c:pt idx="1466">
                  <c:v>0.87255543795173196</c:v>
                </c:pt>
                <c:pt idx="1467">
                  <c:v>0.88125731050746192</c:v>
                </c:pt>
                <c:pt idx="1468">
                  <c:v>0.90027476881434731</c:v>
                </c:pt>
                <c:pt idx="1469">
                  <c:v>0.90027476881434731</c:v>
                </c:pt>
                <c:pt idx="1470">
                  <c:v>0.92180076779839604</c:v>
                </c:pt>
                <c:pt idx="1471">
                  <c:v>0.93804749179271385</c:v>
                </c:pt>
                <c:pt idx="1472">
                  <c:v>0.97134384195315893</c:v>
                </c:pt>
                <c:pt idx="1473">
                  <c:v>0.97134384195315893</c:v>
                </c:pt>
                <c:pt idx="1474">
                  <c:v>1.009302663527798</c:v>
                </c:pt>
                <c:pt idx="1475">
                  <c:v>1.001948468373538</c:v>
                </c:pt>
                <c:pt idx="1476">
                  <c:v>1.034985088834433</c:v>
                </c:pt>
                <c:pt idx="1477">
                  <c:v>1.034985088834433</c:v>
                </c:pt>
                <c:pt idx="1478">
                  <c:v>1.051650212548374</c:v>
                </c:pt>
                <c:pt idx="1479">
                  <c:v>1.039766221950714</c:v>
                </c:pt>
                <c:pt idx="1480">
                  <c:v>1.070355513647602</c:v>
                </c:pt>
                <c:pt idx="1481">
                  <c:v>1.0947269964721349</c:v>
                </c:pt>
                <c:pt idx="1482">
                  <c:v>1.1011964071394991</c:v>
                </c:pt>
                <c:pt idx="1483">
                  <c:v>1.1189824848972409</c:v>
                </c:pt>
                <c:pt idx="1484">
                  <c:v>1.1252190398203139</c:v>
                </c:pt>
                <c:pt idx="1485">
                  <c:v>1.1430614144086539</c:v>
                </c:pt>
                <c:pt idx="1486">
                  <c:v>1.1729219691777271</c:v>
                </c:pt>
                <c:pt idx="1487">
                  <c:v>1.1801892830972101</c:v>
                </c:pt>
                <c:pt idx="1488">
                  <c:v>1.1695675277900479</c:v>
                </c:pt>
                <c:pt idx="1489">
                  <c:v>1.2151604424941369</c:v>
                </c:pt>
                <c:pt idx="1490">
                  <c:v>1.240498971965643</c:v>
                </c:pt>
                <c:pt idx="1491">
                  <c:v>1.2575201458012251</c:v>
                </c:pt>
                <c:pt idx="1492">
                  <c:v>1.2703191584223159</c:v>
                </c:pt>
                <c:pt idx="1493">
                  <c:v>1.2446405145514441</c:v>
                </c:pt>
                <c:pt idx="1494">
                  <c:v>1.2793395323170289</c:v>
                </c:pt>
                <c:pt idx="1495">
                  <c:v>1.3225064174918291</c:v>
                </c:pt>
                <c:pt idx="1496">
                  <c:v>1.3567356432310751</c:v>
                </c:pt>
                <c:pt idx="1497">
                  <c:v>1.381316168913749</c:v>
                </c:pt>
                <c:pt idx="1498">
                  <c:v>1.4270576536465709</c:v>
                </c:pt>
                <c:pt idx="1499">
                  <c:v>1.4270576536465709</c:v>
                </c:pt>
                <c:pt idx="1500">
                  <c:v>1.4270576536465709</c:v>
                </c:pt>
                <c:pt idx="1501">
                  <c:v>1.4191908393566239</c:v>
                </c:pt>
                <c:pt idx="1502">
                  <c:v>1.421236586921194</c:v>
                </c:pt>
                <c:pt idx="1503">
                  <c:v>1.451367400776558</c:v>
                </c:pt>
                <c:pt idx="1504">
                  <c:v>1.477732598070479</c:v>
                </c:pt>
                <c:pt idx="1505">
                  <c:v>1.4764823754677161</c:v>
                </c:pt>
                <c:pt idx="1506">
                  <c:v>1.53027797431655</c:v>
                </c:pt>
                <c:pt idx="1507">
                  <c:v>1.5444866095419749</c:v>
                </c:pt>
                <c:pt idx="1508">
                  <c:v>1.583953462267653</c:v>
                </c:pt>
                <c:pt idx="1509">
                  <c:v>1.597456675169495</c:v>
                </c:pt>
                <c:pt idx="1510">
                  <c:v>1.5843090178082251</c:v>
                </c:pt>
                <c:pt idx="1511">
                  <c:v>1.6107750139181869</c:v>
                </c:pt>
                <c:pt idx="1512">
                  <c:v>1.6373644905707201</c:v>
                </c:pt>
                <c:pt idx="1513">
                  <c:v>1.706935287648037</c:v>
                </c:pt>
                <c:pt idx="1514">
                  <c:v>1.695151321341658</c:v>
                </c:pt>
                <c:pt idx="1515">
                  <c:v>1.6918235466041021</c:v>
                </c:pt>
                <c:pt idx="1516">
                  <c:v>1.6918235466041021</c:v>
                </c:pt>
                <c:pt idx="1517">
                  <c:v>1.706935287648037</c:v>
                </c:pt>
                <c:pt idx="1518">
                  <c:v>1.7164247073657191</c:v>
                </c:pt>
                <c:pt idx="1519">
                  <c:v>1.7761917159846641</c:v>
                </c:pt>
                <c:pt idx="1520">
                  <c:v>1.8125491946591401</c:v>
                </c:pt>
                <c:pt idx="1521">
                  <c:v>1.8794471938717621</c:v>
                </c:pt>
                <c:pt idx="1522">
                  <c:v>1.888255062049528</c:v>
                </c:pt>
                <c:pt idx="1523">
                  <c:v>1.888255062049528</c:v>
                </c:pt>
                <c:pt idx="1524">
                  <c:v>1.888255062049528</c:v>
                </c:pt>
                <c:pt idx="1525">
                  <c:v>1.888255062049528</c:v>
                </c:pt>
                <c:pt idx="1526">
                  <c:v>1.888255062049528</c:v>
                </c:pt>
                <c:pt idx="1527">
                  <c:v>1.888255062049528</c:v>
                </c:pt>
                <c:pt idx="1528">
                  <c:v>1.888255062049528</c:v>
                </c:pt>
                <c:pt idx="1529">
                  <c:v>1.888255062049528</c:v>
                </c:pt>
                <c:pt idx="1530">
                  <c:v>1.926432211095656</c:v>
                </c:pt>
                <c:pt idx="1531">
                  <c:v>1.9739119160135961</c:v>
                </c:pt>
                <c:pt idx="1532">
                  <c:v>2.0464915456498889</c:v>
                </c:pt>
                <c:pt idx="1533">
                  <c:v>2.0521935508522011</c:v>
                </c:pt>
                <c:pt idx="1534">
                  <c:v>2.0583914527179101</c:v>
                </c:pt>
                <c:pt idx="1535">
                  <c:v>2.0583914527179101</c:v>
                </c:pt>
                <c:pt idx="1536">
                  <c:v>2.0591302778513021</c:v>
                </c:pt>
                <c:pt idx="1537">
                  <c:v>2.0583914527179101</c:v>
                </c:pt>
                <c:pt idx="1538">
                  <c:v>2.0968627457916602</c:v>
                </c:pt>
                <c:pt idx="1539">
                  <c:v>2.09497595557781</c:v>
                </c:pt>
                <c:pt idx="1540">
                  <c:v>2.129395642138459</c:v>
                </c:pt>
                <c:pt idx="1541">
                  <c:v>2.1135468251746068</c:v>
                </c:pt>
                <c:pt idx="1542">
                  <c:v>2.1702488116366339</c:v>
                </c:pt>
                <c:pt idx="1543">
                  <c:v>2.169707588525128</c:v>
                </c:pt>
                <c:pt idx="1544">
                  <c:v>2.1926206146254859</c:v>
                </c:pt>
                <c:pt idx="1545">
                  <c:v>2.2035451617970798</c:v>
                </c:pt>
                <c:pt idx="1546">
                  <c:v>2.219791885791397</c:v>
                </c:pt>
                <c:pt idx="1547">
                  <c:v>2.2498016354934411</c:v>
                </c:pt>
                <c:pt idx="1548">
                  <c:v>2.269037215638062</c:v>
                </c:pt>
                <c:pt idx="1549">
                  <c:v>2.2779233496710671</c:v>
                </c:pt>
                <c:pt idx="1550">
                  <c:v>2.2883376673360409</c:v>
                </c:pt>
                <c:pt idx="1551">
                  <c:v>2.2896263264165211</c:v>
                </c:pt>
                <c:pt idx="1552">
                  <c:v>2.2974386674766221</c:v>
                </c:pt>
                <c:pt idx="1553">
                  <c:v>2.3177519001711571</c:v>
                </c:pt>
                <c:pt idx="1554">
                  <c:v>2.3561944901923448</c:v>
                </c:pt>
                <c:pt idx="1555">
                  <c:v>2.3757998210495499</c:v>
                </c:pt>
                <c:pt idx="1556">
                  <c:v>2.3853124716993839</c:v>
                </c:pt>
                <c:pt idx="1557">
                  <c:v>2.3946370802135331</c:v>
                </c:pt>
                <c:pt idx="1558">
                  <c:v>2.3946370802135331</c:v>
                </c:pt>
                <c:pt idx="1559">
                  <c:v>2.3946370802135331</c:v>
                </c:pt>
                <c:pt idx="1560">
                  <c:v>2.4037775934693282</c:v>
                </c:pt>
                <c:pt idx="1561">
                  <c:v>2.4450686650054529</c:v>
                </c:pt>
                <c:pt idx="1562">
                  <c:v>2.4416997838705501</c:v>
                </c:pt>
                <c:pt idx="1563">
                  <c:v>2.473303234759209</c:v>
                </c:pt>
                <c:pt idx="1564">
                  <c:v>2.462587344891249</c:v>
                </c:pt>
                <c:pt idx="1565">
                  <c:v>2.5229483026650459</c:v>
                </c:pt>
                <c:pt idx="1566">
                  <c:v>2.5229483026650459</c:v>
                </c:pt>
                <c:pt idx="1567">
                  <c:v>2.5229483026650459</c:v>
                </c:pt>
                <c:pt idx="1568">
                  <c:v>2.5008089294122851</c:v>
                </c:pt>
                <c:pt idx="1569">
                  <c:v>2.5167064156742041</c:v>
                </c:pt>
                <c:pt idx="1570">
                  <c:v>2.5421401687480558</c:v>
                </c:pt>
                <c:pt idx="1571">
                  <c:v>2.591739470913208</c:v>
                </c:pt>
                <c:pt idx="1572">
                  <c:v>2.60578141562933</c:v>
                </c:pt>
                <c:pt idx="1573">
                  <c:v>2.6292031932790549</c:v>
                </c:pt>
                <c:pt idx="1574">
                  <c:v>2.6344941491974558</c:v>
                </c:pt>
                <c:pt idx="1575">
                  <c:v>2.610562548745611</c:v>
                </c:pt>
                <c:pt idx="1576">
                  <c:v>2.6292031932790549</c:v>
                </c:pt>
                <c:pt idx="1577">
                  <c:v>2.641151840442499</c:v>
                </c:pt>
                <c:pt idx="1578">
                  <c:v>2.6292031932790549</c:v>
                </c:pt>
                <c:pt idx="1579">
                  <c:v>2.6292031932790549</c:v>
                </c:pt>
                <c:pt idx="1580">
                  <c:v>2.6596544016321668</c:v>
                </c:pt>
                <c:pt idx="1581">
                  <c:v>2.671992733934395</c:v>
                </c:pt>
                <c:pt idx="1582">
                  <c:v>2.6596544016321668</c:v>
                </c:pt>
                <c:pt idx="1583">
                  <c:v>2.6901395620372388</c:v>
                </c:pt>
                <c:pt idx="1584">
                  <c:v>2.6658974347348008</c:v>
                </c:pt>
                <c:pt idx="1585">
                  <c:v>2.7206020793375481</c:v>
                </c:pt>
                <c:pt idx="1586">
                  <c:v>2.7457422122523778</c:v>
                </c:pt>
                <c:pt idx="1587">
                  <c:v>2.7509856098921071</c:v>
                </c:pt>
                <c:pt idx="1588">
                  <c:v>2.7509856098921071</c:v>
                </c:pt>
                <c:pt idx="1589">
                  <c:v>2.7509856098921071</c:v>
                </c:pt>
                <c:pt idx="1590">
                  <c:v>2.7812346830650001</c:v>
                </c:pt>
                <c:pt idx="1591">
                  <c:v>2.7812346830650001</c:v>
                </c:pt>
                <c:pt idx="1592">
                  <c:v>2.7812346830650001</c:v>
                </c:pt>
                <c:pt idx="1593">
                  <c:v>2.7610862764774282</c:v>
                </c:pt>
                <c:pt idx="1594">
                  <c:v>2.7985687131690899</c:v>
                </c:pt>
                <c:pt idx="1595">
                  <c:v>2.8112952987605402</c:v>
                </c:pt>
                <c:pt idx="1596">
                  <c:v>2.8370817703876812</c:v>
                </c:pt>
                <c:pt idx="1597">
                  <c:v>2.8632929945846821</c:v>
                </c:pt>
                <c:pt idx="1598">
                  <c:v>2.8670173721501682</c:v>
                </c:pt>
                <c:pt idx="1599">
                  <c:v>2.8670173721501682</c:v>
                </c:pt>
                <c:pt idx="1600">
                  <c:v>2.8632929945846821</c:v>
                </c:pt>
                <c:pt idx="1601">
                  <c:v>2.8670173721501682</c:v>
                </c:pt>
                <c:pt idx="1602">
                  <c:v>2.8670173721501682</c:v>
                </c:pt>
                <c:pt idx="1603">
                  <c:v>2.8670173721501682</c:v>
                </c:pt>
                <c:pt idx="1604">
                  <c:v>2.8670173721501682</c:v>
                </c:pt>
                <c:pt idx="1605">
                  <c:v>2.893302744286725</c:v>
                </c:pt>
                <c:pt idx="1606">
                  <c:v>2.89983978572555</c:v>
                </c:pt>
                <c:pt idx="1607">
                  <c:v>2.9229237077158512</c:v>
                </c:pt>
                <c:pt idx="1608">
                  <c:v>2.9229237077158512</c:v>
                </c:pt>
                <c:pt idx="1609">
                  <c:v>2.9495446363490632</c:v>
                </c:pt>
                <c:pt idx="1610">
                  <c:v>2.938933984442317</c:v>
                </c:pt>
                <c:pt idx="1611">
                  <c:v>2.9546133836708819</c:v>
                </c:pt>
                <c:pt idx="1612">
                  <c:v>2.9521124957086462</c:v>
                </c:pt>
                <c:pt idx="1613">
                  <c:v>2.9786661947394211</c:v>
                </c:pt>
                <c:pt idx="1614">
                  <c:v>2.980829912963959</c:v>
                </c:pt>
                <c:pt idx="1615">
                  <c:v>2.9764439761751662</c:v>
                </c:pt>
                <c:pt idx="1616">
                  <c:v>2.980829912963959</c:v>
                </c:pt>
                <c:pt idx="1617">
                  <c:v>2.9940245822757978</c:v>
                </c:pt>
                <c:pt idx="1618">
                  <c:v>2.9959642730189708</c:v>
                </c:pt>
                <c:pt idx="1619">
                  <c:v>3.009041121293119</c:v>
                </c:pt>
                <c:pt idx="1620">
                  <c:v>3.060688554434563</c:v>
                </c:pt>
                <c:pt idx="1621">
                  <c:v>3.0741276290678878</c:v>
                </c:pt>
                <c:pt idx="1622">
                  <c:v>3.0741276290678878</c:v>
                </c:pt>
                <c:pt idx="1623">
                  <c:v>3.0741276290678878</c:v>
                </c:pt>
                <c:pt idx="1624">
                  <c:v>3.0875911532138249</c:v>
                </c:pt>
                <c:pt idx="1625">
                  <c:v>3.0741276290678878</c:v>
                </c:pt>
                <c:pt idx="1626">
                  <c:v>3.0741276290678878</c:v>
                </c:pt>
                <c:pt idx="1627">
                  <c:v>3.0883098020301012</c:v>
                </c:pt>
                <c:pt idx="1628">
                  <c:v>3.0883098020301012</c:v>
                </c:pt>
                <c:pt idx="1629">
                  <c:v>3.1282601102956482</c:v>
                </c:pt>
                <c:pt idx="1630">
                  <c:v>3.1415926535897931</c:v>
                </c:pt>
                <c:pt idx="1631">
                  <c:v>3.1415926535897931</c:v>
                </c:pt>
                <c:pt idx="1632">
                  <c:v>3.1415926535897931</c:v>
                </c:pt>
                <c:pt idx="1633">
                  <c:v>3.1415926535897931</c:v>
                </c:pt>
                <c:pt idx="1634">
                  <c:v>3.154925196883938</c:v>
                </c:pt>
                <c:pt idx="1635">
                  <c:v>3.1805339966868318</c:v>
                </c:pt>
                <c:pt idx="1636">
                  <c:v>3.181571340713083</c:v>
                </c:pt>
                <c:pt idx="1637">
                  <c:v>3.1826654321802468</c:v>
                </c:pt>
                <c:pt idx="1638">
                  <c:v>3.1941757152007351</c:v>
                </c:pt>
                <c:pt idx="1639">
                  <c:v>3.2081608173656169</c:v>
                </c:pt>
                <c:pt idx="1640">
                  <c:v>3.2224967527450241</c:v>
                </c:pt>
                <c:pt idx="1641">
                  <c:v>3.209057678111698</c:v>
                </c:pt>
                <c:pt idx="1642">
                  <c:v>3.194875505149485</c:v>
                </c:pt>
                <c:pt idx="1643">
                  <c:v>3.1955941539657609</c:v>
                </c:pt>
                <c:pt idx="1644">
                  <c:v>3.2236000991159788</c:v>
                </c:pt>
                <c:pt idx="1645">
                  <c:v>3.2371907722536331</c:v>
                </c:pt>
                <c:pt idx="1646">
                  <c:v>3.2385102813841562</c:v>
                </c:pt>
                <c:pt idx="1647">
                  <c:v>3.2610215796081321</c:v>
                </c:pt>
                <c:pt idx="1648">
                  <c:v>3.3023553942156281</c:v>
                </c:pt>
                <c:pt idx="1649">
                  <c:v>3.289160724903788</c:v>
                </c:pt>
                <c:pt idx="1650">
                  <c:v>3.30674133100442</c:v>
                </c:pt>
                <c:pt idx="1651">
                  <c:v>3.3045191124401661</c:v>
                </c:pt>
                <c:pt idx="1652">
                  <c:v>3.30674133100442</c:v>
                </c:pt>
                <c:pt idx="1653">
                  <c:v>3.3090244320603159</c:v>
                </c:pt>
                <c:pt idx="1654">
                  <c:v>3.3469880427795609</c:v>
                </c:pt>
                <c:pt idx="1655">
                  <c:v>3.333640670830524</c:v>
                </c:pt>
                <c:pt idx="1656">
                  <c:v>3.3310728114709409</c:v>
                </c:pt>
                <c:pt idx="1657">
                  <c:v>3.3469880427795609</c:v>
                </c:pt>
                <c:pt idx="1658">
                  <c:v>3.3469880427795609</c:v>
                </c:pt>
                <c:pt idx="1659">
                  <c:v>3.360261599463735</c:v>
                </c:pt>
                <c:pt idx="1660">
                  <c:v>3.3632422165684712</c:v>
                </c:pt>
                <c:pt idx="1661">
                  <c:v>3.4030714693020419</c:v>
                </c:pt>
                <c:pt idx="1662">
                  <c:v>3.3932826253479802</c:v>
                </c:pt>
                <c:pt idx="1663">
                  <c:v>3.3663038220044359</c:v>
                </c:pt>
                <c:pt idx="1664">
                  <c:v>3.3632422165684712</c:v>
                </c:pt>
                <c:pt idx="1665">
                  <c:v>3.406635513487247</c:v>
                </c:pt>
                <c:pt idx="1666">
                  <c:v>3.4502435206666582</c:v>
                </c:pt>
                <c:pt idx="1667">
                  <c:v>3.4502435206666582</c:v>
                </c:pt>
                <c:pt idx="1668">
                  <c:v>3.4502435206666582</c:v>
                </c:pt>
                <c:pt idx="1669">
                  <c:v>3.471890008419046</c:v>
                </c:pt>
                <c:pt idx="1670">
                  <c:v>3.489199513345695</c:v>
                </c:pt>
                <c:pt idx="1671">
                  <c:v>3.493901378263935</c:v>
                </c:pt>
                <c:pt idx="1672">
                  <c:v>3.480885268043838</c:v>
                </c:pt>
                <c:pt idx="1673">
                  <c:v>3.493901378263935</c:v>
                </c:pt>
                <c:pt idx="1674">
                  <c:v>3.5067941033779659</c:v>
                </c:pt>
                <c:pt idx="1675">
                  <c:v>3.519560965086066</c:v>
                </c:pt>
                <c:pt idx="1676">
                  <c:v>3.5447082428084919</c:v>
                </c:pt>
                <c:pt idx="1677">
                  <c:v>3.5270865205191222</c:v>
                </c:pt>
                <c:pt idx="1678">
                  <c:v>3.519560965086066</c:v>
                </c:pt>
                <c:pt idx="1679">
                  <c:v>3.5374430949272089</c:v>
                </c:pt>
                <c:pt idx="1680">
                  <c:v>3.5483397253157638</c:v>
                </c:pt>
                <c:pt idx="1681">
                  <c:v>3.5374430949272089</c:v>
                </c:pt>
                <c:pt idx="1682">
                  <c:v>3.593045745142347</c:v>
                </c:pt>
                <c:pt idx="1683">
                  <c:v>3.599067501485818</c:v>
                </c:pt>
                <c:pt idx="1684">
                  <c:v>3.6052402625906002</c:v>
                </c:pt>
                <c:pt idx="1685">
                  <c:v>3.6052402625906002</c:v>
                </c:pt>
                <c:pt idx="1686">
                  <c:v>3.6299266046461991</c:v>
                </c:pt>
                <c:pt idx="1687">
                  <c:v>3.6052402625906002</c:v>
                </c:pt>
                <c:pt idx="1688">
                  <c:v>3.6115692920068012</c:v>
                </c:pt>
                <c:pt idx="1689">
                  <c:v>3.6676590725865559</c:v>
                </c:pt>
                <c:pt idx="1690">
                  <c:v>3.6676590725865559</c:v>
                </c:pt>
                <c:pt idx="1691">
                  <c:v>3.6726227584339748</c:v>
                </c:pt>
                <c:pt idx="1692">
                  <c:v>3.7030863168568922</c:v>
                </c:pt>
                <c:pt idx="1693">
                  <c:v>3.6868198091270679</c:v>
                </c:pt>
                <c:pt idx="1694">
                  <c:v>3.698717043749189</c:v>
                </c:pt>
                <c:pt idx="1695">
                  <c:v>3.7104405120111519</c:v>
                </c:pt>
                <c:pt idx="1696">
                  <c:v>3.7061620472578931</c:v>
                </c:pt>
                <c:pt idx="1697">
                  <c:v>3.7602370045145399</c:v>
                </c:pt>
                <c:pt idx="1698">
                  <c:v>3.752318617979002</c:v>
                </c:pt>
                <c:pt idx="1699">
                  <c:v>3.771395989010212</c:v>
                </c:pt>
                <c:pt idx="1700">
                  <c:v>3.803808154845965</c:v>
                </c:pt>
                <c:pt idx="1701">
                  <c:v>3.8205979622883381</c:v>
                </c:pt>
                <c:pt idx="1702">
                  <c:v>3.790588212586294</c:v>
                </c:pt>
                <c:pt idx="1703">
                  <c:v>3.790588212586294</c:v>
                </c:pt>
                <c:pt idx="1704">
                  <c:v>3.8205979622883381</c:v>
                </c:pt>
                <c:pt idx="1705">
                  <c:v>3.8381166421741328</c:v>
                </c:pt>
                <c:pt idx="1706">
                  <c:v>3.850218925717463</c:v>
                </c:pt>
                <c:pt idx="1707">
                  <c:v>3.8693623895097669</c:v>
                </c:pt>
                <c:pt idx="1708">
                  <c:v>3.8682349942715191</c:v>
                </c:pt>
                <c:pt idx="1709">
                  <c:v>3.8591339941309371</c:v>
                </c:pt>
                <c:pt idx="1710">
                  <c:v>3.9073854861300368</c:v>
                </c:pt>
                <c:pt idx="1711">
                  <c:v>3.926990816987241</c:v>
                </c:pt>
                <c:pt idx="1712">
                  <c:v>3.9566850565941509</c:v>
                </c:pt>
                <c:pt idx="1713">
                  <c:v>3.9669695041105308</c:v>
                </c:pt>
                <c:pt idx="1714">
                  <c:v>3.9572845769060159</c:v>
                </c:pt>
                <c:pt idx="1715">
                  <c:v>3.9566850565941509</c:v>
                </c:pt>
                <c:pt idx="1716">
                  <c:v>3.9669695041105308</c:v>
                </c:pt>
                <c:pt idx="1717">
                  <c:v>3.9857466397029651</c:v>
                </c:pt>
                <c:pt idx="1718">
                  <c:v>4.0141480915415242</c:v>
                </c:pt>
                <c:pt idx="1719">
                  <c:v>4.02471772434596</c:v>
                </c:pt>
                <c:pt idx="1720">
                  <c:v>4.0354741285422131</c:v>
                </c:pt>
                <c:pt idx="1721">
                  <c:v>4.0796401453825064</c:v>
                </c:pt>
                <c:pt idx="1722">
                  <c:v>4.1016630159954808</c:v>
                </c:pt>
                <c:pt idx="1723">
                  <c:v>4.1060060940087268</c:v>
                </c:pt>
                <c:pt idx="1724">
                  <c:v>4.0905646925540999</c:v>
                </c:pt>
                <c:pt idx="1725">
                  <c:v>4.0856460791736433</c:v>
                </c:pt>
                <c:pt idx="1726">
                  <c:v>4.0856460791736433</c:v>
                </c:pt>
                <c:pt idx="1727">
                  <c:v>4.1508953171175911</c:v>
                </c:pt>
                <c:pt idx="1728">
                  <c:v>4.162535797708105</c:v>
                </c:pt>
                <c:pt idx="1729">
                  <c:v>4.1719694801141056</c:v>
                </c:pt>
                <c:pt idx="1730">
                  <c:v>4.1984692993861561</c:v>
                </c:pt>
                <c:pt idx="1731">
                  <c:v>4.2240550293282846</c:v>
                </c:pt>
                <c:pt idx="1732">
                  <c:v>4.2363196500619287</c:v>
                </c:pt>
                <c:pt idx="1733">
                  <c:v>4.2240550293282846</c:v>
                </c:pt>
                <c:pt idx="1734">
                  <c:v>4.2549141324886648</c:v>
                </c:pt>
                <c:pt idx="1735">
                  <c:v>4.273276324446619</c:v>
                </c:pt>
                <c:pt idx="1736">
                  <c:v>4.2913984061324442</c:v>
                </c:pt>
                <c:pt idx="1737">
                  <c:v>4.311160181379841</c:v>
                </c:pt>
                <c:pt idx="1738">
                  <c:v>4.3422181525424728</c:v>
                </c:pt>
                <c:pt idx="1739">
                  <c:v>4.3471875305965169</c:v>
                </c:pt>
                <c:pt idx="1740">
                  <c:v>4.3647821206287878</c:v>
                </c:pt>
                <c:pt idx="1741">
                  <c:v>4.3820916255554359</c:v>
                </c:pt>
                <c:pt idx="1742">
                  <c:v>4.3776521430678752</c:v>
                </c:pt>
                <c:pt idx="1743">
                  <c:v>4.3864190417450439</c:v>
                </c:pt>
                <c:pt idx="1744">
                  <c:v>4.3906384259880484</c:v>
                </c:pt>
                <c:pt idx="1745">
                  <c:v>4.430265248241974</c:v>
                </c:pt>
                <c:pt idx="1746">
                  <c:v>4.5012956471619434</c:v>
                </c:pt>
                <c:pt idx="1747">
                  <c:v>4.5203409631439593</c:v>
                </c:pt>
                <c:pt idx="1748">
                  <c:v>4.533757973870741</c:v>
                </c:pt>
                <c:pt idx="1749">
                  <c:v>4.5472403029700628</c:v>
                </c:pt>
                <c:pt idx="1750">
                  <c:v>4.5472403029700628</c:v>
                </c:pt>
                <c:pt idx="1751">
                  <c:v>4.5607834929464177</c:v>
                </c:pt>
                <c:pt idx="1752">
                  <c:v>4.5607834929464177</c:v>
                </c:pt>
                <c:pt idx="1753">
                  <c:v>4.5607834929464177</c:v>
                </c:pt>
                <c:pt idx="1754">
                  <c:v>4.6001861653874343</c:v>
                </c:pt>
                <c:pt idx="1755">
                  <c:v>4.6583874800087219</c:v>
                </c:pt>
                <c:pt idx="1756">
                  <c:v>4.6988762893713618</c:v>
                </c:pt>
                <c:pt idx="1757">
                  <c:v>4.6853685311974251</c:v>
                </c:pt>
                <c:pt idx="1758">
                  <c:v>4.6853685311974251</c:v>
                </c:pt>
                <c:pt idx="1759">
                  <c:v>4.6988762893713618</c:v>
                </c:pt>
                <c:pt idx="1760">
                  <c:v>4.7123889803846897</c:v>
                </c:pt>
                <c:pt idx="1761">
                  <c:v>4.7663904807606574</c:v>
                </c:pt>
                <c:pt idx="1762">
                  <c:v>4.7943964259108736</c:v>
                </c:pt>
                <c:pt idx="1763">
                  <c:v>4.8230462015585864</c:v>
                </c:pt>
                <c:pt idx="1764">
                  <c:v>4.7955302122731309</c:v>
                </c:pt>
                <c:pt idx="1765">
                  <c:v>4.8067029317118708</c:v>
                </c:pt>
                <c:pt idx="1766">
                  <c:v>4.8467104223376589</c:v>
                </c:pt>
                <c:pt idx="1767">
                  <c:v>4.8639944678229634</c:v>
                </c:pt>
                <c:pt idx="1768">
                  <c:v>4.8599570516986841</c:v>
                </c:pt>
                <c:pt idx="1769">
                  <c:v>4.8599570516986841</c:v>
                </c:pt>
                <c:pt idx="1770">
                  <c:v>4.8639944678229634</c:v>
                </c:pt>
                <c:pt idx="1771">
                  <c:v>4.9310579262586316</c:v>
                </c:pt>
                <c:pt idx="1772">
                  <c:v>4.9640789521428763</c:v>
                </c:pt>
                <c:pt idx="1773">
                  <c:v>4.9906886393898011</c:v>
                </c:pt>
                <c:pt idx="1774">
                  <c:v>4.9774318402821436</c:v>
                </c:pt>
                <c:pt idx="1775">
                  <c:v>5.0210398474615552</c:v>
                </c:pt>
                <c:pt idx="1776">
                  <c:v>5.0516815948387341</c:v>
                </c:pt>
                <c:pt idx="1777">
                  <c:v>5.0563581001080511</c:v>
                </c:pt>
                <c:pt idx="1778">
                  <c:v>5.0825598082269066</c:v>
                </c:pt>
                <c:pt idx="1779">
                  <c:v>5.0744763880784181</c:v>
                </c:pt>
                <c:pt idx="1780">
                  <c:v>5.0744763880784181</c:v>
                </c:pt>
                <c:pt idx="1781">
                  <c:v>5.0775904301728616</c:v>
                </c:pt>
                <c:pt idx="1782">
                  <c:v>5.1136177793895383</c:v>
                </c:pt>
                <c:pt idx="1783">
                  <c:v>5.1155045696033881</c:v>
                </c:pt>
                <c:pt idx="1784">
                  <c:v>5.1155045696033881</c:v>
                </c:pt>
                <c:pt idx="1785">
                  <c:v>5.1515016363227604</c:v>
                </c:pt>
                <c:pt idx="1786">
                  <c:v>5.1515016363227604</c:v>
                </c:pt>
                <c:pt idx="1787">
                  <c:v>5.1390164735115667</c:v>
                </c:pt>
                <c:pt idx="1788">
                  <c:v>5.1390164735115667</c:v>
                </c:pt>
                <c:pt idx="1789">
                  <c:v>5.1634586363732131</c:v>
                </c:pt>
                <c:pt idx="1790">
                  <c:v>5.1507255402426484</c:v>
                </c:pt>
                <c:pt idx="1791">
                  <c:v>5.1634586363732131</c:v>
                </c:pt>
                <c:pt idx="1792">
                  <c:v>5.2247784406954274</c:v>
                </c:pt>
                <c:pt idx="1793">
                  <c:v>5.2769583740527892</c:v>
                </c:pt>
                <c:pt idx="1794">
                  <c:v>5.2622421630612743</c:v>
                </c:pt>
                <c:pt idx="1795">
                  <c:v>5.3043598170712896</c:v>
                </c:pt>
                <c:pt idx="1796">
                  <c:v>5.3391318815957369</c:v>
                </c:pt>
                <c:pt idx="1797">
                  <c:v>5.3451378153868729</c:v>
                </c:pt>
                <c:pt idx="1798">
                  <c:v>5.3722374066736132</c:v>
                </c:pt>
                <c:pt idx="1799">
                  <c:v>5.3768843794794474</c:v>
                </c:pt>
                <c:pt idx="1800">
                  <c:v>5.4106298692278543</c:v>
                </c:pt>
                <c:pt idx="1801">
                  <c:v>5.4390313210664152</c:v>
                </c:pt>
                <c:pt idx="1802">
                  <c:v>5.4312189800063146</c:v>
                </c:pt>
                <c:pt idx="1803">
                  <c:v>5.4390313210664152</c:v>
                </c:pt>
                <c:pt idx="1804">
                  <c:v>5.4680929041752284</c:v>
                </c:pt>
                <c:pt idx="1805">
                  <c:v>5.4785587446824309</c:v>
                </c:pt>
                <c:pt idx="1806">
                  <c:v>5.4880787109480291</c:v>
                </c:pt>
                <c:pt idx="1807">
                  <c:v>5.5362297338033262</c:v>
                </c:pt>
                <c:pt idx="1808">
                  <c:v>5.5656439666384419</c:v>
                </c:pt>
                <c:pt idx="1809">
                  <c:v>5.5377658309054283</c:v>
                </c:pt>
                <c:pt idx="1810">
                  <c:v>5.5565429664978607</c:v>
                </c:pt>
                <c:pt idx="1811">
                  <c:v>5.5656439666384419</c:v>
                </c:pt>
                <c:pt idx="1812">
                  <c:v>5.5776171294943762</c:v>
                </c:pt>
                <c:pt idx="1813">
                  <c:v>5.6041799984810421</c:v>
                </c:pt>
                <c:pt idx="1814">
                  <c:v>5.5866613185952456</c:v>
                </c:pt>
                <c:pt idx="1815">
                  <c:v>5.6041799984810421</c:v>
                </c:pt>
                <c:pt idx="1816">
                  <c:v>5.6041799984810421</c:v>
                </c:pt>
                <c:pt idx="1817">
                  <c:v>5.6172160698004756</c:v>
                </c:pt>
                <c:pt idx="1818">
                  <c:v>5.656442405968539</c:v>
                </c:pt>
                <c:pt idx="1819">
                  <c:v>5.6794359737821498</c:v>
                </c:pt>
                <c:pt idx="1820">
                  <c:v>5.6874007595565272</c:v>
                </c:pt>
                <c:pt idx="1821">
                  <c:v>5.6914091366380841</c:v>
                </c:pt>
                <c:pt idx="1822">
                  <c:v>5.7068100865884031</c:v>
                </c:pt>
                <c:pt idx="1823">
                  <c:v>5.7027871197857127</c:v>
                </c:pt>
                <c:pt idx="1824">
                  <c:v>5.7027871197857127</c:v>
                </c:pt>
                <c:pt idx="1825">
                  <c:v>5.7333321245030016</c:v>
                </c:pt>
                <c:pt idx="1826">
                  <c:v>5.7571188881828226</c:v>
                </c:pt>
                <c:pt idx="1827">
                  <c:v>5.8012470552219604</c:v>
                </c:pt>
                <c:pt idx="1828">
                  <c:v>5.7948513561231811</c:v>
                </c:pt>
                <c:pt idx="1829">
                  <c:v>5.781581252990466</c:v>
                </c:pt>
                <c:pt idx="1830">
                  <c:v>5.7882978647485119</c:v>
                </c:pt>
                <c:pt idx="1831">
                  <c:v>5.781581252990466</c:v>
                </c:pt>
                <c:pt idx="1832">
                  <c:v>5.8012470552219604</c:v>
                </c:pt>
                <c:pt idx="1833">
                  <c:v>5.8507775316090482</c:v>
                </c:pt>
                <c:pt idx="1834">
                  <c:v>5.8507775316090482</c:v>
                </c:pt>
                <c:pt idx="1835">
                  <c:v>5.8507775316090482</c:v>
                </c:pt>
                <c:pt idx="1836">
                  <c:v>5.8507775316090482</c:v>
                </c:pt>
                <c:pt idx="1837">
                  <c:v>5.8565578140527101</c:v>
                </c:pt>
                <c:pt idx="1838">
                  <c:v>5.8764382354536151</c:v>
                </c:pt>
                <c:pt idx="1839">
                  <c:v>5.8819565081747376</c:v>
                </c:pt>
                <c:pt idx="1840">
                  <c:v>5.9228273366547928</c:v>
                </c:pt>
                <c:pt idx="1841">
                  <c:v>5.9179838573914134</c:v>
                </c:pt>
                <c:pt idx="1842">
                  <c:v>5.9179838573914134</c:v>
                </c:pt>
                <c:pt idx="1843">
                  <c:v>5.9228273366547928</c:v>
                </c:pt>
                <c:pt idx="1844">
                  <c:v>5.9484484698627718</c:v>
                </c:pt>
                <c:pt idx="1845">
                  <c:v>5.9228273366547928</c:v>
                </c:pt>
                <c:pt idx="1846">
                  <c:v>5.9702840792992014</c:v>
                </c:pt>
                <c:pt idx="1847">
                  <c:v>5.9484484698627718</c:v>
                </c:pt>
                <c:pt idx="1848">
                  <c:v>5.9786744239774734</c:v>
                </c:pt>
                <c:pt idx="1849">
                  <c:v>5.9786744239774734</c:v>
                </c:pt>
                <c:pt idx="1850">
                  <c:v>6.0010615750368714</c:v>
                </c:pt>
                <c:pt idx="1851">
                  <c:v>5.9786744239774734</c:v>
                </c:pt>
                <c:pt idx="1852">
                  <c:v>6.0086100257399613</c:v>
                </c:pt>
                <c:pt idx="1853">
                  <c:v>6.0048856481744748</c:v>
                </c:pt>
                <c:pt idx="1854">
                  <c:v>6.0048856481744748</c:v>
                </c:pt>
                <c:pt idx="1855">
                  <c:v>5.9971338654622679</c:v>
                </c:pt>
                <c:pt idx="1856">
                  <c:v>6.0314953354213996</c:v>
                </c:pt>
                <c:pt idx="1857">
                  <c:v>6.0584741387649439</c:v>
                </c:pt>
                <c:pt idx="1858">
                  <c:v>6.0615357442009081</c:v>
                </c:pt>
                <c:pt idx="1859">
                  <c:v>6.0805266380321106</c:v>
                </c:pt>
                <c:pt idx="1860">
                  <c:v>6.0749793576555993</c:v>
                </c:pt>
                <c:pt idx="1861">
                  <c:v>6.0777899179898176</c:v>
                </c:pt>
                <c:pt idx="1862">
                  <c:v>6.0937051492984393</c:v>
                </c:pt>
                <c:pt idx="1863">
                  <c:v>6.1045543006656384</c:v>
                </c:pt>
                <c:pt idx="1864">
                  <c:v>6.1470463463264453</c:v>
                </c:pt>
                <c:pt idx="1865">
                  <c:v>6.1451792835220678</c:v>
                </c:pt>
                <c:pt idx="1866">
                  <c:v>6.1451792835220678</c:v>
                </c:pt>
                <c:pt idx="1867">
                  <c:v>6.1451792835220678</c:v>
                </c:pt>
                <c:pt idx="1868">
                  <c:v>6.1506337748829134</c:v>
                </c:pt>
                <c:pt idx="1869">
                  <c:v>6.1488638652266179</c:v>
                </c:pt>
                <c:pt idx="1870">
                  <c:v>6.1470463463264453</c:v>
                </c:pt>
                <c:pt idx="1871">
                  <c:v>6.1451792835220678</c:v>
                </c:pt>
                <c:pt idx="1872">
                  <c:v>6.1488638652266179</c:v>
                </c:pt>
                <c:pt idx="1873">
                  <c:v>6.1470463463264453</c:v>
                </c:pt>
                <c:pt idx="1874">
                  <c:v>6.1488638652266179</c:v>
                </c:pt>
                <c:pt idx="1875">
                  <c:v>6.1740318442707087</c:v>
                </c:pt>
                <c:pt idx="1876">
                  <c:v>6.2291838068036176</c:v>
                </c:pt>
                <c:pt idx="1877">
                  <c:v>6.2568755899266639</c:v>
                </c:pt>
                <c:pt idx="1878">
                  <c:v>6.2568755899266639</c:v>
                </c:pt>
                <c:pt idx="1879">
                  <c:v>6.2831853071795862</c:v>
                </c:pt>
                <c:pt idx="1880">
                  <c:v>6.2831853071795862</c:v>
                </c:pt>
                <c:pt idx="1881">
                  <c:v>6.2568755899266639</c:v>
                </c:pt>
                <c:pt idx="1882">
                  <c:v>6.256524958804988</c:v>
                </c:pt>
                <c:pt idx="1883">
                  <c:v>6.256524958804988</c:v>
                </c:pt>
                <c:pt idx="1884">
                  <c:v>6.2561648579923217</c:v>
                </c:pt>
                <c:pt idx="1885">
                  <c:v>6.256524958804988</c:v>
                </c:pt>
                <c:pt idx="1886">
                  <c:v>6.2831853071795862</c:v>
                </c:pt>
                <c:pt idx="1887">
                  <c:v>6.2831853071795862</c:v>
                </c:pt>
                <c:pt idx="1888">
                  <c:v>2.6660348374598321E-2</c:v>
                </c:pt>
                <c:pt idx="1889">
                  <c:v>5.4001500375967827E-2</c:v>
                </c:pt>
                <c:pt idx="1890">
                  <c:v>0.1091534629088777</c:v>
                </c:pt>
                <c:pt idx="1891">
                  <c:v>0.21576619640704239</c:v>
                </c:pt>
                <c:pt idx="1892">
                  <c:v>0.23186466084938859</c:v>
                </c:pt>
                <c:pt idx="1893">
                  <c:v>0.22879884538722589</c:v>
                </c:pt>
                <c:pt idx="1894">
                  <c:v>0.21576619640704239</c:v>
                </c:pt>
                <c:pt idx="1895">
                  <c:v>0.19204801724073009</c:v>
                </c:pt>
                <c:pt idx="1896">
                  <c:v>0.18948015788114711</c:v>
                </c:pt>
                <c:pt idx="1897">
                  <c:v>0.19204801724073009</c:v>
                </c:pt>
                <c:pt idx="1898">
                  <c:v>0.13432144195296891</c:v>
                </c:pt>
                <c:pt idx="1899">
                  <c:v>0.1361389608531407</c:v>
                </c:pt>
                <c:pt idx="1900">
                  <c:v>0.1361389608531407</c:v>
                </c:pt>
                <c:pt idx="1901">
                  <c:v>0.1361389608531407</c:v>
                </c:pt>
                <c:pt idx="1902">
                  <c:v>0.1361389608531407</c:v>
                </c:pt>
                <c:pt idx="1903">
                  <c:v>0.1226686555044566</c:v>
                </c:pt>
                <c:pt idx="1904">
                  <c:v>0.1226686555044566</c:v>
                </c:pt>
                <c:pt idx="1905">
                  <c:v>0.13800602365751899</c:v>
                </c:pt>
                <c:pt idx="1906">
                  <c:v>0.16514867741462699</c:v>
                </c:pt>
                <c:pt idx="1907">
                  <c:v>0.19204801724073009</c:v>
                </c:pt>
                <c:pt idx="1908">
                  <c:v>0.1786310065139492</c:v>
                </c:pt>
                <c:pt idx="1909">
                  <c:v>0.21109333322274659</c:v>
                </c:pt>
                <c:pt idx="1910">
                  <c:v>0.21576619640704239</c:v>
                </c:pt>
                <c:pt idx="1911">
                  <c:v>0.21576619640704239</c:v>
                </c:pt>
                <c:pt idx="1912">
                  <c:v>0.20539538918976749</c:v>
                </c:pt>
                <c:pt idx="1913">
                  <c:v>0.23824475817874499</c:v>
                </c:pt>
                <c:pt idx="1914">
                  <c:v>0.2350122157206572</c:v>
                </c:pt>
                <c:pt idx="1915">
                  <c:v>0.24175286786424341</c:v>
                </c:pt>
                <c:pt idx="1916">
                  <c:v>0.2449786631268637</c:v>
                </c:pt>
                <c:pt idx="1917">
                  <c:v>0.24828990930306791</c:v>
                </c:pt>
                <c:pt idx="1918">
                  <c:v>0.27829965900511122</c:v>
                </c:pt>
                <c:pt idx="1919">
                  <c:v>0.27829965900511122</c:v>
                </c:pt>
                <c:pt idx="1920">
                  <c:v>0.31745873525463142</c:v>
                </c:pt>
                <c:pt idx="1921">
                  <c:v>0.33855569491168419</c:v>
                </c:pt>
                <c:pt idx="1922">
                  <c:v>0.35103088674241989</c:v>
                </c:pt>
                <c:pt idx="1923">
                  <c:v>0.36035797052479329</c:v>
                </c:pt>
                <c:pt idx="1924">
                  <c:v>0.36520144978817259</c:v>
                </c:pt>
                <c:pt idx="1925">
                  <c:v>0.39060704369768717</c:v>
                </c:pt>
                <c:pt idx="1926">
                  <c:v>0.38549386692932919</c:v>
                </c:pt>
                <c:pt idx="1927">
                  <c:v>0.39787435761716983</c:v>
                </c:pt>
                <c:pt idx="1928">
                  <c:v>0.36035797052479329</c:v>
                </c:pt>
                <c:pt idx="1929">
                  <c:v>0.39060704369768717</c:v>
                </c:pt>
                <c:pt idx="1930">
                  <c:v>0.39787435761716983</c:v>
                </c:pt>
                <c:pt idx="1931">
                  <c:v>0.43984258281573663</c:v>
                </c:pt>
                <c:pt idx="1932">
                  <c:v>0.42773491238624251</c:v>
                </c:pt>
                <c:pt idx="1933">
                  <c:v>0.43911265593807047</c:v>
                </c:pt>
                <c:pt idx="1934">
                  <c:v>0.42662749312687648</c:v>
                </c:pt>
                <c:pt idx="1935">
                  <c:v>0.43335384908203062</c:v>
                </c:pt>
                <c:pt idx="1936">
                  <c:v>0.43335384908203062</c:v>
                </c:pt>
                <c:pt idx="1937">
                  <c:v>0.42662749312687648</c:v>
                </c:pt>
                <c:pt idx="1938">
                  <c:v>0.48193825195762602</c:v>
                </c:pt>
                <c:pt idx="1939">
                  <c:v>0.48193825195762602</c:v>
                </c:pt>
                <c:pt idx="1940">
                  <c:v>0.52606641899676365</c:v>
                </c:pt>
                <c:pt idx="1941">
                  <c:v>0.53103010484418212</c:v>
                </c:pt>
                <c:pt idx="1942">
                  <c:v>0.52606641899676365</c:v>
                </c:pt>
                <c:pt idx="1943">
                  <c:v>0.51914611424652246</c:v>
                </c:pt>
                <c:pt idx="1944">
                  <c:v>0.55430749620155173</c:v>
                </c:pt>
                <c:pt idx="1945">
                  <c:v>0.58039818739387394</c:v>
                </c:pt>
                <c:pt idx="1946">
                  <c:v>0.59540987547873281</c:v>
                </c:pt>
                <c:pt idx="1947">
                  <c:v>0.58039818739387394</c:v>
                </c:pt>
                <c:pt idx="1948">
                  <c:v>0.60298275631493792</c:v>
                </c:pt>
                <c:pt idx="1949">
                  <c:v>0.62488623791558928</c:v>
                </c:pt>
                <c:pt idx="1950">
                  <c:v>0.61401903700794047</c:v>
                </c:pt>
                <c:pt idx="1951">
                  <c:v>0.62182428783058974</c:v>
                </c:pt>
                <c:pt idx="1952">
                  <c:v>0.65738910472425094</c:v>
                </c:pt>
                <c:pt idx="1953">
                  <c:v>0.66828941883058435</c:v>
                </c:pt>
                <c:pt idx="1954">
                  <c:v>0.66221550125617212</c:v>
                </c:pt>
                <c:pt idx="1955">
                  <c:v>0.67052155798054924</c:v>
                </c:pt>
                <c:pt idx="1956">
                  <c:v>0.66221550125617212</c:v>
                </c:pt>
                <c:pt idx="1957">
                  <c:v>0.65158718592285803</c:v>
                </c:pt>
                <c:pt idx="1958">
                  <c:v>0.67052155798054924</c:v>
                </c:pt>
                <c:pt idx="1959">
                  <c:v>0.71882999962162453</c:v>
                </c:pt>
                <c:pt idx="1960">
                  <c:v>0.73689255115706498</c:v>
                </c:pt>
                <c:pt idx="1961">
                  <c:v>0.72664234068172573</c:v>
                </c:pt>
                <c:pt idx="1962">
                  <c:v>0.76653247737577734</c:v>
                </c:pt>
              </c:numCache>
            </c:numRef>
          </c:yVal>
          <c:smooth val="1"/>
          <c:extLst>
            <c:ext xmlns:c16="http://schemas.microsoft.com/office/drawing/2014/chart" uri="{C3380CC4-5D6E-409C-BE32-E72D297353CC}">
              <c16:uniqueId val="{00000000-2E69-4124-8129-1A8D54A55298}"/>
            </c:ext>
          </c:extLst>
        </c:ser>
        <c:ser>
          <c:idx val="1"/>
          <c:order val="1"/>
          <c:tx>
            <c:v>Desired</c:v>
          </c:tx>
          <c:spPr>
            <a:ln w="19050" cap="rnd">
              <a:solidFill>
                <a:schemeClr val="accent2"/>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K$2:$K$1964</c:f>
              <c:numCache>
                <c:formatCode>General</c:formatCode>
                <c:ptCount val="1963"/>
                <c:pt idx="0">
                  <c:v>1.6428182936438109</c:v>
                </c:pt>
                <c:pt idx="1">
                  <c:v>1.661115555006679</c:v>
                </c:pt>
                <c:pt idx="2">
                  <c:v>1.6796431165466981</c:v>
                </c:pt>
                <c:pt idx="3">
                  <c:v>1.6983437384375559</c:v>
                </c:pt>
                <c:pt idx="4">
                  <c:v>1.7166470478567391</c:v>
                </c:pt>
                <c:pt idx="5">
                  <c:v>1.735375857514565</c:v>
                </c:pt>
                <c:pt idx="6">
                  <c:v>1.7533154183961801</c:v>
                </c:pt>
                <c:pt idx="7">
                  <c:v>1.770734345151328</c:v>
                </c:pt>
                <c:pt idx="8">
                  <c:v>1.7886342554595891</c:v>
                </c:pt>
                <c:pt idx="9">
                  <c:v>1.8065314568417681</c:v>
                </c:pt>
                <c:pt idx="10">
                  <c:v>1.8247920964535349</c:v>
                </c:pt>
                <c:pt idx="11">
                  <c:v>1.842846794604623</c:v>
                </c:pt>
                <c:pt idx="12">
                  <c:v>1.8609175670455771</c:v>
                </c:pt>
                <c:pt idx="13">
                  <c:v>1.878511774064449</c:v>
                </c:pt>
                <c:pt idx="14">
                  <c:v>1.8961636802081701</c:v>
                </c:pt>
                <c:pt idx="15">
                  <c:v>1.913830469744225</c:v>
                </c:pt>
                <c:pt idx="16">
                  <c:v>1.9315400485363481</c:v>
                </c:pt>
                <c:pt idx="17">
                  <c:v>1.948280738544655</c:v>
                </c:pt>
                <c:pt idx="18">
                  <c:v>1.966175488140723</c:v>
                </c:pt>
                <c:pt idx="19">
                  <c:v>1.982875150610885</c:v>
                </c:pt>
                <c:pt idx="20">
                  <c:v>2.000119976712083</c:v>
                </c:pt>
                <c:pt idx="21">
                  <c:v>2.0170018924757409</c:v>
                </c:pt>
                <c:pt idx="22">
                  <c:v>2.0334106372195722</c:v>
                </c:pt>
                <c:pt idx="23">
                  <c:v>2.04975786964319</c:v>
                </c:pt>
                <c:pt idx="24">
                  <c:v>2.066347390565789</c:v>
                </c:pt>
                <c:pt idx="25">
                  <c:v>2.082640310640901</c:v>
                </c:pt>
                <c:pt idx="26">
                  <c:v>2.098768382439907</c:v>
                </c:pt>
                <c:pt idx="27">
                  <c:v>2.1165274103216341</c:v>
                </c:pt>
                <c:pt idx="28">
                  <c:v>2.130578062260204</c:v>
                </c:pt>
                <c:pt idx="29">
                  <c:v>2.146304391683783</c:v>
                </c:pt>
                <c:pt idx="30">
                  <c:v>2.1636031752953859</c:v>
                </c:pt>
                <c:pt idx="31">
                  <c:v>2.1773177651381852</c:v>
                </c:pt>
                <c:pt idx="32">
                  <c:v>2.1944211719985658</c:v>
                </c:pt>
                <c:pt idx="33">
                  <c:v>2.209392996333015</c:v>
                </c:pt>
                <c:pt idx="34">
                  <c:v>2.2228120265355051</c:v>
                </c:pt>
                <c:pt idx="35">
                  <c:v>2.239188568108073</c:v>
                </c:pt>
                <c:pt idx="36">
                  <c:v>2.2539397504544429</c:v>
                </c:pt>
                <c:pt idx="37">
                  <c:v>2.2684174350276178</c:v>
                </c:pt>
                <c:pt idx="38">
                  <c:v>2.2828098108807429</c:v>
                </c:pt>
                <c:pt idx="39">
                  <c:v>2.2972248347343531</c:v>
                </c:pt>
                <c:pt idx="40">
                  <c:v>2.310670482671179</c:v>
                </c:pt>
                <c:pt idx="41">
                  <c:v>2.3244414152004942</c:v>
                </c:pt>
                <c:pt idx="42">
                  <c:v>2.3385778772804811</c:v>
                </c:pt>
                <c:pt idx="43">
                  <c:v>2.352276153265445</c:v>
                </c:pt>
                <c:pt idx="44">
                  <c:v>2.3656624559002721</c:v>
                </c:pt>
                <c:pt idx="45">
                  <c:v>2.379100006742898</c:v>
                </c:pt>
                <c:pt idx="46">
                  <c:v>2.39220189629583</c:v>
                </c:pt>
                <c:pt idx="47">
                  <c:v>2.4051706967856519</c:v>
                </c:pt>
                <c:pt idx="48">
                  <c:v>2.4180502851003709</c:v>
                </c:pt>
                <c:pt idx="49">
                  <c:v>2.4309377086758301</c:v>
                </c:pt>
                <c:pt idx="50">
                  <c:v>2.4435232011098789</c:v>
                </c:pt>
                <c:pt idx="51">
                  <c:v>2.4560537336066401</c:v>
                </c:pt>
                <c:pt idx="52">
                  <c:v>2.4685933429209621</c:v>
                </c:pt>
                <c:pt idx="53">
                  <c:v>2.4805535282555442</c:v>
                </c:pt>
                <c:pt idx="54">
                  <c:v>2.4927267375144622</c:v>
                </c:pt>
                <c:pt idx="55">
                  <c:v>2.504931843428166</c:v>
                </c:pt>
                <c:pt idx="56">
                  <c:v>2.5168653051741221</c:v>
                </c:pt>
                <c:pt idx="57">
                  <c:v>2.52856585796984</c:v>
                </c:pt>
                <c:pt idx="58">
                  <c:v>2.5403624882599192</c:v>
                </c:pt>
                <c:pt idx="59">
                  <c:v>2.5516636836222748</c:v>
                </c:pt>
                <c:pt idx="60">
                  <c:v>2.563273892108151</c:v>
                </c:pt>
                <c:pt idx="61">
                  <c:v>2.574555307641063</c:v>
                </c:pt>
                <c:pt idx="62">
                  <c:v>2.5869489146408</c:v>
                </c:pt>
                <c:pt idx="63">
                  <c:v>2.5979419853296628</c:v>
                </c:pt>
                <c:pt idx="64">
                  <c:v>2.609073706590495</c:v>
                </c:pt>
                <c:pt idx="65">
                  <c:v>2.620280137816168</c:v>
                </c:pt>
                <c:pt idx="66">
                  <c:v>2.630943012178423</c:v>
                </c:pt>
                <c:pt idx="67">
                  <c:v>2.6415996151761671</c:v>
                </c:pt>
                <c:pt idx="68">
                  <c:v>2.6523871118463451</c:v>
                </c:pt>
                <c:pt idx="69">
                  <c:v>2.662970871338326</c:v>
                </c:pt>
                <c:pt idx="70">
                  <c:v>2.6733645517717739</c:v>
                </c:pt>
                <c:pt idx="71">
                  <c:v>2.6837870023832222</c:v>
                </c:pt>
                <c:pt idx="72">
                  <c:v>2.6940807540139762</c:v>
                </c:pt>
                <c:pt idx="73">
                  <c:v>2.7042279697045379</c:v>
                </c:pt>
                <c:pt idx="74">
                  <c:v>2.7144040152200888</c:v>
                </c:pt>
                <c:pt idx="75">
                  <c:v>2.7243208626562612</c:v>
                </c:pt>
                <c:pt idx="76">
                  <c:v>2.7344013541741909</c:v>
                </c:pt>
                <c:pt idx="77">
                  <c:v>2.7442394345831178</c:v>
                </c:pt>
                <c:pt idx="78">
                  <c:v>2.7542105624105262</c:v>
                </c:pt>
                <c:pt idx="79">
                  <c:v>2.763755836185426</c:v>
                </c:pt>
                <c:pt idx="80">
                  <c:v>2.7732259610755898</c:v>
                </c:pt>
                <c:pt idx="81">
                  <c:v>2.7829517518193252</c:v>
                </c:pt>
                <c:pt idx="82">
                  <c:v>2.7926334654380991</c:v>
                </c:pt>
                <c:pt idx="83">
                  <c:v>2.8022048325151792</c:v>
                </c:pt>
                <c:pt idx="84">
                  <c:v>2.8116385993855251</c:v>
                </c:pt>
                <c:pt idx="85">
                  <c:v>2.8208533633122088</c:v>
                </c:pt>
                <c:pt idx="86">
                  <c:v>2.830069278393327</c:v>
                </c:pt>
                <c:pt idx="87">
                  <c:v>2.8395063313671862</c:v>
                </c:pt>
                <c:pt idx="88">
                  <c:v>2.8488665007901881</c:v>
                </c:pt>
                <c:pt idx="89">
                  <c:v>2.8579308354127599</c:v>
                </c:pt>
                <c:pt idx="90">
                  <c:v>2.8671364840922431</c:v>
                </c:pt>
                <c:pt idx="91">
                  <c:v>2.8761120116544858</c:v>
                </c:pt>
                <c:pt idx="92">
                  <c:v>2.8852733696439801</c:v>
                </c:pt>
                <c:pt idx="93">
                  <c:v>2.8942669651974549</c:v>
                </c:pt>
                <c:pt idx="94">
                  <c:v>2.9031708694604652</c:v>
                </c:pt>
                <c:pt idx="95">
                  <c:v>2.912087152443299</c:v>
                </c:pt>
                <c:pt idx="96">
                  <c:v>2.9210534256942879</c:v>
                </c:pt>
                <c:pt idx="97">
                  <c:v>2.929769333186814</c:v>
                </c:pt>
                <c:pt idx="98">
                  <c:v>2.9384564731641092</c:v>
                </c:pt>
                <c:pt idx="99">
                  <c:v>2.9472879189662802</c:v>
                </c:pt>
                <c:pt idx="100">
                  <c:v>2.955908357871206</c:v>
                </c:pt>
                <c:pt idx="101">
                  <c:v>2.9646536199213531</c:v>
                </c:pt>
                <c:pt idx="102">
                  <c:v>2.973339186511017</c:v>
                </c:pt>
                <c:pt idx="103">
                  <c:v>2.9820230262411518</c:v>
                </c:pt>
                <c:pt idx="104">
                  <c:v>2.990502101226781</c:v>
                </c:pt>
                <c:pt idx="105">
                  <c:v>2.9988873575816339</c:v>
                </c:pt>
                <c:pt idx="106">
                  <c:v>3.0074896875378418</c:v>
                </c:pt>
                <c:pt idx="107">
                  <c:v>3.0160171071607822</c:v>
                </c:pt>
                <c:pt idx="108">
                  <c:v>3.024381559572904</c:v>
                </c:pt>
                <c:pt idx="109">
                  <c:v>3.0326935547194682</c:v>
                </c:pt>
                <c:pt idx="110">
                  <c:v>3.0412916105816241</c:v>
                </c:pt>
                <c:pt idx="111">
                  <c:v>3.049587853158886</c:v>
                </c:pt>
                <c:pt idx="112">
                  <c:v>3.0580858290141628</c:v>
                </c:pt>
                <c:pt idx="113">
                  <c:v>3.066479527019232</c:v>
                </c:pt>
                <c:pt idx="114">
                  <c:v>3.074974929710343</c:v>
                </c:pt>
                <c:pt idx="115">
                  <c:v>3.0832651808105749</c:v>
                </c:pt>
                <c:pt idx="116">
                  <c:v>3.0917034617466621</c:v>
                </c:pt>
                <c:pt idx="117">
                  <c:v>3.1000404787851048</c:v>
                </c:pt>
                <c:pt idx="118">
                  <c:v>3.1082183340960281</c:v>
                </c:pt>
                <c:pt idx="119">
                  <c:v>3.1175412147929729</c:v>
                </c:pt>
                <c:pt idx="120">
                  <c:v>3.1258706010521569</c:v>
                </c:pt>
                <c:pt idx="121">
                  <c:v>3.1331578668446838</c:v>
                </c:pt>
                <c:pt idx="122">
                  <c:v>3.1416183683589818</c:v>
                </c:pt>
                <c:pt idx="123">
                  <c:v>3.149750639042364</c:v>
                </c:pt>
                <c:pt idx="124">
                  <c:v>3.1591750745554088</c:v>
                </c:pt>
                <c:pt idx="125">
                  <c:v>3.167451641301354</c:v>
                </c:pt>
                <c:pt idx="126">
                  <c:v>3.1757939960646828</c:v>
                </c:pt>
                <c:pt idx="127">
                  <c:v>3.1844265129150831</c:v>
                </c:pt>
                <c:pt idx="128">
                  <c:v>3.192553203925248</c:v>
                </c:pt>
                <c:pt idx="129">
                  <c:v>3.2008349533331391</c:v>
                </c:pt>
                <c:pt idx="130">
                  <c:v>3.2083129334537719</c:v>
                </c:pt>
                <c:pt idx="131">
                  <c:v>3.2167116171867489</c:v>
                </c:pt>
                <c:pt idx="132">
                  <c:v>3.226038348455468</c:v>
                </c:pt>
                <c:pt idx="133">
                  <c:v>3.2344285894331102</c:v>
                </c:pt>
                <c:pt idx="134">
                  <c:v>3.2427468963369011</c:v>
                </c:pt>
                <c:pt idx="135">
                  <c:v>3.2512361701855359</c:v>
                </c:pt>
                <c:pt idx="136">
                  <c:v>3.2597104326267128</c:v>
                </c:pt>
                <c:pt idx="137">
                  <c:v>3.2684066339068711</c:v>
                </c:pt>
                <c:pt idx="138">
                  <c:v>3.2767841002910472</c:v>
                </c:pt>
                <c:pt idx="139">
                  <c:v>3.2853464020626162</c:v>
                </c:pt>
                <c:pt idx="140">
                  <c:v>3.2938212708632801</c:v>
                </c:pt>
                <c:pt idx="141">
                  <c:v>3.3025152932866741</c:v>
                </c:pt>
                <c:pt idx="142">
                  <c:v>3.3110692553211472</c:v>
                </c:pt>
                <c:pt idx="143">
                  <c:v>3.319611274943755</c:v>
                </c:pt>
                <c:pt idx="144">
                  <c:v>3.3282014201118311</c:v>
                </c:pt>
                <c:pt idx="145">
                  <c:v>3.3369951357518191</c:v>
                </c:pt>
                <c:pt idx="146">
                  <c:v>3.3457302044257471</c:v>
                </c:pt>
                <c:pt idx="147">
                  <c:v>3.3543324705188891</c:v>
                </c:pt>
                <c:pt idx="148">
                  <c:v>3.3632194738300951</c:v>
                </c:pt>
                <c:pt idx="149">
                  <c:v>3.372256748583164</c:v>
                </c:pt>
                <c:pt idx="150">
                  <c:v>3.3812577814431459</c:v>
                </c:pt>
                <c:pt idx="151">
                  <c:v>3.3901531898883981</c:v>
                </c:pt>
                <c:pt idx="152">
                  <c:v>3.398897151415373</c:v>
                </c:pt>
                <c:pt idx="153">
                  <c:v>3.4079433401721082</c:v>
                </c:pt>
                <c:pt idx="154">
                  <c:v>3.416856040893105</c:v>
                </c:pt>
                <c:pt idx="155">
                  <c:v>3.42603547245246</c:v>
                </c:pt>
                <c:pt idx="156">
                  <c:v>3.4355502305894441</c:v>
                </c:pt>
                <c:pt idx="157">
                  <c:v>3.444909651811678</c:v>
                </c:pt>
                <c:pt idx="158">
                  <c:v>3.4538570195682299</c:v>
                </c:pt>
                <c:pt idx="159">
                  <c:v>3.4631273704750671</c:v>
                </c:pt>
                <c:pt idx="160">
                  <c:v>3.472528732353438</c:v>
                </c:pt>
                <c:pt idx="161">
                  <c:v>3.481995768841704</c:v>
                </c:pt>
                <c:pt idx="162">
                  <c:v>3.4914667493403191</c:v>
                </c:pt>
                <c:pt idx="163">
                  <c:v>3.5012545456784911</c:v>
                </c:pt>
                <c:pt idx="164">
                  <c:v>3.5108171687378862</c:v>
                </c:pt>
                <c:pt idx="165">
                  <c:v>3.520873754737774</c:v>
                </c:pt>
                <c:pt idx="166">
                  <c:v>3.5304527019094949</c:v>
                </c:pt>
                <c:pt idx="167">
                  <c:v>3.540425239264172</c:v>
                </c:pt>
                <c:pt idx="168">
                  <c:v>3.550207441700723</c:v>
                </c:pt>
                <c:pt idx="169">
                  <c:v>3.560402950189304</c:v>
                </c:pt>
                <c:pt idx="170">
                  <c:v>3.5703757317984501</c:v>
                </c:pt>
                <c:pt idx="171">
                  <c:v>3.5803378292772869</c:v>
                </c:pt>
                <c:pt idx="172">
                  <c:v>3.5906040521661859</c:v>
                </c:pt>
                <c:pt idx="173">
                  <c:v>3.601033811120526</c:v>
                </c:pt>
                <c:pt idx="174">
                  <c:v>3.611464774406957</c:v>
                </c:pt>
                <c:pt idx="175">
                  <c:v>3.6218323996144788</c:v>
                </c:pt>
                <c:pt idx="176">
                  <c:v>3.6324623408623622</c:v>
                </c:pt>
                <c:pt idx="177">
                  <c:v>3.6430567021013749</c:v>
                </c:pt>
                <c:pt idx="178">
                  <c:v>3.6539930560231082</c:v>
                </c:pt>
                <c:pt idx="179">
                  <c:v>3.66479227969843</c:v>
                </c:pt>
                <c:pt idx="180">
                  <c:v>3.6759386450196838</c:v>
                </c:pt>
                <c:pt idx="181">
                  <c:v>3.68702287737031</c:v>
                </c:pt>
                <c:pt idx="182">
                  <c:v>3.6983390393394582</c:v>
                </c:pt>
                <c:pt idx="183">
                  <c:v>3.7096976430371691</c:v>
                </c:pt>
                <c:pt idx="184">
                  <c:v>3.7209205112070989</c:v>
                </c:pt>
                <c:pt idx="185">
                  <c:v>3.7327485961266871</c:v>
                </c:pt>
                <c:pt idx="186">
                  <c:v>3.7441072920006881</c:v>
                </c:pt>
                <c:pt idx="187">
                  <c:v>3.7560311825172361</c:v>
                </c:pt>
                <c:pt idx="188">
                  <c:v>3.767698972876524</c:v>
                </c:pt>
                <c:pt idx="189">
                  <c:v>3.7798954476350608</c:v>
                </c:pt>
                <c:pt idx="190">
                  <c:v>3.7919428990970792</c:v>
                </c:pt>
                <c:pt idx="191">
                  <c:v>3.8028436187678172</c:v>
                </c:pt>
                <c:pt idx="192">
                  <c:v>3.8152624555377082</c:v>
                </c:pt>
                <c:pt idx="193">
                  <c:v>3.827935241143364</c:v>
                </c:pt>
                <c:pt idx="194">
                  <c:v>3.8402909219562571</c:v>
                </c:pt>
                <c:pt idx="195">
                  <c:v>3.8528584916315269</c:v>
                </c:pt>
                <c:pt idx="196">
                  <c:v>3.8659521204469489</c:v>
                </c:pt>
                <c:pt idx="197">
                  <c:v>3.8803012020395662</c:v>
                </c:pt>
                <c:pt idx="198">
                  <c:v>3.8919412064091108</c:v>
                </c:pt>
                <c:pt idx="199">
                  <c:v>3.905067150733962</c:v>
                </c:pt>
                <c:pt idx="200">
                  <c:v>3.9184775379753631</c:v>
                </c:pt>
                <c:pt idx="201">
                  <c:v>3.931992643528011</c:v>
                </c:pt>
                <c:pt idx="202">
                  <c:v>3.9457664650419959</c:v>
                </c:pt>
                <c:pt idx="203">
                  <c:v>3.959446266853381</c:v>
                </c:pt>
                <c:pt idx="204">
                  <c:v>3.973596206395118</c:v>
                </c:pt>
                <c:pt idx="205">
                  <c:v>3.9892171089542718</c:v>
                </c:pt>
                <c:pt idx="206">
                  <c:v>4.0030707266762509</c:v>
                </c:pt>
                <c:pt idx="207">
                  <c:v>4.0175713130746296</c:v>
                </c:pt>
                <c:pt idx="208">
                  <c:v>4.0318118358558843</c:v>
                </c:pt>
                <c:pt idx="209">
                  <c:v>4.0467774095903817</c:v>
                </c:pt>
                <c:pt idx="210">
                  <c:v>4.0617673088312891</c:v>
                </c:pt>
                <c:pt idx="211">
                  <c:v>4.0764452377084126</c:v>
                </c:pt>
                <c:pt idx="212">
                  <c:v>4.091786958649231</c:v>
                </c:pt>
                <c:pt idx="213">
                  <c:v>4.1072232561845059</c:v>
                </c:pt>
                <c:pt idx="214">
                  <c:v>4.1228655833950034</c:v>
                </c:pt>
                <c:pt idx="215">
                  <c:v>4.1384072130146867</c:v>
                </c:pt>
                <c:pt idx="216">
                  <c:v>4.1525102106929879</c:v>
                </c:pt>
                <c:pt idx="217">
                  <c:v>4.16990408785116</c:v>
                </c:pt>
                <c:pt idx="218">
                  <c:v>4.1862018297118464</c:v>
                </c:pt>
                <c:pt idx="219">
                  <c:v>4.2019055921558248</c:v>
                </c:pt>
                <c:pt idx="220">
                  <c:v>4.2187125532336118</c:v>
                </c:pt>
                <c:pt idx="221">
                  <c:v>4.2351632552071994</c:v>
                </c:pt>
                <c:pt idx="222">
                  <c:v>4.251692750992909</c:v>
                </c:pt>
                <c:pt idx="223">
                  <c:v>4.2665989140556002</c:v>
                </c:pt>
                <c:pt idx="224">
                  <c:v>4.2853567187756809</c:v>
                </c:pt>
                <c:pt idx="225">
                  <c:v>4.3026569877824912</c:v>
                </c:pt>
                <c:pt idx="226">
                  <c:v>4.3196469684101571</c:v>
                </c:pt>
                <c:pt idx="227">
                  <c:v>4.3363956218458961</c:v>
                </c:pt>
                <c:pt idx="228">
                  <c:v>4.3540392759220774</c:v>
                </c:pt>
                <c:pt idx="229">
                  <c:v>4.3714590984748529</c:v>
                </c:pt>
                <c:pt idx="230">
                  <c:v>4.3890009687079292</c:v>
                </c:pt>
                <c:pt idx="231">
                  <c:v>4.4070547320994251</c:v>
                </c:pt>
                <c:pt idx="232">
                  <c:v>4.4249668263121444</c:v>
                </c:pt>
                <c:pt idx="233">
                  <c:v>4.4424760818496418</c:v>
                </c:pt>
                <c:pt idx="234">
                  <c:v>4.4600845074955497</c:v>
                </c:pt>
                <c:pt idx="235">
                  <c:v>4.4781398080618304</c:v>
                </c:pt>
                <c:pt idx="236">
                  <c:v>4.4962086351656323</c:v>
                </c:pt>
                <c:pt idx="237">
                  <c:v>4.5141953775990586</c:v>
                </c:pt>
                <c:pt idx="238">
                  <c:v>4.5326547038656004</c:v>
                </c:pt>
                <c:pt idx="239">
                  <c:v>4.550607754936058</c:v>
                </c:pt>
                <c:pt idx="240">
                  <c:v>4.5693201259701812</c:v>
                </c:pt>
                <c:pt idx="241">
                  <c:v>4.5881886401607357</c:v>
                </c:pt>
                <c:pt idx="242">
                  <c:v>4.6062973929625164</c:v>
                </c:pt>
                <c:pt idx="243">
                  <c:v>4.6252876360111754</c:v>
                </c:pt>
                <c:pt idx="244">
                  <c:v>4.6442179266655534</c:v>
                </c:pt>
                <c:pt idx="245">
                  <c:v>4.6625567789005231</c:v>
                </c:pt>
                <c:pt idx="246">
                  <c:v>4.6815369873994239</c:v>
                </c:pt>
                <c:pt idx="247">
                  <c:v>4.6998981031774143</c:v>
                </c:pt>
                <c:pt idx="248">
                  <c:v>4.7207236648284701</c:v>
                </c:pt>
                <c:pt idx="249">
                  <c:v>4.7372410123212658</c:v>
                </c:pt>
                <c:pt idx="250">
                  <c:v>4.7559521128372708</c:v>
                </c:pt>
                <c:pt idx="251">
                  <c:v>4.7768602467213528</c:v>
                </c:pt>
                <c:pt idx="252">
                  <c:v>4.795455812642655</c:v>
                </c:pt>
                <c:pt idx="253">
                  <c:v>4.8144001889799686</c:v>
                </c:pt>
                <c:pt idx="254">
                  <c:v>4.8329507349238066</c:v>
                </c:pt>
                <c:pt idx="255">
                  <c:v>4.8495447349997676</c:v>
                </c:pt>
                <c:pt idx="256">
                  <c:v>4.8679391159020327</c:v>
                </c:pt>
                <c:pt idx="257">
                  <c:v>4.8861936035722424</c:v>
                </c:pt>
                <c:pt idx="258">
                  <c:v>4.9046805125951964</c:v>
                </c:pt>
                <c:pt idx="259">
                  <c:v>4.9252594009944382</c:v>
                </c:pt>
                <c:pt idx="260">
                  <c:v>4.942998168477299</c:v>
                </c:pt>
                <c:pt idx="261">
                  <c:v>4.9613200406130549</c:v>
                </c:pt>
                <c:pt idx="262">
                  <c:v>4.9793268195936369</c:v>
                </c:pt>
                <c:pt idx="263">
                  <c:v>4.9972338349766243</c:v>
                </c:pt>
                <c:pt idx="264">
                  <c:v>5.0152288606723996</c:v>
                </c:pt>
                <c:pt idx="265">
                  <c:v>5.0325120571108997</c:v>
                </c:pt>
                <c:pt idx="266">
                  <c:v>5.0502782898879399</c:v>
                </c:pt>
                <c:pt idx="267">
                  <c:v>5.0680136687979989</c:v>
                </c:pt>
                <c:pt idx="268">
                  <c:v>5.0855168961681603</c:v>
                </c:pt>
                <c:pt idx="269">
                  <c:v>5.1027107874931881</c:v>
                </c:pt>
                <c:pt idx="270">
                  <c:v>5.1201445144405113</c:v>
                </c:pt>
                <c:pt idx="271">
                  <c:v>5.1371932335245329</c:v>
                </c:pt>
                <c:pt idx="272">
                  <c:v>5.153846437253371</c:v>
                </c:pt>
                <c:pt idx="273">
                  <c:v>5.1706557559201771</c:v>
                </c:pt>
                <c:pt idx="274">
                  <c:v>5.1870576083231388</c:v>
                </c:pt>
                <c:pt idx="275">
                  <c:v>5.2037541822892166</c:v>
                </c:pt>
                <c:pt idx="276">
                  <c:v>5.2200416364281903</c:v>
                </c:pt>
                <c:pt idx="277">
                  <c:v>5.2365333431397509</c:v>
                </c:pt>
                <c:pt idx="278">
                  <c:v>5.2519562917243823</c:v>
                </c:pt>
                <c:pt idx="279">
                  <c:v>5.2681478844440939</c:v>
                </c:pt>
                <c:pt idx="280">
                  <c:v>5.2840581642653186</c:v>
                </c:pt>
                <c:pt idx="281">
                  <c:v>5.2995134206816559</c:v>
                </c:pt>
                <c:pt idx="282">
                  <c:v>5.3149215102059744</c:v>
                </c:pt>
                <c:pt idx="283">
                  <c:v>5.3299736020989652</c:v>
                </c:pt>
                <c:pt idx="284">
                  <c:v>5.3449237631776914</c:v>
                </c:pt>
                <c:pt idx="285">
                  <c:v>5.3603237815225064</c:v>
                </c:pt>
                <c:pt idx="286">
                  <c:v>5.3748908571596976</c:v>
                </c:pt>
                <c:pt idx="287">
                  <c:v>5.3899598132093978</c:v>
                </c:pt>
                <c:pt idx="288">
                  <c:v>5.4042706909203524</c:v>
                </c:pt>
                <c:pt idx="289">
                  <c:v>5.4186407208425376</c:v>
                </c:pt>
                <c:pt idx="290">
                  <c:v>5.433187167881413</c:v>
                </c:pt>
                <c:pt idx="291">
                  <c:v>5.4473050960877503</c:v>
                </c:pt>
                <c:pt idx="292">
                  <c:v>5.461328494729929</c:v>
                </c:pt>
                <c:pt idx="293">
                  <c:v>5.475118605573047</c:v>
                </c:pt>
                <c:pt idx="294">
                  <c:v>5.4890061140628568</c:v>
                </c:pt>
                <c:pt idx="295">
                  <c:v>5.5024441122311334</c:v>
                </c:pt>
                <c:pt idx="296">
                  <c:v>5.5159974427621217</c:v>
                </c:pt>
                <c:pt idx="297">
                  <c:v>5.5293481028930032</c:v>
                </c:pt>
                <c:pt idx="298">
                  <c:v>5.5422896846163177</c:v>
                </c:pt>
                <c:pt idx="299">
                  <c:v>5.5553277466007218</c:v>
                </c:pt>
                <c:pt idx="300">
                  <c:v>5.5677067383967422</c:v>
                </c:pt>
                <c:pt idx="301">
                  <c:v>5.5805366894043136</c:v>
                </c:pt>
                <c:pt idx="302">
                  <c:v>5.5929873385586957</c:v>
                </c:pt>
                <c:pt idx="303">
                  <c:v>5.6052848135029461</c:v>
                </c:pt>
                <c:pt idx="304">
                  <c:v>5.6176529614933717</c:v>
                </c:pt>
                <c:pt idx="305">
                  <c:v>5.6299740037706911</c:v>
                </c:pt>
                <c:pt idx="306">
                  <c:v>5.6421569255853008</c:v>
                </c:pt>
                <c:pt idx="307">
                  <c:v>5.6540446463677618</c:v>
                </c:pt>
                <c:pt idx="308">
                  <c:v>5.6661271901955459</c:v>
                </c:pt>
                <c:pt idx="309">
                  <c:v>5.6778382265901266</c:v>
                </c:pt>
                <c:pt idx="310">
                  <c:v>5.6896310308934348</c:v>
                </c:pt>
                <c:pt idx="311">
                  <c:v>5.7009005269557189</c:v>
                </c:pt>
                <c:pt idx="312">
                  <c:v>5.7121863982149339</c:v>
                </c:pt>
                <c:pt idx="313">
                  <c:v>5.7250589361292494</c:v>
                </c:pt>
                <c:pt idx="314">
                  <c:v>5.7360954034237874</c:v>
                </c:pt>
                <c:pt idx="315">
                  <c:v>5.7472119995858142</c:v>
                </c:pt>
                <c:pt idx="316">
                  <c:v>5.757121262859159</c:v>
                </c:pt>
                <c:pt idx="317">
                  <c:v>5.7679428944204103</c:v>
                </c:pt>
                <c:pt idx="318">
                  <c:v>5.7787427802267217</c:v>
                </c:pt>
                <c:pt idx="319">
                  <c:v>5.789499676811781</c:v>
                </c:pt>
                <c:pt idx="320">
                  <c:v>5.8000737573356096</c:v>
                </c:pt>
                <c:pt idx="321">
                  <c:v>5.8105233073563536</c:v>
                </c:pt>
                <c:pt idx="322">
                  <c:v>5.822183395606193</c:v>
                </c:pt>
                <c:pt idx="323">
                  <c:v>5.8325316277103436</c:v>
                </c:pt>
                <c:pt idx="324">
                  <c:v>5.8427998248114603</c:v>
                </c:pt>
                <c:pt idx="325">
                  <c:v>5.8528972889070268</c:v>
                </c:pt>
                <c:pt idx="326">
                  <c:v>5.8630535599396438</c:v>
                </c:pt>
                <c:pt idx="327">
                  <c:v>5.8732241112695061</c:v>
                </c:pt>
                <c:pt idx="328">
                  <c:v>5.8830857342277056</c:v>
                </c:pt>
                <c:pt idx="329">
                  <c:v>5.8931298408203423</c:v>
                </c:pt>
                <c:pt idx="330">
                  <c:v>5.9027439501216046</c:v>
                </c:pt>
                <c:pt idx="331">
                  <c:v>5.9114437139643856</c:v>
                </c:pt>
                <c:pt idx="332">
                  <c:v>5.9219849354660132</c:v>
                </c:pt>
                <c:pt idx="333">
                  <c:v>5.9315302198007931</c:v>
                </c:pt>
                <c:pt idx="334">
                  <c:v>5.9410906950103497</c:v>
                </c:pt>
                <c:pt idx="335">
                  <c:v>5.9502786482816141</c:v>
                </c:pt>
                <c:pt idx="336">
                  <c:v>5.9597881291109456</c:v>
                </c:pt>
                <c:pt idx="337">
                  <c:v>5.9691279052227122</c:v>
                </c:pt>
                <c:pt idx="338">
                  <c:v>5.9782872085143364</c:v>
                </c:pt>
                <c:pt idx="339">
                  <c:v>5.9874463037808816</c:v>
                </c:pt>
                <c:pt idx="340">
                  <c:v>5.9966396807468962</c:v>
                </c:pt>
                <c:pt idx="341">
                  <c:v>6.0058579674117549</c:v>
                </c:pt>
                <c:pt idx="342">
                  <c:v>6.014749981659036</c:v>
                </c:pt>
                <c:pt idx="343">
                  <c:v>6.0237937603332199</c:v>
                </c:pt>
                <c:pt idx="344">
                  <c:v>6.0325933789217716</c:v>
                </c:pt>
                <c:pt idx="345">
                  <c:v>6.0424935760302274</c:v>
                </c:pt>
                <c:pt idx="346">
                  <c:v>6.0504350940073719</c:v>
                </c:pt>
                <c:pt idx="347">
                  <c:v>6.059217028279134</c:v>
                </c:pt>
                <c:pt idx="348">
                  <c:v>6.0680917769739589</c:v>
                </c:pt>
                <c:pt idx="349">
                  <c:v>6.0778939311377664</c:v>
                </c:pt>
                <c:pt idx="350">
                  <c:v>6.0864616653522834</c:v>
                </c:pt>
                <c:pt idx="351">
                  <c:v>6.0953868158304259</c:v>
                </c:pt>
                <c:pt idx="352">
                  <c:v>6.1037748925897981</c:v>
                </c:pt>
                <c:pt idx="353">
                  <c:v>6.1125189760449246</c:v>
                </c:pt>
                <c:pt idx="354">
                  <c:v>6.1209076896361836</c:v>
                </c:pt>
                <c:pt idx="355">
                  <c:v>6.1295094226660964</c:v>
                </c:pt>
                <c:pt idx="356">
                  <c:v>6.138061647544216</c:v>
                </c:pt>
                <c:pt idx="357">
                  <c:v>6.1468621278392392</c:v>
                </c:pt>
                <c:pt idx="358">
                  <c:v>6.1552640323146557</c:v>
                </c:pt>
                <c:pt idx="359">
                  <c:v>6.1639858506115086</c:v>
                </c:pt>
                <c:pt idx="360">
                  <c:v>6.172402750172199</c:v>
                </c:pt>
                <c:pt idx="361">
                  <c:v>6.1807089682848417</c:v>
                </c:pt>
                <c:pt idx="362">
                  <c:v>6.1890156230424038</c:v>
                </c:pt>
                <c:pt idx="363">
                  <c:v>6.197439344795364</c:v>
                </c:pt>
                <c:pt idx="364">
                  <c:v>6.2058428901015983</c:v>
                </c:pt>
                <c:pt idx="365">
                  <c:v>6.2141379670494246</c:v>
                </c:pt>
                <c:pt idx="366">
                  <c:v>6.2226009588203706</c:v>
                </c:pt>
                <c:pt idx="367">
                  <c:v>6.2308910900011236</c:v>
                </c:pt>
                <c:pt idx="368">
                  <c:v>6.2392246965434968</c:v>
                </c:pt>
                <c:pt idx="369">
                  <c:v>6.2475045224237684</c:v>
                </c:pt>
                <c:pt idx="370">
                  <c:v>6.255725814760674</c:v>
                </c:pt>
                <c:pt idx="371">
                  <c:v>6.2640763703693993</c:v>
                </c:pt>
                <c:pt idx="372">
                  <c:v>6.2724358708455306</c:v>
                </c:pt>
                <c:pt idx="373">
                  <c:v>6.2806795134128306</c:v>
                </c:pt>
                <c:pt idx="374">
                  <c:v>5.7453707311307667E-3</c:v>
                </c:pt>
                <c:pt idx="375">
                  <c:v>1.3950278848616989E-2</c:v>
                </c:pt>
                <c:pt idx="376">
                  <c:v>2.2232809885506081E-2</c:v>
                </c:pt>
                <c:pt idx="377">
                  <c:v>3.05986220444056E-2</c:v>
                </c:pt>
                <c:pt idx="378">
                  <c:v>3.9122485015312923E-2</c:v>
                </c:pt>
                <c:pt idx="379">
                  <c:v>4.7358735991831422E-2</c:v>
                </c:pt>
                <c:pt idx="380">
                  <c:v>5.5796938692881493E-2</c:v>
                </c:pt>
                <c:pt idx="381">
                  <c:v>6.4103476176681495E-2</c:v>
                </c:pt>
                <c:pt idx="382">
                  <c:v>7.2536382051214196E-2</c:v>
                </c:pt>
                <c:pt idx="383">
                  <c:v>8.1236598802307158E-2</c:v>
                </c:pt>
                <c:pt idx="384">
                  <c:v>8.9415771927544629E-2</c:v>
                </c:pt>
                <c:pt idx="385">
                  <c:v>9.8006347815181902E-2</c:v>
                </c:pt>
                <c:pt idx="386">
                  <c:v>0.10643519440012859</c:v>
                </c:pt>
                <c:pt idx="387">
                  <c:v>0.11484773459233159</c:v>
                </c:pt>
                <c:pt idx="388">
                  <c:v>0.12304913975552891</c:v>
                </c:pt>
                <c:pt idx="389">
                  <c:v>0.131481971567047</c:v>
                </c:pt>
                <c:pt idx="390">
                  <c:v>0.14002825285128589</c:v>
                </c:pt>
                <c:pt idx="391">
                  <c:v>0.14952715503846389</c:v>
                </c:pt>
                <c:pt idx="392">
                  <c:v>0.1581971865055353</c:v>
                </c:pt>
                <c:pt idx="393">
                  <c:v>0.16567839749910329</c:v>
                </c:pt>
                <c:pt idx="394">
                  <c:v>0.17445973498622749</c:v>
                </c:pt>
                <c:pt idx="395">
                  <c:v>0.18304817894753311</c:v>
                </c:pt>
                <c:pt idx="396">
                  <c:v>0.19265511710264749</c:v>
                </c:pt>
                <c:pt idx="397">
                  <c:v>0.20136963524464219</c:v>
                </c:pt>
                <c:pt idx="398">
                  <c:v>0.2101234352332014</c:v>
                </c:pt>
                <c:pt idx="399">
                  <c:v>0.2188936182549456</c:v>
                </c:pt>
                <c:pt idx="400">
                  <c:v>0.22774383257276229</c:v>
                </c:pt>
                <c:pt idx="401">
                  <c:v>0.2366260414928579</c:v>
                </c:pt>
                <c:pt idx="402">
                  <c:v>0.2454070690127714</c:v>
                </c:pt>
                <c:pt idx="403">
                  <c:v>0.25441928251189228</c:v>
                </c:pt>
                <c:pt idx="404">
                  <c:v>0.26349006002114289</c:v>
                </c:pt>
                <c:pt idx="405">
                  <c:v>0.27249148661627531</c:v>
                </c:pt>
                <c:pt idx="406">
                  <c:v>0.28151114862126297</c:v>
                </c:pt>
                <c:pt idx="407">
                  <c:v>0.29060939705875238</c:v>
                </c:pt>
                <c:pt idx="408">
                  <c:v>0.29997396074842331</c:v>
                </c:pt>
                <c:pt idx="409">
                  <c:v>0.30914418477508993</c:v>
                </c:pt>
                <c:pt idx="410">
                  <c:v>0.31841921253475919</c:v>
                </c:pt>
                <c:pt idx="411">
                  <c:v>0.32771448311591411</c:v>
                </c:pt>
                <c:pt idx="412">
                  <c:v>0.33715429583762452</c:v>
                </c:pt>
                <c:pt idx="413">
                  <c:v>0.34648208895904981</c:v>
                </c:pt>
                <c:pt idx="414">
                  <c:v>0.35613039034743299</c:v>
                </c:pt>
                <c:pt idx="415">
                  <c:v>0.36570911975177878</c:v>
                </c:pt>
                <c:pt idx="416">
                  <c:v>0.37527944515036671</c:v>
                </c:pt>
                <c:pt idx="417">
                  <c:v>0.38504799304995141</c:v>
                </c:pt>
                <c:pt idx="418">
                  <c:v>0.39484852729051628</c:v>
                </c:pt>
                <c:pt idx="419">
                  <c:v>0.4046814884851318</c:v>
                </c:pt>
                <c:pt idx="420">
                  <c:v>0.41449886705816308</c:v>
                </c:pt>
                <c:pt idx="421">
                  <c:v>0.42474238922198948</c:v>
                </c:pt>
                <c:pt idx="422">
                  <c:v>0.43505716225660768</c:v>
                </c:pt>
                <c:pt idx="423">
                  <c:v>0.44516326048403498</c:v>
                </c:pt>
                <c:pt idx="424">
                  <c:v>0.45561372697222219</c:v>
                </c:pt>
                <c:pt idx="425">
                  <c:v>0.46601947661953103</c:v>
                </c:pt>
                <c:pt idx="426">
                  <c:v>0.47599646595123479</c:v>
                </c:pt>
                <c:pt idx="427">
                  <c:v>0.48663047544575899</c:v>
                </c:pt>
                <c:pt idx="428">
                  <c:v>0.49849303755343888</c:v>
                </c:pt>
                <c:pt idx="429">
                  <c:v>0.50944211661946215</c:v>
                </c:pt>
                <c:pt idx="430">
                  <c:v>0.52017178660920693</c:v>
                </c:pt>
                <c:pt idx="431">
                  <c:v>0.53103227931747243</c:v>
                </c:pt>
                <c:pt idx="432">
                  <c:v>0.54189790109872493</c:v>
                </c:pt>
                <c:pt idx="433">
                  <c:v>0.5533286980182146</c:v>
                </c:pt>
                <c:pt idx="434">
                  <c:v>0.56460854233761482</c:v>
                </c:pt>
                <c:pt idx="435">
                  <c:v>0.57582163171648115</c:v>
                </c:pt>
                <c:pt idx="436">
                  <c:v>0.58762863626441686</c:v>
                </c:pt>
                <c:pt idx="437">
                  <c:v>0.59909834460934275</c:v>
                </c:pt>
                <c:pt idx="438">
                  <c:v>0.61049263564567269</c:v>
                </c:pt>
                <c:pt idx="439">
                  <c:v>0.62204318142767823</c:v>
                </c:pt>
                <c:pt idx="440">
                  <c:v>0.63353060390380111</c:v>
                </c:pt>
                <c:pt idx="441">
                  <c:v>0.64558212143237226</c:v>
                </c:pt>
                <c:pt idx="442">
                  <c:v>0.65776281387645408</c:v>
                </c:pt>
                <c:pt idx="443">
                  <c:v>0.67039612343180266</c:v>
                </c:pt>
                <c:pt idx="444">
                  <c:v>0.68353924813516176</c:v>
                </c:pt>
                <c:pt idx="445">
                  <c:v>0.69592070128536987</c:v>
                </c:pt>
                <c:pt idx="446">
                  <c:v>0.70813226882916258</c:v>
                </c:pt>
                <c:pt idx="447">
                  <c:v>0.72092266311474928</c:v>
                </c:pt>
                <c:pt idx="448">
                  <c:v>0.73461709049411761</c:v>
                </c:pt>
                <c:pt idx="449">
                  <c:v>0.74760910837684624</c:v>
                </c:pt>
                <c:pt idx="450">
                  <c:v>0.76033674235545712</c:v>
                </c:pt>
                <c:pt idx="451">
                  <c:v>0.77372390163303728</c:v>
                </c:pt>
                <c:pt idx="452">
                  <c:v>0.78752568159754022</c:v>
                </c:pt>
                <c:pt idx="453">
                  <c:v>0.80085480468340531</c:v>
                </c:pt>
                <c:pt idx="454">
                  <c:v>0.81422020644706694</c:v>
                </c:pt>
                <c:pt idx="455">
                  <c:v>0.82814467986633955</c:v>
                </c:pt>
                <c:pt idx="456">
                  <c:v>0.84254125760666343</c:v>
                </c:pt>
                <c:pt idx="457">
                  <c:v>0.8569987272818016</c:v>
                </c:pt>
                <c:pt idx="458">
                  <c:v>0.87034620475554691</c:v>
                </c:pt>
                <c:pt idx="459">
                  <c:v>0.88536436942295371</c:v>
                </c:pt>
                <c:pt idx="460">
                  <c:v>0.90142030623043368</c:v>
                </c:pt>
                <c:pt idx="461">
                  <c:v>0.91564304995388945</c:v>
                </c:pt>
                <c:pt idx="462">
                  <c:v>0.93049299592592438</c:v>
                </c:pt>
                <c:pt idx="463">
                  <c:v>0.94475468438674692</c:v>
                </c:pt>
                <c:pt idx="464">
                  <c:v>0.95975155860806749</c:v>
                </c:pt>
                <c:pt idx="465">
                  <c:v>0.97523060994613908</c:v>
                </c:pt>
                <c:pt idx="466">
                  <c:v>0.99095331350644322</c:v>
                </c:pt>
                <c:pt idx="467">
                  <c:v>1.006491392947428</c:v>
                </c:pt>
                <c:pt idx="468">
                  <c:v>1.0234438159647401</c:v>
                </c:pt>
                <c:pt idx="469">
                  <c:v>1.039511337304696</c:v>
                </c:pt>
                <c:pt idx="470">
                  <c:v>1.0537263000325809</c:v>
                </c:pt>
                <c:pt idx="471">
                  <c:v>1.066901541823932</c:v>
                </c:pt>
                <c:pt idx="472">
                  <c:v>1.083523880129998</c:v>
                </c:pt>
                <c:pt idx="473">
                  <c:v>1.0993630957451219</c:v>
                </c:pt>
                <c:pt idx="474">
                  <c:v>1.1154295438610919</c:v>
                </c:pt>
                <c:pt idx="475">
                  <c:v>1.132016531590871</c:v>
                </c:pt>
                <c:pt idx="476">
                  <c:v>1.148471423402476</c:v>
                </c:pt>
                <c:pt idx="477">
                  <c:v>1.1657306274021431</c:v>
                </c:pt>
                <c:pt idx="478">
                  <c:v>1.1824278320445529</c:v>
                </c:pt>
                <c:pt idx="479">
                  <c:v>1.1998301833446769</c:v>
                </c:pt>
                <c:pt idx="480">
                  <c:v>1.2173009849279111</c:v>
                </c:pt>
                <c:pt idx="481">
                  <c:v>1.234603984050924</c:v>
                </c:pt>
                <c:pt idx="482">
                  <c:v>1.252369840511216</c:v>
                </c:pt>
                <c:pt idx="483">
                  <c:v>1.269832877565984</c:v>
                </c:pt>
                <c:pt idx="484">
                  <c:v>1.2897220599989161</c:v>
                </c:pt>
                <c:pt idx="485">
                  <c:v>1.307447964638679</c:v>
                </c:pt>
                <c:pt idx="486">
                  <c:v>1.3255228964628221</c:v>
                </c:pt>
                <c:pt idx="487">
                  <c:v>1.3438716984066601</c:v>
                </c:pt>
                <c:pt idx="488">
                  <c:v>1.361771842323229</c:v>
                </c:pt>
                <c:pt idx="489">
                  <c:v>1.379961198601459</c:v>
                </c:pt>
                <c:pt idx="490">
                  <c:v>1.398170478345611</c:v>
                </c:pt>
                <c:pt idx="491">
                  <c:v>1.416482282644359</c:v>
                </c:pt>
                <c:pt idx="492">
                  <c:v>1.434870997140935</c:v>
                </c:pt>
                <c:pt idx="493">
                  <c:v>1.4531000744464</c:v>
                </c:pt>
                <c:pt idx="494">
                  <c:v>1.471576688939972</c:v>
                </c:pt>
                <c:pt idx="495">
                  <c:v>1.490407187451332</c:v>
                </c:pt>
                <c:pt idx="496">
                  <c:v>1.5087413952993041</c:v>
                </c:pt>
                <c:pt idx="497">
                  <c:v>1.5289811538232509</c:v>
                </c:pt>
                <c:pt idx="498">
                  <c:v>1.5477383349948171</c:v>
                </c:pt>
                <c:pt idx="499">
                  <c:v>1.566348930602097</c:v>
                </c:pt>
                <c:pt idx="500">
                  <c:v>1.58488442774258</c:v>
                </c:pt>
                <c:pt idx="501">
                  <c:v>1.603449468781702</c:v>
                </c:pt>
                <c:pt idx="502">
                  <c:v>1.622015515076713</c:v>
                </c:pt>
                <c:pt idx="503">
                  <c:v>1.6406798852559661</c:v>
                </c:pt>
                <c:pt idx="504">
                  <c:v>1.659098523655995</c:v>
                </c:pt>
                <c:pt idx="505">
                  <c:v>1.6774594136983481</c:v>
                </c:pt>
                <c:pt idx="506">
                  <c:v>1.695883024276009</c:v>
                </c:pt>
                <c:pt idx="507">
                  <c:v>1.714367363337101</c:v>
                </c:pt>
                <c:pt idx="508">
                  <c:v>1.7328836313541041</c:v>
                </c:pt>
                <c:pt idx="509">
                  <c:v>1.7516622945665901</c:v>
                </c:pt>
                <c:pt idx="510">
                  <c:v>1.7694412407045941</c:v>
                </c:pt>
                <c:pt idx="511">
                  <c:v>1.7878592600902721</c:v>
                </c:pt>
                <c:pt idx="512">
                  <c:v>1.806264222822042</c:v>
                </c:pt>
                <c:pt idx="513">
                  <c:v>1.824066496467238</c:v>
                </c:pt>
                <c:pt idx="514">
                  <c:v>1.8419449846862139</c:v>
                </c:pt>
                <c:pt idx="515">
                  <c:v>1.860086303819543</c:v>
                </c:pt>
                <c:pt idx="516">
                  <c:v>1.874701396773389</c:v>
                </c:pt>
                <c:pt idx="517">
                  <c:v>1.890869442332139</c:v>
                </c:pt>
                <c:pt idx="518">
                  <c:v>1.9091750686964679</c:v>
                </c:pt>
                <c:pt idx="519">
                  <c:v>1.9261317399321229</c:v>
                </c:pt>
                <c:pt idx="520">
                  <c:v>1.9440339975760039</c:v>
                </c:pt>
                <c:pt idx="521">
                  <c:v>1.9603918446809561</c:v>
                </c:pt>
                <c:pt idx="522">
                  <c:v>1.977772275990223</c:v>
                </c:pt>
                <c:pt idx="523">
                  <c:v>1.9951264874370129</c:v>
                </c:pt>
                <c:pt idx="524">
                  <c:v>2.011492496735563</c:v>
                </c:pt>
                <c:pt idx="525">
                  <c:v>2.0279997398965821</c:v>
                </c:pt>
                <c:pt idx="526">
                  <c:v>2.0447436978142348</c:v>
                </c:pt>
                <c:pt idx="527">
                  <c:v>2.062573746577085</c:v>
                </c:pt>
                <c:pt idx="528">
                  <c:v>2.0790413039645519</c:v>
                </c:pt>
                <c:pt idx="529">
                  <c:v>2.0948048755767812</c:v>
                </c:pt>
                <c:pt idx="530">
                  <c:v>2.1105560363971558</c:v>
                </c:pt>
                <c:pt idx="531">
                  <c:v>2.126727567423718</c:v>
                </c:pt>
                <c:pt idx="532">
                  <c:v>2.142719161895704</c:v>
                </c:pt>
                <c:pt idx="533">
                  <c:v>2.1573072159188129</c:v>
                </c:pt>
                <c:pt idx="534">
                  <c:v>2.173041029497107</c:v>
                </c:pt>
                <c:pt idx="535">
                  <c:v>2.1890106350302858</c:v>
                </c:pt>
                <c:pt idx="536">
                  <c:v>2.2036734853525179</c:v>
                </c:pt>
                <c:pt idx="537">
                  <c:v>2.218145687723672</c:v>
                </c:pt>
                <c:pt idx="538">
                  <c:v>2.2330303985866089</c:v>
                </c:pt>
                <c:pt idx="539">
                  <c:v>2.2476423048140841</c:v>
                </c:pt>
                <c:pt idx="540">
                  <c:v>2.2626817920217759</c:v>
                </c:pt>
                <c:pt idx="541">
                  <c:v>2.278316619342299</c:v>
                </c:pt>
                <c:pt idx="542">
                  <c:v>2.2922195688201108</c:v>
                </c:pt>
                <c:pt idx="543">
                  <c:v>2.306101036783136</c:v>
                </c:pt>
                <c:pt idx="544">
                  <c:v>2.319902916166138</c:v>
                </c:pt>
                <c:pt idx="545">
                  <c:v>2.3340677297216899</c:v>
                </c:pt>
                <c:pt idx="546">
                  <c:v>2.3473640969294749</c:v>
                </c:pt>
                <c:pt idx="547">
                  <c:v>2.360766955512215</c:v>
                </c:pt>
                <c:pt idx="548">
                  <c:v>2.374225710037706</c:v>
                </c:pt>
                <c:pt idx="549">
                  <c:v>2.3875809804397981</c:v>
                </c:pt>
                <c:pt idx="550">
                  <c:v>2.4008959736003401</c:v>
                </c:pt>
                <c:pt idx="551">
                  <c:v>2.4141427155264421</c:v>
                </c:pt>
                <c:pt idx="552">
                  <c:v>2.426540014107589</c:v>
                </c:pt>
                <c:pt idx="553">
                  <c:v>2.4392621852929399</c:v>
                </c:pt>
                <c:pt idx="554">
                  <c:v>2.4517563916818261</c:v>
                </c:pt>
                <c:pt idx="555">
                  <c:v>2.464169848568742</c:v>
                </c:pt>
                <c:pt idx="556">
                  <c:v>2.4764780865063298</c:v>
                </c:pt>
                <c:pt idx="557">
                  <c:v>2.4884644202606161</c:v>
                </c:pt>
                <c:pt idx="558">
                  <c:v>2.500856168050241</c:v>
                </c:pt>
                <c:pt idx="559">
                  <c:v>2.5125809953157421</c:v>
                </c:pt>
                <c:pt idx="560">
                  <c:v>2.5255415700599109</c:v>
                </c:pt>
                <c:pt idx="561">
                  <c:v>2.5372955142254412</c:v>
                </c:pt>
                <c:pt idx="562">
                  <c:v>2.548770979554333</c:v>
                </c:pt>
                <c:pt idx="563">
                  <c:v>2.5603308814930301</c:v>
                </c:pt>
                <c:pt idx="564">
                  <c:v>2.5714297202251561</c:v>
                </c:pt>
                <c:pt idx="565">
                  <c:v>2.5827007945552518</c:v>
                </c:pt>
                <c:pt idx="566">
                  <c:v>2.593816318505457</c:v>
                </c:pt>
                <c:pt idx="567">
                  <c:v>2.604753351106142</c:v>
                </c:pt>
                <c:pt idx="568">
                  <c:v>2.6158395318569698</c:v>
                </c:pt>
                <c:pt idx="569">
                  <c:v>2.6267851005463121</c:v>
                </c:pt>
                <c:pt idx="570">
                  <c:v>2.6376854514002068</c:v>
                </c:pt>
                <c:pt idx="571">
                  <c:v>2.6482166347244802</c:v>
                </c:pt>
                <c:pt idx="572">
                  <c:v>2.6585906805452431</c:v>
                </c:pt>
                <c:pt idx="573">
                  <c:v>2.6690068922151879</c:v>
                </c:pt>
                <c:pt idx="574">
                  <c:v>2.6804999477366169</c:v>
                </c:pt>
                <c:pt idx="575">
                  <c:v>2.6909789432737168</c:v>
                </c:pt>
                <c:pt idx="576">
                  <c:v>2.7012267671529031</c:v>
                </c:pt>
                <c:pt idx="577">
                  <c:v>2.711240999122515</c:v>
                </c:pt>
                <c:pt idx="578">
                  <c:v>2.721091478114658</c:v>
                </c:pt>
                <c:pt idx="579">
                  <c:v>2.7311711208879359</c:v>
                </c:pt>
                <c:pt idx="580">
                  <c:v>2.7410838217489188</c:v>
                </c:pt>
                <c:pt idx="581">
                  <c:v>2.750735752853076</c:v>
                </c:pt>
                <c:pt idx="582">
                  <c:v>2.760859169047071</c:v>
                </c:pt>
                <c:pt idx="583">
                  <c:v>2.770332664500986</c:v>
                </c:pt>
                <c:pt idx="584">
                  <c:v>2.7799146227202338</c:v>
                </c:pt>
                <c:pt idx="585">
                  <c:v>2.789465634097156</c:v>
                </c:pt>
                <c:pt idx="586">
                  <c:v>2.798968366642177</c:v>
                </c:pt>
                <c:pt idx="587">
                  <c:v>2.8083667762911282</c:v>
                </c:pt>
                <c:pt idx="588">
                  <c:v>2.8176920963324461</c:v>
                </c:pt>
                <c:pt idx="589">
                  <c:v>2.8270398384823601</c:v>
                </c:pt>
                <c:pt idx="590">
                  <c:v>2.83639811934931</c:v>
                </c:pt>
                <c:pt idx="591">
                  <c:v>2.8463568024208148</c:v>
                </c:pt>
                <c:pt idx="592">
                  <c:v>2.8555233992086739</c:v>
                </c:pt>
                <c:pt idx="593">
                  <c:v>2.864679461893211</c:v>
                </c:pt>
                <c:pt idx="594">
                  <c:v>2.8735347339079058</c:v>
                </c:pt>
                <c:pt idx="595">
                  <c:v>2.882666688173797</c:v>
                </c:pt>
                <c:pt idx="596">
                  <c:v>2.8915246593844031</c:v>
                </c:pt>
                <c:pt idx="597">
                  <c:v>2.900266511180293</c:v>
                </c:pt>
                <c:pt idx="598">
                  <c:v>2.9091206239175071</c:v>
                </c:pt>
                <c:pt idx="599">
                  <c:v>2.9178619496671629</c:v>
                </c:pt>
                <c:pt idx="600">
                  <c:v>2.9266988226777348</c:v>
                </c:pt>
                <c:pt idx="601">
                  <c:v>2.9352436034357949</c:v>
                </c:pt>
                <c:pt idx="602">
                  <c:v>2.9439960328030761</c:v>
                </c:pt>
                <c:pt idx="603">
                  <c:v>2.9537631220553981</c:v>
                </c:pt>
                <c:pt idx="604">
                  <c:v>2.9622000828660169</c:v>
                </c:pt>
                <c:pt idx="605">
                  <c:v>2.9707342634730618</c:v>
                </c:pt>
                <c:pt idx="606">
                  <c:v>2.9793261751196312</c:v>
                </c:pt>
                <c:pt idx="607">
                  <c:v>2.9879416308679692</c:v>
                </c:pt>
                <c:pt idx="608">
                  <c:v>2.996514721632332</c:v>
                </c:pt>
                <c:pt idx="609">
                  <c:v>3.0048805821690392</c:v>
                </c:pt>
                <c:pt idx="610">
                  <c:v>3.0133481663468928</c:v>
                </c:pt>
                <c:pt idx="611">
                  <c:v>3.021756010673144</c:v>
                </c:pt>
                <c:pt idx="612">
                  <c:v>3.0302455935551631</c:v>
                </c:pt>
                <c:pt idx="613">
                  <c:v>3.0384917253086461</c:v>
                </c:pt>
                <c:pt idx="614">
                  <c:v>3.0468229880888829</c:v>
                </c:pt>
                <c:pt idx="615">
                  <c:v>3.0551870950089941</c:v>
                </c:pt>
                <c:pt idx="616">
                  <c:v>3.0635467085520349</c:v>
                </c:pt>
                <c:pt idx="617">
                  <c:v>3.0730582334109591</c:v>
                </c:pt>
                <c:pt idx="618">
                  <c:v>3.081347215496907</c:v>
                </c:pt>
                <c:pt idx="619">
                  <c:v>3.08949156931727</c:v>
                </c:pt>
                <c:pt idx="620">
                  <c:v>3.0976939687850029</c:v>
                </c:pt>
                <c:pt idx="621">
                  <c:v>3.1060950040605348</c:v>
                </c:pt>
                <c:pt idx="622">
                  <c:v>3.11431897822427</c:v>
                </c:pt>
                <c:pt idx="623">
                  <c:v>3.122778115828484</c:v>
                </c:pt>
                <c:pt idx="624">
                  <c:v>3.130846264156999</c:v>
                </c:pt>
                <c:pt idx="625">
                  <c:v>3.139184241303878</c:v>
                </c:pt>
                <c:pt idx="626">
                  <c:v>3.147469170673042</c:v>
                </c:pt>
                <c:pt idx="627">
                  <c:v>3.15570420135337</c:v>
                </c:pt>
                <c:pt idx="628">
                  <c:v>3.1639341650176198</c:v>
                </c:pt>
                <c:pt idx="629">
                  <c:v>3.1722446272934861</c:v>
                </c:pt>
                <c:pt idx="630">
                  <c:v>3.180705355374025</c:v>
                </c:pt>
                <c:pt idx="631">
                  <c:v>3.1889105324552709</c:v>
                </c:pt>
                <c:pt idx="632">
                  <c:v>3.1972915038661678</c:v>
                </c:pt>
                <c:pt idx="633">
                  <c:v>3.205557629123486</c:v>
                </c:pt>
                <c:pt idx="634">
                  <c:v>3.2148523088620831</c:v>
                </c:pt>
                <c:pt idx="635">
                  <c:v>3.2231908413211401</c:v>
                </c:pt>
                <c:pt idx="636">
                  <c:v>3.231486696336658</c:v>
                </c:pt>
                <c:pt idx="637">
                  <c:v>3.2397423462622501</c:v>
                </c:pt>
                <c:pt idx="638">
                  <c:v>3.2481142564747252</c:v>
                </c:pt>
                <c:pt idx="639">
                  <c:v>3.2566020866958731</c:v>
                </c:pt>
                <c:pt idx="640">
                  <c:v>3.2651759858884359</c:v>
                </c:pt>
                <c:pt idx="641">
                  <c:v>3.2735480505014971</c:v>
                </c:pt>
                <c:pt idx="642">
                  <c:v>3.2818375031431648</c:v>
                </c:pt>
                <c:pt idx="643">
                  <c:v>3.2903456080928062</c:v>
                </c:pt>
                <c:pt idx="644">
                  <c:v>3.2990025895304709</c:v>
                </c:pt>
                <c:pt idx="645">
                  <c:v>3.3073915989709199</c:v>
                </c:pt>
                <c:pt idx="646">
                  <c:v>3.315905862136435</c:v>
                </c:pt>
                <c:pt idx="647">
                  <c:v>3.3255971681784668</c:v>
                </c:pt>
                <c:pt idx="648">
                  <c:v>3.3340508587254951</c:v>
                </c:pt>
                <c:pt idx="649">
                  <c:v>3.3427132753204019</c:v>
                </c:pt>
                <c:pt idx="650">
                  <c:v>3.3513744131056251</c:v>
                </c:pt>
                <c:pt idx="651">
                  <c:v>3.3601676388418928</c:v>
                </c:pt>
                <c:pt idx="652">
                  <c:v>3.3691152261943609</c:v>
                </c:pt>
                <c:pt idx="653">
                  <c:v>3.377787029149923</c:v>
                </c:pt>
                <c:pt idx="654">
                  <c:v>3.3866281143490031</c:v>
                </c:pt>
                <c:pt idx="655">
                  <c:v>3.3955417915352699</c:v>
                </c:pt>
                <c:pt idx="656">
                  <c:v>3.404417695652473</c:v>
                </c:pt>
                <c:pt idx="657">
                  <c:v>3.41352696662093</c:v>
                </c:pt>
                <c:pt idx="658">
                  <c:v>3.4225791247722608</c:v>
                </c:pt>
                <c:pt idx="659">
                  <c:v>3.4316313655175938</c:v>
                </c:pt>
                <c:pt idx="660">
                  <c:v>3.4416504738264222</c:v>
                </c:pt>
                <c:pt idx="661">
                  <c:v>3.4508596251824661</c:v>
                </c:pt>
                <c:pt idx="662">
                  <c:v>3.4601330826238499</c:v>
                </c:pt>
                <c:pt idx="663">
                  <c:v>3.4693214573285251</c:v>
                </c:pt>
                <c:pt idx="664">
                  <c:v>3.4786079831837098</c:v>
                </c:pt>
                <c:pt idx="665">
                  <c:v>3.4878504320050809</c:v>
                </c:pt>
                <c:pt idx="666">
                  <c:v>3.4972896408386438</c:v>
                </c:pt>
                <c:pt idx="667">
                  <c:v>3.5071015911805028</c:v>
                </c:pt>
                <c:pt idx="668">
                  <c:v>3.5166421621936421</c:v>
                </c:pt>
                <c:pt idx="669">
                  <c:v>3.527585458275929</c:v>
                </c:pt>
                <c:pt idx="670">
                  <c:v>3.537482015231757</c:v>
                </c:pt>
                <c:pt idx="671">
                  <c:v>3.5471330515051078</c:v>
                </c:pt>
                <c:pt idx="672">
                  <c:v>3.5574355804802278</c:v>
                </c:pt>
                <c:pt idx="673">
                  <c:v>3.5671477287829658</c:v>
                </c:pt>
                <c:pt idx="674">
                  <c:v>3.5771486314016512</c:v>
                </c:pt>
                <c:pt idx="675">
                  <c:v>3.5873224808616579</c:v>
                </c:pt>
                <c:pt idx="676">
                  <c:v>3.597548537176269</c:v>
                </c:pt>
                <c:pt idx="677">
                  <c:v>3.6079102512601202</c:v>
                </c:pt>
                <c:pt idx="678">
                  <c:v>3.618157701221326</c:v>
                </c:pt>
                <c:pt idx="679">
                  <c:v>3.6287547310811261</c:v>
                </c:pt>
                <c:pt idx="680">
                  <c:v>3.6392233602143271</c:v>
                </c:pt>
                <c:pt idx="681">
                  <c:v>3.6498513956939789</c:v>
                </c:pt>
                <c:pt idx="682">
                  <c:v>3.6607191694134782</c:v>
                </c:pt>
                <c:pt idx="683">
                  <c:v>3.6715105935067109</c:v>
                </c:pt>
                <c:pt idx="684">
                  <c:v>3.682429633808499</c:v>
                </c:pt>
                <c:pt idx="685">
                  <c:v>3.693510704839003</c:v>
                </c:pt>
                <c:pt idx="686">
                  <c:v>3.7059901671075748</c:v>
                </c:pt>
                <c:pt idx="687">
                  <c:v>3.7173302102564079</c:v>
                </c:pt>
                <c:pt idx="688">
                  <c:v>3.728750443259726</c:v>
                </c:pt>
                <c:pt idx="689">
                  <c:v>3.7405550815051258</c:v>
                </c:pt>
                <c:pt idx="690">
                  <c:v>3.7518226798880621</c:v>
                </c:pt>
                <c:pt idx="691">
                  <c:v>3.763700060395109</c:v>
                </c:pt>
                <c:pt idx="692">
                  <c:v>3.7754880196798908</c:v>
                </c:pt>
                <c:pt idx="693">
                  <c:v>3.78761462865118</c:v>
                </c:pt>
                <c:pt idx="694">
                  <c:v>3.7996749424659151</c:v>
                </c:pt>
                <c:pt idx="695">
                  <c:v>3.8116731482407111</c:v>
                </c:pt>
                <c:pt idx="696">
                  <c:v>3.824071126603164</c:v>
                </c:pt>
                <c:pt idx="697">
                  <c:v>3.83596617795788</c:v>
                </c:pt>
                <c:pt idx="698">
                  <c:v>3.8489034215794349</c:v>
                </c:pt>
                <c:pt idx="699">
                  <c:v>3.8615823680992021</c:v>
                </c:pt>
                <c:pt idx="700">
                  <c:v>3.8742538381715899</c:v>
                </c:pt>
                <c:pt idx="701">
                  <c:v>3.8873396094871659</c:v>
                </c:pt>
                <c:pt idx="702">
                  <c:v>3.902025116799015</c:v>
                </c:pt>
                <c:pt idx="703">
                  <c:v>3.9152071252176519</c:v>
                </c:pt>
                <c:pt idx="704">
                  <c:v>3.928478436563362</c:v>
                </c:pt>
                <c:pt idx="705">
                  <c:v>3.9419365169143719</c:v>
                </c:pt>
                <c:pt idx="706">
                  <c:v>3.955606833744489</c:v>
                </c:pt>
                <c:pt idx="707">
                  <c:v>3.9694173192947102</c:v>
                </c:pt>
                <c:pt idx="708">
                  <c:v>3.9832551040166488</c:v>
                </c:pt>
                <c:pt idx="709">
                  <c:v>3.9970811920566001</c:v>
                </c:pt>
                <c:pt idx="710">
                  <c:v>4.0113722367214679</c:v>
                </c:pt>
                <c:pt idx="711">
                  <c:v>4.0258631611404043</c:v>
                </c:pt>
                <c:pt idx="712">
                  <c:v>4.0423195912901386</c:v>
                </c:pt>
                <c:pt idx="713">
                  <c:v>4.0568214402618779</c:v>
                </c:pt>
                <c:pt idx="714">
                  <c:v>4.0714912893550341</c:v>
                </c:pt>
                <c:pt idx="715">
                  <c:v>4.0864960368588008</c:v>
                </c:pt>
                <c:pt idx="716">
                  <c:v>4.1016256159465456</c:v>
                </c:pt>
                <c:pt idx="717">
                  <c:v>4.1168464490067489</c:v>
                </c:pt>
                <c:pt idx="718">
                  <c:v>4.132387376594961</c:v>
                </c:pt>
                <c:pt idx="719">
                  <c:v>4.1476652297704701</c:v>
                </c:pt>
                <c:pt idx="720">
                  <c:v>4.1636372894017883</c:v>
                </c:pt>
                <c:pt idx="721">
                  <c:v>4.1795358715348101</c:v>
                </c:pt>
                <c:pt idx="722">
                  <c:v>4.1958945969369532</c:v>
                </c:pt>
                <c:pt idx="723">
                  <c:v>4.2119315305499878</c:v>
                </c:pt>
                <c:pt idx="724">
                  <c:v>4.2282098593353261</c:v>
                </c:pt>
                <c:pt idx="725">
                  <c:v>4.244897236099396</c:v>
                </c:pt>
                <c:pt idx="726">
                  <c:v>4.2614988873481341</c:v>
                </c:pt>
                <c:pt idx="727">
                  <c:v>4.2785680715668546</c:v>
                </c:pt>
                <c:pt idx="728">
                  <c:v>4.2952868295054154</c:v>
                </c:pt>
                <c:pt idx="729">
                  <c:v>4.3124569291331536</c:v>
                </c:pt>
                <c:pt idx="730">
                  <c:v>4.3295660308610886</c:v>
                </c:pt>
                <c:pt idx="731">
                  <c:v>4.3467429174239793</c:v>
                </c:pt>
                <c:pt idx="732">
                  <c:v>4.3645148823611457</c:v>
                </c:pt>
                <c:pt idx="733">
                  <c:v>4.38180220597095</c:v>
                </c:pt>
                <c:pt idx="734">
                  <c:v>4.399433637297558</c:v>
                </c:pt>
                <c:pt idx="735">
                  <c:v>4.4174830695117731</c:v>
                </c:pt>
                <c:pt idx="736">
                  <c:v>4.4374000441489594</c:v>
                </c:pt>
                <c:pt idx="737">
                  <c:v>4.4549828004838421</c:v>
                </c:pt>
                <c:pt idx="738">
                  <c:v>4.4729681757088056</c:v>
                </c:pt>
                <c:pt idx="739">
                  <c:v>4.4906741570304343</c:v>
                </c:pt>
                <c:pt idx="740">
                  <c:v>4.5087760935896561</c:v>
                </c:pt>
                <c:pt idx="741">
                  <c:v>4.5268526293010387</c:v>
                </c:pt>
                <c:pt idx="742">
                  <c:v>4.5447340447843603</c:v>
                </c:pt>
                <c:pt idx="743">
                  <c:v>4.5631277467317659</c:v>
                </c:pt>
                <c:pt idx="744">
                  <c:v>4.5817376676548474</c:v>
                </c:pt>
                <c:pt idx="745">
                  <c:v>4.6003126981622078</c:v>
                </c:pt>
                <c:pt idx="746">
                  <c:v>4.618756696502893</c:v>
                </c:pt>
                <c:pt idx="747">
                  <c:v>4.6393967809990597</c:v>
                </c:pt>
                <c:pt idx="748">
                  <c:v>4.6577937234748719</c:v>
                </c:pt>
                <c:pt idx="749">
                  <c:v>4.6767614558991664</c:v>
                </c:pt>
                <c:pt idx="750">
                  <c:v>4.695318392266322</c:v>
                </c:pt>
                <c:pt idx="751">
                  <c:v>4.7138206357369308</c:v>
                </c:pt>
                <c:pt idx="752">
                  <c:v>4.7322345921332749</c:v>
                </c:pt>
                <c:pt idx="753">
                  <c:v>4.7509091131020016</c:v>
                </c:pt>
                <c:pt idx="754">
                  <c:v>4.7692020310864942</c:v>
                </c:pt>
                <c:pt idx="755">
                  <c:v>4.7881016569653374</c:v>
                </c:pt>
                <c:pt idx="756">
                  <c:v>4.8062188885900277</c:v>
                </c:pt>
                <c:pt idx="757">
                  <c:v>4.8249270413229102</c:v>
                </c:pt>
                <c:pt idx="758">
                  <c:v>4.8428600455035156</c:v>
                </c:pt>
                <c:pt idx="759">
                  <c:v>4.8619036542981764</c:v>
                </c:pt>
                <c:pt idx="760">
                  <c:v>4.8824669817215494</c:v>
                </c:pt>
                <c:pt idx="761">
                  <c:v>4.9006536740269233</c:v>
                </c:pt>
                <c:pt idx="762">
                  <c:v>4.9184160368487104</c:v>
                </c:pt>
                <c:pt idx="763">
                  <c:v>4.9365836657071576</c:v>
                </c:pt>
                <c:pt idx="764">
                  <c:v>4.9545255675840378</c:v>
                </c:pt>
                <c:pt idx="765">
                  <c:v>4.9725113398602847</c:v>
                </c:pt>
                <c:pt idx="766">
                  <c:v>4.9901043935962619</c:v>
                </c:pt>
                <c:pt idx="767">
                  <c:v>5.0076959019351523</c:v>
                </c:pt>
                <c:pt idx="768">
                  <c:v>5.0255269625656593</c:v>
                </c:pt>
                <c:pt idx="769">
                  <c:v>5.0430702968593186</c:v>
                </c:pt>
                <c:pt idx="770">
                  <c:v>5.0608743428407834</c:v>
                </c:pt>
                <c:pt idx="771">
                  <c:v>5.0803157411300326</c:v>
                </c:pt>
                <c:pt idx="772">
                  <c:v>5.0976275621905947</c:v>
                </c:pt>
                <c:pt idx="773">
                  <c:v>5.1145473334651692</c:v>
                </c:pt>
                <c:pt idx="774">
                  <c:v>5.131668962797761</c:v>
                </c:pt>
                <c:pt idx="775">
                  <c:v>5.1481390902675699</c:v>
                </c:pt>
                <c:pt idx="776">
                  <c:v>5.1654925743869597</c:v>
                </c:pt>
                <c:pt idx="777">
                  <c:v>5.1812942049249688</c:v>
                </c:pt>
                <c:pt idx="778">
                  <c:v>5.1976595366573548</c:v>
                </c:pt>
                <c:pt idx="779">
                  <c:v>5.2139639514672451</c:v>
                </c:pt>
                <c:pt idx="780">
                  <c:v>5.2298276153779213</c:v>
                </c:pt>
                <c:pt idx="781">
                  <c:v>5.2456678121805957</c:v>
                </c:pt>
                <c:pt idx="782">
                  <c:v>5.2635136316192979</c:v>
                </c:pt>
                <c:pt idx="783">
                  <c:v>5.2790272592737413</c:v>
                </c:pt>
                <c:pt idx="784">
                  <c:v>5.2945811871263357</c:v>
                </c:pt>
                <c:pt idx="785">
                  <c:v>5.3098905048331417</c:v>
                </c:pt>
                <c:pt idx="786">
                  <c:v>5.324991152560286</c:v>
                </c:pt>
                <c:pt idx="787">
                  <c:v>5.3400528119231536</c:v>
                </c:pt>
                <c:pt idx="788">
                  <c:v>5.3549299600997156</c:v>
                </c:pt>
                <c:pt idx="789">
                  <c:v>5.3696677083289508</c:v>
                </c:pt>
                <c:pt idx="790">
                  <c:v>5.3840168745087764</c:v>
                </c:pt>
                <c:pt idx="791">
                  <c:v>5.4003742412943616</c:v>
                </c:pt>
                <c:pt idx="792">
                  <c:v>5.414724916364456</c:v>
                </c:pt>
                <c:pt idx="793">
                  <c:v>5.4288053501138096</c:v>
                </c:pt>
                <c:pt idx="794">
                  <c:v>5.4429395470920978</c:v>
                </c:pt>
                <c:pt idx="795">
                  <c:v>5.4569173847623658</c:v>
                </c:pt>
                <c:pt idx="796">
                  <c:v>5.4707743276318892</c:v>
                </c:pt>
                <c:pt idx="797">
                  <c:v>5.4844883613952504</c:v>
                </c:pt>
                <c:pt idx="798">
                  <c:v>5.4978506105206577</c:v>
                </c:pt>
                <c:pt idx="799">
                  <c:v>5.5114046608687719</c:v>
                </c:pt>
                <c:pt idx="800">
                  <c:v>5.5244381139827121</c:v>
                </c:pt>
                <c:pt idx="801">
                  <c:v>5.5374886090041926</c:v>
                </c:pt>
                <c:pt idx="802">
                  <c:v>5.5505007769697627</c:v>
                </c:pt>
                <c:pt idx="803">
                  <c:v>5.564597811035835</c:v>
                </c:pt>
                <c:pt idx="804">
                  <c:v>5.5775659679520384</c:v>
                </c:pt>
                <c:pt idx="805">
                  <c:v>5.5902642923519581</c:v>
                </c:pt>
                <c:pt idx="806">
                  <c:v>5.6026211905093133</c:v>
                </c:pt>
                <c:pt idx="807">
                  <c:v>5.6147764555645159</c:v>
                </c:pt>
                <c:pt idx="808">
                  <c:v>5.6270840492184568</c:v>
                </c:pt>
                <c:pt idx="809">
                  <c:v>5.6391008094007153</c:v>
                </c:pt>
                <c:pt idx="810">
                  <c:v>5.6508843440261556</c:v>
                </c:pt>
                <c:pt idx="811">
                  <c:v>5.6629060318163589</c:v>
                </c:pt>
                <c:pt idx="812">
                  <c:v>5.6746605266448871</c:v>
                </c:pt>
                <c:pt idx="813">
                  <c:v>5.6864839241501253</c:v>
                </c:pt>
                <c:pt idx="814">
                  <c:v>5.6981723857587578</c:v>
                </c:pt>
                <c:pt idx="815">
                  <c:v>5.7095616255839108</c:v>
                </c:pt>
                <c:pt idx="816">
                  <c:v>5.720772642666585</c:v>
                </c:pt>
                <c:pt idx="817">
                  <c:v>5.7317729381308657</c:v>
                </c:pt>
                <c:pt idx="818">
                  <c:v>5.7430080985878016</c:v>
                </c:pt>
                <c:pt idx="819">
                  <c:v>5.7537595974350486</c:v>
                </c:pt>
                <c:pt idx="820">
                  <c:v>5.7645527057971124</c:v>
                </c:pt>
                <c:pt idx="821">
                  <c:v>5.7754764008697528</c:v>
                </c:pt>
                <c:pt idx="822">
                  <c:v>5.7862618860446062</c:v>
                </c:pt>
                <c:pt idx="823">
                  <c:v>5.7968896383498807</c:v>
                </c:pt>
                <c:pt idx="824">
                  <c:v>5.8072152548878426</c:v>
                </c:pt>
                <c:pt idx="825">
                  <c:v>5.8177249704982383</c:v>
                </c:pt>
                <c:pt idx="826">
                  <c:v>5.8281172756946393</c:v>
                </c:pt>
                <c:pt idx="827">
                  <c:v>5.8384216668439182</c:v>
                </c:pt>
                <c:pt idx="828">
                  <c:v>5.8486920545631218</c:v>
                </c:pt>
                <c:pt idx="829">
                  <c:v>5.8587291839120157</c:v>
                </c:pt>
                <c:pt idx="830">
                  <c:v>5.8688757297783258</c:v>
                </c:pt>
                <c:pt idx="831">
                  <c:v>5.8787679432450304</c:v>
                </c:pt>
                <c:pt idx="832">
                  <c:v>5.8896980502250926</c:v>
                </c:pt>
                <c:pt idx="833">
                  <c:v>5.8993542631117908</c:v>
                </c:pt>
                <c:pt idx="834">
                  <c:v>5.9090599570864333</c:v>
                </c:pt>
                <c:pt idx="835">
                  <c:v>5.9186848852920706</c:v>
                </c:pt>
                <c:pt idx="836">
                  <c:v>5.9283524648724786</c:v>
                </c:pt>
                <c:pt idx="837">
                  <c:v>5.9377518712981132</c:v>
                </c:pt>
                <c:pt idx="838">
                  <c:v>5.9472580383013476</c:v>
                </c:pt>
                <c:pt idx="839">
                  <c:v>5.9566320457317783</c:v>
                </c:pt>
                <c:pt idx="840">
                  <c:v>5.9660861069589783</c:v>
                </c:pt>
                <c:pt idx="841">
                  <c:v>5.9752011997528776</c:v>
                </c:pt>
                <c:pt idx="842">
                  <c:v>5.9843179139264784</c:v>
                </c:pt>
                <c:pt idx="843">
                  <c:v>5.9934424914708186</c:v>
                </c:pt>
                <c:pt idx="844">
                  <c:v>6.0025252990987399</c:v>
                </c:pt>
                <c:pt idx="845">
                  <c:v>6.0115340914679409</c:v>
                </c:pt>
                <c:pt idx="846">
                  <c:v>6.0206077175606731</c:v>
                </c:pt>
                <c:pt idx="847">
                  <c:v>6.0305006833602386</c:v>
                </c:pt>
                <c:pt idx="848">
                  <c:v>6.0394909289025529</c:v>
                </c:pt>
                <c:pt idx="849">
                  <c:v>6.0482826368125444</c:v>
                </c:pt>
                <c:pt idx="850">
                  <c:v>6.0569928559198454</c:v>
                </c:pt>
                <c:pt idx="851">
                  <c:v>6.065809029025214</c:v>
                </c:pt>
                <c:pt idx="852">
                  <c:v>6.0745328082852659</c:v>
                </c:pt>
                <c:pt idx="853">
                  <c:v>6.0832583078667852</c:v>
                </c:pt>
                <c:pt idx="854">
                  <c:v>6.0918388833521337</c:v>
                </c:pt>
                <c:pt idx="855">
                  <c:v>6.1004681348620071</c:v>
                </c:pt>
                <c:pt idx="856">
                  <c:v>6.1091218763661921</c:v>
                </c:pt>
                <c:pt idx="857">
                  <c:v>6.1176664772800038</c:v>
                </c:pt>
                <c:pt idx="858">
                  <c:v>6.1263431554199901</c:v>
                </c:pt>
                <c:pt idx="859">
                  <c:v>6.1347545605874494</c:v>
                </c:pt>
                <c:pt idx="860">
                  <c:v>6.1441989324752138</c:v>
                </c:pt>
                <c:pt idx="861">
                  <c:v>6.1525215813392489</c:v>
                </c:pt>
                <c:pt idx="862">
                  <c:v>6.1608388651104926</c:v>
                </c:pt>
                <c:pt idx="863">
                  <c:v>6.1692601149422606</c:v>
                </c:pt>
                <c:pt idx="864">
                  <c:v>6.1773914317372736</c:v>
                </c:pt>
                <c:pt idx="865">
                  <c:v>6.1858055975188533</c:v>
                </c:pt>
                <c:pt idx="866">
                  <c:v>6.1941613132332769</c:v>
                </c:pt>
                <c:pt idx="867">
                  <c:v>6.2025003577346123</c:v>
                </c:pt>
                <c:pt idx="868">
                  <c:v>6.2117586179699789</c:v>
                </c:pt>
                <c:pt idx="869">
                  <c:v>6.2198488024928116</c:v>
                </c:pt>
                <c:pt idx="870">
                  <c:v>6.2282445257551906</c:v>
                </c:pt>
                <c:pt idx="871">
                  <c:v>6.2366104094925454</c:v>
                </c:pt>
                <c:pt idx="872">
                  <c:v>6.2447867351187298</c:v>
                </c:pt>
                <c:pt idx="873">
                  <c:v>6.2529689510203381</c:v>
                </c:pt>
                <c:pt idx="874">
                  <c:v>6.2613847469926354</c:v>
                </c:pt>
                <c:pt idx="875">
                  <c:v>6.2695317287701826</c:v>
                </c:pt>
                <c:pt idx="876">
                  <c:v>6.2777643308224693</c:v>
                </c:pt>
                <c:pt idx="877">
                  <c:v>2.8278577569575102E-3</c:v>
                </c:pt>
                <c:pt idx="878">
                  <c:v>1.122154985479853E-2</c:v>
                </c:pt>
                <c:pt idx="879">
                  <c:v>1.9536419399557959E-2</c:v>
                </c:pt>
                <c:pt idx="880">
                  <c:v>2.7704634132025251E-2</c:v>
                </c:pt>
                <c:pt idx="881">
                  <c:v>3.7001309204965527E-2</c:v>
                </c:pt>
                <c:pt idx="882">
                  <c:v>4.5234066410129031E-2</c:v>
                </c:pt>
                <c:pt idx="883">
                  <c:v>5.3597546764077991E-2</c:v>
                </c:pt>
                <c:pt idx="884">
                  <c:v>6.2113681811396149E-2</c:v>
                </c:pt>
                <c:pt idx="885">
                  <c:v>7.0243424495938095E-2</c:v>
                </c:pt>
                <c:pt idx="886">
                  <c:v>7.8604798739838624E-2</c:v>
                </c:pt>
                <c:pt idx="887">
                  <c:v>8.6902310008261749E-2</c:v>
                </c:pt>
                <c:pt idx="888">
                  <c:v>9.5348120982247792E-2</c:v>
                </c:pt>
                <c:pt idx="889">
                  <c:v>0.1036597636731777</c:v>
                </c:pt>
                <c:pt idx="890">
                  <c:v>0.1120566379722415</c:v>
                </c:pt>
                <c:pt idx="891">
                  <c:v>0.1206787906102611</c:v>
                </c:pt>
                <c:pt idx="892">
                  <c:v>0.1289670845948683</c:v>
                </c:pt>
                <c:pt idx="893">
                  <c:v>0.13734270960865749</c:v>
                </c:pt>
                <c:pt idx="894">
                  <c:v>0.14578382658421099</c:v>
                </c:pt>
                <c:pt idx="895">
                  <c:v>0.15537243956605301</c:v>
                </c:pt>
                <c:pt idx="896">
                  <c:v>0.16283213691869231</c:v>
                </c:pt>
                <c:pt idx="897">
                  <c:v>0.17148405904344369</c:v>
                </c:pt>
                <c:pt idx="898">
                  <c:v>0.1811648120757206</c:v>
                </c:pt>
                <c:pt idx="899">
                  <c:v>0.18962415929706519</c:v>
                </c:pt>
                <c:pt idx="900">
                  <c:v>0.19835941173349339</c:v>
                </c:pt>
                <c:pt idx="901">
                  <c:v>0.20703940335198451</c:v>
                </c:pt>
                <c:pt idx="902">
                  <c:v>0.21581668997741391</c:v>
                </c:pt>
                <c:pt idx="903">
                  <c:v>0.22469492331459109</c:v>
                </c:pt>
                <c:pt idx="904">
                  <c:v>0.23362959970662209</c:v>
                </c:pt>
                <c:pt idx="905">
                  <c:v>0.24221547740732349</c:v>
                </c:pt>
                <c:pt idx="906">
                  <c:v>0.25114188027056039</c:v>
                </c:pt>
                <c:pt idx="907">
                  <c:v>0.26014595728151269</c:v>
                </c:pt>
                <c:pt idx="908">
                  <c:v>0.26935367232363872</c:v>
                </c:pt>
                <c:pt idx="909">
                  <c:v>0.27804555902451561</c:v>
                </c:pt>
                <c:pt idx="910">
                  <c:v>0.28713664077330142</c:v>
                </c:pt>
                <c:pt idx="911">
                  <c:v>0.29646108128376769</c:v>
                </c:pt>
                <c:pt idx="912">
                  <c:v>0.30562709412110561</c:v>
                </c:pt>
                <c:pt idx="913">
                  <c:v>0.31471347184581733</c:v>
                </c:pt>
                <c:pt idx="914">
                  <c:v>0.32408857571418181</c:v>
                </c:pt>
                <c:pt idx="915">
                  <c:v>0.33364977532991319</c:v>
                </c:pt>
                <c:pt idx="916">
                  <c:v>0.34302297694556177</c:v>
                </c:pt>
                <c:pt idx="917">
                  <c:v>0.3535346022531819</c:v>
                </c:pt>
                <c:pt idx="918">
                  <c:v>0.36298486175536587</c:v>
                </c:pt>
                <c:pt idx="919">
                  <c:v>0.37277129061994763</c:v>
                </c:pt>
                <c:pt idx="920">
                  <c:v>0.38217809212390252</c:v>
                </c:pt>
                <c:pt idx="921">
                  <c:v>0.39204835424956619</c:v>
                </c:pt>
                <c:pt idx="922">
                  <c:v>0.40172530748186319</c:v>
                </c:pt>
                <c:pt idx="923">
                  <c:v>0.41175933102488949</c:v>
                </c:pt>
                <c:pt idx="924">
                  <c:v>0.42152653729868139</c:v>
                </c:pt>
                <c:pt idx="925">
                  <c:v>0.43168562466400118</c:v>
                </c:pt>
                <c:pt idx="926">
                  <c:v>0.44172548940115192</c:v>
                </c:pt>
                <c:pt idx="927">
                  <c:v>0.45205022867962569</c:v>
                </c:pt>
                <c:pt idx="928">
                  <c:v>0.46234005217152169</c:v>
                </c:pt>
                <c:pt idx="929">
                  <c:v>0.47278576969584479</c:v>
                </c:pt>
                <c:pt idx="930">
                  <c:v>0.48331541184939608</c:v>
                </c:pt>
                <c:pt idx="931">
                  <c:v>0.49375077848374999</c:v>
                </c:pt>
                <c:pt idx="932">
                  <c:v>0.50443107491931993</c:v>
                </c:pt>
                <c:pt idx="933">
                  <c:v>0.51656709741600149</c:v>
                </c:pt>
                <c:pt idx="934">
                  <c:v>0.52743029851950796</c:v>
                </c:pt>
                <c:pt idx="935">
                  <c:v>0.53842551338279554</c:v>
                </c:pt>
                <c:pt idx="936">
                  <c:v>0.54925523849028735</c:v>
                </c:pt>
                <c:pt idx="937">
                  <c:v>0.56053219547668443</c:v>
                </c:pt>
                <c:pt idx="938">
                  <c:v>0.57155506371928411</c:v>
                </c:pt>
                <c:pt idx="939">
                  <c:v>0.58308200227277307</c:v>
                </c:pt>
                <c:pt idx="940">
                  <c:v>0.59466093090952399</c:v>
                </c:pt>
                <c:pt idx="941">
                  <c:v>0.60610843067822862</c:v>
                </c:pt>
                <c:pt idx="942">
                  <c:v>0.61772429916657823</c:v>
                </c:pt>
                <c:pt idx="943">
                  <c:v>0.62935469856342297</c:v>
                </c:pt>
                <c:pt idx="944">
                  <c:v>0.64121576181005435</c:v>
                </c:pt>
                <c:pt idx="945">
                  <c:v>0.65329320972912819</c:v>
                </c:pt>
                <c:pt idx="946">
                  <c:v>0.66544347623736699</c:v>
                </c:pt>
                <c:pt idx="947">
                  <c:v>0.6778222870883488</c:v>
                </c:pt>
                <c:pt idx="948">
                  <c:v>0.69187720480975889</c:v>
                </c:pt>
                <c:pt idx="949">
                  <c:v>0.70412302168883445</c:v>
                </c:pt>
                <c:pt idx="950">
                  <c:v>0.71662983698853722</c:v>
                </c:pt>
                <c:pt idx="951">
                  <c:v>0.7295889733153883</c:v>
                </c:pt>
                <c:pt idx="952">
                  <c:v>0.74263012256344718</c:v>
                </c:pt>
                <c:pt idx="953">
                  <c:v>0.75572513718595102</c:v>
                </c:pt>
                <c:pt idx="954">
                  <c:v>0.76898508592882708</c:v>
                </c:pt>
                <c:pt idx="955">
                  <c:v>0.78237006433053402</c:v>
                </c:pt>
                <c:pt idx="956">
                  <c:v>0.79576612008284708</c:v>
                </c:pt>
                <c:pt idx="957">
                  <c:v>0.80934119346140976</c:v>
                </c:pt>
                <c:pt idx="958">
                  <c:v>0.82333168914980315</c:v>
                </c:pt>
                <c:pt idx="959">
                  <c:v>0.83692511252967539</c:v>
                </c:pt>
                <c:pt idx="960">
                  <c:v>0.85098905313862527</c:v>
                </c:pt>
                <c:pt idx="961">
                  <c:v>0.86510717510037805</c:v>
                </c:pt>
                <c:pt idx="962">
                  <c:v>0.87964254932284336</c:v>
                </c:pt>
                <c:pt idx="963">
                  <c:v>0.89562067225419917</c:v>
                </c:pt>
                <c:pt idx="964">
                  <c:v>0.91048540602294392</c:v>
                </c:pt>
                <c:pt idx="965">
                  <c:v>0.92496386471242453</c:v>
                </c:pt>
                <c:pt idx="966">
                  <c:v>0.94001344209871029</c:v>
                </c:pt>
                <c:pt idx="967">
                  <c:v>0.95502177867502025</c:v>
                </c:pt>
                <c:pt idx="968">
                  <c:v>0.97055589297654887</c:v>
                </c:pt>
                <c:pt idx="969">
                  <c:v>0.98562480165634425</c:v>
                </c:pt>
                <c:pt idx="970">
                  <c:v>1.000996416945481</c:v>
                </c:pt>
                <c:pt idx="971">
                  <c:v>1.016630827054418</c:v>
                </c:pt>
                <c:pt idx="972">
                  <c:v>1.0326854570321251</c:v>
                </c:pt>
                <c:pt idx="973">
                  <c:v>1.0484797379672179</c:v>
                </c:pt>
                <c:pt idx="974">
                  <c:v>1.064638760445872</c:v>
                </c:pt>
                <c:pt idx="975">
                  <c:v>1.0808150976403541</c:v>
                </c:pt>
                <c:pt idx="976">
                  <c:v>1.099470832485351</c:v>
                </c:pt>
                <c:pt idx="977">
                  <c:v>1.1158698738992201</c:v>
                </c:pt>
                <c:pt idx="978">
                  <c:v>1.132169902889022</c:v>
                </c:pt>
                <c:pt idx="979">
                  <c:v>1.1489556883373591</c:v>
                </c:pt>
                <c:pt idx="980">
                  <c:v>1.166107340611529</c:v>
                </c:pt>
                <c:pt idx="981">
                  <c:v>1.182843382470903</c:v>
                </c:pt>
                <c:pt idx="982">
                  <c:v>1.200196548390325</c:v>
                </c:pt>
                <c:pt idx="983">
                  <c:v>1.217822204899123</c:v>
                </c:pt>
                <c:pt idx="984">
                  <c:v>1.235010155049296</c:v>
                </c:pt>
                <c:pt idx="985">
                  <c:v>1.25258871352611</c:v>
                </c:pt>
                <c:pt idx="986">
                  <c:v>1.270321444034197</c:v>
                </c:pt>
                <c:pt idx="987">
                  <c:v>1.2879751360702529</c:v>
                </c:pt>
                <c:pt idx="988">
                  <c:v>1.305907634737637</c:v>
                </c:pt>
                <c:pt idx="989">
                  <c:v>1.3256535616913829</c:v>
                </c:pt>
                <c:pt idx="990">
                  <c:v>1.3437891974529419</c:v>
                </c:pt>
                <c:pt idx="991">
                  <c:v>1.3616829460150339</c:v>
                </c:pt>
                <c:pt idx="992">
                  <c:v>1.3804067609821811</c:v>
                </c:pt>
                <c:pt idx="993">
                  <c:v>1.3982224461429451</c:v>
                </c:pt>
                <c:pt idx="994">
                  <c:v>1.416809932332878</c:v>
                </c:pt>
                <c:pt idx="995">
                  <c:v>1.4358697312557971</c:v>
                </c:pt>
                <c:pt idx="996">
                  <c:v>1.4541012205243691</c:v>
                </c:pt>
                <c:pt idx="997">
                  <c:v>1.4727929884574389</c:v>
                </c:pt>
                <c:pt idx="998">
                  <c:v>1.4913076877806719</c:v>
                </c:pt>
                <c:pt idx="999">
                  <c:v>1.5095333094094641</c:v>
                </c:pt>
                <c:pt idx="1000">
                  <c:v>1.527986448052385</c:v>
                </c:pt>
                <c:pt idx="1001">
                  <c:v>1.5462946635611989</c:v>
                </c:pt>
                <c:pt idx="1002">
                  <c:v>1.565136458290767</c:v>
                </c:pt>
                <c:pt idx="1003">
                  <c:v>1.5837316717062571</c:v>
                </c:pt>
                <c:pt idx="1004">
                  <c:v>1.6025804098700689</c:v>
                </c:pt>
                <c:pt idx="1005">
                  <c:v>1.62059696945059</c:v>
                </c:pt>
                <c:pt idx="1006">
                  <c:v>1.6413301059756411</c:v>
                </c:pt>
                <c:pt idx="1007">
                  <c:v>1.660025483390964</c:v>
                </c:pt>
                <c:pt idx="1008">
                  <c:v>1.6785037753706631</c:v>
                </c:pt>
                <c:pt idx="1009">
                  <c:v>1.6969240182657459</c:v>
                </c:pt>
                <c:pt idx="1010">
                  <c:v>1.715823380398865</c:v>
                </c:pt>
                <c:pt idx="1011">
                  <c:v>1.733580435439203</c:v>
                </c:pt>
                <c:pt idx="1012">
                  <c:v>1.751737497429495</c:v>
                </c:pt>
                <c:pt idx="1013">
                  <c:v>1.770295779559387</c:v>
                </c:pt>
                <c:pt idx="1014">
                  <c:v>1.7881517191520899</c:v>
                </c:pt>
                <c:pt idx="1015">
                  <c:v>1.8059929469147451</c:v>
                </c:pt>
                <c:pt idx="1016">
                  <c:v>1.823996924372284</c:v>
                </c:pt>
                <c:pt idx="1017">
                  <c:v>1.844179756448342</c:v>
                </c:pt>
                <c:pt idx="1018">
                  <c:v>1.861746596329894</c:v>
                </c:pt>
                <c:pt idx="1019">
                  <c:v>1.8793835220720381</c:v>
                </c:pt>
                <c:pt idx="1020">
                  <c:v>1.8971617748776839</c:v>
                </c:pt>
                <c:pt idx="1021">
                  <c:v>1.9145908080817631</c:v>
                </c:pt>
                <c:pt idx="1022">
                  <c:v>1.931904042846357</c:v>
                </c:pt>
                <c:pt idx="1023">
                  <c:v>1.949184849080712</c:v>
                </c:pt>
                <c:pt idx="1024">
                  <c:v>1.9665390762175301</c:v>
                </c:pt>
                <c:pt idx="1025">
                  <c:v>1.983281647273063</c:v>
                </c:pt>
                <c:pt idx="1026">
                  <c:v>2.0003933777980172</c:v>
                </c:pt>
                <c:pt idx="1027">
                  <c:v>2.0170931622858941</c:v>
                </c:pt>
                <c:pt idx="1028">
                  <c:v>2.033358560261707</c:v>
                </c:pt>
                <c:pt idx="1029">
                  <c:v>2.0500644642103372</c:v>
                </c:pt>
                <c:pt idx="1030">
                  <c:v>2.0669025955885969</c:v>
                </c:pt>
                <c:pt idx="1031">
                  <c:v>2.0844317370817542</c:v>
                </c:pt>
                <c:pt idx="1032">
                  <c:v>2.1007762509959842</c:v>
                </c:pt>
                <c:pt idx="1033">
                  <c:v>2.1164659705501609</c:v>
                </c:pt>
                <c:pt idx="1034">
                  <c:v>2.1324670133425352</c:v>
                </c:pt>
                <c:pt idx="1035">
                  <c:v>2.1486343945368001</c:v>
                </c:pt>
                <c:pt idx="1036">
                  <c:v>2.1638000901291079</c:v>
                </c:pt>
                <c:pt idx="1037">
                  <c:v>2.1791727523001359</c:v>
                </c:pt>
                <c:pt idx="1038">
                  <c:v>2.194390232864416</c:v>
                </c:pt>
                <c:pt idx="1039">
                  <c:v>2.2092640445234299</c:v>
                </c:pt>
                <c:pt idx="1040">
                  <c:v>2.224157027549805</c:v>
                </c:pt>
                <c:pt idx="1041">
                  <c:v>2.2393545856305508</c:v>
                </c:pt>
                <c:pt idx="1042">
                  <c:v>2.2537076524195259</c:v>
                </c:pt>
                <c:pt idx="1043">
                  <c:v>2.268093101498208</c:v>
                </c:pt>
                <c:pt idx="1044">
                  <c:v>2.2825785993423628</c:v>
                </c:pt>
                <c:pt idx="1045">
                  <c:v>2.2969113748629741</c:v>
                </c:pt>
                <c:pt idx="1046">
                  <c:v>2.3105336796580391</c:v>
                </c:pt>
                <c:pt idx="1047">
                  <c:v>2.3243466528749939</c:v>
                </c:pt>
                <c:pt idx="1048">
                  <c:v>2.338047304508029</c:v>
                </c:pt>
                <c:pt idx="1049">
                  <c:v>2.3515046273037581</c:v>
                </c:pt>
                <c:pt idx="1050">
                  <c:v>2.3649843836916702</c:v>
                </c:pt>
                <c:pt idx="1051">
                  <c:v>2.3784441217389118</c:v>
                </c:pt>
                <c:pt idx="1052">
                  <c:v>2.3914512122813401</c:v>
                </c:pt>
                <c:pt idx="1053">
                  <c:v>2.4044302490105851</c:v>
                </c:pt>
                <c:pt idx="1054">
                  <c:v>2.418903310398119</c:v>
                </c:pt>
                <c:pt idx="1055">
                  <c:v>2.4312335566069931</c:v>
                </c:pt>
                <c:pt idx="1056">
                  <c:v>2.4437848452902311</c:v>
                </c:pt>
                <c:pt idx="1057">
                  <c:v>2.4565484607568648</c:v>
                </c:pt>
                <c:pt idx="1058">
                  <c:v>2.4688918538017428</c:v>
                </c:pt>
                <c:pt idx="1059">
                  <c:v>2.4812575506538921</c:v>
                </c:pt>
                <c:pt idx="1060">
                  <c:v>2.493388627663411</c:v>
                </c:pt>
                <c:pt idx="1061">
                  <c:v>2.505683551703707</c:v>
                </c:pt>
                <c:pt idx="1062">
                  <c:v>2.517551802356671</c:v>
                </c:pt>
                <c:pt idx="1063">
                  <c:v>2.529323369845951</c:v>
                </c:pt>
                <c:pt idx="1064">
                  <c:v>2.5410158375011771</c:v>
                </c:pt>
                <c:pt idx="1065">
                  <c:v>2.5524020294372272</c:v>
                </c:pt>
                <c:pt idx="1066">
                  <c:v>2.5640814909220979</c:v>
                </c:pt>
                <c:pt idx="1067">
                  <c:v>2.575369728972329</c:v>
                </c:pt>
                <c:pt idx="1068">
                  <c:v>2.586499660604388</c:v>
                </c:pt>
                <c:pt idx="1069">
                  <c:v>2.5976183255106182</c:v>
                </c:pt>
                <c:pt idx="1070">
                  <c:v>2.6086348501703762</c:v>
                </c:pt>
                <c:pt idx="1071">
                  <c:v>2.6197192556595419</c:v>
                </c:pt>
                <c:pt idx="1072">
                  <c:v>2.630620826287533</c:v>
                </c:pt>
                <c:pt idx="1073">
                  <c:v>2.6410227751517459</c:v>
                </c:pt>
                <c:pt idx="1074">
                  <c:v>2.651516757970418</c:v>
                </c:pt>
                <c:pt idx="1075">
                  <c:v>2.6633459989177402</c:v>
                </c:pt>
                <c:pt idx="1076">
                  <c:v>2.673746501485065</c:v>
                </c:pt>
                <c:pt idx="1077">
                  <c:v>2.684142533543616</c:v>
                </c:pt>
                <c:pt idx="1078">
                  <c:v>2.694254798072754</c:v>
                </c:pt>
                <c:pt idx="1079">
                  <c:v>2.70448349117807</c:v>
                </c:pt>
                <c:pt idx="1080">
                  <c:v>2.714663867408885</c:v>
                </c:pt>
                <c:pt idx="1081">
                  <c:v>2.724749804636903</c:v>
                </c:pt>
                <c:pt idx="1082">
                  <c:v>2.7348650898367262</c:v>
                </c:pt>
                <c:pt idx="1083">
                  <c:v>2.7445198053905062</c:v>
                </c:pt>
                <c:pt idx="1084">
                  <c:v>2.7543690580419522</c:v>
                </c:pt>
                <c:pt idx="1085">
                  <c:v>2.764158131514157</c:v>
                </c:pt>
                <c:pt idx="1086">
                  <c:v>2.7739009538837012</c:v>
                </c:pt>
                <c:pt idx="1087">
                  <c:v>2.783306369263018</c:v>
                </c:pt>
                <c:pt idx="1088">
                  <c:v>2.7929207362774382</c:v>
                </c:pt>
                <c:pt idx="1089">
                  <c:v>2.802320549289731</c:v>
                </c:pt>
                <c:pt idx="1090">
                  <c:v>2.8116297111287971</c:v>
                </c:pt>
                <c:pt idx="1091">
                  <c:v>2.820969539416927</c:v>
                </c:pt>
                <c:pt idx="1092">
                  <c:v>2.8304048503667611</c:v>
                </c:pt>
                <c:pt idx="1093">
                  <c:v>2.8395547474230258</c:v>
                </c:pt>
                <c:pt idx="1094">
                  <c:v>2.8486555072320781</c:v>
                </c:pt>
                <c:pt idx="1095">
                  <c:v>2.8580504680974199</c:v>
                </c:pt>
                <c:pt idx="1096">
                  <c:v>2.8672260744476148</c:v>
                </c:pt>
                <c:pt idx="1097">
                  <c:v>2.8760692639385468</c:v>
                </c:pt>
                <c:pt idx="1098">
                  <c:v>2.884978761047301</c:v>
                </c:pt>
                <c:pt idx="1099">
                  <c:v>2.8950257652618809</c:v>
                </c:pt>
                <c:pt idx="1100">
                  <c:v>2.9028906035580091</c:v>
                </c:pt>
                <c:pt idx="1101">
                  <c:v>2.9126125969206438</c:v>
                </c:pt>
                <c:pt idx="1102">
                  <c:v>2.9214079156487598</c:v>
                </c:pt>
                <c:pt idx="1103">
                  <c:v>2.9303109334043702</c:v>
                </c:pt>
                <c:pt idx="1104">
                  <c:v>2.938893796103252</c:v>
                </c:pt>
                <c:pt idx="1105">
                  <c:v>2.9474527131079662</c:v>
                </c:pt>
                <c:pt idx="1106">
                  <c:v>2.956154446459176</c:v>
                </c:pt>
                <c:pt idx="1107">
                  <c:v>2.9648790331526702</c:v>
                </c:pt>
                <c:pt idx="1108">
                  <c:v>2.9734914043497369</c:v>
                </c:pt>
                <c:pt idx="1109">
                  <c:v>2.9821334795725649</c:v>
                </c:pt>
                <c:pt idx="1110">
                  <c:v>2.9905558039147242</c:v>
                </c:pt>
                <c:pt idx="1111">
                  <c:v>2.999051012758831</c:v>
                </c:pt>
                <c:pt idx="1112">
                  <c:v>3.0075050705913782</c:v>
                </c:pt>
                <c:pt idx="1113">
                  <c:v>3.0159171888074199</c:v>
                </c:pt>
                <c:pt idx="1114">
                  <c:v>3.024450842193108</c:v>
                </c:pt>
                <c:pt idx="1115">
                  <c:v>3.032926819592872</c:v>
                </c:pt>
                <c:pt idx="1116">
                  <c:v>3.0413946685029081</c:v>
                </c:pt>
                <c:pt idx="1117">
                  <c:v>3.050539114591583</c:v>
                </c:pt>
                <c:pt idx="1118">
                  <c:v>3.0588286467446748</c:v>
                </c:pt>
                <c:pt idx="1119">
                  <c:v>3.067134146106083</c:v>
                </c:pt>
                <c:pt idx="1120">
                  <c:v>3.0753748282076199</c:v>
                </c:pt>
                <c:pt idx="1121">
                  <c:v>3.0838051838282881</c:v>
                </c:pt>
                <c:pt idx="1122">
                  <c:v>3.0920417646961331</c:v>
                </c:pt>
                <c:pt idx="1123">
                  <c:v>3.1003428621689069</c:v>
                </c:pt>
                <c:pt idx="1124">
                  <c:v>3.108595166551535</c:v>
                </c:pt>
                <c:pt idx="1125">
                  <c:v>3.1167892014015148</c:v>
                </c:pt>
                <c:pt idx="1126">
                  <c:v>3.1253167470855052</c:v>
                </c:pt>
                <c:pt idx="1127">
                  <c:v>3.133445005774774</c:v>
                </c:pt>
                <c:pt idx="1128">
                  <c:v>3.141681321467555</c:v>
                </c:pt>
                <c:pt idx="1129">
                  <c:v>3.1500084817354992</c:v>
                </c:pt>
                <c:pt idx="1130">
                  <c:v>3.1593585801377451</c:v>
                </c:pt>
                <c:pt idx="1131">
                  <c:v>3.1666246403052631</c:v>
                </c:pt>
                <c:pt idx="1132">
                  <c:v>3.1757187634683439</c:v>
                </c:pt>
                <c:pt idx="1133">
                  <c:v>3.1839486693251962</c:v>
                </c:pt>
                <c:pt idx="1134">
                  <c:v>3.1923814447767098</c:v>
                </c:pt>
                <c:pt idx="1135">
                  <c:v>3.2006898986543142</c:v>
                </c:pt>
                <c:pt idx="1136">
                  <c:v>3.2090474984062691</c:v>
                </c:pt>
                <c:pt idx="1137">
                  <c:v>3.217371983590684</c:v>
                </c:pt>
                <c:pt idx="1138">
                  <c:v>3.2257437883787539</c:v>
                </c:pt>
                <c:pt idx="1139">
                  <c:v>3.2341982295861151</c:v>
                </c:pt>
                <c:pt idx="1140">
                  <c:v>3.2425830894544712</c:v>
                </c:pt>
                <c:pt idx="1141">
                  <c:v>3.2509186429789452</c:v>
                </c:pt>
                <c:pt idx="1142">
                  <c:v>3.2593288894431169</c:v>
                </c:pt>
                <c:pt idx="1143">
                  <c:v>3.2679586626573451</c:v>
                </c:pt>
                <c:pt idx="1144">
                  <c:v>3.2763958895670382</c:v>
                </c:pt>
                <c:pt idx="1145">
                  <c:v>3.284799130174596</c:v>
                </c:pt>
                <c:pt idx="1146">
                  <c:v>3.2934043025472048</c:v>
                </c:pt>
                <c:pt idx="1147">
                  <c:v>3.301832566041714</c:v>
                </c:pt>
                <c:pt idx="1148">
                  <c:v>3.3103780015053381</c:v>
                </c:pt>
                <c:pt idx="1149">
                  <c:v>3.3188333518339799</c:v>
                </c:pt>
                <c:pt idx="1150">
                  <c:v>3.3285434866618719</c:v>
                </c:pt>
                <c:pt idx="1151">
                  <c:v>3.3373154258904569</c:v>
                </c:pt>
                <c:pt idx="1152">
                  <c:v>3.3459460836719992</c:v>
                </c:pt>
                <c:pt idx="1153">
                  <c:v>3.3545184996679338</c:v>
                </c:pt>
                <c:pt idx="1154">
                  <c:v>3.3634587673676721</c:v>
                </c:pt>
                <c:pt idx="1155">
                  <c:v>3.372217560239386</c:v>
                </c:pt>
                <c:pt idx="1156">
                  <c:v>3.381039123358998</c:v>
                </c:pt>
                <c:pt idx="1157">
                  <c:v>3.3898829007915681</c:v>
                </c:pt>
                <c:pt idx="1158">
                  <c:v>3.3987361997215642</c:v>
                </c:pt>
                <c:pt idx="1159">
                  <c:v>3.4077314143770878</c:v>
                </c:pt>
                <c:pt idx="1160">
                  <c:v>3.4166271977086198</c:v>
                </c:pt>
                <c:pt idx="1161">
                  <c:v>3.425540207517801</c:v>
                </c:pt>
                <c:pt idx="1162">
                  <c:v>3.4358220454928472</c:v>
                </c:pt>
                <c:pt idx="1163">
                  <c:v>3.4449360407986962</c:v>
                </c:pt>
                <c:pt idx="1164">
                  <c:v>3.454143648750339</c:v>
                </c:pt>
                <c:pt idx="1165">
                  <c:v>3.4633755967300921</c:v>
                </c:pt>
                <c:pt idx="1166">
                  <c:v>3.472542256581733</c:v>
                </c:pt>
                <c:pt idx="1167">
                  <c:v>3.4818525440187602</c:v>
                </c:pt>
                <c:pt idx="1168">
                  <c:v>3.4913414423365521</c:v>
                </c:pt>
                <c:pt idx="1169">
                  <c:v>3.5008651584025672</c:v>
                </c:pt>
                <c:pt idx="1170">
                  <c:v>3.5104821934974062</c:v>
                </c:pt>
                <c:pt idx="1171">
                  <c:v>3.5202547207129689</c:v>
                </c:pt>
                <c:pt idx="1172">
                  <c:v>3.5299311397375912</c:v>
                </c:pt>
                <c:pt idx="1173">
                  <c:v>3.5398988667493989</c:v>
                </c:pt>
                <c:pt idx="1174">
                  <c:v>3.5496960300153</c:v>
                </c:pt>
                <c:pt idx="1175">
                  <c:v>3.5605182234191388</c:v>
                </c:pt>
                <c:pt idx="1176">
                  <c:v>3.5706541122921389</c:v>
                </c:pt>
                <c:pt idx="1177">
                  <c:v>3.5810319267574169</c:v>
                </c:pt>
                <c:pt idx="1178">
                  <c:v>3.590836248988253</c:v>
                </c:pt>
                <c:pt idx="1179">
                  <c:v>3.6012224880549719</c:v>
                </c:pt>
                <c:pt idx="1180">
                  <c:v>3.611510893793842</c:v>
                </c:pt>
                <c:pt idx="1181">
                  <c:v>3.6219772135541182</c:v>
                </c:pt>
                <c:pt idx="1182">
                  <c:v>3.6323783571205839</c:v>
                </c:pt>
                <c:pt idx="1183">
                  <c:v>3.6431737769918779</c:v>
                </c:pt>
                <c:pt idx="1184">
                  <c:v>3.6535810790092889</c:v>
                </c:pt>
                <c:pt idx="1185">
                  <c:v>3.6643077466719198</c:v>
                </c:pt>
                <c:pt idx="1186">
                  <c:v>3.6750887579803551</c:v>
                </c:pt>
                <c:pt idx="1187">
                  <c:v>3.6873420505677998</c:v>
                </c:pt>
                <c:pt idx="1188">
                  <c:v>3.6986614200451502</c:v>
                </c:pt>
                <c:pt idx="1189">
                  <c:v>3.7100020830942881</c:v>
                </c:pt>
                <c:pt idx="1190">
                  <c:v>3.7213631224325709</c:v>
                </c:pt>
                <c:pt idx="1191">
                  <c:v>3.7326611452960941</c:v>
                </c:pt>
                <c:pt idx="1192">
                  <c:v>3.744395052861766</c:v>
                </c:pt>
                <c:pt idx="1193">
                  <c:v>3.7560076200474701</c:v>
                </c:pt>
                <c:pt idx="1194">
                  <c:v>3.767284154386731</c:v>
                </c:pt>
                <c:pt idx="1195">
                  <c:v>3.7790968568819601</c:v>
                </c:pt>
                <c:pt idx="1196">
                  <c:v>3.79114904951745</c:v>
                </c:pt>
                <c:pt idx="1197">
                  <c:v>3.8034135543933778</c:v>
                </c:pt>
                <c:pt idx="1198">
                  <c:v>3.8155043912256139</c:v>
                </c:pt>
                <c:pt idx="1199">
                  <c:v>3.827941917785997</c:v>
                </c:pt>
                <c:pt idx="1200">
                  <c:v>3.840412868134599</c:v>
                </c:pt>
                <c:pt idx="1201">
                  <c:v>3.8530523163215489</c:v>
                </c:pt>
                <c:pt idx="1202">
                  <c:v>3.8658844611845491</c:v>
                </c:pt>
                <c:pt idx="1203">
                  <c:v>3.8802077385587208</c:v>
                </c:pt>
                <c:pt idx="1204">
                  <c:v>3.893187244416652</c:v>
                </c:pt>
                <c:pt idx="1205">
                  <c:v>3.9065522382082292</c:v>
                </c:pt>
                <c:pt idx="1206">
                  <c:v>3.9196854524020872</c:v>
                </c:pt>
                <c:pt idx="1207">
                  <c:v>3.932818393440475</c:v>
                </c:pt>
                <c:pt idx="1208">
                  <c:v>3.9467031037979461</c:v>
                </c:pt>
                <c:pt idx="1209">
                  <c:v>3.96022648809332</c:v>
                </c:pt>
                <c:pt idx="1210">
                  <c:v>3.9738520903025432</c:v>
                </c:pt>
                <c:pt idx="1211">
                  <c:v>3.987779058269687</c:v>
                </c:pt>
                <c:pt idx="1212">
                  <c:v>4.0021317143057207</c:v>
                </c:pt>
                <c:pt idx="1213">
                  <c:v>4.0162962351381459</c:v>
                </c:pt>
                <c:pt idx="1214">
                  <c:v>4.0324783624348939</c:v>
                </c:pt>
                <c:pt idx="1215">
                  <c:v>4.0469050316480617</c:v>
                </c:pt>
                <c:pt idx="1216">
                  <c:v>4.0613660674782972</c:v>
                </c:pt>
                <c:pt idx="1217">
                  <c:v>4.0761787590356349</c:v>
                </c:pt>
                <c:pt idx="1218">
                  <c:v>4.0912317289267008</c:v>
                </c:pt>
                <c:pt idx="1219">
                  <c:v>4.1063907742712162</c:v>
                </c:pt>
                <c:pt idx="1220">
                  <c:v>4.1222056805035487</c:v>
                </c:pt>
                <c:pt idx="1221">
                  <c:v>4.1376589678505216</c:v>
                </c:pt>
                <c:pt idx="1222">
                  <c:v>4.1529519968334832</c:v>
                </c:pt>
                <c:pt idx="1223">
                  <c:v>4.1689893859180494</c:v>
                </c:pt>
                <c:pt idx="1224">
                  <c:v>4.1845509112589081</c:v>
                </c:pt>
                <c:pt idx="1225">
                  <c:v>4.2009537117616231</c:v>
                </c:pt>
                <c:pt idx="1226">
                  <c:v>4.21726587804738</c:v>
                </c:pt>
                <c:pt idx="1227">
                  <c:v>4.2353493655446233</c:v>
                </c:pt>
                <c:pt idx="1228">
                  <c:v>4.2521148656955443</c:v>
                </c:pt>
                <c:pt idx="1229">
                  <c:v>4.268594496724921</c:v>
                </c:pt>
                <c:pt idx="1230">
                  <c:v>4.2855042501743634</c:v>
                </c:pt>
                <c:pt idx="1231">
                  <c:v>4.3023610622164021</c:v>
                </c:pt>
                <c:pt idx="1232">
                  <c:v>4.3194446273687603</c:v>
                </c:pt>
                <c:pt idx="1233">
                  <c:v>4.3367897379525848</c:v>
                </c:pt>
                <c:pt idx="1234">
                  <c:v>4.3536027595407374</c:v>
                </c:pt>
                <c:pt idx="1235">
                  <c:v>4.371121848362467</c:v>
                </c:pt>
                <c:pt idx="1236">
                  <c:v>4.3886426897851667</c:v>
                </c:pt>
                <c:pt idx="1237">
                  <c:v>4.4063461783110327</c:v>
                </c:pt>
                <c:pt idx="1238">
                  <c:v>4.4243800999915379</c:v>
                </c:pt>
                <c:pt idx="1239">
                  <c:v>4.4420826469409818</c:v>
                </c:pt>
                <c:pt idx="1240">
                  <c:v>4.4603223440829884</c:v>
                </c:pt>
                <c:pt idx="1241">
                  <c:v>4.4782983438498869</c:v>
                </c:pt>
                <c:pt idx="1242">
                  <c:v>4.496195625041759</c:v>
                </c:pt>
                <c:pt idx="1243">
                  <c:v>4.5146649896506776</c:v>
                </c:pt>
                <c:pt idx="1244">
                  <c:v>4.532791446703019</c:v>
                </c:pt>
                <c:pt idx="1245">
                  <c:v>4.551294931448818</c:v>
                </c:pt>
                <c:pt idx="1246">
                  <c:v>4.5696859831104133</c:v>
                </c:pt>
                <c:pt idx="1247">
                  <c:v>4.58855076868812</c:v>
                </c:pt>
                <c:pt idx="1248">
                  <c:v>4.6072555578541756</c:v>
                </c:pt>
                <c:pt idx="1249">
                  <c:v>4.6258777033804996</c:v>
                </c:pt>
                <c:pt idx="1250">
                  <c:v>4.6444401444738874</c:v>
                </c:pt>
                <c:pt idx="1251">
                  <c:v>4.662885191244178</c:v>
                </c:pt>
                <c:pt idx="1252">
                  <c:v>4.6834487625963099</c:v>
                </c:pt>
                <c:pt idx="1253">
                  <c:v>4.7022676004001003</c:v>
                </c:pt>
                <c:pt idx="1254">
                  <c:v>4.7210655671847093</c:v>
                </c:pt>
                <c:pt idx="1255">
                  <c:v>4.7396435317460996</c:v>
                </c:pt>
                <c:pt idx="1256">
                  <c:v>4.7584174835539548</c:v>
                </c:pt>
                <c:pt idx="1257">
                  <c:v>4.7765181634519713</c:v>
                </c:pt>
                <c:pt idx="1258">
                  <c:v>4.7949979969170782</c:v>
                </c:pt>
                <c:pt idx="1259">
                  <c:v>4.8136525649399342</c:v>
                </c:pt>
                <c:pt idx="1260">
                  <c:v>4.8320499841647164</c:v>
                </c:pt>
                <c:pt idx="1261">
                  <c:v>4.8503124233058221</c:v>
                </c:pt>
                <c:pt idx="1262">
                  <c:v>4.8689692203220378</c:v>
                </c:pt>
                <c:pt idx="1263">
                  <c:v>4.8871250547940122</c:v>
                </c:pt>
                <c:pt idx="1264">
                  <c:v>4.9051152567975249</c:v>
                </c:pt>
                <c:pt idx="1265">
                  <c:v>4.9234523947651736</c:v>
                </c:pt>
                <c:pt idx="1266">
                  <c:v>4.9439159991082651</c:v>
                </c:pt>
                <c:pt idx="1267">
                  <c:v>4.9615958513665852</c:v>
                </c:pt>
                <c:pt idx="1268">
                  <c:v>4.9794634329923788</c:v>
                </c:pt>
                <c:pt idx="1269">
                  <c:v>4.9973861194879854</c:v>
                </c:pt>
                <c:pt idx="1270">
                  <c:v>5.014775789044986</c:v>
                </c:pt>
                <c:pt idx="1271">
                  <c:v>5.0324280632411238</c:v>
                </c:pt>
                <c:pt idx="1272">
                  <c:v>5.0500896226599963</c:v>
                </c:pt>
                <c:pt idx="1273">
                  <c:v>5.0679158612276094</c:v>
                </c:pt>
                <c:pt idx="1274">
                  <c:v>5.0847911267810266</c:v>
                </c:pt>
                <c:pt idx="1275">
                  <c:v>5.1017485519096191</c:v>
                </c:pt>
                <c:pt idx="1276">
                  <c:v>5.1189225476005138</c:v>
                </c:pt>
                <c:pt idx="1277">
                  <c:v>5.137612347038627</c:v>
                </c:pt>
                <c:pt idx="1278">
                  <c:v>5.1541390031326202</c:v>
                </c:pt>
                <c:pt idx="1279">
                  <c:v>5.1710861622135598</c:v>
                </c:pt>
                <c:pt idx="1280">
                  <c:v>5.1878317936349303</c:v>
                </c:pt>
                <c:pt idx="1281">
                  <c:v>5.2044066138136849</c:v>
                </c:pt>
                <c:pt idx="1282">
                  <c:v>5.2206878105384593</c:v>
                </c:pt>
                <c:pt idx="1283">
                  <c:v>5.2367067747336673</c:v>
                </c:pt>
                <c:pt idx="1284">
                  <c:v>5.2526339958037136</c:v>
                </c:pt>
                <c:pt idx="1285">
                  <c:v>5.2684763789949054</c:v>
                </c:pt>
                <c:pt idx="1286">
                  <c:v>5.2843438834574474</c:v>
                </c:pt>
                <c:pt idx="1287">
                  <c:v>5.2995450043509109</c:v>
                </c:pt>
                <c:pt idx="1288">
                  <c:v>5.3152549739985657</c:v>
                </c:pt>
                <c:pt idx="1289">
                  <c:v>5.3305153216780994</c:v>
                </c:pt>
                <c:pt idx="1290">
                  <c:v>5.3453031910180311</c:v>
                </c:pt>
                <c:pt idx="1291">
                  <c:v>5.3596884582535926</c:v>
                </c:pt>
                <c:pt idx="1292">
                  <c:v>5.3746333920365963</c:v>
                </c:pt>
                <c:pt idx="1293">
                  <c:v>5.3892500893001962</c:v>
                </c:pt>
                <c:pt idx="1294">
                  <c:v>5.4054236874661674</c:v>
                </c:pt>
                <c:pt idx="1295">
                  <c:v>5.4198475528452583</c:v>
                </c:pt>
                <c:pt idx="1296">
                  <c:v>5.4337384914600122</c:v>
                </c:pt>
                <c:pt idx="1297">
                  <c:v>5.4480724754190257</c:v>
                </c:pt>
                <c:pt idx="1298">
                  <c:v>5.4620608134756319</c:v>
                </c:pt>
                <c:pt idx="1299">
                  <c:v>5.4755809985744621</c:v>
                </c:pt>
                <c:pt idx="1300">
                  <c:v>5.4891279504212704</c:v>
                </c:pt>
                <c:pt idx="1301">
                  <c:v>5.5023685401081321</c:v>
                </c:pt>
                <c:pt idx="1302">
                  <c:v>5.515765918786105</c:v>
                </c:pt>
                <c:pt idx="1303">
                  <c:v>5.5291523604218762</c:v>
                </c:pt>
                <c:pt idx="1304">
                  <c:v>5.5418411234385214</c:v>
                </c:pt>
                <c:pt idx="1305">
                  <c:v>5.5548972789092979</c:v>
                </c:pt>
                <c:pt idx="1306">
                  <c:v>5.5676110037694082</c:v>
                </c:pt>
                <c:pt idx="1307">
                  <c:v>5.580424666898292</c:v>
                </c:pt>
                <c:pt idx="1308">
                  <c:v>5.5930653287937044</c:v>
                </c:pt>
                <c:pt idx="1309">
                  <c:v>5.6056102673406887</c:v>
                </c:pt>
                <c:pt idx="1310">
                  <c:v>5.6178671915769023</c:v>
                </c:pt>
                <c:pt idx="1311">
                  <c:v>5.6304784852331871</c:v>
                </c:pt>
                <c:pt idx="1312">
                  <c:v>5.6423280258069282</c:v>
                </c:pt>
                <c:pt idx="1313">
                  <c:v>5.6543602963025021</c:v>
                </c:pt>
                <c:pt idx="1314">
                  <c:v>5.6675345699320134</c:v>
                </c:pt>
                <c:pt idx="1315">
                  <c:v>5.6788527634180346</c:v>
                </c:pt>
                <c:pt idx="1316">
                  <c:v>5.6903147327640724</c:v>
                </c:pt>
                <c:pt idx="1317">
                  <c:v>5.7017953282924463</c:v>
                </c:pt>
                <c:pt idx="1318">
                  <c:v>5.7132766040241476</c:v>
                </c:pt>
                <c:pt idx="1319">
                  <c:v>5.7242092836027716</c:v>
                </c:pt>
                <c:pt idx="1320">
                  <c:v>5.7353367983456964</c:v>
                </c:pt>
                <c:pt idx="1321">
                  <c:v>5.7463544200472567</c:v>
                </c:pt>
                <c:pt idx="1322">
                  <c:v>5.7573131612822559</c:v>
                </c:pt>
                <c:pt idx="1323">
                  <c:v>5.7680833097027007</c:v>
                </c:pt>
                <c:pt idx="1324">
                  <c:v>5.7801763945149531</c:v>
                </c:pt>
                <c:pt idx="1325">
                  <c:v>5.7909122438617961</c:v>
                </c:pt>
                <c:pt idx="1326">
                  <c:v>5.8010814717698551</c:v>
                </c:pt>
                <c:pt idx="1327">
                  <c:v>5.8114815078081321</c:v>
                </c:pt>
                <c:pt idx="1328">
                  <c:v>5.821849966287763</c:v>
                </c:pt>
                <c:pt idx="1329">
                  <c:v>5.8322431607861622</c:v>
                </c:pt>
                <c:pt idx="1330">
                  <c:v>5.8423380693884974</c:v>
                </c:pt>
                <c:pt idx="1331">
                  <c:v>5.8522316073117491</c:v>
                </c:pt>
                <c:pt idx="1332">
                  <c:v>5.862382974494011</c:v>
                </c:pt>
                <c:pt idx="1333">
                  <c:v>5.8722200261348076</c:v>
                </c:pt>
                <c:pt idx="1334">
                  <c:v>5.8821718276492199</c:v>
                </c:pt>
                <c:pt idx="1335">
                  <c:v>5.8930512916986224</c:v>
                </c:pt>
                <c:pt idx="1336">
                  <c:v>5.9029466494555818</c:v>
                </c:pt>
                <c:pt idx="1337">
                  <c:v>5.9114754809412098</c:v>
                </c:pt>
                <c:pt idx="1338">
                  <c:v>5.922330427257986</c:v>
                </c:pt>
                <c:pt idx="1339">
                  <c:v>5.9318206627148813</c:v>
                </c:pt>
                <c:pt idx="1340">
                  <c:v>5.9415039309944486</c:v>
                </c:pt>
                <c:pt idx="1341">
                  <c:v>5.9508574116172532</c:v>
                </c:pt>
                <c:pt idx="1342">
                  <c:v>5.9601536182485759</c:v>
                </c:pt>
                <c:pt idx="1343">
                  <c:v>5.9692854627497436</c:v>
                </c:pt>
                <c:pt idx="1344">
                  <c:v>5.9784652278139427</c:v>
                </c:pt>
                <c:pt idx="1345">
                  <c:v>5.9877667715627743</c:v>
                </c:pt>
                <c:pt idx="1346">
                  <c:v>5.9969086444211257</c:v>
                </c:pt>
                <c:pt idx="1347">
                  <c:v>6.0060931139790181</c:v>
                </c:pt>
                <c:pt idx="1348">
                  <c:v>6.0151777995430704</c:v>
                </c:pt>
                <c:pt idx="1349">
                  <c:v>6.0242321185681531</c:v>
                </c:pt>
                <c:pt idx="1350">
                  <c:v>6.0330864952143122</c:v>
                </c:pt>
                <c:pt idx="1351">
                  <c:v>6.0419038833717416</c:v>
                </c:pt>
                <c:pt idx="1352">
                  <c:v>6.0507673274593516</c:v>
                </c:pt>
                <c:pt idx="1353">
                  <c:v>6.0595989261836927</c:v>
                </c:pt>
                <c:pt idx="1354">
                  <c:v>6.0682577959297239</c:v>
                </c:pt>
                <c:pt idx="1355">
                  <c:v>6.077045805994846</c:v>
                </c:pt>
                <c:pt idx="1356">
                  <c:v>6.0858921654254221</c:v>
                </c:pt>
                <c:pt idx="1357">
                  <c:v>6.0945043716748817</c:v>
                </c:pt>
                <c:pt idx="1358">
                  <c:v>6.1031054549080404</c:v>
                </c:pt>
                <c:pt idx="1359">
                  <c:v>6.1118644749717577</c:v>
                </c:pt>
                <c:pt idx="1360">
                  <c:v>6.1213627824149883</c:v>
                </c:pt>
                <c:pt idx="1361">
                  <c:v>6.1301730330842448</c:v>
                </c:pt>
                <c:pt idx="1362">
                  <c:v>6.1383295064445642</c:v>
                </c:pt>
                <c:pt idx="1363">
                  <c:v>6.1467955145041042</c:v>
                </c:pt>
                <c:pt idx="1364">
                  <c:v>6.1551856609599662</c:v>
                </c:pt>
                <c:pt idx="1365">
                  <c:v>6.1634175032339051</c:v>
                </c:pt>
                <c:pt idx="1366">
                  <c:v>6.1717461518128252</c:v>
                </c:pt>
                <c:pt idx="1367">
                  <c:v>6.1801821512724064</c:v>
                </c:pt>
                <c:pt idx="1368">
                  <c:v>6.1885267171609142</c:v>
                </c:pt>
                <c:pt idx="1369">
                  <c:v>6.197782396814925</c:v>
                </c:pt>
                <c:pt idx="1370">
                  <c:v>6.2062876801167342</c:v>
                </c:pt>
                <c:pt idx="1371">
                  <c:v>6.2144981860602941</c:v>
                </c:pt>
                <c:pt idx="1372">
                  <c:v>6.2227057787147571</c:v>
                </c:pt>
                <c:pt idx="1373">
                  <c:v>6.2310894221072157</c:v>
                </c:pt>
                <c:pt idx="1374">
                  <c:v>6.2392850450292494</c:v>
                </c:pt>
                <c:pt idx="1375">
                  <c:v>6.24761711770077</c:v>
                </c:pt>
                <c:pt idx="1376">
                  <c:v>6.2557879520317767</c:v>
                </c:pt>
                <c:pt idx="1377">
                  <c:v>6.2640223942088866</c:v>
                </c:pt>
                <c:pt idx="1378">
                  <c:v>6.2723165593700863</c:v>
                </c:pt>
                <c:pt idx="1379">
                  <c:v>6.2806932729283673</c:v>
                </c:pt>
                <c:pt idx="1380">
                  <c:v>5.8561234754898302E-3</c:v>
                </c:pt>
                <c:pt idx="1381">
                  <c:v>1.415503027670903E-2</c:v>
                </c:pt>
                <c:pt idx="1382">
                  <c:v>2.3267001875189638E-2</c:v>
                </c:pt>
                <c:pt idx="1383">
                  <c:v>3.1471387904296703E-2</c:v>
                </c:pt>
                <c:pt idx="1384">
                  <c:v>3.9890776821772798E-2</c:v>
                </c:pt>
                <c:pt idx="1385">
                  <c:v>4.8171106039903537E-2</c:v>
                </c:pt>
                <c:pt idx="1386">
                  <c:v>5.6270597671944887E-2</c:v>
                </c:pt>
                <c:pt idx="1387">
                  <c:v>6.4476140516322986E-2</c:v>
                </c:pt>
                <c:pt idx="1388">
                  <c:v>7.2837324661365388E-2</c:v>
                </c:pt>
                <c:pt idx="1389">
                  <c:v>8.1151851863014282E-2</c:v>
                </c:pt>
                <c:pt idx="1390">
                  <c:v>8.9532633920330632E-2</c:v>
                </c:pt>
                <c:pt idx="1391">
                  <c:v>9.7803099884013728E-2</c:v>
                </c:pt>
                <c:pt idx="1392">
                  <c:v>0.1062930399725432</c:v>
                </c:pt>
                <c:pt idx="1393">
                  <c:v>0.11467730908270481</c:v>
                </c:pt>
                <c:pt idx="1394">
                  <c:v>0.1232900918342215</c:v>
                </c:pt>
                <c:pt idx="1395">
                  <c:v>0.13173059892670699</c:v>
                </c:pt>
                <c:pt idx="1396">
                  <c:v>0.14005179072778309</c:v>
                </c:pt>
                <c:pt idx="1397">
                  <c:v>0.14974592308789561</c:v>
                </c:pt>
                <c:pt idx="1398">
                  <c:v>0.1582573572453374</c:v>
                </c:pt>
                <c:pt idx="1399">
                  <c:v>0.16677416719662469</c:v>
                </c:pt>
                <c:pt idx="1400">
                  <c:v>0.17531821925814309</c:v>
                </c:pt>
                <c:pt idx="1401">
                  <c:v>0.18407272502536701</c:v>
                </c:pt>
                <c:pt idx="1402">
                  <c:v>0.19251059657504019</c:v>
                </c:pt>
                <c:pt idx="1403">
                  <c:v>0.2010384209133482</c:v>
                </c:pt>
                <c:pt idx="1404">
                  <c:v>0.20975216830388879</c:v>
                </c:pt>
                <c:pt idx="1405">
                  <c:v>0.21836349262470919</c:v>
                </c:pt>
                <c:pt idx="1406">
                  <c:v>0.22727725618688691</c:v>
                </c:pt>
                <c:pt idx="1407">
                  <c:v>0.23602763163524351</c:v>
                </c:pt>
                <c:pt idx="1408">
                  <c:v>0.24483475006876751</c:v>
                </c:pt>
                <c:pt idx="1409">
                  <c:v>0.25373522245155172</c:v>
                </c:pt>
                <c:pt idx="1410">
                  <c:v>0.26265288326135949</c:v>
                </c:pt>
                <c:pt idx="1411">
                  <c:v>0.27280960101078539</c:v>
                </c:pt>
                <c:pt idx="1412">
                  <c:v>0.28095828201333489</c:v>
                </c:pt>
                <c:pt idx="1413">
                  <c:v>0.2911030990948863</c:v>
                </c:pt>
                <c:pt idx="1414">
                  <c:v>0.30020865517335149</c:v>
                </c:pt>
                <c:pt idx="1415">
                  <c:v>0.30938894050607241</c:v>
                </c:pt>
                <c:pt idx="1416">
                  <c:v>0.31860777111764521</c:v>
                </c:pt>
                <c:pt idx="1417">
                  <c:v>0.32788683646422773</c:v>
                </c:pt>
                <c:pt idx="1418">
                  <c:v>0.33741811764802149</c:v>
                </c:pt>
                <c:pt idx="1419">
                  <c:v>0.34685295788257808</c:v>
                </c:pt>
                <c:pt idx="1420">
                  <c:v>0.35622592744969273</c:v>
                </c:pt>
                <c:pt idx="1421">
                  <c:v>0.36570762034496918</c:v>
                </c:pt>
                <c:pt idx="1422">
                  <c:v>0.37533761912118879</c:v>
                </c:pt>
                <c:pt idx="1423">
                  <c:v>0.38504432211255518</c:v>
                </c:pt>
                <c:pt idx="1424">
                  <c:v>0.3949938368418946</c:v>
                </c:pt>
                <c:pt idx="1425">
                  <c:v>0.40460902036848673</c:v>
                </c:pt>
                <c:pt idx="1426">
                  <c:v>0.4145950612205947</c:v>
                </c:pt>
                <c:pt idx="1427">
                  <c:v>0.4248830697265929</c:v>
                </c:pt>
                <c:pt idx="1428">
                  <c:v>0.43478631997778588</c:v>
                </c:pt>
                <c:pt idx="1429">
                  <c:v>0.44624670461929011</c:v>
                </c:pt>
                <c:pt idx="1430">
                  <c:v>0.45630835179899759</c:v>
                </c:pt>
                <c:pt idx="1431">
                  <c:v>0.46667532545639429</c:v>
                </c:pt>
                <c:pt idx="1432">
                  <c:v>0.47741632025316127</c:v>
                </c:pt>
                <c:pt idx="1433">
                  <c:v>0.4878408497879505</c:v>
                </c:pt>
                <c:pt idx="1434">
                  <c:v>0.49826032668420822</c:v>
                </c:pt>
                <c:pt idx="1435">
                  <c:v>0.50899013989861097</c:v>
                </c:pt>
                <c:pt idx="1436">
                  <c:v>0.51970224781937824</c:v>
                </c:pt>
                <c:pt idx="1437">
                  <c:v>0.53032840710304996</c:v>
                </c:pt>
                <c:pt idx="1438">
                  <c:v>0.54123381658731196</c:v>
                </c:pt>
                <c:pt idx="1439">
                  <c:v>0.55212439507439626</c:v>
                </c:pt>
                <c:pt idx="1440">
                  <c:v>0.56344932326599584</c:v>
                </c:pt>
                <c:pt idx="1441">
                  <c:v>0.57625562902756211</c:v>
                </c:pt>
                <c:pt idx="1442">
                  <c:v>0.58621844499878339</c:v>
                </c:pt>
                <c:pt idx="1443">
                  <c:v>0.59898532641664293</c:v>
                </c:pt>
                <c:pt idx="1444">
                  <c:v>0.61078720430479438</c:v>
                </c:pt>
                <c:pt idx="1445">
                  <c:v>0.62251878710845754</c:v>
                </c:pt>
                <c:pt idx="1446">
                  <c:v>0.6342133837838162</c:v>
                </c:pt>
                <c:pt idx="1447">
                  <c:v>0.64615200829693376</c:v>
                </c:pt>
                <c:pt idx="1448">
                  <c:v>0.65791815220602601</c:v>
                </c:pt>
                <c:pt idx="1449">
                  <c:v>0.66989374288691039</c:v>
                </c:pt>
                <c:pt idx="1450">
                  <c:v>0.6822962395309724</c:v>
                </c:pt>
                <c:pt idx="1451">
                  <c:v>0.69470307001290221</c:v>
                </c:pt>
                <c:pt idx="1452">
                  <c:v>0.70870605975642553</c:v>
                </c:pt>
                <c:pt idx="1453">
                  <c:v>0.72164390820260038</c:v>
                </c:pt>
                <c:pt idx="1454">
                  <c:v>0.73427987801449313</c:v>
                </c:pt>
                <c:pt idx="1455">
                  <c:v>0.74714167122269115</c:v>
                </c:pt>
                <c:pt idx="1456">
                  <c:v>0.76029002448364713</c:v>
                </c:pt>
                <c:pt idx="1457">
                  <c:v>0.77378691386029175</c:v>
                </c:pt>
                <c:pt idx="1458">
                  <c:v>0.78714157192392342</c:v>
                </c:pt>
                <c:pt idx="1459">
                  <c:v>0.80060368175007679</c:v>
                </c:pt>
                <c:pt idx="1460">
                  <c:v>0.81424026257320403</c:v>
                </c:pt>
                <c:pt idx="1461">
                  <c:v>0.82823129380031035</c:v>
                </c:pt>
                <c:pt idx="1462">
                  <c:v>0.84221454079932379</c:v>
                </c:pt>
                <c:pt idx="1463">
                  <c:v>0.85622309423499099</c:v>
                </c:pt>
                <c:pt idx="1464">
                  <c:v>0.8707513693010307</c:v>
                </c:pt>
                <c:pt idx="1465">
                  <c:v>0.88500531955139761</c:v>
                </c:pt>
                <c:pt idx="1466">
                  <c:v>0.89940962707164196</c:v>
                </c:pt>
                <c:pt idx="1467">
                  <c:v>0.91412206836647614</c:v>
                </c:pt>
                <c:pt idx="1468">
                  <c:v>0.92887456683574365</c:v>
                </c:pt>
                <c:pt idx="1469">
                  <c:v>0.94544386823981241</c:v>
                </c:pt>
                <c:pt idx="1470">
                  <c:v>0.9605791289191864</c:v>
                </c:pt>
                <c:pt idx="1471">
                  <c:v>0.97590328244248814</c:v>
                </c:pt>
                <c:pt idx="1472">
                  <c:v>0.99148920030991772</c:v>
                </c:pt>
                <c:pt idx="1473">
                  <c:v>1.0070464443895759</c:v>
                </c:pt>
                <c:pt idx="1474">
                  <c:v>1.0228731220437961</c:v>
                </c:pt>
                <c:pt idx="1475">
                  <c:v>1.0388282898114469</c:v>
                </c:pt>
                <c:pt idx="1476">
                  <c:v>1.0546508187327259</c:v>
                </c:pt>
                <c:pt idx="1477">
                  <c:v>1.0707289917221221</c:v>
                </c:pt>
                <c:pt idx="1478">
                  <c:v>1.086759432055822</c:v>
                </c:pt>
                <c:pt idx="1479">
                  <c:v>1.103360233979787</c:v>
                </c:pt>
                <c:pt idx="1480">
                  <c:v>1.121641781798657</c:v>
                </c:pt>
                <c:pt idx="1481">
                  <c:v>1.1381626350388641</c:v>
                </c:pt>
                <c:pt idx="1482">
                  <c:v>1.1551959573165429</c:v>
                </c:pt>
                <c:pt idx="1483">
                  <c:v>1.1722042719798531</c:v>
                </c:pt>
                <c:pt idx="1484">
                  <c:v>1.18898059153309</c:v>
                </c:pt>
                <c:pt idx="1485">
                  <c:v>1.2060830334034289</c:v>
                </c:pt>
                <c:pt idx="1486">
                  <c:v>1.223268800020938</c:v>
                </c:pt>
                <c:pt idx="1487">
                  <c:v>1.241034137916168</c:v>
                </c:pt>
                <c:pt idx="1488">
                  <c:v>1.2582528191052349</c:v>
                </c:pt>
                <c:pt idx="1489">
                  <c:v>1.275688472634037</c:v>
                </c:pt>
                <c:pt idx="1490">
                  <c:v>1.293757359155906</c:v>
                </c:pt>
                <c:pt idx="1491">
                  <c:v>1.3139499648133419</c:v>
                </c:pt>
                <c:pt idx="1492">
                  <c:v>1.332027225215777</c:v>
                </c:pt>
                <c:pt idx="1493">
                  <c:v>1.349964073404925</c:v>
                </c:pt>
                <c:pt idx="1494">
                  <c:v>1.3677963026799951</c:v>
                </c:pt>
                <c:pt idx="1495">
                  <c:v>1.3861713666944251</c:v>
                </c:pt>
                <c:pt idx="1496">
                  <c:v>1.4047906817288971</c:v>
                </c:pt>
                <c:pt idx="1497">
                  <c:v>1.4230170210946951</c:v>
                </c:pt>
                <c:pt idx="1498">
                  <c:v>1.4413788547866879</c:v>
                </c:pt>
                <c:pt idx="1499">
                  <c:v>1.4596717409444191</c:v>
                </c:pt>
                <c:pt idx="1500">
                  <c:v>1.4782832785216891</c:v>
                </c:pt>
                <c:pt idx="1501">
                  <c:v>1.4966146279080721</c:v>
                </c:pt>
                <c:pt idx="1502">
                  <c:v>1.5157760594284491</c:v>
                </c:pt>
                <c:pt idx="1503">
                  <c:v>1.534244609856011</c:v>
                </c:pt>
                <c:pt idx="1504">
                  <c:v>1.553197646260907</c:v>
                </c:pt>
                <c:pt idx="1505">
                  <c:v>1.5713178555131959</c:v>
                </c:pt>
                <c:pt idx="1506">
                  <c:v>1.589925439263479</c:v>
                </c:pt>
                <c:pt idx="1507">
                  <c:v>1.608683935495949</c:v>
                </c:pt>
                <c:pt idx="1508">
                  <c:v>1.62925582352432</c:v>
                </c:pt>
                <c:pt idx="1509">
                  <c:v>1.6480416375298339</c:v>
                </c:pt>
                <c:pt idx="1510">
                  <c:v>1.6659814867176119</c:v>
                </c:pt>
                <c:pt idx="1511">
                  <c:v>1.68444626893936</c:v>
                </c:pt>
                <c:pt idx="1512">
                  <c:v>1.7028417422727531</c:v>
                </c:pt>
                <c:pt idx="1513">
                  <c:v>1.7212080405425281</c:v>
                </c:pt>
                <c:pt idx="1514">
                  <c:v>1.7393671957996111</c:v>
                </c:pt>
                <c:pt idx="1515">
                  <c:v>1.757589319592606</c:v>
                </c:pt>
                <c:pt idx="1516">
                  <c:v>1.777796216887106</c:v>
                </c:pt>
                <c:pt idx="1517">
                  <c:v>1.795530425745389</c:v>
                </c:pt>
                <c:pt idx="1518">
                  <c:v>1.813731419785557</c:v>
                </c:pt>
                <c:pt idx="1519">
                  <c:v>1.8321768619531851</c:v>
                </c:pt>
                <c:pt idx="1520">
                  <c:v>1.8498785641470901</c:v>
                </c:pt>
                <c:pt idx="1521">
                  <c:v>1.867382683942401</c:v>
                </c:pt>
                <c:pt idx="1522">
                  <c:v>1.884797683094692</c:v>
                </c:pt>
                <c:pt idx="1523">
                  <c:v>1.9022560441042511</c:v>
                </c:pt>
                <c:pt idx="1524">
                  <c:v>1.919839710741899</c:v>
                </c:pt>
                <c:pt idx="1525">
                  <c:v>1.937170659496996</c:v>
                </c:pt>
                <c:pt idx="1526">
                  <c:v>1.956197414923931</c:v>
                </c:pt>
                <c:pt idx="1527">
                  <c:v>1.9714699986153981</c:v>
                </c:pt>
                <c:pt idx="1528">
                  <c:v>1.9887643259732131</c:v>
                </c:pt>
                <c:pt idx="1529">
                  <c:v>2.0072766786132719</c:v>
                </c:pt>
                <c:pt idx="1530">
                  <c:v>2.024331592629125</c:v>
                </c:pt>
                <c:pt idx="1531">
                  <c:v>2.0402752697388729</c:v>
                </c:pt>
                <c:pt idx="1532">
                  <c:v>2.0572535010047721</c:v>
                </c:pt>
                <c:pt idx="1533">
                  <c:v>2.0730381173232191</c:v>
                </c:pt>
                <c:pt idx="1534">
                  <c:v>2.0895281530931622</c:v>
                </c:pt>
                <c:pt idx="1535">
                  <c:v>2.105370287580278</c:v>
                </c:pt>
                <c:pt idx="1536">
                  <c:v>2.1209813242067459</c:v>
                </c:pt>
                <c:pt idx="1537">
                  <c:v>2.13643684568141</c:v>
                </c:pt>
                <c:pt idx="1538">
                  <c:v>2.152143250082895</c:v>
                </c:pt>
                <c:pt idx="1539">
                  <c:v>2.1675246630166911</c:v>
                </c:pt>
                <c:pt idx="1540">
                  <c:v>2.1843916512345398</c:v>
                </c:pt>
                <c:pt idx="1541">
                  <c:v>2.199883904537741</c:v>
                </c:pt>
                <c:pt idx="1542">
                  <c:v>2.2146889952947291</c:v>
                </c:pt>
                <c:pt idx="1543">
                  <c:v>2.2295360702620002</c:v>
                </c:pt>
                <c:pt idx="1544">
                  <c:v>2.2440202514845509</c:v>
                </c:pt>
                <c:pt idx="1545">
                  <c:v>2.2584125231505432</c:v>
                </c:pt>
                <c:pt idx="1546">
                  <c:v>2.2726643193424012</c:v>
                </c:pt>
                <c:pt idx="1547">
                  <c:v>2.2868909164409499</c:v>
                </c:pt>
                <c:pt idx="1548">
                  <c:v>2.3011220168673741</c:v>
                </c:pt>
                <c:pt idx="1549">
                  <c:v>2.31496214149937</c:v>
                </c:pt>
                <c:pt idx="1550">
                  <c:v>2.3291140985435979</c:v>
                </c:pt>
                <c:pt idx="1551">
                  <c:v>2.342517593799871</c:v>
                </c:pt>
                <c:pt idx="1552">
                  <c:v>2.3559250247162029</c:v>
                </c:pt>
                <c:pt idx="1553">
                  <c:v>2.369394472627059</c:v>
                </c:pt>
                <c:pt idx="1554">
                  <c:v>2.3841769312350278</c:v>
                </c:pt>
                <c:pt idx="1555">
                  <c:v>2.397218164367068</c:v>
                </c:pt>
                <c:pt idx="1556">
                  <c:v>2.4103742386531151</c:v>
                </c:pt>
                <c:pt idx="1557">
                  <c:v>2.42335563072356</c:v>
                </c:pt>
                <c:pt idx="1558">
                  <c:v>2.4360682992779399</c:v>
                </c:pt>
                <c:pt idx="1559">
                  <c:v>2.4485401979888222</c:v>
                </c:pt>
                <c:pt idx="1560">
                  <c:v>2.461175323828666</c:v>
                </c:pt>
                <c:pt idx="1561">
                  <c:v>2.473280723022893</c:v>
                </c:pt>
                <c:pt idx="1562">
                  <c:v>2.4854040845967549</c:v>
                </c:pt>
                <c:pt idx="1563">
                  <c:v>2.4975130441594739</c:v>
                </c:pt>
                <c:pt idx="1564">
                  <c:v>2.509249834593466</c:v>
                </c:pt>
                <c:pt idx="1565">
                  <c:v>2.52112798354166</c:v>
                </c:pt>
                <c:pt idx="1566">
                  <c:v>2.5328602347817508</c:v>
                </c:pt>
                <c:pt idx="1567">
                  <c:v>2.544288460680415</c:v>
                </c:pt>
                <c:pt idx="1568">
                  <c:v>2.5557337564647651</c:v>
                </c:pt>
                <c:pt idx="1569">
                  <c:v>2.5683819837370878</c:v>
                </c:pt>
                <c:pt idx="1570">
                  <c:v>2.5797354096696838</c:v>
                </c:pt>
                <c:pt idx="1571">
                  <c:v>2.5908584572459219</c:v>
                </c:pt>
                <c:pt idx="1572">
                  <c:v>2.6018192282607271</c:v>
                </c:pt>
                <c:pt idx="1573">
                  <c:v>2.612660231110044</c:v>
                </c:pt>
                <c:pt idx="1574">
                  <c:v>2.6237880220221319</c:v>
                </c:pt>
                <c:pt idx="1575">
                  <c:v>2.634310066495646</c:v>
                </c:pt>
                <c:pt idx="1576">
                  <c:v>2.6450994797866061</c:v>
                </c:pt>
                <c:pt idx="1577">
                  <c:v>2.6553981313153381</c:v>
                </c:pt>
                <c:pt idx="1578">
                  <c:v>2.6659583580952408</c:v>
                </c:pt>
                <c:pt idx="1579">
                  <c:v>2.6762509773807959</c:v>
                </c:pt>
                <c:pt idx="1580">
                  <c:v>2.687743415700953</c:v>
                </c:pt>
                <c:pt idx="1581">
                  <c:v>2.6980262193786189</c:v>
                </c:pt>
                <c:pt idx="1582">
                  <c:v>2.7081625634273281</c:v>
                </c:pt>
                <c:pt idx="1583">
                  <c:v>2.7180233818642261</c:v>
                </c:pt>
                <c:pt idx="1584">
                  <c:v>2.7281355048115792</c:v>
                </c:pt>
                <c:pt idx="1585">
                  <c:v>2.7380813630791159</c:v>
                </c:pt>
                <c:pt idx="1586">
                  <c:v>2.7479683014366199</c:v>
                </c:pt>
                <c:pt idx="1587">
                  <c:v>2.7575901843025661</c:v>
                </c:pt>
                <c:pt idx="1588">
                  <c:v>2.7672343558177008</c:v>
                </c:pt>
                <c:pt idx="1589">
                  <c:v>2.7769650950551039</c:v>
                </c:pt>
                <c:pt idx="1590">
                  <c:v>2.7863429468247469</c:v>
                </c:pt>
                <c:pt idx="1591">
                  <c:v>2.7959581246594052</c:v>
                </c:pt>
                <c:pt idx="1592">
                  <c:v>2.805237524739375</c:v>
                </c:pt>
                <c:pt idx="1593">
                  <c:v>2.814588031858047</c:v>
                </c:pt>
                <c:pt idx="1594">
                  <c:v>2.8239929867007469</c:v>
                </c:pt>
                <c:pt idx="1595">
                  <c:v>2.8333705262342752</c:v>
                </c:pt>
                <c:pt idx="1596">
                  <c:v>2.8436206202136698</c:v>
                </c:pt>
                <c:pt idx="1597">
                  <c:v>2.8527602917266681</c:v>
                </c:pt>
                <c:pt idx="1598">
                  <c:v>2.861994910119789</c:v>
                </c:pt>
                <c:pt idx="1599">
                  <c:v>2.8708486094844661</c:v>
                </c:pt>
                <c:pt idx="1600">
                  <c:v>2.8797691810117789</c:v>
                </c:pt>
                <c:pt idx="1601">
                  <c:v>2.88886210369273</c:v>
                </c:pt>
                <c:pt idx="1602">
                  <c:v>2.897724019678428</c:v>
                </c:pt>
                <c:pt idx="1603">
                  <c:v>2.906606145274659</c:v>
                </c:pt>
                <c:pt idx="1604">
                  <c:v>2.9153173023406072</c:v>
                </c:pt>
                <c:pt idx="1605">
                  <c:v>2.9240933428890639</c:v>
                </c:pt>
                <c:pt idx="1606">
                  <c:v>2.933076571875842</c:v>
                </c:pt>
                <c:pt idx="1607">
                  <c:v>2.9415974227039392</c:v>
                </c:pt>
                <c:pt idx="1608">
                  <c:v>2.9503713401399039</c:v>
                </c:pt>
                <c:pt idx="1609">
                  <c:v>2.9589817332888351</c:v>
                </c:pt>
                <c:pt idx="1610">
                  <c:v>2.9674833787997579</c:v>
                </c:pt>
                <c:pt idx="1611">
                  <c:v>2.9760382768384859</c:v>
                </c:pt>
                <c:pt idx="1612">
                  <c:v>2.9845684394352721</c:v>
                </c:pt>
                <c:pt idx="1613">
                  <c:v>2.9940993839645702</c:v>
                </c:pt>
                <c:pt idx="1614">
                  <c:v>3.0017738128108542</c:v>
                </c:pt>
                <c:pt idx="1615">
                  <c:v>3.011173191528254</c:v>
                </c:pt>
                <c:pt idx="1616">
                  <c:v>3.0194603239639388</c:v>
                </c:pt>
                <c:pt idx="1617">
                  <c:v>3.027874854572866</c:v>
                </c:pt>
                <c:pt idx="1618">
                  <c:v>3.0362668424039012</c:v>
                </c:pt>
                <c:pt idx="1619">
                  <c:v>3.044448528142337</c:v>
                </c:pt>
                <c:pt idx="1620">
                  <c:v>3.052796586926219</c:v>
                </c:pt>
                <c:pt idx="1621">
                  <c:v>3.0612904461446528</c:v>
                </c:pt>
                <c:pt idx="1622">
                  <c:v>3.0697899714604988</c:v>
                </c:pt>
                <c:pt idx="1623">
                  <c:v>3.0781766130335102</c:v>
                </c:pt>
                <c:pt idx="1624">
                  <c:v>3.0863012161164169</c:v>
                </c:pt>
                <c:pt idx="1625">
                  <c:v>3.0945785033469191</c:v>
                </c:pt>
                <c:pt idx="1626">
                  <c:v>3.1027766771503589</c:v>
                </c:pt>
                <c:pt idx="1627">
                  <c:v>3.1119525000175758</c:v>
                </c:pt>
                <c:pt idx="1628">
                  <c:v>3.1204003006031882</c:v>
                </c:pt>
                <c:pt idx="1629">
                  <c:v>3.1286026459179159</c:v>
                </c:pt>
                <c:pt idx="1630">
                  <c:v>3.136948723928636</c:v>
                </c:pt>
                <c:pt idx="1631">
                  <c:v>3.1453534400976579</c:v>
                </c:pt>
                <c:pt idx="1632">
                  <c:v>3.1538023955443419</c:v>
                </c:pt>
                <c:pt idx="1633">
                  <c:v>3.1618232457238369</c:v>
                </c:pt>
                <c:pt idx="1634">
                  <c:v>3.1699971617832778</c:v>
                </c:pt>
                <c:pt idx="1635">
                  <c:v>3.1781922005013059</c:v>
                </c:pt>
                <c:pt idx="1636">
                  <c:v>3.1864223576284219</c:v>
                </c:pt>
                <c:pt idx="1637">
                  <c:v>3.1948112160167388</c:v>
                </c:pt>
                <c:pt idx="1638">
                  <c:v>3.2029851352107781</c:v>
                </c:pt>
                <c:pt idx="1639">
                  <c:v>3.2114091596454868</c:v>
                </c:pt>
                <c:pt idx="1640">
                  <c:v>3.2197512518192042</c:v>
                </c:pt>
                <c:pt idx="1641">
                  <c:v>3.2290965812067278</c:v>
                </c:pt>
                <c:pt idx="1642">
                  <c:v>3.2376381340204272</c:v>
                </c:pt>
                <c:pt idx="1643">
                  <c:v>3.2458872733009909</c:v>
                </c:pt>
                <c:pt idx="1644">
                  <c:v>3.2543823062142012</c:v>
                </c:pt>
                <c:pt idx="1645">
                  <c:v>3.262756145139845</c:v>
                </c:pt>
                <c:pt idx="1646">
                  <c:v>3.2714528042952469</c:v>
                </c:pt>
                <c:pt idx="1647">
                  <c:v>3.2796889934886768</c:v>
                </c:pt>
                <c:pt idx="1648">
                  <c:v>3.2880022664011692</c:v>
                </c:pt>
                <c:pt idx="1649">
                  <c:v>3.2965354874036801</c:v>
                </c:pt>
                <c:pt idx="1650">
                  <c:v>3.3050664851623859</c:v>
                </c:pt>
                <c:pt idx="1651">
                  <c:v>3.3133167542698181</c:v>
                </c:pt>
                <c:pt idx="1652">
                  <c:v>3.322049530335315</c:v>
                </c:pt>
                <c:pt idx="1653">
                  <c:v>3.3306772960474329</c:v>
                </c:pt>
                <c:pt idx="1654">
                  <c:v>3.339354250648003</c:v>
                </c:pt>
                <c:pt idx="1655">
                  <c:v>3.3481282528899201</c:v>
                </c:pt>
                <c:pt idx="1656">
                  <c:v>3.3577148605367042</c:v>
                </c:pt>
                <c:pt idx="1657">
                  <c:v>3.366594445225553</c:v>
                </c:pt>
                <c:pt idx="1658">
                  <c:v>3.375401149990251</c:v>
                </c:pt>
                <c:pt idx="1659">
                  <c:v>3.3841844957531131</c:v>
                </c:pt>
                <c:pt idx="1660">
                  <c:v>3.3930956644162471</c:v>
                </c:pt>
                <c:pt idx="1661">
                  <c:v>3.4019891591431679</c:v>
                </c:pt>
                <c:pt idx="1662">
                  <c:v>3.4110094776204511</c:v>
                </c:pt>
                <c:pt idx="1663">
                  <c:v>3.4199723871488361</c:v>
                </c:pt>
                <c:pt idx="1664">
                  <c:v>3.4291742010032111</c:v>
                </c:pt>
                <c:pt idx="1665">
                  <c:v>3.4382203757148542</c:v>
                </c:pt>
                <c:pt idx="1666">
                  <c:v>3.4475830701580779</c:v>
                </c:pt>
                <c:pt idx="1667">
                  <c:v>3.456672120200222</c:v>
                </c:pt>
                <c:pt idx="1668">
                  <c:v>3.4659713173528792</c:v>
                </c:pt>
                <c:pt idx="1669">
                  <c:v>3.4755374996852511</c:v>
                </c:pt>
                <c:pt idx="1670">
                  <c:v>3.4846781677009782</c:v>
                </c:pt>
                <c:pt idx="1671">
                  <c:v>3.4952783888646288</c:v>
                </c:pt>
                <c:pt idx="1672">
                  <c:v>3.5049794897107449</c:v>
                </c:pt>
                <c:pt idx="1673">
                  <c:v>3.5134253363570451</c:v>
                </c:pt>
                <c:pt idx="1674">
                  <c:v>3.524352663076018</c:v>
                </c:pt>
                <c:pt idx="1675">
                  <c:v>3.5340634936400122</c:v>
                </c:pt>
                <c:pt idx="1676">
                  <c:v>3.5439328497690088</c:v>
                </c:pt>
                <c:pt idx="1677">
                  <c:v>3.554029107809805</c:v>
                </c:pt>
                <c:pt idx="1678">
                  <c:v>3.563708841560393</c:v>
                </c:pt>
                <c:pt idx="1679">
                  <c:v>3.5737700907255938</c:v>
                </c:pt>
                <c:pt idx="1680">
                  <c:v>3.5841004625367199</c:v>
                </c:pt>
                <c:pt idx="1681">
                  <c:v>3.5940976402690832</c:v>
                </c:pt>
                <c:pt idx="1682">
                  <c:v>3.6043170710258412</c:v>
                </c:pt>
                <c:pt idx="1683">
                  <c:v>3.6148370189521919</c:v>
                </c:pt>
                <c:pt idx="1684">
                  <c:v>3.625258815653281</c:v>
                </c:pt>
                <c:pt idx="1685">
                  <c:v>3.6358652370005098</c:v>
                </c:pt>
                <c:pt idx="1686">
                  <c:v>3.6466310129837569</c:v>
                </c:pt>
                <c:pt idx="1687">
                  <c:v>3.6575858342389429</c:v>
                </c:pt>
                <c:pt idx="1688">
                  <c:v>3.6683685105998962</c:v>
                </c:pt>
                <c:pt idx="1689">
                  <c:v>3.6794198693660309</c:v>
                </c:pt>
                <c:pt idx="1690">
                  <c:v>3.6903371921610111</c:v>
                </c:pt>
                <c:pt idx="1691">
                  <c:v>3.7016072128299342</c:v>
                </c:pt>
                <c:pt idx="1692">
                  <c:v>3.7128896979519621</c:v>
                </c:pt>
                <c:pt idx="1693">
                  <c:v>3.7245440328193191</c:v>
                </c:pt>
                <c:pt idx="1694">
                  <c:v>3.7359174499384662</c:v>
                </c:pt>
                <c:pt idx="1695">
                  <c:v>3.7474152701364618</c:v>
                </c:pt>
                <c:pt idx="1696">
                  <c:v>3.7591727617952282</c:v>
                </c:pt>
                <c:pt idx="1697">
                  <c:v>3.7723929883404939</c:v>
                </c:pt>
                <c:pt idx="1698">
                  <c:v>3.7842127252342639</c:v>
                </c:pt>
                <c:pt idx="1699">
                  <c:v>3.7961371018575112</c:v>
                </c:pt>
                <c:pt idx="1700">
                  <c:v>3.8084269926882661</c:v>
                </c:pt>
                <c:pt idx="1701">
                  <c:v>3.8206651941736518</c:v>
                </c:pt>
                <c:pt idx="1702">
                  <c:v>3.833265386027247</c:v>
                </c:pt>
                <c:pt idx="1703">
                  <c:v>3.8460700791867901</c:v>
                </c:pt>
                <c:pt idx="1704">
                  <c:v>3.858909019370186</c:v>
                </c:pt>
                <c:pt idx="1705">
                  <c:v>3.8716122124806729</c:v>
                </c:pt>
                <c:pt idx="1706">
                  <c:v>3.8843480070677701</c:v>
                </c:pt>
                <c:pt idx="1707">
                  <c:v>3.897518233241922</c:v>
                </c:pt>
                <c:pt idx="1708">
                  <c:v>3.9105832226062538</c:v>
                </c:pt>
                <c:pt idx="1709">
                  <c:v>3.9239347851573969</c:v>
                </c:pt>
                <c:pt idx="1710">
                  <c:v>3.9374625258974811</c:v>
                </c:pt>
                <c:pt idx="1711">
                  <c:v>3.9513231801270581</c:v>
                </c:pt>
                <c:pt idx="1712">
                  <c:v>3.9647653408712809</c:v>
                </c:pt>
                <c:pt idx="1713">
                  <c:v>3.978738334996764</c:v>
                </c:pt>
                <c:pt idx="1714">
                  <c:v>3.9925931819795002</c:v>
                </c:pt>
                <c:pt idx="1715">
                  <c:v>4.0071371817807577</c:v>
                </c:pt>
                <c:pt idx="1716">
                  <c:v>4.0216229446917051</c:v>
                </c:pt>
                <c:pt idx="1717">
                  <c:v>4.0358062660893861</c:v>
                </c:pt>
                <c:pt idx="1718">
                  <c:v>4.0523985704109897</c:v>
                </c:pt>
                <c:pt idx="1719">
                  <c:v>4.067133571687445</c:v>
                </c:pt>
                <c:pt idx="1720">
                  <c:v>4.0818854075220656</c:v>
                </c:pt>
                <c:pt idx="1721">
                  <c:v>4.0969814831961404</c:v>
                </c:pt>
                <c:pt idx="1722">
                  <c:v>4.1125497630542602</c:v>
                </c:pt>
                <c:pt idx="1723">
                  <c:v>4.127846948862306</c:v>
                </c:pt>
                <c:pt idx="1724">
                  <c:v>4.1434974347725646</c:v>
                </c:pt>
                <c:pt idx="1725">
                  <c:v>4.1593047410498896</c:v>
                </c:pt>
                <c:pt idx="1726">
                  <c:v>4.1752223272391387</c:v>
                </c:pt>
                <c:pt idx="1727">
                  <c:v>4.1910073999476003</c:v>
                </c:pt>
                <c:pt idx="1728">
                  <c:v>4.2071228407226284</c:v>
                </c:pt>
                <c:pt idx="1729">
                  <c:v>4.223577085461546</c:v>
                </c:pt>
                <c:pt idx="1730">
                  <c:v>4.2398204970997311</c:v>
                </c:pt>
                <c:pt idx="1731">
                  <c:v>4.2560309845825408</c:v>
                </c:pt>
                <c:pt idx="1732">
                  <c:v>4.2731706386473371</c:v>
                </c:pt>
                <c:pt idx="1733">
                  <c:v>4.2898622199826564</c:v>
                </c:pt>
                <c:pt idx="1734">
                  <c:v>4.3070716907469269</c:v>
                </c:pt>
                <c:pt idx="1735">
                  <c:v>4.3241728921076668</c:v>
                </c:pt>
                <c:pt idx="1736">
                  <c:v>4.3413014824347247</c:v>
                </c:pt>
                <c:pt idx="1737">
                  <c:v>4.3605213892133339</c:v>
                </c:pt>
                <c:pt idx="1738">
                  <c:v>4.3778885241371741</c:v>
                </c:pt>
                <c:pt idx="1739">
                  <c:v>4.395575751653551</c:v>
                </c:pt>
                <c:pt idx="1740">
                  <c:v>4.4133343516582659</c:v>
                </c:pt>
                <c:pt idx="1741">
                  <c:v>4.4307558683257406</c:v>
                </c:pt>
                <c:pt idx="1742">
                  <c:v>4.4482357921099114</c:v>
                </c:pt>
                <c:pt idx="1743">
                  <c:v>4.4664034989531114</c:v>
                </c:pt>
                <c:pt idx="1744">
                  <c:v>4.484315007234823</c:v>
                </c:pt>
                <c:pt idx="1745">
                  <c:v>4.5029542616585276</c:v>
                </c:pt>
                <c:pt idx="1746">
                  <c:v>4.5211502687215104</c:v>
                </c:pt>
                <c:pt idx="1747">
                  <c:v>4.539474070551595</c:v>
                </c:pt>
                <c:pt idx="1748">
                  <c:v>4.557863579594275</c:v>
                </c:pt>
                <c:pt idx="1749">
                  <c:v>4.5764104242269212</c:v>
                </c:pt>
                <c:pt idx="1750">
                  <c:v>4.5945546895705336</c:v>
                </c:pt>
                <c:pt idx="1751">
                  <c:v>4.6129834432384742</c:v>
                </c:pt>
                <c:pt idx="1752">
                  <c:v>4.6339025124333268</c:v>
                </c:pt>
                <c:pt idx="1753">
                  <c:v>4.6502931642747489</c:v>
                </c:pt>
                <c:pt idx="1754">
                  <c:v>4.6712771735022134</c:v>
                </c:pt>
                <c:pt idx="1755">
                  <c:v>4.6899834482842806</c:v>
                </c:pt>
                <c:pt idx="1756">
                  <c:v>4.7086229781117757</c:v>
                </c:pt>
                <c:pt idx="1757">
                  <c:v>4.7271493201830328</c:v>
                </c:pt>
                <c:pt idx="1758">
                  <c:v>4.7460611800669108</c:v>
                </c:pt>
                <c:pt idx="1759">
                  <c:v>4.7645132093870046</c:v>
                </c:pt>
                <c:pt idx="1760">
                  <c:v>4.7829619543696058</c:v>
                </c:pt>
                <c:pt idx="1761">
                  <c:v>4.8017229932277088</c:v>
                </c:pt>
                <c:pt idx="1762">
                  <c:v>4.820186611716502</c:v>
                </c:pt>
                <c:pt idx="1763">
                  <c:v>4.8387137267604539</c:v>
                </c:pt>
                <c:pt idx="1764">
                  <c:v>4.8566414797093342</c:v>
                </c:pt>
                <c:pt idx="1765">
                  <c:v>4.8750002295387214</c:v>
                </c:pt>
                <c:pt idx="1766">
                  <c:v>4.8930656951350153</c:v>
                </c:pt>
                <c:pt idx="1767">
                  <c:v>4.9112787177655832</c:v>
                </c:pt>
                <c:pt idx="1768">
                  <c:v>4.9319090068279907</c:v>
                </c:pt>
                <c:pt idx="1769">
                  <c:v>4.9496279011838809</c:v>
                </c:pt>
                <c:pt idx="1770">
                  <c:v>4.9678107519616672</c:v>
                </c:pt>
                <c:pt idx="1771">
                  <c:v>4.9858614892792898</c:v>
                </c:pt>
                <c:pt idx="1772">
                  <c:v>5.0038088135418359</c:v>
                </c:pt>
                <c:pt idx="1773">
                  <c:v>5.0214425421297078</c:v>
                </c:pt>
                <c:pt idx="1774">
                  <c:v>5.0387761781899298</c:v>
                </c:pt>
                <c:pt idx="1775">
                  <c:v>5.0560637436775089</c:v>
                </c:pt>
                <c:pt idx="1776">
                  <c:v>5.073685535268206</c:v>
                </c:pt>
                <c:pt idx="1777">
                  <c:v>5.0906357084640623</c:v>
                </c:pt>
                <c:pt idx="1778">
                  <c:v>5.1081427540407063</c:v>
                </c:pt>
                <c:pt idx="1779">
                  <c:v>5.1250734234493196</c:v>
                </c:pt>
                <c:pt idx="1780">
                  <c:v>5.1418855582053897</c:v>
                </c:pt>
                <c:pt idx="1781">
                  <c:v>5.1586767425233013</c:v>
                </c:pt>
                <c:pt idx="1782">
                  <c:v>5.1751695527761132</c:v>
                </c:pt>
                <c:pt idx="1783">
                  <c:v>5.1933806908078743</c:v>
                </c:pt>
                <c:pt idx="1784">
                  <c:v>5.2101323945548126</c:v>
                </c:pt>
                <c:pt idx="1785">
                  <c:v>5.226334861986329</c:v>
                </c:pt>
                <c:pt idx="1786">
                  <c:v>5.2422224978549794</c:v>
                </c:pt>
                <c:pt idx="1787">
                  <c:v>5.2576913082894254</c:v>
                </c:pt>
                <c:pt idx="1788">
                  <c:v>5.2732761250358173</c:v>
                </c:pt>
                <c:pt idx="1789">
                  <c:v>5.2887805125834424</c:v>
                </c:pt>
                <c:pt idx="1790">
                  <c:v>5.3043052773862227</c:v>
                </c:pt>
                <c:pt idx="1791">
                  <c:v>5.3210423311436816</c:v>
                </c:pt>
                <c:pt idx="1792">
                  <c:v>5.3362144801547506</c:v>
                </c:pt>
                <c:pt idx="1793">
                  <c:v>5.3510082873784803</c:v>
                </c:pt>
                <c:pt idx="1794">
                  <c:v>5.365755905476008</c:v>
                </c:pt>
                <c:pt idx="1795">
                  <c:v>5.3801943685287421</c:v>
                </c:pt>
                <c:pt idx="1796">
                  <c:v>5.3946745873345474</c:v>
                </c:pt>
                <c:pt idx="1797">
                  <c:v>5.4089751509130197</c:v>
                </c:pt>
                <c:pt idx="1798">
                  <c:v>5.4232980988231043</c:v>
                </c:pt>
                <c:pt idx="1799">
                  <c:v>5.4375872135732033</c:v>
                </c:pt>
                <c:pt idx="1800">
                  <c:v>5.4532844614911546</c:v>
                </c:pt>
                <c:pt idx="1801">
                  <c:v>5.4655824584966446</c:v>
                </c:pt>
                <c:pt idx="1802">
                  <c:v>5.4806722445998943</c:v>
                </c:pt>
                <c:pt idx="1803">
                  <c:v>5.4942195254679804</c:v>
                </c:pt>
                <c:pt idx="1804">
                  <c:v>5.5077223159413258</c:v>
                </c:pt>
                <c:pt idx="1805">
                  <c:v>5.5206499471649551</c:v>
                </c:pt>
                <c:pt idx="1806">
                  <c:v>5.5339527240849051</c:v>
                </c:pt>
                <c:pt idx="1807">
                  <c:v>5.546941356520354</c:v>
                </c:pt>
                <c:pt idx="1808">
                  <c:v>5.5595409229323156</c:v>
                </c:pt>
                <c:pt idx="1809">
                  <c:v>5.5724565008750293</c:v>
                </c:pt>
                <c:pt idx="1810">
                  <c:v>5.5850080077284119</c:v>
                </c:pt>
                <c:pt idx="1811">
                  <c:v>5.5973136129471994</c:v>
                </c:pt>
                <c:pt idx="1812">
                  <c:v>5.611229835751411</c:v>
                </c:pt>
                <c:pt idx="1813">
                  <c:v>5.6236207400179534</c:v>
                </c:pt>
                <c:pt idx="1814">
                  <c:v>5.6355012187818936</c:v>
                </c:pt>
                <c:pt idx="1815">
                  <c:v>5.6475190405508107</c:v>
                </c:pt>
                <c:pt idx="1816">
                  <c:v>5.6592715376226241</c:v>
                </c:pt>
                <c:pt idx="1817">
                  <c:v>5.6712044071868579</c:v>
                </c:pt>
                <c:pt idx="1818">
                  <c:v>5.6825341860867251</c:v>
                </c:pt>
                <c:pt idx="1819">
                  <c:v>5.694471816858</c:v>
                </c:pt>
                <c:pt idx="1820">
                  <c:v>5.7058060823235763</c:v>
                </c:pt>
                <c:pt idx="1821">
                  <c:v>5.7170583368274031</c:v>
                </c:pt>
                <c:pt idx="1822">
                  <c:v>5.7281119069542088</c:v>
                </c:pt>
                <c:pt idx="1823">
                  <c:v>5.7390925866654294</c:v>
                </c:pt>
                <c:pt idx="1824">
                  <c:v>5.7499509707900396</c:v>
                </c:pt>
                <c:pt idx="1825">
                  <c:v>5.7607963543365761</c:v>
                </c:pt>
                <c:pt idx="1826">
                  <c:v>5.77178708665254</c:v>
                </c:pt>
                <c:pt idx="1827">
                  <c:v>5.7824044181287126</c:v>
                </c:pt>
                <c:pt idx="1828">
                  <c:v>5.7932203873297929</c:v>
                </c:pt>
                <c:pt idx="1829">
                  <c:v>5.8038192264480237</c:v>
                </c:pt>
                <c:pt idx="1830">
                  <c:v>5.8153381583231516</c:v>
                </c:pt>
                <c:pt idx="1831">
                  <c:v>5.8257513590339594</c:v>
                </c:pt>
                <c:pt idx="1832">
                  <c:v>5.8359402727845513</c:v>
                </c:pt>
                <c:pt idx="1833">
                  <c:v>5.8461362203683747</c:v>
                </c:pt>
                <c:pt idx="1834">
                  <c:v>5.8562434733448328</c:v>
                </c:pt>
                <c:pt idx="1835">
                  <c:v>5.8661904251038166</c:v>
                </c:pt>
                <c:pt idx="1836">
                  <c:v>5.8762661878874161</c:v>
                </c:pt>
                <c:pt idx="1837">
                  <c:v>5.8862740169179304</c:v>
                </c:pt>
                <c:pt idx="1838">
                  <c:v>5.8958626759084147</c:v>
                </c:pt>
                <c:pt idx="1839">
                  <c:v>5.9055055020265579</c:v>
                </c:pt>
                <c:pt idx="1840">
                  <c:v>5.915149011894429</c:v>
                </c:pt>
                <c:pt idx="1841">
                  <c:v>5.9249490840338979</c:v>
                </c:pt>
                <c:pt idx="1842">
                  <c:v>5.9343058298647398</c:v>
                </c:pt>
                <c:pt idx="1843">
                  <c:v>5.9435190560971574</c:v>
                </c:pt>
                <c:pt idx="1844">
                  <c:v>5.9541428880301552</c:v>
                </c:pt>
                <c:pt idx="1845">
                  <c:v>5.9634251293826752</c:v>
                </c:pt>
                <c:pt idx="1846">
                  <c:v>5.9726816805720766</c:v>
                </c:pt>
                <c:pt idx="1847">
                  <c:v>5.9817524870279266</c:v>
                </c:pt>
                <c:pt idx="1848">
                  <c:v>5.9908968653838084</c:v>
                </c:pt>
                <c:pt idx="1849">
                  <c:v>5.9999045299601246</c:v>
                </c:pt>
                <c:pt idx="1850">
                  <c:v>6.0088248536543682</c:v>
                </c:pt>
                <c:pt idx="1851">
                  <c:v>6.0178344152531729</c:v>
                </c:pt>
                <c:pt idx="1852">
                  <c:v>6.0267209117990754</c:v>
                </c:pt>
                <c:pt idx="1853">
                  <c:v>6.0366189653591462</c:v>
                </c:pt>
                <c:pt idx="1854">
                  <c:v>6.0454643577603839</c:v>
                </c:pt>
                <c:pt idx="1855">
                  <c:v>6.0542463782691804</c:v>
                </c:pt>
                <c:pt idx="1856">
                  <c:v>6.0630520724625621</c:v>
                </c:pt>
                <c:pt idx="1857">
                  <c:v>6.0718896524376094</c:v>
                </c:pt>
                <c:pt idx="1858">
                  <c:v>6.080592807911323</c:v>
                </c:pt>
                <c:pt idx="1859">
                  <c:v>6.0893752784942707</c:v>
                </c:pt>
                <c:pt idx="1860">
                  <c:v>6.0977456584647687</c:v>
                </c:pt>
                <c:pt idx="1861">
                  <c:v>6.106535590607586</c:v>
                </c:pt>
                <c:pt idx="1862">
                  <c:v>6.1150386863937181</c:v>
                </c:pt>
                <c:pt idx="1863">
                  <c:v>6.1235346923662561</c:v>
                </c:pt>
                <c:pt idx="1864">
                  <c:v>6.1321323582563716</c:v>
                </c:pt>
                <c:pt idx="1865">
                  <c:v>6.1405607046302686</c:v>
                </c:pt>
                <c:pt idx="1866">
                  <c:v>6.1500217691093422</c:v>
                </c:pt>
                <c:pt idx="1867">
                  <c:v>6.1584842733846736</c:v>
                </c:pt>
                <c:pt idx="1868">
                  <c:v>6.1670746844355948</c:v>
                </c:pt>
                <c:pt idx="1869">
                  <c:v>6.1752270986975244</c:v>
                </c:pt>
                <c:pt idx="1870">
                  <c:v>6.183578002726712</c:v>
                </c:pt>
                <c:pt idx="1871">
                  <c:v>6.1918098731852993</c:v>
                </c:pt>
                <c:pt idx="1872">
                  <c:v>6.2000699183335728</c:v>
                </c:pt>
                <c:pt idx="1873">
                  <c:v>6.2083580430339067</c:v>
                </c:pt>
                <c:pt idx="1874">
                  <c:v>6.2166009176284343</c:v>
                </c:pt>
                <c:pt idx="1875">
                  <c:v>6.2259855070237684</c:v>
                </c:pt>
                <c:pt idx="1876">
                  <c:v>6.2340655140848433</c:v>
                </c:pt>
                <c:pt idx="1877">
                  <c:v>6.2424359560693752</c:v>
                </c:pt>
                <c:pt idx="1878">
                  <c:v>6.2507716282322683</c:v>
                </c:pt>
                <c:pt idx="1879">
                  <c:v>6.259046840795067</c:v>
                </c:pt>
                <c:pt idx="1880">
                  <c:v>6.2672379526838418</c:v>
                </c:pt>
                <c:pt idx="1881">
                  <c:v>6.275494425708386</c:v>
                </c:pt>
                <c:pt idx="1882">
                  <c:v>6.4396075930659726E-4</c:v>
                </c:pt>
                <c:pt idx="1883">
                  <c:v>8.873936620004708E-3</c:v>
                </c:pt>
                <c:pt idx="1884">
                  <c:v>1.724850312997786E-2</c:v>
                </c:pt>
                <c:pt idx="1885">
                  <c:v>2.5543691939302868E-2</c:v>
                </c:pt>
                <c:pt idx="1886">
                  <c:v>3.3680008820463687E-2</c:v>
                </c:pt>
                <c:pt idx="1887">
                  <c:v>4.2078706957598647E-2</c:v>
                </c:pt>
                <c:pt idx="1888">
                  <c:v>5.0426910014781272E-2</c:v>
                </c:pt>
                <c:pt idx="1889">
                  <c:v>5.8799892342856097E-2</c:v>
                </c:pt>
                <c:pt idx="1890">
                  <c:v>6.6982575387962567E-2</c:v>
                </c:pt>
                <c:pt idx="1891">
                  <c:v>7.5364135037057176E-2</c:v>
                </c:pt>
                <c:pt idx="1892">
                  <c:v>8.4769000557414126E-2</c:v>
                </c:pt>
                <c:pt idx="1893">
                  <c:v>9.2189092184071522E-2</c:v>
                </c:pt>
                <c:pt idx="1894">
                  <c:v>0.1008336587946555</c:v>
                </c:pt>
                <c:pt idx="1895">
                  <c:v>0.10919484588321721</c:v>
                </c:pt>
                <c:pt idx="1896">
                  <c:v>0.1176339379214791</c:v>
                </c:pt>
                <c:pt idx="1897">
                  <c:v>0.12610728912317659</c:v>
                </c:pt>
                <c:pt idx="1898">
                  <c:v>0.13558938533097251</c:v>
                </c:pt>
                <c:pt idx="1899">
                  <c:v>0.14404224348958519</c:v>
                </c:pt>
                <c:pt idx="1900">
                  <c:v>0.15241185222869921</c:v>
                </c:pt>
                <c:pt idx="1901">
                  <c:v>0.16113572300809989</c:v>
                </c:pt>
                <c:pt idx="1902">
                  <c:v>0.16960013004758351</c:v>
                </c:pt>
                <c:pt idx="1903">
                  <c:v>0.17795698954735001</c:v>
                </c:pt>
                <c:pt idx="1904">
                  <c:v>0.18667679996127121</c:v>
                </c:pt>
                <c:pt idx="1905">
                  <c:v>0.19528990235620461</c:v>
                </c:pt>
                <c:pt idx="1906">
                  <c:v>0.2040549607019935</c:v>
                </c:pt>
                <c:pt idx="1907">
                  <c:v>0.21280166442632581</c:v>
                </c:pt>
                <c:pt idx="1908">
                  <c:v>0.2214740842010286</c:v>
                </c:pt>
                <c:pt idx="1909">
                  <c:v>0.23020578310709941</c:v>
                </c:pt>
                <c:pt idx="1910">
                  <c:v>0.23935749860371361</c:v>
                </c:pt>
                <c:pt idx="1911">
                  <c:v>0.248044548365599</c:v>
                </c:pt>
                <c:pt idx="1912">
                  <c:v>0.25698831801668998</c:v>
                </c:pt>
                <c:pt idx="1913">
                  <c:v>0.26590461022454109</c:v>
                </c:pt>
                <c:pt idx="1914">
                  <c:v>0.2761499299432939</c:v>
                </c:pt>
                <c:pt idx="1915">
                  <c:v>0.28519877857408621</c:v>
                </c:pt>
                <c:pt idx="1916">
                  <c:v>0.29422141718413131</c:v>
                </c:pt>
                <c:pt idx="1917">
                  <c:v>0.30336017133251858</c:v>
                </c:pt>
                <c:pt idx="1918">
                  <c:v>0.31250794937883769</c:v>
                </c:pt>
                <c:pt idx="1919">
                  <c:v>0.32203114490294599</c:v>
                </c:pt>
                <c:pt idx="1920">
                  <c:v>0.33111298298923292</c:v>
                </c:pt>
                <c:pt idx="1921">
                  <c:v>0.3407962052539999</c:v>
                </c:pt>
                <c:pt idx="1922">
                  <c:v>0.35004251777872741</c:v>
                </c:pt>
                <c:pt idx="1923">
                  <c:v>0.35938074105463819</c:v>
                </c:pt>
                <c:pt idx="1924">
                  <c:v>0.36903363726652622</c:v>
                </c:pt>
                <c:pt idx="1925">
                  <c:v>0.37865620505707659</c:v>
                </c:pt>
                <c:pt idx="1926">
                  <c:v>0.38827286777262071</c:v>
                </c:pt>
                <c:pt idx="1927">
                  <c:v>0.3981297215646491</c:v>
                </c:pt>
                <c:pt idx="1928">
                  <c:v>0.40815812840836541</c:v>
                </c:pt>
                <c:pt idx="1929">
                  <c:v>0.41805029538285132</c:v>
                </c:pt>
                <c:pt idx="1930">
                  <c:v>0.42933157153389401</c:v>
                </c:pt>
                <c:pt idx="1931">
                  <c:v>0.43923993922953591</c:v>
                </c:pt>
                <c:pt idx="1932">
                  <c:v>0.44940015004290362</c:v>
                </c:pt>
                <c:pt idx="1933">
                  <c:v>0.45973961588405587</c:v>
                </c:pt>
                <c:pt idx="1934">
                  <c:v>0.46996245092283861</c:v>
                </c:pt>
                <c:pt idx="1935">
                  <c:v>0.48045590930155441</c:v>
                </c:pt>
                <c:pt idx="1936">
                  <c:v>0.49109574621672009</c:v>
                </c:pt>
                <c:pt idx="1937">
                  <c:v>0.50151667074304407</c:v>
                </c:pt>
                <c:pt idx="1938">
                  <c:v>0.51217984379269121</c:v>
                </c:pt>
                <c:pt idx="1939">
                  <c:v>0.52300120237319914</c:v>
                </c:pt>
                <c:pt idx="1940">
                  <c:v>0.53397427643698692</c:v>
                </c:pt>
                <c:pt idx="1941">
                  <c:v>0.54619095855289568</c:v>
                </c:pt>
                <c:pt idx="1942">
                  <c:v>0.55732224675660391</c:v>
                </c:pt>
                <c:pt idx="1943">
                  <c:v>0.56862325767271982</c:v>
                </c:pt>
                <c:pt idx="1944">
                  <c:v>0.57981497137620519</c:v>
                </c:pt>
                <c:pt idx="1945">
                  <c:v>0.59150074041781531</c:v>
                </c:pt>
                <c:pt idx="1946">
                  <c:v>0.60307287566590473</c:v>
                </c:pt>
                <c:pt idx="1947">
                  <c:v>0.61484240255784228</c:v>
                </c:pt>
                <c:pt idx="1948">
                  <c:v>0.62641791707707362</c:v>
                </c:pt>
                <c:pt idx="1949">
                  <c:v>0.6381182287060867</c:v>
                </c:pt>
                <c:pt idx="1950">
                  <c:v>0.65020181484014983</c:v>
                </c:pt>
                <c:pt idx="1951">
                  <c:v>0.66210524732477849</c:v>
                </c:pt>
                <c:pt idx="1952">
                  <c:v>0.6743114903448173</c:v>
                </c:pt>
                <c:pt idx="1953">
                  <c:v>0.68676523677918966</c:v>
                </c:pt>
                <c:pt idx="1954">
                  <c:v>0.69956133917933161</c:v>
                </c:pt>
                <c:pt idx="1955">
                  <c:v>0.71199220109321482</c:v>
                </c:pt>
                <c:pt idx="1956">
                  <c:v>0.72459801455629358</c:v>
                </c:pt>
                <c:pt idx="1957">
                  <c:v>0.73755262917261921</c:v>
                </c:pt>
                <c:pt idx="1958">
                  <c:v>0.75080353112657405</c:v>
                </c:pt>
                <c:pt idx="1959">
                  <c:v>0.76546552028936388</c:v>
                </c:pt>
                <c:pt idx="1960">
                  <c:v>0.77890691506175691</c:v>
                </c:pt>
                <c:pt idx="1961">
                  <c:v>0.79216469593613303</c:v>
                </c:pt>
                <c:pt idx="1962">
                  <c:v>0.80580350145783408</c:v>
                </c:pt>
              </c:numCache>
            </c:numRef>
          </c:yVal>
          <c:smooth val="1"/>
          <c:extLst>
            <c:ext xmlns:c16="http://schemas.microsoft.com/office/drawing/2014/chart" uri="{C3380CC4-5D6E-409C-BE32-E72D297353CC}">
              <c16:uniqueId val="{00000001-2E69-4124-8129-1A8D54A55298}"/>
            </c:ext>
          </c:extLst>
        </c:ser>
        <c:dLbls>
          <c:showLegendKey val="0"/>
          <c:showVal val="0"/>
          <c:showCatName val="0"/>
          <c:showSerName val="0"/>
          <c:showPercent val="0"/>
          <c:showBubbleSize val="0"/>
        </c:dLbls>
        <c:axId val="416293184"/>
        <c:axId val="419726848"/>
      </c:scatterChart>
      <c:valAx>
        <c:axId val="416293184"/>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726848"/>
        <c:crosses val="autoZero"/>
        <c:crossBetween val="midCat"/>
      </c:valAx>
      <c:valAx>
        <c:axId val="419726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2931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L$2:$L$1964</c:f>
              <c:numCache>
                <c:formatCode>General</c:formatCode>
                <c:ptCount val="1963"/>
                <c:pt idx="0">
                  <c:v>-0.12530481840860699</c:v>
                </c:pt>
                <c:pt idx="1">
                  <c:v>-0.14360207977147499</c:v>
                </c:pt>
                <c:pt idx="2">
                  <c:v>-0.1628482901277695</c:v>
                </c:pt>
                <c:pt idx="3">
                  <c:v>-0.18083026320235149</c:v>
                </c:pt>
                <c:pt idx="4">
                  <c:v>-0.15900785653459801</c:v>
                </c:pt>
                <c:pt idx="5">
                  <c:v>-0.1112966791599765</c:v>
                </c:pt>
                <c:pt idx="6">
                  <c:v>-3.2959351727580577E-2</c:v>
                </c:pt>
                <c:pt idx="7">
                  <c:v>-1.295874843752021E-2</c:v>
                </c:pt>
                <c:pt idx="8">
                  <c:v>-2.578991142396192E-2</c:v>
                </c:pt>
                <c:pt idx="9">
                  <c:v>-5.7104123532921942E-2</c:v>
                </c:pt>
                <c:pt idx="10">
                  <c:v>-7.5364763144689206E-2</c:v>
                </c:pt>
                <c:pt idx="11">
                  <c:v>-9.3419461295777717E-2</c:v>
                </c:pt>
                <c:pt idx="12">
                  <c:v>-0.11622005111279329</c:v>
                </c:pt>
                <c:pt idx="13">
                  <c:v>-8.6065884290875028E-2</c:v>
                </c:pt>
                <c:pt idx="14">
                  <c:v>-6.03244935158187E-2</c:v>
                </c:pt>
                <c:pt idx="15">
                  <c:v>-6.4734483944216992E-2</c:v>
                </c:pt>
                <c:pt idx="16">
                  <c:v>-3.0446366912197261E-2</c:v>
                </c:pt>
                <c:pt idx="17">
                  <c:v>-4.7187056920504622E-2</c:v>
                </c:pt>
                <c:pt idx="18">
                  <c:v>-4.3070436671684309E-2</c:v>
                </c:pt>
                <c:pt idx="19">
                  <c:v>-3.9091102015927907E-2</c:v>
                </c:pt>
                <c:pt idx="20">
                  <c:v>-7.0552979646614666E-2</c:v>
                </c:pt>
                <c:pt idx="21">
                  <c:v>-4.3089976462145067E-2</c:v>
                </c:pt>
                <c:pt idx="22">
                  <c:v>-6.9853644787353675E-2</c:v>
                </c:pt>
                <c:pt idx="23">
                  <c:v>-3.9848886910222259E-2</c:v>
                </c:pt>
                <c:pt idx="24">
                  <c:v>-3.7891407153999079E-2</c:v>
                </c:pt>
                <c:pt idx="25">
                  <c:v>-6.0390892293450182E-2</c:v>
                </c:pt>
                <c:pt idx="26">
                  <c:v>-7.6158213747354431E-2</c:v>
                </c:pt>
                <c:pt idx="27">
                  <c:v>-5.813595760372392E-2</c:v>
                </c:pt>
                <c:pt idx="28">
                  <c:v>-5.3990419870904027E-2</c:v>
                </c:pt>
                <c:pt idx="29">
                  <c:v>-5.132843610597293E-2</c:v>
                </c:pt>
                <c:pt idx="30">
                  <c:v>-3.4207533156926928E-2</c:v>
                </c:pt>
                <c:pt idx="31">
                  <c:v>-7.0689535015509009E-3</c:v>
                </c:pt>
                <c:pt idx="32">
                  <c:v>-4.6691900186209168E-2</c:v>
                </c:pt>
                <c:pt idx="33">
                  <c:v>-5.0594065990551502E-2</c:v>
                </c:pt>
                <c:pt idx="34">
                  <c:v>-4.1289735351399237E-2</c:v>
                </c:pt>
                <c:pt idx="35">
                  <c:v>-1.3560172715355369E-2</c:v>
                </c:pt>
                <c:pt idx="36">
                  <c:v>-3.9642314866261692E-2</c:v>
                </c:pt>
                <c:pt idx="37">
                  <c:v>-4.3538383818360497E-2</c:v>
                </c:pt>
                <c:pt idx="38">
                  <c:v>-5.7930759671485532E-2</c:v>
                </c:pt>
                <c:pt idx="39">
                  <c:v>-5.3757956132385758E-2</c:v>
                </c:pt>
                <c:pt idx="40">
                  <c:v>-2.1044156254658389E-2</c:v>
                </c:pt>
                <c:pt idx="41">
                  <c:v>-1.675253724853221E-2</c:v>
                </c:pt>
                <c:pt idx="42">
                  <c:v>-1.0947044926895799E-2</c:v>
                </c:pt>
                <c:pt idx="43">
                  <c:v>-2.464532091185978E-2</c:v>
                </c:pt>
                <c:pt idx="44">
                  <c:v>-3.8585947214965437E-2</c:v>
                </c:pt>
                <c:pt idx="45">
                  <c:v>-4.1771202572224109E-2</c:v>
                </c:pt>
                <c:pt idx="46">
                  <c:v>-6.4571063942244766E-2</c:v>
                </c:pt>
                <c:pt idx="47">
                  <c:v>-3.9452684999694558E-2</c:v>
                </c:pt>
                <c:pt idx="48">
                  <c:v>6.0010279482778373E-3</c:v>
                </c:pt>
                <c:pt idx="49">
                  <c:v>-8.0418082554478687E-4</c:v>
                </c:pt>
                <c:pt idx="50">
                  <c:v>6.7325237104518543E-3</c:v>
                </c:pt>
                <c:pt idx="51">
                  <c:v>-5.7980087863089844E-3</c:v>
                </c:pt>
                <c:pt idx="52">
                  <c:v>-1.8337618100630951E-2</c:v>
                </c:pt>
                <c:pt idx="53">
                  <c:v>-1.9977885112868691E-2</c:v>
                </c:pt>
                <c:pt idx="54">
                  <c:v>-2.1655641905218289E-2</c:v>
                </c:pt>
                <c:pt idx="55">
                  <c:v>-4.4356200285491372E-2</c:v>
                </c:pt>
                <c:pt idx="56">
                  <c:v>-6.6609580353790943E-2</c:v>
                </c:pt>
                <c:pt idx="57">
                  <c:v>-5.7494762360596141E-2</c:v>
                </c:pt>
                <c:pt idx="58">
                  <c:v>-5.035702059298286E-2</c:v>
                </c:pt>
                <c:pt idx="59">
                  <c:v>-4.5656736857032421E-2</c:v>
                </c:pt>
                <c:pt idx="60">
                  <c:v>-3.2407202907566823E-2</c:v>
                </c:pt>
                <c:pt idx="61">
                  <c:v>-2.8372529530001689E-2</c:v>
                </c:pt>
                <c:pt idx="62">
                  <c:v>-3.713243159251034E-2</c:v>
                </c:pt>
                <c:pt idx="63">
                  <c:v>-2.205080039604734E-2</c:v>
                </c:pt>
                <c:pt idx="64">
                  <c:v>1.3372832752774681E-2</c:v>
                </c:pt>
                <c:pt idx="65">
                  <c:v>-2.867113009288325E-3</c:v>
                </c:pt>
                <c:pt idx="66">
                  <c:v>-8.4964728351524244E-3</c:v>
                </c:pt>
                <c:pt idx="67">
                  <c:v>-5.7982771807774114E-3</c:v>
                </c:pt>
                <c:pt idx="68">
                  <c:v>-3.8453554613631091E-3</c:v>
                </c:pt>
                <c:pt idx="69">
                  <c:v>-3.3767678059270168E-2</c:v>
                </c:pt>
                <c:pt idx="70">
                  <c:v>-3.1118619862111171E-2</c:v>
                </c:pt>
                <c:pt idx="71">
                  <c:v>-4.1541070473558588E-2</c:v>
                </c:pt>
                <c:pt idx="72">
                  <c:v>-1.6135709424989209E-2</c:v>
                </c:pt>
                <c:pt idx="73">
                  <c:v>-8.2126030893268087E-3</c:v>
                </c:pt>
                <c:pt idx="74">
                  <c:v>-1.8388648604877211E-2</c:v>
                </c:pt>
                <c:pt idx="75">
                  <c:v>-1.0463121452709331E-2</c:v>
                </c:pt>
                <c:pt idx="76">
                  <c:v>-8.3007965252877014E-3</c:v>
                </c:pt>
                <c:pt idx="77">
                  <c:v>-5.7623702120235274E-3</c:v>
                </c:pt>
                <c:pt idx="78">
                  <c:v>-4.5025684391270193E-2</c:v>
                </c:pt>
                <c:pt idx="79">
                  <c:v>-5.5517031677663642E-2</c:v>
                </c:pt>
                <c:pt idx="80">
                  <c:v>-1.712717441512579E-2</c:v>
                </c:pt>
                <c:pt idx="81">
                  <c:v>-1.152992607174852E-2</c:v>
                </c:pt>
                <c:pt idx="82">
                  <c:v>-3.3495365224469609E-3</c:v>
                </c:pt>
                <c:pt idx="83">
                  <c:v>9.0904662453605845E-3</c:v>
                </c:pt>
                <c:pt idx="84">
                  <c:v>-3.4330062498533209E-4</c:v>
                </c:pt>
                <c:pt idx="85">
                  <c:v>-9.5580645516695206E-3</c:v>
                </c:pt>
                <c:pt idx="86">
                  <c:v>-2.3213462120348801E-2</c:v>
                </c:pt>
                <c:pt idx="87">
                  <c:v>-5.8271648302185668E-2</c:v>
                </c:pt>
                <c:pt idx="88">
                  <c:v>-4.2010684517209462E-2</c:v>
                </c:pt>
                <c:pt idx="89">
                  <c:v>-4.2308120462612557E-2</c:v>
                </c:pt>
                <c:pt idx="90">
                  <c:v>-3.8820011496120799E-2</c:v>
                </c:pt>
                <c:pt idx="91">
                  <c:v>-3.4996526437273801E-2</c:v>
                </c:pt>
                <c:pt idx="92">
                  <c:v>-4.4157884426767158E-2</c:v>
                </c:pt>
                <c:pt idx="93">
                  <c:v>-2.7249593047287139E-2</c:v>
                </c:pt>
                <c:pt idx="94">
                  <c:v>-9.8681251737398057E-3</c:v>
                </c:pt>
                <c:pt idx="95">
                  <c:v>-4.144134919192588E-2</c:v>
                </c:pt>
                <c:pt idx="96">
                  <c:v>-2.4439435231359049E-2</c:v>
                </c:pt>
                <c:pt idx="97">
                  <c:v>3.0730663871761269E-2</c:v>
                </c:pt>
                <c:pt idx="98">
                  <c:v>4.7751127820783168E-4</c:v>
                </c:pt>
                <c:pt idx="99">
                  <c:v>2.2567173827834348E-3</c:v>
                </c:pt>
                <c:pt idx="100">
                  <c:v>-1.9711093471179719E-2</c:v>
                </c:pt>
                <c:pt idx="101">
                  <c:v>1.4012574818067501E-2</c:v>
                </c:pt>
                <c:pt idx="102">
                  <c:v>5.3270082284040399E-3</c:v>
                </c:pt>
                <c:pt idx="103">
                  <c:v>-1.1931132771927371E-3</c:v>
                </c:pt>
                <c:pt idx="104">
                  <c:v>-1.183590648735988E-2</c:v>
                </c:pt>
                <c:pt idx="105">
                  <c:v>-2.022116284221331E-2</c:v>
                </c:pt>
                <c:pt idx="106">
                  <c:v>-2.4552296134450199E-2</c:v>
                </c:pt>
                <c:pt idx="107">
                  <c:v>-2.398419344469227E-2</c:v>
                </c:pt>
                <c:pt idx="108">
                  <c:v>9.5212231840684503E-3</c:v>
                </c:pt>
                <c:pt idx="109">
                  <c:v>-1.37695566341316E-2</c:v>
                </c:pt>
                <c:pt idx="110">
                  <c:v>1.8293597481983781E-2</c:v>
                </c:pt>
                <c:pt idx="111">
                  <c:v>1.1100701275676529E-2</c:v>
                </c:pt>
                <c:pt idx="112">
                  <c:v>2.6027254203992989E-3</c:v>
                </c:pt>
                <c:pt idx="113">
                  <c:v>-5.7909725846698734E-3</c:v>
                </c:pt>
                <c:pt idx="114">
                  <c:v>-1.5389721646735129E-2</c:v>
                </c:pt>
                <c:pt idx="115">
                  <c:v>-2.150251293301908E-2</c:v>
                </c:pt>
                <c:pt idx="116">
                  <c:v>-3.1014907312099549E-2</c:v>
                </c:pt>
                <c:pt idx="117">
                  <c:v>-3.9351924350542689E-2</c:v>
                </c:pt>
                <c:pt idx="118">
                  <c:v>-3.4090705028139379E-2</c:v>
                </c:pt>
                <c:pt idx="119">
                  <c:v>-4.3413585725085017E-2</c:v>
                </c:pt>
                <c:pt idx="120">
                  <c:v>-3.7560799022056557E-2</c:v>
                </c:pt>
                <c:pt idx="121">
                  <c:v>-4.5566713630858853E-2</c:v>
                </c:pt>
                <c:pt idx="122">
                  <c:v>-2.668606314378685E-2</c:v>
                </c:pt>
                <c:pt idx="123">
                  <c:v>-2.1490528746715309E-2</c:v>
                </c:pt>
                <c:pt idx="124">
                  <c:v>-3.0914964259761039E-2</c:v>
                </c:pt>
                <c:pt idx="125">
                  <c:v>-2.5858987711561369E-2</c:v>
                </c:pt>
                <c:pt idx="126">
                  <c:v>-3.4201342474889707E-2</c:v>
                </c:pt>
                <c:pt idx="127">
                  <c:v>-2.9321168311961191E-2</c:v>
                </c:pt>
                <c:pt idx="128">
                  <c:v>-9.8877717450007729E-3</c:v>
                </c:pt>
                <c:pt idx="129">
                  <c:v>-1.872394726499893E-2</c:v>
                </c:pt>
                <c:pt idx="130">
                  <c:v>-1.271877948801103E-2</c:v>
                </c:pt>
                <c:pt idx="131">
                  <c:v>-7.653939075051408E-3</c:v>
                </c:pt>
                <c:pt idx="132">
                  <c:v>-3.5415957104438789E-3</c:v>
                </c:pt>
                <c:pt idx="133">
                  <c:v>2.7621828205233179E-3</c:v>
                </c:pt>
                <c:pt idx="134">
                  <c:v>-8.0905140226894545E-3</c:v>
                </c:pt>
                <c:pt idx="135">
                  <c:v>-3.378653704664281E-3</c:v>
                </c:pt>
                <c:pt idx="136">
                  <c:v>-1.0427908204098999E-2</c:v>
                </c:pt>
                <c:pt idx="137">
                  <c:v>7.5074616358903326E-3</c:v>
                </c:pt>
                <c:pt idx="138">
                  <c:v>-8.7000474828524688E-4</c:v>
                </c:pt>
                <c:pt idx="139">
                  <c:v>5.8059914008801172E-3</c:v>
                </c:pt>
                <c:pt idx="140">
                  <c:v>1.069784157688547E-2</c:v>
                </c:pt>
                <c:pt idx="141">
                  <c:v>-2.2916616039361681E-2</c:v>
                </c:pt>
                <c:pt idx="142">
                  <c:v>-3.3337640878213122E-2</c:v>
                </c:pt>
                <c:pt idx="143">
                  <c:v>-1.5092162503589799E-2</c:v>
                </c:pt>
                <c:pt idx="144">
                  <c:v>5.4392507186924446E-3</c:v>
                </c:pt>
                <c:pt idx="145">
                  <c:v>-1.4309825630807181E-2</c:v>
                </c:pt>
                <c:pt idx="146">
                  <c:v>-9.4520114520038057E-3</c:v>
                </c:pt>
                <c:pt idx="147">
                  <c:v>-2.0691799688365538E-2</c:v>
                </c:pt>
                <c:pt idx="148">
                  <c:v>3.0843481743412231E-3</c:v>
                </c:pt>
                <c:pt idx="149">
                  <c:v>-1.1995149119429E-2</c:v>
                </c:pt>
                <c:pt idx="150">
                  <c:v>5.3135352735114161E-3</c:v>
                </c:pt>
                <c:pt idx="151">
                  <c:v>-3.5818731717407459E-3</c:v>
                </c:pt>
                <c:pt idx="152">
                  <c:v>-9.0145885225116906E-3</c:v>
                </c:pt>
                <c:pt idx="153">
                  <c:v>-2.1372023455450421E-2</c:v>
                </c:pt>
                <c:pt idx="154">
                  <c:v>-2.3573415545124821E-2</c:v>
                </c:pt>
                <c:pt idx="155">
                  <c:v>-2.5671926898969129E-2</c:v>
                </c:pt>
                <c:pt idx="156">
                  <c:v>-2.8914717102196171E-2</c:v>
                </c:pt>
                <c:pt idx="157">
                  <c:v>-2.11932660791696E-2</c:v>
                </c:pt>
                <c:pt idx="158">
                  <c:v>-3.613498901571699E-3</c:v>
                </c:pt>
                <c:pt idx="159">
                  <c:v>-3.941098474255833E-2</c:v>
                </c:pt>
                <c:pt idx="160">
                  <c:v>-4.0849146442616391E-2</c:v>
                </c:pt>
                <c:pt idx="161">
                  <c:v>-1.1105007978668979E-3</c:v>
                </c:pt>
                <c:pt idx="162">
                  <c:v>5.7617885502336819E-3</c:v>
                </c:pt>
                <c:pt idx="163">
                  <c:v>1.830641940757571E-2</c:v>
                </c:pt>
                <c:pt idx="164">
                  <c:v>-4.0230653599198094E-3</c:v>
                </c:pt>
                <c:pt idx="165">
                  <c:v>-5.7530546751339173E-2</c:v>
                </c:pt>
                <c:pt idx="166">
                  <c:v>-6.7109493923060093E-2</c:v>
                </c:pt>
                <c:pt idx="167">
                  <c:v>-3.8474615149584952E-2</c:v>
                </c:pt>
                <c:pt idx="168">
                  <c:v>-4.6527380417201947E-2</c:v>
                </c:pt>
                <c:pt idx="169">
                  <c:v>-6.6501571925369429E-2</c:v>
                </c:pt>
                <c:pt idx="170">
                  <c:v>-3.2932636871241261E-2</c:v>
                </c:pt>
                <c:pt idx="171">
                  <c:v>-1.211768256061818E-2</c:v>
                </c:pt>
                <c:pt idx="172">
                  <c:v>-4.2264326850422577E-2</c:v>
                </c:pt>
                <c:pt idx="173">
                  <c:v>-4.5442154918533102E-2</c:v>
                </c:pt>
                <c:pt idx="174">
                  <c:v>-2.4855896061623192E-2</c:v>
                </c:pt>
                <c:pt idx="175">
                  <c:v>-3.522352126914452E-2</c:v>
                </c:pt>
                <c:pt idx="176">
                  <c:v>-2.722207827176204E-2</c:v>
                </c:pt>
                <c:pt idx="177">
                  <c:v>-4.3989200615556889E-2</c:v>
                </c:pt>
                <c:pt idx="178">
                  <c:v>-1.195958928602092E-2</c:v>
                </c:pt>
                <c:pt idx="179">
                  <c:v>-1.081016579789873E-2</c:v>
                </c:pt>
                <c:pt idx="180">
                  <c:v>-1.016636264697768E-2</c:v>
                </c:pt>
                <c:pt idx="181">
                  <c:v>-7.386015954892855E-3</c:v>
                </c:pt>
                <c:pt idx="182">
                  <c:v>-3.7600271503141602E-2</c:v>
                </c:pt>
                <c:pt idx="183">
                  <c:v>-4.8958875200852958E-2</c:v>
                </c:pt>
                <c:pt idx="184">
                  <c:v>-4.8297752773123648E-2</c:v>
                </c:pt>
                <c:pt idx="185">
                  <c:v>-5.8000237029263602E-2</c:v>
                </c:pt>
                <c:pt idx="186">
                  <c:v>-3.6813169754717379E-2</c:v>
                </c:pt>
                <c:pt idx="187">
                  <c:v>-1.49860440857057E-2</c:v>
                </c:pt>
                <c:pt idx="188">
                  <c:v>-3.433014874522744E-2</c:v>
                </c:pt>
                <c:pt idx="189">
                  <c:v>-1.96584431205209E-2</c:v>
                </c:pt>
                <c:pt idx="190">
                  <c:v>-2.3607344296238789E-2</c:v>
                </c:pt>
                <c:pt idx="191">
                  <c:v>-1.225540618152232E-2</c:v>
                </c:pt>
                <c:pt idx="192">
                  <c:v>-4.6926900736868227E-2</c:v>
                </c:pt>
                <c:pt idx="193">
                  <c:v>-5.6539252133152917E-2</c:v>
                </c:pt>
                <c:pt idx="194">
                  <c:v>-1.7681257919345938E-2</c:v>
                </c:pt>
                <c:pt idx="195">
                  <c:v>-4.5296600662624087E-2</c:v>
                </c:pt>
                <c:pt idx="196">
                  <c:v>-2.4466597137912771E-2</c:v>
                </c:pt>
                <c:pt idx="197">
                  <c:v>-5.9703239751228043E-2</c:v>
                </c:pt>
                <c:pt idx="198">
                  <c:v>-3.2807212278173743E-2</c:v>
                </c:pt>
                <c:pt idx="199">
                  <c:v>-4.7272612365303328E-2</c:v>
                </c:pt>
                <c:pt idx="200">
                  <c:v>-2.9929311009309512E-2</c:v>
                </c:pt>
                <c:pt idx="201">
                  <c:v>-8.1773717810547097E-2</c:v>
                </c:pt>
                <c:pt idx="202">
                  <c:v>-3.8004047154461151E-2</c:v>
                </c:pt>
                <c:pt idx="203">
                  <c:v>-2.2554783278151639E-2</c:v>
                </c:pt>
                <c:pt idx="204">
                  <c:v>-7.4097874808209951E-3</c:v>
                </c:pt>
                <c:pt idx="205">
                  <c:v>-2.3783701945842669E-2</c:v>
                </c:pt>
                <c:pt idx="206">
                  <c:v>-5.6474578831804401E-2</c:v>
                </c:pt>
                <c:pt idx="207">
                  <c:v>-7.0975165230183102E-2</c:v>
                </c:pt>
                <c:pt idx="208">
                  <c:v>-4.6065196152919707E-2</c:v>
                </c:pt>
                <c:pt idx="209">
                  <c:v>-6.9324418586284686E-2</c:v>
                </c:pt>
                <c:pt idx="210">
                  <c:v>-3.7049584485329128E-2</c:v>
                </c:pt>
                <c:pt idx="211">
                  <c:v>-4.0971109166200392E-2</c:v>
                </c:pt>
                <c:pt idx="212">
                  <c:v>-2.8393537261042209E-2</c:v>
                </c:pt>
                <c:pt idx="213">
                  <c:v>-1.6658563630405961E-2</c:v>
                </c:pt>
                <c:pt idx="214">
                  <c:v>-3.5362840925903249E-2</c:v>
                </c:pt>
                <c:pt idx="215">
                  <c:v>-5.8767067632180307E-2</c:v>
                </c:pt>
                <c:pt idx="216">
                  <c:v>-6.1945518138887927E-2</c:v>
                </c:pt>
                <c:pt idx="217">
                  <c:v>-6.8241071855679181E-2</c:v>
                </c:pt>
                <c:pt idx="218">
                  <c:v>-8.4538813716364736E-2</c:v>
                </c:pt>
                <c:pt idx="219">
                  <c:v>-5.4086005439234697E-2</c:v>
                </c:pt>
                <c:pt idx="220">
                  <c:v>-3.7353677693104707E-2</c:v>
                </c:pt>
                <c:pt idx="221">
                  <c:v>-4.6953903605422731E-2</c:v>
                </c:pt>
                <c:pt idx="222">
                  <c:v>-2.7637721664624419E-2</c:v>
                </c:pt>
                <c:pt idx="223">
                  <c:v>-4.9097376101984842E-2</c:v>
                </c:pt>
                <c:pt idx="224">
                  <c:v>-5.4905990348617102E-2</c:v>
                </c:pt>
                <c:pt idx="225">
                  <c:v>-7.2781302420278138E-2</c:v>
                </c:pt>
                <c:pt idx="226">
                  <c:v>-7.0905597026273526E-2</c:v>
                </c:pt>
                <c:pt idx="227">
                  <c:v>-6.9583928435788422E-2</c:v>
                </c:pt>
                <c:pt idx="228">
                  <c:v>-6.7099932907429327E-2</c:v>
                </c:pt>
                <c:pt idx="229">
                  <c:v>-1.942808861495671E-2</c:v>
                </c:pt>
                <c:pt idx="230">
                  <c:v>-2.5382991907146209E-2</c:v>
                </c:pt>
                <c:pt idx="231">
                  <c:v>-3.7689692135439053E-2</c:v>
                </c:pt>
                <c:pt idx="232">
                  <c:v>-5.5601786348158377E-2</c:v>
                </c:pt>
                <c:pt idx="233">
                  <c:v>-6.0384456294205968E-2</c:v>
                </c:pt>
                <c:pt idx="234">
                  <c:v>-7.3851339354312984E-2</c:v>
                </c:pt>
                <c:pt idx="235">
                  <c:v>-6.1191664820859692E-2</c:v>
                </c:pt>
                <c:pt idx="236">
                  <c:v>-5.8394936220567573E-2</c:v>
                </c:pt>
                <c:pt idx="237">
                  <c:v>-6.6849257111823768E-2</c:v>
                </c:pt>
                <c:pt idx="238">
                  <c:v>-5.2130384330299151E-2</c:v>
                </c:pt>
                <c:pt idx="239">
                  <c:v>-7.646353273011286E-2</c:v>
                </c:pt>
                <c:pt idx="240">
                  <c:v>-8.8795806434879943E-2</c:v>
                </c:pt>
                <c:pt idx="241">
                  <c:v>-7.3195219625927344E-2</c:v>
                </c:pt>
                <c:pt idx="242">
                  <c:v>-4.5513900016097793E-2</c:v>
                </c:pt>
                <c:pt idx="243">
                  <c:v>-3.8986750691075933E-2</c:v>
                </c:pt>
                <c:pt idx="244">
                  <c:v>-2.1528987136587571E-4</c:v>
                </c:pt>
                <c:pt idx="245">
                  <c:v>-1.8554142106336439E-2</c:v>
                </c:pt>
                <c:pt idx="246">
                  <c:v>-3.7534350605237243E-2</c:v>
                </c:pt>
                <c:pt idx="247">
                  <c:v>-5.5895466383227621E-2</c:v>
                </c:pt>
                <c:pt idx="248">
                  <c:v>-7.6721028034283378E-2</c:v>
                </c:pt>
                <c:pt idx="249">
                  <c:v>-9.2317056458480984E-2</c:v>
                </c:pt>
                <c:pt idx="250">
                  <c:v>-9.614619406352265E-2</c:v>
                </c:pt>
                <c:pt idx="251">
                  <c:v>-3.8161549083741697E-2</c:v>
                </c:pt>
                <c:pt idx="252">
                  <c:v>-4.2548479779617843E-2</c:v>
                </c:pt>
                <c:pt idx="253">
                  <c:v>-4.6512703349563367E-2</c:v>
                </c:pt>
                <c:pt idx="254">
                  <c:v>-6.7978692928175377E-2</c:v>
                </c:pt>
                <c:pt idx="255">
                  <c:v>-7.1460953062613797E-2</c:v>
                </c:pt>
                <c:pt idx="256">
                  <c:v>-8.9855333964877993E-2</c:v>
                </c:pt>
                <c:pt idx="257">
                  <c:v>-6.6114752354732076E-2</c:v>
                </c:pt>
                <c:pt idx="258">
                  <c:v>-2.2513258242167211E-2</c:v>
                </c:pt>
                <c:pt idx="259">
                  <c:v>-2.589115069083725E-2</c:v>
                </c:pt>
                <c:pt idx="260">
                  <c:v>-3.8561170851878927E-2</c:v>
                </c:pt>
                <c:pt idx="261">
                  <c:v>-3.0262114354423279E-2</c:v>
                </c:pt>
                <c:pt idx="262">
                  <c:v>-4.8268893335005281E-2</c:v>
                </c:pt>
                <c:pt idx="263">
                  <c:v>-6.6175908717992726E-2</c:v>
                </c:pt>
                <c:pt idx="264">
                  <c:v>-7.0975219438322412E-2</c:v>
                </c:pt>
                <c:pt idx="265">
                  <c:v>-5.5080216828756079E-2</c:v>
                </c:pt>
                <c:pt idx="266">
                  <c:v>-4.6432515025382592E-2</c:v>
                </c:pt>
                <c:pt idx="267">
                  <c:v>-2.9468876169856269E-2</c:v>
                </c:pt>
                <c:pt idx="268">
                  <c:v>-6.0226687903085718E-2</c:v>
                </c:pt>
                <c:pt idx="269">
                  <c:v>-7.7420579228113517E-2</c:v>
                </c:pt>
                <c:pt idx="270">
                  <c:v>-6.8462919601777195E-2</c:v>
                </c:pt>
                <c:pt idx="271">
                  <c:v>-4.6835941643569967E-2</c:v>
                </c:pt>
                <c:pt idx="272">
                  <c:v>-5.0850413170994813E-2</c:v>
                </c:pt>
                <c:pt idx="273">
                  <c:v>-5.5151186316789058E-2</c:v>
                </c:pt>
                <c:pt idx="274">
                  <c:v>-4.8041134811572128E-2</c:v>
                </c:pt>
                <c:pt idx="275">
                  <c:v>-4.0295545916004372E-2</c:v>
                </c:pt>
                <c:pt idx="276">
                  <c:v>-5.6583000054977177E-2</c:v>
                </c:pt>
                <c:pt idx="277">
                  <c:v>-4.8075032432300269E-2</c:v>
                </c:pt>
                <c:pt idx="278">
                  <c:v>-5.123336028328751E-2</c:v>
                </c:pt>
                <c:pt idx="279">
                  <c:v>-5.5318090912109603E-2</c:v>
                </c:pt>
                <c:pt idx="280">
                  <c:v>-5.7749502882096237E-2</c:v>
                </c:pt>
                <c:pt idx="281">
                  <c:v>-2.2555046628866648E-2</c:v>
                </c:pt>
                <c:pt idx="282">
                  <c:v>-2.95663869325784E-2</c:v>
                </c:pt>
                <c:pt idx="283">
                  <c:v>-5.8985306370712642E-2</c:v>
                </c:pt>
                <c:pt idx="284">
                  <c:v>-3.3082297951263939E-2</c:v>
                </c:pt>
                <c:pt idx="285">
                  <c:v>-2.009820732602741E-2</c:v>
                </c:pt>
                <c:pt idx="286">
                  <c:v>3.4673606041009108E-3</c:v>
                </c:pt>
                <c:pt idx="287">
                  <c:v>2.067005601845651E-2</c:v>
                </c:pt>
                <c:pt idx="288">
                  <c:v>-4.2104544969321367E-3</c:v>
                </c:pt>
                <c:pt idx="289">
                  <c:v>-4.0282503078738152E-2</c:v>
                </c:pt>
                <c:pt idx="290">
                  <c:v>-4.3883335654245847E-2</c:v>
                </c:pt>
                <c:pt idx="291">
                  <c:v>-4.7244859664330903E-2</c:v>
                </c:pt>
                <c:pt idx="292">
                  <c:v>-9.4107445747418694E-2</c:v>
                </c:pt>
                <c:pt idx="293">
                  <c:v>-8.5814773345879836E-2</c:v>
                </c:pt>
                <c:pt idx="294">
                  <c:v>-4.9974792996441593E-2</c:v>
                </c:pt>
                <c:pt idx="295">
                  <c:v>-6.3412791164718207E-2</c:v>
                </c:pt>
                <c:pt idx="296">
                  <c:v>-8.3096323919944481E-3</c:v>
                </c:pt>
                <c:pt idx="297">
                  <c:v>-1.2671991920898411E-3</c:v>
                </c:pt>
                <c:pt idx="298">
                  <c:v>-1.4808301227270171E-2</c:v>
                </c:pt>
                <c:pt idx="299">
                  <c:v>-3.7935271961379691E-2</c:v>
                </c:pt>
                <c:pt idx="300">
                  <c:v>-6.0018928026615008E-2</c:v>
                </c:pt>
                <c:pt idx="301">
                  <c:v>-3.3284977020584527E-2</c:v>
                </c:pt>
                <c:pt idx="302">
                  <c:v>-2.461060495768486E-2</c:v>
                </c:pt>
                <c:pt idx="303">
                  <c:v>-2.7667684008569889E-2</c:v>
                </c:pt>
                <c:pt idx="304">
                  <c:v>-6.1109994995510952E-2</c:v>
                </c:pt>
                <c:pt idx="305">
                  <c:v>-3.6327712878539309E-2</c:v>
                </c:pt>
                <c:pt idx="306">
                  <c:v>-5.8864488124958043E-2</c:v>
                </c:pt>
                <c:pt idx="307">
                  <c:v>-4.1380897168724402E-2</c:v>
                </c:pt>
                <c:pt idx="308">
                  <c:v>-4.0330987740210489E-2</c:v>
                </c:pt>
                <c:pt idx="309">
                  <c:v>-1.3297270335288051E-2</c:v>
                </c:pt>
                <c:pt idx="310">
                  <c:v>-2.5090074638595361E-2</c:v>
                </c:pt>
                <c:pt idx="311">
                  <c:v>9.3186373351610285E-3</c:v>
                </c:pt>
                <c:pt idx="312">
                  <c:v>-1.7003694582914619E-2</c:v>
                </c:pt>
                <c:pt idx="313">
                  <c:v>-2.987623249722926E-2</c:v>
                </c:pt>
                <c:pt idx="314">
                  <c:v>-3.330828363807381E-2</c:v>
                </c:pt>
                <c:pt idx="315">
                  <c:v>-4.4461926768120108E-3</c:v>
                </c:pt>
                <c:pt idx="316">
                  <c:v>-2.3746763364584922E-6</c:v>
                </c:pt>
                <c:pt idx="317">
                  <c:v>-3.9065083442375581E-2</c:v>
                </c:pt>
                <c:pt idx="318">
                  <c:v>-5.4156788390698367E-2</c:v>
                </c:pt>
                <c:pt idx="319">
                  <c:v>-2.5460483878717351E-2</c:v>
                </c:pt>
                <c:pt idx="320">
                  <c:v>-1.8492504345144489E-2</c:v>
                </c:pt>
                <c:pt idx="321">
                  <c:v>-4.6484114423290812E-2</c:v>
                </c:pt>
                <c:pt idx="322">
                  <c:v>-3.388553085768109E-2</c:v>
                </c:pt>
                <c:pt idx="323">
                  <c:v>-4.423376296183168E-2</c:v>
                </c:pt>
                <c:pt idx="324">
                  <c:v>-1.708936552789897E-2</c:v>
                </c:pt>
                <c:pt idx="325">
                  <c:v>9.2974440203139608E-3</c:v>
                </c:pt>
                <c:pt idx="326">
                  <c:v>-3.1321344312612347E-2</c:v>
                </c:pt>
                <c:pt idx="327">
                  <c:v>-4.7513651985944698E-2</c:v>
                </c:pt>
                <c:pt idx="328">
                  <c:v>-2.6527920174995501E-2</c:v>
                </c:pt>
                <c:pt idx="329">
                  <c:v>-5.7949749781718296E-3</c:v>
                </c:pt>
                <c:pt idx="330">
                  <c:v>-5.1966418512556338E-2</c:v>
                </c:pt>
                <c:pt idx="331">
                  <c:v>-4.3750502725689699E-2</c:v>
                </c:pt>
                <c:pt idx="332">
                  <c:v>-1.6767939782700299E-2</c:v>
                </c:pt>
                <c:pt idx="333">
                  <c:v>-1.0432320314935239E-2</c:v>
                </c:pt>
                <c:pt idx="334">
                  <c:v>-2.507922164898169E-2</c:v>
                </c:pt>
                <c:pt idx="335">
                  <c:v>-2.4227351622821299E-2</c:v>
                </c:pt>
                <c:pt idx="336">
                  <c:v>-2.0571941654721652E-2</c:v>
                </c:pt>
                <c:pt idx="337">
                  <c:v>-1.2098410286578881E-2</c:v>
                </c:pt>
                <c:pt idx="338">
                  <c:v>-1.6852455731392268E-2</c:v>
                </c:pt>
                <c:pt idx="339">
                  <c:v>2.9816625498391153E-4</c:v>
                </c:pt>
                <c:pt idx="340">
                  <c:v>4.4218942899751923E-3</c:v>
                </c:pt>
                <c:pt idx="341">
                  <c:v>-2.2204649302091539E-2</c:v>
                </c:pt>
                <c:pt idx="342">
                  <c:v>-1.368840662216453E-2</c:v>
                </c:pt>
                <c:pt idx="343">
                  <c:v>-4.0140442223556512E-2</c:v>
                </c:pt>
                <c:pt idx="344">
                  <c:v>-4.894006081210911E-2</c:v>
                </c:pt>
                <c:pt idx="345">
                  <c:v>-1.0998240608826929E-2</c:v>
                </c:pt>
                <c:pt idx="346">
                  <c:v>-1.8939758585972299E-2</c:v>
                </c:pt>
                <c:pt idx="347">
                  <c:v>-2.77216928577344E-2</c:v>
                </c:pt>
                <c:pt idx="348">
                  <c:v>-3.6596441552559263E-2</c:v>
                </c:pt>
                <c:pt idx="349">
                  <c:v>-4.2998533261248362E-2</c:v>
                </c:pt>
                <c:pt idx="350">
                  <c:v>-4.8255021299559608E-2</c:v>
                </c:pt>
                <c:pt idx="351">
                  <c:v>-3.087045452478154E-2</c:v>
                </c:pt>
                <c:pt idx="352">
                  <c:v>9.6321406214494587E-3</c:v>
                </c:pt>
                <c:pt idx="353">
                  <c:v>3.4527370281520753E-2</c:v>
                </c:pt>
                <c:pt idx="354">
                  <c:v>2.038056293923951E-2</c:v>
                </c:pt>
                <c:pt idx="355">
                  <c:v>1.5669860855971329E-2</c:v>
                </c:pt>
                <c:pt idx="356">
                  <c:v>8.9846987822292945E-3</c:v>
                </c:pt>
                <c:pt idx="357">
                  <c:v>1.8421848720606701E-4</c:v>
                </c:pt>
                <c:pt idx="358">
                  <c:v>-1.008474879258792E-2</c:v>
                </c:pt>
                <c:pt idx="359">
                  <c:v>1.004599365919923E-2</c:v>
                </c:pt>
                <c:pt idx="360">
                  <c:v>-2.7223466650131201E-2</c:v>
                </c:pt>
                <c:pt idx="361">
                  <c:v>-8.1808822791513691E-3</c:v>
                </c:pt>
                <c:pt idx="362">
                  <c:v>-1.428434526657973E-3</c:v>
                </c:pt>
                <c:pt idx="363">
                  <c:v>-2.1943908448598389E-2</c:v>
                </c:pt>
                <c:pt idx="364">
                  <c:v>-3.561682077242168E-3</c:v>
                </c:pt>
                <c:pt idx="365">
                  <c:v>-1.078264558207653E-2</c:v>
                </c:pt>
                <c:pt idx="366">
                  <c:v>-6.8806761626900581E-3</c:v>
                </c:pt>
                <c:pt idx="367">
                  <c:v>-2.445562871417728E-3</c:v>
                </c:pt>
                <c:pt idx="368">
                  <c:v>1.6940161448824931E-2</c:v>
                </c:pt>
                <c:pt idx="369">
                  <c:v>8.290376280956302E-3</c:v>
                </c:pt>
                <c:pt idx="370">
                  <c:v>7.991440443140263E-4</c:v>
                </c:pt>
                <c:pt idx="371">
                  <c:v>1.9108936810186879E-2</c:v>
                </c:pt>
                <c:pt idx="372">
                  <c:v>1.074943633405567E-2</c:v>
                </c:pt>
                <c:pt idx="373">
                  <c:v>2.5057937667547492E-3</c:v>
                </c:pt>
                <c:pt idx="374">
                  <c:v>0</c:v>
                </c:pt>
                <c:pt idx="375">
                  <c:v>0</c:v>
                </c:pt>
                <c:pt idx="376">
                  <c:v>0</c:v>
                </c:pt>
                <c:pt idx="377">
                  <c:v>0</c:v>
                </c:pt>
                <c:pt idx="378">
                  <c:v>-1.2102035828048519E-2</c:v>
                </c:pt>
                <c:pt idx="379">
                  <c:v>6.6427643841364126E-3</c:v>
                </c:pt>
                <c:pt idx="380">
                  <c:v>-3.2138770819398412E-3</c:v>
                </c:pt>
                <c:pt idx="381">
                  <c:v>-1.0101975800713659E-2</c:v>
                </c:pt>
                <c:pt idx="382">
                  <c:v>-1.9253530491521811E-2</c:v>
                </c:pt>
                <c:pt idx="383">
                  <c:v>-2.7235098426339321E-2</c:v>
                </c:pt>
                <c:pt idx="384">
                  <c:v>-3.4675991877663813E-2</c:v>
                </c:pt>
                <c:pt idx="385">
                  <c:v>-4.4004847439214068E-2</c:v>
                </c:pt>
                <c:pt idx="386">
                  <c:v>-2.553109524489848E-2</c:v>
                </c:pt>
                <c:pt idx="387">
                  <c:v>-3.2840289066145598E-2</c:v>
                </c:pt>
                <c:pt idx="388">
                  <c:v>-2.8735188428348119E-2</c:v>
                </c:pt>
                <c:pt idx="389">
                  <c:v>-1.0454751757841749E-2</c:v>
                </c:pt>
                <c:pt idx="390">
                  <c:v>-1.7359597346829281E-2</c:v>
                </c:pt>
                <c:pt idx="391">
                  <c:v>-6.751970951227787E-2</c:v>
                </c:pt>
                <c:pt idx="392">
                  <c:v>-5.0507315672714687E-2</c:v>
                </c:pt>
                <c:pt idx="393">
                  <c:v>-3.135695554613438E-2</c:v>
                </c:pt>
                <c:pt idx="394">
                  <c:v>-3.6453711328708532E-2</c:v>
                </c:pt>
                <c:pt idx="395">
                  <c:v>8.9998382931970045E-3</c:v>
                </c:pt>
                <c:pt idx="396">
                  <c:v>-2.7506439688020499E-2</c:v>
                </c:pt>
                <c:pt idx="397">
                  <c:v>-3.8443176394269703E-2</c:v>
                </c:pt>
                <c:pt idx="398">
                  <c:v>-4.7280460434338811E-3</c:v>
                </c:pt>
                <c:pt idx="399">
                  <c:v>-2.2467238100343229E-4</c:v>
                </c:pt>
                <c:pt idx="400">
                  <c:v>-2.5085163425286109E-2</c:v>
                </c:pt>
                <c:pt idx="401">
                  <c:v>-3.3967372345381767E-2</c:v>
                </c:pt>
                <c:pt idx="402">
                  <c:v>-2.6738123138829228E-2</c:v>
                </c:pt>
                <c:pt idx="403">
                  <c:v>-3.5750336637950193E-2</c:v>
                </c:pt>
                <c:pt idx="404">
                  <c:v>-6.8804520637193473E-2</c:v>
                </c:pt>
                <c:pt idx="405">
                  <c:v>-2.4201577313207351E-2</c:v>
                </c:pt>
                <c:pt idx="406">
                  <c:v>-6.9358671816379669E-3</c:v>
                </c:pt>
                <c:pt idx="407">
                  <c:v>-6.8152878504245118E-3</c:v>
                </c:pt>
                <c:pt idx="408">
                  <c:v>-2.53986793087983E-2</c:v>
                </c:pt>
                <c:pt idx="409">
                  <c:v>-8.6670164025085539E-3</c:v>
                </c:pt>
                <c:pt idx="410">
                  <c:v>-1.7942044162177932E-2</c:v>
                </c:pt>
                <c:pt idx="411">
                  <c:v>-2.320359991380111E-2</c:v>
                </c:pt>
                <c:pt idx="412">
                  <c:v>-1.118435719797883E-2</c:v>
                </c:pt>
                <c:pt idx="413">
                  <c:v>-2.051215031940418E-2</c:v>
                </c:pt>
                <c:pt idx="414">
                  <c:v>-4.2854209353761767E-2</c:v>
                </c:pt>
                <c:pt idx="415">
                  <c:v>-3.9553307508325919E-2</c:v>
                </c:pt>
                <c:pt idx="416">
                  <c:v>-1.0077995362194061E-2</c:v>
                </c:pt>
                <c:pt idx="417">
                  <c:v>-3.2739268375809698E-2</c:v>
                </c:pt>
                <c:pt idx="418">
                  <c:v>-2.9647077502343629E-2</c:v>
                </c:pt>
                <c:pt idx="419">
                  <c:v>-3.9480038696959152E-2</c:v>
                </c:pt>
                <c:pt idx="420">
                  <c:v>-3.6530555561889833E-2</c:v>
                </c:pt>
                <c:pt idx="421">
                  <c:v>-2.6868031604819709E-2</c:v>
                </c:pt>
                <c:pt idx="422">
                  <c:v>-2.492982171511704E-2</c:v>
                </c:pt>
                <c:pt idx="423">
                  <c:v>-2.4172686231788979E-2</c:v>
                </c:pt>
                <c:pt idx="424">
                  <c:v>-1.003643999764009E-2</c:v>
                </c:pt>
                <c:pt idx="425">
                  <c:v>-3.9391983492654437E-2</c:v>
                </c:pt>
                <c:pt idx="426">
                  <c:v>-4.8261553564992288E-2</c:v>
                </c:pt>
                <c:pt idx="427">
                  <c:v>-1.7030555790361109E-2</c:v>
                </c:pt>
                <c:pt idx="428">
                  <c:v>-3.4845428552633007E-2</c:v>
                </c:pt>
                <c:pt idx="429">
                  <c:v>-4.5794507618656277E-2</c:v>
                </c:pt>
                <c:pt idx="430">
                  <c:v>-3.8233534651580969E-2</c:v>
                </c:pt>
                <c:pt idx="431">
                  <c:v>-3.0591466170178161E-2</c:v>
                </c:pt>
                <c:pt idx="432">
                  <c:v>-2.2751786852202471E-2</c:v>
                </c:pt>
                <c:pt idx="433">
                  <c:v>-1.057819963850393E-2</c:v>
                </c:pt>
                <c:pt idx="434">
                  <c:v>-2.656433451198981E-2</c:v>
                </c:pt>
                <c:pt idx="435">
                  <c:v>-3.3071133336770482E-2</c:v>
                </c:pt>
                <c:pt idx="436">
                  <c:v>-2.192716760823965E-2</c:v>
                </c:pt>
                <c:pt idx="437">
                  <c:v>-1.48270670284335E-2</c:v>
                </c:pt>
                <c:pt idx="438">
                  <c:v>-5.3368245486277173E-2</c:v>
                </c:pt>
                <c:pt idx="439">
                  <c:v>-3.0267010886175671E-2</c:v>
                </c:pt>
                <c:pt idx="440">
                  <c:v>-8.6443659882118329E-3</c:v>
                </c:pt>
                <c:pt idx="441">
                  <c:v>-4.259936511743434E-2</c:v>
                </c:pt>
                <c:pt idx="442">
                  <c:v>-5.8310329034716453E-2</c:v>
                </c:pt>
                <c:pt idx="443">
                  <c:v>-3.7647288429619952E-2</c:v>
                </c:pt>
                <c:pt idx="444">
                  <c:v>-3.1952062212303733E-2</c:v>
                </c:pt>
                <c:pt idx="445">
                  <c:v>-4.6925142288869348E-2</c:v>
                </c:pt>
                <c:pt idx="446">
                  <c:v>-2.0461012790433331E-2</c:v>
                </c:pt>
                <c:pt idx="447">
                  <c:v>-2.268177427158458E-2</c:v>
                </c:pt>
                <c:pt idx="448">
                  <c:v>-3.63762016509529E-2</c:v>
                </c:pt>
                <c:pt idx="449">
                  <c:v>-3.006776783570175E-2</c:v>
                </c:pt>
                <c:pt idx="450">
                  <c:v>-3.1482015902825948E-2</c:v>
                </c:pt>
                <c:pt idx="451">
                  <c:v>-5.6182561091892791E-2</c:v>
                </c:pt>
                <c:pt idx="452">
                  <c:v>-3.015755815993881E-2</c:v>
                </c:pt>
                <c:pt idx="453">
                  <c:v>-4.4574622792995733E-2</c:v>
                </c:pt>
                <c:pt idx="454">
                  <c:v>-4.8819377022768617E-2</c:v>
                </c:pt>
                <c:pt idx="455">
                  <c:v>-6.2351847326095562E-2</c:v>
                </c:pt>
                <c:pt idx="456">
                  <c:v>-5.7143094209215151E-2</c:v>
                </c:pt>
                <c:pt idx="457">
                  <c:v>-6.1892131050244381E-2</c:v>
                </c:pt>
                <c:pt idx="458">
                  <c:v>-4.5752439431044123E-2</c:v>
                </c:pt>
                <c:pt idx="459">
                  <c:v>-5.1460593785122133E-2</c:v>
                </c:pt>
                <c:pt idx="460">
                  <c:v>-6.7516530592602098E-2</c:v>
                </c:pt>
                <c:pt idx="461">
                  <c:v>-6.3676722780617423E-2</c:v>
                </c:pt>
                <c:pt idx="462">
                  <c:v>-1.9545095419950979E-2</c:v>
                </c:pt>
                <c:pt idx="463">
                  <c:v>-3.3806783880773517E-2</c:v>
                </c:pt>
                <c:pt idx="464">
                  <c:v>-5.1170733069343062E-2</c:v>
                </c:pt>
                <c:pt idx="465">
                  <c:v>-2.932052106683181E-2</c:v>
                </c:pt>
                <c:pt idx="466">
                  <c:v>-4.1981274542136397E-2</c:v>
                </c:pt>
                <c:pt idx="467">
                  <c:v>-4.6421030541739523E-2</c:v>
                </c:pt>
                <c:pt idx="468">
                  <c:v>-6.3373453559051884E-2</c:v>
                </c:pt>
                <c:pt idx="469">
                  <c:v>-6.4124885988531832E-2</c:v>
                </c:pt>
                <c:pt idx="470">
                  <c:v>-5.2686426720662823E-2</c:v>
                </c:pt>
                <c:pt idx="471">
                  <c:v>-2.9813406668296901E-2</c:v>
                </c:pt>
                <c:pt idx="472">
                  <c:v>-3.6907182118014692E-2</c:v>
                </c:pt>
                <c:pt idx="473">
                  <c:v>-2.7913490630355749E-2</c:v>
                </c:pt>
                <c:pt idx="474">
                  <c:v>-5.042453266059943E-2</c:v>
                </c:pt>
                <c:pt idx="475">
                  <c:v>-6.7011520390378054E-2</c:v>
                </c:pt>
                <c:pt idx="476">
                  <c:v>-9.006455691831694E-2</c:v>
                </c:pt>
                <c:pt idx="477">
                  <c:v>-7.1003630930007944E-2</c:v>
                </c:pt>
                <c:pt idx="478">
                  <c:v>-3.9366417635898987E-2</c:v>
                </c:pt>
                <c:pt idx="479">
                  <c:v>-3.2149445768478779E-2</c:v>
                </c:pt>
                <c:pt idx="480">
                  <c:v>-3.7111701830700783E-2</c:v>
                </c:pt>
                <c:pt idx="481">
                  <c:v>-4.9301524185356271E-2</c:v>
                </c:pt>
                <c:pt idx="482">
                  <c:v>-1.187086854557373E-2</c:v>
                </c:pt>
                <c:pt idx="483">
                  <c:v>-3.8329165225131863E-2</c:v>
                </c:pt>
                <c:pt idx="484">
                  <c:v>-5.3662570520834667E-2</c:v>
                </c:pt>
                <c:pt idx="485">
                  <c:v>-7.1388475160597542E-2</c:v>
                </c:pt>
                <c:pt idx="486">
                  <c:v>-6.3925481994999922E-2</c:v>
                </c:pt>
                <c:pt idx="487">
                  <c:v>-7.3552539984343301E-2</c:v>
                </c:pt>
                <c:pt idx="488">
                  <c:v>-6.9275174533443673E-2</c:v>
                </c:pt>
                <c:pt idx="489">
                  <c:v>-5.4143534933426267E-2</c:v>
                </c:pt>
                <c:pt idx="490">
                  <c:v>-3.2769540740481551E-2</c:v>
                </c:pt>
                <c:pt idx="491">
                  <c:v>-2.1920653586138039E-2</c:v>
                </c:pt>
                <c:pt idx="492">
                  <c:v>-3.5702738726918433E-2</c:v>
                </c:pt>
                <c:pt idx="493">
                  <c:v>-5.3931816032382507E-2</c:v>
                </c:pt>
                <c:pt idx="494">
                  <c:v>-7.7015059881750281E-2</c:v>
                </c:pt>
                <c:pt idx="495">
                  <c:v>-8.2537319506807538E-2</c:v>
                </c:pt>
                <c:pt idx="496">
                  <c:v>-7.2266510457376087E-2</c:v>
                </c:pt>
                <c:pt idx="497">
                  <c:v>-6.4449689919432895E-2</c:v>
                </c:pt>
                <c:pt idx="498">
                  <c:v>-7.3859635994282913E-2</c:v>
                </c:pt>
                <c:pt idx="499">
                  <c:v>-4.813566541814196E-2</c:v>
                </c:pt>
                <c:pt idx="500">
                  <c:v>-5.4606453426030432E-2</c:v>
                </c:pt>
                <c:pt idx="501">
                  <c:v>-5.9673591174070229E-2</c:v>
                </c:pt>
                <c:pt idx="502">
                  <c:v>-6.4376323754572917E-2</c:v>
                </c:pt>
                <c:pt idx="503">
                  <c:v>-6.9883558461069528E-2</c:v>
                </c:pt>
                <c:pt idx="504">
                  <c:v>-6.1641848486499562E-2</c:v>
                </c:pt>
                <c:pt idx="505">
                  <c:v>-4.0094923127627517E-2</c:v>
                </c:pt>
                <c:pt idx="506">
                  <c:v>-4.30792519549279E-2</c:v>
                </c:pt>
                <c:pt idx="507">
                  <c:v>-4.9257085215024032E-2</c:v>
                </c:pt>
                <c:pt idx="508">
                  <c:v>-6.9023575834789463E-2</c:v>
                </c:pt>
                <c:pt idx="509">
                  <c:v>-7.4601104880614777E-2</c:v>
                </c:pt>
                <c:pt idx="510">
                  <c:v>-7.921598789135853E-2</c:v>
                </c:pt>
                <c:pt idx="511">
                  <c:v>-9.603571348617046E-2</c:v>
                </c:pt>
                <c:pt idx="512">
                  <c:v>-5.6836889513196098E-2</c:v>
                </c:pt>
                <c:pt idx="513">
                  <c:v>-6.1222152431611658E-2</c:v>
                </c:pt>
                <c:pt idx="514">
                  <c:v>-2.2858748588249881E-2</c:v>
                </c:pt>
                <c:pt idx="515">
                  <c:v>-2.0586952389474389E-2</c:v>
                </c:pt>
                <c:pt idx="516">
                  <c:v>-3.8862210081037192E-2</c:v>
                </c:pt>
                <c:pt idx="517">
                  <c:v>-6.8383143779055633E-2</c:v>
                </c:pt>
                <c:pt idx="518">
                  <c:v>-9.0088832598503199E-2</c:v>
                </c:pt>
                <c:pt idx="519">
                  <c:v>-7.1541303928899014E-2</c:v>
                </c:pt>
                <c:pt idx="520">
                  <c:v>-6.8726787578994752E-2</c:v>
                </c:pt>
                <c:pt idx="521">
                  <c:v>-3.7286793211918079E-2</c:v>
                </c:pt>
                <c:pt idx="522">
                  <c:v>-4.1774499407153609E-2</c:v>
                </c:pt>
                <c:pt idx="523">
                  <c:v>-5.1342438842055582E-2</c:v>
                </c:pt>
                <c:pt idx="524">
                  <c:v>-6.7708448140605393E-2</c:v>
                </c:pt>
                <c:pt idx="525">
                  <c:v>-6.6596369403998379E-2</c:v>
                </c:pt>
                <c:pt idx="526">
                  <c:v>-7.2718572014489613E-2</c:v>
                </c:pt>
                <c:pt idx="527">
                  <c:v>-4.6200132807606931E-2</c:v>
                </c:pt>
                <c:pt idx="528">
                  <c:v>-5.6791885617101467E-2</c:v>
                </c:pt>
                <c:pt idx="529">
                  <c:v>-6.0360939781078482E-2</c:v>
                </c:pt>
                <c:pt idx="530">
                  <c:v>-2.7370249291521539E-2</c:v>
                </c:pt>
                <c:pt idx="531">
                  <c:v>-4.2011559630287458E-2</c:v>
                </c:pt>
                <c:pt idx="532">
                  <c:v>-1.9338484810092819E-2</c:v>
                </c:pt>
                <c:pt idx="533">
                  <c:v>1.491714423651036E-3</c:v>
                </c:pt>
                <c:pt idx="534">
                  <c:v>-2.5869482111026802E-2</c:v>
                </c:pt>
                <c:pt idx="535">
                  <c:v>-5.3644914567289259E-2</c:v>
                </c:pt>
                <c:pt idx="536">
                  <c:v>-6.8307764889521394E-2</c:v>
                </c:pt>
                <c:pt idx="537">
                  <c:v>-9.7496178252190369E-2</c:v>
                </c:pt>
                <c:pt idx="538">
                  <c:v>-6.6824196312980089E-2</c:v>
                </c:pt>
                <c:pt idx="539">
                  <c:v>-4.4097143017004292E-2</c:v>
                </c:pt>
                <c:pt idx="540">
                  <c:v>-4.288990623037936E-2</c:v>
                </c:pt>
                <c:pt idx="541">
                  <c:v>-1.984903650867231E-2</c:v>
                </c:pt>
                <c:pt idx="542">
                  <c:v>-3.3751985986484989E-2</c:v>
                </c:pt>
                <c:pt idx="543">
                  <c:v>-3.7063821145074893E-2</c:v>
                </c:pt>
                <c:pt idx="544">
                  <c:v>-2.1510159949804648E-3</c:v>
                </c:pt>
                <c:pt idx="545">
                  <c:v>-2.6378851769728762E-2</c:v>
                </c:pt>
                <c:pt idx="546">
                  <c:v>-4.8798034214603707E-2</c:v>
                </c:pt>
                <c:pt idx="547">
                  <c:v>-5.3078077560253512E-2</c:v>
                </c:pt>
                <c:pt idx="548">
                  <c:v>-3.6896905867032093E-2</c:v>
                </c:pt>
                <c:pt idx="549">
                  <c:v>-2.1862968653840738E-2</c:v>
                </c:pt>
                <c:pt idx="550">
                  <c:v>-6.9835309411305779E-3</c:v>
                </c:pt>
                <c:pt idx="551">
                  <c:v>-1.9505635312908609E-2</c:v>
                </c:pt>
                <c:pt idx="552">
                  <c:v>-2.2762420638261279E-2</c:v>
                </c:pt>
                <c:pt idx="553">
                  <c:v>-6.4202009078924149E-2</c:v>
                </c:pt>
                <c:pt idx="554">
                  <c:v>-6.7531861529634973E-2</c:v>
                </c:pt>
                <c:pt idx="555">
                  <c:v>-5.9469746136012969E-2</c:v>
                </c:pt>
                <c:pt idx="556">
                  <c:v>-1.38907416150813E-2</c:v>
                </c:pt>
                <c:pt idx="557">
                  <c:v>4.1326743326766113E-3</c:v>
                </c:pt>
                <c:pt idx="558">
                  <c:v>-3.8268823158991612E-2</c:v>
                </c:pt>
                <c:pt idx="559">
                  <c:v>-8.9493409954588543E-3</c:v>
                </c:pt>
                <c:pt idx="560">
                  <c:v>-2.190991573962808E-2</c:v>
                </c:pt>
                <c:pt idx="561">
                  <c:v>-3.6486584813155247E-2</c:v>
                </c:pt>
                <c:pt idx="562">
                  <c:v>-4.7962050142047463E-2</c:v>
                </c:pt>
                <c:pt idx="563">
                  <c:v>-5.1487062905419378E-2</c:v>
                </c:pt>
                <c:pt idx="564">
                  <c:v>-1.7839670182929979E-2</c:v>
                </c:pt>
                <c:pt idx="565">
                  <c:v>-1.407428385416498E-2</c:v>
                </c:pt>
                <c:pt idx="566">
                  <c:v>1.1965097123872059E-2</c:v>
                </c:pt>
                <c:pt idx="567">
                  <c:v>-1.3013880192933589E-2</c:v>
                </c:pt>
                <c:pt idx="568">
                  <c:v>-2.4100060943761829E-2</c:v>
                </c:pt>
                <c:pt idx="569">
                  <c:v>-7.3195050504086367E-2</c:v>
                </c:pt>
                <c:pt idx="570">
                  <c:v>-8.4095401357981103E-2</c:v>
                </c:pt>
                <c:pt idx="571">
                  <c:v>-7.2325449790864305E-2</c:v>
                </c:pt>
                <c:pt idx="572">
                  <c:v>-1.6344748635579439E-2</c:v>
                </c:pt>
                <c:pt idx="573">
                  <c:v>-2.676096030552522E-2</c:v>
                </c:pt>
                <c:pt idx="574">
                  <c:v>3.6178579571513052E-3</c:v>
                </c:pt>
                <c:pt idx="575">
                  <c:v>5.0364233414943449E-3</c:v>
                </c:pt>
                <c:pt idx="576">
                  <c:v>-1.10872051156643E-2</c:v>
                </c:pt>
                <c:pt idx="577">
                  <c:v>-2.7308002149614818E-2</c:v>
                </c:pt>
                <c:pt idx="578">
                  <c:v>-4.9098744180262173E-2</c:v>
                </c:pt>
                <c:pt idx="579">
                  <c:v>-1.7313379684384959E-2</c:v>
                </c:pt>
                <c:pt idx="580">
                  <c:v>-2.1742321610398019E-2</c:v>
                </c:pt>
                <c:pt idx="581">
                  <c:v>-1.225868848198219E-2</c:v>
                </c:pt>
                <c:pt idx="582">
                  <c:v>-3.4758611398167723E-2</c:v>
                </c:pt>
                <c:pt idx="583">
                  <c:v>-1.9347054608879869E-2</c:v>
                </c:pt>
                <c:pt idx="584">
                  <c:v>-1.8828346242805601E-2</c:v>
                </c:pt>
                <c:pt idx="585">
                  <c:v>-3.3366847436692382E-2</c:v>
                </c:pt>
                <c:pt idx="586">
                  <c:v>-4.7982756750070799E-2</c:v>
                </c:pt>
                <c:pt idx="587">
                  <c:v>-2.2410007002094279E-2</c:v>
                </c:pt>
                <c:pt idx="588">
                  <c:v>-6.3967975719059211E-3</c:v>
                </c:pt>
                <c:pt idx="589">
                  <c:v>1.40756467348524E-2</c:v>
                </c:pt>
                <c:pt idx="590">
                  <c:v>1.373773976261594E-2</c:v>
                </c:pt>
                <c:pt idx="591">
                  <c:v>3.7790566911115602E-3</c:v>
                </c:pt>
                <c:pt idx="592">
                  <c:v>-5.3875400967480216E-3</c:v>
                </c:pt>
                <c:pt idx="593">
                  <c:v>-1.4543602781284189E-2</c:v>
                </c:pt>
                <c:pt idx="594">
                  <c:v>-1.9517911098559711E-2</c:v>
                </c:pt>
                <c:pt idx="595">
                  <c:v>-1.5649316023629289E-2</c:v>
                </c:pt>
                <c:pt idx="596">
                  <c:v>-2.8231664799720949E-2</c:v>
                </c:pt>
                <c:pt idx="597">
                  <c:v>-3.324913903012483E-2</c:v>
                </c:pt>
                <c:pt idx="598">
                  <c:v>6.0736882289802452E-4</c:v>
                </c:pt>
                <c:pt idx="599">
                  <c:v>-1.128151179802739E-2</c:v>
                </c:pt>
                <c:pt idx="600">
                  <c:v>-1.6970829937330571E-2</c:v>
                </c:pt>
                <c:pt idx="601">
                  <c:v>-2.5515610695390208E-2</c:v>
                </c:pt>
                <c:pt idx="602">
                  <c:v>-1.8169575620324171E-2</c:v>
                </c:pt>
                <c:pt idx="603">
                  <c:v>2.268085411976806E-2</c:v>
                </c:pt>
                <c:pt idx="604">
                  <c:v>1.8629830097941721E-2</c:v>
                </c:pt>
                <c:pt idx="605">
                  <c:v>7.931931266358383E-3</c:v>
                </c:pt>
                <c:pt idx="606">
                  <c:v>1.503737844328334E-3</c:v>
                </c:pt>
                <c:pt idx="607">
                  <c:v>-7.1117179040101064E-3</c:v>
                </c:pt>
                <c:pt idx="608">
                  <c:v>-1.7848526892911831E-2</c:v>
                </c:pt>
                <c:pt idx="609">
                  <c:v>-2.4050669205080141E-2</c:v>
                </c:pt>
                <c:pt idx="610">
                  <c:v>-3.0410774943501199E-2</c:v>
                </c:pt>
                <c:pt idx="611">
                  <c:v>-2.773142839734577E-2</c:v>
                </c:pt>
                <c:pt idx="612">
                  <c:v>-1.132159546982647E-2</c:v>
                </c:pt>
                <c:pt idx="613">
                  <c:v>-1.9567727223309021E-2</c:v>
                </c:pt>
                <c:pt idx="614">
                  <c:v>-2.7898990003546231E-2</c:v>
                </c:pt>
                <c:pt idx="615">
                  <c:v>-3.4621661228405383E-2</c:v>
                </c:pt>
                <c:pt idx="616">
                  <c:v>-1.755217362608219E-2</c:v>
                </c:pt>
                <c:pt idx="617">
                  <c:v>-2.7063698485006341E-2</c:v>
                </c:pt>
                <c:pt idx="618">
                  <c:v>-1.9584547619350801E-2</c:v>
                </c:pt>
                <c:pt idx="619">
                  <c:v>-1.6285259317979861E-2</c:v>
                </c:pt>
                <c:pt idx="620">
                  <c:v>-2.3566339717115081E-2</c:v>
                </c:pt>
                <c:pt idx="621">
                  <c:v>-3.1967374992647013E-2</c:v>
                </c:pt>
                <c:pt idx="622">
                  <c:v>-2.6727825010444569E-2</c:v>
                </c:pt>
                <c:pt idx="623">
                  <c:v>-3.5186962614659478E-2</c:v>
                </c:pt>
                <c:pt idx="624">
                  <c:v>-4.1836672178146912E-2</c:v>
                </c:pt>
                <c:pt idx="625">
                  <c:v>-3.7570274837375177E-2</c:v>
                </c:pt>
                <c:pt idx="626">
                  <c:v>-5.8765170832484337E-3</c:v>
                </c:pt>
                <c:pt idx="627">
                  <c:v>-1.4111547763576929E-2</c:v>
                </c:pt>
                <c:pt idx="628">
                  <c:v>-2.2341511427826699E-2</c:v>
                </c:pt>
                <c:pt idx="629">
                  <c:v>-3.261565228830587E-3</c:v>
                </c:pt>
                <c:pt idx="630">
                  <c:v>8.6598533905801744E-4</c:v>
                </c:pt>
                <c:pt idx="631">
                  <c:v>-6.7995263871312162E-3</c:v>
                </c:pt>
                <c:pt idx="632">
                  <c:v>-9.5907022649388551E-4</c:v>
                </c:pt>
                <c:pt idx="633">
                  <c:v>-9.9634751577246661E-3</c:v>
                </c:pt>
                <c:pt idx="634">
                  <c:v>7.6444438829410544E-3</c:v>
                </c:pt>
                <c:pt idx="635">
                  <c:v>4.0925779483869112E-4</c:v>
                </c:pt>
                <c:pt idx="636">
                  <c:v>-2.1507699156360971E-2</c:v>
                </c:pt>
                <c:pt idx="637">
                  <c:v>-1.50084607840153E-2</c:v>
                </c:pt>
                <c:pt idx="638">
                  <c:v>-1.092348422109124E-2</c:v>
                </c:pt>
                <c:pt idx="639">
                  <c:v>-1.9411314442239199E-2</c:v>
                </c:pt>
                <c:pt idx="640">
                  <c:v>-2.7985213634802442E-2</c:v>
                </c:pt>
                <c:pt idx="641">
                  <c:v>-2.4265526078883329E-2</c:v>
                </c:pt>
                <c:pt idx="642">
                  <c:v>-3.1091386644494179E-2</c:v>
                </c:pt>
                <c:pt idx="643">
                  <c:v>-5.1835326708649543E-2</c:v>
                </c:pt>
                <c:pt idx="644">
                  <c:v>-4.8256473031800251E-2</c:v>
                </c:pt>
                <c:pt idx="645">
                  <c:v>-5.664548247224932E-2</c:v>
                </c:pt>
                <c:pt idx="646">
                  <c:v>-3.6307184889122553E-2</c:v>
                </c:pt>
                <c:pt idx="647">
                  <c:v>-4.5998490931154823E-2</c:v>
                </c:pt>
                <c:pt idx="648">
                  <c:v>-2.9780472545537511E-3</c:v>
                </c:pt>
                <c:pt idx="649">
                  <c:v>-3.5971944315982267E-2</c:v>
                </c:pt>
                <c:pt idx="650">
                  <c:v>-4.3863703260638154E-3</c:v>
                </c:pt>
                <c:pt idx="651">
                  <c:v>6.1361831625430518E-3</c:v>
                </c:pt>
                <c:pt idx="652">
                  <c:v>-3.5474555363837812E-2</c:v>
                </c:pt>
                <c:pt idx="653">
                  <c:v>-2.7988426036142041E-2</c:v>
                </c:pt>
                <c:pt idx="654">
                  <c:v>-5.0349921375259843E-2</c:v>
                </c:pt>
                <c:pt idx="655">
                  <c:v>-2.6092089228377802E-2</c:v>
                </c:pt>
                <c:pt idx="656">
                  <c:v>-3.8113873648036638E-2</c:v>
                </c:pt>
                <c:pt idx="657">
                  <c:v>-2.024434127295072E-2</c:v>
                </c:pt>
                <c:pt idx="658">
                  <c:v>-2.6868121773562241E-3</c:v>
                </c:pt>
                <c:pt idx="659">
                  <c:v>-7.9149797850850412E-3</c:v>
                </c:pt>
                <c:pt idx="660">
                  <c:v>-3.1354795601457493E-2</c:v>
                </c:pt>
                <c:pt idx="661">
                  <c:v>-2.7143239449956891E-2</c:v>
                </c:pt>
                <c:pt idx="662">
                  <c:v>-3.2488987316738882E-2</c:v>
                </c:pt>
                <c:pt idx="663">
                  <c:v>1.082689117295255E-2</c:v>
                </c:pt>
                <c:pt idx="664">
                  <c:v>-1.9556594339286359E-2</c:v>
                </c:pt>
                <c:pt idx="665">
                  <c:v>-2.4507224018646131E-2</c:v>
                </c:pt>
                <c:pt idx="666">
                  <c:v>-3.3946432852208552E-2</c:v>
                </c:pt>
                <c:pt idx="667">
                  <c:v>-4.3758383194068003E-2</c:v>
                </c:pt>
                <c:pt idx="668">
                  <c:v>-3.5756894149804097E-2</c:v>
                </c:pt>
                <c:pt idx="669">
                  <c:v>-3.3684080011993973E-2</c:v>
                </c:pt>
                <c:pt idx="670">
                  <c:v>-7.5706434694984281E-3</c:v>
                </c:pt>
                <c:pt idx="671">
                  <c:v>-4.3115989104665084E-3</c:v>
                </c:pt>
                <c:pt idx="672">
                  <c:v>-7.354033817807526E-3</c:v>
                </c:pt>
                <c:pt idx="673">
                  <c:v>-1.7066182120545999E-2</c:v>
                </c:pt>
                <c:pt idx="674">
                  <c:v>-8.9284846849819743E-3</c:v>
                </c:pt>
                <c:pt idx="675">
                  <c:v>-6.7761515775591974E-2</c:v>
                </c:pt>
                <c:pt idx="676">
                  <c:v>-4.0463787645585107E-2</c:v>
                </c:pt>
                <c:pt idx="677">
                  <c:v>-3.2963748588295871E-2</c:v>
                </c:pt>
                <c:pt idx="678">
                  <c:v>-8.6982877654095958E-4</c:v>
                </c:pt>
                <c:pt idx="679">
                  <c:v>-2.3514468490526411E-2</c:v>
                </c:pt>
                <c:pt idx="680">
                  <c:v>-3.3983097623726977E-2</c:v>
                </c:pt>
                <c:pt idx="681">
                  <c:v>-3.828210368717766E-2</c:v>
                </c:pt>
                <c:pt idx="682">
                  <c:v>-1.2028011431347799E-2</c:v>
                </c:pt>
                <c:pt idx="683">
                  <c:v>-4.1583988860511838E-2</c:v>
                </c:pt>
                <c:pt idx="684">
                  <c:v>-3.3738475826368568E-2</c:v>
                </c:pt>
                <c:pt idx="685">
                  <c:v>-3.2771937002686442E-2</c:v>
                </c:pt>
                <c:pt idx="686">
                  <c:v>-6.1554302589920777E-2</c:v>
                </c:pt>
                <c:pt idx="687">
                  <c:v>-4.9671137669851539E-2</c:v>
                </c:pt>
                <c:pt idx="688">
                  <c:v>8.4481387763402083E-4</c:v>
                </c:pt>
                <c:pt idx="689">
                  <c:v>1.1763536473876179E-2</c:v>
                </c:pt>
                <c:pt idx="690">
                  <c:v>3.055369787923912E-2</c:v>
                </c:pt>
                <c:pt idx="691">
                  <c:v>4.6354944057305234E-3</c:v>
                </c:pt>
                <c:pt idx="692">
                  <c:v>-1.525101516535088E-2</c:v>
                </c:pt>
                <c:pt idx="693">
                  <c:v>-3.2002938053446339E-2</c:v>
                </c:pt>
                <c:pt idx="694">
                  <c:v>-3.9437937951375179E-2</c:v>
                </c:pt>
                <c:pt idx="695">
                  <c:v>-2.108493565441627E-2</c:v>
                </c:pt>
                <c:pt idx="696">
                  <c:v>-4.4517473743859608E-2</c:v>
                </c:pt>
                <c:pt idx="697">
                  <c:v>-6.7630623157039604E-2</c:v>
                </c:pt>
                <c:pt idx="698">
                  <c:v>-3.9021349159057639E-2</c:v>
                </c:pt>
                <c:pt idx="699">
                  <c:v>-4.9468156528859719E-2</c:v>
                </c:pt>
                <c:pt idx="700">
                  <c:v>-3.2768314862553723E-2</c:v>
                </c:pt>
                <c:pt idx="701">
                  <c:v>-2.8205615356228449E-2</c:v>
                </c:pt>
                <c:pt idx="702">
                  <c:v>-3.379012252749547E-2</c:v>
                </c:pt>
                <c:pt idx="703">
                  <c:v>-3.67219204707947E-2</c:v>
                </c:pt>
                <c:pt idx="704">
                  <c:v>-5.0952188177712188E-2</c:v>
                </c:pt>
                <c:pt idx="705">
                  <c:v>-3.4551030784335517E-2</c:v>
                </c:pt>
                <c:pt idx="706">
                  <c:v>-3.8516683345235947E-2</c:v>
                </c:pt>
                <c:pt idx="707">
                  <c:v>-3.271806947335909E-2</c:v>
                </c:pt>
                <c:pt idx="708">
                  <c:v>-6.5972719863516271E-2</c:v>
                </c:pt>
                <c:pt idx="709">
                  <c:v>-2.33953710260284E-2</c:v>
                </c:pt>
                <c:pt idx="710">
                  <c:v>-5.4687180127316992E-2</c:v>
                </c:pt>
                <c:pt idx="711">
                  <c:v>-4.1243916675689267E-2</c:v>
                </c:pt>
                <c:pt idx="712">
                  <c:v>-1.094762135256655E-2</c:v>
                </c:pt>
                <c:pt idx="713">
                  <c:v>-3.3971476164623482E-2</c:v>
                </c:pt>
                <c:pt idx="714">
                  <c:v>-2.9623866950893252E-2</c:v>
                </c:pt>
                <c:pt idx="715">
                  <c:v>-5.7816368108483118E-2</c:v>
                </c:pt>
                <c:pt idx="716">
                  <c:v>-6.6151487404332521E-2</c:v>
                </c:pt>
                <c:pt idx="717">
                  <c:v>-5.928953721987984E-2</c:v>
                </c:pt>
                <c:pt idx="718">
                  <c:v>-4.1822684040861091E-2</c:v>
                </c:pt>
                <c:pt idx="719">
                  <c:v>-4.6002213774989358E-2</c:v>
                </c:pt>
                <c:pt idx="720">
                  <c:v>-5.0700793858836413E-2</c:v>
                </c:pt>
                <c:pt idx="721">
                  <c:v>-5.8923061691623417E-2</c:v>
                </c:pt>
                <c:pt idx="722">
                  <c:v>-3.0789997539701019E-2</c:v>
                </c:pt>
                <c:pt idx="723">
                  <c:v>-2.560896916206179E-2</c:v>
                </c:pt>
                <c:pt idx="724">
                  <c:v>-4.1887297947400093E-2</c:v>
                </c:pt>
                <c:pt idx="725">
                  <c:v>-6.353836055888884E-2</c:v>
                </c:pt>
                <c:pt idx="726">
                  <c:v>-4.9550720110738133E-2</c:v>
                </c:pt>
                <c:pt idx="727">
                  <c:v>-2.9826700182971951E-2</c:v>
                </c:pt>
                <c:pt idx="728">
                  <c:v>-3.4350940673278707E-2</c:v>
                </c:pt>
                <c:pt idx="729">
                  <c:v>-2.780286113470698E-2</c:v>
                </c:pt>
                <c:pt idx="730">
                  <c:v>-4.3804543603275903E-2</c:v>
                </c:pt>
                <c:pt idx="731">
                  <c:v>-7.3466592977360357E-2</c:v>
                </c:pt>
                <c:pt idx="732">
                  <c:v>-7.7575539346498523E-2</c:v>
                </c:pt>
                <c:pt idx="733">
                  <c:v>-4.9919602698625283E-2</c:v>
                </c:pt>
                <c:pt idx="734">
                  <c:v>-6.2315479768825448E-2</c:v>
                </c:pt>
                <c:pt idx="735">
                  <c:v>-4.438670358112784E-2</c:v>
                </c:pt>
                <c:pt idx="736">
                  <c:v>-4.6761618160911837E-2</c:v>
                </c:pt>
                <c:pt idx="737">
                  <c:v>-3.803465724287225E-2</c:v>
                </c:pt>
                <c:pt idx="738">
                  <c:v>-5.6020032467835712E-2</c:v>
                </c:pt>
                <c:pt idx="739">
                  <c:v>-2.6772597303147631E-2</c:v>
                </c:pt>
                <c:pt idx="740">
                  <c:v>-5.7865928917215648E-2</c:v>
                </c:pt>
                <c:pt idx="741">
                  <c:v>-8.6926798320140719E-2</c:v>
                </c:pt>
                <c:pt idx="742">
                  <c:v>-0.10480821380346229</c:v>
                </c:pt>
                <c:pt idx="743">
                  <c:v>-8.5750982067732906E-2</c:v>
                </c:pt>
                <c:pt idx="744">
                  <c:v>-9.405985568480002E-2</c:v>
                </c:pt>
                <c:pt idx="745">
                  <c:v>-7.9971735018248502E-2</c:v>
                </c:pt>
                <c:pt idx="746">
                  <c:v>-7.1516393532830236E-2</c:v>
                </c:pt>
                <c:pt idx="747">
                  <c:v>-5.3095895678960232E-2</c:v>
                </c:pt>
                <c:pt idx="748">
                  <c:v>-4.2322370884544817E-2</c:v>
                </c:pt>
                <c:pt idx="749">
                  <c:v>-5.8686426841656918E-2</c:v>
                </c:pt>
                <c:pt idx="750">
                  <c:v>-5.0394436403537142E-2</c:v>
                </c:pt>
                <c:pt idx="751">
                  <c:v>-5.5433155728208838E-2</c:v>
                </c:pt>
                <c:pt idx="752">
                  <c:v>-4.7236020223447639E-2</c:v>
                </c:pt>
                <c:pt idx="753">
                  <c:v>-6.5540581904577344E-2</c:v>
                </c:pt>
                <c:pt idx="754">
                  <c:v>-8.3833499889069074E-2</c:v>
                </c:pt>
                <c:pt idx="755">
                  <c:v>-7.5712676580646843E-2</c:v>
                </c:pt>
                <c:pt idx="756">
                  <c:v>-5.2187329106748948E-2</c:v>
                </c:pt>
                <c:pt idx="757">
                  <c:v>-5.7798280888339271E-2</c:v>
                </c:pt>
                <c:pt idx="758">
                  <c:v>-5.1687104129683803E-2</c:v>
                </c:pt>
                <c:pt idx="759">
                  <c:v>-5.5200722586304707E-2</c:v>
                </c:pt>
                <c:pt idx="760">
                  <c:v>-5.9420780162963822E-2</c:v>
                </c:pt>
                <c:pt idx="761">
                  <c:v>-5.0258669984714288E-2</c:v>
                </c:pt>
                <c:pt idx="762">
                  <c:v>-5.8458985150025462E-2</c:v>
                </c:pt>
                <c:pt idx="763">
                  <c:v>-4.5563678808519192E-2</c:v>
                </c:pt>
                <c:pt idx="764">
                  <c:v>-6.3505580685398577E-2</c:v>
                </c:pt>
                <c:pt idx="765">
                  <c:v>-6.2726799625713703E-2</c:v>
                </c:pt>
                <c:pt idx="766">
                  <c:v>-5.3004244796929001E-2</c:v>
                </c:pt>
                <c:pt idx="767">
                  <c:v>-7.059575313581945E-2</c:v>
                </c:pt>
                <c:pt idx="768">
                  <c:v>-3.1014250038254861E-2</c:v>
                </c:pt>
                <c:pt idx="769">
                  <c:v>-1.778008859424407E-2</c:v>
                </c:pt>
                <c:pt idx="770">
                  <c:v>-4.3974479253980008E-2</c:v>
                </c:pt>
                <c:pt idx="771">
                  <c:v>-6.341587754323097E-2</c:v>
                </c:pt>
                <c:pt idx="772">
                  <c:v>-3.2929857131763107E-2</c:v>
                </c:pt>
                <c:pt idx="773">
                  <c:v>-5.9134412659775933E-2</c:v>
                </c:pt>
                <c:pt idx="774">
                  <c:v>-2.8672938715384792E-2</c:v>
                </c:pt>
                <c:pt idx="775">
                  <c:v>-5.7781798386606908E-2</c:v>
                </c:pt>
                <c:pt idx="776">
                  <c:v>-7.513528250599677E-2</c:v>
                </c:pt>
                <c:pt idx="777">
                  <c:v>-0.10370377475210631</c:v>
                </c:pt>
                <c:pt idx="778">
                  <c:v>-7.1271553660465337E-2</c:v>
                </c:pt>
                <c:pt idx="779">
                  <c:v>-3.7927362081749287E-2</c:v>
                </c:pt>
                <c:pt idx="780">
                  <c:v>-5.0491746824938843E-3</c:v>
                </c:pt>
                <c:pt idx="781">
                  <c:v>3.1290561872193479E-2</c:v>
                </c:pt>
                <c:pt idx="782">
                  <c:v>-2.5058232237844539E-2</c:v>
                </c:pt>
                <c:pt idx="783">
                  <c:v>-2.8594071063426259E-2</c:v>
                </c:pt>
                <c:pt idx="784">
                  <c:v>-5.6125787744882423E-2</c:v>
                </c:pt>
                <c:pt idx="785">
                  <c:v>-5.9457316622826717E-2</c:v>
                </c:pt>
                <c:pt idx="786">
                  <c:v>-6.0017821884882139E-2</c:v>
                </c:pt>
                <c:pt idx="787">
                  <c:v>-6.3094437870364395E-2</c:v>
                </c:pt>
                <c:pt idx="788">
                  <c:v>-5.4538376167459823E-2</c:v>
                </c:pt>
                <c:pt idx="789">
                  <c:v>-5.4295971629323432E-2</c:v>
                </c:pt>
                <c:pt idx="790">
                  <c:v>-3.8879059121903481E-2</c:v>
                </c:pt>
                <c:pt idx="791">
                  <c:v>-2.2016023530562201E-2</c:v>
                </c:pt>
                <c:pt idx="792">
                  <c:v>-2.542108413728883E-2</c:v>
                </c:pt>
                <c:pt idx="793">
                  <c:v>-7.2915260935835668E-2</c:v>
                </c:pt>
                <c:pt idx="794">
                  <c:v>-3.2309677864243547E-2</c:v>
                </c:pt>
                <c:pt idx="795">
                  <c:v>-3.5902132250005707E-2</c:v>
                </c:pt>
                <c:pt idx="796">
                  <c:v>-3.1743006565474019E-2</c:v>
                </c:pt>
                <c:pt idx="797">
                  <c:v>-2.5143807634299801E-2</c:v>
                </c:pt>
                <c:pt idx="798">
                  <c:v>-1.8929152760190249E-2</c:v>
                </c:pt>
                <c:pt idx="799">
                  <c:v>-3.2483203108304437E-2</c:v>
                </c:pt>
                <c:pt idx="800">
                  <c:v>-3.6359403034682991E-2</c:v>
                </c:pt>
                <c:pt idx="801">
                  <c:v>-2.0096134364850471E-2</c:v>
                </c:pt>
                <c:pt idx="802">
                  <c:v>-2.359565168058619E-2</c:v>
                </c:pt>
                <c:pt idx="803">
                  <c:v>-2.6831980130406659E-2</c:v>
                </c:pt>
                <c:pt idx="804">
                  <c:v>-6.0913138148229073E-2</c:v>
                </c:pt>
                <c:pt idx="805">
                  <c:v>-2.4620325713516241E-2</c:v>
                </c:pt>
                <c:pt idx="806">
                  <c:v>-8.5228715869971161E-2</c:v>
                </c:pt>
                <c:pt idx="807">
                  <c:v>-5.8233489066655153E-2</c:v>
                </c:pt>
                <c:pt idx="808">
                  <c:v>-7.0541082720596116E-2</c:v>
                </c:pt>
                <c:pt idx="809">
                  <c:v>-2.6437060201677909E-2</c:v>
                </c:pt>
                <c:pt idx="810">
                  <c:v>1.365661222868386E-2</c:v>
                </c:pt>
                <c:pt idx="811">
                  <c:v>9.5533109740193467E-3</c:v>
                </c:pt>
                <c:pt idx="812">
                  <c:v>-2.201183854508848E-3</c:v>
                </c:pt>
                <c:pt idx="813">
                  <c:v>-2.1942967895285829E-2</c:v>
                </c:pt>
                <c:pt idx="814">
                  <c:v>-3.3631429503918397E-2</c:v>
                </c:pt>
                <c:pt idx="815">
                  <c:v>-3.7102282793532559E-2</c:v>
                </c:pt>
                <c:pt idx="816">
                  <c:v>-1.7985522880872299E-2</c:v>
                </c:pt>
                <c:pt idx="817">
                  <c:v>-2.898581834515301E-2</c:v>
                </c:pt>
                <c:pt idx="818">
                  <c:v>-7.8467142332963036E-2</c:v>
                </c:pt>
                <c:pt idx="819">
                  <c:v>-5.8576893803029328E-2</c:v>
                </c:pt>
                <c:pt idx="820">
                  <c:v>-4.2861061884623908E-2</c:v>
                </c:pt>
                <c:pt idx="821">
                  <c:v>-1.143720793668912E-2</c:v>
                </c:pt>
                <c:pt idx="822">
                  <c:v>-2.2222693111542569E-2</c:v>
                </c:pt>
                <c:pt idx="823">
                  <c:v>-2.03828222669955E-3</c:v>
                </c:pt>
                <c:pt idx="824">
                  <c:v>-5.9681996658822456E-3</c:v>
                </c:pt>
                <c:pt idx="825">
                  <c:v>-2.2873614375057191E-2</c:v>
                </c:pt>
                <c:pt idx="826">
                  <c:v>-3.3265919571458191E-2</c:v>
                </c:pt>
                <c:pt idx="827">
                  <c:v>-2.5018861023013091E-2</c:v>
                </c:pt>
                <c:pt idx="828">
                  <c:v>-3.8433072414925111E-3</c:v>
                </c:pt>
                <c:pt idx="829">
                  <c:v>-3.3018724628454343E-2</c:v>
                </c:pt>
                <c:pt idx="830">
                  <c:v>-1.8098198169277602E-2</c:v>
                </c:pt>
                <c:pt idx="831">
                  <c:v>-1.6573210317689661E-2</c:v>
                </c:pt>
                <c:pt idx="832">
                  <c:v>2.3316429112276719E-2</c:v>
                </c:pt>
                <c:pt idx="833">
                  <c:v>1.366021622557856E-2</c:v>
                </c:pt>
                <c:pt idx="834">
                  <c:v>-1.145472762804189E-3</c:v>
                </c:pt>
                <c:pt idx="835">
                  <c:v>-1.07704009684424E-2</c:v>
                </c:pt>
                <c:pt idx="836">
                  <c:v>-1.036860748106605E-2</c:v>
                </c:pt>
                <c:pt idx="837">
                  <c:v>-2.4737391960743871E-2</c:v>
                </c:pt>
                <c:pt idx="838">
                  <c:v>-5.9923172459177998E-2</c:v>
                </c:pt>
                <c:pt idx="839">
                  <c:v>-4.3617566394408953E-2</c:v>
                </c:pt>
                <c:pt idx="840">
                  <c:v>-2.219341423343657E-2</c:v>
                </c:pt>
                <c:pt idx="841">
                  <c:v>-6.6675965015772221E-4</c:v>
                </c:pt>
                <c:pt idx="842">
                  <c:v>-2.2883161143534281E-2</c:v>
                </c:pt>
                <c:pt idx="843">
                  <c:v>-4.4994021608046893E-2</c:v>
                </c:pt>
                <c:pt idx="844">
                  <c:v>-5.4076829235968127E-2</c:v>
                </c:pt>
                <c:pt idx="845">
                  <c:v>-2.3789621432074529E-2</c:v>
                </c:pt>
                <c:pt idx="846">
                  <c:v>-2.8879204858953681E-2</c:v>
                </c:pt>
                <c:pt idx="847">
                  <c:v>-2.9439108323367161E-2</c:v>
                </c:pt>
                <c:pt idx="848">
                  <c:v>-1.148801234378549E-2</c:v>
                </c:pt>
                <c:pt idx="849">
                  <c:v>-2.0279720253777E-2</c:v>
                </c:pt>
                <c:pt idx="850">
                  <c:v>-1.2052306919003721E-2</c:v>
                </c:pt>
                <c:pt idx="851">
                  <c:v>-7.3348902602701216E-3</c:v>
                </c:pt>
                <c:pt idx="852">
                  <c:v>1.6604481653589961E-2</c:v>
                </c:pt>
                <c:pt idx="853">
                  <c:v>5.2414599288512784E-3</c:v>
                </c:pt>
                <c:pt idx="854">
                  <c:v>-6.0491360224288471E-3</c:v>
                </c:pt>
                <c:pt idx="855">
                  <c:v>-1.4678387532302221E-2</c:v>
                </c:pt>
                <c:pt idx="856">
                  <c:v>-2.0622108570555579E-2</c:v>
                </c:pt>
                <c:pt idx="857">
                  <c:v>3.7015248495553271E-4</c:v>
                </c:pt>
                <c:pt idx="858">
                  <c:v>-3.5205865481134253E-2</c:v>
                </c:pt>
                <c:pt idx="859">
                  <c:v>-1.6717930822490071E-2</c:v>
                </c:pt>
                <c:pt idx="860">
                  <c:v>-9.3829586974436552E-4</c:v>
                </c:pt>
                <c:pt idx="861">
                  <c:v>-7.3422978171810982E-3</c:v>
                </c:pt>
                <c:pt idx="862">
                  <c:v>-1.1974999883874741E-2</c:v>
                </c:pt>
                <c:pt idx="863">
                  <c:v>-2.4080831420192791E-2</c:v>
                </c:pt>
                <c:pt idx="864">
                  <c:v>-3.2212148215205787E-2</c:v>
                </c:pt>
                <c:pt idx="865">
                  <c:v>-2.6975284886028739E-2</c:v>
                </c:pt>
                <c:pt idx="866">
                  <c:v>-2.3178821050944261E-2</c:v>
                </c:pt>
                <c:pt idx="867">
                  <c:v>-2.9972271728921921E-2</c:v>
                </c:pt>
                <c:pt idx="868">
                  <c:v>-1.058075631657829E-2</c:v>
                </c:pt>
                <c:pt idx="869">
                  <c:v>1.00536531270814E-2</c:v>
                </c:pt>
                <c:pt idx="870">
                  <c:v>2.010013745152861E-4</c:v>
                </c:pt>
                <c:pt idx="871">
                  <c:v>-8.1648823628386324E-3</c:v>
                </c:pt>
                <c:pt idx="872">
                  <c:v>-4.2505527094373718E-2</c:v>
                </c:pt>
                <c:pt idx="873">
                  <c:v>3.1959069719835749E-3</c:v>
                </c:pt>
                <c:pt idx="874">
                  <c:v>-5.2198890003136711E-3</c:v>
                </c:pt>
                <c:pt idx="875">
                  <c:v>-1.3366870777861809E-2</c:v>
                </c:pt>
                <c:pt idx="876">
                  <c:v>-2.1969432117745491E-2</c:v>
                </c:pt>
                <c:pt idx="877">
                  <c:v>0</c:v>
                </c:pt>
                <c:pt idx="878">
                  <c:v>0</c:v>
                </c:pt>
                <c:pt idx="879">
                  <c:v>7.484029787706438E-3</c:v>
                </c:pt>
                <c:pt idx="880">
                  <c:v>-6.8418494476085376E-4</c:v>
                </c:pt>
                <c:pt idx="881">
                  <c:v>-9.9808600177011264E-3</c:v>
                </c:pt>
                <c:pt idx="882">
                  <c:v>-1.8213617222864631E-2</c:v>
                </c:pt>
                <c:pt idx="883">
                  <c:v>-2.6577097576813591E-2</c:v>
                </c:pt>
                <c:pt idx="884">
                  <c:v>-3.4723273336533911E-2</c:v>
                </c:pt>
                <c:pt idx="885">
                  <c:v>-1.6241924119970261E-2</c:v>
                </c:pt>
                <c:pt idx="886">
                  <c:v>1.225186972399109E-3</c:v>
                </c:pt>
                <c:pt idx="887">
                  <c:v>-3.1403804762545152E-2</c:v>
                </c:pt>
                <c:pt idx="888">
                  <c:v>-4.1346620606279957E-2</c:v>
                </c:pt>
                <c:pt idx="889">
                  <c:v>-2.2755664517947541E-2</c:v>
                </c:pt>
                <c:pt idx="890">
                  <c:v>-3.1152538817011341E-2</c:v>
                </c:pt>
                <c:pt idx="891">
                  <c:v>-2.5080671946420729E-2</c:v>
                </c:pt>
                <c:pt idx="892">
                  <c:v>-2.127721376204764E-2</c:v>
                </c:pt>
                <c:pt idx="893">
                  <c:v>-1.2037487555167929E-3</c:v>
                </c:pt>
                <c:pt idx="894">
                  <c:v>-9.6448657310702901E-3</c:v>
                </c:pt>
                <c:pt idx="895">
                  <c:v>-1.9233478712912311E-2</c:v>
                </c:pt>
                <c:pt idx="896">
                  <c:v>-4.1804917109487062E-2</c:v>
                </c:pt>
                <c:pt idx="897">
                  <c:v>-2.1924319169741021E-2</c:v>
                </c:pt>
                <c:pt idx="898">
                  <c:v>-3.1605072202017893E-2</c:v>
                </c:pt>
                <c:pt idx="899">
                  <c:v>-4.0064419423362467E-2</c:v>
                </c:pt>
                <c:pt idx="900">
                  <c:v>-6.3113944927633281E-3</c:v>
                </c:pt>
                <c:pt idx="901">
                  <c:v>-1.2353863968035009E-2</c:v>
                </c:pt>
                <c:pt idx="902">
                  <c:v>-2.3768672736683791E-2</c:v>
                </c:pt>
                <c:pt idx="903">
                  <c:v>-6.0259774406489219E-3</c:v>
                </c:pt>
                <c:pt idx="904">
                  <c:v>-3.0970930559145932E-2</c:v>
                </c:pt>
                <c:pt idx="905">
                  <c:v>-2.3546531533381349E-2</c:v>
                </c:pt>
                <c:pt idx="906">
                  <c:v>-1.9277219421171828E-2</c:v>
                </c:pt>
                <c:pt idx="907">
                  <c:v>1.442932415811227E-2</c:v>
                </c:pt>
                <c:pt idx="908">
                  <c:v>1.593178014781649E-3</c:v>
                </c:pt>
                <c:pt idx="909">
                  <c:v>-4.3033343303858412E-2</c:v>
                </c:pt>
                <c:pt idx="910">
                  <c:v>-3.5446669015114618E-2</c:v>
                </c:pt>
                <c:pt idx="911">
                  <c:v>-7.7792135409825602E-2</c:v>
                </c:pt>
                <c:pt idx="912">
                  <c:v>-4.414827840885599E-2</c:v>
                </c:pt>
                <c:pt idx="913">
                  <c:v>-3.6413812840706113E-2</c:v>
                </c:pt>
                <c:pt idx="914">
                  <c:v>-1.543770863731642E-2</c:v>
                </c:pt>
                <c:pt idx="915">
                  <c:v>-5.5350116324802023E-2</c:v>
                </c:pt>
                <c:pt idx="916">
                  <c:v>-2.5564241690930412E-2</c:v>
                </c:pt>
                <c:pt idx="917">
                  <c:v>-2.756466361353627E-2</c:v>
                </c:pt>
                <c:pt idx="918">
                  <c:v>2.2165880328067771E-3</c:v>
                </c:pt>
                <c:pt idx="919">
                  <c:v>-3.8034453303132709E-2</c:v>
                </c:pt>
                <c:pt idx="920">
                  <c:v>-2.1820121599109229E-2</c:v>
                </c:pt>
                <c:pt idx="921">
                  <c:v>-3.1690383724772897E-2</c:v>
                </c:pt>
                <c:pt idx="922">
                  <c:v>-2.8737585681802121E-2</c:v>
                </c:pt>
                <c:pt idx="923">
                  <c:v>-6.8735390604185986E-2</c:v>
                </c:pt>
                <c:pt idx="924">
                  <c:v>-4.3558225802408153E-2</c:v>
                </c:pt>
                <c:pt idx="925">
                  <c:v>-2.1558284122510481E-2</c:v>
                </c:pt>
                <c:pt idx="926">
                  <c:v>-5.1118445703464688E-2</c:v>
                </c:pt>
                <c:pt idx="927">
                  <c:v>-3.6558132738735427E-2</c:v>
                </c:pt>
                <c:pt idx="928">
                  <c:v>-5.3851159098894097E-2</c:v>
                </c:pt>
                <c:pt idx="929">
                  <c:v>-3.367311375777432E-2</c:v>
                </c:pt>
                <c:pt idx="930">
                  <c:v>-2.5840563953371139E-2</c:v>
                </c:pt>
                <c:pt idx="931">
                  <c:v>-3.6275930587725047E-2</c:v>
                </c:pt>
                <c:pt idx="932">
                  <c:v>2.667429473017124E-3</c:v>
                </c:pt>
                <c:pt idx="933">
                  <c:v>-1.722037573587154E-2</c:v>
                </c:pt>
                <c:pt idx="934">
                  <c:v>-3.9835172596494217E-2</c:v>
                </c:pt>
                <c:pt idx="935">
                  <c:v>-2.0937772408687331E-2</c:v>
                </c:pt>
                <c:pt idx="936">
                  <c:v>-6.5047401105766678E-3</c:v>
                </c:pt>
                <c:pt idx="937">
                  <c:v>-6.0091382329390153E-2</c:v>
                </c:pt>
                <c:pt idx="938">
                  <c:v>-2.8804565339573429E-2</c:v>
                </c:pt>
                <c:pt idx="939">
                  <c:v>-2.1588339005674251E-2</c:v>
                </c:pt>
                <c:pt idx="940">
                  <c:v>-3.3167267642425169E-2</c:v>
                </c:pt>
                <c:pt idx="941">
                  <c:v>-3.3142287789522329E-2</c:v>
                </c:pt>
                <c:pt idx="942">
                  <c:v>-2.972169561901095E-2</c:v>
                </c:pt>
                <c:pt idx="943">
                  <c:v>-4.5273643540615249E-2</c:v>
                </c:pt>
                <c:pt idx="944">
                  <c:v>-3.8233005495116427E-2</c:v>
                </c:pt>
                <c:pt idx="945">
                  <c:v>-2.6550308518081042E-2</c:v>
                </c:pt>
                <c:pt idx="946">
                  <c:v>-2.465975205985926E-2</c:v>
                </c:pt>
                <c:pt idx="947">
                  <c:v>-3.7038562910841073E-2</c:v>
                </c:pt>
                <c:pt idx="948">
                  <c:v>-5.9128369807576187E-2</c:v>
                </c:pt>
                <c:pt idx="949">
                  <c:v>-6.333929751132672E-2</c:v>
                </c:pt>
                <c:pt idx="950">
                  <c:v>-3.7624528289993409E-2</c:v>
                </c:pt>
                <c:pt idx="951">
                  <c:v>-2.0962701187717699E-2</c:v>
                </c:pt>
                <c:pt idx="952">
                  <c:v>-1.5987781881721449E-2</c:v>
                </c:pt>
                <c:pt idx="953">
                  <c:v>-1.8832586028886041E-2</c:v>
                </c:pt>
                <c:pt idx="954">
                  <c:v>-4.2342745247101347E-2</c:v>
                </c:pt>
                <c:pt idx="955">
                  <c:v>-6.4828723789389531E-2</c:v>
                </c:pt>
                <c:pt idx="956">
                  <c:v>-7.8224779541702594E-2</c:v>
                </c:pt>
                <c:pt idx="957">
                  <c:v>-5.3061011571000183E-2</c:v>
                </c:pt>
                <c:pt idx="958">
                  <c:v>-4.7457047345968013E-2</c:v>
                </c:pt>
                <c:pt idx="959">
                  <c:v>-2.183270952531768E-2</c:v>
                </c:pt>
                <c:pt idx="960">
                  <c:v>2.1566384813106691E-2</c:v>
                </c:pt>
                <c:pt idx="961">
                  <c:v>-4.0513409775875253E-2</c:v>
                </c:pt>
                <c:pt idx="962">
                  <c:v>-5.5048783998340567E-2</c:v>
                </c:pt>
                <c:pt idx="963">
                  <c:v>-5.2594081379276569E-2</c:v>
                </c:pt>
                <c:pt idx="964">
                  <c:v>-3.7929968071211961E-2</c:v>
                </c:pt>
                <c:pt idx="965">
                  <c:v>-3.1082389760004991E-2</c:v>
                </c:pt>
                <c:pt idx="966">
                  <c:v>-2.9065541592736891E-2</c:v>
                </c:pt>
                <c:pt idx="967">
                  <c:v>-3.3221010876624213E-2</c:v>
                </c:pt>
                <c:pt idx="968">
                  <c:v>-5.134675210451034E-2</c:v>
                </c:pt>
                <c:pt idx="969">
                  <c:v>-4.4631810281865907E-2</c:v>
                </c:pt>
                <c:pt idx="970">
                  <c:v>-4.0926054539792138E-2</c:v>
                </c:pt>
                <c:pt idx="971">
                  <c:v>-1.153596891569819E-2</c:v>
                </c:pt>
                <c:pt idx="972">
                  <c:v>-2.3382793504327148E-2</c:v>
                </c:pt>
                <c:pt idx="973">
                  <c:v>-4.3384879828499028E-2</c:v>
                </c:pt>
                <c:pt idx="974">
                  <c:v>-5.2441748994538129E-2</c:v>
                </c:pt>
                <c:pt idx="975">
                  <c:v>-6.8618086189019767E-2</c:v>
                </c:pt>
                <c:pt idx="976">
                  <c:v>-6.4485743650917193E-2</c:v>
                </c:pt>
                <c:pt idx="977">
                  <c:v>-5.7463007415061503E-2</c:v>
                </c:pt>
                <c:pt idx="978">
                  <c:v>-1.903323271101898E-2</c:v>
                </c:pt>
                <c:pt idx="979">
                  <c:v>-4.7759281197860208E-2</c:v>
                </c:pt>
                <c:pt idx="980">
                  <c:v>-4.6764105369186293E-2</c:v>
                </c:pt>
                <c:pt idx="981">
                  <c:v>-4.5400904758037708E-2</c:v>
                </c:pt>
                <c:pt idx="982">
                  <c:v>-6.2754070677459861E-2</c:v>
                </c:pt>
                <c:pt idx="983">
                  <c:v>-5.5514771176853772E-2</c:v>
                </c:pt>
                <c:pt idx="984">
                  <c:v>-4.2182139750673198E-2</c:v>
                </c:pt>
                <c:pt idx="985">
                  <c:v>-5.7063209587170823E-2</c:v>
                </c:pt>
                <c:pt idx="986">
                  <c:v>-4.2549057660004497E-2</c:v>
                </c:pt>
                <c:pt idx="987">
                  <c:v>-3.8929363671998507E-2</c:v>
                </c:pt>
                <c:pt idx="988">
                  <c:v>-3.1657117012440672E-2</c:v>
                </c:pt>
                <c:pt idx="989">
                  <c:v>-5.0298072040206643E-2</c:v>
                </c:pt>
                <c:pt idx="990">
                  <c:v>-8.5894098538430219E-2</c:v>
                </c:pt>
                <c:pt idx="991">
                  <c:v>-6.5461900659762096E-2</c:v>
                </c:pt>
                <c:pt idx="992">
                  <c:v>-7.465329408473842E-2</c:v>
                </c:pt>
                <c:pt idx="993">
                  <c:v>-7.5716028651116707E-2</c:v>
                </c:pt>
                <c:pt idx="994">
                  <c:v>-3.8061622778711168E-2</c:v>
                </c:pt>
                <c:pt idx="995">
                  <c:v>-3.6701472841780047E-2</c:v>
                </c:pt>
                <c:pt idx="996">
                  <c:v>-2.893327430029502E-2</c:v>
                </c:pt>
                <c:pt idx="997">
                  <c:v>-6.0651923848943357E-2</c:v>
                </c:pt>
                <c:pt idx="998">
                  <c:v>-6.6139741556598075E-2</c:v>
                </c:pt>
                <c:pt idx="999">
                  <c:v>-8.4365363185389564E-2</c:v>
                </c:pt>
                <c:pt idx="1000">
                  <c:v>-9.5196144915006942E-2</c:v>
                </c:pt>
                <c:pt idx="1001">
                  <c:v>-5.64024359215336E-2</c:v>
                </c:pt>
                <c:pt idx="1002">
                  <c:v>-8.7403860220288676E-2</c:v>
                </c:pt>
                <c:pt idx="1003">
                  <c:v>-5.4577924009949319E-2</c:v>
                </c:pt>
                <c:pt idx="1004">
                  <c:v>-3.1784083075172553E-2</c:v>
                </c:pt>
                <c:pt idx="1005">
                  <c:v>-3.6287951642364868E-2</c:v>
                </c:pt>
                <c:pt idx="1006">
                  <c:v>-5.7021088167416467E-2</c:v>
                </c:pt>
                <c:pt idx="1007">
                  <c:v>-7.5896613301921656E-2</c:v>
                </c:pt>
                <c:pt idx="1008">
                  <c:v>-6.7728761452475972E-2</c:v>
                </c:pt>
                <c:pt idx="1009">
                  <c:v>-5.8662666948944509E-2</c:v>
                </c:pt>
                <c:pt idx="1010">
                  <c:v>-6.4122954448736946E-2</c:v>
                </c:pt>
                <c:pt idx="1011">
                  <c:v>-6.9720379919889108E-2</c:v>
                </c:pt>
                <c:pt idx="1012">
                  <c:v>-8.5343051970758532E-2</c:v>
                </c:pt>
                <c:pt idx="1013">
                  <c:v>-6.1493429106971531E-2</c:v>
                </c:pt>
                <c:pt idx="1014">
                  <c:v>-4.9923613886670097E-2</c:v>
                </c:pt>
                <c:pt idx="1015">
                  <c:v>-4.314860287911837E-2</c:v>
                </c:pt>
                <c:pt idx="1016">
                  <c:v>-8.2219344505227721E-3</c:v>
                </c:pt>
                <c:pt idx="1017">
                  <c:v>-1.190461394119535E-2</c:v>
                </c:pt>
                <c:pt idx="1018">
                  <c:v>-2.9471453822747851E-2</c:v>
                </c:pt>
                <c:pt idx="1019">
                  <c:v>-4.7108379564892111E-2</c:v>
                </c:pt>
                <c:pt idx="1020">
                  <c:v>-8.1386784955923108E-2</c:v>
                </c:pt>
                <c:pt idx="1021">
                  <c:v>-8.5787239422910888E-2</c:v>
                </c:pt>
                <c:pt idx="1022">
                  <c:v>-6.4561906981759787E-2</c:v>
                </c:pt>
                <c:pt idx="1023">
                  <c:v>-7.7911353913234338E-2</c:v>
                </c:pt>
                <c:pt idx="1024">
                  <c:v>-5.2718809001929927E-2</c:v>
                </c:pt>
                <c:pt idx="1025">
                  <c:v>-7.3929625566482082E-2</c:v>
                </c:pt>
                <c:pt idx="1026">
                  <c:v>-3.899000730543345E-2</c:v>
                </c:pt>
                <c:pt idx="1027">
                  <c:v>-3.0804739550106319E-2</c:v>
                </c:pt>
                <c:pt idx="1028">
                  <c:v>-3.3784206020793572E-2</c:v>
                </c:pt>
                <c:pt idx="1029">
                  <c:v>-5.0490109969423713E-2</c:v>
                </c:pt>
                <c:pt idx="1030">
                  <c:v>-5.0528981819118801E-2</c:v>
                </c:pt>
                <c:pt idx="1031">
                  <c:v>-4.9987801286051958E-2</c:v>
                </c:pt>
                <c:pt idx="1032">
                  <c:v>-6.0197422842405153E-2</c:v>
                </c:pt>
                <c:pt idx="1033">
                  <c:v>-5.8074517832250372E-2</c:v>
                </c:pt>
                <c:pt idx="1034">
                  <c:v>-3.7491057764724722E-2</c:v>
                </c:pt>
                <c:pt idx="1035">
                  <c:v>-3.0553686754466462E-2</c:v>
                </c:pt>
                <c:pt idx="1036">
                  <c:v>-2.730229467803413E-2</c:v>
                </c:pt>
                <c:pt idx="1037">
                  <c:v>-2.410514792433105E-2</c:v>
                </c:pt>
                <c:pt idx="1038">
                  <c:v>-3.9322628488611233E-2</c:v>
                </c:pt>
                <c:pt idx="1039">
                  <c:v>-5.4196440147625147E-2</c:v>
                </c:pt>
                <c:pt idx="1040">
                  <c:v>-6.9089423173999798E-2</c:v>
                </c:pt>
                <c:pt idx="1041">
                  <c:v>-5.7832294446445331E-2</c:v>
                </c:pt>
                <c:pt idx="1042">
                  <c:v>-5.3107990204210857E-2</c:v>
                </c:pt>
                <c:pt idx="1043">
                  <c:v>-2.677521672276173E-2</c:v>
                </c:pt>
                <c:pt idx="1044">
                  <c:v>-2.411101650873659E-2</c:v>
                </c:pt>
                <c:pt idx="1045">
                  <c:v>-9.9131632892115462E-3</c:v>
                </c:pt>
                <c:pt idx="1046">
                  <c:v>-2.2196012321997749E-2</c:v>
                </c:pt>
                <c:pt idx="1047">
                  <c:v>-4.492405395242649E-2</c:v>
                </c:pt>
                <c:pt idx="1048">
                  <c:v>-3.0358426556067911E-2</c:v>
                </c:pt>
                <c:pt idx="1049">
                  <c:v>-5.1853574056230027E-2</c:v>
                </c:pt>
                <c:pt idx="1050">
                  <c:v>-8.7898934993253519E-3</c:v>
                </c:pt>
                <c:pt idx="1051">
                  <c:v>-3.1958064380676283E-2</c:v>
                </c:pt>
                <c:pt idx="1052">
                  <c:v>-4.4780243682607253E-2</c:v>
                </c:pt>
                <c:pt idx="1053">
                  <c:v>-1.9672100979479801E-2</c:v>
                </c:pt>
                <c:pt idx="1054">
                  <c:v>-1.5125716928791281E-2</c:v>
                </c:pt>
                <c:pt idx="1055">
                  <c:v>-3.80189505407178E-2</c:v>
                </c:pt>
                <c:pt idx="1056">
                  <c:v>-6.8724669076215328E-2</c:v>
                </c:pt>
                <c:pt idx="1057">
                  <c:v>-5.277086728753666E-2</c:v>
                </c:pt>
                <c:pt idx="1058">
                  <c:v>-4.6129199833574663E-2</c:v>
                </c:pt>
                <c:pt idx="1059">
                  <c:v>-4.8291169191768901E-2</c:v>
                </c:pt>
                <c:pt idx="1060">
                  <c:v>-7.9153307011869956E-4</c:v>
                </c:pt>
                <c:pt idx="1061">
                  <c:v>-4.8746222914211046E-3</c:v>
                </c:pt>
                <c:pt idx="1062">
                  <c:v>-8.7079837690602346E-3</c:v>
                </c:pt>
                <c:pt idx="1063">
                  <c:v>-2.8514440433665911E-2</c:v>
                </c:pt>
                <c:pt idx="1064">
                  <c:v>-4.0206908088891158E-2</c:v>
                </c:pt>
                <c:pt idx="1065">
                  <c:v>-4.3558210849616863E-2</c:v>
                </c:pt>
                <c:pt idx="1066">
                  <c:v>-5.523767233448762E-2</c:v>
                </c:pt>
                <c:pt idx="1067">
                  <c:v>-6.743218271241691E-3</c:v>
                </c:pt>
                <c:pt idx="1068">
                  <c:v>-1.7873149903300248E-2</c:v>
                </c:pt>
                <c:pt idx="1069">
                  <c:v>-5.8788545974097772E-3</c:v>
                </c:pt>
                <c:pt idx="1070">
                  <c:v>-9.7926949602933355E-3</c:v>
                </c:pt>
                <c:pt idx="1071">
                  <c:v>-2.0877100449459451E-2</c:v>
                </c:pt>
                <c:pt idx="1072">
                  <c:v>-3.1778671077450582E-2</c:v>
                </c:pt>
                <c:pt idx="1073">
                  <c:v>-4.2180619941663437E-2</c:v>
                </c:pt>
                <c:pt idx="1074">
                  <c:v>-9.2708260607547999E-3</c:v>
                </c:pt>
                <c:pt idx="1075">
                  <c:v>-2.754466092235042E-2</c:v>
                </c:pt>
                <c:pt idx="1076">
                  <c:v>-7.8490667502641998E-3</c:v>
                </c:pt>
                <c:pt idx="1077">
                  <c:v>-1.233238131250536E-2</c:v>
                </c:pt>
                <c:pt idx="1078">
                  <c:v>-3.4600396440586767E-2</c:v>
                </c:pt>
                <c:pt idx="1079">
                  <c:v>-3.8586056443269179E-2</c:v>
                </c:pt>
                <c:pt idx="1080">
                  <c:v>-1.864850079367297E-2</c:v>
                </c:pt>
                <c:pt idx="1081">
                  <c:v>-3.4610242599663721E-2</c:v>
                </c:pt>
                <c:pt idx="1082">
                  <c:v>-4.508627814458821E-2</c:v>
                </c:pt>
                <c:pt idx="1083">
                  <c:v>-2.9554644927589191E-2</c:v>
                </c:pt>
                <c:pt idx="1084">
                  <c:v>-3.3766978704404149E-2</c:v>
                </c:pt>
                <c:pt idx="1085">
                  <c:v>-3.8057573865254657E-2</c:v>
                </c:pt>
                <c:pt idx="1086">
                  <c:v>-5.3298874546153119E-2</c:v>
                </c:pt>
                <c:pt idx="1087">
                  <c:v>2.6504000260159088E-3</c:v>
                </c:pt>
                <c:pt idx="1088">
                  <c:v>-1.1686053212437649E-2</c:v>
                </c:pt>
                <c:pt idx="1089">
                  <c:v>8.9747494708083408E-3</c:v>
                </c:pt>
                <c:pt idx="1090">
                  <c:v>-3.344123682569311E-4</c:v>
                </c:pt>
                <c:pt idx="1091">
                  <c:v>-9.6742406563867789E-3</c:v>
                </c:pt>
                <c:pt idx="1092">
                  <c:v>-1.9109551606221409E-2</c:v>
                </c:pt>
                <c:pt idx="1093">
                  <c:v>-2.3932032472878891E-2</c:v>
                </c:pt>
                <c:pt idx="1094">
                  <c:v>-3.7360208471538758E-2</c:v>
                </c:pt>
                <c:pt idx="1095">
                  <c:v>-5.1194651824441273E-2</c:v>
                </c:pt>
                <c:pt idx="1096">
                  <c:v>-2.1074258001541949E-2</c:v>
                </c:pt>
                <c:pt idx="1097">
                  <c:v>-9.0518917883795069E-3</c:v>
                </c:pt>
                <c:pt idx="1098">
                  <c:v>1.1635229415628331E-2</c:v>
                </c:pt>
                <c:pt idx="1099">
                  <c:v>1.1554672607255069E-2</c:v>
                </c:pt>
                <c:pt idx="1100">
                  <c:v>3.6898343111273491E-3</c:v>
                </c:pt>
                <c:pt idx="1101">
                  <c:v>-1.5998606457714889E-2</c:v>
                </c:pt>
                <c:pt idx="1102">
                  <c:v>-2.4793925185831341E-2</c:v>
                </c:pt>
                <c:pt idx="1103">
                  <c:v>-3.3696942941440877E-2</c:v>
                </c:pt>
                <c:pt idx="1104">
                  <c:v>-1.3067338920500941E-2</c:v>
                </c:pt>
                <c:pt idx="1105">
                  <c:v>4.6597826006800069E-3</c:v>
                </c:pt>
                <c:pt idx="1106">
                  <c:v>-6.6098101101133011E-3</c:v>
                </c:pt>
                <c:pt idx="1107">
                  <c:v>5.0855520562436141E-3</c:v>
                </c:pt>
                <c:pt idx="1108">
                  <c:v>7.3385086142216949E-3</c:v>
                </c:pt>
                <c:pt idx="1109">
                  <c:v>-1.30356660860631E-3</c:v>
                </c:pt>
                <c:pt idx="1110">
                  <c:v>-1.188960917530313E-2</c:v>
                </c:pt>
                <c:pt idx="1111">
                  <c:v>-1.822109979487152E-2</c:v>
                </c:pt>
                <c:pt idx="1112">
                  <c:v>2.4934120089537441E-2</c:v>
                </c:pt>
                <c:pt idx="1113">
                  <c:v>-8.6459771705951205E-3</c:v>
                </c:pt>
                <c:pt idx="1114">
                  <c:v>1.226487266645071E-2</c:v>
                </c:pt>
                <c:pt idx="1115">
                  <c:v>-2.3885698299752178E-2</c:v>
                </c:pt>
                <c:pt idx="1116">
                  <c:v>-3.4123456866083313E-2</c:v>
                </c:pt>
                <c:pt idx="1117">
                  <c:v>-1.521132389286795E-2</c:v>
                </c:pt>
                <c:pt idx="1118">
                  <c:v>-1.154994448206237E-2</c:v>
                </c:pt>
                <c:pt idx="1119">
                  <c:v>-6.4455916715209227E-3</c:v>
                </c:pt>
                <c:pt idx="1120">
                  <c:v>1.221632500620462E-2</c:v>
                </c:pt>
                <c:pt idx="1121">
                  <c:v>4.5046182018122494E-3</c:v>
                </c:pt>
                <c:pt idx="1122">
                  <c:v>-4.4506114823077434E-3</c:v>
                </c:pt>
                <c:pt idx="1123">
                  <c:v>-1.2751708955081931E-2</c:v>
                </c:pt>
                <c:pt idx="1124">
                  <c:v>-2.0285364521433809E-2</c:v>
                </c:pt>
                <c:pt idx="1125">
                  <c:v>-2.9198048187689899E-2</c:v>
                </c:pt>
                <c:pt idx="1126">
                  <c:v>2.7632154909595918E-3</c:v>
                </c:pt>
                <c:pt idx="1127">
                  <c:v>-5.1848954791258173E-3</c:v>
                </c:pt>
                <c:pt idx="1128">
                  <c:v>-8.8667877761849923E-5</c:v>
                </c:pt>
                <c:pt idx="1129">
                  <c:v>-8.4158281457056283E-3</c:v>
                </c:pt>
                <c:pt idx="1130">
                  <c:v>-1.7765926547951501E-2</c:v>
                </c:pt>
                <c:pt idx="1131">
                  <c:v>-2.5031986715470019E-2</c:v>
                </c:pt>
                <c:pt idx="1132">
                  <c:v>5.8525772447386437E-3</c:v>
                </c:pt>
                <c:pt idx="1133">
                  <c:v>-2.3773286121127062E-3</c:v>
                </c:pt>
                <c:pt idx="1134">
                  <c:v>-2.4128442812318959E-2</c:v>
                </c:pt>
                <c:pt idx="1135">
                  <c:v>-1.857889258617362E-2</c:v>
                </c:pt>
                <c:pt idx="1136">
                  <c:v>-2.6382066226021461E-2</c:v>
                </c:pt>
                <c:pt idx="1137">
                  <c:v>-3.5260977522543868E-2</c:v>
                </c:pt>
                <c:pt idx="1138">
                  <c:v>-4.307835619850664E-2</c:v>
                </c:pt>
                <c:pt idx="1139">
                  <c:v>-3.7865795946441239E-2</c:v>
                </c:pt>
                <c:pt idx="1140">
                  <c:v>-3.352541134277276E-2</c:v>
                </c:pt>
                <c:pt idx="1141">
                  <c:v>-6.8253210798697506E-2</c:v>
                </c:pt>
                <c:pt idx="1142">
                  <c:v>-6.3734735477355642E-2</c:v>
                </c:pt>
                <c:pt idx="1143">
                  <c:v>-5.8900984545647177E-2</c:v>
                </c:pt>
                <c:pt idx="1144">
                  <c:v>-1.0448241430483399E-2</c:v>
                </c:pt>
                <c:pt idx="1145">
                  <c:v>-3.1003661587548411E-2</c:v>
                </c:pt>
                <c:pt idx="1146">
                  <c:v>-2.0616151913888101E-4</c:v>
                </c:pt>
                <c:pt idx="1147">
                  <c:v>-2.4100951598780451E-2</c:v>
                </c:pt>
                <c:pt idx="1148">
                  <c:v>-2.886067734142728E-2</c:v>
                </c:pt>
                <c:pt idx="1149">
                  <c:v>-9.8089197736639377E-3</c:v>
                </c:pt>
                <c:pt idx="1150">
                  <c:v>-1.071613533540328E-2</c:v>
                </c:pt>
                <c:pt idx="1151">
                  <c:v>-1.7091765786714671E-2</c:v>
                </c:pt>
                <c:pt idx="1152">
                  <c:v>-1.2305412841475681E-2</c:v>
                </c:pt>
                <c:pt idx="1153">
                  <c:v>-2.3445688196993331E-2</c:v>
                </c:pt>
                <c:pt idx="1154">
                  <c:v>-2.7180574393928399E-2</c:v>
                </c:pt>
                <c:pt idx="1155">
                  <c:v>-2.2418957125605491E-2</c:v>
                </c:pt>
                <c:pt idx="1156">
                  <c:v>-2.077752389526211E-2</c:v>
                </c:pt>
                <c:pt idx="1157">
                  <c:v>-2.962130132783258E-2</c:v>
                </c:pt>
                <c:pt idx="1158">
                  <c:v>-2.2131330411113481E-2</c:v>
                </c:pt>
                <c:pt idx="1159">
                  <c:v>-1.784885148422655E-2</c:v>
                </c:pt>
                <c:pt idx="1160">
                  <c:v>-4.0022328398169993E-2</c:v>
                </c:pt>
                <c:pt idx="1161">
                  <c:v>-1.89046940305535E-2</c:v>
                </c:pt>
                <c:pt idx="1162">
                  <c:v>-1.5929732897941751E-2</c:v>
                </c:pt>
                <c:pt idx="1163">
                  <c:v>-2.8662188363215439E-3</c:v>
                </c:pt>
                <c:pt idx="1164">
                  <c:v>-3.9001280836812309E-3</c:v>
                </c:pt>
                <c:pt idx="1165">
                  <c:v>-3.9659210997583287E-2</c:v>
                </c:pt>
                <c:pt idx="1166">
                  <c:v>-2.6438719789827921E-2</c:v>
                </c:pt>
                <c:pt idx="1167">
                  <c:v>-5.5230531121526214E-3</c:v>
                </c:pt>
                <c:pt idx="1168">
                  <c:v>3.9543573343632232E-3</c:v>
                </c:pt>
                <c:pt idx="1169">
                  <c:v>-2.3948123497762541E-2</c:v>
                </c:pt>
                <c:pt idx="1170">
                  <c:v>-3.4152702590798167E-2</c:v>
                </c:pt>
                <c:pt idx="1171">
                  <c:v>-4.392522980636171E-2</c:v>
                </c:pt>
                <c:pt idx="1172">
                  <c:v>-5.3601648830983173E-2</c:v>
                </c:pt>
                <c:pt idx="1173">
                  <c:v>-3.3104763371432977E-2</c:v>
                </c:pt>
                <c:pt idx="1174">
                  <c:v>7.3887195153838903E-3</c:v>
                </c:pt>
                <c:pt idx="1175">
                  <c:v>-4.3654746973389003E-2</c:v>
                </c:pt>
                <c:pt idx="1176">
                  <c:v>-4.0742740529880361E-2</c:v>
                </c:pt>
                <c:pt idx="1177">
                  <c:v>-3.2692201441653523E-2</c:v>
                </c:pt>
                <c:pt idx="1178">
                  <c:v>-9.4010125827237445E-3</c:v>
                </c:pt>
                <c:pt idx="1179">
                  <c:v>-4.7219392867791747E-2</c:v>
                </c:pt>
                <c:pt idx="1180">
                  <c:v>-1.884858421552504E-2</c:v>
                </c:pt>
                <c:pt idx="1181">
                  <c:v>2.1287350581515869E-3</c:v>
                </c:pt>
                <c:pt idx="1182">
                  <c:v>-5.8377927960253213E-2</c:v>
                </c:pt>
                <c:pt idx="1183">
                  <c:v>-3.1798622043403217E-2</c:v>
                </c:pt>
                <c:pt idx="1184">
                  <c:v>-3.0050173461869889E-2</c:v>
                </c:pt>
                <c:pt idx="1185">
                  <c:v>-5.2738454665119061E-2</c:v>
                </c:pt>
                <c:pt idx="1186">
                  <c:v>-3.1892050201441258E-2</c:v>
                </c:pt>
                <c:pt idx="1187">
                  <c:v>-1.4719292133825061E-2</c:v>
                </c:pt>
                <c:pt idx="1188">
                  <c:v>-4.4679306144618902E-2</c:v>
                </c:pt>
                <c:pt idx="1189">
                  <c:v>-4.9263315257972007E-2</c:v>
                </c:pt>
                <c:pt idx="1190">
                  <c:v>-6.8043259540715439E-3</c:v>
                </c:pt>
                <c:pt idx="1191">
                  <c:v>-1.469327111511776E-2</c:v>
                </c:pt>
                <c:pt idx="1192">
                  <c:v>-2.240421187809849E-2</c:v>
                </c:pt>
                <c:pt idx="1193">
                  <c:v>-3.4016779063803071E-2</c:v>
                </c:pt>
                <c:pt idx="1194">
                  <c:v>-4.1610445774129527E-2</c:v>
                </c:pt>
                <c:pt idx="1195">
                  <c:v>-4.9501599744599112E-2</c:v>
                </c:pt>
                <c:pt idx="1196">
                  <c:v>-2.2813494716610538E-2</c:v>
                </c:pt>
                <c:pt idx="1197">
                  <c:v>-3.2017565383166691E-2</c:v>
                </c:pt>
                <c:pt idx="1198">
                  <c:v>-2.4916178639319941E-2</c:v>
                </c:pt>
                <c:pt idx="1199">
                  <c:v>-5.9606362985157091E-2</c:v>
                </c:pt>
                <c:pt idx="1200">
                  <c:v>-6.9016879124387476E-2</c:v>
                </c:pt>
                <c:pt idx="1201">
                  <c:v>-5.4070558007504037E-2</c:v>
                </c:pt>
                <c:pt idx="1202">
                  <c:v>-2.4398937875512509E-2</c:v>
                </c:pt>
                <c:pt idx="1203">
                  <c:v>-2.1073744427783311E-2</c:v>
                </c:pt>
                <c:pt idx="1204">
                  <c:v>-4.296831869918849E-2</c:v>
                </c:pt>
                <c:pt idx="1205">
                  <c:v>-2.7144524497970671E-2</c:v>
                </c:pt>
                <c:pt idx="1206">
                  <c:v>-3.1890237341900107E-2</c:v>
                </c:pt>
                <c:pt idx="1207">
                  <c:v>-2.5432907310437791E-2</c:v>
                </c:pt>
                <c:pt idx="1208">
                  <c:v>-1.000385397659498E-2</c:v>
                </c:pt>
                <c:pt idx="1209">
                  <c:v>-2.3335004518089789E-2</c:v>
                </c:pt>
                <c:pt idx="1210">
                  <c:v>-4.6861273315301322E-2</c:v>
                </c:pt>
                <c:pt idx="1211">
                  <c:v>-4.1182910425240582E-2</c:v>
                </c:pt>
                <c:pt idx="1212">
                  <c:v>-3.5945295391424097E-2</c:v>
                </c:pt>
                <c:pt idx="1213">
                  <c:v>-5.9611178543995003E-2</c:v>
                </c:pt>
                <c:pt idx="1214">
                  <c:v>-2.7216404926374341E-2</c:v>
                </c:pt>
                <c:pt idx="1215">
                  <c:v>-2.585298003283398E-2</c:v>
                </c:pt>
                <c:pt idx="1216">
                  <c:v>-4.7217975936773023E-2</c:v>
                </c:pt>
                <c:pt idx="1217">
                  <c:v>-5.1461034689674889E-2</c:v>
                </c:pt>
                <c:pt idx="1218">
                  <c:v>-6.8381764829446468E-2</c:v>
                </c:pt>
                <c:pt idx="1219">
                  <c:v>-4.2997352883027418E-2</c:v>
                </c:pt>
                <c:pt idx="1220">
                  <c:v>-6.9665126407781663E-2</c:v>
                </c:pt>
                <c:pt idx="1221">
                  <c:v>-5.2012888676878262E-2</c:v>
                </c:pt>
                <c:pt idx="1222">
                  <c:v>-5.5902558254185657E-2</c:v>
                </c:pt>
                <c:pt idx="1223">
                  <c:v>-7.5244756458107354E-2</c:v>
                </c:pt>
                <c:pt idx="1224">
                  <c:v>-7.161441571595617E-2</c:v>
                </c:pt>
                <c:pt idx="1225">
                  <c:v>-6.4939951968116638E-2</c:v>
                </c:pt>
                <c:pt idx="1226">
                  <c:v>-4.2921105488315632E-2</c:v>
                </c:pt>
                <c:pt idx="1227">
                  <c:v>-3.5349845470671333E-2</c:v>
                </c:pt>
                <c:pt idx="1228">
                  <c:v>-4.6824389703191471E-2</c:v>
                </c:pt>
                <c:pt idx="1229">
                  <c:v>-5.6646329487525023E-2</c:v>
                </c:pt>
                <c:pt idx="1230">
                  <c:v>-5.5053521747298717E-2</c:v>
                </c:pt>
                <c:pt idx="1231">
                  <c:v>-6.6041412154473456E-2</c:v>
                </c:pt>
                <c:pt idx="1232">
                  <c:v>-6.4530494880095546E-2</c:v>
                </c:pt>
                <c:pt idx="1233">
                  <c:v>-2.5629556572743791E-2</c:v>
                </c:pt>
                <c:pt idx="1234">
                  <c:v>-3.1820822853735109E-2</c:v>
                </c:pt>
                <c:pt idx="1235">
                  <c:v>-4.7051586150243629E-2</c:v>
                </c:pt>
                <c:pt idx="1236">
                  <c:v>-5.4222020896750323E-2</c:v>
                </c:pt>
                <c:pt idx="1237">
                  <c:v>-6.4128025768559915E-2</c:v>
                </c:pt>
                <c:pt idx="1238">
                  <c:v>-6.4299844280990115E-2</c:v>
                </c:pt>
                <c:pt idx="1239">
                  <c:v>-5.5849478799745E-2</c:v>
                </c:pt>
                <c:pt idx="1240">
                  <c:v>-6.0834591578681867E-2</c:v>
                </c:pt>
                <c:pt idx="1241">
                  <c:v>-6.5441352535120956E-2</c:v>
                </c:pt>
                <c:pt idx="1242">
                  <c:v>-4.8849504554524081E-2</c:v>
                </c:pt>
                <c:pt idx="1243">
                  <c:v>-6.7318869163442763E-2</c:v>
                </c:pt>
                <c:pt idx="1244">
                  <c:v>-7.5584856939148182E-2</c:v>
                </c:pt>
                <c:pt idx="1245">
                  <c:v>-6.9996618260025123E-2</c:v>
                </c:pt>
                <c:pt idx="1246">
                  <c:v>-6.2692391915491363E-2</c:v>
                </c:pt>
                <c:pt idx="1247">
                  <c:v>-5.7254444834649483E-2</c:v>
                </c:pt>
                <c:pt idx="1248">
                  <c:v>-5.5237986433818156E-3</c:v>
                </c:pt>
                <c:pt idx="1249">
                  <c:v>-1.0406350790172599E-2</c:v>
                </c:pt>
                <c:pt idx="1250">
                  <c:v>-4.270838526309273E-2</c:v>
                </c:pt>
                <c:pt idx="1251">
                  <c:v>-6.1153432033384192E-2</c:v>
                </c:pt>
                <c:pt idx="1252">
                  <c:v>-6.7977410005982897E-2</c:v>
                </c:pt>
                <c:pt idx="1253">
                  <c:v>-5.7343644537315441E-2</c:v>
                </c:pt>
                <c:pt idx="1254">
                  <c:v>-6.341636684989993E-2</c:v>
                </c:pt>
                <c:pt idx="1255">
                  <c:v>-5.5025187954830912E-2</c:v>
                </c:pt>
                <c:pt idx="1256">
                  <c:v>-4.60285031692651E-2</c:v>
                </c:pt>
                <c:pt idx="1257">
                  <c:v>-5.0241187136314203E-2</c:v>
                </c:pt>
                <c:pt idx="1258">
                  <c:v>-4.1536237941934402E-2</c:v>
                </c:pt>
                <c:pt idx="1259">
                  <c:v>-4.5765079309528112E-2</c:v>
                </c:pt>
                <c:pt idx="1260">
                  <c:v>-6.416249853431033E-2</c:v>
                </c:pt>
                <c:pt idx="1261">
                  <c:v>-3.0233572088311789E-2</c:v>
                </c:pt>
                <c:pt idx="1262">
                  <c:v>-3.5553020128142883E-2</c:v>
                </c:pt>
                <c:pt idx="1263">
                  <c:v>-2.3130586971049642E-2</c:v>
                </c:pt>
                <c:pt idx="1264">
                  <c:v>-4.5158205098840831E-2</c:v>
                </c:pt>
                <c:pt idx="1265">
                  <c:v>-4.8136955530112317E-2</c:v>
                </c:pt>
                <c:pt idx="1266">
                  <c:v>-6.6378341308948485E-2</c:v>
                </c:pt>
                <c:pt idx="1267">
                  <c:v>-5.1811311132014197E-2</c:v>
                </c:pt>
                <c:pt idx="1268">
                  <c:v>-6.6893384641800502E-2</c:v>
                </c:pt>
                <c:pt idx="1269">
                  <c:v>-6.6328193229352905E-2</c:v>
                </c:pt>
                <c:pt idx="1270">
                  <c:v>-3.7343948762842423E-2</c:v>
                </c:pt>
                <c:pt idx="1271">
                  <c:v>-2.0507093786510389E-2</c:v>
                </c:pt>
                <c:pt idx="1272">
                  <c:v>-3.318975907319377E-2</c:v>
                </c:pt>
                <c:pt idx="1273">
                  <c:v>-6.4070086365051182E-2</c:v>
                </c:pt>
                <c:pt idx="1274">
                  <c:v>-9.4102487391225509E-2</c:v>
                </c:pt>
                <c:pt idx="1275">
                  <c:v>-8.9827582455005661E-2</c:v>
                </c:pt>
                <c:pt idx="1276">
                  <c:v>-6.724095276177966E-2</c:v>
                </c:pt>
                <c:pt idx="1277">
                  <c:v>-3.246270101661608E-2</c:v>
                </c:pt>
                <c:pt idx="1278">
                  <c:v>-5.1142979050244008E-2</c:v>
                </c:pt>
                <c:pt idx="1279">
                  <c:v>-4.4698179216670297E-2</c:v>
                </c:pt>
                <c:pt idx="1280">
                  <c:v>-6.144381063804083E-2</c:v>
                </c:pt>
                <c:pt idx="1281">
                  <c:v>-7.8018630816795387E-2</c:v>
                </c:pt>
                <c:pt idx="1282">
                  <c:v>-6.8456247338033016E-2</c:v>
                </c:pt>
                <c:pt idx="1283">
                  <c:v>-3.5983843292572537E-2</c:v>
                </c:pt>
                <c:pt idx="1284">
                  <c:v>-2.6325334420491231E-2</c:v>
                </c:pt>
                <c:pt idx="1285">
                  <c:v>8.4819950578838288E-3</c:v>
                </c:pt>
                <c:pt idx="1286">
                  <c:v>-1.046123980565827E-2</c:v>
                </c:pt>
                <c:pt idx="1287">
                  <c:v>-3.003163380682583E-2</c:v>
                </c:pt>
                <c:pt idx="1288">
                  <c:v>-3.7164524957698397E-2</c:v>
                </c:pt>
                <c:pt idx="1289">
                  <c:v>-5.6632678026311112E-2</c:v>
                </c:pt>
                <c:pt idx="1290">
                  <c:v>-2.9164877235904999E-2</c:v>
                </c:pt>
                <c:pt idx="1291">
                  <c:v>-4.7846993027165219E-2</c:v>
                </c:pt>
                <c:pt idx="1292">
                  <c:v>-7.4123430540860014E-3</c:v>
                </c:pt>
                <c:pt idx="1293">
                  <c:v>-3.8900109645996217E-2</c:v>
                </c:pt>
                <c:pt idx="1294">
                  <c:v>-7.1210419250887114E-2</c:v>
                </c:pt>
                <c:pt idx="1295">
                  <c:v>-2.8453263762024509E-2</c:v>
                </c:pt>
                <c:pt idx="1296">
                  <c:v>-6.1501084786399041E-2</c:v>
                </c:pt>
                <c:pt idx="1297">
                  <c:v>-2.7057222906665679E-2</c:v>
                </c:pt>
                <c:pt idx="1298">
                  <c:v>-3.3469948312077058E-2</c:v>
                </c:pt>
                <c:pt idx="1299">
                  <c:v>-2.8256028809179771E-2</c:v>
                </c:pt>
                <c:pt idx="1300">
                  <c:v>-6.0537085257714729E-2</c:v>
                </c:pt>
                <c:pt idx="1301">
                  <c:v>-5.3087008566377492E-2</c:v>
                </c:pt>
                <c:pt idx="1302">
                  <c:v>-3.7584105861171217E-2</c:v>
                </c:pt>
                <c:pt idx="1303">
                  <c:v>-2.1841695046124879E-2</c:v>
                </c:pt>
                <c:pt idx="1304">
                  <c:v>-2.4448648799179299E-2</c:v>
                </c:pt>
                <c:pt idx="1305">
                  <c:v>-2.6816375208384539E-2</c:v>
                </c:pt>
                <c:pt idx="1306">
                  <c:v>-5.0218529130066081E-2</c:v>
                </c:pt>
                <c:pt idx="1307">
                  <c:v>-8.2637523116154021E-2</c:v>
                </c:pt>
                <c:pt idx="1308">
                  <c:v>-2.4688595192692731E-2</c:v>
                </c:pt>
                <c:pt idx="1309">
                  <c:v>-2.2317829880345919E-2</c:v>
                </c:pt>
                <c:pt idx="1310">
                  <c:v>2.4534391425176771E-2</c:v>
                </c:pt>
                <c:pt idx="1311">
                  <c:v>1.1923097768891999E-2</c:v>
                </c:pt>
                <c:pt idx="1312">
                  <c:v>7.3557195150897314E-5</c:v>
                </c:pt>
                <c:pt idx="1313">
                  <c:v>-2.017054811941588E-2</c:v>
                </c:pt>
                <c:pt idx="1314">
                  <c:v>-3.3344821748926279E-2</c:v>
                </c:pt>
                <c:pt idx="1315">
                  <c:v>-5.3056560962700061E-2</c:v>
                </c:pt>
                <c:pt idx="1316">
                  <c:v>-3.3872326795532537E-2</c:v>
                </c:pt>
                <c:pt idx="1317">
                  <c:v>-7.5999125837110881E-2</c:v>
                </c:pt>
                <c:pt idx="1318">
                  <c:v>-2.954378168629912E-2</c:v>
                </c:pt>
                <c:pt idx="1319">
                  <c:v>-2.1422163817059751E-2</c:v>
                </c:pt>
                <c:pt idx="1320">
                  <c:v>-1.364515443320791E-2</c:v>
                </c:pt>
                <c:pt idx="1321">
                  <c:v>1.768477288580694E-2</c:v>
                </c:pt>
                <c:pt idx="1322">
                  <c:v>-1.454735437325372E-2</c:v>
                </c:pt>
                <c:pt idx="1323">
                  <c:v>-3.4751185199699108E-2</c:v>
                </c:pt>
                <c:pt idx="1324">
                  <c:v>-1.6137201581889471E-2</c:v>
                </c:pt>
                <c:pt idx="1325">
                  <c:v>-2.6873050928732489E-2</c:v>
                </c:pt>
                <c:pt idx="1326">
                  <c:v>-2.499466898260572E-2</c:v>
                </c:pt>
                <c:pt idx="1327">
                  <c:v>-3.5394705020882711E-2</c:v>
                </c:pt>
                <c:pt idx="1328">
                  <c:v>-2.699861016458183E-2</c:v>
                </c:pt>
                <c:pt idx="1329">
                  <c:v>-4.3945296037650287E-2</c:v>
                </c:pt>
                <c:pt idx="1330">
                  <c:v>-4.1666057231387832E-2</c:v>
                </c:pt>
                <c:pt idx="1331">
                  <c:v>-3.269390913296899E-2</c:v>
                </c:pt>
                <c:pt idx="1332">
                  <c:v>-1.1605442884962789E-2</c:v>
                </c:pt>
                <c:pt idx="1333">
                  <c:v>-1.5662212082097501E-2</c:v>
                </c:pt>
                <c:pt idx="1334">
                  <c:v>-3.1394296040171632E-2</c:v>
                </c:pt>
                <c:pt idx="1335">
                  <c:v>-1.109478352388482E-2</c:v>
                </c:pt>
                <c:pt idx="1336">
                  <c:v>-5.6440116740699153E-3</c:v>
                </c:pt>
                <c:pt idx="1337">
                  <c:v>-8.7965508739884513E-3</c:v>
                </c:pt>
                <c:pt idx="1338">
                  <c:v>-5.1555561675787231E-2</c:v>
                </c:pt>
                <c:pt idx="1339">
                  <c:v>-2.3906178391252201E-2</c:v>
                </c:pt>
                <c:pt idx="1340">
                  <c:v>-3.8825000927227293E-2</c:v>
                </c:pt>
                <c:pt idx="1341">
                  <c:v>-3.784293227988389E-2</c:v>
                </c:pt>
                <c:pt idx="1342">
                  <c:v>5.7654094091841301E-3</c:v>
                </c:pt>
                <c:pt idx="1343">
                  <c:v>5.2489773529771364E-3</c:v>
                </c:pt>
                <c:pt idx="1344">
                  <c:v>-3.9307877112220169E-3</c:v>
                </c:pt>
                <c:pt idx="1345">
                  <c:v>-9.092347585300864E-3</c:v>
                </c:pt>
                <c:pt idx="1346">
                  <c:v>-1.8234220443652301E-2</c:v>
                </c:pt>
                <c:pt idx="1347">
                  <c:v>-3.1558673876297412E-2</c:v>
                </c:pt>
                <c:pt idx="1348">
                  <c:v>-4.0643359440348803E-2</c:v>
                </c:pt>
                <c:pt idx="1349">
                  <c:v>-2.317054353128167E-2</c:v>
                </c:pt>
                <c:pt idx="1350">
                  <c:v>-1.8604212669897539E-2</c:v>
                </c:pt>
                <c:pt idx="1351">
                  <c:v>-2.376143608961101E-2</c:v>
                </c:pt>
                <c:pt idx="1352">
                  <c:v>-2.2764410900584231E-2</c:v>
                </c:pt>
                <c:pt idx="1353">
                  <c:v>-2.810359076229307E-2</c:v>
                </c:pt>
                <c:pt idx="1354">
                  <c:v>-3.3362398053205837E-2</c:v>
                </c:pt>
                <c:pt idx="1355">
                  <c:v>-1.5510061793937879E-2</c:v>
                </c:pt>
                <c:pt idx="1356">
                  <c:v>-1.0912807769822839E-2</c:v>
                </c:pt>
                <c:pt idx="1357">
                  <c:v>-3.2968627473973562E-2</c:v>
                </c:pt>
                <c:pt idx="1358">
                  <c:v>-1.4605687112403841E-2</c:v>
                </c:pt>
                <c:pt idx="1359">
                  <c:v>-2.0727185032901829E-2</c:v>
                </c:pt>
                <c:pt idx="1360">
                  <c:v>-3.0225492476132491E-2</c:v>
                </c:pt>
                <c:pt idx="1361">
                  <c:v>-2.5618732418607241E-2</c:v>
                </c:pt>
                <c:pt idx="1362">
                  <c:v>-3.3775205778926683E-2</c:v>
                </c:pt>
                <c:pt idx="1363">
                  <c:v>-4.7232533493797753E-2</c:v>
                </c:pt>
                <c:pt idx="1364">
                  <c:v>-8.139314633520911E-3</c:v>
                </c:pt>
                <c:pt idx="1365">
                  <c:v>-1.823821971183737E-2</c:v>
                </c:pt>
                <c:pt idx="1366">
                  <c:v>3.7492845339404108E-3</c:v>
                </c:pt>
                <c:pt idx="1367">
                  <c:v>-7.6540652667151932E-3</c:v>
                </c:pt>
                <c:pt idx="1368">
                  <c:v>-1.3031280814148619E-2</c:v>
                </c:pt>
                <c:pt idx="1369">
                  <c:v>4.498811209431075E-3</c:v>
                </c:pt>
                <c:pt idx="1370">
                  <c:v>-5.1098184633335819E-3</c:v>
                </c:pt>
                <c:pt idx="1371">
                  <c:v>-1.221697803593802E-2</c:v>
                </c:pt>
                <c:pt idx="1372">
                  <c:v>-1.9350457247408141E-2</c:v>
                </c:pt>
                <c:pt idx="1373">
                  <c:v>-2.9911560453815159E-2</c:v>
                </c:pt>
                <c:pt idx="1374">
                  <c:v>-3.7003837004892397E-2</c:v>
                </c:pt>
                <c:pt idx="1375">
                  <c:v>-3.1896835043088601E-2</c:v>
                </c:pt>
                <c:pt idx="1376">
                  <c:v>-2.7342424902070839E-2</c:v>
                </c:pt>
                <c:pt idx="1377">
                  <c:v>-3.4838587405268129E-2</c:v>
                </c:pt>
                <c:pt idx="1378">
                  <c:v>-4.3132752566467758E-2</c:v>
                </c:pt>
                <c:pt idx="1379">
                  <c:v>-2.381768300170339E-2</c:v>
                </c:pt>
                <c:pt idx="1380">
                  <c:v>0</c:v>
                </c:pt>
                <c:pt idx="1381">
                  <c:v>0</c:v>
                </c:pt>
                <c:pt idx="1382">
                  <c:v>0</c:v>
                </c:pt>
                <c:pt idx="1383">
                  <c:v>0</c:v>
                </c:pt>
                <c:pt idx="1384">
                  <c:v>0</c:v>
                </c:pt>
                <c:pt idx="1385">
                  <c:v>-2.1510757665305219E-2</c:v>
                </c:pt>
                <c:pt idx="1386">
                  <c:v>-2.849996107852356E-2</c:v>
                </c:pt>
                <c:pt idx="1387">
                  <c:v>-1.047464014035515E-2</c:v>
                </c:pt>
                <c:pt idx="1388">
                  <c:v>-1.883582428539755E-2</c:v>
                </c:pt>
                <c:pt idx="1389">
                  <c:v>-2.4775270778411301E-4</c:v>
                </c:pt>
                <c:pt idx="1390">
                  <c:v>-8.6285347651004624E-3</c:v>
                </c:pt>
                <c:pt idx="1391">
                  <c:v>-2.204981220173347E-3</c:v>
                </c:pt>
                <c:pt idx="1392">
                  <c:v>-2.8177081464644819E-5</c:v>
                </c:pt>
                <c:pt idx="1393">
                  <c:v>-5.5238461738270489E-3</c:v>
                </c:pt>
                <c:pt idx="1394">
                  <c:v>-2.8976140507040751E-2</c:v>
                </c:pt>
                <c:pt idx="1395">
                  <c:v>-2.404072809388641E-2</c:v>
                </c:pt>
                <c:pt idx="1396">
                  <c:v>-1.738313522332648E-2</c:v>
                </c:pt>
                <c:pt idx="1397">
                  <c:v>-5.5431971760714849E-2</c:v>
                </c:pt>
                <c:pt idx="1398">
                  <c:v>-3.7230137436132127E-2</c:v>
                </c:pt>
                <c:pt idx="1399">
                  <c:v>-5.6116946022728931E-2</c:v>
                </c:pt>
                <c:pt idx="1400">
                  <c:v>-3.917925840500236E-2</c:v>
                </c:pt>
                <c:pt idx="1401">
                  <c:v>-3.6504653711372403E-2</c:v>
                </c:pt>
                <c:pt idx="1402">
                  <c:v>-3.0304386938931338E-3</c:v>
                </c:pt>
                <c:pt idx="1403">
                  <c:v>-2.4803723176672041E-2</c:v>
                </c:pt>
                <c:pt idx="1404">
                  <c:v>-1.7704151063158698E-2</c:v>
                </c:pt>
                <c:pt idx="1405">
                  <c:v>-2.8883334743562139E-2</c:v>
                </c:pt>
                <c:pt idx="1406">
                  <c:v>-8.6083103129447058E-3</c:v>
                </c:pt>
                <c:pt idx="1407">
                  <c:v>-3.3368962487767377E-2</c:v>
                </c:pt>
                <c:pt idx="1408">
                  <c:v>-4.2176080921291298E-2</c:v>
                </c:pt>
                <c:pt idx="1409">
                  <c:v>-2.493637706432586E-2</c:v>
                </c:pt>
                <c:pt idx="1410">
                  <c:v>-2.76406675407023E-2</c:v>
                </c:pt>
                <c:pt idx="1411">
                  <c:v>-4.094494016139677E-2</c:v>
                </c:pt>
                <c:pt idx="1412">
                  <c:v>-2.2951040149380261E-2</c:v>
                </c:pt>
                <c:pt idx="1413">
                  <c:v>-2.0156248756465989E-2</c:v>
                </c:pt>
                <c:pt idx="1414">
                  <c:v>-6.5196439452694349E-2</c:v>
                </c:pt>
                <c:pt idx="1415">
                  <c:v>-4.7910124793822839E-2</c:v>
                </c:pt>
                <c:pt idx="1416">
                  <c:v>-9.9569040407797571E-3</c:v>
                </c:pt>
                <c:pt idx="1417">
                  <c:v>2.41051836502626E-3</c:v>
                </c:pt>
                <c:pt idx="1418">
                  <c:v>-1.5667563251379139E-2</c:v>
                </c:pt>
                <c:pt idx="1419">
                  <c:v>-1.6555603053324149E-2</c:v>
                </c:pt>
                <c:pt idx="1420">
                  <c:v>-1.320198702898912E-2</c:v>
                </c:pt>
                <c:pt idx="1421">
                  <c:v>-5.0617055679658129E-4</c:v>
                </c:pt>
                <c:pt idx="1422">
                  <c:v>-1.0136169333016139E-2</c:v>
                </c:pt>
                <c:pt idx="1423">
                  <c:v>-2.940843781179564E-2</c:v>
                </c:pt>
                <c:pt idx="1424">
                  <c:v>8.1217523768046251E-3</c:v>
                </c:pt>
                <c:pt idx="1425">
                  <c:v>-4.4251049843693442E-2</c:v>
                </c:pt>
                <c:pt idx="1426">
                  <c:v>-2.3988017522907471E-2</c:v>
                </c:pt>
                <c:pt idx="1427">
                  <c:v>-3.4276026028905671E-2</c:v>
                </c:pt>
                <c:pt idx="1428">
                  <c:v>-3.8935878640369848E-2</c:v>
                </c:pt>
                <c:pt idx="1429">
                  <c:v>-3.7757811546662468E-2</c:v>
                </c:pt>
                <c:pt idx="1430">
                  <c:v>-1.646576898326102E-2</c:v>
                </c:pt>
                <c:pt idx="1431">
                  <c:v>-3.894041307015178E-2</c:v>
                </c:pt>
                <c:pt idx="1432">
                  <c:v>-4.4062471171130768E-2</c:v>
                </c:pt>
                <c:pt idx="1433">
                  <c:v>-3.6387758235395813E-2</c:v>
                </c:pt>
                <c:pt idx="1434">
                  <c:v>-1.63220747265822E-2</c:v>
                </c:pt>
                <c:pt idx="1435">
                  <c:v>-2.0656188842205769E-2</c:v>
                </c:pt>
                <c:pt idx="1436">
                  <c:v>-1.2603743427041181E-2</c:v>
                </c:pt>
                <c:pt idx="1437">
                  <c:v>-4.8390155145424003E-2</c:v>
                </c:pt>
                <c:pt idx="1438">
                  <c:v>-4.0793003440017683E-2</c:v>
                </c:pt>
                <c:pt idx="1439">
                  <c:v>-7.0186143116770294E-2</c:v>
                </c:pt>
                <c:pt idx="1440">
                  <c:v>-2.7638085305532582E-2</c:v>
                </c:pt>
                <c:pt idx="1441">
                  <c:v>-2.6402446350977549E-2</c:v>
                </c:pt>
                <c:pt idx="1442">
                  <c:v>-1.7370586577424518E-2</c:v>
                </c:pt>
                <c:pt idx="1443">
                  <c:v>2.5900911498946359E-2</c:v>
                </c:pt>
                <c:pt idx="1444">
                  <c:v>-3.3854259287334321E-2</c:v>
                </c:pt>
                <c:pt idx="1445">
                  <c:v>-3.074261656695498E-2</c:v>
                </c:pt>
                <c:pt idx="1446">
                  <c:v>-6.1247240895109911E-2</c:v>
                </c:pt>
                <c:pt idx="1447">
                  <c:v>-2.432772046634402E-2</c:v>
                </c:pt>
                <c:pt idx="1448">
                  <c:v>-3.6093864375436269E-2</c:v>
                </c:pt>
                <c:pt idx="1449">
                  <c:v>-4.8069455056320647E-2</c:v>
                </c:pt>
                <c:pt idx="1450">
                  <c:v>-3.8795130737687589E-2</c:v>
                </c:pt>
                <c:pt idx="1451">
                  <c:v>-5.3919345835394483E-2</c:v>
                </c:pt>
                <c:pt idx="1452">
                  <c:v>-5.4623335342064983E-2</c:v>
                </c:pt>
                <c:pt idx="1453">
                  <c:v>-3.3972652163871131E-2</c:v>
                </c:pt>
                <c:pt idx="1454">
                  <c:v>3.535182105971479E-3</c:v>
                </c:pt>
                <c:pt idx="1455">
                  <c:v>-3.0939786443825001E-2</c:v>
                </c:pt>
                <c:pt idx="1456">
                  <c:v>-2.435642968779006E-2</c:v>
                </c:pt>
                <c:pt idx="1457">
                  <c:v>-4.7144573178566018E-2</c:v>
                </c:pt>
                <c:pt idx="1458">
                  <c:v>-4.9326511803458817E-2</c:v>
                </c:pt>
                <c:pt idx="1459">
                  <c:v>-5.3648108373816727E-2</c:v>
                </c:pt>
                <c:pt idx="1460">
                  <c:v>-2.884209917575575E-2</c:v>
                </c:pt>
                <c:pt idx="1461">
                  <c:v>-3.3124697568753143E-2</c:v>
                </c:pt>
                <c:pt idx="1462">
                  <c:v>-7.5682063423546442E-2</c:v>
                </c:pt>
                <c:pt idx="1463">
                  <c:v>-4.2261272998782913E-2</c:v>
                </c:pt>
                <c:pt idx="1464">
                  <c:v>-7.5452539315593592E-2</c:v>
                </c:pt>
                <c:pt idx="1465">
                  <c:v>-5.1101543913566028E-2</c:v>
                </c:pt>
                <c:pt idx="1466">
                  <c:v>-2.6854189119909999E-2</c:v>
                </c:pt>
                <c:pt idx="1467">
                  <c:v>-3.2864757859014222E-2</c:v>
                </c:pt>
                <c:pt idx="1468">
                  <c:v>-2.8599798021396339E-2</c:v>
                </c:pt>
                <c:pt idx="1469">
                  <c:v>-4.5169099425465098E-2</c:v>
                </c:pt>
                <c:pt idx="1470">
                  <c:v>-3.8778361120790361E-2</c:v>
                </c:pt>
                <c:pt idx="1471">
                  <c:v>-3.785579064977429E-2</c:v>
                </c:pt>
                <c:pt idx="1472">
                  <c:v>-2.0145358356758791E-2</c:v>
                </c:pt>
                <c:pt idx="1473">
                  <c:v>-3.5702602436416993E-2</c:v>
                </c:pt>
                <c:pt idx="1474">
                  <c:v>-1.3570458515998579E-2</c:v>
                </c:pt>
                <c:pt idx="1475">
                  <c:v>-3.6879821437909577E-2</c:v>
                </c:pt>
                <c:pt idx="1476">
                  <c:v>-1.9665729898292961E-2</c:v>
                </c:pt>
                <c:pt idx="1477">
                  <c:v>-3.5743902887688472E-2</c:v>
                </c:pt>
                <c:pt idx="1478">
                  <c:v>-3.5109219507448268E-2</c:v>
                </c:pt>
                <c:pt idx="1479">
                  <c:v>-6.3594012029072333E-2</c:v>
                </c:pt>
                <c:pt idx="1480">
                  <c:v>-5.1286268151054193E-2</c:v>
                </c:pt>
                <c:pt idx="1481">
                  <c:v>-4.3435638566728267E-2</c:v>
                </c:pt>
                <c:pt idx="1482">
                  <c:v>-5.3999550177044282E-2</c:v>
                </c:pt>
                <c:pt idx="1483">
                  <c:v>-5.3221787082611487E-2</c:v>
                </c:pt>
                <c:pt idx="1484">
                  <c:v>-6.3761551712775422E-2</c:v>
                </c:pt>
                <c:pt idx="1485">
                  <c:v>-6.3021618994774542E-2</c:v>
                </c:pt>
                <c:pt idx="1486">
                  <c:v>-5.0346830843211343E-2</c:v>
                </c:pt>
                <c:pt idx="1487">
                  <c:v>-6.0844854818958183E-2</c:v>
                </c:pt>
                <c:pt idx="1488">
                  <c:v>-8.8685291315186543E-2</c:v>
                </c:pt>
                <c:pt idx="1489">
                  <c:v>-6.0528030139900268E-2</c:v>
                </c:pt>
                <c:pt idx="1490">
                  <c:v>-5.3258387190263663E-2</c:v>
                </c:pt>
                <c:pt idx="1491">
                  <c:v>-5.6429819012116633E-2</c:v>
                </c:pt>
                <c:pt idx="1492">
                  <c:v>-6.170806679346108E-2</c:v>
                </c:pt>
                <c:pt idx="1493">
                  <c:v>-0.1053235588534813</c:v>
                </c:pt>
                <c:pt idx="1494">
                  <c:v>-8.8456770362965953E-2</c:v>
                </c:pt>
                <c:pt idx="1495">
                  <c:v>-6.3664949202596244E-2</c:v>
                </c:pt>
                <c:pt idx="1496">
                  <c:v>-4.8055038497822437E-2</c:v>
                </c:pt>
                <c:pt idx="1497">
                  <c:v>-4.1700852180945443E-2</c:v>
                </c:pt>
                <c:pt idx="1498">
                  <c:v>-1.4321201140117701E-2</c:v>
                </c:pt>
                <c:pt idx="1499">
                  <c:v>-3.2614087297847982E-2</c:v>
                </c:pt>
                <c:pt idx="1500">
                  <c:v>-5.1225624875118607E-2</c:v>
                </c:pt>
                <c:pt idx="1501">
                  <c:v>-7.7423788551447936E-2</c:v>
                </c:pt>
                <c:pt idx="1502">
                  <c:v>-9.4539472507255029E-2</c:v>
                </c:pt>
                <c:pt idx="1503">
                  <c:v>-8.2877209079453396E-2</c:v>
                </c:pt>
                <c:pt idx="1504">
                  <c:v>-7.5465048190427764E-2</c:v>
                </c:pt>
                <c:pt idx="1505">
                  <c:v>-9.4835480045479814E-2</c:v>
                </c:pt>
                <c:pt idx="1506">
                  <c:v>-5.9647464946929851E-2</c:v>
                </c:pt>
                <c:pt idx="1507">
                  <c:v>-6.419732595397365E-2</c:v>
                </c:pt>
                <c:pt idx="1508">
                  <c:v>-4.5302361256667867E-2</c:v>
                </c:pt>
                <c:pt idx="1509">
                  <c:v>-5.0584962360338943E-2</c:v>
                </c:pt>
                <c:pt idx="1510">
                  <c:v>-8.1672468909387508E-2</c:v>
                </c:pt>
                <c:pt idx="1511">
                  <c:v>-7.3671255021173554E-2</c:v>
                </c:pt>
                <c:pt idx="1512">
                  <c:v>-6.5477251702032779E-2</c:v>
                </c:pt>
                <c:pt idx="1513">
                  <c:v>-1.4272752894490809E-2</c:v>
                </c:pt>
                <c:pt idx="1514">
                  <c:v>-4.4215874457952831E-2</c:v>
                </c:pt>
                <c:pt idx="1515">
                  <c:v>-6.5765772988503723E-2</c:v>
                </c:pt>
                <c:pt idx="1516">
                  <c:v>-8.5972670283004149E-2</c:v>
                </c:pt>
                <c:pt idx="1517">
                  <c:v>-8.8595138097351533E-2</c:v>
                </c:pt>
                <c:pt idx="1518">
                  <c:v>-9.7306712419838126E-2</c:v>
                </c:pt>
                <c:pt idx="1519">
                  <c:v>-5.5985145968521E-2</c:v>
                </c:pt>
                <c:pt idx="1520">
                  <c:v>-3.7329369487950403E-2</c:v>
                </c:pt>
                <c:pt idx="1521">
                  <c:v>1.2064509929361261E-2</c:v>
                </c:pt>
                <c:pt idx="1522">
                  <c:v>3.457378954835777E-3</c:v>
                </c:pt>
                <c:pt idx="1523">
                  <c:v>-1.400098205472333E-2</c:v>
                </c:pt>
                <c:pt idx="1524">
                  <c:v>-3.1584648692371431E-2</c:v>
                </c:pt>
                <c:pt idx="1525">
                  <c:v>-4.8915597447468213E-2</c:v>
                </c:pt>
                <c:pt idx="1526">
                  <c:v>-6.7942352874403422E-2</c:v>
                </c:pt>
                <c:pt idx="1527">
                  <c:v>-8.3214936565869868E-2</c:v>
                </c:pt>
                <c:pt idx="1528">
                  <c:v>-0.1005092639236851</c:v>
                </c:pt>
                <c:pt idx="1529">
                  <c:v>-0.1190216165637439</c:v>
                </c:pt>
                <c:pt idx="1530">
                  <c:v>-9.7899381533468333E-2</c:v>
                </c:pt>
                <c:pt idx="1531">
                  <c:v>-6.6363353725277019E-2</c:v>
                </c:pt>
                <c:pt idx="1532">
                  <c:v>-1.076195535488322E-2</c:v>
                </c:pt>
                <c:pt idx="1533">
                  <c:v>-2.0844566471017959E-2</c:v>
                </c:pt>
                <c:pt idx="1534">
                  <c:v>-3.1136700375252069E-2</c:v>
                </c:pt>
                <c:pt idx="1535">
                  <c:v>-4.6978834862367418E-2</c:v>
                </c:pt>
                <c:pt idx="1536">
                  <c:v>-6.1851046355444687E-2</c:v>
                </c:pt>
                <c:pt idx="1537">
                  <c:v>-7.8045392963500326E-2</c:v>
                </c:pt>
                <c:pt idx="1538">
                  <c:v>-5.5280504291234323E-2</c:v>
                </c:pt>
                <c:pt idx="1539">
                  <c:v>-7.2548707438881088E-2</c:v>
                </c:pt>
                <c:pt idx="1540">
                  <c:v>-5.4996009096080378E-2</c:v>
                </c:pt>
                <c:pt idx="1541">
                  <c:v>-8.6337079363134173E-2</c:v>
                </c:pt>
                <c:pt idx="1542">
                  <c:v>-4.4440183658094767E-2</c:v>
                </c:pt>
                <c:pt idx="1543">
                  <c:v>-5.9828481736871719E-2</c:v>
                </c:pt>
                <c:pt idx="1544">
                  <c:v>-5.1399636859065012E-2</c:v>
                </c:pt>
                <c:pt idx="1545">
                  <c:v>-5.4867361353462929E-2</c:v>
                </c:pt>
                <c:pt idx="1546">
                  <c:v>-5.2872433551004239E-2</c:v>
                </c:pt>
                <c:pt idx="1547">
                  <c:v>-3.7089280947509178E-2</c:v>
                </c:pt>
                <c:pt idx="1548">
                  <c:v>-3.2084801229312898E-2</c:v>
                </c:pt>
                <c:pt idx="1549">
                  <c:v>-3.7038791828302831E-2</c:v>
                </c:pt>
                <c:pt idx="1550">
                  <c:v>-4.0776431207557362E-2</c:v>
                </c:pt>
                <c:pt idx="1551">
                  <c:v>-5.2891267383350371E-2</c:v>
                </c:pt>
                <c:pt idx="1552">
                  <c:v>-5.8486357239580837E-2</c:v>
                </c:pt>
                <c:pt idx="1553">
                  <c:v>-5.1642572455902418E-2</c:v>
                </c:pt>
                <c:pt idx="1554">
                  <c:v>-2.7982441042682989E-2</c:v>
                </c:pt>
                <c:pt idx="1555">
                  <c:v>-2.1418343317518129E-2</c:v>
                </c:pt>
                <c:pt idx="1556">
                  <c:v>-2.506176695373075E-2</c:v>
                </c:pt>
                <c:pt idx="1557">
                  <c:v>-2.871855051002736E-2</c:v>
                </c:pt>
                <c:pt idx="1558">
                  <c:v>-4.1431219064406832E-2</c:v>
                </c:pt>
                <c:pt idx="1559">
                  <c:v>-5.3903117775289111E-2</c:v>
                </c:pt>
                <c:pt idx="1560">
                  <c:v>-5.7397730359338262E-2</c:v>
                </c:pt>
                <c:pt idx="1561">
                  <c:v>-2.8212058017439649E-2</c:v>
                </c:pt>
                <c:pt idx="1562">
                  <c:v>-4.3704300726205243E-2</c:v>
                </c:pt>
                <c:pt idx="1563">
                  <c:v>-2.4209809400264511E-2</c:v>
                </c:pt>
                <c:pt idx="1564">
                  <c:v>-4.6662489702216543E-2</c:v>
                </c:pt>
                <c:pt idx="1565">
                  <c:v>1.8203191233863161E-3</c:v>
                </c:pt>
                <c:pt idx="1566">
                  <c:v>-9.9119321167049357E-3</c:v>
                </c:pt>
                <c:pt idx="1567">
                  <c:v>-2.134015801536826E-2</c:v>
                </c:pt>
                <c:pt idx="1568">
                  <c:v>-5.4924827052479593E-2</c:v>
                </c:pt>
                <c:pt idx="1569">
                  <c:v>-5.1675568062883759E-2</c:v>
                </c:pt>
                <c:pt idx="1570">
                  <c:v>-3.759524092162847E-2</c:v>
                </c:pt>
                <c:pt idx="1571">
                  <c:v>8.8101366728610131E-4</c:v>
                </c:pt>
                <c:pt idx="1572">
                  <c:v>3.9621873686024323E-3</c:v>
                </c:pt>
                <c:pt idx="1573">
                  <c:v>1.6542962169011851E-2</c:v>
                </c:pt>
                <c:pt idx="1574">
                  <c:v>1.0706127175324379E-2</c:v>
                </c:pt>
                <c:pt idx="1575">
                  <c:v>-2.374751775003547E-2</c:v>
                </c:pt>
                <c:pt idx="1576">
                  <c:v>-1.5896286507550709E-2</c:v>
                </c:pt>
                <c:pt idx="1577">
                  <c:v>-1.4246290872839131E-2</c:v>
                </c:pt>
                <c:pt idx="1578">
                  <c:v>-3.6755164816185459E-2</c:v>
                </c:pt>
                <c:pt idx="1579">
                  <c:v>-4.7047784101740493E-2</c:v>
                </c:pt>
                <c:pt idx="1580">
                  <c:v>-2.8089014068785719E-2</c:v>
                </c:pt>
                <c:pt idx="1581">
                  <c:v>-2.6033485444223899E-2</c:v>
                </c:pt>
                <c:pt idx="1582">
                  <c:v>-4.850816179516082E-2</c:v>
                </c:pt>
                <c:pt idx="1583">
                  <c:v>-2.7883819826986841E-2</c:v>
                </c:pt>
                <c:pt idx="1584">
                  <c:v>-6.2238070076777507E-2</c:v>
                </c:pt>
                <c:pt idx="1585">
                  <c:v>-1.747928374156826E-2</c:v>
                </c:pt>
                <c:pt idx="1586">
                  <c:v>-2.2260891842420531E-3</c:v>
                </c:pt>
                <c:pt idx="1587">
                  <c:v>-6.6045744104594739E-3</c:v>
                </c:pt>
                <c:pt idx="1588">
                  <c:v>-1.6248745925594669E-2</c:v>
                </c:pt>
                <c:pt idx="1589">
                  <c:v>-2.5979485162997751E-2</c:v>
                </c:pt>
                <c:pt idx="1590">
                  <c:v>-5.1082637597472669E-3</c:v>
                </c:pt>
                <c:pt idx="1591">
                  <c:v>-1.4723441594405079E-2</c:v>
                </c:pt>
                <c:pt idx="1592">
                  <c:v>-2.4002841674374501E-2</c:v>
                </c:pt>
                <c:pt idx="1593">
                  <c:v>-5.3501755380618299E-2</c:v>
                </c:pt>
                <c:pt idx="1594">
                  <c:v>-2.542427353165699E-2</c:v>
                </c:pt>
                <c:pt idx="1595">
                  <c:v>-2.207522747373503E-2</c:v>
                </c:pt>
                <c:pt idx="1596">
                  <c:v>-6.5388498259890682E-3</c:v>
                </c:pt>
                <c:pt idx="1597">
                  <c:v>1.0532702858014E-2</c:v>
                </c:pt>
                <c:pt idx="1598">
                  <c:v>5.0224620303787049E-3</c:v>
                </c:pt>
                <c:pt idx="1599">
                  <c:v>-3.8312373342983541E-3</c:v>
                </c:pt>
                <c:pt idx="1600">
                  <c:v>-1.647618642709725E-2</c:v>
                </c:pt>
                <c:pt idx="1601">
                  <c:v>-2.184473154256272E-2</c:v>
                </c:pt>
                <c:pt idx="1602">
                  <c:v>-3.0706647528259801E-2</c:v>
                </c:pt>
                <c:pt idx="1603">
                  <c:v>-3.9588773124491723E-2</c:v>
                </c:pt>
                <c:pt idx="1604">
                  <c:v>-4.8299930190438989E-2</c:v>
                </c:pt>
                <c:pt idx="1605">
                  <c:v>-3.07905986023389E-2</c:v>
                </c:pt>
                <c:pt idx="1606">
                  <c:v>-3.3236786150292019E-2</c:v>
                </c:pt>
                <c:pt idx="1607">
                  <c:v>-1.8673714988087561E-2</c:v>
                </c:pt>
                <c:pt idx="1608">
                  <c:v>-2.7447632424053129E-2</c:v>
                </c:pt>
                <c:pt idx="1609">
                  <c:v>-9.4370969397719051E-3</c:v>
                </c:pt>
                <c:pt idx="1610">
                  <c:v>-2.8549394357441301E-2</c:v>
                </c:pt>
                <c:pt idx="1611">
                  <c:v>-2.1424893167603539E-2</c:v>
                </c:pt>
                <c:pt idx="1612">
                  <c:v>-3.2455943726626302E-2</c:v>
                </c:pt>
                <c:pt idx="1613">
                  <c:v>-1.5433189225149579E-2</c:v>
                </c:pt>
                <c:pt idx="1614">
                  <c:v>-2.0943899846894709E-2</c:v>
                </c:pt>
                <c:pt idx="1615">
                  <c:v>-3.4729215353087373E-2</c:v>
                </c:pt>
                <c:pt idx="1616">
                  <c:v>-3.8630410999980207E-2</c:v>
                </c:pt>
                <c:pt idx="1617">
                  <c:v>-3.3850272297067718E-2</c:v>
                </c:pt>
                <c:pt idx="1618">
                  <c:v>-4.0302569384929932E-2</c:v>
                </c:pt>
                <c:pt idx="1619">
                  <c:v>-3.5407406849217171E-2</c:v>
                </c:pt>
                <c:pt idx="1620">
                  <c:v>7.8919675083439778E-3</c:v>
                </c:pt>
                <c:pt idx="1621">
                  <c:v>1.283718292323544E-2</c:v>
                </c:pt>
                <c:pt idx="1622">
                  <c:v>4.3376576073894668E-3</c:v>
                </c:pt>
                <c:pt idx="1623">
                  <c:v>-4.0489839656214777E-3</c:v>
                </c:pt>
                <c:pt idx="1624">
                  <c:v>1.2899370974079889E-3</c:v>
                </c:pt>
                <c:pt idx="1625">
                  <c:v>-2.0450874279030359E-2</c:v>
                </c:pt>
                <c:pt idx="1626">
                  <c:v>-2.86490480824706E-2</c:v>
                </c:pt>
                <c:pt idx="1627">
                  <c:v>-2.3642697987475089E-2</c:v>
                </c:pt>
                <c:pt idx="1628">
                  <c:v>-3.209049857308699E-2</c:v>
                </c:pt>
                <c:pt idx="1629">
                  <c:v>-3.425356222677145E-4</c:v>
                </c:pt>
                <c:pt idx="1630">
                  <c:v>4.6439296611571201E-3</c:v>
                </c:pt>
                <c:pt idx="1631">
                  <c:v>-3.7607865078652658E-3</c:v>
                </c:pt>
                <c:pt idx="1632">
                  <c:v>-1.220974195454883E-2</c:v>
                </c:pt>
                <c:pt idx="1633">
                  <c:v>-2.0230592134044208E-2</c:v>
                </c:pt>
                <c:pt idx="1634">
                  <c:v>-1.507196489933982E-2</c:v>
                </c:pt>
                <c:pt idx="1635">
                  <c:v>2.34179618552588E-3</c:v>
                </c:pt>
                <c:pt idx="1636">
                  <c:v>-4.8510169153392901E-3</c:v>
                </c:pt>
                <c:pt idx="1637">
                  <c:v>-1.214578383649156E-2</c:v>
                </c:pt>
                <c:pt idx="1638">
                  <c:v>-8.8094200100430342E-3</c:v>
                </c:pt>
                <c:pt idx="1639">
                  <c:v>-3.2483422798703638E-3</c:v>
                </c:pt>
                <c:pt idx="1640">
                  <c:v>2.745500925819933E-3</c:v>
                </c:pt>
                <c:pt idx="1641">
                  <c:v>-2.003890309503031E-2</c:v>
                </c:pt>
                <c:pt idx="1642">
                  <c:v>-4.2762628870941732E-2</c:v>
                </c:pt>
                <c:pt idx="1643">
                  <c:v>-5.0293119335230063E-2</c:v>
                </c:pt>
                <c:pt idx="1644">
                  <c:v>-3.0782207098221989E-2</c:v>
                </c:pt>
                <c:pt idx="1645">
                  <c:v>-2.5565372886211971E-2</c:v>
                </c:pt>
                <c:pt idx="1646">
                  <c:v>-3.2942522911091121E-2</c:v>
                </c:pt>
                <c:pt idx="1647">
                  <c:v>-1.8667413880545158E-2</c:v>
                </c:pt>
                <c:pt idx="1648">
                  <c:v>1.4353127814458411E-2</c:v>
                </c:pt>
                <c:pt idx="1649">
                  <c:v>-7.3747624998916628E-3</c:v>
                </c:pt>
                <c:pt idx="1650">
                  <c:v>1.674845842034145E-3</c:v>
                </c:pt>
                <c:pt idx="1651">
                  <c:v>-8.7976418296524805E-3</c:v>
                </c:pt>
                <c:pt idx="1652">
                  <c:v>-1.530819933089456E-2</c:v>
                </c:pt>
                <c:pt idx="1653">
                  <c:v>-2.1652863987116518E-2</c:v>
                </c:pt>
                <c:pt idx="1654">
                  <c:v>7.6337921315574597E-3</c:v>
                </c:pt>
                <c:pt idx="1655">
                  <c:v>-1.448758205939615E-2</c:v>
                </c:pt>
                <c:pt idx="1656">
                  <c:v>-2.6642049065763281E-2</c:v>
                </c:pt>
                <c:pt idx="1657">
                  <c:v>-1.960640244599254E-2</c:v>
                </c:pt>
                <c:pt idx="1658">
                  <c:v>-2.8413107210690128E-2</c:v>
                </c:pt>
                <c:pt idx="1659">
                  <c:v>-2.392289628937716E-2</c:v>
                </c:pt>
                <c:pt idx="1660">
                  <c:v>-2.985344784777633E-2</c:v>
                </c:pt>
                <c:pt idx="1661">
                  <c:v>1.0823101588743891E-3</c:v>
                </c:pt>
                <c:pt idx="1662">
                  <c:v>-1.772685227247095E-2</c:v>
                </c:pt>
                <c:pt idx="1663">
                  <c:v>-5.3668565144400222E-2</c:v>
                </c:pt>
                <c:pt idx="1664">
                  <c:v>-6.5931984434740354E-2</c:v>
                </c:pt>
                <c:pt idx="1665">
                  <c:v>-3.1584862227606703E-2</c:v>
                </c:pt>
                <c:pt idx="1666">
                  <c:v>2.660450508580325E-3</c:v>
                </c:pt>
                <c:pt idx="1667">
                  <c:v>-6.4285995335637844E-3</c:v>
                </c:pt>
                <c:pt idx="1668">
                  <c:v>-1.57277966862206E-2</c:v>
                </c:pt>
                <c:pt idx="1669">
                  <c:v>-3.6474912662050052E-3</c:v>
                </c:pt>
                <c:pt idx="1670">
                  <c:v>4.5213456447177336E-3</c:v>
                </c:pt>
                <c:pt idx="1671">
                  <c:v>-1.3770106006942839E-3</c:v>
                </c:pt>
                <c:pt idx="1672">
                  <c:v>-2.4094221666907781E-2</c:v>
                </c:pt>
                <c:pt idx="1673">
                  <c:v>-1.9523958093110139E-2</c:v>
                </c:pt>
                <c:pt idx="1674">
                  <c:v>-1.755855969805253E-2</c:v>
                </c:pt>
                <c:pt idx="1675">
                  <c:v>-1.4502528553945741E-2</c:v>
                </c:pt>
                <c:pt idx="1676">
                  <c:v>7.7539303948270799E-4</c:v>
                </c:pt>
                <c:pt idx="1677">
                  <c:v>-2.6942587290683221E-2</c:v>
                </c:pt>
                <c:pt idx="1678">
                  <c:v>-4.4147876474327052E-2</c:v>
                </c:pt>
                <c:pt idx="1679">
                  <c:v>-3.6326995798385393E-2</c:v>
                </c:pt>
                <c:pt idx="1680">
                  <c:v>-3.5760737220956518E-2</c:v>
                </c:pt>
                <c:pt idx="1681">
                  <c:v>-5.6654545341873863E-2</c:v>
                </c:pt>
                <c:pt idx="1682">
                  <c:v>-1.127132588349378E-2</c:v>
                </c:pt>
                <c:pt idx="1683">
                  <c:v>-1.5769517466373891E-2</c:v>
                </c:pt>
                <c:pt idx="1684">
                  <c:v>-2.0018553062680852E-2</c:v>
                </c:pt>
                <c:pt idx="1685">
                  <c:v>-3.0624974409910081E-2</c:v>
                </c:pt>
                <c:pt idx="1686">
                  <c:v>-1.6704408337557819E-2</c:v>
                </c:pt>
                <c:pt idx="1687">
                  <c:v>-5.2345571648343643E-2</c:v>
                </c:pt>
                <c:pt idx="1688">
                  <c:v>-5.6799218593095002E-2</c:v>
                </c:pt>
                <c:pt idx="1689">
                  <c:v>-1.176079677947506E-2</c:v>
                </c:pt>
                <c:pt idx="1690">
                  <c:v>-2.2678119574454311E-2</c:v>
                </c:pt>
                <c:pt idx="1691">
                  <c:v>-2.898445439595854E-2</c:v>
                </c:pt>
                <c:pt idx="1692">
                  <c:v>-9.8033810950699518E-3</c:v>
                </c:pt>
                <c:pt idx="1693">
                  <c:v>-3.7724223692250813E-2</c:v>
                </c:pt>
                <c:pt idx="1694">
                  <c:v>-3.7200406189277217E-2</c:v>
                </c:pt>
                <c:pt idx="1695">
                  <c:v>-3.6974758125309932E-2</c:v>
                </c:pt>
                <c:pt idx="1696">
                  <c:v>-5.3010714537334643E-2</c:v>
                </c:pt>
                <c:pt idx="1697">
                  <c:v>-1.215598382595395E-2</c:v>
                </c:pt>
                <c:pt idx="1698">
                  <c:v>-3.1894107255262323E-2</c:v>
                </c:pt>
                <c:pt idx="1699">
                  <c:v>-2.4741112847299181E-2</c:v>
                </c:pt>
                <c:pt idx="1700">
                  <c:v>-4.6188378423006604E-3</c:v>
                </c:pt>
                <c:pt idx="1701">
                  <c:v>-6.7231885314544826E-5</c:v>
                </c:pt>
                <c:pt idx="1702">
                  <c:v>-4.2677173440952558E-2</c:v>
                </c:pt>
                <c:pt idx="1703">
                  <c:v>-5.54818666004957E-2</c:v>
                </c:pt>
                <c:pt idx="1704">
                  <c:v>-3.8311057081848787E-2</c:v>
                </c:pt>
                <c:pt idx="1705">
                  <c:v>-3.3495570306540053E-2</c:v>
                </c:pt>
                <c:pt idx="1706">
                  <c:v>-3.4129081350306567E-2</c:v>
                </c:pt>
                <c:pt idx="1707">
                  <c:v>-2.815584373215518E-2</c:v>
                </c:pt>
                <c:pt idx="1708">
                  <c:v>-4.2348228334734728E-2</c:v>
                </c:pt>
                <c:pt idx="1709">
                  <c:v>-6.4800791026459859E-2</c:v>
                </c:pt>
                <c:pt idx="1710">
                  <c:v>-3.007703976744391E-2</c:v>
                </c:pt>
                <c:pt idx="1711">
                  <c:v>-2.4332363139816678E-2</c:v>
                </c:pt>
                <c:pt idx="1712">
                  <c:v>-8.0802842771299233E-3</c:v>
                </c:pt>
                <c:pt idx="1713">
                  <c:v>-1.176883088623226E-2</c:v>
                </c:pt>
                <c:pt idx="1714">
                  <c:v>-3.5308605073483428E-2</c:v>
                </c:pt>
                <c:pt idx="1715">
                  <c:v>-5.04521251866068E-2</c:v>
                </c:pt>
                <c:pt idx="1716">
                  <c:v>-5.4653440581173829E-2</c:v>
                </c:pt>
                <c:pt idx="1717">
                  <c:v>-5.0059626386421467E-2</c:v>
                </c:pt>
                <c:pt idx="1718">
                  <c:v>-3.8250478869465532E-2</c:v>
                </c:pt>
                <c:pt idx="1719">
                  <c:v>-4.2415847341485069E-2</c:v>
                </c:pt>
                <c:pt idx="1720">
                  <c:v>-4.6411278979852533E-2</c:v>
                </c:pt>
                <c:pt idx="1721">
                  <c:v>-1.7341337813633121E-2</c:v>
                </c:pt>
                <c:pt idx="1722">
                  <c:v>-1.0886747058779459E-2</c:v>
                </c:pt>
                <c:pt idx="1723">
                  <c:v>-2.184085485357912E-2</c:v>
                </c:pt>
                <c:pt idx="1724">
                  <c:v>-5.2932742218464668E-2</c:v>
                </c:pt>
                <c:pt idx="1725">
                  <c:v>-7.3658661876247145E-2</c:v>
                </c:pt>
                <c:pt idx="1726">
                  <c:v>-8.9576248065495356E-2</c:v>
                </c:pt>
                <c:pt idx="1727">
                  <c:v>-4.0112082830009221E-2</c:v>
                </c:pt>
                <c:pt idx="1728">
                  <c:v>-4.4587043014522543E-2</c:v>
                </c:pt>
                <c:pt idx="1729">
                  <c:v>-5.1607605347440362E-2</c:v>
                </c:pt>
                <c:pt idx="1730">
                  <c:v>-4.1351197713574983E-2</c:v>
                </c:pt>
                <c:pt idx="1731">
                  <c:v>-3.1975955254256228E-2</c:v>
                </c:pt>
                <c:pt idx="1732">
                  <c:v>-3.6850988585408473E-2</c:v>
                </c:pt>
                <c:pt idx="1733">
                  <c:v>-6.5807190654371794E-2</c:v>
                </c:pt>
                <c:pt idx="1734">
                  <c:v>-5.2157558258262071E-2</c:v>
                </c:pt>
                <c:pt idx="1735">
                  <c:v>-5.0896567661047783E-2</c:v>
                </c:pt>
                <c:pt idx="1736">
                  <c:v>-4.9903076302280518E-2</c:v>
                </c:pt>
                <c:pt idx="1737">
                  <c:v>-4.9361207833492848E-2</c:v>
                </c:pt>
                <c:pt idx="1738">
                  <c:v>-3.5670371594701322E-2</c:v>
                </c:pt>
                <c:pt idx="1739">
                  <c:v>-4.8388221057034109E-2</c:v>
                </c:pt>
                <c:pt idx="1740">
                  <c:v>-4.8552231029478143E-2</c:v>
                </c:pt>
                <c:pt idx="1741">
                  <c:v>-4.8664242770304789E-2</c:v>
                </c:pt>
                <c:pt idx="1742">
                  <c:v>-7.0583649042036178E-2</c:v>
                </c:pt>
                <c:pt idx="1743">
                  <c:v>-7.9984457208067461E-2</c:v>
                </c:pt>
                <c:pt idx="1744">
                  <c:v>-9.367658124677547E-2</c:v>
                </c:pt>
                <c:pt idx="1745">
                  <c:v>-7.2689013416553649E-2</c:v>
                </c:pt>
                <c:pt idx="1746">
                  <c:v>-1.9854621559566969E-2</c:v>
                </c:pt>
                <c:pt idx="1747">
                  <c:v>-1.9133107407635741E-2</c:v>
                </c:pt>
                <c:pt idx="1748">
                  <c:v>-2.410560572353404E-2</c:v>
                </c:pt>
                <c:pt idx="1749">
                  <c:v>-2.9170121256858469E-2</c:v>
                </c:pt>
                <c:pt idx="1750">
                  <c:v>-4.7314386600471707E-2</c:v>
                </c:pt>
                <c:pt idx="1751">
                  <c:v>-5.2199950292056492E-2</c:v>
                </c:pt>
                <c:pt idx="1752">
                  <c:v>-7.3119019486909131E-2</c:v>
                </c:pt>
                <c:pt idx="1753">
                  <c:v>-8.9509671328331208E-2</c:v>
                </c:pt>
                <c:pt idx="1754">
                  <c:v>-7.1091008114779086E-2</c:v>
                </c:pt>
                <c:pt idx="1755">
                  <c:v>-3.1595968275559549E-2</c:v>
                </c:pt>
                <c:pt idx="1756">
                  <c:v>-9.7466887404138447E-3</c:v>
                </c:pt>
                <c:pt idx="1757">
                  <c:v>-4.1780788985607657E-2</c:v>
                </c:pt>
                <c:pt idx="1758">
                  <c:v>-6.0692648869485673E-2</c:v>
                </c:pt>
                <c:pt idx="1759">
                  <c:v>-6.5636920015642808E-2</c:v>
                </c:pt>
                <c:pt idx="1760">
                  <c:v>-7.0572973984916132E-2</c:v>
                </c:pt>
                <c:pt idx="1761">
                  <c:v>-3.533251246705138E-2</c:v>
                </c:pt>
                <c:pt idx="1762">
                  <c:v>-2.579018580562753E-2</c:v>
                </c:pt>
                <c:pt idx="1763">
                  <c:v>-1.5667525201868319E-2</c:v>
                </c:pt>
                <c:pt idx="1764">
                  <c:v>-6.111126743620332E-2</c:v>
                </c:pt>
                <c:pt idx="1765">
                  <c:v>-6.8297297826850567E-2</c:v>
                </c:pt>
                <c:pt idx="1766">
                  <c:v>-4.6355272797356413E-2</c:v>
                </c:pt>
                <c:pt idx="1767">
                  <c:v>-4.7284249942620697E-2</c:v>
                </c:pt>
                <c:pt idx="1768">
                  <c:v>-7.1951955129306633E-2</c:v>
                </c:pt>
                <c:pt idx="1769">
                  <c:v>-8.9670849485196769E-2</c:v>
                </c:pt>
                <c:pt idx="1770">
                  <c:v>-0.1038162841387047</c:v>
                </c:pt>
                <c:pt idx="1771">
                  <c:v>-5.4803563020658252E-2</c:v>
                </c:pt>
                <c:pt idx="1772">
                  <c:v>-3.9729861398959621E-2</c:v>
                </c:pt>
                <c:pt idx="1773">
                  <c:v>-3.0753902739906639E-2</c:v>
                </c:pt>
                <c:pt idx="1774">
                  <c:v>-6.1344337907786262E-2</c:v>
                </c:pt>
                <c:pt idx="1775">
                  <c:v>-3.5023896215953698E-2</c:v>
                </c:pt>
                <c:pt idx="1776">
                  <c:v>-2.200394042947185E-2</c:v>
                </c:pt>
                <c:pt idx="1777">
                  <c:v>-3.4277608356011242E-2</c:v>
                </c:pt>
                <c:pt idx="1778">
                  <c:v>-2.5582945813799721E-2</c:v>
                </c:pt>
                <c:pt idx="1779">
                  <c:v>-5.0597035370902432E-2</c:v>
                </c:pt>
                <c:pt idx="1780">
                  <c:v>-6.7409170126971674E-2</c:v>
                </c:pt>
                <c:pt idx="1781">
                  <c:v>-8.1086312350438838E-2</c:v>
                </c:pt>
                <c:pt idx="1782">
                  <c:v>-6.1551773386574922E-2</c:v>
                </c:pt>
                <c:pt idx="1783">
                  <c:v>-7.7876121204486282E-2</c:v>
                </c:pt>
                <c:pt idx="1784">
                  <c:v>-9.462782495142541E-2</c:v>
                </c:pt>
                <c:pt idx="1785">
                  <c:v>-7.4833225663568648E-2</c:v>
                </c:pt>
                <c:pt idx="1786">
                  <c:v>-9.0720861532219033E-2</c:v>
                </c:pt>
                <c:pt idx="1787">
                  <c:v>-0.1186748347778579</c:v>
                </c:pt>
                <c:pt idx="1788">
                  <c:v>-0.13425965152425071</c:v>
                </c:pt>
                <c:pt idx="1789">
                  <c:v>-0.1253218762102293</c:v>
                </c:pt>
                <c:pt idx="1790">
                  <c:v>-0.1535797371435752</c:v>
                </c:pt>
                <c:pt idx="1791">
                  <c:v>-0.15758369477046849</c:v>
                </c:pt>
                <c:pt idx="1792">
                  <c:v>-0.11143603945932321</c:v>
                </c:pt>
                <c:pt idx="1793">
                  <c:v>-7.4049913325691108E-2</c:v>
                </c:pt>
                <c:pt idx="1794">
                  <c:v>-0.1035137424147337</c:v>
                </c:pt>
                <c:pt idx="1795">
                  <c:v>-7.583455145745166E-2</c:v>
                </c:pt>
                <c:pt idx="1796">
                  <c:v>-5.5542705738809588E-2</c:v>
                </c:pt>
                <c:pt idx="1797">
                  <c:v>-6.3837335526146788E-2</c:v>
                </c:pt>
                <c:pt idx="1798">
                  <c:v>-5.106069214949116E-2</c:v>
                </c:pt>
                <c:pt idx="1799">
                  <c:v>-6.0702834093756763E-2</c:v>
                </c:pt>
                <c:pt idx="1800">
                  <c:v>-4.2654592263300373E-2</c:v>
                </c:pt>
                <c:pt idx="1801">
                  <c:v>-2.6551137430230302E-2</c:v>
                </c:pt>
                <c:pt idx="1802">
                  <c:v>-4.9453264593579682E-2</c:v>
                </c:pt>
                <c:pt idx="1803">
                  <c:v>-5.5188204401565237E-2</c:v>
                </c:pt>
                <c:pt idx="1804">
                  <c:v>-3.9629411766097362E-2</c:v>
                </c:pt>
                <c:pt idx="1805">
                  <c:v>-4.2091202482524182E-2</c:v>
                </c:pt>
                <c:pt idx="1806">
                  <c:v>-4.5874013136876002E-2</c:v>
                </c:pt>
                <c:pt idx="1807">
                  <c:v>-1.0711622717027859E-2</c:v>
                </c:pt>
                <c:pt idx="1808">
                  <c:v>6.1030437061262433E-3</c:v>
                </c:pt>
                <c:pt idx="1809">
                  <c:v>-3.4690669969601018E-2</c:v>
                </c:pt>
                <c:pt idx="1810">
                  <c:v>-2.8465041230551161E-2</c:v>
                </c:pt>
                <c:pt idx="1811">
                  <c:v>-3.1669646308756683E-2</c:v>
                </c:pt>
                <c:pt idx="1812">
                  <c:v>-3.361270625703483E-2</c:v>
                </c:pt>
                <c:pt idx="1813">
                  <c:v>-1.9440741536911329E-2</c:v>
                </c:pt>
                <c:pt idx="1814">
                  <c:v>-4.8839900186648848E-2</c:v>
                </c:pt>
                <c:pt idx="1815">
                  <c:v>-4.3339042069768567E-2</c:v>
                </c:pt>
                <c:pt idx="1816">
                  <c:v>-5.5091539141582047E-2</c:v>
                </c:pt>
                <c:pt idx="1817">
                  <c:v>-5.3988337386381417E-2</c:v>
                </c:pt>
                <c:pt idx="1818">
                  <c:v>-2.609178011818614E-2</c:v>
                </c:pt>
                <c:pt idx="1819">
                  <c:v>-1.5035843075850149E-2</c:v>
                </c:pt>
                <c:pt idx="1820">
                  <c:v>-1.8405322767049089E-2</c:v>
                </c:pt>
                <c:pt idx="1821">
                  <c:v>-2.5649200189318929E-2</c:v>
                </c:pt>
                <c:pt idx="1822">
                  <c:v>-2.1301820365805749E-2</c:v>
                </c:pt>
                <c:pt idx="1823">
                  <c:v>-3.6305466879715809E-2</c:v>
                </c:pt>
                <c:pt idx="1824">
                  <c:v>-4.7163851004327739E-2</c:v>
                </c:pt>
                <c:pt idx="1825">
                  <c:v>-2.7464229833574549E-2</c:v>
                </c:pt>
                <c:pt idx="1826">
                  <c:v>-1.4668198469717449E-2</c:v>
                </c:pt>
                <c:pt idx="1827">
                  <c:v>1.8842637093247738E-2</c:v>
                </c:pt>
                <c:pt idx="1828">
                  <c:v>1.6309687933881991E-3</c:v>
                </c:pt>
                <c:pt idx="1829">
                  <c:v>-2.2237973457557739E-2</c:v>
                </c:pt>
                <c:pt idx="1830">
                  <c:v>-2.7040293574639659E-2</c:v>
                </c:pt>
                <c:pt idx="1831">
                  <c:v>-4.4170106043493362E-2</c:v>
                </c:pt>
                <c:pt idx="1832">
                  <c:v>-3.4693217562590917E-2</c:v>
                </c:pt>
                <c:pt idx="1833">
                  <c:v>4.6413112406735726E-3</c:v>
                </c:pt>
                <c:pt idx="1834">
                  <c:v>-5.4659417357845186E-3</c:v>
                </c:pt>
                <c:pt idx="1835">
                  <c:v>-1.5412893494769261E-2</c:v>
                </c:pt>
                <c:pt idx="1836">
                  <c:v>-2.5488656278367831E-2</c:v>
                </c:pt>
                <c:pt idx="1837">
                  <c:v>-2.971620286522025E-2</c:v>
                </c:pt>
                <c:pt idx="1838">
                  <c:v>-1.942444045479963E-2</c:v>
                </c:pt>
                <c:pt idx="1839">
                  <c:v>-2.3548993851820299E-2</c:v>
                </c:pt>
                <c:pt idx="1840">
                  <c:v>7.6783247603637861E-3</c:v>
                </c:pt>
                <c:pt idx="1841">
                  <c:v>-6.9652266424844464E-3</c:v>
                </c:pt>
                <c:pt idx="1842">
                  <c:v>-1.632197247332634E-2</c:v>
                </c:pt>
                <c:pt idx="1843">
                  <c:v>-2.069171944236459E-2</c:v>
                </c:pt>
                <c:pt idx="1844">
                  <c:v>-5.6944181673834748E-3</c:v>
                </c:pt>
                <c:pt idx="1845">
                  <c:v>-4.0597792727882442E-2</c:v>
                </c:pt>
                <c:pt idx="1846">
                  <c:v>-2.3976012728752489E-3</c:v>
                </c:pt>
                <c:pt idx="1847">
                  <c:v>-3.3304017165154853E-2</c:v>
                </c:pt>
                <c:pt idx="1848">
                  <c:v>-1.2222441406334991E-2</c:v>
                </c:pt>
                <c:pt idx="1849">
                  <c:v>-2.123010598265207E-2</c:v>
                </c:pt>
                <c:pt idx="1850">
                  <c:v>-7.763278617496816E-3</c:v>
                </c:pt>
                <c:pt idx="1851">
                  <c:v>-3.9159991275699468E-2</c:v>
                </c:pt>
                <c:pt idx="1852">
                  <c:v>-1.8110886059113259E-2</c:v>
                </c:pt>
                <c:pt idx="1853">
                  <c:v>-3.1733317184671428E-2</c:v>
                </c:pt>
                <c:pt idx="1854">
                  <c:v>-4.0578709585909152E-2</c:v>
                </c:pt>
                <c:pt idx="1855">
                  <c:v>-5.7112512806912541E-2</c:v>
                </c:pt>
                <c:pt idx="1856">
                  <c:v>-3.1556737041162457E-2</c:v>
                </c:pt>
                <c:pt idx="1857">
                  <c:v>-1.3415513672665471E-2</c:v>
                </c:pt>
                <c:pt idx="1858">
                  <c:v>-1.905706371041482E-2</c:v>
                </c:pt>
                <c:pt idx="1859">
                  <c:v>-8.8486404621601622E-3</c:v>
                </c:pt>
                <c:pt idx="1860">
                  <c:v>-2.2766300809169419E-2</c:v>
                </c:pt>
                <c:pt idx="1861">
                  <c:v>-2.87456726177675E-2</c:v>
                </c:pt>
                <c:pt idx="1862">
                  <c:v>-2.1333537095278739E-2</c:v>
                </c:pt>
                <c:pt idx="1863">
                  <c:v>-1.8980391700618601E-2</c:v>
                </c:pt>
                <c:pt idx="1864">
                  <c:v>1.4913988070072831E-2</c:v>
                </c:pt>
                <c:pt idx="1865">
                  <c:v>4.6185788917982862E-3</c:v>
                </c:pt>
                <c:pt idx="1866">
                  <c:v>-4.8424855872744033E-3</c:v>
                </c:pt>
                <c:pt idx="1867">
                  <c:v>-1.330498986260586E-2</c:v>
                </c:pt>
                <c:pt idx="1868">
                  <c:v>-1.6440909552682289E-2</c:v>
                </c:pt>
                <c:pt idx="1869">
                  <c:v>-2.6363233470906518E-2</c:v>
                </c:pt>
                <c:pt idx="1870">
                  <c:v>-3.6531656400266677E-2</c:v>
                </c:pt>
                <c:pt idx="1871">
                  <c:v>-4.6630589663231532E-2</c:v>
                </c:pt>
                <c:pt idx="1872">
                  <c:v>-5.1206053106954919E-2</c:v>
                </c:pt>
                <c:pt idx="1873">
                  <c:v>-6.1311696707461387E-2</c:v>
                </c:pt>
                <c:pt idx="1874">
                  <c:v>-6.7737052401816378E-2</c:v>
                </c:pt>
                <c:pt idx="1875">
                  <c:v>-5.1953662753058787E-2</c:v>
                </c:pt>
                <c:pt idx="1876">
                  <c:v>-4.8817072812248341E-3</c:v>
                </c:pt>
                <c:pt idx="1877">
                  <c:v>1.4439633857288751E-2</c:v>
                </c:pt>
                <c:pt idx="1878">
                  <c:v>6.1039616943956432E-3</c:v>
                </c:pt>
                <c:pt idx="1879">
                  <c:v>2.4138466384519219E-2</c:v>
                </c:pt>
                <c:pt idx="1880">
                  <c:v>1.594735449574447E-2</c:v>
                </c:pt>
                <c:pt idx="1881">
                  <c:v>-1.861883578172208E-2</c:v>
                </c:pt>
                <c:pt idx="1882">
                  <c:v>0</c:v>
                </c:pt>
                <c:pt idx="1883">
                  <c:v>0</c:v>
                </c:pt>
                <c:pt idx="1884">
                  <c:v>0</c:v>
                </c:pt>
                <c:pt idx="1885">
                  <c:v>0</c:v>
                </c:pt>
                <c:pt idx="1886">
                  <c:v>0</c:v>
                </c:pt>
                <c:pt idx="1887">
                  <c:v>0</c:v>
                </c:pt>
                <c:pt idx="1888">
                  <c:v>-2.376656164018295E-2</c:v>
                </c:pt>
                <c:pt idx="1889">
                  <c:v>-4.7983919668882699E-3</c:v>
                </c:pt>
                <c:pt idx="1890">
                  <c:v>4.2170887520915183E-2</c:v>
                </c:pt>
                <c:pt idx="1891">
                  <c:v>0.1404020613699852</c:v>
                </c:pt>
                <c:pt idx="1892">
                  <c:v>0.14709566029197449</c:v>
                </c:pt>
                <c:pt idx="1893">
                  <c:v>0.1366097532031543</c:v>
                </c:pt>
                <c:pt idx="1894">
                  <c:v>0.1149325376123868</c:v>
                </c:pt>
                <c:pt idx="1895">
                  <c:v>8.2853171357512898E-2</c:v>
                </c:pt>
                <c:pt idx="1896">
                  <c:v>7.1846219959668001E-2</c:v>
                </c:pt>
                <c:pt idx="1897">
                  <c:v>6.5940728117553499E-2</c:v>
                </c:pt>
                <c:pt idx="1898">
                  <c:v>-1.26794337800365E-3</c:v>
                </c:pt>
                <c:pt idx="1899">
                  <c:v>-7.9032826364444642E-3</c:v>
                </c:pt>
                <c:pt idx="1900">
                  <c:v>-1.627289137555846E-2</c:v>
                </c:pt>
                <c:pt idx="1901">
                  <c:v>-2.499676215495919E-2</c:v>
                </c:pt>
                <c:pt idx="1902">
                  <c:v>-3.346116919444278E-2</c:v>
                </c:pt>
                <c:pt idx="1903">
                  <c:v>-5.5288334042893447E-2</c:v>
                </c:pt>
                <c:pt idx="1904">
                  <c:v>-6.4008144456814645E-2</c:v>
                </c:pt>
                <c:pt idx="1905">
                  <c:v>-5.728387869868562E-2</c:v>
                </c:pt>
                <c:pt idx="1906">
                  <c:v>-3.8906283287366561E-2</c:v>
                </c:pt>
                <c:pt idx="1907">
                  <c:v>-2.075364718559566E-2</c:v>
                </c:pt>
                <c:pt idx="1908">
                  <c:v>-4.2843077687079401E-2</c:v>
                </c:pt>
                <c:pt idx="1909">
                  <c:v>-1.9112449884352761E-2</c:v>
                </c:pt>
                <c:pt idx="1910">
                  <c:v>-2.3591302196671191E-2</c:v>
                </c:pt>
                <c:pt idx="1911">
                  <c:v>-3.2278351958556627E-2</c:v>
                </c:pt>
                <c:pt idx="1912">
                  <c:v>-5.1592928826922513E-2</c:v>
                </c:pt>
                <c:pt idx="1913">
                  <c:v>-2.7659852045796129E-2</c:v>
                </c:pt>
                <c:pt idx="1914">
                  <c:v>-4.1137714222636713E-2</c:v>
                </c:pt>
                <c:pt idx="1915">
                  <c:v>-4.3445910709842828E-2</c:v>
                </c:pt>
                <c:pt idx="1916">
                  <c:v>-4.9242754057267579E-2</c:v>
                </c:pt>
                <c:pt idx="1917">
                  <c:v>-5.5070262029450728E-2</c:v>
                </c:pt>
                <c:pt idx="1918">
                  <c:v>-3.4208290373726517E-2</c:v>
                </c:pt>
                <c:pt idx="1919">
                  <c:v>-4.3731485897834821E-2</c:v>
                </c:pt>
                <c:pt idx="1920">
                  <c:v>-1.3654247734601549E-2</c:v>
                </c:pt>
                <c:pt idx="1921">
                  <c:v>-2.2405103423156492E-3</c:v>
                </c:pt>
                <c:pt idx="1922">
                  <c:v>9.883689636924764E-4</c:v>
                </c:pt>
                <c:pt idx="1923">
                  <c:v>9.7722947015510542E-4</c:v>
                </c:pt>
                <c:pt idx="1924">
                  <c:v>-3.8321874783535099E-3</c:v>
                </c:pt>
                <c:pt idx="1925">
                  <c:v>1.1950838640610639E-2</c:v>
                </c:pt>
                <c:pt idx="1926">
                  <c:v>-2.7790008432914681E-3</c:v>
                </c:pt>
                <c:pt idx="1927">
                  <c:v>-2.5536394747932572E-4</c:v>
                </c:pt>
                <c:pt idx="1928">
                  <c:v>-4.7800157883572059E-2</c:v>
                </c:pt>
                <c:pt idx="1929">
                  <c:v>-2.7443251685164038E-2</c:v>
                </c:pt>
                <c:pt idx="1930">
                  <c:v>-3.145721391672418E-2</c:v>
                </c:pt>
                <c:pt idx="1931">
                  <c:v>6.026435862007129E-4</c:v>
                </c:pt>
                <c:pt idx="1932">
                  <c:v>-2.1665237656661059E-2</c:v>
                </c:pt>
                <c:pt idx="1933">
                  <c:v>-2.0626959945985401E-2</c:v>
                </c:pt>
                <c:pt idx="1934">
                  <c:v>-4.3334957795962081E-2</c:v>
                </c:pt>
                <c:pt idx="1935">
                  <c:v>-4.7102060219523838E-2</c:v>
                </c:pt>
                <c:pt idx="1936">
                  <c:v>-5.7741897134689517E-2</c:v>
                </c:pt>
                <c:pt idx="1937">
                  <c:v>-7.4889177616167535E-2</c:v>
                </c:pt>
                <c:pt idx="1938">
                  <c:v>-3.0241591835065251E-2</c:v>
                </c:pt>
                <c:pt idx="1939">
                  <c:v>-4.1062950415573167E-2</c:v>
                </c:pt>
                <c:pt idx="1940">
                  <c:v>-7.9078574402232649E-3</c:v>
                </c:pt>
                <c:pt idx="1941">
                  <c:v>-1.516085370871356E-2</c:v>
                </c:pt>
                <c:pt idx="1942">
                  <c:v>-3.125582775984026E-2</c:v>
                </c:pt>
                <c:pt idx="1943">
                  <c:v>-4.9477143426197363E-2</c:v>
                </c:pt>
                <c:pt idx="1944">
                  <c:v>-2.550747517465346E-2</c:v>
                </c:pt>
                <c:pt idx="1945">
                  <c:v>-1.110255302394136E-2</c:v>
                </c:pt>
                <c:pt idx="1946">
                  <c:v>-7.66300018717192E-3</c:v>
                </c:pt>
                <c:pt idx="1947">
                  <c:v>-3.4444215163968339E-2</c:v>
                </c:pt>
                <c:pt idx="1948">
                  <c:v>-2.3435160762135698E-2</c:v>
                </c:pt>
                <c:pt idx="1949">
                  <c:v>-1.323199079049742E-2</c:v>
                </c:pt>
                <c:pt idx="1950">
                  <c:v>-3.6182777832209363E-2</c:v>
                </c:pt>
                <c:pt idx="1951">
                  <c:v>-4.0280959494188751E-2</c:v>
                </c:pt>
                <c:pt idx="1952">
                  <c:v>-1.692238562056636E-2</c:v>
                </c:pt>
                <c:pt idx="1953">
                  <c:v>-1.8475817948605311E-2</c:v>
                </c:pt>
                <c:pt idx="1954">
                  <c:v>-3.7345837923159493E-2</c:v>
                </c:pt>
                <c:pt idx="1955">
                  <c:v>-4.1470643112665573E-2</c:v>
                </c:pt>
                <c:pt idx="1956">
                  <c:v>-6.2382513300121463E-2</c:v>
                </c:pt>
                <c:pt idx="1957">
                  <c:v>-8.5965443249761186E-2</c:v>
                </c:pt>
                <c:pt idx="1958">
                  <c:v>-8.028197314602481E-2</c:v>
                </c:pt>
                <c:pt idx="1959">
                  <c:v>-4.663552066773935E-2</c:v>
                </c:pt>
                <c:pt idx="1960">
                  <c:v>-4.2014363904691931E-2</c:v>
                </c:pt>
                <c:pt idx="1961">
                  <c:v>-6.5522355254407305E-2</c:v>
                </c:pt>
                <c:pt idx="1962">
                  <c:v>-3.9271024082056738E-2</c:v>
                </c:pt>
              </c:numCache>
            </c:numRef>
          </c:yVal>
          <c:smooth val="1"/>
          <c:extLst>
            <c:ext xmlns:c16="http://schemas.microsoft.com/office/drawing/2014/chart" uri="{C3380CC4-5D6E-409C-BE32-E72D297353CC}">
              <c16:uniqueId val="{00000000-067C-41D7-BF2C-E5C5BB6B16C7}"/>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Actual</a:t>
            </a:r>
            <a:r>
              <a:rPr lang="en-US" sz="2000" b="0" baseline="0"/>
              <a:t> Movement</a:t>
            </a:r>
            <a:endParaRPr lang="en-US" sz="2000"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CA7B-4C6D-95F4-EEF55063F2B2}"/>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CA7B-4C6D-95F4-EEF55063F2B2}"/>
            </c:ext>
          </c:extLst>
        </c:ser>
        <c:dLbls>
          <c:showLegendKey val="0"/>
          <c:showVal val="0"/>
          <c:showCatName val="0"/>
          <c:showSerName val="0"/>
          <c:showPercent val="0"/>
          <c:showBubbleSize val="0"/>
        </c:dLbls>
        <c:axId val="231590768"/>
        <c:axId val="161134096"/>
      </c:scatterChart>
      <c:valAx>
        <c:axId val="231590768"/>
        <c:scaling>
          <c:orientation val="minMax"/>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b:Source>
    <b:Tag>Placeholder1</b:Tag>
    <b:SourceType>JournalArticle</b:SourceType>
    <b:Guid>{A1BA1831-C95A-4180-8494-8EFE7F77E055}</b:Guid>
    <b:RefOrder>1</b:RefOrder>
  </b:Source>
</b:Sources>
</file>

<file path=customXml/itemProps1.xml><?xml version="1.0" encoding="utf-8"?>
<ds:datastoreItem xmlns:ds="http://schemas.openxmlformats.org/officeDocument/2006/customXml" ds:itemID="{A89EACD9-94CE-403F-A2ED-E79950EA0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78</TotalTime>
  <Pages>150</Pages>
  <Words>25061</Words>
  <Characters>142854</Characters>
  <Application>Microsoft Office Word</Application>
  <DocSecurity>0</DocSecurity>
  <Lines>1190</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44</cp:revision>
  <cp:lastPrinted>2024-01-21T07:30:00Z</cp:lastPrinted>
  <dcterms:created xsi:type="dcterms:W3CDTF">2023-09-05T09:11:00Z</dcterms:created>
  <dcterms:modified xsi:type="dcterms:W3CDTF">2024-01-28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